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89416798"/>
        <w:docPartObj>
          <w:docPartGallery w:val="Cover Pages"/>
          <w:docPartUnique/>
        </w:docPartObj>
      </w:sdtPr>
      <w:sdtEndPr/>
      <w:sdtContent>
        <w:p w14:paraId="25A024F0" w14:textId="77777777" w:rsidR="005429B3" w:rsidRDefault="005429B3" w:rsidP="00550780">
          <w:pPr>
            <w:spacing w:line="360" w:lineRule="auto"/>
          </w:pPr>
        </w:p>
        <w:p w14:paraId="0D948ED4" w14:textId="77777777" w:rsidR="005429B3" w:rsidRDefault="005429B3" w:rsidP="00550780">
          <w:pPr>
            <w:spacing w:line="360" w:lineRule="auto"/>
            <w:jc w:val="center"/>
          </w:pPr>
        </w:p>
        <w:p w14:paraId="5C6B6B20" w14:textId="77777777" w:rsidR="005429B3" w:rsidRDefault="005429B3" w:rsidP="00550780">
          <w:pPr>
            <w:spacing w:line="360" w:lineRule="auto"/>
            <w:jc w:val="center"/>
          </w:pPr>
        </w:p>
        <w:p w14:paraId="47975170" w14:textId="77777777" w:rsidR="005429B3" w:rsidRDefault="005429B3" w:rsidP="00550780">
          <w:pPr>
            <w:spacing w:line="360" w:lineRule="auto"/>
            <w:jc w:val="center"/>
          </w:pPr>
        </w:p>
        <w:p w14:paraId="34E312DB" w14:textId="77777777" w:rsidR="005429B3" w:rsidRDefault="005429B3" w:rsidP="00550780">
          <w:pPr>
            <w:spacing w:line="360" w:lineRule="auto"/>
            <w:jc w:val="center"/>
          </w:pPr>
        </w:p>
        <w:p w14:paraId="7B05D950" w14:textId="77777777" w:rsidR="005429B3" w:rsidRDefault="005429B3" w:rsidP="00550780">
          <w:pPr>
            <w:spacing w:line="360" w:lineRule="auto"/>
            <w:jc w:val="center"/>
          </w:pPr>
        </w:p>
        <w:p w14:paraId="784BCF09" w14:textId="77777777" w:rsidR="005429B3" w:rsidRDefault="005429B3" w:rsidP="00550780">
          <w:pPr>
            <w:spacing w:line="360" w:lineRule="auto"/>
            <w:jc w:val="center"/>
          </w:pPr>
        </w:p>
        <w:p w14:paraId="341933CC" w14:textId="77777777" w:rsidR="005429B3" w:rsidRDefault="005429B3" w:rsidP="00550780">
          <w:pPr>
            <w:spacing w:line="360" w:lineRule="auto"/>
            <w:jc w:val="center"/>
          </w:pPr>
        </w:p>
        <w:p w14:paraId="2D44A5C8" w14:textId="64E81183" w:rsidR="000A3305" w:rsidRPr="000A3305" w:rsidRDefault="000A3305" w:rsidP="000A3305">
          <w:pPr>
            <w:spacing w:line="360" w:lineRule="auto"/>
            <w:jc w:val="center"/>
            <w:rPr>
              <w:b/>
              <w:bCs/>
              <w:sz w:val="36"/>
              <w:szCs w:val="36"/>
            </w:rPr>
          </w:pPr>
          <w:r w:rsidRPr="000A3305">
            <w:rPr>
              <w:b/>
              <w:bCs/>
              <w:sz w:val="36"/>
              <w:szCs w:val="36"/>
            </w:rPr>
            <w:t>Children’s Off-the-Shelf Stability Therapeutic Footwear</w:t>
          </w:r>
          <w:r w:rsidR="00AE5D2B">
            <w:rPr>
              <w:b/>
              <w:bCs/>
              <w:sz w:val="36"/>
              <w:szCs w:val="36"/>
            </w:rPr>
            <w:t>:</w:t>
          </w:r>
          <w:r w:rsidRPr="000A3305">
            <w:rPr>
              <w:b/>
              <w:bCs/>
              <w:sz w:val="36"/>
              <w:szCs w:val="36"/>
            </w:rPr>
            <w:t xml:space="preserve"> a mixed method analysis </w:t>
          </w:r>
          <w:r w:rsidR="00993376">
            <w:rPr>
              <w:b/>
              <w:bCs/>
              <w:sz w:val="36"/>
              <w:szCs w:val="36"/>
            </w:rPr>
            <w:t>to</w:t>
          </w:r>
          <w:r w:rsidRPr="000A3305">
            <w:rPr>
              <w:b/>
              <w:bCs/>
              <w:sz w:val="36"/>
              <w:szCs w:val="36"/>
            </w:rPr>
            <w:t xml:space="preserve"> </w:t>
          </w:r>
          <w:r w:rsidR="00AE5D2B">
            <w:rPr>
              <w:b/>
              <w:bCs/>
              <w:sz w:val="36"/>
              <w:szCs w:val="36"/>
            </w:rPr>
            <w:t>defin</w:t>
          </w:r>
          <w:r w:rsidR="00993376">
            <w:rPr>
              <w:b/>
              <w:bCs/>
              <w:sz w:val="36"/>
              <w:szCs w:val="36"/>
            </w:rPr>
            <w:t>e their</w:t>
          </w:r>
          <w:r w:rsidR="00AE5D2B">
            <w:rPr>
              <w:b/>
              <w:bCs/>
              <w:sz w:val="36"/>
              <w:szCs w:val="36"/>
            </w:rPr>
            <w:t xml:space="preserve"> </w:t>
          </w:r>
          <w:r w:rsidRPr="000A3305">
            <w:rPr>
              <w:b/>
              <w:bCs/>
              <w:sz w:val="36"/>
              <w:szCs w:val="36"/>
            </w:rPr>
            <w:t>design and purpose.</w:t>
          </w:r>
        </w:p>
        <w:p w14:paraId="639A707C" w14:textId="06EFAA9D" w:rsidR="00C37235" w:rsidRDefault="00C37235" w:rsidP="00550780">
          <w:pPr>
            <w:spacing w:line="360" w:lineRule="auto"/>
            <w:jc w:val="center"/>
            <w:rPr>
              <w:b/>
              <w:bCs/>
              <w:sz w:val="36"/>
              <w:szCs w:val="36"/>
            </w:rPr>
          </w:pPr>
        </w:p>
        <w:p w14:paraId="2B0C7D34" w14:textId="77777777" w:rsidR="00B37895" w:rsidRDefault="00B37895" w:rsidP="00550780">
          <w:pPr>
            <w:spacing w:line="360" w:lineRule="auto"/>
            <w:jc w:val="center"/>
            <w:rPr>
              <w:b/>
              <w:bCs/>
              <w:sz w:val="36"/>
              <w:szCs w:val="36"/>
            </w:rPr>
          </w:pPr>
        </w:p>
        <w:p w14:paraId="5CBD9DD2" w14:textId="77777777" w:rsidR="00152599" w:rsidRDefault="00152599" w:rsidP="00550780">
          <w:pPr>
            <w:spacing w:line="360" w:lineRule="auto"/>
            <w:jc w:val="center"/>
            <w:rPr>
              <w:b/>
              <w:bCs/>
              <w:sz w:val="36"/>
              <w:szCs w:val="36"/>
            </w:rPr>
          </w:pPr>
        </w:p>
        <w:p w14:paraId="50FEF722" w14:textId="056DB4CC" w:rsidR="00B37895" w:rsidRDefault="00B37895" w:rsidP="00550780">
          <w:pPr>
            <w:spacing w:line="360" w:lineRule="auto"/>
            <w:jc w:val="center"/>
            <w:rPr>
              <w:b/>
              <w:bCs/>
              <w:sz w:val="36"/>
              <w:szCs w:val="36"/>
            </w:rPr>
          </w:pPr>
          <w:r>
            <w:rPr>
              <w:b/>
              <w:bCs/>
              <w:sz w:val="36"/>
              <w:szCs w:val="36"/>
            </w:rPr>
            <w:t>Matthew Hill</w:t>
          </w:r>
        </w:p>
        <w:p w14:paraId="33E34FDA" w14:textId="77777777" w:rsidR="00B37895" w:rsidRDefault="00B37895" w:rsidP="00550780">
          <w:pPr>
            <w:spacing w:line="360" w:lineRule="auto"/>
            <w:jc w:val="center"/>
            <w:rPr>
              <w:b/>
              <w:bCs/>
              <w:sz w:val="36"/>
              <w:szCs w:val="36"/>
            </w:rPr>
          </w:pPr>
        </w:p>
        <w:p w14:paraId="5906DFB1" w14:textId="77777777" w:rsidR="00747D5A" w:rsidRDefault="00747D5A" w:rsidP="00550780">
          <w:pPr>
            <w:spacing w:line="360" w:lineRule="auto"/>
            <w:jc w:val="center"/>
            <w:rPr>
              <w:b/>
              <w:bCs/>
              <w:sz w:val="36"/>
              <w:szCs w:val="36"/>
            </w:rPr>
          </w:pPr>
        </w:p>
        <w:p w14:paraId="0AA1DD6B" w14:textId="46FFF2A7" w:rsidR="000830E6" w:rsidRDefault="000830E6" w:rsidP="00550780">
          <w:pPr>
            <w:spacing w:line="360" w:lineRule="auto"/>
            <w:jc w:val="center"/>
          </w:pPr>
          <w:r w:rsidRPr="000830E6">
            <w:t xml:space="preserve">A </w:t>
          </w:r>
          <w:r w:rsidR="00152599" w:rsidRPr="000830E6">
            <w:t>thesis submitted</w:t>
          </w:r>
          <w:r w:rsidRPr="000830E6">
            <w:t xml:space="preserve"> in partial </w:t>
          </w:r>
          <w:r w:rsidR="00F074EA">
            <w:t>fulfilment</w:t>
          </w:r>
          <w:r w:rsidRPr="000830E6">
            <w:t xml:space="preserve"> of the </w:t>
          </w:r>
          <w:r w:rsidR="00747D5A" w:rsidRPr="000830E6">
            <w:t xml:space="preserve">requirement </w:t>
          </w:r>
          <w:r w:rsidR="00747D5A">
            <w:t>of</w:t>
          </w:r>
          <w:r w:rsidR="00152599">
            <w:t xml:space="preserve"> Staffordshire University </w:t>
          </w:r>
          <w:r w:rsidR="00747D5A">
            <w:t>for the degree of Doctor of Philosophy</w:t>
          </w:r>
        </w:p>
        <w:p w14:paraId="51CF0A98" w14:textId="77777777" w:rsidR="005D0C4E" w:rsidRDefault="005D0C4E" w:rsidP="00550780">
          <w:pPr>
            <w:spacing w:line="360" w:lineRule="auto"/>
            <w:jc w:val="center"/>
          </w:pPr>
        </w:p>
        <w:p w14:paraId="537F36D5" w14:textId="77777777" w:rsidR="001B6E2A" w:rsidRDefault="001B6E2A" w:rsidP="00550780">
          <w:pPr>
            <w:spacing w:line="360" w:lineRule="auto"/>
            <w:jc w:val="center"/>
          </w:pPr>
        </w:p>
        <w:p w14:paraId="6552F61F" w14:textId="77777777" w:rsidR="001B6E2A" w:rsidRDefault="001B6E2A" w:rsidP="00550780">
          <w:pPr>
            <w:spacing w:line="360" w:lineRule="auto"/>
            <w:jc w:val="center"/>
          </w:pPr>
        </w:p>
        <w:p w14:paraId="66A15F95" w14:textId="77777777" w:rsidR="001B6E2A" w:rsidRDefault="001B6E2A" w:rsidP="00550780">
          <w:pPr>
            <w:spacing w:line="360" w:lineRule="auto"/>
            <w:jc w:val="center"/>
          </w:pPr>
        </w:p>
        <w:p w14:paraId="4AB4324A" w14:textId="77777777" w:rsidR="001B6E2A" w:rsidRDefault="001B6E2A" w:rsidP="00550780">
          <w:pPr>
            <w:spacing w:line="360" w:lineRule="auto"/>
            <w:jc w:val="center"/>
          </w:pPr>
        </w:p>
        <w:p w14:paraId="24856C89" w14:textId="57DCBFBA" w:rsidR="005D0C4E" w:rsidRDefault="005D0C4E" w:rsidP="00550780">
          <w:pPr>
            <w:spacing w:line="360" w:lineRule="auto"/>
            <w:jc w:val="center"/>
          </w:pPr>
          <w:r>
            <w:t>August 2023</w:t>
          </w:r>
        </w:p>
        <w:p w14:paraId="7F2B7F55" w14:textId="77777777" w:rsidR="00747D5A" w:rsidRDefault="00747D5A" w:rsidP="00550780">
          <w:pPr>
            <w:spacing w:line="360" w:lineRule="auto"/>
            <w:jc w:val="center"/>
          </w:pPr>
        </w:p>
        <w:p w14:paraId="125A3AFD" w14:textId="77777777" w:rsidR="006D1440" w:rsidRDefault="006D1440" w:rsidP="00550780">
          <w:pPr>
            <w:pStyle w:val="Heading1"/>
            <w:spacing w:line="360" w:lineRule="auto"/>
            <w:rPr>
              <w:rFonts w:asciiTheme="minorHAnsi" w:eastAsiaTheme="minorHAnsi" w:hAnsiTheme="minorHAnsi" w:cstheme="minorBidi"/>
              <w:color w:val="auto"/>
              <w:sz w:val="24"/>
              <w:szCs w:val="24"/>
            </w:rPr>
          </w:pPr>
          <w:bookmarkStart w:id="0" w:name="_Toc141735336"/>
          <w:r>
            <w:rPr>
              <w:rFonts w:asciiTheme="minorHAnsi" w:eastAsiaTheme="minorHAnsi" w:hAnsiTheme="minorHAnsi" w:cstheme="minorBidi"/>
              <w:color w:val="auto"/>
              <w:sz w:val="24"/>
              <w:szCs w:val="24"/>
            </w:rPr>
            <w:br w:type="page"/>
          </w:r>
        </w:p>
        <w:p w14:paraId="6526473F" w14:textId="77777777" w:rsidR="006D1440" w:rsidRDefault="006D1440" w:rsidP="00550780">
          <w:pPr>
            <w:pStyle w:val="Heading1"/>
            <w:spacing w:line="360" w:lineRule="auto"/>
            <w:sectPr w:rsidR="006D1440" w:rsidSect="00D751FD">
              <w:footerReference w:type="even" r:id="rId8"/>
              <w:footerReference w:type="default" r:id="rId9"/>
              <w:pgSz w:w="11900" w:h="16840"/>
              <w:pgMar w:top="1440" w:right="1134" w:bottom="1440" w:left="2268" w:header="708" w:footer="708" w:gutter="0"/>
              <w:pgNumType w:start="0"/>
              <w:cols w:space="708"/>
              <w:titlePg/>
              <w:docGrid w:linePitch="360"/>
            </w:sectPr>
          </w:pPr>
        </w:p>
        <w:p w14:paraId="47913336" w14:textId="77777777" w:rsidR="00B90373" w:rsidRDefault="00B90373" w:rsidP="00B90373">
          <w:pPr>
            <w:pStyle w:val="Heading1"/>
            <w:shd w:val="clear" w:color="auto" w:fill="FFFFFF"/>
            <w:rPr>
              <w:rFonts w:ascii="Merriweather" w:hAnsi="Merriweather"/>
              <w:color w:val="212121"/>
            </w:rPr>
          </w:pPr>
        </w:p>
        <w:p w14:paraId="7C33C8AD" w14:textId="77777777" w:rsidR="00B90373" w:rsidRDefault="00B90373" w:rsidP="00B90373">
          <w:pPr>
            <w:pStyle w:val="Heading1"/>
            <w:shd w:val="clear" w:color="auto" w:fill="FFFFFF"/>
            <w:rPr>
              <w:rFonts w:ascii="Merriweather" w:hAnsi="Merriweather"/>
              <w:color w:val="212121"/>
            </w:rPr>
          </w:pPr>
        </w:p>
        <w:p w14:paraId="34D97AAE" w14:textId="77777777" w:rsidR="00B90373" w:rsidRDefault="00B90373" w:rsidP="00B90373">
          <w:pPr>
            <w:pStyle w:val="Heading1"/>
            <w:shd w:val="clear" w:color="auto" w:fill="FFFFFF"/>
            <w:rPr>
              <w:rFonts w:ascii="Merriweather" w:hAnsi="Merriweather"/>
              <w:color w:val="212121"/>
            </w:rPr>
          </w:pPr>
        </w:p>
        <w:p w14:paraId="51FA557E" w14:textId="77777777" w:rsidR="00B90373" w:rsidRDefault="00B90373" w:rsidP="00B90373">
          <w:pPr>
            <w:pStyle w:val="Heading1"/>
            <w:shd w:val="clear" w:color="auto" w:fill="FFFFFF"/>
            <w:rPr>
              <w:rFonts w:ascii="Merriweather" w:hAnsi="Merriweather"/>
              <w:color w:val="212121"/>
            </w:rPr>
          </w:pPr>
        </w:p>
        <w:p w14:paraId="42FD78C1" w14:textId="77777777" w:rsidR="00B90373" w:rsidRDefault="00B90373" w:rsidP="00B90373">
          <w:pPr>
            <w:pStyle w:val="Heading1"/>
            <w:shd w:val="clear" w:color="auto" w:fill="FFFFFF"/>
            <w:rPr>
              <w:rFonts w:ascii="Merriweather" w:hAnsi="Merriweather"/>
              <w:color w:val="212121"/>
            </w:rPr>
          </w:pPr>
        </w:p>
        <w:p w14:paraId="6D23633C" w14:textId="77777777" w:rsidR="00B90373" w:rsidRDefault="00B90373" w:rsidP="00B90373">
          <w:pPr>
            <w:pStyle w:val="Heading1"/>
            <w:shd w:val="clear" w:color="auto" w:fill="FFFFFF"/>
            <w:rPr>
              <w:rFonts w:ascii="Merriweather" w:hAnsi="Merriweather"/>
              <w:color w:val="212121"/>
            </w:rPr>
          </w:pPr>
        </w:p>
        <w:p w14:paraId="23208BA4" w14:textId="77777777" w:rsidR="00B90373" w:rsidRDefault="00B90373" w:rsidP="00B90373">
          <w:pPr>
            <w:pStyle w:val="Heading1"/>
            <w:shd w:val="clear" w:color="auto" w:fill="FFFFFF"/>
            <w:rPr>
              <w:rFonts w:ascii="Merriweather" w:hAnsi="Merriweather"/>
              <w:color w:val="212121"/>
            </w:rPr>
          </w:pPr>
        </w:p>
        <w:p w14:paraId="4D579689" w14:textId="62D1BBDA" w:rsidR="00B90373" w:rsidRPr="009710FF" w:rsidRDefault="00B90373" w:rsidP="00F3191A">
          <w:pPr>
            <w:rPr>
              <w:sz w:val="28"/>
              <w:szCs w:val="28"/>
            </w:rPr>
          </w:pPr>
          <w:r w:rsidRPr="009710FF">
            <w:rPr>
              <w:i/>
              <w:iCs/>
              <w:sz w:val="28"/>
              <w:szCs w:val="28"/>
            </w:rPr>
            <w:t>"The beginning of wisdom is the definition of terms"</w:t>
          </w:r>
          <w:r w:rsidRPr="009710FF">
            <w:rPr>
              <w:sz w:val="28"/>
              <w:szCs w:val="28"/>
            </w:rPr>
            <w:t xml:space="preserve"> - Socrates</w:t>
          </w:r>
        </w:p>
        <w:p w14:paraId="16743B49" w14:textId="77777777" w:rsidR="006D1440" w:rsidRDefault="006D1440" w:rsidP="00B90373">
          <w:pPr>
            <w:pStyle w:val="Heading1"/>
            <w:spacing w:line="360" w:lineRule="auto"/>
            <w:jc w:val="center"/>
            <w:sectPr w:rsidR="006D1440" w:rsidSect="00D751FD">
              <w:pgSz w:w="11900" w:h="16840"/>
              <w:pgMar w:top="1440" w:right="1134" w:bottom="1440" w:left="2268" w:header="708" w:footer="708" w:gutter="0"/>
              <w:pgNumType w:start="0"/>
              <w:cols w:space="708"/>
              <w:titlePg/>
              <w:docGrid w:linePitch="360"/>
            </w:sectPr>
          </w:pPr>
        </w:p>
        <w:p w14:paraId="4EDC94EE" w14:textId="0B9C9DB1" w:rsidR="00C37235" w:rsidRDefault="00C37235" w:rsidP="00550780">
          <w:pPr>
            <w:pStyle w:val="Heading1"/>
            <w:spacing w:line="360" w:lineRule="auto"/>
          </w:pPr>
          <w:bookmarkStart w:id="1" w:name="_Toc156403409"/>
          <w:r>
            <w:lastRenderedPageBreak/>
            <w:t>Abstract</w:t>
          </w:r>
          <w:bookmarkEnd w:id="0"/>
          <w:bookmarkEnd w:id="1"/>
          <w:r>
            <w:t xml:space="preserve"> </w:t>
          </w:r>
        </w:p>
        <w:p w14:paraId="7F4A599B" w14:textId="77777777" w:rsidR="00C37235" w:rsidRDefault="00C37235" w:rsidP="00550780">
          <w:pPr>
            <w:spacing w:line="360" w:lineRule="auto"/>
          </w:pPr>
        </w:p>
        <w:p w14:paraId="625C9CC5" w14:textId="68EE9F78" w:rsidR="00C37235" w:rsidRDefault="00C37235" w:rsidP="00550780">
          <w:pPr>
            <w:spacing w:line="360" w:lineRule="auto"/>
            <w:jc w:val="both"/>
          </w:pPr>
          <w:r>
            <w:t xml:space="preserve">Footwear </w:t>
          </w:r>
          <w:r w:rsidR="03765864">
            <w:t xml:space="preserve">is commonly used </w:t>
          </w:r>
          <w:r w:rsidR="329CFB7B">
            <w:t xml:space="preserve">within </w:t>
          </w:r>
          <w:r w:rsidR="03765864">
            <w:t>th</w:t>
          </w:r>
          <w:r w:rsidR="13E4BDA4">
            <w:t xml:space="preserve">e </w:t>
          </w:r>
          <w:r w:rsidR="22D92A77">
            <w:t xml:space="preserve">first </w:t>
          </w:r>
          <w:r w:rsidR="13E4BDA4">
            <w:t>line of</w:t>
          </w:r>
          <w:r w:rsidR="006D5BCA">
            <w:t xml:space="preserve"> </w:t>
          </w:r>
          <w:r>
            <w:t xml:space="preserve">clinical intervention </w:t>
          </w:r>
          <w:r w:rsidR="4E3F6AE6">
            <w:t xml:space="preserve">option </w:t>
          </w:r>
          <w:r>
            <w:t>in children</w:t>
          </w:r>
          <w:r w:rsidR="00131369">
            <w:t xml:space="preserve"> with mobility </w:t>
          </w:r>
          <w:r w:rsidR="00DF0E80">
            <w:t>impairments</w:t>
          </w:r>
          <w:r>
            <w:t xml:space="preserve">. </w:t>
          </w:r>
          <w:r w:rsidR="00466136">
            <w:t>It has</w:t>
          </w:r>
          <w:r>
            <w:t xml:space="preserve"> been used </w:t>
          </w:r>
          <w:r w:rsidR="73F8FF6E">
            <w:t>in</w:t>
          </w:r>
          <w:r>
            <w:t xml:space="preserve"> many roles to assist mobility, from correction of congenital skeletal alignment to support of foot and ankle structures. However, </w:t>
          </w:r>
          <w:r w:rsidR="00386EDE">
            <w:t xml:space="preserve">an </w:t>
          </w:r>
          <w:r w:rsidR="00751B40">
            <w:t>evidence-based</w:t>
          </w:r>
          <w:r w:rsidR="00386EDE">
            <w:t xml:space="preserve"> </w:t>
          </w:r>
          <w:r w:rsidR="00FF3EAC">
            <w:t>consensus</w:t>
          </w:r>
          <w:r>
            <w:t xml:space="preserve"> of the different roles and types of clinical footwear has never been </w:t>
          </w:r>
          <w:r w:rsidR="00FF3EAC">
            <w:t>achieved</w:t>
          </w:r>
          <w:r>
            <w:t>. Off-the-shelf stability</w:t>
          </w:r>
          <w:r w:rsidR="00911526">
            <w:t xml:space="preserve"> therapeutic</w:t>
          </w:r>
          <w:r>
            <w:t xml:space="preserve"> footwear </w:t>
          </w:r>
          <w:r w:rsidR="00911526">
            <w:t xml:space="preserve">(OSSTF) </w:t>
          </w:r>
          <w:r>
            <w:t xml:space="preserve">is a range of commercial clinical footwear that is not </w:t>
          </w:r>
          <w:r w:rsidR="4EC6B98F">
            <w:t>bespoke but</w:t>
          </w:r>
          <w:r>
            <w:t xml:space="preserve"> is taken from stock </w:t>
          </w:r>
          <w:r w:rsidR="5D08324C">
            <w:t>that</w:t>
          </w:r>
          <w:r>
            <w:t xml:space="preserve"> is available immediately. Manufacturers propose</w:t>
          </w:r>
          <w:r w:rsidR="00E1741F">
            <w:t xml:space="preserve"> that</w:t>
          </w:r>
          <w:r>
            <w:t xml:space="preserve"> this footwea</w:t>
          </w:r>
          <w:r w:rsidR="00E1741F">
            <w:t>r</w:t>
          </w:r>
          <w:r>
            <w:t xml:space="preserve"> assist</w:t>
          </w:r>
          <w:r w:rsidR="00E1741F">
            <w:t>s</w:t>
          </w:r>
          <w:r>
            <w:t xml:space="preserve"> stability in gait for mobility-impaired children</w:t>
          </w:r>
          <w:r w:rsidR="4E0B3D89">
            <w:t>,</w:t>
          </w:r>
          <w:r>
            <w:t xml:space="preserve"> </w:t>
          </w:r>
          <w:r w:rsidR="3AC2EAEA">
            <w:t>h</w:t>
          </w:r>
          <w:r>
            <w:t xml:space="preserve">owever, </w:t>
          </w:r>
          <w:r w:rsidR="0ECF0388">
            <w:t>as identified through scoping and systematic revie</w:t>
          </w:r>
          <w:r w:rsidR="00DF0E80">
            <w:t>w</w:t>
          </w:r>
          <w:r w:rsidR="0ECF0388">
            <w:t xml:space="preserve">s within this thesis </w:t>
          </w:r>
          <w:r>
            <w:t xml:space="preserve">this footwear has not been defined. There is a paucity of information on the terms and definitions to identify this footwear </w:t>
          </w:r>
          <w:r w:rsidR="57F5E7CE">
            <w:t xml:space="preserve">and for what mobility </w:t>
          </w:r>
          <w:r w:rsidR="00DF0E80">
            <w:t>impairments</w:t>
          </w:r>
          <w:r w:rsidR="57F5E7CE">
            <w:t xml:space="preserve"> it</w:t>
          </w:r>
          <w:r>
            <w:t xml:space="preserve"> should be prescribed </w:t>
          </w:r>
          <w:r w:rsidR="4508D9FB">
            <w:t>including</w:t>
          </w:r>
          <w:r>
            <w:t xml:space="preserve"> the purpose of treatment</w:t>
          </w:r>
          <w:r w:rsidR="60B0F4A7">
            <w:t>.</w:t>
          </w:r>
          <w:r>
            <w:t xml:space="preserve"> </w:t>
          </w:r>
          <w:r w:rsidR="69E46DB6">
            <w:t>Also,</w:t>
          </w:r>
          <w:r>
            <w:t xml:space="preserve"> the design characteristics that will influence its effect as an intervention</w:t>
          </w:r>
          <w:r w:rsidR="6B6CE6AF">
            <w:t xml:space="preserve"> are not defined</w:t>
          </w:r>
          <w:r>
            <w:t xml:space="preserve">. A lack of uniform understanding of intervention leads to inconsistent practice for all </w:t>
          </w:r>
          <w:r w:rsidR="004667AA">
            <w:t>stakeholders,</w:t>
          </w:r>
          <w:r>
            <w:t xml:space="preserve"> clinicians</w:t>
          </w:r>
          <w:r w:rsidR="6B0C9653">
            <w:t>,</w:t>
          </w:r>
          <w:r>
            <w:t xml:space="preserve"> researchers, and manufacturers.</w:t>
          </w:r>
        </w:p>
        <w:p w14:paraId="15F72F60" w14:textId="77777777" w:rsidR="00C37235" w:rsidRDefault="00C37235" w:rsidP="00550780">
          <w:pPr>
            <w:spacing w:line="360" w:lineRule="auto"/>
            <w:jc w:val="both"/>
          </w:pPr>
        </w:p>
        <w:p w14:paraId="07DF5762" w14:textId="3C98C1ED" w:rsidR="00C37235" w:rsidRDefault="00C37235" w:rsidP="00550780">
          <w:pPr>
            <w:spacing w:line="360" w:lineRule="auto"/>
            <w:jc w:val="both"/>
          </w:pPr>
          <w:r>
            <w:t xml:space="preserve">This thesis has </w:t>
          </w:r>
          <w:r w:rsidR="322A510B">
            <w:t>utilised</w:t>
          </w:r>
          <w:r>
            <w:t xml:space="preserve"> a mixed method approach across a series of studies to provide consistency to the disparate nature of the evidence base concerning footwear interventions</w:t>
          </w:r>
          <w:r w:rsidR="00C26662">
            <w:t>,</w:t>
          </w:r>
          <w:r>
            <w:t xml:space="preserve"> with a specific focus on</w:t>
          </w:r>
          <w:r w:rsidR="00911526">
            <w:t xml:space="preserve"> OSSTF</w:t>
          </w:r>
          <w:r>
            <w:t>. A conceptual framework for children’s clinical footwear has been established</w:t>
          </w:r>
          <w:r w:rsidR="24A91AD5">
            <w:t xml:space="preserve"> with definitions for therape</w:t>
          </w:r>
          <w:r w:rsidR="109FB009">
            <w:t>uti</w:t>
          </w:r>
          <w:r w:rsidR="24A91AD5">
            <w:t xml:space="preserve">c footwear and its </w:t>
          </w:r>
          <w:r w:rsidR="1CD34137">
            <w:t>groups/</w:t>
          </w:r>
          <w:r w:rsidR="24A91AD5">
            <w:t>subgroups provided</w:t>
          </w:r>
          <w:r>
            <w:t xml:space="preserve">. </w:t>
          </w:r>
          <w:r w:rsidR="001608C1">
            <w:t>A</w:t>
          </w:r>
          <w:r w:rsidR="00B80BC9" w:rsidRPr="00B80BC9">
            <w:t>ssess</w:t>
          </w:r>
          <w:r w:rsidR="001608C1">
            <w:t>ment of</w:t>
          </w:r>
          <w:r w:rsidR="00B80BC9" w:rsidRPr="00B80BC9">
            <w:t xml:space="preserve"> the design and material characteristics of </w:t>
          </w:r>
          <w:r w:rsidR="001608C1">
            <w:t xml:space="preserve">a range of available </w:t>
          </w:r>
          <w:r w:rsidR="00B80BC9" w:rsidRPr="00B80BC9">
            <w:t>OSSTF</w:t>
          </w:r>
          <w:r w:rsidR="00B80BC9" w:rsidRPr="00B80BC9" w:rsidDel="00C37235">
            <w:t xml:space="preserve"> </w:t>
          </w:r>
          <w:r w:rsidR="001608C1">
            <w:t>informed a</w:t>
          </w:r>
          <w:r>
            <w:t xml:space="preserve"> Delphi study </w:t>
          </w:r>
          <w:r w:rsidR="001608C1">
            <w:t xml:space="preserve">which </w:t>
          </w:r>
          <w:r>
            <w:t xml:space="preserve">provided expert consensus on prescription criteria, </w:t>
          </w:r>
          <w:r w:rsidR="00A66B5E">
            <w:t>purpose,</w:t>
          </w:r>
          <w:r>
            <w:t xml:space="preserve"> and clinical outcomes for </w:t>
          </w:r>
          <w:r w:rsidR="00911526">
            <w:t>OSSTF</w:t>
          </w:r>
          <w:r>
            <w:t>.</w:t>
          </w:r>
          <w:r w:rsidR="5E358C63">
            <w:t xml:space="preserve"> It also provided consensus on salient design characteristics of </w:t>
          </w:r>
          <w:r w:rsidR="00911526">
            <w:t>OSSTF</w:t>
          </w:r>
          <w:r w:rsidR="5E358C63">
            <w:t xml:space="preserve"> to assist stability and ergonomic function.</w:t>
          </w:r>
          <w:r>
            <w:t xml:space="preserve"> The effect</w:t>
          </w:r>
          <w:r w:rsidR="1022AE45">
            <w:t xml:space="preserve"> of these design characteristics</w:t>
          </w:r>
          <w:r>
            <w:t xml:space="preserve"> were </w:t>
          </w:r>
          <w:r w:rsidR="50379006">
            <w:t xml:space="preserve">then </w:t>
          </w:r>
          <w:r>
            <w:t>quantitatively tested in</w:t>
          </w:r>
          <w:r w:rsidR="007551A2">
            <w:t>-</w:t>
          </w:r>
          <w:r>
            <w:t xml:space="preserve">situ on footwear </w:t>
          </w:r>
          <w:r w:rsidR="00510C54">
            <w:t>using</w:t>
          </w:r>
          <w:r>
            <w:t xml:space="preserve"> a novel mechanical testing methodology. The testing demonstrated </w:t>
          </w:r>
          <w:r w:rsidR="1F1F1380">
            <w:t>which design characteris</w:t>
          </w:r>
          <w:r w:rsidR="00A018F9">
            <w:t>tics</w:t>
          </w:r>
          <w:r w:rsidR="1F1F1380">
            <w:t xml:space="preserve"> had the greatest effect on the</w:t>
          </w:r>
          <w:r>
            <w:t xml:space="preserve"> stiffness of OSSTF to simulated foot and ankle movement</w:t>
          </w:r>
          <w:r w:rsidR="1AA4E63D">
            <w:t>s</w:t>
          </w:r>
          <w:r>
            <w:t xml:space="preserve">. </w:t>
          </w:r>
          <w:r w:rsidR="73A28368">
            <w:t>Building on these results a</w:t>
          </w:r>
          <w:r>
            <w:t xml:space="preserve"> preliminary assessment tool to assist clinicians in identifying and scoring OSSTF footwear </w:t>
          </w:r>
          <w:r w:rsidR="00A90A79">
            <w:t>was</w:t>
          </w:r>
          <w:r>
            <w:t xml:space="preserve"> developed.</w:t>
          </w:r>
        </w:p>
        <w:p w14:paraId="1E27EF8B" w14:textId="77777777" w:rsidR="00C37235" w:rsidRDefault="00C37235" w:rsidP="00550780">
          <w:pPr>
            <w:spacing w:line="360" w:lineRule="auto"/>
            <w:jc w:val="both"/>
          </w:pPr>
        </w:p>
        <w:p w14:paraId="7D1D7006" w14:textId="7781D38E" w:rsidR="00C37235" w:rsidRPr="00CF7B6F" w:rsidRDefault="00C37235" w:rsidP="00550780">
          <w:pPr>
            <w:spacing w:line="360" w:lineRule="auto"/>
            <w:jc w:val="both"/>
          </w:pPr>
          <w:r>
            <w:t xml:space="preserve">This collective work in this thesis has provided consistent terms and definitions to define and group </w:t>
          </w:r>
          <w:r w:rsidR="0079139A">
            <w:t xml:space="preserve">children’s </w:t>
          </w:r>
          <w:r>
            <w:t xml:space="preserve">therapeutic footwear. It has also provided an expert consensus preliminary criteria prescription for </w:t>
          </w:r>
          <w:r w:rsidR="00911526">
            <w:t>OSSTF</w:t>
          </w:r>
          <w:r>
            <w:t xml:space="preserve"> and objectively identified how this footwear will act as an intervention. Although further in-vivo testing of the effects of OSSTF on children identified from the prescription criteria is still required, the conceptual basis of OSSTF established in this thesis will inform clinical decision-making</w:t>
          </w:r>
          <w:r w:rsidR="3AD1C95F">
            <w:t>,</w:t>
          </w:r>
          <w:r>
            <w:t xml:space="preserve"> research reporting and manufacturing of OSSTF for children living with mobility impairments.</w:t>
          </w:r>
        </w:p>
        <w:p w14:paraId="6D5F8FC9" w14:textId="77777777" w:rsidR="00C37235" w:rsidRDefault="00C37235" w:rsidP="00550780">
          <w:pPr>
            <w:spacing w:line="360" w:lineRule="auto"/>
          </w:pPr>
          <w:r>
            <w:br w:type="page"/>
          </w:r>
        </w:p>
        <w:p w14:paraId="25499310" w14:textId="77777777" w:rsidR="00873613" w:rsidRDefault="00873613" w:rsidP="00873613">
          <w:pPr>
            <w:pStyle w:val="Heading1"/>
            <w:spacing w:line="360" w:lineRule="auto"/>
          </w:pPr>
          <w:bookmarkStart w:id="2" w:name="_Toc156403410"/>
          <w:r>
            <w:lastRenderedPageBreak/>
            <w:t>Acknowledgements</w:t>
          </w:r>
          <w:bookmarkEnd w:id="2"/>
        </w:p>
        <w:p w14:paraId="48B8020C" w14:textId="77777777" w:rsidR="00A061D3" w:rsidRPr="00A061D3" w:rsidRDefault="00A061D3" w:rsidP="009344E2"/>
        <w:p w14:paraId="365243F8" w14:textId="1685AB48" w:rsidR="001E3A19" w:rsidRDefault="00873613" w:rsidP="00873613">
          <w:pPr>
            <w:spacing w:line="360" w:lineRule="auto"/>
            <w:jc w:val="both"/>
          </w:pPr>
          <w:r>
            <w:t>First, I would like to offer my gratitude and thanks to my supervisor</w:t>
          </w:r>
          <w:r w:rsidR="002B3D3C">
            <w:t>s</w:t>
          </w:r>
          <w:r>
            <w:t>, Professor Nachiappan Chockalingam</w:t>
          </w:r>
          <w:r w:rsidR="001E3A19">
            <w:t xml:space="preserve"> and </w:t>
          </w:r>
          <w:r w:rsidR="006C7514">
            <w:t xml:space="preserve">Dr </w:t>
          </w:r>
          <w:r w:rsidR="001E3A19">
            <w:t>Aoife Healy</w:t>
          </w:r>
          <w:r>
            <w:t xml:space="preserve">. </w:t>
          </w:r>
        </w:p>
        <w:p w14:paraId="31356E08" w14:textId="77777777" w:rsidR="001E3A19" w:rsidRDefault="001E3A19" w:rsidP="00873613">
          <w:pPr>
            <w:spacing w:line="360" w:lineRule="auto"/>
            <w:jc w:val="both"/>
          </w:pPr>
        </w:p>
        <w:p w14:paraId="129B89E2" w14:textId="4E43496C" w:rsidR="00873613" w:rsidRDefault="001E3A19" w:rsidP="00873613">
          <w:pPr>
            <w:spacing w:line="360" w:lineRule="auto"/>
            <w:jc w:val="both"/>
          </w:pPr>
          <w:r>
            <w:t xml:space="preserve">Nachi’s </w:t>
          </w:r>
          <w:r w:rsidR="00873613">
            <w:t>insight and support have provided me with the confidence and resources to undertake this PhD. There have been a number of adversities during my study; not the least was a global pandemic. With Nachi’s forethought, planning, and numerous ideas, the PhD was still kept on track. His ingenuity has been an inspiration and a blessing throughout this project, and I am thankful for his patience and assistance throughout.</w:t>
          </w:r>
        </w:p>
        <w:p w14:paraId="74055800" w14:textId="77777777" w:rsidR="00873613" w:rsidRDefault="00873613" w:rsidP="00873613">
          <w:pPr>
            <w:spacing w:line="360" w:lineRule="auto"/>
            <w:jc w:val="both"/>
          </w:pPr>
        </w:p>
        <w:p w14:paraId="0C0DDAFC" w14:textId="066487A2" w:rsidR="00873613" w:rsidRDefault="001E3A19" w:rsidP="00873613">
          <w:pPr>
            <w:spacing w:line="360" w:lineRule="auto"/>
            <w:jc w:val="both"/>
          </w:pPr>
          <w:r>
            <w:t>Aoife’s</w:t>
          </w:r>
          <w:r w:rsidR="00873613">
            <w:t xml:space="preserve"> knowledge, advice, direction, and support have been invaluable in the many chapters of this PhD. Her expertise in sourcing and synthesising the evidence base has been an inspiration. I could not ask for a more understanding, patient and approachable scholar to guide me on my PhD journey. </w:t>
          </w:r>
        </w:p>
        <w:p w14:paraId="0A96A714" w14:textId="77777777" w:rsidR="00873613" w:rsidRDefault="00873613" w:rsidP="00873613">
          <w:pPr>
            <w:spacing w:line="360" w:lineRule="auto"/>
            <w:jc w:val="both"/>
          </w:pPr>
        </w:p>
        <w:p w14:paraId="50946037" w14:textId="5AF9D39B" w:rsidR="00873613" w:rsidRDefault="00A66B5E" w:rsidP="00873613">
          <w:pPr>
            <w:spacing w:line="360" w:lineRule="auto"/>
            <w:jc w:val="both"/>
          </w:pPr>
          <w:r>
            <w:t>Thanks,</w:t>
          </w:r>
          <w:r w:rsidR="00873613">
            <w:t xml:space="preserve"> are also due to Dr P</w:t>
          </w:r>
          <w:r w:rsidR="00873613" w:rsidRPr="00D038CA">
            <w:t>anagiotis</w:t>
          </w:r>
          <w:r w:rsidR="00873613">
            <w:t xml:space="preserve"> C</w:t>
          </w:r>
          <w:r w:rsidR="00873613" w:rsidRPr="00D038CA">
            <w:t>hatzistergos</w:t>
          </w:r>
          <w:r w:rsidR="00873613">
            <w:t xml:space="preserve"> for providing me with his engineering knowledge and guidance in the mechanical testing aspects of this PhD. Although my background is not engineering, he instilled in me the confidence and understanding to complete the novel torsion testing protocol and made the experience an enjoyable learning experience.</w:t>
          </w:r>
        </w:p>
        <w:p w14:paraId="673BEF6D" w14:textId="77777777" w:rsidR="00873613" w:rsidRDefault="00873613" w:rsidP="00873613">
          <w:pPr>
            <w:spacing w:line="360" w:lineRule="auto"/>
            <w:jc w:val="both"/>
          </w:pPr>
        </w:p>
        <w:p w14:paraId="015D1373" w14:textId="4ADA9616" w:rsidR="00873613" w:rsidRDefault="00873613" w:rsidP="00873613">
          <w:pPr>
            <w:spacing w:line="360" w:lineRule="auto"/>
            <w:jc w:val="both"/>
          </w:pPr>
          <w:r>
            <w:t>I would also like to thank Dr Nicola Eddison for her professional expertise in piloting and framing the Delphi and footwear tool and for her inspiration in developing this PhD question concerning children’s off-the-shelf stability therapeutic footwear.</w:t>
          </w:r>
        </w:p>
        <w:p w14:paraId="6ABFD700" w14:textId="77777777" w:rsidR="00873613" w:rsidRDefault="00873613" w:rsidP="00873613">
          <w:pPr>
            <w:spacing w:line="360" w:lineRule="auto"/>
            <w:jc w:val="both"/>
          </w:pPr>
        </w:p>
        <w:p w14:paraId="5CA80BFE" w14:textId="77777777" w:rsidR="00873613" w:rsidRDefault="00873613" w:rsidP="00873613">
          <w:pPr>
            <w:spacing w:line="360" w:lineRule="auto"/>
            <w:jc w:val="both"/>
          </w:pPr>
          <w:r>
            <w:t>This whole academic journey would not have been possible without the generous scholarship offered by Staffordshire University. I am immensely grateful for this financial support, without which my graduate studies would not have been possible.</w:t>
          </w:r>
        </w:p>
        <w:p w14:paraId="35E0F148" w14:textId="77777777" w:rsidR="00873613" w:rsidRDefault="00873613" w:rsidP="00873613">
          <w:pPr>
            <w:spacing w:line="360" w:lineRule="auto"/>
            <w:jc w:val="both"/>
          </w:pPr>
        </w:p>
        <w:p w14:paraId="1195211D" w14:textId="77777777" w:rsidR="00873613" w:rsidRDefault="00873613" w:rsidP="00873613">
          <w:pPr>
            <w:spacing w:line="360" w:lineRule="auto"/>
            <w:jc w:val="both"/>
          </w:pPr>
          <w:r>
            <w:t xml:space="preserve">I would like to offer my thanks to </w:t>
          </w:r>
          <w:proofErr w:type="spellStart"/>
          <w:r>
            <w:t>DeNovo</w:t>
          </w:r>
          <w:proofErr w:type="spellEnd"/>
          <w:r>
            <w:t xml:space="preserve"> Health Care Limited and Talar Made Limited for providing the stability footwear used in this study.</w:t>
          </w:r>
        </w:p>
        <w:p w14:paraId="212413BA" w14:textId="77777777" w:rsidR="00873613" w:rsidRDefault="00873613" w:rsidP="00873613">
          <w:pPr>
            <w:spacing w:line="360" w:lineRule="auto"/>
            <w:jc w:val="both"/>
          </w:pPr>
        </w:p>
        <w:p w14:paraId="00159746" w14:textId="77777777" w:rsidR="00873613" w:rsidRDefault="00873613" w:rsidP="00873613">
          <w:pPr>
            <w:spacing w:line="360" w:lineRule="auto"/>
            <w:jc w:val="both"/>
          </w:pPr>
          <w:r>
            <w:t>I would also like to offer my thanks to my mother and father, who have always supported me through my many studies and offered me a place to holiday when the graduate student funds were running low.</w:t>
          </w:r>
        </w:p>
        <w:p w14:paraId="5758FD98" w14:textId="77777777" w:rsidR="00873613" w:rsidRDefault="00873613" w:rsidP="00873613">
          <w:pPr>
            <w:spacing w:line="360" w:lineRule="auto"/>
            <w:jc w:val="both"/>
          </w:pPr>
        </w:p>
        <w:p w14:paraId="0C058DA9" w14:textId="77777777" w:rsidR="00873613" w:rsidRDefault="00873613" w:rsidP="00873613">
          <w:pPr>
            <w:spacing w:line="360" w:lineRule="auto"/>
            <w:jc w:val="both"/>
          </w:pPr>
          <w:r>
            <w:t>I must also thank my former work colleague Alicia Mountford. Her clinical drive and commitment to continuing professional development in podiatry inspired my further professional postgraduate study.</w:t>
          </w:r>
        </w:p>
        <w:p w14:paraId="4C183A8D" w14:textId="77777777" w:rsidR="00873613" w:rsidRDefault="00873613" w:rsidP="00873613">
          <w:pPr>
            <w:spacing w:line="360" w:lineRule="auto"/>
            <w:jc w:val="both"/>
          </w:pPr>
        </w:p>
        <w:p w14:paraId="588B08DD" w14:textId="3EBC943F" w:rsidR="00873613" w:rsidRDefault="00873613" w:rsidP="00873613">
          <w:pPr>
            <w:spacing w:line="360" w:lineRule="auto"/>
            <w:jc w:val="both"/>
          </w:pPr>
          <w:r>
            <w:t xml:space="preserve">Finally, I would like to acknowledge my grandfather Stanley Massey who always inspired me to push my STEM learning throughout my childhood and early academic life. </w:t>
          </w:r>
        </w:p>
        <w:p w14:paraId="1CF73A55" w14:textId="77777777" w:rsidR="006D1875" w:rsidRDefault="006D1875" w:rsidP="00550780">
          <w:pPr>
            <w:spacing w:line="360" w:lineRule="auto"/>
            <w:jc w:val="both"/>
          </w:pPr>
        </w:p>
        <w:p w14:paraId="122BB979" w14:textId="35F8984B" w:rsidR="00780B87" w:rsidRDefault="00C37235" w:rsidP="00550780">
          <w:pPr>
            <w:spacing w:line="360" w:lineRule="auto"/>
            <w:jc w:val="both"/>
          </w:pPr>
          <w:r>
            <w:br w:type="page"/>
          </w:r>
        </w:p>
      </w:sdtContent>
    </w:sdt>
    <w:sdt>
      <w:sdtPr>
        <w:rPr>
          <w:rFonts w:asciiTheme="minorHAnsi" w:eastAsiaTheme="minorHAnsi" w:hAnsiTheme="minorHAnsi" w:cstheme="minorBidi"/>
          <w:b w:val="0"/>
          <w:bCs w:val="0"/>
          <w:color w:val="auto"/>
          <w:sz w:val="24"/>
          <w:szCs w:val="24"/>
          <w:lang w:val="en-GB"/>
        </w:rPr>
        <w:id w:val="-916093267"/>
        <w:docPartObj>
          <w:docPartGallery w:val="Table of Contents"/>
          <w:docPartUnique/>
        </w:docPartObj>
      </w:sdtPr>
      <w:sdtEndPr>
        <w:rPr>
          <w:noProof/>
        </w:rPr>
      </w:sdtEndPr>
      <w:sdtContent>
        <w:p w14:paraId="3D0EDD38" w14:textId="0DA201FE" w:rsidR="00680265" w:rsidRPr="00642EE2" w:rsidRDefault="00680265" w:rsidP="00680265">
          <w:pPr>
            <w:pStyle w:val="TOCHeading"/>
            <w:rPr>
              <w:b w:val="0"/>
              <w:bCs w:val="0"/>
            </w:rPr>
          </w:pPr>
          <w:r>
            <w:t>Table of Contents</w:t>
          </w:r>
        </w:p>
        <w:p w14:paraId="4048FB6E" w14:textId="6A5A076D" w:rsidR="00692616" w:rsidRDefault="00DB51AF">
          <w:pPr>
            <w:pStyle w:val="TOC1"/>
            <w:rPr>
              <w:rFonts w:eastAsiaTheme="minorEastAsia" w:cstheme="minorBidi"/>
              <w:b w:val="0"/>
              <w:bCs w:val="0"/>
              <w:i w:val="0"/>
              <w:iCs w:val="0"/>
              <w:noProof/>
              <w:lang w:eastAsia="en-GB"/>
            </w:rPr>
          </w:pPr>
          <w:r>
            <w:fldChar w:fldCharType="begin"/>
          </w:r>
          <w:r>
            <w:instrText xml:space="preserve"> TOC \o "1-4" \h \z \u </w:instrText>
          </w:r>
          <w:r>
            <w:fldChar w:fldCharType="separate"/>
          </w:r>
          <w:hyperlink w:anchor="_Toc156403409" w:history="1">
            <w:r w:rsidR="00692616" w:rsidRPr="002A7D56">
              <w:rPr>
                <w:rStyle w:val="Hyperlink"/>
                <w:noProof/>
              </w:rPr>
              <w:t>Abstract</w:t>
            </w:r>
            <w:r w:rsidR="00692616">
              <w:rPr>
                <w:noProof/>
                <w:webHidden/>
              </w:rPr>
              <w:tab/>
            </w:r>
            <w:r w:rsidR="00692616">
              <w:rPr>
                <w:noProof/>
                <w:webHidden/>
              </w:rPr>
              <w:fldChar w:fldCharType="begin"/>
            </w:r>
            <w:r w:rsidR="00692616">
              <w:rPr>
                <w:noProof/>
                <w:webHidden/>
              </w:rPr>
              <w:instrText xml:space="preserve"> PAGEREF _Toc156403409 \h </w:instrText>
            </w:r>
            <w:r w:rsidR="00692616">
              <w:rPr>
                <w:noProof/>
                <w:webHidden/>
              </w:rPr>
            </w:r>
            <w:r w:rsidR="00692616">
              <w:rPr>
                <w:noProof/>
                <w:webHidden/>
              </w:rPr>
              <w:fldChar w:fldCharType="separate"/>
            </w:r>
            <w:r w:rsidR="00F77E41">
              <w:rPr>
                <w:noProof/>
                <w:webHidden/>
              </w:rPr>
              <w:t>i</w:t>
            </w:r>
            <w:r w:rsidR="00692616">
              <w:rPr>
                <w:noProof/>
                <w:webHidden/>
              </w:rPr>
              <w:fldChar w:fldCharType="end"/>
            </w:r>
          </w:hyperlink>
        </w:p>
        <w:p w14:paraId="4AE2791C" w14:textId="4C689F8D" w:rsidR="00692616" w:rsidRDefault="003D37A0">
          <w:pPr>
            <w:pStyle w:val="TOC1"/>
            <w:rPr>
              <w:rFonts w:eastAsiaTheme="minorEastAsia" w:cstheme="minorBidi"/>
              <w:b w:val="0"/>
              <w:bCs w:val="0"/>
              <w:i w:val="0"/>
              <w:iCs w:val="0"/>
              <w:noProof/>
              <w:lang w:eastAsia="en-GB"/>
            </w:rPr>
          </w:pPr>
          <w:hyperlink w:anchor="_Toc156403410" w:history="1">
            <w:r w:rsidR="00692616" w:rsidRPr="002A7D56">
              <w:rPr>
                <w:rStyle w:val="Hyperlink"/>
                <w:noProof/>
              </w:rPr>
              <w:t>Acknowledgements</w:t>
            </w:r>
            <w:r w:rsidR="00692616">
              <w:rPr>
                <w:noProof/>
                <w:webHidden/>
              </w:rPr>
              <w:tab/>
            </w:r>
            <w:r w:rsidR="00692616">
              <w:rPr>
                <w:noProof/>
                <w:webHidden/>
              </w:rPr>
              <w:fldChar w:fldCharType="begin"/>
            </w:r>
            <w:r w:rsidR="00692616">
              <w:rPr>
                <w:noProof/>
                <w:webHidden/>
              </w:rPr>
              <w:instrText xml:space="preserve"> PAGEREF _Toc156403410 \h </w:instrText>
            </w:r>
            <w:r w:rsidR="00692616">
              <w:rPr>
                <w:noProof/>
                <w:webHidden/>
              </w:rPr>
            </w:r>
            <w:r w:rsidR="00692616">
              <w:rPr>
                <w:noProof/>
                <w:webHidden/>
              </w:rPr>
              <w:fldChar w:fldCharType="separate"/>
            </w:r>
            <w:r w:rsidR="00F77E41">
              <w:rPr>
                <w:noProof/>
                <w:webHidden/>
              </w:rPr>
              <w:t>iii</w:t>
            </w:r>
            <w:r w:rsidR="00692616">
              <w:rPr>
                <w:noProof/>
                <w:webHidden/>
              </w:rPr>
              <w:fldChar w:fldCharType="end"/>
            </w:r>
          </w:hyperlink>
        </w:p>
        <w:p w14:paraId="6D4D1251" w14:textId="3590965B" w:rsidR="00692616" w:rsidRDefault="003D37A0">
          <w:pPr>
            <w:pStyle w:val="TOC1"/>
            <w:rPr>
              <w:rFonts w:eastAsiaTheme="minorEastAsia" w:cstheme="minorBidi"/>
              <w:b w:val="0"/>
              <w:bCs w:val="0"/>
              <w:i w:val="0"/>
              <w:iCs w:val="0"/>
              <w:noProof/>
              <w:lang w:eastAsia="en-GB"/>
            </w:rPr>
          </w:pPr>
          <w:hyperlink w:anchor="_Toc156403411" w:history="1">
            <w:r w:rsidR="00692616" w:rsidRPr="002A7D56">
              <w:rPr>
                <w:rStyle w:val="Hyperlink"/>
                <w:noProof/>
              </w:rPr>
              <w:t>Figures</w:t>
            </w:r>
            <w:r w:rsidR="00692616">
              <w:rPr>
                <w:noProof/>
                <w:webHidden/>
              </w:rPr>
              <w:tab/>
            </w:r>
            <w:r w:rsidR="00692616">
              <w:rPr>
                <w:noProof/>
                <w:webHidden/>
              </w:rPr>
              <w:fldChar w:fldCharType="begin"/>
            </w:r>
            <w:r w:rsidR="00692616">
              <w:rPr>
                <w:noProof/>
                <w:webHidden/>
              </w:rPr>
              <w:instrText xml:space="preserve"> PAGEREF _Toc156403411 \h </w:instrText>
            </w:r>
            <w:r w:rsidR="00692616">
              <w:rPr>
                <w:noProof/>
                <w:webHidden/>
              </w:rPr>
            </w:r>
            <w:r w:rsidR="00692616">
              <w:rPr>
                <w:noProof/>
                <w:webHidden/>
              </w:rPr>
              <w:fldChar w:fldCharType="separate"/>
            </w:r>
            <w:r w:rsidR="00F77E41">
              <w:rPr>
                <w:noProof/>
                <w:webHidden/>
              </w:rPr>
              <w:t>ix</w:t>
            </w:r>
            <w:r w:rsidR="00692616">
              <w:rPr>
                <w:noProof/>
                <w:webHidden/>
              </w:rPr>
              <w:fldChar w:fldCharType="end"/>
            </w:r>
          </w:hyperlink>
        </w:p>
        <w:p w14:paraId="40C4A3E3" w14:textId="0CAA341B" w:rsidR="00692616" w:rsidRDefault="003D37A0">
          <w:pPr>
            <w:pStyle w:val="TOC1"/>
            <w:rPr>
              <w:rFonts w:eastAsiaTheme="minorEastAsia" w:cstheme="minorBidi"/>
              <w:b w:val="0"/>
              <w:bCs w:val="0"/>
              <w:i w:val="0"/>
              <w:iCs w:val="0"/>
              <w:noProof/>
              <w:lang w:eastAsia="en-GB"/>
            </w:rPr>
          </w:pPr>
          <w:hyperlink w:anchor="_Toc156403412" w:history="1">
            <w:r w:rsidR="00692616" w:rsidRPr="002A7D56">
              <w:rPr>
                <w:rStyle w:val="Hyperlink"/>
                <w:noProof/>
              </w:rPr>
              <w:t>Tables</w:t>
            </w:r>
            <w:r w:rsidR="00692616">
              <w:rPr>
                <w:noProof/>
                <w:webHidden/>
              </w:rPr>
              <w:tab/>
            </w:r>
            <w:r w:rsidR="00692616">
              <w:rPr>
                <w:noProof/>
                <w:webHidden/>
              </w:rPr>
              <w:fldChar w:fldCharType="begin"/>
            </w:r>
            <w:r w:rsidR="00692616">
              <w:rPr>
                <w:noProof/>
                <w:webHidden/>
              </w:rPr>
              <w:instrText xml:space="preserve"> PAGEREF _Toc156403412 \h </w:instrText>
            </w:r>
            <w:r w:rsidR="00692616">
              <w:rPr>
                <w:noProof/>
                <w:webHidden/>
              </w:rPr>
            </w:r>
            <w:r w:rsidR="00692616">
              <w:rPr>
                <w:noProof/>
                <w:webHidden/>
              </w:rPr>
              <w:fldChar w:fldCharType="separate"/>
            </w:r>
            <w:r w:rsidR="00F77E41">
              <w:rPr>
                <w:noProof/>
                <w:webHidden/>
              </w:rPr>
              <w:t>xi</w:t>
            </w:r>
            <w:r w:rsidR="00692616">
              <w:rPr>
                <w:noProof/>
                <w:webHidden/>
              </w:rPr>
              <w:fldChar w:fldCharType="end"/>
            </w:r>
          </w:hyperlink>
        </w:p>
        <w:p w14:paraId="52D01C0C" w14:textId="0B049550" w:rsidR="00692616" w:rsidRDefault="003D37A0">
          <w:pPr>
            <w:pStyle w:val="TOC1"/>
            <w:rPr>
              <w:rFonts w:eastAsiaTheme="minorEastAsia" w:cstheme="minorBidi"/>
              <w:b w:val="0"/>
              <w:bCs w:val="0"/>
              <w:i w:val="0"/>
              <w:iCs w:val="0"/>
              <w:noProof/>
              <w:lang w:eastAsia="en-GB"/>
            </w:rPr>
          </w:pPr>
          <w:hyperlink w:anchor="_Toc156403413" w:history="1">
            <w:r w:rsidR="00692616" w:rsidRPr="002A7D56">
              <w:rPr>
                <w:rStyle w:val="Hyperlink"/>
                <w:noProof/>
              </w:rPr>
              <w:t>Glossary</w:t>
            </w:r>
            <w:r w:rsidR="00692616">
              <w:rPr>
                <w:noProof/>
                <w:webHidden/>
              </w:rPr>
              <w:tab/>
            </w:r>
            <w:r w:rsidR="00692616">
              <w:rPr>
                <w:noProof/>
                <w:webHidden/>
              </w:rPr>
              <w:fldChar w:fldCharType="begin"/>
            </w:r>
            <w:r w:rsidR="00692616">
              <w:rPr>
                <w:noProof/>
                <w:webHidden/>
              </w:rPr>
              <w:instrText xml:space="preserve"> PAGEREF _Toc156403413 \h </w:instrText>
            </w:r>
            <w:r w:rsidR="00692616">
              <w:rPr>
                <w:noProof/>
                <w:webHidden/>
              </w:rPr>
            </w:r>
            <w:r w:rsidR="00692616">
              <w:rPr>
                <w:noProof/>
                <w:webHidden/>
              </w:rPr>
              <w:fldChar w:fldCharType="separate"/>
            </w:r>
            <w:r w:rsidR="00F77E41">
              <w:rPr>
                <w:noProof/>
                <w:webHidden/>
              </w:rPr>
              <w:t>xii</w:t>
            </w:r>
            <w:r w:rsidR="00692616">
              <w:rPr>
                <w:noProof/>
                <w:webHidden/>
              </w:rPr>
              <w:fldChar w:fldCharType="end"/>
            </w:r>
          </w:hyperlink>
        </w:p>
        <w:p w14:paraId="14D0D75F" w14:textId="49E0D73C" w:rsidR="00692616" w:rsidRDefault="003D37A0">
          <w:pPr>
            <w:pStyle w:val="TOC1"/>
            <w:rPr>
              <w:rFonts w:eastAsiaTheme="minorEastAsia" w:cstheme="minorBidi"/>
              <w:b w:val="0"/>
              <w:bCs w:val="0"/>
              <w:i w:val="0"/>
              <w:iCs w:val="0"/>
              <w:noProof/>
              <w:lang w:eastAsia="en-GB"/>
            </w:rPr>
          </w:pPr>
          <w:hyperlink w:anchor="_Toc156403414" w:history="1">
            <w:r w:rsidR="00692616" w:rsidRPr="002A7D56">
              <w:rPr>
                <w:rStyle w:val="Hyperlink"/>
                <w:noProof/>
              </w:rPr>
              <w:t>Publications arising from this Thesis</w:t>
            </w:r>
            <w:r w:rsidR="00692616">
              <w:rPr>
                <w:noProof/>
                <w:webHidden/>
              </w:rPr>
              <w:tab/>
            </w:r>
            <w:r w:rsidR="00692616">
              <w:rPr>
                <w:noProof/>
                <w:webHidden/>
              </w:rPr>
              <w:fldChar w:fldCharType="begin"/>
            </w:r>
            <w:r w:rsidR="00692616">
              <w:rPr>
                <w:noProof/>
                <w:webHidden/>
              </w:rPr>
              <w:instrText xml:space="preserve"> PAGEREF _Toc156403414 \h </w:instrText>
            </w:r>
            <w:r w:rsidR="00692616">
              <w:rPr>
                <w:noProof/>
                <w:webHidden/>
              </w:rPr>
            </w:r>
            <w:r w:rsidR="00692616">
              <w:rPr>
                <w:noProof/>
                <w:webHidden/>
              </w:rPr>
              <w:fldChar w:fldCharType="separate"/>
            </w:r>
            <w:r w:rsidR="00F77E41">
              <w:rPr>
                <w:noProof/>
                <w:webHidden/>
              </w:rPr>
              <w:t>15</w:t>
            </w:r>
            <w:r w:rsidR="00692616">
              <w:rPr>
                <w:noProof/>
                <w:webHidden/>
              </w:rPr>
              <w:fldChar w:fldCharType="end"/>
            </w:r>
          </w:hyperlink>
        </w:p>
        <w:p w14:paraId="2AE31747" w14:textId="51ADE2FA" w:rsidR="00692616" w:rsidRDefault="003D37A0">
          <w:pPr>
            <w:pStyle w:val="TOC1"/>
            <w:tabs>
              <w:tab w:val="left" w:pos="480"/>
            </w:tabs>
            <w:rPr>
              <w:rFonts w:eastAsiaTheme="minorEastAsia" w:cstheme="minorBidi"/>
              <w:b w:val="0"/>
              <w:bCs w:val="0"/>
              <w:i w:val="0"/>
              <w:iCs w:val="0"/>
              <w:noProof/>
              <w:lang w:eastAsia="en-GB"/>
            </w:rPr>
          </w:pPr>
          <w:hyperlink w:anchor="_Toc156403415" w:history="1">
            <w:r w:rsidR="00692616" w:rsidRPr="002A7D56">
              <w:rPr>
                <w:rStyle w:val="Hyperlink"/>
                <w:noProof/>
              </w:rPr>
              <w:t>1.</w:t>
            </w:r>
            <w:r w:rsidR="00692616">
              <w:rPr>
                <w:rFonts w:eastAsiaTheme="minorEastAsia" w:cstheme="minorBidi"/>
                <w:b w:val="0"/>
                <w:bCs w:val="0"/>
                <w:i w:val="0"/>
                <w:iCs w:val="0"/>
                <w:noProof/>
                <w:lang w:eastAsia="en-GB"/>
              </w:rPr>
              <w:tab/>
            </w:r>
            <w:r w:rsidR="00692616" w:rsidRPr="002A7D56">
              <w:rPr>
                <w:rStyle w:val="Hyperlink"/>
                <w:noProof/>
              </w:rPr>
              <w:t>Introduction</w:t>
            </w:r>
            <w:r w:rsidR="00692616">
              <w:rPr>
                <w:noProof/>
                <w:webHidden/>
              </w:rPr>
              <w:tab/>
            </w:r>
            <w:r w:rsidR="00692616">
              <w:rPr>
                <w:noProof/>
                <w:webHidden/>
              </w:rPr>
              <w:fldChar w:fldCharType="begin"/>
            </w:r>
            <w:r w:rsidR="00692616">
              <w:rPr>
                <w:noProof/>
                <w:webHidden/>
              </w:rPr>
              <w:instrText xml:space="preserve"> PAGEREF _Toc156403415 \h </w:instrText>
            </w:r>
            <w:r w:rsidR="00692616">
              <w:rPr>
                <w:noProof/>
                <w:webHidden/>
              </w:rPr>
            </w:r>
            <w:r w:rsidR="00692616">
              <w:rPr>
                <w:noProof/>
                <w:webHidden/>
              </w:rPr>
              <w:fldChar w:fldCharType="separate"/>
            </w:r>
            <w:r w:rsidR="00F77E41">
              <w:rPr>
                <w:noProof/>
                <w:webHidden/>
              </w:rPr>
              <w:t>16</w:t>
            </w:r>
            <w:r w:rsidR="00692616">
              <w:rPr>
                <w:noProof/>
                <w:webHidden/>
              </w:rPr>
              <w:fldChar w:fldCharType="end"/>
            </w:r>
          </w:hyperlink>
        </w:p>
        <w:p w14:paraId="6500C85F" w14:textId="16E963EB" w:rsidR="00692616" w:rsidRDefault="003D37A0">
          <w:pPr>
            <w:pStyle w:val="TOC2"/>
            <w:rPr>
              <w:rFonts w:eastAsiaTheme="minorEastAsia" w:cstheme="minorBidi"/>
              <w:b w:val="0"/>
              <w:bCs w:val="0"/>
              <w:noProof/>
              <w:sz w:val="24"/>
              <w:szCs w:val="24"/>
              <w:lang w:eastAsia="en-GB"/>
            </w:rPr>
          </w:pPr>
          <w:hyperlink w:anchor="_Toc156403416" w:history="1">
            <w:r w:rsidR="00692616" w:rsidRPr="002A7D56">
              <w:rPr>
                <w:rStyle w:val="Hyperlink"/>
                <w:noProof/>
              </w:rPr>
              <w:t>1.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16 \h </w:instrText>
            </w:r>
            <w:r w:rsidR="00692616">
              <w:rPr>
                <w:noProof/>
                <w:webHidden/>
              </w:rPr>
            </w:r>
            <w:r w:rsidR="00692616">
              <w:rPr>
                <w:noProof/>
                <w:webHidden/>
              </w:rPr>
              <w:fldChar w:fldCharType="separate"/>
            </w:r>
            <w:r w:rsidR="00F77E41">
              <w:rPr>
                <w:noProof/>
                <w:webHidden/>
              </w:rPr>
              <w:t>16</w:t>
            </w:r>
            <w:r w:rsidR="00692616">
              <w:rPr>
                <w:noProof/>
                <w:webHidden/>
              </w:rPr>
              <w:fldChar w:fldCharType="end"/>
            </w:r>
          </w:hyperlink>
        </w:p>
        <w:p w14:paraId="6A13CC96" w14:textId="12AAF2B5" w:rsidR="00692616" w:rsidRDefault="003D37A0">
          <w:pPr>
            <w:pStyle w:val="TOC2"/>
            <w:rPr>
              <w:rFonts w:eastAsiaTheme="minorEastAsia" w:cstheme="minorBidi"/>
              <w:b w:val="0"/>
              <w:bCs w:val="0"/>
              <w:noProof/>
              <w:sz w:val="24"/>
              <w:szCs w:val="24"/>
              <w:lang w:eastAsia="en-GB"/>
            </w:rPr>
          </w:pPr>
          <w:hyperlink w:anchor="_Toc156403417" w:history="1">
            <w:r w:rsidR="00692616" w:rsidRPr="002A7D56">
              <w:rPr>
                <w:rStyle w:val="Hyperlink"/>
                <w:noProof/>
              </w:rPr>
              <w:t>1.2.</w:t>
            </w:r>
            <w:r w:rsidR="00692616">
              <w:rPr>
                <w:rFonts w:eastAsiaTheme="minorEastAsia" w:cstheme="minorBidi"/>
                <w:b w:val="0"/>
                <w:bCs w:val="0"/>
                <w:noProof/>
                <w:sz w:val="24"/>
                <w:szCs w:val="24"/>
                <w:lang w:eastAsia="en-GB"/>
              </w:rPr>
              <w:tab/>
            </w:r>
            <w:r w:rsidR="00692616" w:rsidRPr="002A7D56">
              <w:rPr>
                <w:rStyle w:val="Hyperlink"/>
                <w:noProof/>
              </w:rPr>
              <w:t>Defining and analysing an intervention</w:t>
            </w:r>
            <w:r w:rsidR="00692616">
              <w:rPr>
                <w:noProof/>
                <w:webHidden/>
              </w:rPr>
              <w:tab/>
            </w:r>
            <w:r w:rsidR="00692616">
              <w:rPr>
                <w:noProof/>
                <w:webHidden/>
              </w:rPr>
              <w:fldChar w:fldCharType="begin"/>
            </w:r>
            <w:r w:rsidR="00692616">
              <w:rPr>
                <w:noProof/>
                <w:webHidden/>
              </w:rPr>
              <w:instrText xml:space="preserve"> PAGEREF _Toc156403417 \h </w:instrText>
            </w:r>
            <w:r w:rsidR="00692616">
              <w:rPr>
                <w:noProof/>
                <w:webHidden/>
              </w:rPr>
            </w:r>
            <w:r w:rsidR="00692616">
              <w:rPr>
                <w:noProof/>
                <w:webHidden/>
              </w:rPr>
              <w:fldChar w:fldCharType="separate"/>
            </w:r>
            <w:r w:rsidR="00F77E41">
              <w:rPr>
                <w:noProof/>
                <w:webHidden/>
              </w:rPr>
              <w:t>18</w:t>
            </w:r>
            <w:r w:rsidR="00692616">
              <w:rPr>
                <w:noProof/>
                <w:webHidden/>
              </w:rPr>
              <w:fldChar w:fldCharType="end"/>
            </w:r>
          </w:hyperlink>
        </w:p>
        <w:p w14:paraId="149C7BCC" w14:textId="432DD668" w:rsidR="00692616" w:rsidRDefault="003D37A0">
          <w:pPr>
            <w:pStyle w:val="TOC2"/>
            <w:rPr>
              <w:rFonts w:eastAsiaTheme="minorEastAsia" w:cstheme="minorBidi"/>
              <w:b w:val="0"/>
              <w:bCs w:val="0"/>
              <w:noProof/>
              <w:sz w:val="24"/>
              <w:szCs w:val="24"/>
              <w:lang w:eastAsia="en-GB"/>
            </w:rPr>
          </w:pPr>
          <w:hyperlink w:anchor="_Toc156403418" w:history="1">
            <w:r w:rsidR="00692616" w:rsidRPr="002A7D56">
              <w:rPr>
                <w:rStyle w:val="Hyperlink"/>
                <w:noProof/>
              </w:rPr>
              <w:t>1.3.</w:t>
            </w:r>
            <w:r w:rsidR="00692616">
              <w:rPr>
                <w:rFonts w:eastAsiaTheme="minorEastAsia" w:cstheme="minorBidi"/>
                <w:b w:val="0"/>
                <w:bCs w:val="0"/>
                <w:noProof/>
                <w:sz w:val="24"/>
                <w:szCs w:val="24"/>
                <w:lang w:eastAsia="en-GB"/>
              </w:rPr>
              <w:tab/>
            </w:r>
            <w:r w:rsidR="00692616" w:rsidRPr="002A7D56">
              <w:rPr>
                <w:rStyle w:val="Hyperlink"/>
                <w:noProof/>
              </w:rPr>
              <w:t>Gaps in current knowledge</w:t>
            </w:r>
            <w:r w:rsidR="00692616">
              <w:rPr>
                <w:noProof/>
                <w:webHidden/>
              </w:rPr>
              <w:tab/>
            </w:r>
            <w:r w:rsidR="00692616">
              <w:rPr>
                <w:noProof/>
                <w:webHidden/>
              </w:rPr>
              <w:fldChar w:fldCharType="begin"/>
            </w:r>
            <w:r w:rsidR="00692616">
              <w:rPr>
                <w:noProof/>
                <w:webHidden/>
              </w:rPr>
              <w:instrText xml:space="preserve"> PAGEREF _Toc156403418 \h </w:instrText>
            </w:r>
            <w:r w:rsidR="00692616">
              <w:rPr>
                <w:noProof/>
                <w:webHidden/>
              </w:rPr>
            </w:r>
            <w:r w:rsidR="00692616">
              <w:rPr>
                <w:noProof/>
                <w:webHidden/>
              </w:rPr>
              <w:fldChar w:fldCharType="separate"/>
            </w:r>
            <w:r w:rsidR="00F77E41">
              <w:rPr>
                <w:noProof/>
                <w:webHidden/>
              </w:rPr>
              <w:t>21</w:t>
            </w:r>
            <w:r w:rsidR="00692616">
              <w:rPr>
                <w:noProof/>
                <w:webHidden/>
              </w:rPr>
              <w:fldChar w:fldCharType="end"/>
            </w:r>
          </w:hyperlink>
        </w:p>
        <w:p w14:paraId="52460AC3" w14:textId="508726A7" w:rsidR="00692616" w:rsidRDefault="003D37A0">
          <w:pPr>
            <w:pStyle w:val="TOC2"/>
            <w:rPr>
              <w:rFonts w:eastAsiaTheme="minorEastAsia" w:cstheme="minorBidi"/>
              <w:b w:val="0"/>
              <w:bCs w:val="0"/>
              <w:noProof/>
              <w:sz w:val="24"/>
              <w:szCs w:val="24"/>
              <w:lang w:eastAsia="en-GB"/>
            </w:rPr>
          </w:pPr>
          <w:hyperlink w:anchor="_Toc156403419" w:history="1">
            <w:r w:rsidR="00692616" w:rsidRPr="002A7D56">
              <w:rPr>
                <w:rStyle w:val="Hyperlink"/>
                <w:noProof/>
              </w:rPr>
              <w:t>1.4.</w:t>
            </w:r>
            <w:r w:rsidR="00692616">
              <w:rPr>
                <w:rFonts w:eastAsiaTheme="minorEastAsia" w:cstheme="minorBidi"/>
                <w:b w:val="0"/>
                <w:bCs w:val="0"/>
                <w:noProof/>
                <w:sz w:val="24"/>
                <w:szCs w:val="24"/>
                <w:lang w:eastAsia="en-GB"/>
              </w:rPr>
              <w:tab/>
            </w:r>
            <w:r w:rsidR="00692616" w:rsidRPr="002A7D56">
              <w:rPr>
                <w:rStyle w:val="Hyperlink"/>
                <w:noProof/>
              </w:rPr>
              <w:t>Aim and Objectives</w:t>
            </w:r>
            <w:r w:rsidR="00692616">
              <w:rPr>
                <w:noProof/>
                <w:webHidden/>
              </w:rPr>
              <w:tab/>
            </w:r>
            <w:r w:rsidR="00692616">
              <w:rPr>
                <w:noProof/>
                <w:webHidden/>
              </w:rPr>
              <w:fldChar w:fldCharType="begin"/>
            </w:r>
            <w:r w:rsidR="00692616">
              <w:rPr>
                <w:noProof/>
                <w:webHidden/>
              </w:rPr>
              <w:instrText xml:space="preserve"> PAGEREF _Toc156403419 \h </w:instrText>
            </w:r>
            <w:r w:rsidR="00692616">
              <w:rPr>
                <w:noProof/>
                <w:webHidden/>
              </w:rPr>
            </w:r>
            <w:r w:rsidR="00692616">
              <w:rPr>
                <w:noProof/>
                <w:webHidden/>
              </w:rPr>
              <w:fldChar w:fldCharType="separate"/>
            </w:r>
            <w:r w:rsidR="00F77E41">
              <w:rPr>
                <w:noProof/>
                <w:webHidden/>
              </w:rPr>
              <w:t>22</w:t>
            </w:r>
            <w:r w:rsidR="00692616">
              <w:rPr>
                <w:noProof/>
                <w:webHidden/>
              </w:rPr>
              <w:fldChar w:fldCharType="end"/>
            </w:r>
          </w:hyperlink>
        </w:p>
        <w:p w14:paraId="6417C9E2" w14:textId="6BE2AA75" w:rsidR="00692616" w:rsidRDefault="003D37A0">
          <w:pPr>
            <w:pStyle w:val="TOC2"/>
            <w:rPr>
              <w:rFonts w:eastAsiaTheme="minorEastAsia" w:cstheme="minorBidi"/>
              <w:b w:val="0"/>
              <w:bCs w:val="0"/>
              <w:noProof/>
              <w:sz w:val="24"/>
              <w:szCs w:val="24"/>
              <w:lang w:eastAsia="en-GB"/>
            </w:rPr>
          </w:pPr>
          <w:hyperlink w:anchor="_Toc156403420" w:history="1">
            <w:r w:rsidR="00692616" w:rsidRPr="002A7D56">
              <w:rPr>
                <w:rStyle w:val="Hyperlink"/>
                <w:noProof/>
              </w:rPr>
              <w:t>1.5.</w:t>
            </w:r>
            <w:r w:rsidR="00692616">
              <w:rPr>
                <w:rFonts w:eastAsiaTheme="minorEastAsia" w:cstheme="minorBidi"/>
                <w:b w:val="0"/>
                <w:bCs w:val="0"/>
                <w:noProof/>
                <w:sz w:val="24"/>
                <w:szCs w:val="24"/>
                <w:lang w:eastAsia="en-GB"/>
              </w:rPr>
              <w:tab/>
            </w:r>
            <w:r w:rsidR="00692616" w:rsidRPr="002A7D56">
              <w:rPr>
                <w:rStyle w:val="Hyperlink"/>
                <w:noProof/>
              </w:rPr>
              <w:t>Scope and Boundaries</w:t>
            </w:r>
            <w:r w:rsidR="00692616">
              <w:rPr>
                <w:noProof/>
                <w:webHidden/>
              </w:rPr>
              <w:tab/>
            </w:r>
            <w:r w:rsidR="00692616">
              <w:rPr>
                <w:noProof/>
                <w:webHidden/>
              </w:rPr>
              <w:fldChar w:fldCharType="begin"/>
            </w:r>
            <w:r w:rsidR="00692616">
              <w:rPr>
                <w:noProof/>
                <w:webHidden/>
              </w:rPr>
              <w:instrText xml:space="preserve"> PAGEREF _Toc156403420 \h </w:instrText>
            </w:r>
            <w:r w:rsidR="00692616">
              <w:rPr>
                <w:noProof/>
                <w:webHidden/>
              </w:rPr>
            </w:r>
            <w:r w:rsidR="00692616">
              <w:rPr>
                <w:noProof/>
                <w:webHidden/>
              </w:rPr>
              <w:fldChar w:fldCharType="separate"/>
            </w:r>
            <w:r w:rsidR="00F77E41">
              <w:rPr>
                <w:noProof/>
                <w:webHidden/>
              </w:rPr>
              <w:t>23</w:t>
            </w:r>
            <w:r w:rsidR="00692616">
              <w:rPr>
                <w:noProof/>
                <w:webHidden/>
              </w:rPr>
              <w:fldChar w:fldCharType="end"/>
            </w:r>
          </w:hyperlink>
        </w:p>
        <w:p w14:paraId="7FA8C448" w14:textId="71B249E1" w:rsidR="00692616" w:rsidRDefault="003D37A0">
          <w:pPr>
            <w:pStyle w:val="TOC2"/>
            <w:rPr>
              <w:rFonts w:eastAsiaTheme="minorEastAsia" w:cstheme="minorBidi"/>
              <w:b w:val="0"/>
              <w:bCs w:val="0"/>
              <w:noProof/>
              <w:sz w:val="24"/>
              <w:szCs w:val="24"/>
              <w:lang w:eastAsia="en-GB"/>
            </w:rPr>
          </w:pPr>
          <w:hyperlink w:anchor="_Toc156403421" w:history="1">
            <w:r w:rsidR="00692616" w:rsidRPr="002A7D56">
              <w:rPr>
                <w:rStyle w:val="Hyperlink"/>
                <w:noProof/>
              </w:rPr>
              <w:t>1.6.</w:t>
            </w:r>
            <w:r w:rsidR="00692616">
              <w:rPr>
                <w:rFonts w:eastAsiaTheme="minorEastAsia" w:cstheme="minorBidi"/>
                <w:b w:val="0"/>
                <w:bCs w:val="0"/>
                <w:noProof/>
                <w:sz w:val="24"/>
                <w:szCs w:val="24"/>
                <w:lang w:eastAsia="en-GB"/>
              </w:rPr>
              <w:tab/>
            </w:r>
            <w:r w:rsidR="00692616" w:rsidRPr="002A7D56">
              <w:rPr>
                <w:rStyle w:val="Hyperlink"/>
                <w:noProof/>
              </w:rPr>
              <w:t>Framework</w:t>
            </w:r>
            <w:r w:rsidR="00692616">
              <w:rPr>
                <w:noProof/>
                <w:webHidden/>
              </w:rPr>
              <w:tab/>
            </w:r>
            <w:r w:rsidR="00692616">
              <w:rPr>
                <w:noProof/>
                <w:webHidden/>
              </w:rPr>
              <w:fldChar w:fldCharType="begin"/>
            </w:r>
            <w:r w:rsidR="00692616">
              <w:rPr>
                <w:noProof/>
                <w:webHidden/>
              </w:rPr>
              <w:instrText xml:space="preserve"> PAGEREF _Toc156403421 \h </w:instrText>
            </w:r>
            <w:r w:rsidR="00692616">
              <w:rPr>
                <w:noProof/>
                <w:webHidden/>
              </w:rPr>
            </w:r>
            <w:r w:rsidR="00692616">
              <w:rPr>
                <w:noProof/>
                <w:webHidden/>
              </w:rPr>
              <w:fldChar w:fldCharType="separate"/>
            </w:r>
            <w:r w:rsidR="00F77E41">
              <w:rPr>
                <w:noProof/>
                <w:webHidden/>
              </w:rPr>
              <w:t>23</w:t>
            </w:r>
            <w:r w:rsidR="00692616">
              <w:rPr>
                <w:noProof/>
                <w:webHidden/>
              </w:rPr>
              <w:fldChar w:fldCharType="end"/>
            </w:r>
          </w:hyperlink>
        </w:p>
        <w:p w14:paraId="087EEE8D" w14:textId="5FC934D9" w:rsidR="00692616" w:rsidRDefault="003D37A0">
          <w:pPr>
            <w:pStyle w:val="TOC2"/>
            <w:rPr>
              <w:rFonts w:eastAsiaTheme="minorEastAsia" w:cstheme="minorBidi"/>
              <w:b w:val="0"/>
              <w:bCs w:val="0"/>
              <w:noProof/>
              <w:sz w:val="24"/>
              <w:szCs w:val="24"/>
              <w:lang w:eastAsia="en-GB"/>
            </w:rPr>
          </w:pPr>
          <w:hyperlink w:anchor="_Toc156403422" w:history="1">
            <w:r w:rsidR="00692616" w:rsidRPr="002A7D56">
              <w:rPr>
                <w:rStyle w:val="Hyperlink"/>
                <w:noProof/>
              </w:rPr>
              <w:t>1.7.</w:t>
            </w:r>
            <w:r w:rsidR="00692616">
              <w:rPr>
                <w:rFonts w:eastAsiaTheme="minorEastAsia" w:cstheme="minorBidi"/>
                <w:b w:val="0"/>
                <w:bCs w:val="0"/>
                <w:noProof/>
                <w:sz w:val="24"/>
                <w:szCs w:val="24"/>
                <w:lang w:eastAsia="en-GB"/>
              </w:rPr>
              <w:tab/>
            </w:r>
            <w:r w:rsidR="00692616" w:rsidRPr="002A7D56">
              <w:rPr>
                <w:rStyle w:val="Hyperlink"/>
                <w:noProof/>
              </w:rPr>
              <w:t>Structure of the thesis</w:t>
            </w:r>
            <w:r w:rsidR="00692616">
              <w:rPr>
                <w:noProof/>
                <w:webHidden/>
              </w:rPr>
              <w:tab/>
            </w:r>
            <w:r w:rsidR="00692616">
              <w:rPr>
                <w:noProof/>
                <w:webHidden/>
              </w:rPr>
              <w:fldChar w:fldCharType="begin"/>
            </w:r>
            <w:r w:rsidR="00692616">
              <w:rPr>
                <w:noProof/>
                <w:webHidden/>
              </w:rPr>
              <w:instrText xml:space="preserve"> PAGEREF _Toc156403422 \h </w:instrText>
            </w:r>
            <w:r w:rsidR="00692616">
              <w:rPr>
                <w:noProof/>
                <w:webHidden/>
              </w:rPr>
            </w:r>
            <w:r w:rsidR="00692616">
              <w:rPr>
                <w:noProof/>
                <w:webHidden/>
              </w:rPr>
              <w:fldChar w:fldCharType="separate"/>
            </w:r>
            <w:r w:rsidR="00F77E41">
              <w:rPr>
                <w:noProof/>
                <w:webHidden/>
              </w:rPr>
              <w:t>27</w:t>
            </w:r>
            <w:r w:rsidR="00692616">
              <w:rPr>
                <w:noProof/>
                <w:webHidden/>
              </w:rPr>
              <w:fldChar w:fldCharType="end"/>
            </w:r>
          </w:hyperlink>
        </w:p>
        <w:p w14:paraId="08925C63" w14:textId="44FD4944" w:rsidR="00692616" w:rsidRDefault="003D37A0">
          <w:pPr>
            <w:pStyle w:val="TOC2"/>
            <w:rPr>
              <w:rFonts w:eastAsiaTheme="minorEastAsia" w:cstheme="minorBidi"/>
              <w:b w:val="0"/>
              <w:bCs w:val="0"/>
              <w:noProof/>
              <w:sz w:val="24"/>
              <w:szCs w:val="24"/>
              <w:lang w:eastAsia="en-GB"/>
            </w:rPr>
          </w:pPr>
          <w:hyperlink w:anchor="_Toc156403423" w:history="1">
            <w:r w:rsidR="00692616" w:rsidRPr="002A7D56">
              <w:rPr>
                <w:rStyle w:val="Hyperlink"/>
                <w:noProof/>
              </w:rPr>
              <w:t>1.8.</w:t>
            </w:r>
            <w:r w:rsidR="00692616">
              <w:rPr>
                <w:rFonts w:eastAsiaTheme="minorEastAsia" w:cstheme="minorBidi"/>
                <w:b w:val="0"/>
                <w:bCs w:val="0"/>
                <w:noProof/>
                <w:sz w:val="24"/>
                <w:szCs w:val="24"/>
                <w:lang w:eastAsia="en-GB"/>
              </w:rPr>
              <w:tab/>
            </w:r>
            <w:r w:rsidR="00692616" w:rsidRPr="002A7D56">
              <w:rPr>
                <w:rStyle w:val="Hyperlink"/>
                <w:noProof/>
              </w:rPr>
              <w:t>Effect of the COVID-19 pandemic on this thesis</w:t>
            </w:r>
            <w:r w:rsidR="00692616">
              <w:rPr>
                <w:noProof/>
                <w:webHidden/>
              </w:rPr>
              <w:tab/>
            </w:r>
            <w:r w:rsidR="00692616">
              <w:rPr>
                <w:noProof/>
                <w:webHidden/>
              </w:rPr>
              <w:fldChar w:fldCharType="begin"/>
            </w:r>
            <w:r w:rsidR="00692616">
              <w:rPr>
                <w:noProof/>
                <w:webHidden/>
              </w:rPr>
              <w:instrText xml:space="preserve"> PAGEREF _Toc156403423 \h </w:instrText>
            </w:r>
            <w:r w:rsidR="00692616">
              <w:rPr>
                <w:noProof/>
                <w:webHidden/>
              </w:rPr>
            </w:r>
            <w:r w:rsidR="00692616">
              <w:rPr>
                <w:noProof/>
                <w:webHidden/>
              </w:rPr>
              <w:fldChar w:fldCharType="separate"/>
            </w:r>
            <w:r w:rsidR="00F77E41">
              <w:rPr>
                <w:noProof/>
                <w:webHidden/>
              </w:rPr>
              <w:t>27</w:t>
            </w:r>
            <w:r w:rsidR="00692616">
              <w:rPr>
                <w:noProof/>
                <w:webHidden/>
              </w:rPr>
              <w:fldChar w:fldCharType="end"/>
            </w:r>
          </w:hyperlink>
        </w:p>
        <w:p w14:paraId="71EEE82D" w14:textId="43F086C7" w:rsidR="00692616" w:rsidRDefault="003D37A0">
          <w:pPr>
            <w:pStyle w:val="TOC1"/>
            <w:tabs>
              <w:tab w:val="left" w:pos="480"/>
            </w:tabs>
            <w:rPr>
              <w:rFonts w:eastAsiaTheme="minorEastAsia" w:cstheme="minorBidi"/>
              <w:b w:val="0"/>
              <w:bCs w:val="0"/>
              <w:i w:val="0"/>
              <w:iCs w:val="0"/>
              <w:noProof/>
              <w:lang w:eastAsia="en-GB"/>
            </w:rPr>
          </w:pPr>
          <w:hyperlink w:anchor="_Toc156403424" w:history="1">
            <w:r w:rsidR="00692616" w:rsidRPr="002A7D56">
              <w:rPr>
                <w:rStyle w:val="Hyperlink"/>
                <w:noProof/>
              </w:rPr>
              <w:t>2.</w:t>
            </w:r>
            <w:r w:rsidR="00692616">
              <w:rPr>
                <w:rFonts w:eastAsiaTheme="minorEastAsia" w:cstheme="minorBidi"/>
                <w:b w:val="0"/>
                <w:bCs w:val="0"/>
                <w:i w:val="0"/>
                <w:iCs w:val="0"/>
                <w:noProof/>
                <w:lang w:eastAsia="en-GB"/>
              </w:rPr>
              <w:tab/>
            </w:r>
            <w:r w:rsidR="00692616" w:rsidRPr="002A7D56">
              <w:rPr>
                <w:rStyle w:val="Hyperlink"/>
                <w:noProof/>
              </w:rPr>
              <w:t>Key Concepts in Children’s Footwear Research: A scoping review focusing on therapeutic footwear</w:t>
            </w:r>
            <w:r w:rsidR="00692616">
              <w:rPr>
                <w:noProof/>
                <w:webHidden/>
              </w:rPr>
              <w:tab/>
            </w:r>
            <w:r w:rsidR="00692616">
              <w:rPr>
                <w:noProof/>
                <w:webHidden/>
              </w:rPr>
              <w:fldChar w:fldCharType="begin"/>
            </w:r>
            <w:r w:rsidR="00692616">
              <w:rPr>
                <w:noProof/>
                <w:webHidden/>
              </w:rPr>
              <w:instrText xml:space="preserve"> PAGEREF _Toc156403424 \h </w:instrText>
            </w:r>
            <w:r w:rsidR="00692616">
              <w:rPr>
                <w:noProof/>
                <w:webHidden/>
              </w:rPr>
            </w:r>
            <w:r w:rsidR="00692616">
              <w:rPr>
                <w:noProof/>
                <w:webHidden/>
              </w:rPr>
              <w:fldChar w:fldCharType="separate"/>
            </w:r>
            <w:r w:rsidR="00F77E41">
              <w:rPr>
                <w:noProof/>
                <w:webHidden/>
              </w:rPr>
              <w:t>28</w:t>
            </w:r>
            <w:r w:rsidR="00692616">
              <w:rPr>
                <w:noProof/>
                <w:webHidden/>
              </w:rPr>
              <w:fldChar w:fldCharType="end"/>
            </w:r>
          </w:hyperlink>
        </w:p>
        <w:p w14:paraId="754DF89C" w14:textId="7D6F484C" w:rsidR="00692616" w:rsidRDefault="003D37A0">
          <w:pPr>
            <w:pStyle w:val="TOC2"/>
            <w:rPr>
              <w:rFonts w:eastAsiaTheme="minorEastAsia" w:cstheme="minorBidi"/>
              <w:b w:val="0"/>
              <w:bCs w:val="0"/>
              <w:noProof/>
              <w:sz w:val="24"/>
              <w:szCs w:val="24"/>
              <w:lang w:eastAsia="en-GB"/>
            </w:rPr>
          </w:pPr>
          <w:hyperlink w:anchor="_Toc156403425" w:history="1">
            <w:r w:rsidR="00692616" w:rsidRPr="002A7D56">
              <w:rPr>
                <w:rStyle w:val="Hyperlink"/>
                <w:noProof/>
              </w:rPr>
              <w:t>2.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25 \h </w:instrText>
            </w:r>
            <w:r w:rsidR="00692616">
              <w:rPr>
                <w:noProof/>
                <w:webHidden/>
              </w:rPr>
            </w:r>
            <w:r w:rsidR="00692616">
              <w:rPr>
                <w:noProof/>
                <w:webHidden/>
              </w:rPr>
              <w:fldChar w:fldCharType="separate"/>
            </w:r>
            <w:r w:rsidR="00F77E41">
              <w:rPr>
                <w:noProof/>
                <w:webHidden/>
              </w:rPr>
              <w:t>28</w:t>
            </w:r>
            <w:r w:rsidR="00692616">
              <w:rPr>
                <w:noProof/>
                <w:webHidden/>
              </w:rPr>
              <w:fldChar w:fldCharType="end"/>
            </w:r>
          </w:hyperlink>
        </w:p>
        <w:p w14:paraId="4B477906" w14:textId="31357ACE"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26" w:history="1">
            <w:r w:rsidR="00692616" w:rsidRPr="002A7D56">
              <w:rPr>
                <w:rStyle w:val="Hyperlink"/>
                <w:noProof/>
              </w:rPr>
              <w:t>2.1.1.</w:t>
            </w:r>
            <w:r w:rsidR="00692616">
              <w:rPr>
                <w:rFonts w:eastAsiaTheme="minorEastAsia" w:cstheme="minorBidi"/>
                <w:noProof/>
                <w:sz w:val="24"/>
                <w:szCs w:val="24"/>
                <w:lang w:eastAsia="en-GB"/>
              </w:rPr>
              <w:tab/>
            </w:r>
            <w:r w:rsidR="00692616" w:rsidRPr="002A7D56">
              <w:rPr>
                <w:rStyle w:val="Hyperlink"/>
                <w:noProof/>
              </w:rPr>
              <w:t>Aims and objectives</w:t>
            </w:r>
            <w:r w:rsidR="00692616">
              <w:rPr>
                <w:noProof/>
                <w:webHidden/>
              </w:rPr>
              <w:tab/>
            </w:r>
            <w:r w:rsidR="00692616">
              <w:rPr>
                <w:noProof/>
                <w:webHidden/>
              </w:rPr>
              <w:fldChar w:fldCharType="begin"/>
            </w:r>
            <w:r w:rsidR="00692616">
              <w:rPr>
                <w:noProof/>
                <w:webHidden/>
              </w:rPr>
              <w:instrText xml:space="preserve"> PAGEREF _Toc156403426 \h </w:instrText>
            </w:r>
            <w:r w:rsidR="00692616">
              <w:rPr>
                <w:noProof/>
                <w:webHidden/>
              </w:rPr>
            </w:r>
            <w:r w:rsidR="00692616">
              <w:rPr>
                <w:noProof/>
                <w:webHidden/>
              </w:rPr>
              <w:fldChar w:fldCharType="separate"/>
            </w:r>
            <w:r w:rsidR="00F77E41">
              <w:rPr>
                <w:noProof/>
                <w:webHidden/>
              </w:rPr>
              <w:t>30</w:t>
            </w:r>
            <w:r w:rsidR="00692616">
              <w:rPr>
                <w:noProof/>
                <w:webHidden/>
              </w:rPr>
              <w:fldChar w:fldCharType="end"/>
            </w:r>
          </w:hyperlink>
        </w:p>
        <w:p w14:paraId="0FFABADE" w14:textId="6BB4F997" w:rsidR="00692616" w:rsidRDefault="003D37A0">
          <w:pPr>
            <w:pStyle w:val="TOC2"/>
            <w:rPr>
              <w:rFonts w:eastAsiaTheme="minorEastAsia" w:cstheme="minorBidi"/>
              <w:b w:val="0"/>
              <w:bCs w:val="0"/>
              <w:noProof/>
              <w:sz w:val="24"/>
              <w:szCs w:val="24"/>
              <w:lang w:eastAsia="en-GB"/>
            </w:rPr>
          </w:pPr>
          <w:hyperlink w:anchor="_Toc156403427" w:history="1">
            <w:r w:rsidR="00692616" w:rsidRPr="002A7D56">
              <w:rPr>
                <w:rStyle w:val="Hyperlink"/>
                <w:noProof/>
              </w:rPr>
              <w:t>2.2.</w:t>
            </w:r>
            <w:r w:rsidR="00692616">
              <w:rPr>
                <w:rFonts w:eastAsiaTheme="minorEastAsia" w:cstheme="minorBidi"/>
                <w:b w:val="0"/>
                <w:bCs w:val="0"/>
                <w:noProof/>
                <w:sz w:val="24"/>
                <w:szCs w:val="24"/>
                <w:lang w:eastAsia="en-GB"/>
              </w:rPr>
              <w:tab/>
            </w:r>
            <w:r w:rsidR="00692616" w:rsidRPr="002A7D56">
              <w:rPr>
                <w:rStyle w:val="Hyperlink"/>
                <w:noProof/>
              </w:rPr>
              <w:t>Methods:</w:t>
            </w:r>
            <w:r w:rsidR="00692616">
              <w:rPr>
                <w:noProof/>
                <w:webHidden/>
              </w:rPr>
              <w:tab/>
            </w:r>
            <w:r w:rsidR="00692616">
              <w:rPr>
                <w:noProof/>
                <w:webHidden/>
              </w:rPr>
              <w:fldChar w:fldCharType="begin"/>
            </w:r>
            <w:r w:rsidR="00692616">
              <w:rPr>
                <w:noProof/>
                <w:webHidden/>
              </w:rPr>
              <w:instrText xml:space="preserve"> PAGEREF _Toc156403427 \h </w:instrText>
            </w:r>
            <w:r w:rsidR="00692616">
              <w:rPr>
                <w:noProof/>
                <w:webHidden/>
              </w:rPr>
            </w:r>
            <w:r w:rsidR="00692616">
              <w:rPr>
                <w:noProof/>
                <w:webHidden/>
              </w:rPr>
              <w:fldChar w:fldCharType="separate"/>
            </w:r>
            <w:r w:rsidR="00F77E41">
              <w:rPr>
                <w:noProof/>
                <w:webHidden/>
              </w:rPr>
              <w:t>31</w:t>
            </w:r>
            <w:r w:rsidR="00692616">
              <w:rPr>
                <w:noProof/>
                <w:webHidden/>
              </w:rPr>
              <w:fldChar w:fldCharType="end"/>
            </w:r>
          </w:hyperlink>
        </w:p>
        <w:p w14:paraId="20DF8867" w14:textId="18D7FE0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28" w:history="1">
            <w:r w:rsidR="00692616" w:rsidRPr="002A7D56">
              <w:rPr>
                <w:rStyle w:val="Hyperlink"/>
                <w:noProof/>
              </w:rPr>
              <w:t>2.2.1.</w:t>
            </w:r>
            <w:r w:rsidR="00692616">
              <w:rPr>
                <w:rFonts w:eastAsiaTheme="minorEastAsia" w:cstheme="minorBidi"/>
                <w:noProof/>
                <w:sz w:val="24"/>
                <w:szCs w:val="24"/>
                <w:lang w:eastAsia="en-GB"/>
              </w:rPr>
              <w:tab/>
            </w:r>
            <w:r w:rsidR="00692616" w:rsidRPr="002A7D56">
              <w:rPr>
                <w:rStyle w:val="Hyperlink"/>
                <w:noProof/>
              </w:rPr>
              <w:t>Inclusion and exclusion criteria.</w:t>
            </w:r>
            <w:r w:rsidR="00692616">
              <w:rPr>
                <w:noProof/>
                <w:webHidden/>
              </w:rPr>
              <w:tab/>
            </w:r>
            <w:r w:rsidR="00692616">
              <w:rPr>
                <w:noProof/>
                <w:webHidden/>
              </w:rPr>
              <w:fldChar w:fldCharType="begin"/>
            </w:r>
            <w:r w:rsidR="00692616">
              <w:rPr>
                <w:noProof/>
                <w:webHidden/>
              </w:rPr>
              <w:instrText xml:space="preserve"> PAGEREF _Toc156403428 \h </w:instrText>
            </w:r>
            <w:r w:rsidR="00692616">
              <w:rPr>
                <w:noProof/>
                <w:webHidden/>
              </w:rPr>
            </w:r>
            <w:r w:rsidR="00692616">
              <w:rPr>
                <w:noProof/>
                <w:webHidden/>
              </w:rPr>
              <w:fldChar w:fldCharType="separate"/>
            </w:r>
            <w:r w:rsidR="00F77E41">
              <w:rPr>
                <w:noProof/>
                <w:webHidden/>
              </w:rPr>
              <w:t>31</w:t>
            </w:r>
            <w:r w:rsidR="00692616">
              <w:rPr>
                <w:noProof/>
                <w:webHidden/>
              </w:rPr>
              <w:fldChar w:fldCharType="end"/>
            </w:r>
          </w:hyperlink>
        </w:p>
        <w:p w14:paraId="3A80A246" w14:textId="313858C9"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29" w:history="1">
            <w:r w:rsidR="00692616" w:rsidRPr="002A7D56">
              <w:rPr>
                <w:rStyle w:val="Hyperlink"/>
                <w:noProof/>
              </w:rPr>
              <w:t>2.2.1.1.</w:t>
            </w:r>
            <w:r w:rsidR="00692616">
              <w:rPr>
                <w:rFonts w:eastAsiaTheme="minorEastAsia" w:cstheme="minorBidi"/>
                <w:noProof/>
                <w:sz w:val="24"/>
                <w:szCs w:val="24"/>
                <w:lang w:eastAsia="en-GB"/>
              </w:rPr>
              <w:tab/>
            </w:r>
            <w:r w:rsidR="00692616" w:rsidRPr="002A7D56">
              <w:rPr>
                <w:rStyle w:val="Hyperlink"/>
                <w:noProof/>
              </w:rPr>
              <w:t>Types of Study and Publication</w:t>
            </w:r>
            <w:r w:rsidR="00692616">
              <w:rPr>
                <w:noProof/>
                <w:webHidden/>
              </w:rPr>
              <w:tab/>
            </w:r>
            <w:r w:rsidR="00692616">
              <w:rPr>
                <w:noProof/>
                <w:webHidden/>
              </w:rPr>
              <w:fldChar w:fldCharType="begin"/>
            </w:r>
            <w:r w:rsidR="00692616">
              <w:rPr>
                <w:noProof/>
                <w:webHidden/>
              </w:rPr>
              <w:instrText xml:space="preserve"> PAGEREF _Toc156403429 \h </w:instrText>
            </w:r>
            <w:r w:rsidR="00692616">
              <w:rPr>
                <w:noProof/>
                <w:webHidden/>
              </w:rPr>
            </w:r>
            <w:r w:rsidR="00692616">
              <w:rPr>
                <w:noProof/>
                <w:webHidden/>
              </w:rPr>
              <w:fldChar w:fldCharType="separate"/>
            </w:r>
            <w:r w:rsidR="00F77E41">
              <w:rPr>
                <w:noProof/>
                <w:webHidden/>
              </w:rPr>
              <w:t>31</w:t>
            </w:r>
            <w:r w:rsidR="00692616">
              <w:rPr>
                <w:noProof/>
                <w:webHidden/>
              </w:rPr>
              <w:fldChar w:fldCharType="end"/>
            </w:r>
          </w:hyperlink>
        </w:p>
        <w:p w14:paraId="73DE1C83" w14:textId="59B2EA7D"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30" w:history="1">
            <w:r w:rsidR="00692616" w:rsidRPr="002A7D56">
              <w:rPr>
                <w:rStyle w:val="Hyperlink"/>
                <w:noProof/>
              </w:rPr>
              <w:t>2.2.1.2.</w:t>
            </w:r>
            <w:r w:rsidR="00692616">
              <w:rPr>
                <w:rFonts w:eastAsiaTheme="minorEastAsia" w:cstheme="minorBidi"/>
                <w:noProof/>
                <w:sz w:val="24"/>
                <w:szCs w:val="24"/>
                <w:lang w:eastAsia="en-GB"/>
              </w:rPr>
              <w:tab/>
            </w:r>
            <w:r w:rsidR="00692616" w:rsidRPr="002A7D56">
              <w:rPr>
                <w:rStyle w:val="Hyperlink"/>
                <w:noProof/>
              </w:rPr>
              <w:t>Participants</w:t>
            </w:r>
            <w:r w:rsidR="00692616">
              <w:rPr>
                <w:noProof/>
                <w:webHidden/>
              </w:rPr>
              <w:tab/>
            </w:r>
            <w:r w:rsidR="00692616">
              <w:rPr>
                <w:noProof/>
                <w:webHidden/>
              </w:rPr>
              <w:fldChar w:fldCharType="begin"/>
            </w:r>
            <w:r w:rsidR="00692616">
              <w:rPr>
                <w:noProof/>
                <w:webHidden/>
              </w:rPr>
              <w:instrText xml:space="preserve"> PAGEREF _Toc156403430 \h </w:instrText>
            </w:r>
            <w:r w:rsidR="00692616">
              <w:rPr>
                <w:noProof/>
                <w:webHidden/>
              </w:rPr>
            </w:r>
            <w:r w:rsidR="00692616">
              <w:rPr>
                <w:noProof/>
                <w:webHidden/>
              </w:rPr>
              <w:fldChar w:fldCharType="separate"/>
            </w:r>
            <w:r w:rsidR="00F77E41">
              <w:rPr>
                <w:noProof/>
                <w:webHidden/>
              </w:rPr>
              <w:t>31</w:t>
            </w:r>
            <w:r w:rsidR="00692616">
              <w:rPr>
                <w:noProof/>
                <w:webHidden/>
              </w:rPr>
              <w:fldChar w:fldCharType="end"/>
            </w:r>
          </w:hyperlink>
        </w:p>
        <w:p w14:paraId="2AF8B990" w14:textId="3FDAA496"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31" w:history="1">
            <w:r w:rsidR="00692616" w:rsidRPr="002A7D56">
              <w:rPr>
                <w:rStyle w:val="Hyperlink"/>
                <w:noProof/>
              </w:rPr>
              <w:t>2.2.1.3.</w:t>
            </w:r>
            <w:r w:rsidR="00692616">
              <w:rPr>
                <w:rFonts w:eastAsiaTheme="minorEastAsia" w:cstheme="minorBidi"/>
                <w:noProof/>
                <w:sz w:val="24"/>
                <w:szCs w:val="24"/>
                <w:lang w:eastAsia="en-GB"/>
              </w:rPr>
              <w:tab/>
            </w:r>
            <w:r w:rsidR="00692616" w:rsidRPr="002A7D56">
              <w:rPr>
                <w:rStyle w:val="Hyperlink"/>
                <w:noProof/>
              </w:rPr>
              <w:t>Footwear Type</w:t>
            </w:r>
            <w:r w:rsidR="00692616">
              <w:rPr>
                <w:noProof/>
                <w:webHidden/>
              </w:rPr>
              <w:tab/>
            </w:r>
            <w:r w:rsidR="00692616">
              <w:rPr>
                <w:noProof/>
                <w:webHidden/>
              </w:rPr>
              <w:fldChar w:fldCharType="begin"/>
            </w:r>
            <w:r w:rsidR="00692616">
              <w:rPr>
                <w:noProof/>
                <w:webHidden/>
              </w:rPr>
              <w:instrText xml:space="preserve"> PAGEREF _Toc156403431 \h </w:instrText>
            </w:r>
            <w:r w:rsidR="00692616">
              <w:rPr>
                <w:noProof/>
                <w:webHidden/>
              </w:rPr>
            </w:r>
            <w:r w:rsidR="00692616">
              <w:rPr>
                <w:noProof/>
                <w:webHidden/>
              </w:rPr>
              <w:fldChar w:fldCharType="separate"/>
            </w:r>
            <w:r w:rsidR="00F77E41">
              <w:rPr>
                <w:noProof/>
                <w:webHidden/>
              </w:rPr>
              <w:t>32</w:t>
            </w:r>
            <w:r w:rsidR="00692616">
              <w:rPr>
                <w:noProof/>
                <w:webHidden/>
              </w:rPr>
              <w:fldChar w:fldCharType="end"/>
            </w:r>
          </w:hyperlink>
        </w:p>
        <w:p w14:paraId="22F3996A" w14:textId="41E8ECE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32" w:history="1">
            <w:r w:rsidR="00692616" w:rsidRPr="002A7D56">
              <w:rPr>
                <w:rStyle w:val="Hyperlink"/>
                <w:noProof/>
              </w:rPr>
              <w:t>2.2.2.</w:t>
            </w:r>
            <w:r w:rsidR="00692616">
              <w:rPr>
                <w:rFonts w:eastAsiaTheme="minorEastAsia" w:cstheme="minorBidi"/>
                <w:noProof/>
                <w:sz w:val="24"/>
                <w:szCs w:val="24"/>
                <w:lang w:eastAsia="en-GB"/>
              </w:rPr>
              <w:tab/>
            </w:r>
            <w:r w:rsidR="00692616" w:rsidRPr="002A7D56">
              <w:rPr>
                <w:rStyle w:val="Hyperlink"/>
                <w:noProof/>
              </w:rPr>
              <w:t>Search Strategy</w:t>
            </w:r>
            <w:r w:rsidR="00692616">
              <w:rPr>
                <w:noProof/>
                <w:webHidden/>
              </w:rPr>
              <w:tab/>
            </w:r>
            <w:r w:rsidR="00692616">
              <w:rPr>
                <w:noProof/>
                <w:webHidden/>
              </w:rPr>
              <w:fldChar w:fldCharType="begin"/>
            </w:r>
            <w:r w:rsidR="00692616">
              <w:rPr>
                <w:noProof/>
                <w:webHidden/>
              </w:rPr>
              <w:instrText xml:space="preserve"> PAGEREF _Toc156403432 \h </w:instrText>
            </w:r>
            <w:r w:rsidR="00692616">
              <w:rPr>
                <w:noProof/>
                <w:webHidden/>
              </w:rPr>
            </w:r>
            <w:r w:rsidR="00692616">
              <w:rPr>
                <w:noProof/>
                <w:webHidden/>
              </w:rPr>
              <w:fldChar w:fldCharType="separate"/>
            </w:r>
            <w:r w:rsidR="00F77E41">
              <w:rPr>
                <w:noProof/>
                <w:webHidden/>
              </w:rPr>
              <w:t>32</w:t>
            </w:r>
            <w:r w:rsidR="00692616">
              <w:rPr>
                <w:noProof/>
                <w:webHidden/>
              </w:rPr>
              <w:fldChar w:fldCharType="end"/>
            </w:r>
          </w:hyperlink>
        </w:p>
        <w:p w14:paraId="765131A6" w14:textId="1FD52EAA"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33" w:history="1">
            <w:r w:rsidR="00692616" w:rsidRPr="002A7D56">
              <w:rPr>
                <w:rStyle w:val="Hyperlink"/>
                <w:noProof/>
              </w:rPr>
              <w:t>2.2.3.</w:t>
            </w:r>
            <w:r w:rsidR="00692616">
              <w:rPr>
                <w:rFonts w:eastAsiaTheme="minorEastAsia" w:cstheme="minorBidi"/>
                <w:noProof/>
                <w:sz w:val="24"/>
                <w:szCs w:val="24"/>
                <w:lang w:eastAsia="en-GB"/>
              </w:rPr>
              <w:tab/>
            </w:r>
            <w:r w:rsidR="00692616" w:rsidRPr="002A7D56">
              <w:rPr>
                <w:rStyle w:val="Hyperlink"/>
                <w:noProof/>
              </w:rPr>
              <w:t>Screening and Selection of Studies</w:t>
            </w:r>
            <w:r w:rsidR="00692616">
              <w:rPr>
                <w:noProof/>
                <w:webHidden/>
              </w:rPr>
              <w:tab/>
            </w:r>
            <w:r w:rsidR="00692616">
              <w:rPr>
                <w:noProof/>
                <w:webHidden/>
              </w:rPr>
              <w:fldChar w:fldCharType="begin"/>
            </w:r>
            <w:r w:rsidR="00692616">
              <w:rPr>
                <w:noProof/>
                <w:webHidden/>
              </w:rPr>
              <w:instrText xml:space="preserve"> PAGEREF _Toc156403433 \h </w:instrText>
            </w:r>
            <w:r w:rsidR="00692616">
              <w:rPr>
                <w:noProof/>
                <w:webHidden/>
              </w:rPr>
            </w:r>
            <w:r w:rsidR="00692616">
              <w:rPr>
                <w:noProof/>
                <w:webHidden/>
              </w:rPr>
              <w:fldChar w:fldCharType="separate"/>
            </w:r>
            <w:r w:rsidR="00F77E41">
              <w:rPr>
                <w:noProof/>
                <w:webHidden/>
              </w:rPr>
              <w:t>33</w:t>
            </w:r>
            <w:r w:rsidR="00692616">
              <w:rPr>
                <w:noProof/>
                <w:webHidden/>
              </w:rPr>
              <w:fldChar w:fldCharType="end"/>
            </w:r>
          </w:hyperlink>
        </w:p>
        <w:p w14:paraId="23EAABB6" w14:textId="506BF3F1"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34" w:history="1">
            <w:r w:rsidR="00692616" w:rsidRPr="002A7D56">
              <w:rPr>
                <w:rStyle w:val="Hyperlink"/>
                <w:noProof/>
              </w:rPr>
              <w:t>2.2.4.</w:t>
            </w:r>
            <w:r w:rsidR="00692616">
              <w:rPr>
                <w:rFonts w:eastAsiaTheme="minorEastAsia" w:cstheme="minorBidi"/>
                <w:noProof/>
                <w:sz w:val="24"/>
                <w:szCs w:val="24"/>
                <w:lang w:eastAsia="en-GB"/>
              </w:rPr>
              <w:tab/>
            </w:r>
            <w:r w:rsidR="00692616" w:rsidRPr="002A7D56">
              <w:rPr>
                <w:rStyle w:val="Hyperlink"/>
                <w:noProof/>
              </w:rPr>
              <w:t>Data Extraction and Synthesis</w:t>
            </w:r>
            <w:r w:rsidR="00692616">
              <w:rPr>
                <w:noProof/>
                <w:webHidden/>
              </w:rPr>
              <w:tab/>
            </w:r>
            <w:r w:rsidR="00692616">
              <w:rPr>
                <w:noProof/>
                <w:webHidden/>
              </w:rPr>
              <w:fldChar w:fldCharType="begin"/>
            </w:r>
            <w:r w:rsidR="00692616">
              <w:rPr>
                <w:noProof/>
                <w:webHidden/>
              </w:rPr>
              <w:instrText xml:space="preserve"> PAGEREF _Toc156403434 \h </w:instrText>
            </w:r>
            <w:r w:rsidR="00692616">
              <w:rPr>
                <w:noProof/>
                <w:webHidden/>
              </w:rPr>
            </w:r>
            <w:r w:rsidR="00692616">
              <w:rPr>
                <w:noProof/>
                <w:webHidden/>
              </w:rPr>
              <w:fldChar w:fldCharType="separate"/>
            </w:r>
            <w:r w:rsidR="00F77E41">
              <w:rPr>
                <w:noProof/>
                <w:webHidden/>
              </w:rPr>
              <w:t>33</w:t>
            </w:r>
            <w:r w:rsidR="00692616">
              <w:rPr>
                <w:noProof/>
                <w:webHidden/>
              </w:rPr>
              <w:fldChar w:fldCharType="end"/>
            </w:r>
          </w:hyperlink>
        </w:p>
        <w:p w14:paraId="7CCA2913" w14:textId="587A49A1" w:rsidR="00692616" w:rsidRDefault="003D37A0">
          <w:pPr>
            <w:pStyle w:val="TOC2"/>
            <w:rPr>
              <w:rFonts w:eastAsiaTheme="minorEastAsia" w:cstheme="minorBidi"/>
              <w:b w:val="0"/>
              <w:bCs w:val="0"/>
              <w:noProof/>
              <w:sz w:val="24"/>
              <w:szCs w:val="24"/>
              <w:lang w:eastAsia="en-GB"/>
            </w:rPr>
          </w:pPr>
          <w:hyperlink w:anchor="_Toc156403435" w:history="1">
            <w:r w:rsidR="00692616" w:rsidRPr="002A7D56">
              <w:rPr>
                <w:rStyle w:val="Hyperlink"/>
                <w:noProof/>
              </w:rPr>
              <w:t>2.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435 \h </w:instrText>
            </w:r>
            <w:r w:rsidR="00692616">
              <w:rPr>
                <w:noProof/>
                <w:webHidden/>
              </w:rPr>
            </w:r>
            <w:r w:rsidR="00692616">
              <w:rPr>
                <w:noProof/>
                <w:webHidden/>
              </w:rPr>
              <w:fldChar w:fldCharType="separate"/>
            </w:r>
            <w:r w:rsidR="00F77E41">
              <w:rPr>
                <w:noProof/>
                <w:webHidden/>
              </w:rPr>
              <w:t>33</w:t>
            </w:r>
            <w:r w:rsidR="00692616">
              <w:rPr>
                <w:noProof/>
                <w:webHidden/>
              </w:rPr>
              <w:fldChar w:fldCharType="end"/>
            </w:r>
          </w:hyperlink>
        </w:p>
        <w:p w14:paraId="7296B470" w14:textId="66678099"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36" w:history="1">
            <w:r w:rsidR="00692616" w:rsidRPr="002A7D56">
              <w:rPr>
                <w:rStyle w:val="Hyperlink"/>
                <w:noProof/>
              </w:rPr>
              <w:t>2.3.1.</w:t>
            </w:r>
            <w:r w:rsidR="00692616">
              <w:rPr>
                <w:rFonts w:eastAsiaTheme="minorEastAsia" w:cstheme="minorBidi"/>
                <w:noProof/>
                <w:sz w:val="24"/>
                <w:szCs w:val="24"/>
                <w:lang w:eastAsia="en-GB"/>
              </w:rPr>
              <w:tab/>
            </w:r>
            <w:r w:rsidR="00692616" w:rsidRPr="002A7D56">
              <w:rPr>
                <w:rStyle w:val="Hyperlink"/>
                <w:noProof/>
              </w:rPr>
              <w:t>Overarching areas: Footwear design and Effects of footwear</w:t>
            </w:r>
            <w:r w:rsidR="00692616">
              <w:rPr>
                <w:noProof/>
                <w:webHidden/>
              </w:rPr>
              <w:tab/>
            </w:r>
            <w:r w:rsidR="00692616">
              <w:rPr>
                <w:noProof/>
                <w:webHidden/>
              </w:rPr>
              <w:fldChar w:fldCharType="begin"/>
            </w:r>
            <w:r w:rsidR="00692616">
              <w:rPr>
                <w:noProof/>
                <w:webHidden/>
              </w:rPr>
              <w:instrText xml:space="preserve"> PAGEREF _Toc156403436 \h </w:instrText>
            </w:r>
            <w:r w:rsidR="00692616">
              <w:rPr>
                <w:noProof/>
                <w:webHidden/>
              </w:rPr>
            </w:r>
            <w:r w:rsidR="00692616">
              <w:rPr>
                <w:noProof/>
                <w:webHidden/>
              </w:rPr>
              <w:fldChar w:fldCharType="separate"/>
            </w:r>
            <w:r w:rsidR="00F77E41">
              <w:rPr>
                <w:noProof/>
                <w:webHidden/>
              </w:rPr>
              <w:t>35</w:t>
            </w:r>
            <w:r w:rsidR="00692616">
              <w:rPr>
                <w:noProof/>
                <w:webHidden/>
              </w:rPr>
              <w:fldChar w:fldCharType="end"/>
            </w:r>
          </w:hyperlink>
        </w:p>
        <w:p w14:paraId="1A951451" w14:textId="2BBD68FE"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37" w:history="1">
            <w:r w:rsidR="00692616" w:rsidRPr="002A7D56">
              <w:rPr>
                <w:rStyle w:val="Hyperlink"/>
                <w:noProof/>
              </w:rPr>
              <w:t>2.3.1.1.</w:t>
            </w:r>
            <w:r w:rsidR="00692616">
              <w:rPr>
                <w:rFonts w:eastAsiaTheme="minorEastAsia" w:cstheme="minorBidi"/>
                <w:noProof/>
                <w:sz w:val="24"/>
                <w:szCs w:val="24"/>
                <w:lang w:eastAsia="en-GB"/>
              </w:rPr>
              <w:tab/>
            </w:r>
            <w:r w:rsidR="00692616" w:rsidRPr="002A7D56">
              <w:rPr>
                <w:rStyle w:val="Hyperlink"/>
                <w:noProof/>
              </w:rPr>
              <w:t>Developmental Effects</w:t>
            </w:r>
            <w:r w:rsidR="00692616">
              <w:rPr>
                <w:noProof/>
                <w:webHidden/>
              </w:rPr>
              <w:tab/>
            </w:r>
            <w:r w:rsidR="00692616">
              <w:rPr>
                <w:noProof/>
                <w:webHidden/>
              </w:rPr>
              <w:fldChar w:fldCharType="begin"/>
            </w:r>
            <w:r w:rsidR="00692616">
              <w:rPr>
                <w:noProof/>
                <w:webHidden/>
              </w:rPr>
              <w:instrText xml:space="preserve"> PAGEREF _Toc156403437 \h </w:instrText>
            </w:r>
            <w:r w:rsidR="00692616">
              <w:rPr>
                <w:noProof/>
                <w:webHidden/>
              </w:rPr>
            </w:r>
            <w:r w:rsidR="00692616">
              <w:rPr>
                <w:noProof/>
                <w:webHidden/>
              </w:rPr>
              <w:fldChar w:fldCharType="separate"/>
            </w:r>
            <w:r w:rsidR="00F77E41">
              <w:rPr>
                <w:noProof/>
                <w:webHidden/>
              </w:rPr>
              <w:t>36</w:t>
            </w:r>
            <w:r w:rsidR="00692616">
              <w:rPr>
                <w:noProof/>
                <w:webHidden/>
              </w:rPr>
              <w:fldChar w:fldCharType="end"/>
            </w:r>
          </w:hyperlink>
        </w:p>
        <w:p w14:paraId="643922FE" w14:textId="1C7191F9"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38" w:history="1">
            <w:r w:rsidR="00692616" w:rsidRPr="002A7D56">
              <w:rPr>
                <w:rStyle w:val="Hyperlink"/>
                <w:noProof/>
              </w:rPr>
              <w:t>2.3.1.2.</w:t>
            </w:r>
            <w:r w:rsidR="00692616">
              <w:rPr>
                <w:rFonts w:eastAsiaTheme="minorEastAsia" w:cstheme="minorBidi"/>
                <w:noProof/>
                <w:sz w:val="24"/>
                <w:szCs w:val="24"/>
                <w:lang w:eastAsia="en-GB"/>
              </w:rPr>
              <w:tab/>
            </w:r>
            <w:r w:rsidR="00692616" w:rsidRPr="002A7D56">
              <w:rPr>
                <w:rStyle w:val="Hyperlink"/>
                <w:noProof/>
              </w:rPr>
              <w:t>Therapeutic Footwear</w:t>
            </w:r>
            <w:r w:rsidR="00692616">
              <w:rPr>
                <w:noProof/>
                <w:webHidden/>
              </w:rPr>
              <w:tab/>
            </w:r>
            <w:r w:rsidR="00692616">
              <w:rPr>
                <w:noProof/>
                <w:webHidden/>
              </w:rPr>
              <w:fldChar w:fldCharType="begin"/>
            </w:r>
            <w:r w:rsidR="00692616">
              <w:rPr>
                <w:noProof/>
                <w:webHidden/>
              </w:rPr>
              <w:instrText xml:space="preserve"> PAGEREF _Toc156403438 \h </w:instrText>
            </w:r>
            <w:r w:rsidR="00692616">
              <w:rPr>
                <w:noProof/>
                <w:webHidden/>
              </w:rPr>
            </w:r>
            <w:r w:rsidR="00692616">
              <w:rPr>
                <w:noProof/>
                <w:webHidden/>
              </w:rPr>
              <w:fldChar w:fldCharType="separate"/>
            </w:r>
            <w:r w:rsidR="00F77E41">
              <w:rPr>
                <w:noProof/>
                <w:webHidden/>
              </w:rPr>
              <w:t>37</w:t>
            </w:r>
            <w:r w:rsidR="00692616">
              <w:rPr>
                <w:noProof/>
                <w:webHidden/>
              </w:rPr>
              <w:fldChar w:fldCharType="end"/>
            </w:r>
          </w:hyperlink>
        </w:p>
        <w:p w14:paraId="7F00539E" w14:textId="4BF9ABB0"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39" w:history="1">
            <w:r w:rsidR="00692616" w:rsidRPr="002A7D56">
              <w:rPr>
                <w:rStyle w:val="Hyperlink"/>
                <w:noProof/>
              </w:rPr>
              <w:t>2.3.1.3.</w:t>
            </w:r>
            <w:r w:rsidR="00692616">
              <w:rPr>
                <w:rFonts w:eastAsiaTheme="minorEastAsia" w:cstheme="minorBidi"/>
                <w:noProof/>
                <w:sz w:val="24"/>
                <w:szCs w:val="24"/>
                <w:lang w:eastAsia="en-GB"/>
              </w:rPr>
              <w:tab/>
            </w:r>
            <w:r w:rsidR="00692616" w:rsidRPr="002A7D56">
              <w:rPr>
                <w:rStyle w:val="Hyperlink"/>
                <w:noProof/>
              </w:rPr>
              <w:t>Anthropometrics</w:t>
            </w:r>
            <w:r w:rsidR="00692616">
              <w:rPr>
                <w:noProof/>
                <w:webHidden/>
              </w:rPr>
              <w:tab/>
            </w:r>
            <w:r w:rsidR="00692616">
              <w:rPr>
                <w:noProof/>
                <w:webHidden/>
              </w:rPr>
              <w:fldChar w:fldCharType="begin"/>
            </w:r>
            <w:r w:rsidR="00692616">
              <w:rPr>
                <w:noProof/>
                <w:webHidden/>
              </w:rPr>
              <w:instrText xml:space="preserve"> PAGEREF _Toc156403439 \h </w:instrText>
            </w:r>
            <w:r w:rsidR="00692616">
              <w:rPr>
                <w:noProof/>
                <w:webHidden/>
              </w:rPr>
            </w:r>
            <w:r w:rsidR="00692616">
              <w:rPr>
                <w:noProof/>
                <w:webHidden/>
              </w:rPr>
              <w:fldChar w:fldCharType="separate"/>
            </w:r>
            <w:r w:rsidR="00F77E41">
              <w:rPr>
                <w:noProof/>
                <w:webHidden/>
              </w:rPr>
              <w:t>41</w:t>
            </w:r>
            <w:r w:rsidR="00692616">
              <w:rPr>
                <w:noProof/>
                <w:webHidden/>
              </w:rPr>
              <w:fldChar w:fldCharType="end"/>
            </w:r>
          </w:hyperlink>
        </w:p>
        <w:p w14:paraId="4A94E370" w14:textId="443C5B8D"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40" w:history="1">
            <w:r w:rsidR="00692616" w:rsidRPr="002A7D56">
              <w:rPr>
                <w:rStyle w:val="Hyperlink"/>
                <w:noProof/>
              </w:rPr>
              <w:t>2.3.1.4.</w:t>
            </w:r>
            <w:r w:rsidR="00692616">
              <w:rPr>
                <w:rFonts w:eastAsiaTheme="minorEastAsia" w:cstheme="minorBidi"/>
                <w:noProof/>
                <w:sz w:val="24"/>
                <w:szCs w:val="24"/>
                <w:lang w:eastAsia="en-GB"/>
              </w:rPr>
              <w:tab/>
            </w:r>
            <w:r w:rsidR="00692616" w:rsidRPr="002A7D56">
              <w:rPr>
                <w:rStyle w:val="Hyperlink"/>
                <w:noProof/>
              </w:rPr>
              <w:t>Biomechanical</w:t>
            </w:r>
            <w:r w:rsidR="00692616">
              <w:rPr>
                <w:noProof/>
                <w:webHidden/>
              </w:rPr>
              <w:tab/>
            </w:r>
            <w:r w:rsidR="00692616">
              <w:rPr>
                <w:noProof/>
                <w:webHidden/>
              </w:rPr>
              <w:fldChar w:fldCharType="begin"/>
            </w:r>
            <w:r w:rsidR="00692616">
              <w:rPr>
                <w:noProof/>
                <w:webHidden/>
              </w:rPr>
              <w:instrText xml:space="preserve"> PAGEREF _Toc156403440 \h </w:instrText>
            </w:r>
            <w:r w:rsidR="00692616">
              <w:rPr>
                <w:noProof/>
                <w:webHidden/>
              </w:rPr>
            </w:r>
            <w:r w:rsidR="00692616">
              <w:rPr>
                <w:noProof/>
                <w:webHidden/>
              </w:rPr>
              <w:fldChar w:fldCharType="separate"/>
            </w:r>
            <w:r w:rsidR="00F77E41">
              <w:rPr>
                <w:noProof/>
                <w:webHidden/>
              </w:rPr>
              <w:t>42</w:t>
            </w:r>
            <w:r w:rsidR="00692616">
              <w:rPr>
                <w:noProof/>
                <w:webHidden/>
              </w:rPr>
              <w:fldChar w:fldCharType="end"/>
            </w:r>
          </w:hyperlink>
        </w:p>
        <w:p w14:paraId="4CE61016" w14:textId="5A90F72E"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41" w:history="1">
            <w:r w:rsidR="00692616" w:rsidRPr="002A7D56">
              <w:rPr>
                <w:rStyle w:val="Hyperlink"/>
                <w:noProof/>
              </w:rPr>
              <w:t>2.3.1.5.</w:t>
            </w:r>
            <w:r w:rsidR="00692616">
              <w:rPr>
                <w:rFonts w:eastAsiaTheme="minorEastAsia" w:cstheme="minorBidi"/>
                <w:noProof/>
                <w:sz w:val="24"/>
                <w:szCs w:val="24"/>
                <w:lang w:eastAsia="en-GB"/>
              </w:rPr>
              <w:tab/>
            </w:r>
            <w:r w:rsidR="00692616" w:rsidRPr="002A7D56">
              <w:rPr>
                <w:rStyle w:val="Hyperlink"/>
                <w:noProof/>
              </w:rPr>
              <w:t>Protective Role</w:t>
            </w:r>
            <w:r w:rsidR="00692616">
              <w:rPr>
                <w:noProof/>
                <w:webHidden/>
              </w:rPr>
              <w:tab/>
            </w:r>
            <w:r w:rsidR="00692616">
              <w:rPr>
                <w:noProof/>
                <w:webHidden/>
              </w:rPr>
              <w:fldChar w:fldCharType="begin"/>
            </w:r>
            <w:r w:rsidR="00692616">
              <w:rPr>
                <w:noProof/>
                <w:webHidden/>
              </w:rPr>
              <w:instrText xml:space="preserve"> PAGEREF _Toc156403441 \h </w:instrText>
            </w:r>
            <w:r w:rsidR="00692616">
              <w:rPr>
                <w:noProof/>
                <w:webHidden/>
              </w:rPr>
            </w:r>
            <w:r w:rsidR="00692616">
              <w:rPr>
                <w:noProof/>
                <w:webHidden/>
              </w:rPr>
              <w:fldChar w:fldCharType="separate"/>
            </w:r>
            <w:r w:rsidR="00F77E41">
              <w:rPr>
                <w:noProof/>
                <w:webHidden/>
              </w:rPr>
              <w:t>43</w:t>
            </w:r>
            <w:r w:rsidR="00692616">
              <w:rPr>
                <w:noProof/>
                <w:webHidden/>
              </w:rPr>
              <w:fldChar w:fldCharType="end"/>
            </w:r>
          </w:hyperlink>
        </w:p>
        <w:p w14:paraId="3103F203" w14:textId="06677A14"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42" w:history="1">
            <w:r w:rsidR="00692616" w:rsidRPr="002A7D56">
              <w:rPr>
                <w:rStyle w:val="Hyperlink"/>
                <w:noProof/>
              </w:rPr>
              <w:t>2.3.1.6.</w:t>
            </w:r>
            <w:r w:rsidR="00692616">
              <w:rPr>
                <w:rFonts w:eastAsiaTheme="minorEastAsia" w:cstheme="minorBidi"/>
                <w:noProof/>
                <w:sz w:val="24"/>
                <w:szCs w:val="24"/>
                <w:lang w:eastAsia="en-GB"/>
              </w:rPr>
              <w:tab/>
            </w:r>
            <w:r w:rsidR="00692616" w:rsidRPr="002A7D56">
              <w:rPr>
                <w:rStyle w:val="Hyperlink"/>
                <w:noProof/>
              </w:rPr>
              <w:t>Risk Factor for injury/pathology</w:t>
            </w:r>
            <w:r w:rsidR="00692616">
              <w:rPr>
                <w:noProof/>
                <w:webHidden/>
              </w:rPr>
              <w:tab/>
            </w:r>
            <w:r w:rsidR="00692616">
              <w:rPr>
                <w:noProof/>
                <w:webHidden/>
              </w:rPr>
              <w:fldChar w:fldCharType="begin"/>
            </w:r>
            <w:r w:rsidR="00692616">
              <w:rPr>
                <w:noProof/>
                <w:webHidden/>
              </w:rPr>
              <w:instrText xml:space="preserve"> PAGEREF _Toc156403442 \h </w:instrText>
            </w:r>
            <w:r w:rsidR="00692616">
              <w:rPr>
                <w:noProof/>
                <w:webHidden/>
              </w:rPr>
            </w:r>
            <w:r w:rsidR="00692616">
              <w:rPr>
                <w:noProof/>
                <w:webHidden/>
              </w:rPr>
              <w:fldChar w:fldCharType="separate"/>
            </w:r>
            <w:r w:rsidR="00F77E41">
              <w:rPr>
                <w:noProof/>
                <w:webHidden/>
              </w:rPr>
              <w:t>43</w:t>
            </w:r>
            <w:r w:rsidR="00692616">
              <w:rPr>
                <w:noProof/>
                <w:webHidden/>
              </w:rPr>
              <w:fldChar w:fldCharType="end"/>
            </w:r>
          </w:hyperlink>
        </w:p>
        <w:p w14:paraId="7F6824A5" w14:textId="4AC306FD"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43" w:history="1">
            <w:r w:rsidR="00692616" w:rsidRPr="002A7D56">
              <w:rPr>
                <w:rStyle w:val="Hyperlink"/>
                <w:noProof/>
              </w:rPr>
              <w:t>2.3.1.7.</w:t>
            </w:r>
            <w:r w:rsidR="00692616">
              <w:rPr>
                <w:rFonts w:eastAsiaTheme="minorEastAsia" w:cstheme="minorBidi"/>
                <w:noProof/>
                <w:sz w:val="24"/>
                <w:szCs w:val="24"/>
                <w:lang w:eastAsia="en-GB"/>
              </w:rPr>
              <w:tab/>
            </w:r>
            <w:r w:rsidR="00692616" w:rsidRPr="002A7D56">
              <w:rPr>
                <w:rStyle w:val="Hyperlink"/>
                <w:noProof/>
              </w:rPr>
              <w:t>Psychosocial</w:t>
            </w:r>
            <w:r w:rsidR="00692616">
              <w:rPr>
                <w:noProof/>
                <w:webHidden/>
              </w:rPr>
              <w:tab/>
            </w:r>
            <w:r w:rsidR="00692616">
              <w:rPr>
                <w:noProof/>
                <w:webHidden/>
              </w:rPr>
              <w:fldChar w:fldCharType="begin"/>
            </w:r>
            <w:r w:rsidR="00692616">
              <w:rPr>
                <w:noProof/>
                <w:webHidden/>
              </w:rPr>
              <w:instrText xml:space="preserve"> PAGEREF _Toc156403443 \h </w:instrText>
            </w:r>
            <w:r w:rsidR="00692616">
              <w:rPr>
                <w:noProof/>
                <w:webHidden/>
              </w:rPr>
            </w:r>
            <w:r w:rsidR="00692616">
              <w:rPr>
                <w:noProof/>
                <w:webHidden/>
              </w:rPr>
              <w:fldChar w:fldCharType="separate"/>
            </w:r>
            <w:r w:rsidR="00F77E41">
              <w:rPr>
                <w:noProof/>
                <w:webHidden/>
              </w:rPr>
              <w:t>44</w:t>
            </w:r>
            <w:r w:rsidR="00692616">
              <w:rPr>
                <w:noProof/>
                <w:webHidden/>
              </w:rPr>
              <w:fldChar w:fldCharType="end"/>
            </w:r>
          </w:hyperlink>
        </w:p>
        <w:p w14:paraId="5952B9B0" w14:textId="36EFFAD1"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44" w:history="1">
            <w:r w:rsidR="00692616" w:rsidRPr="002A7D56">
              <w:rPr>
                <w:rStyle w:val="Hyperlink"/>
                <w:noProof/>
              </w:rPr>
              <w:t>2.3.1.8.</w:t>
            </w:r>
            <w:r w:rsidR="00692616">
              <w:rPr>
                <w:rFonts w:eastAsiaTheme="minorEastAsia" w:cstheme="minorBidi"/>
                <w:noProof/>
                <w:sz w:val="24"/>
                <w:szCs w:val="24"/>
                <w:lang w:eastAsia="en-GB"/>
              </w:rPr>
              <w:tab/>
            </w:r>
            <w:r w:rsidR="00692616" w:rsidRPr="002A7D56">
              <w:rPr>
                <w:rStyle w:val="Hyperlink"/>
                <w:noProof/>
              </w:rPr>
              <w:t>Physiological</w:t>
            </w:r>
            <w:r w:rsidR="00692616">
              <w:rPr>
                <w:noProof/>
                <w:webHidden/>
              </w:rPr>
              <w:tab/>
            </w:r>
            <w:r w:rsidR="00692616">
              <w:rPr>
                <w:noProof/>
                <w:webHidden/>
              </w:rPr>
              <w:fldChar w:fldCharType="begin"/>
            </w:r>
            <w:r w:rsidR="00692616">
              <w:rPr>
                <w:noProof/>
                <w:webHidden/>
              </w:rPr>
              <w:instrText xml:space="preserve"> PAGEREF _Toc156403444 \h </w:instrText>
            </w:r>
            <w:r w:rsidR="00692616">
              <w:rPr>
                <w:noProof/>
                <w:webHidden/>
              </w:rPr>
            </w:r>
            <w:r w:rsidR="00692616">
              <w:rPr>
                <w:noProof/>
                <w:webHidden/>
              </w:rPr>
              <w:fldChar w:fldCharType="separate"/>
            </w:r>
            <w:r w:rsidR="00F77E41">
              <w:rPr>
                <w:noProof/>
                <w:webHidden/>
              </w:rPr>
              <w:t>44</w:t>
            </w:r>
            <w:r w:rsidR="00692616">
              <w:rPr>
                <w:noProof/>
                <w:webHidden/>
              </w:rPr>
              <w:fldChar w:fldCharType="end"/>
            </w:r>
          </w:hyperlink>
        </w:p>
        <w:p w14:paraId="55AA7691" w14:textId="1649202B" w:rsidR="00692616" w:rsidRDefault="003D37A0">
          <w:pPr>
            <w:pStyle w:val="TOC2"/>
            <w:rPr>
              <w:rFonts w:eastAsiaTheme="minorEastAsia" w:cstheme="minorBidi"/>
              <w:b w:val="0"/>
              <w:bCs w:val="0"/>
              <w:noProof/>
              <w:sz w:val="24"/>
              <w:szCs w:val="24"/>
              <w:lang w:eastAsia="en-GB"/>
            </w:rPr>
          </w:pPr>
          <w:hyperlink w:anchor="_Toc156403445" w:history="1">
            <w:r w:rsidR="00692616" w:rsidRPr="002A7D56">
              <w:rPr>
                <w:rStyle w:val="Hyperlink"/>
                <w:noProof/>
              </w:rPr>
              <w:t>2.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445 \h </w:instrText>
            </w:r>
            <w:r w:rsidR="00692616">
              <w:rPr>
                <w:noProof/>
                <w:webHidden/>
              </w:rPr>
            </w:r>
            <w:r w:rsidR="00692616">
              <w:rPr>
                <w:noProof/>
                <w:webHidden/>
              </w:rPr>
              <w:fldChar w:fldCharType="separate"/>
            </w:r>
            <w:r w:rsidR="00F77E41">
              <w:rPr>
                <w:noProof/>
                <w:webHidden/>
              </w:rPr>
              <w:t>45</w:t>
            </w:r>
            <w:r w:rsidR="00692616">
              <w:rPr>
                <w:noProof/>
                <w:webHidden/>
              </w:rPr>
              <w:fldChar w:fldCharType="end"/>
            </w:r>
          </w:hyperlink>
        </w:p>
        <w:p w14:paraId="07938C85" w14:textId="2F75F4C6" w:rsidR="00692616" w:rsidRDefault="003D37A0">
          <w:pPr>
            <w:pStyle w:val="TOC2"/>
            <w:rPr>
              <w:rFonts w:eastAsiaTheme="minorEastAsia" w:cstheme="minorBidi"/>
              <w:b w:val="0"/>
              <w:bCs w:val="0"/>
              <w:noProof/>
              <w:sz w:val="24"/>
              <w:szCs w:val="24"/>
              <w:lang w:eastAsia="en-GB"/>
            </w:rPr>
          </w:pPr>
          <w:hyperlink w:anchor="_Toc156403446" w:history="1">
            <w:r w:rsidR="00692616" w:rsidRPr="002A7D56">
              <w:rPr>
                <w:rStyle w:val="Hyperlink"/>
                <w:noProof/>
              </w:rPr>
              <w:t>2.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446 \h </w:instrText>
            </w:r>
            <w:r w:rsidR="00692616">
              <w:rPr>
                <w:noProof/>
                <w:webHidden/>
              </w:rPr>
            </w:r>
            <w:r w:rsidR="00692616">
              <w:rPr>
                <w:noProof/>
                <w:webHidden/>
              </w:rPr>
              <w:fldChar w:fldCharType="separate"/>
            </w:r>
            <w:r w:rsidR="00F77E41">
              <w:rPr>
                <w:noProof/>
                <w:webHidden/>
              </w:rPr>
              <w:t>48</w:t>
            </w:r>
            <w:r w:rsidR="00692616">
              <w:rPr>
                <w:noProof/>
                <w:webHidden/>
              </w:rPr>
              <w:fldChar w:fldCharType="end"/>
            </w:r>
          </w:hyperlink>
        </w:p>
        <w:p w14:paraId="428276C0" w14:textId="5B3C2965" w:rsidR="00692616" w:rsidRDefault="003D37A0">
          <w:pPr>
            <w:pStyle w:val="TOC1"/>
            <w:tabs>
              <w:tab w:val="left" w:pos="480"/>
            </w:tabs>
            <w:rPr>
              <w:rFonts w:eastAsiaTheme="minorEastAsia" w:cstheme="minorBidi"/>
              <w:b w:val="0"/>
              <w:bCs w:val="0"/>
              <w:i w:val="0"/>
              <w:iCs w:val="0"/>
              <w:noProof/>
              <w:lang w:eastAsia="en-GB"/>
            </w:rPr>
          </w:pPr>
          <w:hyperlink w:anchor="_Toc156403447" w:history="1">
            <w:r w:rsidR="00692616" w:rsidRPr="002A7D56">
              <w:rPr>
                <w:rStyle w:val="Hyperlink"/>
                <w:noProof/>
              </w:rPr>
              <w:t>3.</w:t>
            </w:r>
            <w:r w:rsidR="00692616">
              <w:rPr>
                <w:rFonts w:eastAsiaTheme="minorEastAsia" w:cstheme="minorBidi"/>
                <w:b w:val="0"/>
                <w:bCs w:val="0"/>
                <w:i w:val="0"/>
                <w:iCs w:val="0"/>
                <w:noProof/>
                <w:lang w:eastAsia="en-GB"/>
              </w:rPr>
              <w:tab/>
            </w:r>
            <w:r w:rsidR="00692616" w:rsidRPr="002A7D56">
              <w:rPr>
                <w:rStyle w:val="Hyperlink"/>
                <w:rFonts w:cstheme="majorHAnsi"/>
                <w:noProof/>
              </w:rPr>
              <w:t>Effectiveness of therapeutic footwear for children: A systematic review</w:t>
            </w:r>
            <w:r w:rsidR="00692616">
              <w:rPr>
                <w:noProof/>
                <w:webHidden/>
              </w:rPr>
              <w:tab/>
            </w:r>
            <w:r w:rsidR="00692616">
              <w:rPr>
                <w:noProof/>
                <w:webHidden/>
              </w:rPr>
              <w:fldChar w:fldCharType="begin"/>
            </w:r>
            <w:r w:rsidR="00692616">
              <w:rPr>
                <w:noProof/>
                <w:webHidden/>
              </w:rPr>
              <w:instrText xml:space="preserve"> PAGEREF _Toc156403447 \h </w:instrText>
            </w:r>
            <w:r w:rsidR="00692616">
              <w:rPr>
                <w:noProof/>
                <w:webHidden/>
              </w:rPr>
            </w:r>
            <w:r w:rsidR="00692616">
              <w:rPr>
                <w:noProof/>
                <w:webHidden/>
              </w:rPr>
              <w:fldChar w:fldCharType="separate"/>
            </w:r>
            <w:r w:rsidR="00F77E41">
              <w:rPr>
                <w:noProof/>
                <w:webHidden/>
              </w:rPr>
              <w:t>49</w:t>
            </w:r>
            <w:r w:rsidR="00692616">
              <w:rPr>
                <w:noProof/>
                <w:webHidden/>
              </w:rPr>
              <w:fldChar w:fldCharType="end"/>
            </w:r>
          </w:hyperlink>
        </w:p>
        <w:p w14:paraId="22127294" w14:textId="2E0CDCE3" w:rsidR="00692616" w:rsidRDefault="003D37A0">
          <w:pPr>
            <w:pStyle w:val="TOC2"/>
            <w:rPr>
              <w:rFonts w:eastAsiaTheme="minorEastAsia" w:cstheme="minorBidi"/>
              <w:b w:val="0"/>
              <w:bCs w:val="0"/>
              <w:noProof/>
              <w:sz w:val="24"/>
              <w:szCs w:val="24"/>
              <w:lang w:eastAsia="en-GB"/>
            </w:rPr>
          </w:pPr>
          <w:hyperlink w:anchor="_Toc156403448" w:history="1">
            <w:r w:rsidR="00692616" w:rsidRPr="002A7D56">
              <w:rPr>
                <w:rStyle w:val="Hyperlink"/>
                <w:noProof/>
              </w:rPr>
              <w:t>3.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48 \h </w:instrText>
            </w:r>
            <w:r w:rsidR="00692616">
              <w:rPr>
                <w:noProof/>
                <w:webHidden/>
              </w:rPr>
            </w:r>
            <w:r w:rsidR="00692616">
              <w:rPr>
                <w:noProof/>
                <w:webHidden/>
              </w:rPr>
              <w:fldChar w:fldCharType="separate"/>
            </w:r>
            <w:r w:rsidR="00F77E41">
              <w:rPr>
                <w:noProof/>
                <w:webHidden/>
              </w:rPr>
              <w:t>49</w:t>
            </w:r>
            <w:r w:rsidR="00692616">
              <w:rPr>
                <w:noProof/>
                <w:webHidden/>
              </w:rPr>
              <w:fldChar w:fldCharType="end"/>
            </w:r>
          </w:hyperlink>
        </w:p>
        <w:p w14:paraId="38C24E8A" w14:textId="3E82B819"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49" w:history="1">
            <w:r w:rsidR="00692616" w:rsidRPr="002A7D56">
              <w:rPr>
                <w:rStyle w:val="Hyperlink"/>
                <w:noProof/>
              </w:rPr>
              <w:t>3.1.1.</w:t>
            </w:r>
            <w:r w:rsidR="00692616">
              <w:rPr>
                <w:rFonts w:eastAsiaTheme="minorEastAsia" w:cstheme="minorBidi"/>
                <w:noProof/>
                <w:sz w:val="24"/>
                <w:szCs w:val="24"/>
                <w:lang w:eastAsia="en-GB"/>
              </w:rPr>
              <w:tab/>
            </w:r>
            <w:r w:rsidR="00692616" w:rsidRPr="002A7D56">
              <w:rPr>
                <w:rStyle w:val="Hyperlink"/>
                <w:noProof/>
              </w:rPr>
              <w:t>Aims and objectives</w:t>
            </w:r>
            <w:r w:rsidR="00692616">
              <w:rPr>
                <w:noProof/>
                <w:webHidden/>
              </w:rPr>
              <w:tab/>
            </w:r>
            <w:r w:rsidR="00692616">
              <w:rPr>
                <w:noProof/>
                <w:webHidden/>
              </w:rPr>
              <w:fldChar w:fldCharType="begin"/>
            </w:r>
            <w:r w:rsidR="00692616">
              <w:rPr>
                <w:noProof/>
                <w:webHidden/>
              </w:rPr>
              <w:instrText xml:space="preserve"> PAGEREF _Toc156403449 \h </w:instrText>
            </w:r>
            <w:r w:rsidR="00692616">
              <w:rPr>
                <w:noProof/>
                <w:webHidden/>
              </w:rPr>
            </w:r>
            <w:r w:rsidR="00692616">
              <w:rPr>
                <w:noProof/>
                <w:webHidden/>
              </w:rPr>
              <w:fldChar w:fldCharType="separate"/>
            </w:r>
            <w:r w:rsidR="00F77E41">
              <w:rPr>
                <w:noProof/>
                <w:webHidden/>
              </w:rPr>
              <w:t>50</w:t>
            </w:r>
            <w:r w:rsidR="00692616">
              <w:rPr>
                <w:noProof/>
                <w:webHidden/>
              </w:rPr>
              <w:fldChar w:fldCharType="end"/>
            </w:r>
          </w:hyperlink>
        </w:p>
        <w:p w14:paraId="114BD582" w14:textId="37DD636F" w:rsidR="00692616" w:rsidRDefault="003D37A0">
          <w:pPr>
            <w:pStyle w:val="TOC2"/>
            <w:rPr>
              <w:rFonts w:eastAsiaTheme="minorEastAsia" w:cstheme="minorBidi"/>
              <w:b w:val="0"/>
              <w:bCs w:val="0"/>
              <w:noProof/>
              <w:sz w:val="24"/>
              <w:szCs w:val="24"/>
              <w:lang w:eastAsia="en-GB"/>
            </w:rPr>
          </w:pPr>
          <w:hyperlink w:anchor="_Toc156403450" w:history="1">
            <w:r w:rsidR="00692616" w:rsidRPr="002A7D56">
              <w:rPr>
                <w:rStyle w:val="Hyperlink"/>
                <w:noProof/>
              </w:rPr>
              <w:t>3.2.</w:t>
            </w:r>
            <w:r w:rsidR="00692616">
              <w:rPr>
                <w:rFonts w:eastAsiaTheme="minorEastAsia" w:cstheme="minorBidi"/>
                <w:b w:val="0"/>
                <w:bCs w:val="0"/>
                <w:noProof/>
                <w:sz w:val="24"/>
                <w:szCs w:val="24"/>
                <w:lang w:eastAsia="en-GB"/>
              </w:rPr>
              <w:tab/>
            </w:r>
            <w:r w:rsidR="00692616" w:rsidRPr="002A7D56">
              <w:rPr>
                <w:rStyle w:val="Hyperlink"/>
                <w:noProof/>
              </w:rPr>
              <w:t>Methods</w:t>
            </w:r>
            <w:r w:rsidR="00692616">
              <w:rPr>
                <w:noProof/>
                <w:webHidden/>
              </w:rPr>
              <w:tab/>
            </w:r>
            <w:r w:rsidR="00692616">
              <w:rPr>
                <w:noProof/>
                <w:webHidden/>
              </w:rPr>
              <w:fldChar w:fldCharType="begin"/>
            </w:r>
            <w:r w:rsidR="00692616">
              <w:rPr>
                <w:noProof/>
                <w:webHidden/>
              </w:rPr>
              <w:instrText xml:space="preserve"> PAGEREF _Toc156403450 \h </w:instrText>
            </w:r>
            <w:r w:rsidR="00692616">
              <w:rPr>
                <w:noProof/>
                <w:webHidden/>
              </w:rPr>
            </w:r>
            <w:r w:rsidR="00692616">
              <w:rPr>
                <w:noProof/>
                <w:webHidden/>
              </w:rPr>
              <w:fldChar w:fldCharType="separate"/>
            </w:r>
            <w:r w:rsidR="00F77E41">
              <w:rPr>
                <w:noProof/>
                <w:webHidden/>
              </w:rPr>
              <w:t>51</w:t>
            </w:r>
            <w:r w:rsidR="00692616">
              <w:rPr>
                <w:noProof/>
                <w:webHidden/>
              </w:rPr>
              <w:fldChar w:fldCharType="end"/>
            </w:r>
          </w:hyperlink>
        </w:p>
        <w:p w14:paraId="254A99BF" w14:textId="433C76A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51" w:history="1">
            <w:r w:rsidR="00692616" w:rsidRPr="002A7D56">
              <w:rPr>
                <w:rStyle w:val="Hyperlink"/>
                <w:noProof/>
              </w:rPr>
              <w:t>3.2.1.</w:t>
            </w:r>
            <w:r w:rsidR="00692616">
              <w:rPr>
                <w:rFonts w:eastAsiaTheme="minorEastAsia" w:cstheme="minorBidi"/>
                <w:noProof/>
                <w:sz w:val="24"/>
                <w:szCs w:val="24"/>
                <w:lang w:eastAsia="en-GB"/>
              </w:rPr>
              <w:tab/>
            </w:r>
            <w:r w:rsidR="00692616" w:rsidRPr="002A7D56">
              <w:rPr>
                <w:rStyle w:val="Hyperlink"/>
                <w:noProof/>
              </w:rPr>
              <w:t>Searches</w:t>
            </w:r>
            <w:r w:rsidR="00692616">
              <w:rPr>
                <w:noProof/>
                <w:webHidden/>
              </w:rPr>
              <w:tab/>
            </w:r>
            <w:r w:rsidR="00692616">
              <w:rPr>
                <w:noProof/>
                <w:webHidden/>
              </w:rPr>
              <w:fldChar w:fldCharType="begin"/>
            </w:r>
            <w:r w:rsidR="00692616">
              <w:rPr>
                <w:noProof/>
                <w:webHidden/>
              </w:rPr>
              <w:instrText xml:space="preserve"> PAGEREF _Toc156403451 \h </w:instrText>
            </w:r>
            <w:r w:rsidR="00692616">
              <w:rPr>
                <w:noProof/>
                <w:webHidden/>
              </w:rPr>
            </w:r>
            <w:r w:rsidR="00692616">
              <w:rPr>
                <w:noProof/>
                <w:webHidden/>
              </w:rPr>
              <w:fldChar w:fldCharType="separate"/>
            </w:r>
            <w:r w:rsidR="00F77E41">
              <w:rPr>
                <w:noProof/>
                <w:webHidden/>
              </w:rPr>
              <w:t>51</w:t>
            </w:r>
            <w:r w:rsidR="00692616">
              <w:rPr>
                <w:noProof/>
                <w:webHidden/>
              </w:rPr>
              <w:fldChar w:fldCharType="end"/>
            </w:r>
          </w:hyperlink>
        </w:p>
        <w:p w14:paraId="39F8ECBC" w14:textId="01A1FDDB"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52" w:history="1">
            <w:r w:rsidR="00692616" w:rsidRPr="002A7D56">
              <w:rPr>
                <w:rStyle w:val="Hyperlink"/>
                <w:noProof/>
              </w:rPr>
              <w:t>3.2.2.</w:t>
            </w:r>
            <w:r w:rsidR="00692616">
              <w:rPr>
                <w:rFonts w:eastAsiaTheme="minorEastAsia" w:cstheme="minorBidi"/>
                <w:noProof/>
                <w:sz w:val="24"/>
                <w:szCs w:val="24"/>
                <w:lang w:eastAsia="en-GB"/>
              </w:rPr>
              <w:tab/>
            </w:r>
            <w:r w:rsidR="00692616" w:rsidRPr="002A7D56">
              <w:rPr>
                <w:rStyle w:val="Hyperlink"/>
                <w:noProof/>
              </w:rPr>
              <w:t>Eligibility of studies</w:t>
            </w:r>
            <w:r w:rsidR="00692616">
              <w:rPr>
                <w:noProof/>
                <w:webHidden/>
              </w:rPr>
              <w:tab/>
            </w:r>
            <w:r w:rsidR="00692616">
              <w:rPr>
                <w:noProof/>
                <w:webHidden/>
              </w:rPr>
              <w:fldChar w:fldCharType="begin"/>
            </w:r>
            <w:r w:rsidR="00692616">
              <w:rPr>
                <w:noProof/>
                <w:webHidden/>
              </w:rPr>
              <w:instrText xml:space="preserve"> PAGEREF _Toc156403452 \h </w:instrText>
            </w:r>
            <w:r w:rsidR="00692616">
              <w:rPr>
                <w:noProof/>
                <w:webHidden/>
              </w:rPr>
            </w:r>
            <w:r w:rsidR="00692616">
              <w:rPr>
                <w:noProof/>
                <w:webHidden/>
              </w:rPr>
              <w:fldChar w:fldCharType="separate"/>
            </w:r>
            <w:r w:rsidR="00F77E41">
              <w:rPr>
                <w:noProof/>
                <w:webHidden/>
              </w:rPr>
              <w:t>52</w:t>
            </w:r>
            <w:r w:rsidR="00692616">
              <w:rPr>
                <w:noProof/>
                <w:webHidden/>
              </w:rPr>
              <w:fldChar w:fldCharType="end"/>
            </w:r>
          </w:hyperlink>
        </w:p>
        <w:p w14:paraId="1D9EB28E" w14:textId="3E946BB6"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53" w:history="1">
            <w:r w:rsidR="00692616" w:rsidRPr="002A7D56">
              <w:rPr>
                <w:rStyle w:val="Hyperlink"/>
                <w:noProof/>
              </w:rPr>
              <w:t>3.2.2.1.</w:t>
            </w:r>
            <w:r w:rsidR="00692616">
              <w:rPr>
                <w:rFonts w:eastAsiaTheme="minorEastAsia" w:cstheme="minorBidi"/>
                <w:noProof/>
                <w:sz w:val="24"/>
                <w:szCs w:val="24"/>
                <w:lang w:eastAsia="en-GB"/>
              </w:rPr>
              <w:tab/>
            </w:r>
            <w:r w:rsidR="00692616" w:rsidRPr="002A7D56">
              <w:rPr>
                <w:rStyle w:val="Hyperlink"/>
                <w:noProof/>
              </w:rPr>
              <w:t>Study Design</w:t>
            </w:r>
            <w:r w:rsidR="00692616">
              <w:rPr>
                <w:noProof/>
                <w:webHidden/>
              </w:rPr>
              <w:tab/>
            </w:r>
            <w:r w:rsidR="00692616">
              <w:rPr>
                <w:noProof/>
                <w:webHidden/>
              </w:rPr>
              <w:fldChar w:fldCharType="begin"/>
            </w:r>
            <w:r w:rsidR="00692616">
              <w:rPr>
                <w:noProof/>
                <w:webHidden/>
              </w:rPr>
              <w:instrText xml:space="preserve"> PAGEREF _Toc156403453 \h </w:instrText>
            </w:r>
            <w:r w:rsidR="00692616">
              <w:rPr>
                <w:noProof/>
                <w:webHidden/>
              </w:rPr>
            </w:r>
            <w:r w:rsidR="00692616">
              <w:rPr>
                <w:noProof/>
                <w:webHidden/>
              </w:rPr>
              <w:fldChar w:fldCharType="separate"/>
            </w:r>
            <w:r w:rsidR="00F77E41">
              <w:rPr>
                <w:noProof/>
                <w:webHidden/>
              </w:rPr>
              <w:t>52</w:t>
            </w:r>
            <w:r w:rsidR="00692616">
              <w:rPr>
                <w:noProof/>
                <w:webHidden/>
              </w:rPr>
              <w:fldChar w:fldCharType="end"/>
            </w:r>
          </w:hyperlink>
        </w:p>
        <w:p w14:paraId="6C34A549" w14:textId="5EF504F3"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54" w:history="1">
            <w:r w:rsidR="00692616" w:rsidRPr="002A7D56">
              <w:rPr>
                <w:rStyle w:val="Hyperlink"/>
                <w:noProof/>
              </w:rPr>
              <w:t>3.2.2.2.</w:t>
            </w:r>
            <w:r w:rsidR="00692616">
              <w:rPr>
                <w:rFonts w:eastAsiaTheme="minorEastAsia" w:cstheme="minorBidi"/>
                <w:noProof/>
                <w:sz w:val="24"/>
                <w:szCs w:val="24"/>
                <w:lang w:eastAsia="en-GB"/>
              </w:rPr>
              <w:tab/>
            </w:r>
            <w:r w:rsidR="00692616" w:rsidRPr="002A7D56">
              <w:rPr>
                <w:rStyle w:val="Hyperlink"/>
                <w:noProof/>
              </w:rPr>
              <w:t>Participants</w:t>
            </w:r>
            <w:r w:rsidR="00692616">
              <w:rPr>
                <w:noProof/>
                <w:webHidden/>
              </w:rPr>
              <w:tab/>
            </w:r>
            <w:r w:rsidR="00692616">
              <w:rPr>
                <w:noProof/>
                <w:webHidden/>
              </w:rPr>
              <w:fldChar w:fldCharType="begin"/>
            </w:r>
            <w:r w:rsidR="00692616">
              <w:rPr>
                <w:noProof/>
                <w:webHidden/>
              </w:rPr>
              <w:instrText xml:space="preserve"> PAGEREF _Toc156403454 \h </w:instrText>
            </w:r>
            <w:r w:rsidR="00692616">
              <w:rPr>
                <w:noProof/>
                <w:webHidden/>
              </w:rPr>
            </w:r>
            <w:r w:rsidR="00692616">
              <w:rPr>
                <w:noProof/>
                <w:webHidden/>
              </w:rPr>
              <w:fldChar w:fldCharType="separate"/>
            </w:r>
            <w:r w:rsidR="00F77E41">
              <w:rPr>
                <w:noProof/>
                <w:webHidden/>
              </w:rPr>
              <w:t>52</w:t>
            </w:r>
            <w:r w:rsidR="00692616">
              <w:rPr>
                <w:noProof/>
                <w:webHidden/>
              </w:rPr>
              <w:fldChar w:fldCharType="end"/>
            </w:r>
          </w:hyperlink>
        </w:p>
        <w:p w14:paraId="3AB5C819" w14:textId="78CBCFCA"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55" w:history="1">
            <w:r w:rsidR="00692616" w:rsidRPr="002A7D56">
              <w:rPr>
                <w:rStyle w:val="Hyperlink"/>
                <w:noProof/>
              </w:rPr>
              <w:t>3.2.2.3.</w:t>
            </w:r>
            <w:r w:rsidR="00692616">
              <w:rPr>
                <w:rFonts w:eastAsiaTheme="minorEastAsia" w:cstheme="minorBidi"/>
                <w:noProof/>
                <w:sz w:val="24"/>
                <w:szCs w:val="24"/>
                <w:lang w:eastAsia="en-GB"/>
              </w:rPr>
              <w:tab/>
            </w:r>
            <w:r w:rsidR="00692616" w:rsidRPr="002A7D56">
              <w:rPr>
                <w:rStyle w:val="Hyperlink"/>
                <w:noProof/>
              </w:rPr>
              <w:t>Interventions</w:t>
            </w:r>
            <w:r w:rsidR="00692616">
              <w:rPr>
                <w:noProof/>
                <w:webHidden/>
              </w:rPr>
              <w:tab/>
            </w:r>
            <w:r w:rsidR="00692616">
              <w:rPr>
                <w:noProof/>
                <w:webHidden/>
              </w:rPr>
              <w:fldChar w:fldCharType="begin"/>
            </w:r>
            <w:r w:rsidR="00692616">
              <w:rPr>
                <w:noProof/>
                <w:webHidden/>
              </w:rPr>
              <w:instrText xml:space="preserve"> PAGEREF _Toc156403455 \h </w:instrText>
            </w:r>
            <w:r w:rsidR="00692616">
              <w:rPr>
                <w:noProof/>
                <w:webHidden/>
              </w:rPr>
            </w:r>
            <w:r w:rsidR="00692616">
              <w:rPr>
                <w:noProof/>
                <w:webHidden/>
              </w:rPr>
              <w:fldChar w:fldCharType="separate"/>
            </w:r>
            <w:r w:rsidR="00F77E41">
              <w:rPr>
                <w:noProof/>
                <w:webHidden/>
              </w:rPr>
              <w:t>52</w:t>
            </w:r>
            <w:r w:rsidR="00692616">
              <w:rPr>
                <w:noProof/>
                <w:webHidden/>
              </w:rPr>
              <w:fldChar w:fldCharType="end"/>
            </w:r>
          </w:hyperlink>
        </w:p>
        <w:p w14:paraId="6ACA342E" w14:textId="3DEF7FB4"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56" w:history="1">
            <w:r w:rsidR="00692616" w:rsidRPr="002A7D56">
              <w:rPr>
                <w:rStyle w:val="Hyperlink"/>
                <w:noProof/>
              </w:rPr>
              <w:t>3.2.2.4.</w:t>
            </w:r>
            <w:r w:rsidR="00692616">
              <w:rPr>
                <w:rFonts w:eastAsiaTheme="minorEastAsia" w:cstheme="minorBidi"/>
                <w:noProof/>
                <w:sz w:val="24"/>
                <w:szCs w:val="24"/>
                <w:lang w:eastAsia="en-GB"/>
              </w:rPr>
              <w:tab/>
            </w:r>
            <w:r w:rsidR="00692616" w:rsidRPr="002A7D56">
              <w:rPr>
                <w:rStyle w:val="Hyperlink"/>
                <w:noProof/>
              </w:rPr>
              <w:t>Outcomes</w:t>
            </w:r>
            <w:r w:rsidR="00692616">
              <w:rPr>
                <w:noProof/>
                <w:webHidden/>
              </w:rPr>
              <w:tab/>
            </w:r>
            <w:r w:rsidR="00692616">
              <w:rPr>
                <w:noProof/>
                <w:webHidden/>
              </w:rPr>
              <w:fldChar w:fldCharType="begin"/>
            </w:r>
            <w:r w:rsidR="00692616">
              <w:rPr>
                <w:noProof/>
                <w:webHidden/>
              </w:rPr>
              <w:instrText xml:space="preserve"> PAGEREF _Toc156403456 \h </w:instrText>
            </w:r>
            <w:r w:rsidR="00692616">
              <w:rPr>
                <w:noProof/>
                <w:webHidden/>
              </w:rPr>
            </w:r>
            <w:r w:rsidR="00692616">
              <w:rPr>
                <w:noProof/>
                <w:webHidden/>
              </w:rPr>
              <w:fldChar w:fldCharType="separate"/>
            </w:r>
            <w:r w:rsidR="00F77E41">
              <w:rPr>
                <w:noProof/>
                <w:webHidden/>
              </w:rPr>
              <w:t>52</w:t>
            </w:r>
            <w:r w:rsidR="00692616">
              <w:rPr>
                <w:noProof/>
                <w:webHidden/>
              </w:rPr>
              <w:fldChar w:fldCharType="end"/>
            </w:r>
          </w:hyperlink>
        </w:p>
        <w:p w14:paraId="6A40C564" w14:textId="2802F808"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57" w:history="1">
            <w:r w:rsidR="00692616" w:rsidRPr="002A7D56">
              <w:rPr>
                <w:rStyle w:val="Hyperlink"/>
                <w:noProof/>
              </w:rPr>
              <w:t>3.2.3.</w:t>
            </w:r>
            <w:r w:rsidR="00692616">
              <w:rPr>
                <w:rFonts w:eastAsiaTheme="minorEastAsia" w:cstheme="minorBidi"/>
                <w:noProof/>
                <w:sz w:val="24"/>
                <w:szCs w:val="24"/>
                <w:lang w:eastAsia="en-GB"/>
              </w:rPr>
              <w:tab/>
            </w:r>
            <w:r w:rsidR="00692616" w:rsidRPr="002A7D56">
              <w:rPr>
                <w:rStyle w:val="Hyperlink"/>
                <w:noProof/>
              </w:rPr>
              <w:t>Study selection</w:t>
            </w:r>
            <w:r w:rsidR="00692616">
              <w:rPr>
                <w:noProof/>
                <w:webHidden/>
              </w:rPr>
              <w:tab/>
            </w:r>
            <w:r w:rsidR="00692616">
              <w:rPr>
                <w:noProof/>
                <w:webHidden/>
              </w:rPr>
              <w:fldChar w:fldCharType="begin"/>
            </w:r>
            <w:r w:rsidR="00692616">
              <w:rPr>
                <w:noProof/>
                <w:webHidden/>
              </w:rPr>
              <w:instrText xml:space="preserve"> PAGEREF _Toc156403457 \h </w:instrText>
            </w:r>
            <w:r w:rsidR="00692616">
              <w:rPr>
                <w:noProof/>
                <w:webHidden/>
              </w:rPr>
            </w:r>
            <w:r w:rsidR="00692616">
              <w:rPr>
                <w:noProof/>
                <w:webHidden/>
              </w:rPr>
              <w:fldChar w:fldCharType="separate"/>
            </w:r>
            <w:r w:rsidR="00F77E41">
              <w:rPr>
                <w:noProof/>
                <w:webHidden/>
              </w:rPr>
              <w:t>53</w:t>
            </w:r>
            <w:r w:rsidR="00692616">
              <w:rPr>
                <w:noProof/>
                <w:webHidden/>
              </w:rPr>
              <w:fldChar w:fldCharType="end"/>
            </w:r>
          </w:hyperlink>
        </w:p>
        <w:p w14:paraId="51E170C2" w14:textId="14F20401"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58" w:history="1">
            <w:r w:rsidR="00692616" w:rsidRPr="002A7D56">
              <w:rPr>
                <w:rStyle w:val="Hyperlink"/>
                <w:noProof/>
              </w:rPr>
              <w:t>3.2.4.</w:t>
            </w:r>
            <w:r w:rsidR="00692616">
              <w:rPr>
                <w:rFonts w:eastAsiaTheme="minorEastAsia" w:cstheme="minorBidi"/>
                <w:noProof/>
                <w:sz w:val="24"/>
                <w:szCs w:val="24"/>
                <w:lang w:eastAsia="en-GB"/>
              </w:rPr>
              <w:tab/>
            </w:r>
            <w:r w:rsidR="00692616" w:rsidRPr="002A7D56">
              <w:rPr>
                <w:rStyle w:val="Hyperlink"/>
                <w:noProof/>
              </w:rPr>
              <w:t>Data extraction</w:t>
            </w:r>
            <w:r w:rsidR="00692616">
              <w:rPr>
                <w:noProof/>
                <w:webHidden/>
              </w:rPr>
              <w:tab/>
            </w:r>
            <w:r w:rsidR="00692616">
              <w:rPr>
                <w:noProof/>
                <w:webHidden/>
              </w:rPr>
              <w:fldChar w:fldCharType="begin"/>
            </w:r>
            <w:r w:rsidR="00692616">
              <w:rPr>
                <w:noProof/>
                <w:webHidden/>
              </w:rPr>
              <w:instrText xml:space="preserve"> PAGEREF _Toc156403458 \h </w:instrText>
            </w:r>
            <w:r w:rsidR="00692616">
              <w:rPr>
                <w:noProof/>
                <w:webHidden/>
              </w:rPr>
            </w:r>
            <w:r w:rsidR="00692616">
              <w:rPr>
                <w:noProof/>
                <w:webHidden/>
              </w:rPr>
              <w:fldChar w:fldCharType="separate"/>
            </w:r>
            <w:r w:rsidR="00F77E41">
              <w:rPr>
                <w:noProof/>
                <w:webHidden/>
              </w:rPr>
              <w:t>53</w:t>
            </w:r>
            <w:r w:rsidR="00692616">
              <w:rPr>
                <w:noProof/>
                <w:webHidden/>
              </w:rPr>
              <w:fldChar w:fldCharType="end"/>
            </w:r>
          </w:hyperlink>
        </w:p>
        <w:p w14:paraId="50AF9DBD" w14:textId="23905D93"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59" w:history="1">
            <w:r w:rsidR="00692616" w:rsidRPr="002A7D56">
              <w:rPr>
                <w:rStyle w:val="Hyperlink"/>
                <w:noProof/>
              </w:rPr>
              <w:t>3.2.5.</w:t>
            </w:r>
            <w:r w:rsidR="00692616">
              <w:rPr>
                <w:rFonts w:eastAsiaTheme="minorEastAsia" w:cstheme="minorBidi"/>
                <w:noProof/>
                <w:sz w:val="24"/>
                <w:szCs w:val="24"/>
                <w:lang w:eastAsia="en-GB"/>
              </w:rPr>
              <w:tab/>
            </w:r>
            <w:r w:rsidR="00692616" w:rsidRPr="002A7D56">
              <w:rPr>
                <w:rStyle w:val="Hyperlink"/>
                <w:noProof/>
              </w:rPr>
              <w:t>Levels of evidence and quality assessment</w:t>
            </w:r>
            <w:r w:rsidR="00692616">
              <w:rPr>
                <w:noProof/>
                <w:webHidden/>
              </w:rPr>
              <w:tab/>
            </w:r>
            <w:r w:rsidR="00692616">
              <w:rPr>
                <w:noProof/>
                <w:webHidden/>
              </w:rPr>
              <w:fldChar w:fldCharType="begin"/>
            </w:r>
            <w:r w:rsidR="00692616">
              <w:rPr>
                <w:noProof/>
                <w:webHidden/>
              </w:rPr>
              <w:instrText xml:space="preserve"> PAGEREF _Toc156403459 \h </w:instrText>
            </w:r>
            <w:r w:rsidR="00692616">
              <w:rPr>
                <w:noProof/>
                <w:webHidden/>
              </w:rPr>
            </w:r>
            <w:r w:rsidR="00692616">
              <w:rPr>
                <w:noProof/>
                <w:webHidden/>
              </w:rPr>
              <w:fldChar w:fldCharType="separate"/>
            </w:r>
            <w:r w:rsidR="00F77E41">
              <w:rPr>
                <w:noProof/>
                <w:webHidden/>
              </w:rPr>
              <w:t>53</w:t>
            </w:r>
            <w:r w:rsidR="00692616">
              <w:rPr>
                <w:noProof/>
                <w:webHidden/>
              </w:rPr>
              <w:fldChar w:fldCharType="end"/>
            </w:r>
          </w:hyperlink>
        </w:p>
        <w:p w14:paraId="7C433EA3" w14:textId="7462A79E" w:rsidR="00692616" w:rsidRDefault="003D37A0">
          <w:pPr>
            <w:pStyle w:val="TOC2"/>
            <w:rPr>
              <w:rFonts w:eastAsiaTheme="minorEastAsia" w:cstheme="minorBidi"/>
              <w:b w:val="0"/>
              <w:bCs w:val="0"/>
              <w:noProof/>
              <w:sz w:val="24"/>
              <w:szCs w:val="24"/>
              <w:lang w:eastAsia="en-GB"/>
            </w:rPr>
          </w:pPr>
          <w:hyperlink w:anchor="_Toc156403460" w:history="1">
            <w:r w:rsidR="00692616" w:rsidRPr="002A7D56">
              <w:rPr>
                <w:rStyle w:val="Hyperlink"/>
                <w:noProof/>
              </w:rPr>
              <w:t>3.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460 \h </w:instrText>
            </w:r>
            <w:r w:rsidR="00692616">
              <w:rPr>
                <w:noProof/>
                <w:webHidden/>
              </w:rPr>
            </w:r>
            <w:r w:rsidR="00692616">
              <w:rPr>
                <w:noProof/>
                <w:webHidden/>
              </w:rPr>
              <w:fldChar w:fldCharType="separate"/>
            </w:r>
            <w:r w:rsidR="00F77E41">
              <w:rPr>
                <w:noProof/>
                <w:webHidden/>
              </w:rPr>
              <w:t>54</w:t>
            </w:r>
            <w:r w:rsidR="00692616">
              <w:rPr>
                <w:noProof/>
                <w:webHidden/>
              </w:rPr>
              <w:fldChar w:fldCharType="end"/>
            </w:r>
          </w:hyperlink>
        </w:p>
        <w:p w14:paraId="3AC6F165" w14:textId="07C542BA"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61" w:history="1">
            <w:r w:rsidR="00692616" w:rsidRPr="002A7D56">
              <w:rPr>
                <w:rStyle w:val="Hyperlink"/>
                <w:noProof/>
              </w:rPr>
              <w:t>3.3.1.</w:t>
            </w:r>
            <w:r w:rsidR="00692616">
              <w:rPr>
                <w:rFonts w:eastAsiaTheme="minorEastAsia" w:cstheme="minorBidi"/>
                <w:noProof/>
                <w:sz w:val="24"/>
                <w:szCs w:val="24"/>
                <w:lang w:eastAsia="en-GB"/>
              </w:rPr>
              <w:tab/>
            </w:r>
            <w:r w:rsidR="00692616" w:rsidRPr="002A7D56">
              <w:rPr>
                <w:rStyle w:val="Hyperlink"/>
                <w:noProof/>
              </w:rPr>
              <w:t>Therapeutic footwear interventions</w:t>
            </w:r>
            <w:r w:rsidR="00692616">
              <w:rPr>
                <w:noProof/>
                <w:webHidden/>
              </w:rPr>
              <w:tab/>
            </w:r>
            <w:r w:rsidR="00692616">
              <w:rPr>
                <w:noProof/>
                <w:webHidden/>
              </w:rPr>
              <w:fldChar w:fldCharType="begin"/>
            </w:r>
            <w:r w:rsidR="00692616">
              <w:rPr>
                <w:noProof/>
                <w:webHidden/>
              </w:rPr>
              <w:instrText xml:space="preserve"> PAGEREF _Toc156403461 \h </w:instrText>
            </w:r>
            <w:r w:rsidR="00692616">
              <w:rPr>
                <w:noProof/>
                <w:webHidden/>
              </w:rPr>
            </w:r>
            <w:r w:rsidR="00692616">
              <w:rPr>
                <w:noProof/>
                <w:webHidden/>
              </w:rPr>
              <w:fldChar w:fldCharType="separate"/>
            </w:r>
            <w:r w:rsidR="00F77E41">
              <w:rPr>
                <w:noProof/>
                <w:webHidden/>
              </w:rPr>
              <w:t>56</w:t>
            </w:r>
            <w:r w:rsidR="00692616">
              <w:rPr>
                <w:noProof/>
                <w:webHidden/>
              </w:rPr>
              <w:fldChar w:fldCharType="end"/>
            </w:r>
          </w:hyperlink>
        </w:p>
        <w:p w14:paraId="7D278508" w14:textId="359D837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62" w:history="1">
            <w:r w:rsidR="00692616" w:rsidRPr="002A7D56">
              <w:rPr>
                <w:rStyle w:val="Hyperlink"/>
                <w:noProof/>
              </w:rPr>
              <w:t>3.3.2.</w:t>
            </w:r>
            <w:r w:rsidR="00692616">
              <w:rPr>
                <w:rFonts w:eastAsiaTheme="minorEastAsia" w:cstheme="minorBidi"/>
                <w:noProof/>
                <w:sz w:val="24"/>
                <w:szCs w:val="24"/>
                <w:lang w:eastAsia="en-GB"/>
              </w:rPr>
              <w:tab/>
            </w:r>
            <w:r w:rsidR="00692616" w:rsidRPr="002A7D56">
              <w:rPr>
                <w:rStyle w:val="Hyperlink"/>
                <w:noProof/>
              </w:rPr>
              <w:t>Corrective Footwear</w:t>
            </w:r>
            <w:r w:rsidR="00692616">
              <w:rPr>
                <w:noProof/>
                <w:webHidden/>
              </w:rPr>
              <w:tab/>
            </w:r>
            <w:r w:rsidR="00692616">
              <w:rPr>
                <w:noProof/>
                <w:webHidden/>
              </w:rPr>
              <w:fldChar w:fldCharType="begin"/>
            </w:r>
            <w:r w:rsidR="00692616">
              <w:rPr>
                <w:noProof/>
                <w:webHidden/>
              </w:rPr>
              <w:instrText xml:space="preserve"> PAGEREF _Toc156403462 \h </w:instrText>
            </w:r>
            <w:r w:rsidR="00692616">
              <w:rPr>
                <w:noProof/>
                <w:webHidden/>
              </w:rPr>
            </w:r>
            <w:r w:rsidR="00692616">
              <w:rPr>
                <w:noProof/>
                <w:webHidden/>
              </w:rPr>
              <w:fldChar w:fldCharType="separate"/>
            </w:r>
            <w:r w:rsidR="00F77E41">
              <w:rPr>
                <w:noProof/>
                <w:webHidden/>
              </w:rPr>
              <w:t>97</w:t>
            </w:r>
            <w:r w:rsidR="00692616">
              <w:rPr>
                <w:noProof/>
                <w:webHidden/>
              </w:rPr>
              <w:fldChar w:fldCharType="end"/>
            </w:r>
          </w:hyperlink>
        </w:p>
        <w:p w14:paraId="70277FD6" w14:textId="76C8E79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63" w:history="1">
            <w:r w:rsidR="00692616" w:rsidRPr="002A7D56">
              <w:rPr>
                <w:rStyle w:val="Hyperlink"/>
                <w:noProof/>
              </w:rPr>
              <w:t>3.3.3.</w:t>
            </w:r>
            <w:r w:rsidR="00692616">
              <w:rPr>
                <w:rFonts w:eastAsiaTheme="minorEastAsia" w:cstheme="minorBidi"/>
                <w:noProof/>
                <w:sz w:val="24"/>
                <w:szCs w:val="24"/>
                <w:lang w:eastAsia="en-GB"/>
              </w:rPr>
              <w:tab/>
            </w:r>
            <w:r w:rsidR="00692616" w:rsidRPr="002A7D56">
              <w:rPr>
                <w:rStyle w:val="Hyperlink"/>
                <w:noProof/>
              </w:rPr>
              <w:t>Functional Footwear</w:t>
            </w:r>
            <w:r w:rsidR="00692616">
              <w:rPr>
                <w:noProof/>
                <w:webHidden/>
              </w:rPr>
              <w:tab/>
            </w:r>
            <w:r w:rsidR="00692616">
              <w:rPr>
                <w:noProof/>
                <w:webHidden/>
              </w:rPr>
              <w:fldChar w:fldCharType="begin"/>
            </w:r>
            <w:r w:rsidR="00692616">
              <w:rPr>
                <w:noProof/>
                <w:webHidden/>
              </w:rPr>
              <w:instrText xml:space="preserve"> PAGEREF _Toc156403463 \h </w:instrText>
            </w:r>
            <w:r w:rsidR="00692616">
              <w:rPr>
                <w:noProof/>
                <w:webHidden/>
              </w:rPr>
            </w:r>
            <w:r w:rsidR="00692616">
              <w:rPr>
                <w:noProof/>
                <w:webHidden/>
              </w:rPr>
              <w:fldChar w:fldCharType="separate"/>
            </w:r>
            <w:r w:rsidR="00F77E41">
              <w:rPr>
                <w:noProof/>
                <w:webHidden/>
              </w:rPr>
              <w:t>100</w:t>
            </w:r>
            <w:r w:rsidR="00692616">
              <w:rPr>
                <w:noProof/>
                <w:webHidden/>
              </w:rPr>
              <w:fldChar w:fldCharType="end"/>
            </w:r>
          </w:hyperlink>
        </w:p>
        <w:p w14:paraId="36601F5E" w14:textId="1469354B"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64" w:history="1">
            <w:r w:rsidR="00692616" w:rsidRPr="002A7D56">
              <w:rPr>
                <w:rStyle w:val="Hyperlink"/>
                <w:noProof/>
              </w:rPr>
              <w:t>3.3.3.1.</w:t>
            </w:r>
            <w:r w:rsidR="00692616">
              <w:rPr>
                <w:rFonts w:eastAsiaTheme="minorEastAsia" w:cstheme="minorBidi"/>
                <w:noProof/>
                <w:sz w:val="24"/>
                <w:szCs w:val="24"/>
                <w:lang w:eastAsia="en-GB"/>
              </w:rPr>
              <w:tab/>
            </w:r>
            <w:r w:rsidR="00692616" w:rsidRPr="002A7D56">
              <w:rPr>
                <w:rStyle w:val="Hyperlink"/>
                <w:noProof/>
              </w:rPr>
              <w:t>Stability footwear</w:t>
            </w:r>
            <w:r w:rsidR="00692616">
              <w:rPr>
                <w:noProof/>
                <w:webHidden/>
              </w:rPr>
              <w:tab/>
            </w:r>
            <w:r w:rsidR="00692616">
              <w:rPr>
                <w:noProof/>
                <w:webHidden/>
              </w:rPr>
              <w:fldChar w:fldCharType="begin"/>
            </w:r>
            <w:r w:rsidR="00692616">
              <w:rPr>
                <w:noProof/>
                <w:webHidden/>
              </w:rPr>
              <w:instrText xml:space="preserve"> PAGEREF _Toc156403464 \h </w:instrText>
            </w:r>
            <w:r w:rsidR="00692616">
              <w:rPr>
                <w:noProof/>
                <w:webHidden/>
              </w:rPr>
            </w:r>
            <w:r w:rsidR="00692616">
              <w:rPr>
                <w:noProof/>
                <w:webHidden/>
              </w:rPr>
              <w:fldChar w:fldCharType="separate"/>
            </w:r>
            <w:r w:rsidR="00F77E41">
              <w:rPr>
                <w:noProof/>
                <w:webHidden/>
              </w:rPr>
              <w:t>100</w:t>
            </w:r>
            <w:r w:rsidR="00692616">
              <w:rPr>
                <w:noProof/>
                <w:webHidden/>
              </w:rPr>
              <w:fldChar w:fldCharType="end"/>
            </w:r>
          </w:hyperlink>
        </w:p>
        <w:p w14:paraId="20A01EE9" w14:textId="232E42F5"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65" w:history="1">
            <w:r w:rsidR="00692616" w:rsidRPr="002A7D56">
              <w:rPr>
                <w:rStyle w:val="Hyperlink"/>
                <w:noProof/>
              </w:rPr>
              <w:t>3.3.3.2.</w:t>
            </w:r>
            <w:r w:rsidR="00692616">
              <w:rPr>
                <w:rFonts w:eastAsiaTheme="minorEastAsia" w:cstheme="minorBidi"/>
                <w:noProof/>
                <w:sz w:val="24"/>
                <w:szCs w:val="24"/>
                <w:lang w:eastAsia="en-GB"/>
              </w:rPr>
              <w:tab/>
            </w:r>
            <w:r w:rsidR="00692616" w:rsidRPr="002A7D56">
              <w:rPr>
                <w:rStyle w:val="Hyperlink"/>
                <w:noProof/>
              </w:rPr>
              <w:t>Instability footwear</w:t>
            </w:r>
            <w:r w:rsidR="00692616">
              <w:rPr>
                <w:noProof/>
                <w:webHidden/>
              </w:rPr>
              <w:tab/>
            </w:r>
            <w:r w:rsidR="00692616">
              <w:rPr>
                <w:noProof/>
                <w:webHidden/>
              </w:rPr>
              <w:fldChar w:fldCharType="begin"/>
            </w:r>
            <w:r w:rsidR="00692616">
              <w:rPr>
                <w:noProof/>
                <w:webHidden/>
              </w:rPr>
              <w:instrText xml:space="preserve"> PAGEREF _Toc156403465 \h </w:instrText>
            </w:r>
            <w:r w:rsidR="00692616">
              <w:rPr>
                <w:noProof/>
                <w:webHidden/>
              </w:rPr>
            </w:r>
            <w:r w:rsidR="00692616">
              <w:rPr>
                <w:noProof/>
                <w:webHidden/>
              </w:rPr>
              <w:fldChar w:fldCharType="separate"/>
            </w:r>
            <w:r w:rsidR="00F77E41">
              <w:rPr>
                <w:noProof/>
                <w:webHidden/>
              </w:rPr>
              <w:t>103</w:t>
            </w:r>
            <w:r w:rsidR="00692616">
              <w:rPr>
                <w:noProof/>
                <w:webHidden/>
              </w:rPr>
              <w:fldChar w:fldCharType="end"/>
            </w:r>
          </w:hyperlink>
        </w:p>
        <w:p w14:paraId="39CE883E" w14:textId="40CB7A22"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466" w:history="1">
            <w:r w:rsidR="00692616" w:rsidRPr="002A7D56">
              <w:rPr>
                <w:rStyle w:val="Hyperlink"/>
                <w:noProof/>
              </w:rPr>
              <w:t>3.3.3.3.</w:t>
            </w:r>
            <w:r w:rsidR="00692616">
              <w:rPr>
                <w:rFonts w:eastAsiaTheme="minorEastAsia" w:cstheme="minorBidi"/>
                <w:noProof/>
                <w:sz w:val="24"/>
                <w:szCs w:val="24"/>
                <w:lang w:eastAsia="en-GB"/>
              </w:rPr>
              <w:tab/>
            </w:r>
            <w:r w:rsidR="00692616" w:rsidRPr="002A7D56">
              <w:rPr>
                <w:rStyle w:val="Hyperlink"/>
                <w:noProof/>
              </w:rPr>
              <w:t>Lift footwear</w:t>
            </w:r>
            <w:r w:rsidR="00692616">
              <w:rPr>
                <w:noProof/>
                <w:webHidden/>
              </w:rPr>
              <w:tab/>
            </w:r>
            <w:r w:rsidR="00692616">
              <w:rPr>
                <w:noProof/>
                <w:webHidden/>
              </w:rPr>
              <w:fldChar w:fldCharType="begin"/>
            </w:r>
            <w:r w:rsidR="00692616">
              <w:rPr>
                <w:noProof/>
                <w:webHidden/>
              </w:rPr>
              <w:instrText xml:space="preserve"> PAGEREF _Toc156403466 \h </w:instrText>
            </w:r>
            <w:r w:rsidR="00692616">
              <w:rPr>
                <w:noProof/>
                <w:webHidden/>
              </w:rPr>
            </w:r>
            <w:r w:rsidR="00692616">
              <w:rPr>
                <w:noProof/>
                <w:webHidden/>
              </w:rPr>
              <w:fldChar w:fldCharType="separate"/>
            </w:r>
            <w:r w:rsidR="00F77E41">
              <w:rPr>
                <w:noProof/>
                <w:webHidden/>
              </w:rPr>
              <w:t>104</w:t>
            </w:r>
            <w:r w:rsidR="00692616">
              <w:rPr>
                <w:noProof/>
                <w:webHidden/>
              </w:rPr>
              <w:fldChar w:fldCharType="end"/>
            </w:r>
          </w:hyperlink>
        </w:p>
        <w:p w14:paraId="434D83D2" w14:textId="59194EFB" w:rsidR="00692616" w:rsidRDefault="003D37A0">
          <w:pPr>
            <w:pStyle w:val="TOC2"/>
            <w:rPr>
              <w:rFonts w:eastAsiaTheme="minorEastAsia" w:cstheme="minorBidi"/>
              <w:b w:val="0"/>
              <w:bCs w:val="0"/>
              <w:noProof/>
              <w:sz w:val="24"/>
              <w:szCs w:val="24"/>
              <w:lang w:eastAsia="en-GB"/>
            </w:rPr>
          </w:pPr>
          <w:hyperlink w:anchor="_Toc156403467" w:history="1">
            <w:r w:rsidR="00692616" w:rsidRPr="002A7D56">
              <w:rPr>
                <w:rStyle w:val="Hyperlink"/>
                <w:noProof/>
              </w:rPr>
              <w:t>3.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467 \h </w:instrText>
            </w:r>
            <w:r w:rsidR="00692616">
              <w:rPr>
                <w:noProof/>
                <w:webHidden/>
              </w:rPr>
            </w:r>
            <w:r w:rsidR="00692616">
              <w:rPr>
                <w:noProof/>
                <w:webHidden/>
              </w:rPr>
              <w:fldChar w:fldCharType="separate"/>
            </w:r>
            <w:r w:rsidR="00F77E41">
              <w:rPr>
                <w:noProof/>
                <w:webHidden/>
              </w:rPr>
              <w:t>105</w:t>
            </w:r>
            <w:r w:rsidR="00692616">
              <w:rPr>
                <w:noProof/>
                <w:webHidden/>
              </w:rPr>
              <w:fldChar w:fldCharType="end"/>
            </w:r>
          </w:hyperlink>
        </w:p>
        <w:p w14:paraId="0FC6EC34" w14:textId="3AF7CADA"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68" w:history="1">
            <w:r w:rsidR="00692616" w:rsidRPr="002A7D56">
              <w:rPr>
                <w:rStyle w:val="Hyperlink"/>
                <w:noProof/>
              </w:rPr>
              <w:t>3.4.1.</w:t>
            </w:r>
            <w:r w:rsidR="00692616">
              <w:rPr>
                <w:rFonts w:eastAsiaTheme="minorEastAsia" w:cstheme="minorBidi"/>
                <w:noProof/>
                <w:sz w:val="24"/>
                <w:szCs w:val="24"/>
                <w:lang w:eastAsia="en-GB"/>
              </w:rPr>
              <w:tab/>
            </w:r>
            <w:r w:rsidR="00692616" w:rsidRPr="002A7D56">
              <w:rPr>
                <w:rStyle w:val="Hyperlink"/>
                <w:noProof/>
              </w:rPr>
              <w:t>Limitations of the current study</w:t>
            </w:r>
            <w:r w:rsidR="00692616">
              <w:rPr>
                <w:noProof/>
                <w:webHidden/>
              </w:rPr>
              <w:tab/>
            </w:r>
            <w:r w:rsidR="00692616">
              <w:rPr>
                <w:noProof/>
                <w:webHidden/>
              </w:rPr>
              <w:fldChar w:fldCharType="begin"/>
            </w:r>
            <w:r w:rsidR="00692616">
              <w:rPr>
                <w:noProof/>
                <w:webHidden/>
              </w:rPr>
              <w:instrText xml:space="preserve"> PAGEREF _Toc156403468 \h </w:instrText>
            </w:r>
            <w:r w:rsidR="00692616">
              <w:rPr>
                <w:noProof/>
                <w:webHidden/>
              </w:rPr>
            </w:r>
            <w:r w:rsidR="00692616">
              <w:rPr>
                <w:noProof/>
                <w:webHidden/>
              </w:rPr>
              <w:fldChar w:fldCharType="separate"/>
            </w:r>
            <w:r w:rsidR="00F77E41">
              <w:rPr>
                <w:noProof/>
                <w:webHidden/>
              </w:rPr>
              <w:t>110</w:t>
            </w:r>
            <w:r w:rsidR="00692616">
              <w:rPr>
                <w:noProof/>
                <w:webHidden/>
              </w:rPr>
              <w:fldChar w:fldCharType="end"/>
            </w:r>
          </w:hyperlink>
        </w:p>
        <w:p w14:paraId="5D60435B" w14:textId="4F2DD49A" w:rsidR="00692616" w:rsidRDefault="003D37A0">
          <w:pPr>
            <w:pStyle w:val="TOC2"/>
            <w:rPr>
              <w:rFonts w:eastAsiaTheme="minorEastAsia" w:cstheme="minorBidi"/>
              <w:b w:val="0"/>
              <w:bCs w:val="0"/>
              <w:noProof/>
              <w:sz w:val="24"/>
              <w:szCs w:val="24"/>
              <w:lang w:eastAsia="en-GB"/>
            </w:rPr>
          </w:pPr>
          <w:hyperlink w:anchor="_Toc156403469" w:history="1">
            <w:r w:rsidR="00692616" w:rsidRPr="002A7D56">
              <w:rPr>
                <w:rStyle w:val="Hyperlink"/>
                <w:noProof/>
              </w:rPr>
              <w:t>3.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469 \h </w:instrText>
            </w:r>
            <w:r w:rsidR="00692616">
              <w:rPr>
                <w:noProof/>
                <w:webHidden/>
              </w:rPr>
            </w:r>
            <w:r w:rsidR="00692616">
              <w:rPr>
                <w:noProof/>
                <w:webHidden/>
              </w:rPr>
              <w:fldChar w:fldCharType="separate"/>
            </w:r>
            <w:r w:rsidR="00F77E41">
              <w:rPr>
                <w:noProof/>
                <w:webHidden/>
              </w:rPr>
              <w:t>110</w:t>
            </w:r>
            <w:r w:rsidR="00692616">
              <w:rPr>
                <w:noProof/>
                <w:webHidden/>
              </w:rPr>
              <w:fldChar w:fldCharType="end"/>
            </w:r>
          </w:hyperlink>
        </w:p>
        <w:p w14:paraId="5104EA4D" w14:textId="2C41F5C2" w:rsidR="00692616" w:rsidRDefault="003D37A0">
          <w:pPr>
            <w:pStyle w:val="TOC1"/>
            <w:tabs>
              <w:tab w:val="left" w:pos="480"/>
            </w:tabs>
            <w:rPr>
              <w:rFonts w:eastAsiaTheme="minorEastAsia" w:cstheme="minorBidi"/>
              <w:b w:val="0"/>
              <w:bCs w:val="0"/>
              <w:i w:val="0"/>
              <w:iCs w:val="0"/>
              <w:noProof/>
              <w:lang w:eastAsia="en-GB"/>
            </w:rPr>
          </w:pPr>
          <w:hyperlink w:anchor="_Toc156403470" w:history="1">
            <w:r w:rsidR="00692616" w:rsidRPr="002A7D56">
              <w:rPr>
                <w:rStyle w:val="Hyperlink"/>
                <w:noProof/>
              </w:rPr>
              <w:t>4.</w:t>
            </w:r>
            <w:r w:rsidR="00692616">
              <w:rPr>
                <w:rFonts w:eastAsiaTheme="minorEastAsia" w:cstheme="minorBidi"/>
                <w:b w:val="0"/>
                <w:bCs w:val="0"/>
                <w:i w:val="0"/>
                <w:iCs w:val="0"/>
                <w:noProof/>
                <w:lang w:eastAsia="en-GB"/>
              </w:rPr>
              <w:tab/>
            </w:r>
            <w:r w:rsidR="00692616" w:rsidRPr="002A7D56">
              <w:rPr>
                <w:rStyle w:val="Hyperlink"/>
                <w:noProof/>
              </w:rPr>
              <w:t>Design Characteristics of Off-the-Shelf Children’s Stability Footwear</w:t>
            </w:r>
            <w:r w:rsidR="00692616">
              <w:rPr>
                <w:noProof/>
                <w:webHidden/>
              </w:rPr>
              <w:tab/>
            </w:r>
            <w:r w:rsidR="00692616">
              <w:rPr>
                <w:noProof/>
                <w:webHidden/>
              </w:rPr>
              <w:fldChar w:fldCharType="begin"/>
            </w:r>
            <w:r w:rsidR="00692616">
              <w:rPr>
                <w:noProof/>
                <w:webHidden/>
              </w:rPr>
              <w:instrText xml:space="preserve"> PAGEREF _Toc156403470 \h </w:instrText>
            </w:r>
            <w:r w:rsidR="00692616">
              <w:rPr>
                <w:noProof/>
                <w:webHidden/>
              </w:rPr>
            </w:r>
            <w:r w:rsidR="00692616">
              <w:rPr>
                <w:noProof/>
                <w:webHidden/>
              </w:rPr>
              <w:fldChar w:fldCharType="separate"/>
            </w:r>
            <w:r w:rsidR="00F77E41">
              <w:rPr>
                <w:noProof/>
                <w:webHidden/>
              </w:rPr>
              <w:t>112</w:t>
            </w:r>
            <w:r w:rsidR="00692616">
              <w:rPr>
                <w:noProof/>
                <w:webHidden/>
              </w:rPr>
              <w:fldChar w:fldCharType="end"/>
            </w:r>
          </w:hyperlink>
        </w:p>
        <w:p w14:paraId="449D698F" w14:textId="797DD6D5" w:rsidR="00692616" w:rsidRDefault="003D37A0">
          <w:pPr>
            <w:pStyle w:val="TOC2"/>
            <w:rPr>
              <w:rFonts w:eastAsiaTheme="minorEastAsia" w:cstheme="minorBidi"/>
              <w:b w:val="0"/>
              <w:bCs w:val="0"/>
              <w:noProof/>
              <w:sz w:val="24"/>
              <w:szCs w:val="24"/>
              <w:lang w:eastAsia="en-GB"/>
            </w:rPr>
          </w:pPr>
          <w:hyperlink w:anchor="_Toc156403471" w:history="1">
            <w:r w:rsidR="00692616" w:rsidRPr="002A7D56">
              <w:rPr>
                <w:rStyle w:val="Hyperlink"/>
                <w:noProof/>
              </w:rPr>
              <w:t>4.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71 \h </w:instrText>
            </w:r>
            <w:r w:rsidR="00692616">
              <w:rPr>
                <w:noProof/>
                <w:webHidden/>
              </w:rPr>
            </w:r>
            <w:r w:rsidR="00692616">
              <w:rPr>
                <w:noProof/>
                <w:webHidden/>
              </w:rPr>
              <w:fldChar w:fldCharType="separate"/>
            </w:r>
            <w:r w:rsidR="00F77E41">
              <w:rPr>
                <w:noProof/>
                <w:webHidden/>
              </w:rPr>
              <w:t>112</w:t>
            </w:r>
            <w:r w:rsidR="00692616">
              <w:rPr>
                <w:noProof/>
                <w:webHidden/>
              </w:rPr>
              <w:fldChar w:fldCharType="end"/>
            </w:r>
          </w:hyperlink>
        </w:p>
        <w:p w14:paraId="65E767C4" w14:textId="6BA7B4E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72" w:history="1">
            <w:r w:rsidR="00692616" w:rsidRPr="002A7D56">
              <w:rPr>
                <w:rStyle w:val="Hyperlink"/>
                <w:noProof/>
              </w:rPr>
              <w:t>4.1.1.</w:t>
            </w:r>
            <w:r w:rsidR="00692616">
              <w:rPr>
                <w:rFonts w:eastAsiaTheme="minorEastAsia" w:cstheme="minorBidi"/>
                <w:noProof/>
                <w:sz w:val="24"/>
                <w:szCs w:val="24"/>
                <w:lang w:eastAsia="en-GB"/>
              </w:rPr>
              <w:tab/>
            </w:r>
            <w:r w:rsidR="00692616" w:rsidRPr="002A7D56">
              <w:rPr>
                <w:rStyle w:val="Hyperlink"/>
                <w:noProof/>
              </w:rPr>
              <w:t>Aim and objectives</w:t>
            </w:r>
            <w:r w:rsidR="00692616">
              <w:rPr>
                <w:noProof/>
                <w:webHidden/>
              </w:rPr>
              <w:tab/>
            </w:r>
            <w:r w:rsidR="00692616">
              <w:rPr>
                <w:noProof/>
                <w:webHidden/>
              </w:rPr>
              <w:fldChar w:fldCharType="begin"/>
            </w:r>
            <w:r w:rsidR="00692616">
              <w:rPr>
                <w:noProof/>
                <w:webHidden/>
              </w:rPr>
              <w:instrText xml:space="preserve"> PAGEREF _Toc156403472 \h </w:instrText>
            </w:r>
            <w:r w:rsidR="00692616">
              <w:rPr>
                <w:noProof/>
                <w:webHidden/>
              </w:rPr>
            </w:r>
            <w:r w:rsidR="00692616">
              <w:rPr>
                <w:noProof/>
                <w:webHidden/>
              </w:rPr>
              <w:fldChar w:fldCharType="separate"/>
            </w:r>
            <w:r w:rsidR="00F77E41">
              <w:rPr>
                <w:noProof/>
                <w:webHidden/>
              </w:rPr>
              <w:t>113</w:t>
            </w:r>
            <w:r w:rsidR="00692616">
              <w:rPr>
                <w:noProof/>
                <w:webHidden/>
              </w:rPr>
              <w:fldChar w:fldCharType="end"/>
            </w:r>
          </w:hyperlink>
        </w:p>
        <w:p w14:paraId="7984BBB7" w14:textId="1BD3976D" w:rsidR="00692616" w:rsidRDefault="003D37A0">
          <w:pPr>
            <w:pStyle w:val="TOC2"/>
            <w:rPr>
              <w:rFonts w:eastAsiaTheme="minorEastAsia" w:cstheme="minorBidi"/>
              <w:b w:val="0"/>
              <w:bCs w:val="0"/>
              <w:noProof/>
              <w:sz w:val="24"/>
              <w:szCs w:val="24"/>
              <w:lang w:eastAsia="en-GB"/>
            </w:rPr>
          </w:pPr>
          <w:hyperlink w:anchor="_Toc156403473" w:history="1">
            <w:r w:rsidR="00692616" w:rsidRPr="002A7D56">
              <w:rPr>
                <w:rStyle w:val="Hyperlink"/>
                <w:noProof/>
              </w:rPr>
              <w:t>4.2.</w:t>
            </w:r>
            <w:r w:rsidR="00692616">
              <w:rPr>
                <w:rFonts w:eastAsiaTheme="minorEastAsia" w:cstheme="minorBidi"/>
                <w:b w:val="0"/>
                <w:bCs w:val="0"/>
                <w:noProof/>
                <w:sz w:val="24"/>
                <w:szCs w:val="24"/>
                <w:lang w:eastAsia="en-GB"/>
              </w:rPr>
              <w:tab/>
            </w:r>
            <w:r w:rsidR="00692616" w:rsidRPr="002A7D56">
              <w:rPr>
                <w:rStyle w:val="Hyperlink"/>
                <w:noProof/>
              </w:rPr>
              <w:t>Methods</w:t>
            </w:r>
            <w:r w:rsidR="00692616">
              <w:rPr>
                <w:noProof/>
                <w:webHidden/>
              </w:rPr>
              <w:tab/>
            </w:r>
            <w:r w:rsidR="00692616">
              <w:rPr>
                <w:noProof/>
                <w:webHidden/>
              </w:rPr>
              <w:fldChar w:fldCharType="begin"/>
            </w:r>
            <w:r w:rsidR="00692616">
              <w:rPr>
                <w:noProof/>
                <w:webHidden/>
              </w:rPr>
              <w:instrText xml:space="preserve"> PAGEREF _Toc156403473 \h </w:instrText>
            </w:r>
            <w:r w:rsidR="00692616">
              <w:rPr>
                <w:noProof/>
                <w:webHidden/>
              </w:rPr>
            </w:r>
            <w:r w:rsidR="00692616">
              <w:rPr>
                <w:noProof/>
                <w:webHidden/>
              </w:rPr>
              <w:fldChar w:fldCharType="separate"/>
            </w:r>
            <w:r w:rsidR="00F77E41">
              <w:rPr>
                <w:noProof/>
                <w:webHidden/>
              </w:rPr>
              <w:t>113</w:t>
            </w:r>
            <w:r w:rsidR="00692616">
              <w:rPr>
                <w:noProof/>
                <w:webHidden/>
              </w:rPr>
              <w:fldChar w:fldCharType="end"/>
            </w:r>
          </w:hyperlink>
        </w:p>
        <w:p w14:paraId="742262CC" w14:textId="1F64E92C"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74" w:history="1">
            <w:r w:rsidR="00692616" w:rsidRPr="002A7D56">
              <w:rPr>
                <w:rStyle w:val="Hyperlink"/>
                <w:noProof/>
              </w:rPr>
              <w:t>4.2.1.</w:t>
            </w:r>
            <w:r w:rsidR="00692616">
              <w:rPr>
                <w:rFonts w:eastAsiaTheme="minorEastAsia" w:cstheme="minorBidi"/>
                <w:noProof/>
                <w:sz w:val="24"/>
                <w:szCs w:val="24"/>
                <w:lang w:eastAsia="en-GB"/>
              </w:rPr>
              <w:tab/>
            </w:r>
            <w:r w:rsidR="00692616" w:rsidRPr="002A7D56">
              <w:rPr>
                <w:rStyle w:val="Hyperlink"/>
                <w:noProof/>
              </w:rPr>
              <w:t>Footwear samples</w:t>
            </w:r>
            <w:r w:rsidR="00692616">
              <w:rPr>
                <w:noProof/>
                <w:webHidden/>
              </w:rPr>
              <w:tab/>
            </w:r>
            <w:r w:rsidR="00692616">
              <w:rPr>
                <w:noProof/>
                <w:webHidden/>
              </w:rPr>
              <w:fldChar w:fldCharType="begin"/>
            </w:r>
            <w:r w:rsidR="00692616">
              <w:rPr>
                <w:noProof/>
                <w:webHidden/>
              </w:rPr>
              <w:instrText xml:space="preserve"> PAGEREF _Toc156403474 \h </w:instrText>
            </w:r>
            <w:r w:rsidR="00692616">
              <w:rPr>
                <w:noProof/>
                <w:webHidden/>
              </w:rPr>
            </w:r>
            <w:r w:rsidR="00692616">
              <w:rPr>
                <w:noProof/>
                <w:webHidden/>
              </w:rPr>
              <w:fldChar w:fldCharType="separate"/>
            </w:r>
            <w:r w:rsidR="00F77E41">
              <w:rPr>
                <w:noProof/>
                <w:webHidden/>
              </w:rPr>
              <w:t>113</w:t>
            </w:r>
            <w:r w:rsidR="00692616">
              <w:rPr>
                <w:noProof/>
                <w:webHidden/>
              </w:rPr>
              <w:fldChar w:fldCharType="end"/>
            </w:r>
          </w:hyperlink>
        </w:p>
        <w:p w14:paraId="66352E1C" w14:textId="7D51F5C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75" w:history="1">
            <w:r w:rsidR="00692616" w:rsidRPr="002A7D56">
              <w:rPr>
                <w:rStyle w:val="Hyperlink"/>
                <w:noProof/>
              </w:rPr>
              <w:t>4.3.</w:t>
            </w:r>
            <w:r w:rsidR="00692616">
              <w:rPr>
                <w:rFonts w:eastAsiaTheme="minorEastAsia" w:cstheme="minorBidi"/>
                <w:noProof/>
                <w:sz w:val="24"/>
                <w:szCs w:val="24"/>
                <w:lang w:eastAsia="en-GB"/>
              </w:rPr>
              <w:tab/>
            </w:r>
            <w:r w:rsidR="00692616" w:rsidRPr="002A7D56">
              <w:rPr>
                <w:rStyle w:val="Hyperlink"/>
                <w:noProof/>
              </w:rPr>
              <w:t>Qualitative assessment of OSSTF components characteristics</w:t>
            </w:r>
            <w:r w:rsidR="00692616">
              <w:rPr>
                <w:noProof/>
                <w:webHidden/>
              </w:rPr>
              <w:tab/>
            </w:r>
            <w:r w:rsidR="00692616">
              <w:rPr>
                <w:noProof/>
                <w:webHidden/>
              </w:rPr>
              <w:fldChar w:fldCharType="begin"/>
            </w:r>
            <w:r w:rsidR="00692616">
              <w:rPr>
                <w:noProof/>
                <w:webHidden/>
              </w:rPr>
              <w:instrText xml:space="preserve"> PAGEREF _Toc156403475 \h </w:instrText>
            </w:r>
            <w:r w:rsidR="00692616">
              <w:rPr>
                <w:noProof/>
                <w:webHidden/>
              </w:rPr>
            </w:r>
            <w:r w:rsidR="00692616">
              <w:rPr>
                <w:noProof/>
                <w:webHidden/>
              </w:rPr>
              <w:fldChar w:fldCharType="separate"/>
            </w:r>
            <w:r w:rsidR="00F77E41">
              <w:rPr>
                <w:noProof/>
                <w:webHidden/>
              </w:rPr>
              <w:t>115</w:t>
            </w:r>
            <w:r w:rsidR="00692616">
              <w:rPr>
                <w:noProof/>
                <w:webHidden/>
              </w:rPr>
              <w:fldChar w:fldCharType="end"/>
            </w:r>
          </w:hyperlink>
        </w:p>
        <w:p w14:paraId="2136C7B5" w14:textId="4C4EC75B"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76" w:history="1">
            <w:r w:rsidR="00692616" w:rsidRPr="002A7D56">
              <w:rPr>
                <w:rStyle w:val="Hyperlink"/>
                <w:noProof/>
              </w:rPr>
              <w:t>4.4.</w:t>
            </w:r>
            <w:r w:rsidR="00692616">
              <w:rPr>
                <w:rFonts w:eastAsiaTheme="minorEastAsia" w:cstheme="minorBidi"/>
                <w:noProof/>
                <w:sz w:val="24"/>
                <w:szCs w:val="24"/>
                <w:lang w:eastAsia="en-GB"/>
              </w:rPr>
              <w:tab/>
            </w:r>
            <w:r w:rsidR="00692616" w:rsidRPr="002A7D56">
              <w:rPr>
                <w:rStyle w:val="Hyperlink"/>
                <w:noProof/>
              </w:rPr>
              <w:t>Quantitative assessment of OSSTF components characteristics</w:t>
            </w:r>
            <w:r w:rsidR="00692616">
              <w:rPr>
                <w:noProof/>
                <w:webHidden/>
              </w:rPr>
              <w:tab/>
            </w:r>
            <w:r w:rsidR="00692616">
              <w:rPr>
                <w:noProof/>
                <w:webHidden/>
              </w:rPr>
              <w:fldChar w:fldCharType="begin"/>
            </w:r>
            <w:r w:rsidR="00692616">
              <w:rPr>
                <w:noProof/>
                <w:webHidden/>
              </w:rPr>
              <w:instrText xml:space="preserve"> PAGEREF _Toc156403476 \h </w:instrText>
            </w:r>
            <w:r w:rsidR="00692616">
              <w:rPr>
                <w:noProof/>
                <w:webHidden/>
              </w:rPr>
            </w:r>
            <w:r w:rsidR="00692616">
              <w:rPr>
                <w:noProof/>
                <w:webHidden/>
              </w:rPr>
              <w:fldChar w:fldCharType="separate"/>
            </w:r>
            <w:r w:rsidR="00F77E41">
              <w:rPr>
                <w:noProof/>
                <w:webHidden/>
              </w:rPr>
              <w:t>116</w:t>
            </w:r>
            <w:r w:rsidR="00692616">
              <w:rPr>
                <w:noProof/>
                <w:webHidden/>
              </w:rPr>
              <w:fldChar w:fldCharType="end"/>
            </w:r>
          </w:hyperlink>
        </w:p>
        <w:p w14:paraId="4D9834EF" w14:textId="0542D5D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77" w:history="1">
            <w:r w:rsidR="00692616" w:rsidRPr="002A7D56">
              <w:rPr>
                <w:rStyle w:val="Hyperlink"/>
                <w:noProof/>
              </w:rPr>
              <w:t>4.4.1.</w:t>
            </w:r>
            <w:r w:rsidR="00692616">
              <w:rPr>
                <w:rFonts w:eastAsiaTheme="minorEastAsia" w:cstheme="minorBidi"/>
                <w:noProof/>
                <w:sz w:val="24"/>
                <w:szCs w:val="24"/>
                <w:lang w:eastAsia="en-GB"/>
              </w:rPr>
              <w:tab/>
            </w:r>
            <w:r w:rsidR="00692616" w:rsidRPr="002A7D56">
              <w:rPr>
                <w:rStyle w:val="Hyperlink"/>
                <w:noProof/>
              </w:rPr>
              <w:t>Analysis</w:t>
            </w:r>
            <w:r w:rsidR="00692616">
              <w:rPr>
                <w:noProof/>
                <w:webHidden/>
              </w:rPr>
              <w:tab/>
            </w:r>
            <w:r w:rsidR="00692616">
              <w:rPr>
                <w:noProof/>
                <w:webHidden/>
              </w:rPr>
              <w:fldChar w:fldCharType="begin"/>
            </w:r>
            <w:r w:rsidR="00692616">
              <w:rPr>
                <w:noProof/>
                <w:webHidden/>
              </w:rPr>
              <w:instrText xml:space="preserve"> PAGEREF _Toc156403477 \h </w:instrText>
            </w:r>
            <w:r w:rsidR="00692616">
              <w:rPr>
                <w:noProof/>
                <w:webHidden/>
              </w:rPr>
            </w:r>
            <w:r w:rsidR="00692616">
              <w:rPr>
                <w:noProof/>
                <w:webHidden/>
              </w:rPr>
              <w:fldChar w:fldCharType="separate"/>
            </w:r>
            <w:r w:rsidR="00F77E41">
              <w:rPr>
                <w:noProof/>
                <w:webHidden/>
              </w:rPr>
              <w:t>117</w:t>
            </w:r>
            <w:r w:rsidR="00692616">
              <w:rPr>
                <w:noProof/>
                <w:webHidden/>
              </w:rPr>
              <w:fldChar w:fldCharType="end"/>
            </w:r>
          </w:hyperlink>
        </w:p>
        <w:p w14:paraId="633387EB" w14:textId="70123C2B" w:rsidR="00692616" w:rsidRDefault="003D37A0">
          <w:pPr>
            <w:pStyle w:val="TOC2"/>
            <w:rPr>
              <w:rFonts w:eastAsiaTheme="minorEastAsia" w:cstheme="minorBidi"/>
              <w:b w:val="0"/>
              <w:bCs w:val="0"/>
              <w:noProof/>
              <w:sz w:val="24"/>
              <w:szCs w:val="24"/>
              <w:lang w:eastAsia="en-GB"/>
            </w:rPr>
          </w:pPr>
          <w:hyperlink w:anchor="_Toc156403478" w:history="1">
            <w:r w:rsidR="00692616" w:rsidRPr="002A7D56">
              <w:rPr>
                <w:rStyle w:val="Hyperlink"/>
                <w:noProof/>
              </w:rPr>
              <w:t>4.5.</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478 \h </w:instrText>
            </w:r>
            <w:r w:rsidR="00692616">
              <w:rPr>
                <w:noProof/>
                <w:webHidden/>
              </w:rPr>
            </w:r>
            <w:r w:rsidR="00692616">
              <w:rPr>
                <w:noProof/>
                <w:webHidden/>
              </w:rPr>
              <w:fldChar w:fldCharType="separate"/>
            </w:r>
            <w:r w:rsidR="00F77E41">
              <w:rPr>
                <w:noProof/>
                <w:webHidden/>
              </w:rPr>
              <w:t>118</w:t>
            </w:r>
            <w:r w:rsidR="00692616">
              <w:rPr>
                <w:noProof/>
                <w:webHidden/>
              </w:rPr>
              <w:fldChar w:fldCharType="end"/>
            </w:r>
          </w:hyperlink>
        </w:p>
        <w:p w14:paraId="4AF22D12" w14:textId="069B3E20" w:rsidR="00692616" w:rsidRDefault="003D37A0">
          <w:pPr>
            <w:pStyle w:val="TOC2"/>
            <w:rPr>
              <w:rFonts w:eastAsiaTheme="minorEastAsia" w:cstheme="minorBidi"/>
              <w:b w:val="0"/>
              <w:bCs w:val="0"/>
              <w:noProof/>
              <w:sz w:val="24"/>
              <w:szCs w:val="24"/>
              <w:lang w:eastAsia="en-GB"/>
            </w:rPr>
          </w:pPr>
          <w:hyperlink w:anchor="_Toc156403479" w:history="1">
            <w:r w:rsidR="00692616" w:rsidRPr="002A7D56">
              <w:rPr>
                <w:rStyle w:val="Hyperlink"/>
                <w:noProof/>
              </w:rPr>
              <w:t>4.6.</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479 \h </w:instrText>
            </w:r>
            <w:r w:rsidR="00692616">
              <w:rPr>
                <w:noProof/>
                <w:webHidden/>
              </w:rPr>
            </w:r>
            <w:r w:rsidR="00692616">
              <w:rPr>
                <w:noProof/>
                <w:webHidden/>
              </w:rPr>
              <w:fldChar w:fldCharType="separate"/>
            </w:r>
            <w:r w:rsidR="00F77E41">
              <w:rPr>
                <w:noProof/>
                <w:webHidden/>
              </w:rPr>
              <w:t>122</w:t>
            </w:r>
            <w:r w:rsidR="00692616">
              <w:rPr>
                <w:noProof/>
                <w:webHidden/>
              </w:rPr>
              <w:fldChar w:fldCharType="end"/>
            </w:r>
          </w:hyperlink>
        </w:p>
        <w:p w14:paraId="47B7D831" w14:textId="0CAB18E3" w:rsidR="00692616" w:rsidRDefault="003D37A0">
          <w:pPr>
            <w:pStyle w:val="TOC2"/>
            <w:rPr>
              <w:rFonts w:eastAsiaTheme="minorEastAsia" w:cstheme="minorBidi"/>
              <w:b w:val="0"/>
              <w:bCs w:val="0"/>
              <w:noProof/>
              <w:sz w:val="24"/>
              <w:szCs w:val="24"/>
              <w:lang w:eastAsia="en-GB"/>
            </w:rPr>
          </w:pPr>
          <w:hyperlink w:anchor="_Toc156403480" w:history="1">
            <w:r w:rsidR="00692616" w:rsidRPr="002A7D56">
              <w:rPr>
                <w:rStyle w:val="Hyperlink"/>
                <w:noProof/>
              </w:rPr>
              <w:t>4.7.</w:t>
            </w:r>
            <w:r w:rsidR="00692616">
              <w:rPr>
                <w:rFonts w:eastAsiaTheme="minorEastAsia" w:cstheme="minorBidi"/>
                <w:b w:val="0"/>
                <w:bCs w:val="0"/>
                <w:noProof/>
                <w:sz w:val="24"/>
                <w:szCs w:val="24"/>
                <w:lang w:eastAsia="en-GB"/>
              </w:rPr>
              <w:tab/>
            </w:r>
            <w:r w:rsidR="00692616" w:rsidRPr="002A7D56">
              <w:rPr>
                <w:rStyle w:val="Hyperlink"/>
                <w:noProof/>
              </w:rPr>
              <w:t>Conclusions</w:t>
            </w:r>
            <w:r w:rsidR="00692616">
              <w:rPr>
                <w:noProof/>
                <w:webHidden/>
              </w:rPr>
              <w:tab/>
            </w:r>
            <w:r w:rsidR="00692616">
              <w:rPr>
                <w:noProof/>
                <w:webHidden/>
              </w:rPr>
              <w:fldChar w:fldCharType="begin"/>
            </w:r>
            <w:r w:rsidR="00692616">
              <w:rPr>
                <w:noProof/>
                <w:webHidden/>
              </w:rPr>
              <w:instrText xml:space="preserve"> PAGEREF _Toc156403480 \h </w:instrText>
            </w:r>
            <w:r w:rsidR="00692616">
              <w:rPr>
                <w:noProof/>
                <w:webHidden/>
              </w:rPr>
            </w:r>
            <w:r w:rsidR="00692616">
              <w:rPr>
                <w:noProof/>
                <w:webHidden/>
              </w:rPr>
              <w:fldChar w:fldCharType="separate"/>
            </w:r>
            <w:r w:rsidR="00F77E41">
              <w:rPr>
                <w:noProof/>
                <w:webHidden/>
              </w:rPr>
              <w:t>123</w:t>
            </w:r>
            <w:r w:rsidR="00692616">
              <w:rPr>
                <w:noProof/>
                <w:webHidden/>
              </w:rPr>
              <w:fldChar w:fldCharType="end"/>
            </w:r>
          </w:hyperlink>
        </w:p>
        <w:p w14:paraId="72EDA2AB" w14:textId="1AE665FA" w:rsidR="00692616" w:rsidRDefault="003D37A0">
          <w:pPr>
            <w:pStyle w:val="TOC1"/>
            <w:tabs>
              <w:tab w:val="left" w:pos="480"/>
            </w:tabs>
            <w:rPr>
              <w:rFonts w:eastAsiaTheme="minorEastAsia" w:cstheme="minorBidi"/>
              <w:b w:val="0"/>
              <w:bCs w:val="0"/>
              <w:i w:val="0"/>
              <w:iCs w:val="0"/>
              <w:noProof/>
              <w:lang w:eastAsia="en-GB"/>
            </w:rPr>
          </w:pPr>
          <w:hyperlink w:anchor="_Toc156403481" w:history="1">
            <w:r w:rsidR="00692616" w:rsidRPr="002A7D56">
              <w:rPr>
                <w:rStyle w:val="Hyperlink"/>
                <w:noProof/>
              </w:rPr>
              <w:t>5.</w:t>
            </w:r>
            <w:r w:rsidR="00692616">
              <w:rPr>
                <w:rFonts w:eastAsiaTheme="minorEastAsia" w:cstheme="minorBidi"/>
                <w:b w:val="0"/>
                <w:bCs w:val="0"/>
                <w:i w:val="0"/>
                <w:iCs w:val="0"/>
                <w:noProof/>
                <w:lang w:eastAsia="en-GB"/>
              </w:rPr>
              <w:tab/>
            </w:r>
            <w:r w:rsidR="00692616" w:rsidRPr="002A7D56">
              <w:rPr>
                <w:rStyle w:val="Hyperlink"/>
                <w:noProof/>
              </w:rPr>
              <w:t>Defining and grouping children’s therapeutic footwear and criteria for their prescription: An international expert Delphi consensus study</w:t>
            </w:r>
            <w:r w:rsidR="00692616">
              <w:rPr>
                <w:noProof/>
                <w:webHidden/>
              </w:rPr>
              <w:tab/>
            </w:r>
            <w:r w:rsidR="00692616">
              <w:rPr>
                <w:noProof/>
                <w:webHidden/>
              </w:rPr>
              <w:fldChar w:fldCharType="begin"/>
            </w:r>
            <w:r w:rsidR="00692616">
              <w:rPr>
                <w:noProof/>
                <w:webHidden/>
              </w:rPr>
              <w:instrText xml:space="preserve"> PAGEREF _Toc156403481 \h </w:instrText>
            </w:r>
            <w:r w:rsidR="00692616">
              <w:rPr>
                <w:noProof/>
                <w:webHidden/>
              </w:rPr>
            </w:r>
            <w:r w:rsidR="00692616">
              <w:rPr>
                <w:noProof/>
                <w:webHidden/>
              </w:rPr>
              <w:fldChar w:fldCharType="separate"/>
            </w:r>
            <w:r w:rsidR="00F77E41">
              <w:rPr>
                <w:noProof/>
                <w:webHidden/>
              </w:rPr>
              <w:t>125</w:t>
            </w:r>
            <w:r w:rsidR="00692616">
              <w:rPr>
                <w:noProof/>
                <w:webHidden/>
              </w:rPr>
              <w:fldChar w:fldCharType="end"/>
            </w:r>
          </w:hyperlink>
        </w:p>
        <w:p w14:paraId="21867648" w14:textId="13E2F36D" w:rsidR="00692616" w:rsidRDefault="003D37A0">
          <w:pPr>
            <w:pStyle w:val="TOC2"/>
            <w:rPr>
              <w:rFonts w:eastAsiaTheme="minorEastAsia" w:cstheme="minorBidi"/>
              <w:b w:val="0"/>
              <w:bCs w:val="0"/>
              <w:noProof/>
              <w:sz w:val="24"/>
              <w:szCs w:val="24"/>
              <w:lang w:eastAsia="en-GB"/>
            </w:rPr>
          </w:pPr>
          <w:hyperlink w:anchor="_Toc156403482" w:history="1">
            <w:r w:rsidR="00692616" w:rsidRPr="002A7D56">
              <w:rPr>
                <w:rStyle w:val="Hyperlink"/>
                <w:noProof/>
              </w:rPr>
              <w:t>5.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82 \h </w:instrText>
            </w:r>
            <w:r w:rsidR="00692616">
              <w:rPr>
                <w:noProof/>
                <w:webHidden/>
              </w:rPr>
            </w:r>
            <w:r w:rsidR="00692616">
              <w:rPr>
                <w:noProof/>
                <w:webHidden/>
              </w:rPr>
              <w:fldChar w:fldCharType="separate"/>
            </w:r>
            <w:r w:rsidR="00F77E41">
              <w:rPr>
                <w:noProof/>
                <w:webHidden/>
              </w:rPr>
              <w:t>125</w:t>
            </w:r>
            <w:r w:rsidR="00692616">
              <w:rPr>
                <w:noProof/>
                <w:webHidden/>
              </w:rPr>
              <w:fldChar w:fldCharType="end"/>
            </w:r>
          </w:hyperlink>
        </w:p>
        <w:p w14:paraId="3E745AE2" w14:textId="04A15AA4"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3" w:history="1">
            <w:r w:rsidR="00692616" w:rsidRPr="002A7D56">
              <w:rPr>
                <w:rStyle w:val="Hyperlink"/>
                <w:noProof/>
              </w:rPr>
              <w:t>5.1.1.</w:t>
            </w:r>
            <w:r w:rsidR="00692616">
              <w:rPr>
                <w:rFonts w:eastAsiaTheme="minorEastAsia" w:cstheme="minorBidi"/>
                <w:noProof/>
                <w:sz w:val="24"/>
                <w:szCs w:val="24"/>
                <w:lang w:eastAsia="en-GB"/>
              </w:rPr>
              <w:tab/>
            </w:r>
            <w:r w:rsidR="00692616" w:rsidRPr="002A7D56">
              <w:rPr>
                <w:rStyle w:val="Hyperlink"/>
                <w:noProof/>
              </w:rPr>
              <w:t>Aims and Objectives</w:t>
            </w:r>
            <w:r w:rsidR="00692616">
              <w:rPr>
                <w:noProof/>
                <w:webHidden/>
              </w:rPr>
              <w:tab/>
            </w:r>
            <w:r w:rsidR="00692616">
              <w:rPr>
                <w:noProof/>
                <w:webHidden/>
              </w:rPr>
              <w:fldChar w:fldCharType="begin"/>
            </w:r>
            <w:r w:rsidR="00692616">
              <w:rPr>
                <w:noProof/>
                <w:webHidden/>
              </w:rPr>
              <w:instrText xml:space="preserve"> PAGEREF _Toc156403483 \h </w:instrText>
            </w:r>
            <w:r w:rsidR="00692616">
              <w:rPr>
                <w:noProof/>
                <w:webHidden/>
              </w:rPr>
            </w:r>
            <w:r w:rsidR="00692616">
              <w:rPr>
                <w:noProof/>
                <w:webHidden/>
              </w:rPr>
              <w:fldChar w:fldCharType="separate"/>
            </w:r>
            <w:r w:rsidR="00F77E41">
              <w:rPr>
                <w:noProof/>
                <w:webHidden/>
              </w:rPr>
              <w:t>128</w:t>
            </w:r>
            <w:r w:rsidR="00692616">
              <w:rPr>
                <w:noProof/>
                <w:webHidden/>
              </w:rPr>
              <w:fldChar w:fldCharType="end"/>
            </w:r>
          </w:hyperlink>
        </w:p>
        <w:p w14:paraId="10CF68D2" w14:textId="3D1F0857" w:rsidR="00692616" w:rsidRDefault="003D37A0">
          <w:pPr>
            <w:pStyle w:val="TOC2"/>
            <w:rPr>
              <w:rFonts w:eastAsiaTheme="minorEastAsia" w:cstheme="minorBidi"/>
              <w:b w:val="0"/>
              <w:bCs w:val="0"/>
              <w:noProof/>
              <w:sz w:val="24"/>
              <w:szCs w:val="24"/>
              <w:lang w:eastAsia="en-GB"/>
            </w:rPr>
          </w:pPr>
          <w:hyperlink w:anchor="_Toc156403484" w:history="1">
            <w:r w:rsidR="00692616" w:rsidRPr="002A7D56">
              <w:rPr>
                <w:rStyle w:val="Hyperlink"/>
                <w:noProof/>
              </w:rPr>
              <w:t>5.2.</w:t>
            </w:r>
            <w:r w:rsidR="00692616">
              <w:rPr>
                <w:rFonts w:eastAsiaTheme="minorEastAsia" w:cstheme="minorBidi"/>
                <w:b w:val="0"/>
                <w:bCs w:val="0"/>
                <w:noProof/>
                <w:sz w:val="24"/>
                <w:szCs w:val="24"/>
                <w:lang w:eastAsia="en-GB"/>
              </w:rPr>
              <w:tab/>
            </w:r>
            <w:r w:rsidR="00692616" w:rsidRPr="002A7D56">
              <w:rPr>
                <w:rStyle w:val="Hyperlink"/>
                <w:noProof/>
              </w:rPr>
              <w:t>Method</w:t>
            </w:r>
            <w:r w:rsidR="00692616">
              <w:rPr>
                <w:noProof/>
                <w:webHidden/>
              </w:rPr>
              <w:tab/>
            </w:r>
            <w:r w:rsidR="00692616">
              <w:rPr>
                <w:noProof/>
                <w:webHidden/>
              </w:rPr>
              <w:fldChar w:fldCharType="begin"/>
            </w:r>
            <w:r w:rsidR="00692616">
              <w:rPr>
                <w:noProof/>
                <w:webHidden/>
              </w:rPr>
              <w:instrText xml:space="preserve"> PAGEREF _Toc156403484 \h </w:instrText>
            </w:r>
            <w:r w:rsidR="00692616">
              <w:rPr>
                <w:noProof/>
                <w:webHidden/>
              </w:rPr>
            </w:r>
            <w:r w:rsidR="00692616">
              <w:rPr>
                <w:noProof/>
                <w:webHidden/>
              </w:rPr>
              <w:fldChar w:fldCharType="separate"/>
            </w:r>
            <w:r w:rsidR="00F77E41">
              <w:rPr>
                <w:noProof/>
                <w:webHidden/>
              </w:rPr>
              <w:t>129</w:t>
            </w:r>
            <w:r w:rsidR="00692616">
              <w:rPr>
                <w:noProof/>
                <w:webHidden/>
              </w:rPr>
              <w:fldChar w:fldCharType="end"/>
            </w:r>
          </w:hyperlink>
        </w:p>
        <w:p w14:paraId="7FF4F629" w14:textId="6A8FC55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5" w:history="1">
            <w:r w:rsidR="00692616" w:rsidRPr="002A7D56">
              <w:rPr>
                <w:rStyle w:val="Hyperlink"/>
                <w:noProof/>
              </w:rPr>
              <w:t>5.2.1.</w:t>
            </w:r>
            <w:r w:rsidR="00692616">
              <w:rPr>
                <w:rFonts w:eastAsiaTheme="minorEastAsia" w:cstheme="minorBidi"/>
                <w:noProof/>
                <w:sz w:val="24"/>
                <w:szCs w:val="24"/>
                <w:lang w:eastAsia="en-GB"/>
              </w:rPr>
              <w:tab/>
            </w:r>
            <w:r w:rsidR="00692616" w:rsidRPr="002A7D56">
              <w:rPr>
                <w:rStyle w:val="Hyperlink"/>
                <w:noProof/>
              </w:rPr>
              <w:t>Identifying Panellists</w:t>
            </w:r>
            <w:r w:rsidR="00692616">
              <w:rPr>
                <w:noProof/>
                <w:webHidden/>
              </w:rPr>
              <w:tab/>
            </w:r>
            <w:r w:rsidR="00692616">
              <w:rPr>
                <w:noProof/>
                <w:webHidden/>
              </w:rPr>
              <w:fldChar w:fldCharType="begin"/>
            </w:r>
            <w:r w:rsidR="00692616">
              <w:rPr>
                <w:noProof/>
                <w:webHidden/>
              </w:rPr>
              <w:instrText xml:space="preserve"> PAGEREF _Toc156403485 \h </w:instrText>
            </w:r>
            <w:r w:rsidR="00692616">
              <w:rPr>
                <w:noProof/>
                <w:webHidden/>
              </w:rPr>
            </w:r>
            <w:r w:rsidR="00692616">
              <w:rPr>
                <w:noProof/>
                <w:webHidden/>
              </w:rPr>
              <w:fldChar w:fldCharType="separate"/>
            </w:r>
            <w:r w:rsidR="00F77E41">
              <w:rPr>
                <w:noProof/>
                <w:webHidden/>
              </w:rPr>
              <w:t>129</w:t>
            </w:r>
            <w:r w:rsidR="00692616">
              <w:rPr>
                <w:noProof/>
                <w:webHidden/>
              </w:rPr>
              <w:fldChar w:fldCharType="end"/>
            </w:r>
          </w:hyperlink>
        </w:p>
        <w:p w14:paraId="739473BC" w14:textId="2893D090"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6" w:history="1">
            <w:r w:rsidR="00692616" w:rsidRPr="002A7D56">
              <w:rPr>
                <w:rStyle w:val="Hyperlink"/>
                <w:noProof/>
              </w:rPr>
              <w:t>5.2.2.</w:t>
            </w:r>
            <w:r w:rsidR="00692616">
              <w:rPr>
                <w:rFonts w:eastAsiaTheme="minorEastAsia" w:cstheme="minorBidi"/>
                <w:noProof/>
                <w:sz w:val="24"/>
                <w:szCs w:val="24"/>
                <w:lang w:eastAsia="en-GB"/>
              </w:rPr>
              <w:tab/>
            </w:r>
            <w:r w:rsidR="00692616" w:rsidRPr="002A7D56">
              <w:rPr>
                <w:rStyle w:val="Hyperlink"/>
                <w:noProof/>
              </w:rPr>
              <w:t>Contacting experts</w:t>
            </w:r>
            <w:r w:rsidR="00692616">
              <w:rPr>
                <w:noProof/>
                <w:webHidden/>
              </w:rPr>
              <w:tab/>
            </w:r>
            <w:r w:rsidR="00692616">
              <w:rPr>
                <w:noProof/>
                <w:webHidden/>
              </w:rPr>
              <w:fldChar w:fldCharType="begin"/>
            </w:r>
            <w:r w:rsidR="00692616">
              <w:rPr>
                <w:noProof/>
                <w:webHidden/>
              </w:rPr>
              <w:instrText xml:space="preserve"> PAGEREF _Toc156403486 \h </w:instrText>
            </w:r>
            <w:r w:rsidR="00692616">
              <w:rPr>
                <w:noProof/>
                <w:webHidden/>
              </w:rPr>
            </w:r>
            <w:r w:rsidR="00692616">
              <w:rPr>
                <w:noProof/>
                <w:webHidden/>
              </w:rPr>
              <w:fldChar w:fldCharType="separate"/>
            </w:r>
            <w:r w:rsidR="00F77E41">
              <w:rPr>
                <w:noProof/>
                <w:webHidden/>
              </w:rPr>
              <w:t>130</w:t>
            </w:r>
            <w:r w:rsidR="00692616">
              <w:rPr>
                <w:noProof/>
                <w:webHidden/>
              </w:rPr>
              <w:fldChar w:fldCharType="end"/>
            </w:r>
          </w:hyperlink>
        </w:p>
        <w:p w14:paraId="2128E26B" w14:textId="49B4F23D"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7" w:history="1">
            <w:r w:rsidR="00692616" w:rsidRPr="002A7D56">
              <w:rPr>
                <w:rStyle w:val="Hyperlink"/>
                <w:noProof/>
              </w:rPr>
              <w:t>5.2.3.</w:t>
            </w:r>
            <w:r w:rsidR="00692616">
              <w:rPr>
                <w:rFonts w:eastAsiaTheme="minorEastAsia" w:cstheme="minorBidi"/>
                <w:noProof/>
                <w:sz w:val="24"/>
                <w:szCs w:val="24"/>
                <w:lang w:eastAsia="en-GB"/>
              </w:rPr>
              <w:tab/>
            </w:r>
            <w:r w:rsidR="00692616" w:rsidRPr="002A7D56">
              <w:rPr>
                <w:rStyle w:val="Hyperlink"/>
                <w:noProof/>
              </w:rPr>
              <w:t>Questionnaire design</w:t>
            </w:r>
            <w:r w:rsidR="00692616">
              <w:rPr>
                <w:noProof/>
                <w:webHidden/>
              </w:rPr>
              <w:tab/>
            </w:r>
            <w:r w:rsidR="00692616">
              <w:rPr>
                <w:noProof/>
                <w:webHidden/>
              </w:rPr>
              <w:fldChar w:fldCharType="begin"/>
            </w:r>
            <w:r w:rsidR="00692616">
              <w:rPr>
                <w:noProof/>
                <w:webHidden/>
              </w:rPr>
              <w:instrText xml:space="preserve"> PAGEREF _Toc156403487 \h </w:instrText>
            </w:r>
            <w:r w:rsidR="00692616">
              <w:rPr>
                <w:noProof/>
                <w:webHidden/>
              </w:rPr>
            </w:r>
            <w:r w:rsidR="00692616">
              <w:rPr>
                <w:noProof/>
                <w:webHidden/>
              </w:rPr>
              <w:fldChar w:fldCharType="separate"/>
            </w:r>
            <w:r w:rsidR="00F77E41">
              <w:rPr>
                <w:noProof/>
                <w:webHidden/>
              </w:rPr>
              <w:t>130</w:t>
            </w:r>
            <w:r w:rsidR="00692616">
              <w:rPr>
                <w:noProof/>
                <w:webHidden/>
              </w:rPr>
              <w:fldChar w:fldCharType="end"/>
            </w:r>
          </w:hyperlink>
        </w:p>
        <w:p w14:paraId="3882E4BC" w14:textId="3DBDE46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8" w:history="1">
            <w:r w:rsidR="00692616" w:rsidRPr="002A7D56">
              <w:rPr>
                <w:rStyle w:val="Hyperlink"/>
                <w:noProof/>
              </w:rPr>
              <w:t>5.2.4.</w:t>
            </w:r>
            <w:r w:rsidR="00692616">
              <w:rPr>
                <w:rFonts w:eastAsiaTheme="minorEastAsia" w:cstheme="minorBidi"/>
                <w:noProof/>
                <w:sz w:val="24"/>
                <w:szCs w:val="24"/>
                <w:lang w:eastAsia="en-GB"/>
              </w:rPr>
              <w:tab/>
            </w:r>
            <w:r w:rsidR="00692616" w:rsidRPr="002A7D56">
              <w:rPr>
                <w:rStyle w:val="Hyperlink"/>
                <w:noProof/>
              </w:rPr>
              <w:t>Distribution</w:t>
            </w:r>
            <w:r w:rsidR="00692616">
              <w:rPr>
                <w:noProof/>
                <w:webHidden/>
              </w:rPr>
              <w:tab/>
            </w:r>
            <w:r w:rsidR="00692616">
              <w:rPr>
                <w:noProof/>
                <w:webHidden/>
              </w:rPr>
              <w:fldChar w:fldCharType="begin"/>
            </w:r>
            <w:r w:rsidR="00692616">
              <w:rPr>
                <w:noProof/>
                <w:webHidden/>
              </w:rPr>
              <w:instrText xml:space="preserve"> PAGEREF _Toc156403488 \h </w:instrText>
            </w:r>
            <w:r w:rsidR="00692616">
              <w:rPr>
                <w:noProof/>
                <w:webHidden/>
              </w:rPr>
            </w:r>
            <w:r w:rsidR="00692616">
              <w:rPr>
                <w:noProof/>
                <w:webHidden/>
              </w:rPr>
              <w:fldChar w:fldCharType="separate"/>
            </w:r>
            <w:r w:rsidR="00F77E41">
              <w:rPr>
                <w:noProof/>
                <w:webHidden/>
              </w:rPr>
              <w:t>133</w:t>
            </w:r>
            <w:r w:rsidR="00692616">
              <w:rPr>
                <w:noProof/>
                <w:webHidden/>
              </w:rPr>
              <w:fldChar w:fldCharType="end"/>
            </w:r>
          </w:hyperlink>
        </w:p>
        <w:p w14:paraId="108DCD2D" w14:textId="38F01FE1"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89" w:history="1">
            <w:r w:rsidR="00692616" w:rsidRPr="002A7D56">
              <w:rPr>
                <w:rStyle w:val="Hyperlink"/>
                <w:noProof/>
              </w:rPr>
              <w:t>5.2.5.</w:t>
            </w:r>
            <w:r w:rsidR="00692616">
              <w:rPr>
                <w:rFonts w:eastAsiaTheme="minorEastAsia" w:cstheme="minorBidi"/>
                <w:noProof/>
                <w:sz w:val="24"/>
                <w:szCs w:val="24"/>
                <w:lang w:eastAsia="en-GB"/>
              </w:rPr>
              <w:tab/>
            </w:r>
            <w:r w:rsidR="00692616" w:rsidRPr="002A7D56">
              <w:rPr>
                <w:rStyle w:val="Hyperlink"/>
                <w:noProof/>
              </w:rPr>
              <w:t>Analysis of Results</w:t>
            </w:r>
            <w:r w:rsidR="00692616">
              <w:rPr>
                <w:noProof/>
                <w:webHidden/>
              </w:rPr>
              <w:tab/>
            </w:r>
            <w:r w:rsidR="00692616">
              <w:rPr>
                <w:noProof/>
                <w:webHidden/>
              </w:rPr>
              <w:fldChar w:fldCharType="begin"/>
            </w:r>
            <w:r w:rsidR="00692616">
              <w:rPr>
                <w:noProof/>
                <w:webHidden/>
              </w:rPr>
              <w:instrText xml:space="preserve"> PAGEREF _Toc156403489 \h </w:instrText>
            </w:r>
            <w:r w:rsidR="00692616">
              <w:rPr>
                <w:noProof/>
                <w:webHidden/>
              </w:rPr>
            </w:r>
            <w:r w:rsidR="00692616">
              <w:rPr>
                <w:noProof/>
                <w:webHidden/>
              </w:rPr>
              <w:fldChar w:fldCharType="separate"/>
            </w:r>
            <w:r w:rsidR="00F77E41">
              <w:rPr>
                <w:noProof/>
                <w:webHidden/>
              </w:rPr>
              <w:t>133</w:t>
            </w:r>
            <w:r w:rsidR="00692616">
              <w:rPr>
                <w:noProof/>
                <w:webHidden/>
              </w:rPr>
              <w:fldChar w:fldCharType="end"/>
            </w:r>
          </w:hyperlink>
        </w:p>
        <w:p w14:paraId="2B04F8C3" w14:textId="6F03DA1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90" w:history="1">
            <w:r w:rsidR="00692616" w:rsidRPr="002A7D56">
              <w:rPr>
                <w:rStyle w:val="Hyperlink"/>
                <w:noProof/>
              </w:rPr>
              <w:t>5.2.6.</w:t>
            </w:r>
            <w:r w:rsidR="00692616">
              <w:rPr>
                <w:rFonts w:eastAsiaTheme="minorEastAsia" w:cstheme="minorBidi"/>
                <w:noProof/>
                <w:sz w:val="24"/>
                <w:szCs w:val="24"/>
                <w:lang w:eastAsia="en-GB"/>
              </w:rPr>
              <w:tab/>
            </w:r>
            <w:r w:rsidR="00692616" w:rsidRPr="002A7D56">
              <w:rPr>
                <w:rStyle w:val="Hyperlink"/>
                <w:noProof/>
              </w:rPr>
              <w:t>Consensus:</w:t>
            </w:r>
            <w:r w:rsidR="00692616">
              <w:rPr>
                <w:noProof/>
                <w:webHidden/>
              </w:rPr>
              <w:tab/>
            </w:r>
            <w:r w:rsidR="00692616">
              <w:rPr>
                <w:noProof/>
                <w:webHidden/>
              </w:rPr>
              <w:fldChar w:fldCharType="begin"/>
            </w:r>
            <w:r w:rsidR="00692616">
              <w:rPr>
                <w:noProof/>
                <w:webHidden/>
              </w:rPr>
              <w:instrText xml:space="preserve"> PAGEREF _Toc156403490 \h </w:instrText>
            </w:r>
            <w:r w:rsidR="00692616">
              <w:rPr>
                <w:noProof/>
                <w:webHidden/>
              </w:rPr>
            </w:r>
            <w:r w:rsidR="00692616">
              <w:rPr>
                <w:noProof/>
                <w:webHidden/>
              </w:rPr>
              <w:fldChar w:fldCharType="separate"/>
            </w:r>
            <w:r w:rsidR="00F77E41">
              <w:rPr>
                <w:noProof/>
                <w:webHidden/>
              </w:rPr>
              <w:t>134</w:t>
            </w:r>
            <w:r w:rsidR="00692616">
              <w:rPr>
                <w:noProof/>
                <w:webHidden/>
              </w:rPr>
              <w:fldChar w:fldCharType="end"/>
            </w:r>
          </w:hyperlink>
        </w:p>
        <w:p w14:paraId="78C81A44" w14:textId="01D3B9D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91" w:history="1">
            <w:r w:rsidR="00692616" w:rsidRPr="002A7D56">
              <w:rPr>
                <w:rStyle w:val="Hyperlink"/>
                <w:noProof/>
              </w:rPr>
              <w:t>5.2.7.</w:t>
            </w:r>
            <w:r w:rsidR="00692616">
              <w:rPr>
                <w:rFonts w:eastAsiaTheme="minorEastAsia" w:cstheme="minorBidi"/>
                <w:noProof/>
                <w:sz w:val="24"/>
                <w:szCs w:val="24"/>
                <w:lang w:eastAsia="en-GB"/>
              </w:rPr>
              <w:tab/>
            </w:r>
            <w:r w:rsidR="00692616" w:rsidRPr="002A7D56">
              <w:rPr>
                <w:rStyle w:val="Hyperlink"/>
                <w:noProof/>
              </w:rPr>
              <w:t>Cut Off:</w:t>
            </w:r>
            <w:r w:rsidR="00692616">
              <w:rPr>
                <w:noProof/>
                <w:webHidden/>
              </w:rPr>
              <w:tab/>
            </w:r>
            <w:r w:rsidR="00692616">
              <w:rPr>
                <w:noProof/>
                <w:webHidden/>
              </w:rPr>
              <w:fldChar w:fldCharType="begin"/>
            </w:r>
            <w:r w:rsidR="00692616">
              <w:rPr>
                <w:noProof/>
                <w:webHidden/>
              </w:rPr>
              <w:instrText xml:space="preserve"> PAGEREF _Toc156403491 \h </w:instrText>
            </w:r>
            <w:r w:rsidR="00692616">
              <w:rPr>
                <w:noProof/>
                <w:webHidden/>
              </w:rPr>
            </w:r>
            <w:r w:rsidR="00692616">
              <w:rPr>
                <w:noProof/>
                <w:webHidden/>
              </w:rPr>
              <w:fldChar w:fldCharType="separate"/>
            </w:r>
            <w:r w:rsidR="00F77E41">
              <w:rPr>
                <w:noProof/>
                <w:webHidden/>
              </w:rPr>
              <w:t>135</w:t>
            </w:r>
            <w:r w:rsidR="00692616">
              <w:rPr>
                <w:noProof/>
                <w:webHidden/>
              </w:rPr>
              <w:fldChar w:fldCharType="end"/>
            </w:r>
          </w:hyperlink>
        </w:p>
        <w:p w14:paraId="2FA4A335" w14:textId="328E54FD" w:rsidR="00692616" w:rsidRDefault="003D37A0">
          <w:pPr>
            <w:pStyle w:val="TOC2"/>
            <w:rPr>
              <w:rFonts w:eastAsiaTheme="minorEastAsia" w:cstheme="minorBidi"/>
              <w:b w:val="0"/>
              <w:bCs w:val="0"/>
              <w:noProof/>
              <w:sz w:val="24"/>
              <w:szCs w:val="24"/>
              <w:lang w:eastAsia="en-GB"/>
            </w:rPr>
          </w:pPr>
          <w:hyperlink w:anchor="_Toc156403492" w:history="1">
            <w:r w:rsidR="00692616" w:rsidRPr="002A7D56">
              <w:rPr>
                <w:rStyle w:val="Hyperlink"/>
                <w:noProof/>
              </w:rPr>
              <w:t>5.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492 \h </w:instrText>
            </w:r>
            <w:r w:rsidR="00692616">
              <w:rPr>
                <w:noProof/>
                <w:webHidden/>
              </w:rPr>
            </w:r>
            <w:r w:rsidR="00692616">
              <w:rPr>
                <w:noProof/>
                <w:webHidden/>
              </w:rPr>
              <w:fldChar w:fldCharType="separate"/>
            </w:r>
            <w:r w:rsidR="00F77E41">
              <w:rPr>
                <w:noProof/>
                <w:webHidden/>
              </w:rPr>
              <w:t>135</w:t>
            </w:r>
            <w:r w:rsidR="00692616">
              <w:rPr>
                <w:noProof/>
                <w:webHidden/>
              </w:rPr>
              <w:fldChar w:fldCharType="end"/>
            </w:r>
          </w:hyperlink>
        </w:p>
        <w:p w14:paraId="5A15EF82" w14:textId="195F3180"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93" w:history="1">
            <w:r w:rsidR="00692616" w:rsidRPr="002A7D56">
              <w:rPr>
                <w:rStyle w:val="Hyperlink"/>
                <w:noProof/>
              </w:rPr>
              <w:t>5.3.1.</w:t>
            </w:r>
            <w:r w:rsidR="00692616">
              <w:rPr>
                <w:rFonts w:eastAsiaTheme="minorEastAsia" w:cstheme="minorBidi"/>
                <w:noProof/>
                <w:sz w:val="24"/>
                <w:szCs w:val="24"/>
                <w:lang w:eastAsia="en-GB"/>
              </w:rPr>
              <w:tab/>
            </w:r>
            <w:r w:rsidR="00692616" w:rsidRPr="002A7D56">
              <w:rPr>
                <w:rStyle w:val="Hyperlink"/>
                <w:noProof/>
              </w:rPr>
              <w:t>Section 1</w:t>
            </w:r>
            <w:r w:rsidR="00692616">
              <w:rPr>
                <w:noProof/>
                <w:webHidden/>
              </w:rPr>
              <w:tab/>
            </w:r>
            <w:r w:rsidR="00692616">
              <w:rPr>
                <w:noProof/>
                <w:webHidden/>
              </w:rPr>
              <w:fldChar w:fldCharType="begin"/>
            </w:r>
            <w:r w:rsidR="00692616">
              <w:rPr>
                <w:noProof/>
                <w:webHidden/>
              </w:rPr>
              <w:instrText xml:space="preserve"> PAGEREF _Toc156403493 \h </w:instrText>
            </w:r>
            <w:r w:rsidR="00692616">
              <w:rPr>
                <w:noProof/>
                <w:webHidden/>
              </w:rPr>
            </w:r>
            <w:r w:rsidR="00692616">
              <w:rPr>
                <w:noProof/>
                <w:webHidden/>
              </w:rPr>
              <w:fldChar w:fldCharType="separate"/>
            </w:r>
            <w:r w:rsidR="00F77E41">
              <w:rPr>
                <w:noProof/>
                <w:webHidden/>
              </w:rPr>
              <w:t>139</w:t>
            </w:r>
            <w:r w:rsidR="00692616">
              <w:rPr>
                <w:noProof/>
                <w:webHidden/>
              </w:rPr>
              <w:fldChar w:fldCharType="end"/>
            </w:r>
          </w:hyperlink>
        </w:p>
        <w:p w14:paraId="16924477" w14:textId="73FABFD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94" w:history="1">
            <w:r w:rsidR="00692616" w:rsidRPr="002A7D56">
              <w:rPr>
                <w:rStyle w:val="Hyperlink"/>
                <w:noProof/>
              </w:rPr>
              <w:t>5.3.2.</w:t>
            </w:r>
            <w:r w:rsidR="00692616">
              <w:rPr>
                <w:rFonts w:eastAsiaTheme="minorEastAsia" w:cstheme="minorBidi"/>
                <w:noProof/>
                <w:sz w:val="24"/>
                <w:szCs w:val="24"/>
                <w:lang w:eastAsia="en-GB"/>
              </w:rPr>
              <w:tab/>
            </w:r>
            <w:r w:rsidR="00692616" w:rsidRPr="002A7D56">
              <w:rPr>
                <w:rStyle w:val="Hyperlink"/>
                <w:noProof/>
              </w:rPr>
              <w:t>Section 2</w:t>
            </w:r>
            <w:r w:rsidR="00692616">
              <w:rPr>
                <w:noProof/>
                <w:webHidden/>
              </w:rPr>
              <w:tab/>
            </w:r>
            <w:r w:rsidR="00692616">
              <w:rPr>
                <w:noProof/>
                <w:webHidden/>
              </w:rPr>
              <w:fldChar w:fldCharType="begin"/>
            </w:r>
            <w:r w:rsidR="00692616">
              <w:rPr>
                <w:noProof/>
                <w:webHidden/>
              </w:rPr>
              <w:instrText xml:space="preserve"> PAGEREF _Toc156403494 \h </w:instrText>
            </w:r>
            <w:r w:rsidR="00692616">
              <w:rPr>
                <w:noProof/>
                <w:webHidden/>
              </w:rPr>
            </w:r>
            <w:r w:rsidR="00692616">
              <w:rPr>
                <w:noProof/>
                <w:webHidden/>
              </w:rPr>
              <w:fldChar w:fldCharType="separate"/>
            </w:r>
            <w:r w:rsidR="00F77E41">
              <w:rPr>
                <w:noProof/>
                <w:webHidden/>
              </w:rPr>
              <w:t>141</w:t>
            </w:r>
            <w:r w:rsidR="00692616">
              <w:rPr>
                <w:noProof/>
                <w:webHidden/>
              </w:rPr>
              <w:fldChar w:fldCharType="end"/>
            </w:r>
          </w:hyperlink>
        </w:p>
        <w:p w14:paraId="045954D6" w14:textId="759E4164"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495" w:history="1">
            <w:r w:rsidR="00692616" w:rsidRPr="002A7D56">
              <w:rPr>
                <w:rStyle w:val="Hyperlink"/>
                <w:noProof/>
              </w:rPr>
              <w:t>5.3.3.</w:t>
            </w:r>
            <w:r w:rsidR="00692616">
              <w:rPr>
                <w:rFonts w:eastAsiaTheme="minorEastAsia" w:cstheme="minorBidi"/>
                <w:noProof/>
                <w:sz w:val="24"/>
                <w:szCs w:val="24"/>
                <w:lang w:eastAsia="en-GB"/>
              </w:rPr>
              <w:tab/>
            </w:r>
            <w:r w:rsidR="00692616" w:rsidRPr="002A7D56">
              <w:rPr>
                <w:rStyle w:val="Hyperlink"/>
                <w:noProof/>
              </w:rPr>
              <w:t>Section 3</w:t>
            </w:r>
            <w:r w:rsidR="00692616">
              <w:rPr>
                <w:noProof/>
                <w:webHidden/>
              </w:rPr>
              <w:tab/>
            </w:r>
            <w:r w:rsidR="00692616">
              <w:rPr>
                <w:noProof/>
                <w:webHidden/>
              </w:rPr>
              <w:fldChar w:fldCharType="begin"/>
            </w:r>
            <w:r w:rsidR="00692616">
              <w:rPr>
                <w:noProof/>
                <w:webHidden/>
              </w:rPr>
              <w:instrText xml:space="preserve"> PAGEREF _Toc156403495 \h </w:instrText>
            </w:r>
            <w:r w:rsidR="00692616">
              <w:rPr>
                <w:noProof/>
                <w:webHidden/>
              </w:rPr>
            </w:r>
            <w:r w:rsidR="00692616">
              <w:rPr>
                <w:noProof/>
                <w:webHidden/>
              </w:rPr>
              <w:fldChar w:fldCharType="separate"/>
            </w:r>
            <w:r w:rsidR="00F77E41">
              <w:rPr>
                <w:noProof/>
                <w:webHidden/>
              </w:rPr>
              <w:t>145</w:t>
            </w:r>
            <w:r w:rsidR="00692616">
              <w:rPr>
                <w:noProof/>
                <w:webHidden/>
              </w:rPr>
              <w:fldChar w:fldCharType="end"/>
            </w:r>
          </w:hyperlink>
        </w:p>
        <w:p w14:paraId="721853C8" w14:textId="533F92A3" w:rsidR="00692616" w:rsidRDefault="003D37A0">
          <w:pPr>
            <w:pStyle w:val="TOC2"/>
            <w:rPr>
              <w:rFonts w:eastAsiaTheme="minorEastAsia" w:cstheme="minorBidi"/>
              <w:b w:val="0"/>
              <w:bCs w:val="0"/>
              <w:noProof/>
              <w:sz w:val="24"/>
              <w:szCs w:val="24"/>
              <w:lang w:eastAsia="en-GB"/>
            </w:rPr>
          </w:pPr>
          <w:hyperlink w:anchor="_Toc156403496" w:history="1">
            <w:r w:rsidR="00692616" w:rsidRPr="002A7D56">
              <w:rPr>
                <w:rStyle w:val="Hyperlink"/>
                <w:noProof/>
              </w:rPr>
              <w:t>5.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496 \h </w:instrText>
            </w:r>
            <w:r w:rsidR="00692616">
              <w:rPr>
                <w:noProof/>
                <w:webHidden/>
              </w:rPr>
            </w:r>
            <w:r w:rsidR="00692616">
              <w:rPr>
                <w:noProof/>
                <w:webHidden/>
              </w:rPr>
              <w:fldChar w:fldCharType="separate"/>
            </w:r>
            <w:r w:rsidR="00F77E41">
              <w:rPr>
                <w:noProof/>
                <w:webHidden/>
              </w:rPr>
              <w:t>151</w:t>
            </w:r>
            <w:r w:rsidR="00692616">
              <w:rPr>
                <w:noProof/>
                <w:webHidden/>
              </w:rPr>
              <w:fldChar w:fldCharType="end"/>
            </w:r>
          </w:hyperlink>
        </w:p>
        <w:p w14:paraId="2A5308C8" w14:textId="48E9540D" w:rsidR="00692616" w:rsidRDefault="003D37A0">
          <w:pPr>
            <w:pStyle w:val="TOC2"/>
            <w:rPr>
              <w:rFonts w:eastAsiaTheme="minorEastAsia" w:cstheme="minorBidi"/>
              <w:b w:val="0"/>
              <w:bCs w:val="0"/>
              <w:noProof/>
              <w:sz w:val="24"/>
              <w:szCs w:val="24"/>
              <w:lang w:eastAsia="en-GB"/>
            </w:rPr>
          </w:pPr>
          <w:hyperlink w:anchor="_Toc156403497" w:history="1">
            <w:r w:rsidR="00692616" w:rsidRPr="002A7D56">
              <w:rPr>
                <w:rStyle w:val="Hyperlink"/>
                <w:noProof/>
              </w:rPr>
              <w:t>5.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497 \h </w:instrText>
            </w:r>
            <w:r w:rsidR="00692616">
              <w:rPr>
                <w:noProof/>
                <w:webHidden/>
              </w:rPr>
            </w:r>
            <w:r w:rsidR="00692616">
              <w:rPr>
                <w:noProof/>
                <w:webHidden/>
              </w:rPr>
              <w:fldChar w:fldCharType="separate"/>
            </w:r>
            <w:r w:rsidR="00F77E41">
              <w:rPr>
                <w:noProof/>
                <w:webHidden/>
              </w:rPr>
              <w:t>155</w:t>
            </w:r>
            <w:r w:rsidR="00692616">
              <w:rPr>
                <w:noProof/>
                <w:webHidden/>
              </w:rPr>
              <w:fldChar w:fldCharType="end"/>
            </w:r>
          </w:hyperlink>
        </w:p>
        <w:p w14:paraId="4E84B480" w14:textId="3A4A5296" w:rsidR="00692616" w:rsidRDefault="003D37A0">
          <w:pPr>
            <w:pStyle w:val="TOC1"/>
            <w:tabs>
              <w:tab w:val="left" w:pos="480"/>
            </w:tabs>
            <w:rPr>
              <w:rFonts w:eastAsiaTheme="minorEastAsia" w:cstheme="minorBidi"/>
              <w:b w:val="0"/>
              <w:bCs w:val="0"/>
              <w:i w:val="0"/>
              <w:iCs w:val="0"/>
              <w:noProof/>
              <w:lang w:eastAsia="en-GB"/>
            </w:rPr>
          </w:pPr>
          <w:hyperlink w:anchor="_Toc156403498" w:history="1">
            <w:r w:rsidR="00692616" w:rsidRPr="002A7D56">
              <w:rPr>
                <w:rStyle w:val="Hyperlink"/>
                <w:noProof/>
              </w:rPr>
              <w:t>6.</w:t>
            </w:r>
            <w:r w:rsidR="00692616">
              <w:rPr>
                <w:rFonts w:eastAsiaTheme="minorEastAsia" w:cstheme="minorBidi"/>
                <w:b w:val="0"/>
                <w:bCs w:val="0"/>
                <w:i w:val="0"/>
                <w:iCs w:val="0"/>
                <w:noProof/>
                <w:lang w:eastAsia="en-GB"/>
              </w:rPr>
              <w:tab/>
            </w:r>
            <w:r w:rsidR="00692616" w:rsidRPr="002A7D56">
              <w:rPr>
                <w:rStyle w:val="Hyperlink"/>
                <w:noProof/>
              </w:rPr>
              <w:t>Establishing a protocol to bench test children's "Off the shelf" stability therapeutic footwear (OSSTF).</w:t>
            </w:r>
            <w:r w:rsidR="00692616">
              <w:rPr>
                <w:noProof/>
                <w:webHidden/>
              </w:rPr>
              <w:tab/>
            </w:r>
            <w:r w:rsidR="00692616">
              <w:rPr>
                <w:noProof/>
                <w:webHidden/>
              </w:rPr>
              <w:fldChar w:fldCharType="begin"/>
            </w:r>
            <w:r w:rsidR="00692616">
              <w:rPr>
                <w:noProof/>
                <w:webHidden/>
              </w:rPr>
              <w:instrText xml:space="preserve"> PAGEREF _Toc156403498 \h </w:instrText>
            </w:r>
            <w:r w:rsidR="00692616">
              <w:rPr>
                <w:noProof/>
                <w:webHidden/>
              </w:rPr>
            </w:r>
            <w:r w:rsidR="00692616">
              <w:rPr>
                <w:noProof/>
                <w:webHidden/>
              </w:rPr>
              <w:fldChar w:fldCharType="separate"/>
            </w:r>
            <w:r w:rsidR="00F77E41">
              <w:rPr>
                <w:noProof/>
                <w:webHidden/>
              </w:rPr>
              <w:t>157</w:t>
            </w:r>
            <w:r w:rsidR="00692616">
              <w:rPr>
                <w:noProof/>
                <w:webHidden/>
              </w:rPr>
              <w:fldChar w:fldCharType="end"/>
            </w:r>
          </w:hyperlink>
        </w:p>
        <w:p w14:paraId="540D7627" w14:textId="504F127E" w:rsidR="00692616" w:rsidRDefault="003D37A0">
          <w:pPr>
            <w:pStyle w:val="TOC2"/>
            <w:rPr>
              <w:rFonts w:eastAsiaTheme="minorEastAsia" w:cstheme="minorBidi"/>
              <w:b w:val="0"/>
              <w:bCs w:val="0"/>
              <w:noProof/>
              <w:sz w:val="24"/>
              <w:szCs w:val="24"/>
              <w:lang w:eastAsia="en-GB"/>
            </w:rPr>
          </w:pPr>
          <w:hyperlink w:anchor="_Toc156403499" w:history="1">
            <w:r w:rsidR="00692616" w:rsidRPr="002A7D56">
              <w:rPr>
                <w:rStyle w:val="Hyperlink"/>
                <w:noProof/>
              </w:rPr>
              <w:t>6.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499 \h </w:instrText>
            </w:r>
            <w:r w:rsidR="00692616">
              <w:rPr>
                <w:noProof/>
                <w:webHidden/>
              </w:rPr>
            </w:r>
            <w:r w:rsidR="00692616">
              <w:rPr>
                <w:noProof/>
                <w:webHidden/>
              </w:rPr>
              <w:fldChar w:fldCharType="separate"/>
            </w:r>
            <w:r w:rsidR="00F77E41">
              <w:rPr>
                <w:noProof/>
                <w:webHidden/>
              </w:rPr>
              <w:t>157</w:t>
            </w:r>
            <w:r w:rsidR="00692616">
              <w:rPr>
                <w:noProof/>
                <w:webHidden/>
              </w:rPr>
              <w:fldChar w:fldCharType="end"/>
            </w:r>
          </w:hyperlink>
        </w:p>
        <w:p w14:paraId="237AA656" w14:textId="048548FD"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00" w:history="1">
            <w:r w:rsidR="00692616" w:rsidRPr="002A7D56">
              <w:rPr>
                <w:rStyle w:val="Hyperlink"/>
                <w:noProof/>
              </w:rPr>
              <w:t>6.1.1.</w:t>
            </w:r>
            <w:r w:rsidR="00692616">
              <w:rPr>
                <w:rFonts w:eastAsiaTheme="minorEastAsia" w:cstheme="minorBidi"/>
                <w:noProof/>
                <w:sz w:val="24"/>
                <w:szCs w:val="24"/>
                <w:lang w:eastAsia="en-GB"/>
              </w:rPr>
              <w:tab/>
            </w:r>
            <w:r w:rsidR="00692616" w:rsidRPr="002A7D56">
              <w:rPr>
                <w:rStyle w:val="Hyperlink"/>
                <w:noProof/>
              </w:rPr>
              <w:t>Mechanical stiffness testing of footwear</w:t>
            </w:r>
            <w:r w:rsidR="00692616">
              <w:rPr>
                <w:noProof/>
                <w:webHidden/>
              </w:rPr>
              <w:tab/>
            </w:r>
            <w:r w:rsidR="00692616">
              <w:rPr>
                <w:noProof/>
                <w:webHidden/>
              </w:rPr>
              <w:fldChar w:fldCharType="begin"/>
            </w:r>
            <w:r w:rsidR="00692616">
              <w:rPr>
                <w:noProof/>
                <w:webHidden/>
              </w:rPr>
              <w:instrText xml:space="preserve"> PAGEREF _Toc156403500 \h </w:instrText>
            </w:r>
            <w:r w:rsidR="00692616">
              <w:rPr>
                <w:noProof/>
                <w:webHidden/>
              </w:rPr>
            </w:r>
            <w:r w:rsidR="00692616">
              <w:rPr>
                <w:noProof/>
                <w:webHidden/>
              </w:rPr>
              <w:fldChar w:fldCharType="separate"/>
            </w:r>
            <w:r w:rsidR="00F77E41">
              <w:rPr>
                <w:noProof/>
                <w:webHidden/>
              </w:rPr>
              <w:t>160</w:t>
            </w:r>
            <w:r w:rsidR="00692616">
              <w:rPr>
                <w:noProof/>
                <w:webHidden/>
              </w:rPr>
              <w:fldChar w:fldCharType="end"/>
            </w:r>
          </w:hyperlink>
        </w:p>
        <w:p w14:paraId="334C07DC" w14:textId="084DC3E4"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01" w:history="1">
            <w:r w:rsidR="00692616" w:rsidRPr="002A7D56">
              <w:rPr>
                <w:rStyle w:val="Hyperlink"/>
                <w:noProof/>
              </w:rPr>
              <w:t>6.1.2.</w:t>
            </w:r>
            <w:r w:rsidR="00692616">
              <w:rPr>
                <w:rFonts w:eastAsiaTheme="minorEastAsia" w:cstheme="minorBidi"/>
                <w:noProof/>
                <w:sz w:val="24"/>
                <w:szCs w:val="24"/>
                <w:lang w:eastAsia="en-GB"/>
              </w:rPr>
              <w:tab/>
            </w:r>
            <w:r w:rsidR="00692616" w:rsidRPr="002A7D56">
              <w:rPr>
                <w:rStyle w:val="Hyperlink"/>
                <w:noProof/>
              </w:rPr>
              <w:t>Aim and Objectives</w:t>
            </w:r>
            <w:r w:rsidR="00692616">
              <w:rPr>
                <w:noProof/>
                <w:webHidden/>
              </w:rPr>
              <w:tab/>
            </w:r>
            <w:r w:rsidR="00692616">
              <w:rPr>
                <w:noProof/>
                <w:webHidden/>
              </w:rPr>
              <w:fldChar w:fldCharType="begin"/>
            </w:r>
            <w:r w:rsidR="00692616">
              <w:rPr>
                <w:noProof/>
                <w:webHidden/>
              </w:rPr>
              <w:instrText xml:space="preserve"> PAGEREF _Toc156403501 \h </w:instrText>
            </w:r>
            <w:r w:rsidR="00692616">
              <w:rPr>
                <w:noProof/>
                <w:webHidden/>
              </w:rPr>
            </w:r>
            <w:r w:rsidR="00692616">
              <w:rPr>
                <w:noProof/>
                <w:webHidden/>
              </w:rPr>
              <w:fldChar w:fldCharType="separate"/>
            </w:r>
            <w:r w:rsidR="00F77E41">
              <w:rPr>
                <w:noProof/>
                <w:webHidden/>
              </w:rPr>
              <w:t>161</w:t>
            </w:r>
            <w:r w:rsidR="00692616">
              <w:rPr>
                <w:noProof/>
                <w:webHidden/>
              </w:rPr>
              <w:fldChar w:fldCharType="end"/>
            </w:r>
          </w:hyperlink>
        </w:p>
        <w:p w14:paraId="06D65BDE" w14:textId="2A60BB3A" w:rsidR="00692616" w:rsidRDefault="003D37A0">
          <w:pPr>
            <w:pStyle w:val="TOC2"/>
            <w:rPr>
              <w:rFonts w:eastAsiaTheme="minorEastAsia" w:cstheme="minorBidi"/>
              <w:b w:val="0"/>
              <w:bCs w:val="0"/>
              <w:noProof/>
              <w:sz w:val="24"/>
              <w:szCs w:val="24"/>
              <w:lang w:eastAsia="en-GB"/>
            </w:rPr>
          </w:pPr>
          <w:hyperlink w:anchor="_Toc156403502" w:history="1">
            <w:r w:rsidR="00692616" w:rsidRPr="002A7D56">
              <w:rPr>
                <w:rStyle w:val="Hyperlink"/>
                <w:noProof/>
              </w:rPr>
              <w:t>6.2.</w:t>
            </w:r>
            <w:r w:rsidR="00692616">
              <w:rPr>
                <w:rFonts w:eastAsiaTheme="minorEastAsia" w:cstheme="minorBidi"/>
                <w:b w:val="0"/>
                <w:bCs w:val="0"/>
                <w:noProof/>
                <w:sz w:val="24"/>
                <w:szCs w:val="24"/>
                <w:lang w:eastAsia="en-GB"/>
              </w:rPr>
              <w:tab/>
            </w:r>
            <w:r w:rsidR="00692616" w:rsidRPr="002A7D56">
              <w:rPr>
                <w:rStyle w:val="Hyperlink"/>
                <w:noProof/>
              </w:rPr>
              <w:t>Method</w:t>
            </w:r>
            <w:r w:rsidR="00692616">
              <w:rPr>
                <w:noProof/>
                <w:webHidden/>
              </w:rPr>
              <w:tab/>
            </w:r>
            <w:r w:rsidR="00692616">
              <w:rPr>
                <w:noProof/>
                <w:webHidden/>
              </w:rPr>
              <w:fldChar w:fldCharType="begin"/>
            </w:r>
            <w:r w:rsidR="00692616">
              <w:rPr>
                <w:noProof/>
                <w:webHidden/>
              </w:rPr>
              <w:instrText xml:space="preserve"> PAGEREF _Toc156403502 \h </w:instrText>
            </w:r>
            <w:r w:rsidR="00692616">
              <w:rPr>
                <w:noProof/>
                <w:webHidden/>
              </w:rPr>
            </w:r>
            <w:r w:rsidR="00692616">
              <w:rPr>
                <w:noProof/>
                <w:webHidden/>
              </w:rPr>
              <w:fldChar w:fldCharType="separate"/>
            </w:r>
            <w:r w:rsidR="00F77E41">
              <w:rPr>
                <w:noProof/>
                <w:webHidden/>
              </w:rPr>
              <w:t>161</w:t>
            </w:r>
            <w:r w:rsidR="00692616">
              <w:rPr>
                <w:noProof/>
                <w:webHidden/>
              </w:rPr>
              <w:fldChar w:fldCharType="end"/>
            </w:r>
          </w:hyperlink>
        </w:p>
        <w:p w14:paraId="688EF810" w14:textId="5BFB58CA"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03" w:history="1">
            <w:r w:rsidR="00692616" w:rsidRPr="002A7D56">
              <w:rPr>
                <w:rStyle w:val="Hyperlink"/>
                <w:noProof/>
              </w:rPr>
              <w:t>6.2.1.</w:t>
            </w:r>
            <w:r w:rsidR="00692616">
              <w:rPr>
                <w:rFonts w:eastAsiaTheme="minorEastAsia" w:cstheme="minorBidi"/>
                <w:noProof/>
                <w:sz w:val="24"/>
                <w:szCs w:val="24"/>
                <w:lang w:eastAsia="en-GB"/>
              </w:rPr>
              <w:tab/>
            </w:r>
            <w:r w:rsidR="00692616" w:rsidRPr="002A7D56">
              <w:rPr>
                <w:rStyle w:val="Hyperlink"/>
                <w:noProof/>
              </w:rPr>
              <w:t>Footwear samples for testing</w:t>
            </w:r>
            <w:r w:rsidR="00692616">
              <w:rPr>
                <w:noProof/>
                <w:webHidden/>
              </w:rPr>
              <w:tab/>
            </w:r>
            <w:r w:rsidR="00692616">
              <w:rPr>
                <w:noProof/>
                <w:webHidden/>
              </w:rPr>
              <w:fldChar w:fldCharType="begin"/>
            </w:r>
            <w:r w:rsidR="00692616">
              <w:rPr>
                <w:noProof/>
                <w:webHidden/>
              </w:rPr>
              <w:instrText xml:space="preserve"> PAGEREF _Toc156403503 \h </w:instrText>
            </w:r>
            <w:r w:rsidR="00692616">
              <w:rPr>
                <w:noProof/>
                <w:webHidden/>
              </w:rPr>
            </w:r>
            <w:r w:rsidR="00692616">
              <w:rPr>
                <w:noProof/>
                <w:webHidden/>
              </w:rPr>
              <w:fldChar w:fldCharType="separate"/>
            </w:r>
            <w:r w:rsidR="00F77E41">
              <w:rPr>
                <w:noProof/>
                <w:webHidden/>
              </w:rPr>
              <w:t>161</w:t>
            </w:r>
            <w:r w:rsidR="00692616">
              <w:rPr>
                <w:noProof/>
                <w:webHidden/>
              </w:rPr>
              <w:fldChar w:fldCharType="end"/>
            </w:r>
          </w:hyperlink>
        </w:p>
        <w:p w14:paraId="4FCF624A" w14:textId="548A2A7A"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04" w:history="1">
            <w:r w:rsidR="00692616" w:rsidRPr="002A7D56">
              <w:rPr>
                <w:rStyle w:val="Hyperlink"/>
                <w:noProof/>
              </w:rPr>
              <w:t>6.2.2.</w:t>
            </w:r>
            <w:r w:rsidR="00692616">
              <w:rPr>
                <w:rFonts w:eastAsiaTheme="minorEastAsia" w:cstheme="minorBidi"/>
                <w:noProof/>
                <w:sz w:val="24"/>
                <w:szCs w:val="24"/>
                <w:lang w:eastAsia="en-GB"/>
              </w:rPr>
              <w:tab/>
            </w:r>
            <w:r w:rsidR="00692616" w:rsidRPr="002A7D56">
              <w:rPr>
                <w:rStyle w:val="Hyperlink"/>
                <w:noProof/>
              </w:rPr>
              <w:t>Testing Apparatus:</w:t>
            </w:r>
            <w:r w:rsidR="00692616">
              <w:rPr>
                <w:noProof/>
                <w:webHidden/>
              </w:rPr>
              <w:tab/>
            </w:r>
            <w:r w:rsidR="00692616">
              <w:rPr>
                <w:noProof/>
                <w:webHidden/>
              </w:rPr>
              <w:fldChar w:fldCharType="begin"/>
            </w:r>
            <w:r w:rsidR="00692616">
              <w:rPr>
                <w:noProof/>
                <w:webHidden/>
              </w:rPr>
              <w:instrText xml:space="preserve"> PAGEREF _Toc156403504 \h </w:instrText>
            </w:r>
            <w:r w:rsidR="00692616">
              <w:rPr>
                <w:noProof/>
                <w:webHidden/>
              </w:rPr>
            </w:r>
            <w:r w:rsidR="00692616">
              <w:rPr>
                <w:noProof/>
                <w:webHidden/>
              </w:rPr>
              <w:fldChar w:fldCharType="separate"/>
            </w:r>
            <w:r w:rsidR="00F77E41">
              <w:rPr>
                <w:noProof/>
                <w:webHidden/>
              </w:rPr>
              <w:t>162</w:t>
            </w:r>
            <w:r w:rsidR="00692616">
              <w:rPr>
                <w:noProof/>
                <w:webHidden/>
              </w:rPr>
              <w:fldChar w:fldCharType="end"/>
            </w:r>
          </w:hyperlink>
        </w:p>
        <w:p w14:paraId="61FAA0F9" w14:textId="538C7624"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05" w:history="1">
            <w:r w:rsidR="00692616" w:rsidRPr="002A7D56">
              <w:rPr>
                <w:rStyle w:val="Hyperlink"/>
                <w:noProof/>
              </w:rPr>
              <w:t>6.2.3.</w:t>
            </w:r>
            <w:r w:rsidR="00692616">
              <w:rPr>
                <w:rFonts w:eastAsiaTheme="minorEastAsia" w:cstheme="minorBidi"/>
                <w:noProof/>
                <w:sz w:val="24"/>
                <w:szCs w:val="24"/>
                <w:lang w:eastAsia="en-GB"/>
              </w:rPr>
              <w:tab/>
            </w:r>
            <w:r w:rsidR="00692616" w:rsidRPr="002A7D56">
              <w:rPr>
                <w:rStyle w:val="Hyperlink"/>
                <w:noProof/>
              </w:rPr>
              <w:t>Footwear load testing</w:t>
            </w:r>
            <w:r w:rsidR="00692616">
              <w:rPr>
                <w:noProof/>
                <w:webHidden/>
              </w:rPr>
              <w:tab/>
            </w:r>
            <w:r w:rsidR="00692616">
              <w:rPr>
                <w:noProof/>
                <w:webHidden/>
              </w:rPr>
              <w:fldChar w:fldCharType="begin"/>
            </w:r>
            <w:r w:rsidR="00692616">
              <w:rPr>
                <w:noProof/>
                <w:webHidden/>
              </w:rPr>
              <w:instrText xml:space="preserve"> PAGEREF _Toc156403505 \h </w:instrText>
            </w:r>
            <w:r w:rsidR="00692616">
              <w:rPr>
                <w:noProof/>
                <w:webHidden/>
              </w:rPr>
            </w:r>
            <w:r w:rsidR="00692616">
              <w:rPr>
                <w:noProof/>
                <w:webHidden/>
              </w:rPr>
              <w:fldChar w:fldCharType="separate"/>
            </w:r>
            <w:r w:rsidR="00F77E41">
              <w:rPr>
                <w:noProof/>
                <w:webHidden/>
              </w:rPr>
              <w:t>163</w:t>
            </w:r>
            <w:r w:rsidR="00692616">
              <w:rPr>
                <w:noProof/>
                <w:webHidden/>
              </w:rPr>
              <w:fldChar w:fldCharType="end"/>
            </w:r>
          </w:hyperlink>
        </w:p>
        <w:p w14:paraId="66FE6678" w14:textId="4E9D2B87"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06" w:history="1">
            <w:r w:rsidR="00692616" w:rsidRPr="002A7D56">
              <w:rPr>
                <w:rStyle w:val="Hyperlink"/>
                <w:noProof/>
              </w:rPr>
              <w:t>6.2.3.1.</w:t>
            </w:r>
            <w:r w:rsidR="00692616">
              <w:rPr>
                <w:rFonts w:eastAsiaTheme="minorEastAsia" w:cstheme="minorBidi"/>
                <w:noProof/>
                <w:sz w:val="24"/>
                <w:szCs w:val="24"/>
                <w:lang w:eastAsia="en-GB"/>
              </w:rPr>
              <w:tab/>
            </w:r>
            <w:r w:rsidR="00692616" w:rsidRPr="002A7D56">
              <w:rPr>
                <w:rStyle w:val="Hyperlink"/>
                <w:noProof/>
              </w:rPr>
              <w:t>Forefoot Flexion Loading</w:t>
            </w:r>
            <w:r w:rsidR="00692616">
              <w:rPr>
                <w:noProof/>
                <w:webHidden/>
              </w:rPr>
              <w:tab/>
            </w:r>
            <w:r w:rsidR="00692616">
              <w:rPr>
                <w:noProof/>
                <w:webHidden/>
              </w:rPr>
              <w:fldChar w:fldCharType="begin"/>
            </w:r>
            <w:r w:rsidR="00692616">
              <w:rPr>
                <w:noProof/>
                <w:webHidden/>
              </w:rPr>
              <w:instrText xml:space="preserve"> PAGEREF _Toc156403506 \h </w:instrText>
            </w:r>
            <w:r w:rsidR="00692616">
              <w:rPr>
                <w:noProof/>
                <w:webHidden/>
              </w:rPr>
            </w:r>
            <w:r w:rsidR="00692616">
              <w:rPr>
                <w:noProof/>
                <w:webHidden/>
              </w:rPr>
              <w:fldChar w:fldCharType="separate"/>
            </w:r>
            <w:r w:rsidR="00F77E41">
              <w:rPr>
                <w:noProof/>
                <w:webHidden/>
              </w:rPr>
              <w:t>166</w:t>
            </w:r>
            <w:r w:rsidR="00692616">
              <w:rPr>
                <w:noProof/>
                <w:webHidden/>
              </w:rPr>
              <w:fldChar w:fldCharType="end"/>
            </w:r>
          </w:hyperlink>
        </w:p>
        <w:p w14:paraId="48ADE6A8" w14:textId="7E9BBBD2"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07" w:history="1">
            <w:r w:rsidR="00692616" w:rsidRPr="002A7D56">
              <w:rPr>
                <w:rStyle w:val="Hyperlink"/>
                <w:noProof/>
              </w:rPr>
              <w:t>6.2.3.2.</w:t>
            </w:r>
            <w:r w:rsidR="00692616">
              <w:rPr>
                <w:rFonts w:eastAsiaTheme="minorEastAsia" w:cstheme="minorBidi"/>
                <w:noProof/>
                <w:sz w:val="24"/>
                <w:szCs w:val="24"/>
                <w:lang w:eastAsia="en-GB"/>
              </w:rPr>
              <w:tab/>
            </w:r>
            <w:r w:rsidR="00692616" w:rsidRPr="002A7D56">
              <w:rPr>
                <w:rStyle w:val="Hyperlink"/>
                <w:noProof/>
              </w:rPr>
              <w:t>Midfoot Torsion Loading</w:t>
            </w:r>
            <w:r w:rsidR="00692616">
              <w:rPr>
                <w:noProof/>
                <w:webHidden/>
              </w:rPr>
              <w:tab/>
            </w:r>
            <w:r w:rsidR="00692616">
              <w:rPr>
                <w:noProof/>
                <w:webHidden/>
              </w:rPr>
              <w:fldChar w:fldCharType="begin"/>
            </w:r>
            <w:r w:rsidR="00692616">
              <w:rPr>
                <w:noProof/>
                <w:webHidden/>
              </w:rPr>
              <w:instrText xml:space="preserve"> PAGEREF _Toc156403507 \h </w:instrText>
            </w:r>
            <w:r w:rsidR="00692616">
              <w:rPr>
                <w:noProof/>
                <w:webHidden/>
              </w:rPr>
            </w:r>
            <w:r w:rsidR="00692616">
              <w:rPr>
                <w:noProof/>
                <w:webHidden/>
              </w:rPr>
              <w:fldChar w:fldCharType="separate"/>
            </w:r>
            <w:r w:rsidR="00F77E41">
              <w:rPr>
                <w:noProof/>
                <w:webHidden/>
              </w:rPr>
              <w:t>170</w:t>
            </w:r>
            <w:r w:rsidR="00692616">
              <w:rPr>
                <w:noProof/>
                <w:webHidden/>
              </w:rPr>
              <w:fldChar w:fldCharType="end"/>
            </w:r>
          </w:hyperlink>
        </w:p>
        <w:p w14:paraId="5276856F" w14:textId="37816911"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08" w:history="1">
            <w:r w:rsidR="00692616" w:rsidRPr="002A7D56">
              <w:rPr>
                <w:rStyle w:val="Hyperlink"/>
                <w:noProof/>
              </w:rPr>
              <w:t>6.2.3.3.</w:t>
            </w:r>
            <w:r w:rsidR="00692616">
              <w:rPr>
                <w:rFonts w:eastAsiaTheme="minorEastAsia" w:cstheme="minorBidi"/>
                <w:noProof/>
                <w:sz w:val="24"/>
                <w:szCs w:val="24"/>
                <w:lang w:eastAsia="en-GB"/>
              </w:rPr>
              <w:tab/>
            </w:r>
            <w:r w:rsidR="00692616" w:rsidRPr="002A7D56">
              <w:rPr>
                <w:rStyle w:val="Hyperlink"/>
                <w:noProof/>
              </w:rPr>
              <w:t>Ankle Inversion/Eversion loading</w:t>
            </w:r>
            <w:r w:rsidR="00692616">
              <w:rPr>
                <w:noProof/>
                <w:webHidden/>
              </w:rPr>
              <w:tab/>
            </w:r>
            <w:r w:rsidR="00692616">
              <w:rPr>
                <w:noProof/>
                <w:webHidden/>
              </w:rPr>
              <w:fldChar w:fldCharType="begin"/>
            </w:r>
            <w:r w:rsidR="00692616">
              <w:rPr>
                <w:noProof/>
                <w:webHidden/>
              </w:rPr>
              <w:instrText xml:space="preserve"> PAGEREF _Toc156403508 \h </w:instrText>
            </w:r>
            <w:r w:rsidR="00692616">
              <w:rPr>
                <w:noProof/>
                <w:webHidden/>
              </w:rPr>
            </w:r>
            <w:r w:rsidR="00692616">
              <w:rPr>
                <w:noProof/>
                <w:webHidden/>
              </w:rPr>
              <w:fldChar w:fldCharType="separate"/>
            </w:r>
            <w:r w:rsidR="00F77E41">
              <w:rPr>
                <w:noProof/>
                <w:webHidden/>
              </w:rPr>
              <w:t>174</w:t>
            </w:r>
            <w:r w:rsidR="00692616">
              <w:rPr>
                <w:noProof/>
                <w:webHidden/>
              </w:rPr>
              <w:fldChar w:fldCharType="end"/>
            </w:r>
          </w:hyperlink>
        </w:p>
        <w:p w14:paraId="27E9DB54" w14:textId="7AA87BBA"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09" w:history="1">
            <w:r w:rsidR="00692616" w:rsidRPr="002A7D56">
              <w:rPr>
                <w:rStyle w:val="Hyperlink"/>
                <w:noProof/>
              </w:rPr>
              <w:t>6.2.3.4.</w:t>
            </w:r>
            <w:r w:rsidR="00692616">
              <w:rPr>
                <w:rFonts w:eastAsiaTheme="minorEastAsia" w:cstheme="minorBidi"/>
                <w:noProof/>
                <w:sz w:val="24"/>
                <w:szCs w:val="24"/>
                <w:lang w:eastAsia="en-GB"/>
              </w:rPr>
              <w:tab/>
            </w:r>
            <w:r w:rsidR="00692616" w:rsidRPr="002A7D56">
              <w:rPr>
                <w:rStyle w:val="Hyperlink"/>
                <w:noProof/>
              </w:rPr>
              <w:t>Ankle plantar/dorsi flexion loading</w:t>
            </w:r>
            <w:r w:rsidR="00692616">
              <w:rPr>
                <w:noProof/>
                <w:webHidden/>
              </w:rPr>
              <w:tab/>
            </w:r>
            <w:r w:rsidR="00692616">
              <w:rPr>
                <w:noProof/>
                <w:webHidden/>
              </w:rPr>
              <w:fldChar w:fldCharType="begin"/>
            </w:r>
            <w:r w:rsidR="00692616">
              <w:rPr>
                <w:noProof/>
                <w:webHidden/>
              </w:rPr>
              <w:instrText xml:space="preserve"> PAGEREF _Toc156403509 \h </w:instrText>
            </w:r>
            <w:r w:rsidR="00692616">
              <w:rPr>
                <w:noProof/>
                <w:webHidden/>
              </w:rPr>
            </w:r>
            <w:r w:rsidR="00692616">
              <w:rPr>
                <w:noProof/>
                <w:webHidden/>
              </w:rPr>
              <w:fldChar w:fldCharType="separate"/>
            </w:r>
            <w:r w:rsidR="00F77E41">
              <w:rPr>
                <w:noProof/>
                <w:webHidden/>
              </w:rPr>
              <w:t>179</w:t>
            </w:r>
            <w:r w:rsidR="00692616">
              <w:rPr>
                <w:noProof/>
                <w:webHidden/>
              </w:rPr>
              <w:fldChar w:fldCharType="end"/>
            </w:r>
          </w:hyperlink>
        </w:p>
        <w:p w14:paraId="518FDD7C" w14:textId="2C9F848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10" w:history="1">
            <w:r w:rsidR="00692616" w:rsidRPr="002A7D56">
              <w:rPr>
                <w:rStyle w:val="Hyperlink"/>
                <w:noProof/>
              </w:rPr>
              <w:t>6.2.4.</w:t>
            </w:r>
            <w:r w:rsidR="00692616">
              <w:rPr>
                <w:rFonts w:eastAsiaTheme="minorEastAsia" w:cstheme="minorBidi"/>
                <w:noProof/>
                <w:sz w:val="24"/>
                <w:szCs w:val="24"/>
                <w:lang w:eastAsia="en-GB"/>
              </w:rPr>
              <w:tab/>
            </w:r>
            <w:r w:rsidR="00692616" w:rsidRPr="002A7D56">
              <w:rPr>
                <w:rStyle w:val="Hyperlink"/>
                <w:noProof/>
              </w:rPr>
              <w:t>Statistical Analyses</w:t>
            </w:r>
            <w:r w:rsidR="00692616">
              <w:rPr>
                <w:noProof/>
                <w:webHidden/>
              </w:rPr>
              <w:tab/>
            </w:r>
            <w:r w:rsidR="00692616">
              <w:rPr>
                <w:noProof/>
                <w:webHidden/>
              </w:rPr>
              <w:fldChar w:fldCharType="begin"/>
            </w:r>
            <w:r w:rsidR="00692616">
              <w:rPr>
                <w:noProof/>
                <w:webHidden/>
              </w:rPr>
              <w:instrText xml:space="preserve"> PAGEREF _Toc156403510 \h </w:instrText>
            </w:r>
            <w:r w:rsidR="00692616">
              <w:rPr>
                <w:noProof/>
                <w:webHidden/>
              </w:rPr>
            </w:r>
            <w:r w:rsidR="00692616">
              <w:rPr>
                <w:noProof/>
                <w:webHidden/>
              </w:rPr>
              <w:fldChar w:fldCharType="separate"/>
            </w:r>
            <w:r w:rsidR="00F77E41">
              <w:rPr>
                <w:noProof/>
                <w:webHidden/>
              </w:rPr>
              <w:t>183</w:t>
            </w:r>
            <w:r w:rsidR="00692616">
              <w:rPr>
                <w:noProof/>
                <w:webHidden/>
              </w:rPr>
              <w:fldChar w:fldCharType="end"/>
            </w:r>
          </w:hyperlink>
        </w:p>
        <w:p w14:paraId="1730D230" w14:textId="7EAB4577" w:rsidR="00692616" w:rsidRDefault="003D37A0">
          <w:pPr>
            <w:pStyle w:val="TOC2"/>
            <w:rPr>
              <w:rFonts w:eastAsiaTheme="minorEastAsia" w:cstheme="minorBidi"/>
              <w:b w:val="0"/>
              <w:bCs w:val="0"/>
              <w:noProof/>
              <w:sz w:val="24"/>
              <w:szCs w:val="24"/>
              <w:lang w:eastAsia="en-GB"/>
            </w:rPr>
          </w:pPr>
          <w:hyperlink w:anchor="_Toc156403511" w:history="1">
            <w:r w:rsidR="00692616" w:rsidRPr="002A7D56">
              <w:rPr>
                <w:rStyle w:val="Hyperlink"/>
                <w:noProof/>
              </w:rPr>
              <w:t>6.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511 \h </w:instrText>
            </w:r>
            <w:r w:rsidR="00692616">
              <w:rPr>
                <w:noProof/>
                <w:webHidden/>
              </w:rPr>
            </w:r>
            <w:r w:rsidR="00692616">
              <w:rPr>
                <w:noProof/>
                <w:webHidden/>
              </w:rPr>
              <w:fldChar w:fldCharType="separate"/>
            </w:r>
            <w:r w:rsidR="00F77E41">
              <w:rPr>
                <w:noProof/>
                <w:webHidden/>
              </w:rPr>
              <w:t>183</w:t>
            </w:r>
            <w:r w:rsidR="00692616">
              <w:rPr>
                <w:noProof/>
                <w:webHidden/>
              </w:rPr>
              <w:fldChar w:fldCharType="end"/>
            </w:r>
          </w:hyperlink>
        </w:p>
        <w:p w14:paraId="46FC43BE" w14:textId="0B94E90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12" w:history="1">
            <w:r w:rsidR="00692616" w:rsidRPr="002A7D56">
              <w:rPr>
                <w:rStyle w:val="Hyperlink"/>
                <w:noProof/>
              </w:rPr>
              <w:t>6.3.1.</w:t>
            </w:r>
            <w:r w:rsidR="00692616">
              <w:rPr>
                <w:rFonts w:eastAsiaTheme="minorEastAsia" w:cstheme="minorBidi"/>
                <w:noProof/>
                <w:sz w:val="24"/>
                <w:szCs w:val="24"/>
                <w:lang w:eastAsia="en-GB"/>
              </w:rPr>
              <w:tab/>
            </w:r>
            <w:r w:rsidR="00692616" w:rsidRPr="002A7D56">
              <w:rPr>
                <w:rStyle w:val="Hyperlink"/>
                <w:noProof/>
              </w:rPr>
              <w:t>Dimensional measures of OSSTF sample</w:t>
            </w:r>
            <w:r w:rsidR="00692616">
              <w:rPr>
                <w:noProof/>
                <w:webHidden/>
              </w:rPr>
              <w:tab/>
            </w:r>
            <w:r w:rsidR="00692616">
              <w:rPr>
                <w:noProof/>
                <w:webHidden/>
              </w:rPr>
              <w:fldChar w:fldCharType="begin"/>
            </w:r>
            <w:r w:rsidR="00692616">
              <w:rPr>
                <w:noProof/>
                <w:webHidden/>
              </w:rPr>
              <w:instrText xml:space="preserve"> PAGEREF _Toc156403512 \h </w:instrText>
            </w:r>
            <w:r w:rsidR="00692616">
              <w:rPr>
                <w:noProof/>
                <w:webHidden/>
              </w:rPr>
            </w:r>
            <w:r w:rsidR="00692616">
              <w:rPr>
                <w:noProof/>
                <w:webHidden/>
              </w:rPr>
              <w:fldChar w:fldCharType="separate"/>
            </w:r>
            <w:r w:rsidR="00F77E41">
              <w:rPr>
                <w:noProof/>
                <w:webHidden/>
              </w:rPr>
              <w:t>183</w:t>
            </w:r>
            <w:r w:rsidR="00692616">
              <w:rPr>
                <w:noProof/>
                <w:webHidden/>
              </w:rPr>
              <w:fldChar w:fldCharType="end"/>
            </w:r>
          </w:hyperlink>
        </w:p>
        <w:p w14:paraId="56BFB4BA" w14:textId="6ABD9D9E"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13" w:history="1">
            <w:r w:rsidR="00692616" w:rsidRPr="002A7D56">
              <w:rPr>
                <w:rStyle w:val="Hyperlink"/>
                <w:noProof/>
              </w:rPr>
              <w:t>6.3.2.</w:t>
            </w:r>
            <w:r w:rsidR="00692616">
              <w:rPr>
                <w:rFonts w:eastAsiaTheme="minorEastAsia" w:cstheme="minorBidi"/>
                <w:noProof/>
                <w:sz w:val="24"/>
                <w:szCs w:val="24"/>
                <w:lang w:eastAsia="en-GB"/>
              </w:rPr>
              <w:tab/>
            </w:r>
            <w:r w:rsidR="00692616" w:rsidRPr="002A7D56">
              <w:rPr>
                <w:rStyle w:val="Hyperlink"/>
                <w:noProof/>
              </w:rPr>
              <w:t>Saturation maximum stiffness drop off</w:t>
            </w:r>
            <w:r w:rsidR="00692616">
              <w:rPr>
                <w:noProof/>
                <w:webHidden/>
              </w:rPr>
              <w:tab/>
            </w:r>
            <w:r w:rsidR="00692616">
              <w:rPr>
                <w:noProof/>
                <w:webHidden/>
              </w:rPr>
              <w:fldChar w:fldCharType="begin"/>
            </w:r>
            <w:r w:rsidR="00692616">
              <w:rPr>
                <w:noProof/>
                <w:webHidden/>
              </w:rPr>
              <w:instrText xml:space="preserve"> PAGEREF _Toc156403513 \h </w:instrText>
            </w:r>
            <w:r w:rsidR="00692616">
              <w:rPr>
                <w:noProof/>
                <w:webHidden/>
              </w:rPr>
            </w:r>
            <w:r w:rsidR="00692616">
              <w:rPr>
                <w:noProof/>
                <w:webHidden/>
              </w:rPr>
              <w:fldChar w:fldCharType="separate"/>
            </w:r>
            <w:r w:rsidR="00F77E41">
              <w:rPr>
                <w:noProof/>
                <w:webHidden/>
              </w:rPr>
              <w:t>185</w:t>
            </w:r>
            <w:r w:rsidR="00692616">
              <w:rPr>
                <w:noProof/>
                <w:webHidden/>
              </w:rPr>
              <w:fldChar w:fldCharType="end"/>
            </w:r>
          </w:hyperlink>
        </w:p>
        <w:p w14:paraId="13852235" w14:textId="0754A6F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14" w:history="1">
            <w:r w:rsidR="00692616" w:rsidRPr="002A7D56">
              <w:rPr>
                <w:rStyle w:val="Hyperlink"/>
                <w:noProof/>
              </w:rPr>
              <w:t>6.3.3.</w:t>
            </w:r>
            <w:r w:rsidR="00692616">
              <w:rPr>
                <w:rFonts w:eastAsiaTheme="minorEastAsia" w:cstheme="minorBidi"/>
                <w:noProof/>
                <w:sz w:val="24"/>
                <w:szCs w:val="24"/>
                <w:lang w:eastAsia="en-GB"/>
              </w:rPr>
              <w:tab/>
            </w:r>
            <w:r w:rsidR="00692616" w:rsidRPr="002A7D56">
              <w:rPr>
                <w:rStyle w:val="Hyperlink"/>
                <w:noProof/>
              </w:rPr>
              <w:t>Reliability and consistency of testing protocol</w:t>
            </w:r>
            <w:r w:rsidR="00692616">
              <w:rPr>
                <w:noProof/>
                <w:webHidden/>
              </w:rPr>
              <w:tab/>
            </w:r>
            <w:r w:rsidR="00692616">
              <w:rPr>
                <w:noProof/>
                <w:webHidden/>
              </w:rPr>
              <w:fldChar w:fldCharType="begin"/>
            </w:r>
            <w:r w:rsidR="00692616">
              <w:rPr>
                <w:noProof/>
                <w:webHidden/>
              </w:rPr>
              <w:instrText xml:space="preserve"> PAGEREF _Toc156403514 \h </w:instrText>
            </w:r>
            <w:r w:rsidR="00692616">
              <w:rPr>
                <w:noProof/>
                <w:webHidden/>
              </w:rPr>
            </w:r>
            <w:r w:rsidR="00692616">
              <w:rPr>
                <w:noProof/>
                <w:webHidden/>
              </w:rPr>
              <w:fldChar w:fldCharType="separate"/>
            </w:r>
            <w:r w:rsidR="00F77E41">
              <w:rPr>
                <w:noProof/>
                <w:webHidden/>
              </w:rPr>
              <w:t>187</w:t>
            </w:r>
            <w:r w:rsidR="00692616">
              <w:rPr>
                <w:noProof/>
                <w:webHidden/>
              </w:rPr>
              <w:fldChar w:fldCharType="end"/>
            </w:r>
          </w:hyperlink>
        </w:p>
        <w:p w14:paraId="757E0E89" w14:textId="55953EA5" w:rsidR="00692616" w:rsidRDefault="003D37A0">
          <w:pPr>
            <w:pStyle w:val="TOC2"/>
            <w:rPr>
              <w:rFonts w:eastAsiaTheme="minorEastAsia" w:cstheme="minorBidi"/>
              <w:b w:val="0"/>
              <w:bCs w:val="0"/>
              <w:noProof/>
              <w:sz w:val="24"/>
              <w:szCs w:val="24"/>
              <w:lang w:eastAsia="en-GB"/>
            </w:rPr>
          </w:pPr>
          <w:hyperlink w:anchor="_Toc156403516" w:history="1">
            <w:r w:rsidR="00692616" w:rsidRPr="002A7D56">
              <w:rPr>
                <w:rStyle w:val="Hyperlink"/>
                <w:noProof/>
              </w:rPr>
              <w:t>6.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516 \h </w:instrText>
            </w:r>
            <w:r w:rsidR="00692616">
              <w:rPr>
                <w:noProof/>
                <w:webHidden/>
              </w:rPr>
            </w:r>
            <w:r w:rsidR="00692616">
              <w:rPr>
                <w:noProof/>
                <w:webHidden/>
              </w:rPr>
              <w:fldChar w:fldCharType="separate"/>
            </w:r>
            <w:r w:rsidR="00F77E41">
              <w:rPr>
                <w:noProof/>
                <w:webHidden/>
              </w:rPr>
              <w:t>191</w:t>
            </w:r>
            <w:r w:rsidR="00692616">
              <w:rPr>
                <w:noProof/>
                <w:webHidden/>
              </w:rPr>
              <w:fldChar w:fldCharType="end"/>
            </w:r>
          </w:hyperlink>
        </w:p>
        <w:p w14:paraId="0000A252" w14:textId="59912AA3" w:rsidR="00692616" w:rsidRDefault="003D37A0">
          <w:pPr>
            <w:pStyle w:val="TOC2"/>
            <w:rPr>
              <w:rFonts w:eastAsiaTheme="minorEastAsia" w:cstheme="minorBidi"/>
              <w:b w:val="0"/>
              <w:bCs w:val="0"/>
              <w:noProof/>
              <w:sz w:val="24"/>
              <w:szCs w:val="24"/>
              <w:lang w:eastAsia="en-GB"/>
            </w:rPr>
          </w:pPr>
          <w:hyperlink w:anchor="_Toc156403517" w:history="1">
            <w:r w:rsidR="00692616" w:rsidRPr="002A7D56">
              <w:rPr>
                <w:rStyle w:val="Hyperlink"/>
                <w:noProof/>
              </w:rPr>
              <w:t>6.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517 \h </w:instrText>
            </w:r>
            <w:r w:rsidR="00692616">
              <w:rPr>
                <w:noProof/>
                <w:webHidden/>
              </w:rPr>
            </w:r>
            <w:r w:rsidR="00692616">
              <w:rPr>
                <w:noProof/>
                <w:webHidden/>
              </w:rPr>
              <w:fldChar w:fldCharType="separate"/>
            </w:r>
            <w:r w:rsidR="00F77E41">
              <w:rPr>
                <w:noProof/>
                <w:webHidden/>
              </w:rPr>
              <w:t>194</w:t>
            </w:r>
            <w:r w:rsidR="00692616">
              <w:rPr>
                <w:noProof/>
                <w:webHidden/>
              </w:rPr>
              <w:fldChar w:fldCharType="end"/>
            </w:r>
          </w:hyperlink>
        </w:p>
        <w:p w14:paraId="335FE3B4" w14:textId="311DA23B" w:rsidR="00692616" w:rsidRDefault="003D37A0">
          <w:pPr>
            <w:pStyle w:val="TOC1"/>
            <w:tabs>
              <w:tab w:val="left" w:pos="480"/>
            </w:tabs>
            <w:rPr>
              <w:rFonts w:eastAsiaTheme="minorEastAsia" w:cstheme="minorBidi"/>
              <w:b w:val="0"/>
              <w:bCs w:val="0"/>
              <w:i w:val="0"/>
              <w:iCs w:val="0"/>
              <w:noProof/>
              <w:lang w:eastAsia="en-GB"/>
            </w:rPr>
          </w:pPr>
          <w:hyperlink w:anchor="_Toc156403518" w:history="1">
            <w:r w:rsidR="00692616" w:rsidRPr="002A7D56">
              <w:rPr>
                <w:rStyle w:val="Hyperlink"/>
                <w:noProof/>
              </w:rPr>
              <w:t>7.</w:t>
            </w:r>
            <w:r w:rsidR="00692616">
              <w:rPr>
                <w:rFonts w:eastAsiaTheme="minorEastAsia" w:cstheme="minorBidi"/>
                <w:b w:val="0"/>
                <w:bCs w:val="0"/>
                <w:i w:val="0"/>
                <w:iCs w:val="0"/>
                <w:noProof/>
                <w:lang w:eastAsia="en-GB"/>
              </w:rPr>
              <w:tab/>
            </w:r>
            <w:r w:rsidR="00692616" w:rsidRPr="002A7D56">
              <w:rPr>
                <w:rStyle w:val="Hyperlink"/>
                <w:noProof/>
              </w:rPr>
              <w:t>The effect of design characteristics on the mechanical stiffness of children’s off-the-shelf stability therapeutic footwear</w:t>
            </w:r>
            <w:r w:rsidR="00692616">
              <w:rPr>
                <w:noProof/>
                <w:webHidden/>
              </w:rPr>
              <w:tab/>
            </w:r>
            <w:r w:rsidR="00692616">
              <w:rPr>
                <w:noProof/>
                <w:webHidden/>
              </w:rPr>
              <w:fldChar w:fldCharType="begin"/>
            </w:r>
            <w:r w:rsidR="00692616">
              <w:rPr>
                <w:noProof/>
                <w:webHidden/>
              </w:rPr>
              <w:instrText xml:space="preserve"> PAGEREF _Toc156403518 \h </w:instrText>
            </w:r>
            <w:r w:rsidR="00692616">
              <w:rPr>
                <w:noProof/>
                <w:webHidden/>
              </w:rPr>
            </w:r>
            <w:r w:rsidR="00692616">
              <w:rPr>
                <w:noProof/>
                <w:webHidden/>
              </w:rPr>
              <w:fldChar w:fldCharType="separate"/>
            </w:r>
            <w:r w:rsidR="00F77E41">
              <w:rPr>
                <w:noProof/>
                <w:webHidden/>
              </w:rPr>
              <w:t>195</w:t>
            </w:r>
            <w:r w:rsidR="00692616">
              <w:rPr>
                <w:noProof/>
                <w:webHidden/>
              </w:rPr>
              <w:fldChar w:fldCharType="end"/>
            </w:r>
          </w:hyperlink>
        </w:p>
        <w:p w14:paraId="00AF47EA" w14:textId="58E5844E" w:rsidR="00692616" w:rsidRDefault="003D37A0">
          <w:pPr>
            <w:pStyle w:val="TOC2"/>
            <w:rPr>
              <w:rFonts w:eastAsiaTheme="minorEastAsia" w:cstheme="minorBidi"/>
              <w:b w:val="0"/>
              <w:bCs w:val="0"/>
              <w:noProof/>
              <w:sz w:val="24"/>
              <w:szCs w:val="24"/>
              <w:lang w:eastAsia="en-GB"/>
            </w:rPr>
          </w:pPr>
          <w:hyperlink w:anchor="_Toc156403519" w:history="1">
            <w:r w:rsidR="00692616" w:rsidRPr="002A7D56">
              <w:rPr>
                <w:rStyle w:val="Hyperlink"/>
                <w:noProof/>
              </w:rPr>
              <w:t>7.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519 \h </w:instrText>
            </w:r>
            <w:r w:rsidR="00692616">
              <w:rPr>
                <w:noProof/>
                <w:webHidden/>
              </w:rPr>
            </w:r>
            <w:r w:rsidR="00692616">
              <w:rPr>
                <w:noProof/>
                <w:webHidden/>
              </w:rPr>
              <w:fldChar w:fldCharType="separate"/>
            </w:r>
            <w:r w:rsidR="00F77E41">
              <w:rPr>
                <w:noProof/>
                <w:webHidden/>
              </w:rPr>
              <w:t>195</w:t>
            </w:r>
            <w:r w:rsidR="00692616">
              <w:rPr>
                <w:noProof/>
                <w:webHidden/>
              </w:rPr>
              <w:fldChar w:fldCharType="end"/>
            </w:r>
          </w:hyperlink>
        </w:p>
        <w:p w14:paraId="5F667CE6" w14:textId="78117A20"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0" w:history="1">
            <w:r w:rsidR="00692616" w:rsidRPr="002A7D56">
              <w:rPr>
                <w:rStyle w:val="Hyperlink"/>
                <w:noProof/>
              </w:rPr>
              <w:t>7.1.1.</w:t>
            </w:r>
            <w:r w:rsidR="00692616">
              <w:rPr>
                <w:rFonts w:eastAsiaTheme="minorEastAsia" w:cstheme="minorBidi"/>
                <w:noProof/>
                <w:sz w:val="24"/>
                <w:szCs w:val="24"/>
                <w:lang w:eastAsia="en-GB"/>
              </w:rPr>
              <w:tab/>
            </w:r>
            <w:r w:rsidR="00692616" w:rsidRPr="002A7D56">
              <w:rPr>
                <w:rStyle w:val="Hyperlink"/>
                <w:noProof/>
              </w:rPr>
              <w:t>Aim and Objectives</w:t>
            </w:r>
            <w:r w:rsidR="00692616">
              <w:rPr>
                <w:noProof/>
                <w:webHidden/>
              </w:rPr>
              <w:tab/>
            </w:r>
            <w:r w:rsidR="00692616">
              <w:rPr>
                <w:noProof/>
                <w:webHidden/>
              </w:rPr>
              <w:fldChar w:fldCharType="begin"/>
            </w:r>
            <w:r w:rsidR="00692616">
              <w:rPr>
                <w:noProof/>
                <w:webHidden/>
              </w:rPr>
              <w:instrText xml:space="preserve"> PAGEREF _Toc156403520 \h </w:instrText>
            </w:r>
            <w:r w:rsidR="00692616">
              <w:rPr>
                <w:noProof/>
                <w:webHidden/>
              </w:rPr>
            </w:r>
            <w:r w:rsidR="00692616">
              <w:rPr>
                <w:noProof/>
                <w:webHidden/>
              </w:rPr>
              <w:fldChar w:fldCharType="separate"/>
            </w:r>
            <w:r w:rsidR="00F77E41">
              <w:rPr>
                <w:noProof/>
                <w:webHidden/>
              </w:rPr>
              <w:t>196</w:t>
            </w:r>
            <w:r w:rsidR="00692616">
              <w:rPr>
                <w:noProof/>
                <w:webHidden/>
              </w:rPr>
              <w:fldChar w:fldCharType="end"/>
            </w:r>
          </w:hyperlink>
        </w:p>
        <w:p w14:paraId="79D279CA" w14:textId="51871D01" w:rsidR="00692616" w:rsidRDefault="003D37A0">
          <w:pPr>
            <w:pStyle w:val="TOC2"/>
            <w:rPr>
              <w:rFonts w:eastAsiaTheme="minorEastAsia" w:cstheme="minorBidi"/>
              <w:b w:val="0"/>
              <w:bCs w:val="0"/>
              <w:noProof/>
              <w:sz w:val="24"/>
              <w:szCs w:val="24"/>
              <w:lang w:eastAsia="en-GB"/>
            </w:rPr>
          </w:pPr>
          <w:hyperlink w:anchor="_Toc156403521" w:history="1">
            <w:r w:rsidR="00692616" w:rsidRPr="002A7D56">
              <w:rPr>
                <w:rStyle w:val="Hyperlink"/>
                <w:noProof/>
              </w:rPr>
              <w:t>7.2.</w:t>
            </w:r>
            <w:r w:rsidR="00692616">
              <w:rPr>
                <w:rFonts w:eastAsiaTheme="minorEastAsia" w:cstheme="minorBidi"/>
                <w:b w:val="0"/>
                <w:bCs w:val="0"/>
                <w:noProof/>
                <w:sz w:val="24"/>
                <w:szCs w:val="24"/>
                <w:lang w:eastAsia="en-GB"/>
              </w:rPr>
              <w:tab/>
            </w:r>
            <w:r w:rsidR="00692616" w:rsidRPr="002A7D56">
              <w:rPr>
                <w:rStyle w:val="Hyperlink"/>
                <w:noProof/>
              </w:rPr>
              <w:t>Methods</w:t>
            </w:r>
            <w:r w:rsidR="00692616">
              <w:rPr>
                <w:noProof/>
                <w:webHidden/>
              </w:rPr>
              <w:tab/>
            </w:r>
            <w:r w:rsidR="00692616">
              <w:rPr>
                <w:noProof/>
                <w:webHidden/>
              </w:rPr>
              <w:fldChar w:fldCharType="begin"/>
            </w:r>
            <w:r w:rsidR="00692616">
              <w:rPr>
                <w:noProof/>
                <w:webHidden/>
              </w:rPr>
              <w:instrText xml:space="preserve"> PAGEREF _Toc156403521 \h </w:instrText>
            </w:r>
            <w:r w:rsidR="00692616">
              <w:rPr>
                <w:noProof/>
                <w:webHidden/>
              </w:rPr>
            </w:r>
            <w:r w:rsidR="00692616">
              <w:rPr>
                <w:noProof/>
                <w:webHidden/>
              </w:rPr>
              <w:fldChar w:fldCharType="separate"/>
            </w:r>
            <w:r w:rsidR="00F77E41">
              <w:rPr>
                <w:noProof/>
                <w:webHidden/>
              </w:rPr>
              <w:t>197</w:t>
            </w:r>
            <w:r w:rsidR="00692616">
              <w:rPr>
                <w:noProof/>
                <w:webHidden/>
              </w:rPr>
              <w:fldChar w:fldCharType="end"/>
            </w:r>
          </w:hyperlink>
        </w:p>
        <w:p w14:paraId="1A9737D1" w14:textId="4770811C"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2" w:history="1">
            <w:r w:rsidR="00692616" w:rsidRPr="002A7D56">
              <w:rPr>
                <w:rStyle w:val="Hyperlink"/>
                <w:noProof/>
              </w:rPr>
              <w:t>7.2.1.</w:t>
            </w:r>
            <w:r w:rsidR="00692616">
              <w:rPr>
                <w:rFonts w:eastAsiaTheme="minorEastAsia" w:cstheme="minorBidi"/>
                <w:noProof/>
                <w:sz w:val="24"/>
                <w:szCs w:val="24"/>
                <w:lang w:eastAsia="en-GB"/>
              </w:rPr>
              <w:tab/>
            </w:r>
            <w:r w:rsidR="00692616" w:rsidRPr="002A7D56">
              <w:rPr>
                <w:rStyle w:val="Hyperlink"/>
                <w:noProof/>
              </w:rPr>
              <w:t>Footwear samples for testing</w:t>
            </w:r>
            <w:r w:rsidR="00692616">
              <w:rPr>
                <w:noProof/>
                <w:webHidden/>
              </w:rPr>
              <w:tab/>
            </w:r>
            <w:r w:rsidR="00692616">
              <w:rPr>
                <w:noProof/>
                <w:webHidden/>
              </w:rPr>
              <w:fldChar w:fldCharType="begin"/>
            </w:r>
            <w:r w:rsidR="00692616">
              <w:rPr>
                <w:noProof/>
                <w:webHidden/>
              </w:rPr>
              <w:instrText xml:space="preserve"> PAGEREF _Toc156403522 \h </w:instrText>
            </w:r>
            <w:r w:rsidR="00692616">
              <w:rPr>
                <w:noProof/>
                <w:webHidden/>
              </w:rPr>
            </w:r>
            <w:r w:rsidR="00692616">
              <w:rPr>
                <w:noProof/>
                <w:webHidden/>
              </w:rPr>
              <w:fldChar w:fldCharType="separate"/>
            </w:r>
            <w:r w:rsidR="00F77E41">
              <w:rPr>
                <w:noProof/>
                <w:webHidden/>
              </w:rPr>
              <w:t>197</w:t>
            </w:r>
            <w:r w:rsidR="00692616">
              <w:rPr>
                <w:noProof/>
                <w:webHidden/>
              </w:rPr>
              <w:fldChar w:fldCharType="end"/>
            </w:r>
          </w:hyperlink>
        </w:p>
        <w:p w14:paraId="3645031A" w14:textId="4215EF88"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3" w:history="1">
            <w:r w:rsidR="00692616" w:rsidRPr="002A7D56">
              <w:rPr>
                <w:rStyle w:val="Hyperlink"/>
                <w:noProof/>
              </w:rPr>
              <w:t>7.2.2.</w:t>
            </w:r>
            <w:r w:rsidR="00692616">
              <w:rPr>
                <w:rFonts w:eastAsiaTheme="minorEastAsia" w:cstheme="minorBidi"/>
                <w:noProof/>
                <w:sz w:val="24"/>
                <w:szCs w:val="24"/>
                <w:lang w:eastAsia="en-GB"/>
              </w:rPr>
              <w:tab/>
            </w:r>
            <w:r w:rsidR="00692616" w:rsidRPr="002A7D56">
              <w:rPr>
                <w:rStyle w:val="Hyperlink"/>
                <w:noProof/>
              </w:rPr>
              <w:t>Mechanical stiffness testing of footwear samples</w:t>
            </w:r>
            <w:r w:rsidR="00692616">
              <w:rPr>
                <w:noProof/>
                <w:webHidden/>
              </w:rPr>
              <w:tab/>
            </w:r>
            <w:r w:rsidR="00692616">
              <w:rPr>
                <w:noProof/>
                <w:webHidden/>
              </w:rPr>
              <w:fldChar w:fldCharType="begin"/>
            </w:r>
            <w:r w:rsidR="00692616">
              <w:rPr>
                <w:noProof/>
                <w:webHidden/>
              </w:rPr>
              <w:instrText xml:space="preserve"> PAGEREF _Toc156403523 \h </w:instrText>
            </w:r>
            <w:r w:rsidR="00692616">
              <w:rPr>
                <w:noProof/>
                <w:webHidden/>
              </w:rPr>
            </w:r>
            <w:r w:rsidR="00692616">
              <w:rPr>
                <w:noProof/>
                <w:webHidden/>
              </w:rPr>
              <w:fldChar w:fldCharType="separate"/>
            </w:r>
            <w:r w:rsidR="00F77E41">
              <w:rPr>
                <w:noProof/>
                <w:webHidden/>
              </w:rPr>
              <w:t>202</w:t>
            </w:r>
            <w:r w:rsidR="00692616">
              <w:rPr>
                <w:noProof/>
                <w:webHidden/>
              </w:rPr>
              <w:fldChar w:fldCharType="end"/>
            </w:r>
          </w:hyperlink>
        </w:p>
        <w:p w14:paraId="1094BC70" w14:textId="5E92FE8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4" w:history="1">
            <w:r w:rsidR="00692616" w:rsidRPr="002A7D56">
              <w:rPr>
                <w:rStyle w:val="Hyperlink"/>
                <w:noProof/>
              </w:rPr>
              <w:t>7.2.3.</w:t>
            </w:r>
            <w:r w:rsidR="00692616">
              <w:rPr>
                <w:rFonts w:eastAsiaTheme="minorEastAsia" w:cstheme="minorBidi"/>
                <w:noProof/>
                <w:sz w:val="24"/>
                <w:szCs w:val="24"/>
                <w:lang w:eastAsia="en-GB"/>
              </w:rPr>
              <w:tab/>
            </w:r>
            <w:r w:rsidR="00692616" w:rsidRPr="002A7D56">
              <w:rPr>
                <w:rStyle w:val="Hyperlink"/>
                <w:noProof/>
              </w:rPr>
              <w:t>Statistical analysis</w:t>
            </w:r>
            <w:r w:rsidR="00692616">
              <w:rPr>
                <w:noProof/>
                <w:webHidden/>
              </w:rPr>
              <w:tab/>
            </w:r>
            <w:r w:rsidR="00692616">
              <w:rPr>
                <w:noProof/>
                <w:webHidden/>
              </w:rPr>
              <w:fldChar w:fldCharType="begin"/>
            </w:r>
            <w:r w:rsidR="00692616">
              <w:rPr>
                <w:noProof/>
                <w:webHidden/>
              </w:rPr>
              <w:instrText xml:space="preserve"> PAGEREF _Toc156403524 \h </w:instrText>
            </w:r>
            <w:r w:rsidR="00692616">
              <w:rPr>
                <w:noProof/>
                <w:webHidden/>
              </w:rPr>
            </w:r>
            <w:r w:rsidR="00692616">
              <w:rPr>
                <w:noProof/>
                <w:webHidden/>
              </w:rPr>
              <w:fldChar w:fldCharType="separate"/>
            </w:r>
            <w:r w:rsidR="00F77E41">
              <w:rPr>
                <w:noProof/>
                <w:webHidden/>
              </w:rPr>
              <w:t>202</w:t>
            </w:r>
            <w:r w:rsidR="00692616">
              <w:rPr>
                <w:noProof/>
                <w:webHidden/>
              </w:rPr>
              <w:fldChar w:fldCharType="end"/>
            </w:r>
          </w:hyperlink>
        </w:p>
        <w:p w14:paraId="350DCCCF" w14:textId="483AB3B8" w:rsidR="00692616" w:rsidRDefault="003D37A0">
          <w:pPr>
            <w:pStyle w:val="TOC2"/>
            <w:rPr>
              <w:rFonts w:eastAsiaTheme="minorEastAsia" w:cstheme="minorBidi"/>
              <w:b w:val="0"/>
              <w:bCs w:val="0"/>
              <w:noProof/>
              <w:sz w:val="24"/>
              <w:szCs w:val="24"/>
              <w:lang w:eastAsia="en-GB"/>
            </w:rPr>
          </w:pPr>
          <w:hyperlink w:anchor="_Toc156403525" w:history="1">
            <w:r w:rsidR="00692616" w:rsidRPr="002A7D56">
              <w:rPr>
                <w:rStyle w:val="Hyperlink"/>
                <w:noProof/>
              </w:rPr>
              <w:t>7.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525 \h </w:instrText>
            </w:r>
            <w:r w:rsidR="00692616">
              <w:rPr>
                <w:noProof/>
                <w:webHidden/>
              </w:rPr>
            </w:r>
            <w:r w:rsidR="00692616">
              <w:rPr>
                <w:noProof/>
                <w:webHidden/>
              </w:rPr>
              <w:fldChar w:fldCharType="separate"/>
            </w:r>
            <w:r w:rsidR="00F77E41">
              <w:rPr>
                <w:noProof/>
                <w:webHidden/>
              </w:rPr>
              <w:t>203</w:t>
            </w:r>
            <w:r w:rsidR="00692616">
              <w:rPr>
                <w:noProof/>
                <w:webHidden/>
              </w:rPr>
              <w:fldChar w:fldCharType="end"/>
            </w:r>
          </w:hyperlink>
        </w:p>
        <w:p w14:paraId="6D76FCE9" w14:textId="0F0D624D"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6" w:history="1">
            <w:r w:rsidR="00692616" w:rsidRPr="002A7D56">
              <w:rPr>
                <w:rStyle w:val="Hyperlink"/>
                <w:noProof/>
              </w:rPr>
              <w:t>7.3.1.</w:t>
            </w:r>
            <w:r w:rsidR="00692616">
              <w:rPr>
                <w:rFonts w:eastAsiaTheme="minorEastAsia" w:cstheme="minorBidi"/>
                <w:noProof/>
                <w:sz w:val="24"/>
                <w:szCs w:val="24"/>
                <w:lang w:eastAsia="en-GB"/>
              </w:rPr>
              <w:tab/>
            </w:r>
            <w:r w:rsidR="00692616" w:rsidRPr="002A7D56">
              <w:rPr>
                <w:rStyle w:val="Hyperlink"/>
                <w:noProof/>
              </w:rPr>
              <w:t>Dimension measures of OSSTF and standard retail boot samples</w:t>
            </w:r>
            <w:r w:rsidR="00692616">
              <w:rPr>
                <w:noProof/>
                <w:webHidden/>
              </w:rPr>
              <w:tab/>
            </w:r>
            <w:r w:rsidR="00692616">
              <w:rPr>
                <w:noProof/>
                <w:webHidden/>
              </w:rPr>
              <w:fldChar w:fldCharType="begin"/>
            </w:r>
            <w:r w:rsidR="00692616">
              <w:rPr>
                <w:noProof/>
                <w:webHidden/>
              </w:rPr>
              <w:instrText xml:space="preserve"> PAGEREF _Toc156403526 \h </w:instrText>
            </w:r>
            <w:r w:rsidR="00692616">
              <w:rPr>
                <w:noProof/>
                <w:webHidden/>
              </w:rPr>
            </w:r>
            <w:r w:rsidR="00692616">
              <w:rPr>
                <w:noProof/>
                <w:webHidden/>
              </w:rPr>
              <w:fldChar w:fldCharType="separate"/>
            </w:r>
            <w:r w:rsidR="00F77E41">
              <w:rPr>
                <w:noProof/>
                <w:webHidden/>
              </w:rPr>
              <w:t>203</w:t>
            </w:r>
            <w:r w:rsidR="00692616">
              <w:rPr>
                <w:noProof/>
                <w:webHidden/>
              </w:rPr>
              <w:fldChar w:fldCharType="end"/>
            </w:r>
          </w:hyperlink>
        </w:p>
        <w:p w14:paraId="08D15D13" w14:textId="0F80F041"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27" w:history="1">
            <w:r w:rsidR="00692616" w:rsidRPr="002A7D56">
              <w:rPr>
                <w:rStyle w:val="Hyperlink"/>
                <w:noProof/>
              </w:rPr>
              <w:t>7.3.2.</w:t>
            </w:r>
            <w:r w:rsidR="00692616">
              <w:rPr>
                <w:rFonts w:eastAsiaTheme="minorEastAsia" w:cstheme="minorBidi"/>
                <w:noProof/>
                <w:sz w:val="24"/>
                <w:szCs w:val="24"/>
                <w:lang w:eastAsia="en-GB"/>
              </w:rPr>
              <w:tab/>
            </w:r>
            <w:r w:rsidR="00692616" w:rsidRPr="002A7D56">
              <w:rPr>
                <w:rStyle w:val="Hyperlink"/>
                <w:noProof/>
              </w:rPr>
              <w:t>Mechanical stiffness measures of OSSTF and standard retail footwear samples</w:t>
            </w:r>
            <w:r w:rsidR="00692616">
              <w:rPr>
                <w:noProof/>
                <w:webHidden/>
              </w:rPr>
              <w:tab/>
            </w:r>
            <w:r w:rsidR="00692616">
              <w:rPr>
                <w:noProof/>
                <w:webHidden/>
              </w:rPr>
              <w:fldChar w:fldCharType="begin"/>
            </w:r>
            <w:r w:rsidR="00692616">
              <w:rPr>
                <w:noProof/>
                <w:webHidden/>
              </w:rPr>
              <w:instrText xml:space="preserve"> PAGEREF _Toc156403527 \h </w:instrText>
            </w:r>
            <w:r w:rsidR="00692616">
              <w:rPr>
                <w:noProof/>
                <w:webHidden/>
              </w:rPr>
            </w:r>
            <w:r w:rsidR="00692616">
              <w:rPr>
                <w:noProof/>
                <w:webHidden/>
              </w:rPr>
              <w:fldChar w:fldCharType="separate"/>
            </w:r>
            <w:r w:rsidR="00F77E41">
              <w:rPr>
                <w:noProof/>
                <w:webHidden/>
              </w:rPr>
              <w:t>205</w:t>
            </w:r>
            <w:r w:rsidR="00692616">
              <w:rPr>
                <w:noProof/>
                <w:webHidden/>
              </w:rPr>
              <w:fldChar w:fldCharType="end"/>
            </w:r>
          </w:hyperlink>
        </w:p>
        <w:p w14:paraId="62EC6111" w14:textId="608D9DA4"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28" w:history="1">
            <w:r w:rsidR="00692616" w:rsidRPr="002A7D56">
              <w:rPr>
                <w:rStyle w:val="Hyperlink"/>
                <w:noProof/>
              </w:rPr>
              <w:t>7.3.2.1.</w:t>
            </w:r>
            <w:r w:rsidR="00692616">
              <w:rPr>
                <w:rFonts w:eastAsiaTheme="minorEastAsia" w:cstheme="minorBidi"/>
                <w:noProof/>
                <w:sz w:val="24"/>
                <w:szCs w:val="24"/>
                <w:lang w:eastAsia="en-GB"/>
              </w:rPr>
              <w:tab/>
            </w:r>
            <w:r w:rsidR="00692616" w:rsidRPr="002A7D56">
              <w:rPr>
                <w:rStyle w:val="Hyperlink"/>
                <w:noProof/>
              </w:rPr>
              <w:t>Forefoot flexion torque loading</w:t>
            </w:r>
            <w:r w:rsidR="00692616">
              <w:rPr>
                <w:noProof/>
                <w:webHidden/>
              </w:rPr>
              <w:tab/>
            </w:r>
            <w:r w:rsidR="00692616">
              <w:rPr>
                <w:noProof/>
                <w:webHidden/>
              </w:rPr>
              <w:fldChar w:fldCharType="begin"/>
            </w:r>
            <w:r w:rsidR="00692616">
              <w:rPr>
                <w:noProof/>
                <w:webHidden/>
              </w:rPr>
              <w:instrText xml:space="preserve"> PAGEREF _Toc156403528 \h </w:instrText>
            </w:r>
            <w:r w:rsidR="00692616">
              <w:rPr>
                <w:noProof/>
                <w:webHidden/>
              </w:rPr>
            </w:r>
            <w:r w:rsidR="00692616">
              <w:rPr>
                <w:noProof/>
                <w:webHidden/>
              </w:rPr>
              <w:fldChar w:fldCharType="separate"/>
            </w:r>
            <w:r w:rsidR="00F77E41">
              <w:rPr>
                <w:noProof/>
                <w:webHidden/>
              </w:rPr>
              <w:t>206</w:t>
            </w:r>
            <w:r w:rsidR="00692616">
              <w:rPr>
                <w:noProof/>
                <w:webHidden/>
              </w:rPr>
              <w:fldChar w:fldCharType="end"/>
            </w:r>
          </w:hyperlink>
        </w:p>
        <w:p w14:paraId="2154A7BD" w14:textId="33E586FA"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29" w:history="1">
            <w:r w:rsidR="00692616" w:rsidRPr="002A7D56">
              <w:rPr>
                <w:rStyle w:val="Hyperlink"/>
                <w:noProof/>
              </w:rPr>
              <w:t>7.3.2.2.</w:t>
            </w:r>
            <w:r w:rsidR="00692616">
              <w:rPr>
                <w:rFonts w:eastAsiaTheme="minorEastAsia" w:cstheme="minorBidi"/>
                <w:noProof/>
                <w:sz w:val="24"/>
                <w:szCs w:val="24"/>
                <w:lang w:eastAsia="en-GB"/>
              </w:rPr>
              <w:tab/>
            </w:r>
            <w:r w:rsidR="00692616" w:rsidRPr="002A7D56">
              <w:rPr>
                <w:rStyle w:val="Hyperlink"/>
                <w:noProof/>
              </w:rPr>
              <w:t>Midfoot torsion torque loading</w:t>
            </w:r>
            <w:r w:rsidR="00692616">
              <w:rPr>
                <w:noProof/>
                <w:webHidden/>
              </w:rPr>
              <w:tab/>
            </w:r>
            <w:r w:rsidR="00692616">
              <w:rPr>
                <w:noProof/>
                <w:webHidden/>
              </w:rPr>
              <w:fldChar w:fldCharType="begin"/>
            </w:r>
            <w:r w:rsidR="00692616">
              <w:rPr>
                <w:noProof/>
                <w:webHidden/>
              </w:rPr>
              <w:instrText xml:space="preserve"> PAGEREF _Toc156403529 \h </w:instrText>
            </w:r>
            <w:r w:rsidR="00692616">
              <w:rPr>
                <w:noProof/>
                <w:webHidden/>
              </w:rPr>
            </w:r>
            <w:r w:rsidR="00692616">
              <w:rPr>
                <w:noProof/>
                <w:webHidden/>
              </w:rPr>
              <w:fldChar w:fldCharType="separate"/>
            </w:r>
            <w:r w:rsidR="00F77E41">
              <w:rPr>
                <w:noProof/>
                <w:webHidden/>
              </w:rPr>
              <w:t>207</w:t>
            </w:r>
            <w:r w:rsidR="00692616">
              <w:rPr>
                <w:noProof/>
                <w:webHidden/>
              </w:rPr>
              <w:fldChar w:fldCharType="end"/>
            </w:r>
          </w:hyperlink>
        </w:p>
        <w:p w14:paraId="47B3B9FA" w14:textId="0777FBF7"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30" w:history="1">
            <w:r w:rsidR="00692616" w:rsidRPr="002A7D56">
              <w:rPr>
                <w:rStyle w:val="Hyperlink"/>
                <w:noProof/>
              </w:rPr>
              <w:t>7.3.2.3.</w:t>
            </w:r>
            <w:r w:rsidR="00692616">
              <w:rPr>
                <w:rFonts w:eastAsiaTheme="minorEastAsia" w:cstheme="minorBidi"/>
                <w:noProof/>
                <w:sz w:val="24"/>
                <w:szCs w:val="24"/>
                <w:lang w:eastAsia="en-GB"/>
              </w:rPr>
              <w:tab/>
            </w:r>
            <w:r w:rsidR="00692616" w:rsidRPr="002A7D56">
              <w:rPr>
                <w:rStyle w:val="Hyperlink"/>
                <w:noProof/>
              </w:rPr>
              <w:t>Ankle inversion/eversion torque loading</w:t>
            </w:r>
            <w:r w:rsidR="00692616">
              <w:rPr>
                <w:noProof/>
                <w:webHidden/>
              </w:rPr>
              <w:tab/>
            </w:r>
            <w:r w:rsidR="00692616">
              <w:rPr>
                <w:noProof/>
                <w:webHidden/>
              </w:rPr>
              <w:fldChar w:fldCharType="begin"/>
            </w:r>
            <w:r w:rsidR="00692616">
              <w:rPr>
                <w:noProof/>
                <w:webHidden/>
              </w:rPr>
              <w:instrText xml:space="preserve"> PAGEREF _Toc156403530 \h </w:instrText>
            </w:r>
            <w:r w:rsidR="00692616">
              <w:rPr>
                <w:noProof/>
                <w:webHidden/>
              </w:rPr>
            </w:r>
            <w:r w:rsidR="00692616">
              <w:rPr>
                <w:noProof/>
                <w:webHidden/>
              </w:rPr>
              <w:fldChar w:fldCharType="separate"/>
            </w:r>
            <w:r w:rsidR="00F77E41">
              <w:rPr>
                <w:noProof/>
                <w:webHidden/>
              </w:rPr>
              <w:t>209</w:t>
            </w:r>
            <w:r w:rsidR="00692616">
              <w:rPr>
                <w:noProof/>
                <w:webHidden/>
              </w:rPr>
              <w:fldChar w:fldCharType="end"/>
            </w:r>
          </w:hyperlink>
        </w:p>
        <w:p w14:paraId="54F28E20" w14:textId="2109EFB9" w:rsidR="00692616" w:rsidRDefault="003D37A0">
          <w:pPr>
            <w:pStyle w:val="TOC4"/>
            <w:tabs>
              <w:tab w:val="left" w:pos="1680"/>
              <w:tab w:val="right" w:leader="dot" w:pos="8488"/>
            </w:tabs>
            <w:rPr>
              <w:rFonts w:eastAsiaTheme="minorEastAsia" w:cstheme="minorBidi"/>
              <w:noProof/>
              <w:sz w:val="24"/>
              <w:szCs w:val="24"/>
              <w:lang w:eastAsia="en-GB"/>
            </w:rPr>
          </w:pPr>
          <w:hyperlink w:anchor="_Toc156403531" w:history="1">
            <w:r w:rsidR="00692616" w:rsidRPr="002A7D56">
              <w:rPr>
                <w:rStyle w:val="Hyperlink"/>
                <w:noProof/>
              </w:rPr>
              <w:t>7.3.2.4.</w:t>
            </w:r>
            <w:r w:rsidR="00692616">
              <w:rPr>
                <w:rFonts w:eastAsiaTheme="minorEastAsia" w:cstheme="minorBidi"/>
                <w:noProof/>
                <w:sz w:val="24"/>
                <w:szCs w:val="24"/>
                <w:lang w:eastAsia="en-GB"/>
              </w:rPr>
              <w:tab/>
            </w:r>
            <w:r w:rsidR="00692616" w:rsidRPr="002A7D56">
              <w:rPr>
                <w:rStyle w:val="Hyperlink"/>
                <w:noProof/>
              </w:rPr>
              <w:t>Ankle plantar/dorsi flexion torque loading</w:t>
            </w:r>
            <w:r w:rsidR="00692616">
              <w:rPr>
                <w:noProof/>
                <w:webHidden/>
              </w:rPr>
              <w:tab/>
            </w:r>
            <w:r w:rsidR="00692616">
              <w:rPr>
                <w:noProof/>
                <w:webHidden/>
              </w:rPr>
              <w:fldChar w:fldCharType="begin"/>
            </w:r>
            <w:r w:rsidR="00692616">
              <w:rPr>
                <w:noProof/>
                <w:webHidden/>
              </w:rPr>
              <w:instrText xml:space="preserve"> PAGEREF _Toc156403531 \h </w:instrText>
            </w:r>
            <w:r w:rsidR="00692616">
              <w:rPr>
                <w:noProof/>
                <w:webHidden/>
              </w:rPr>
            </w:r>
            <w:r w:rsidR="00692616">
              <w:rPr>
                <w:noProof/>
                <w:webHidden/>
              </w:rPr>
              <w:fldChar w:fldCharType="separate"/>
            </w:r>
            <w:r w:rsidR="00F77E41">
              <w:rPr>
                <w:noProof/>
                <w:webHidden/>
              </w:rPr>
              <w:t>211</w:t>
            </w:r>
            <w:r w:rsidR="00692616">
              <w:rPr>
                <w:noProof/>
                <w:webHidden/>
              </w:rPr>
              <w:fldChar w:fldCharType="end"/>
            </w:r>
          </w:hyperlink>
        </w:p>
        <w:p w14:paraId="78434773" w14:textId="153E6081" w:rsidR="00692616" w:rsidRDefault="003D37A0">
          <w:pPr>
            <w:pStyle w:val="TOC2"/>
            <w:rPr>
              <w:rFonts w:eastAsiaTheme="minorEastAsia" w:cstheme="minorBidi"/>
              <w:b w:val="0"/>
              <w:bCs w:val="0"/>
              <w:noProof/>
              <w:sz w:val="24"/>
              <w:szCs w:val="24"/>
              <w:lang w:eastAsia="en-GB"/>
            </w:rPr>
          </w:pPr>
          <w:hyperlink w:anchor="_Toc156403532" w:history="1">
            <w:r w:rsidR="00692616" w:rsidRPr="002A7D56">
              <w:rPr>
                <w:rStyle w:val="Hyperlink"/>
                <w:noProof/>
              </w:rPr>
              <w:t>7.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532 \h </w:instrText>
            </w:r>
            <w:r w:rsidR="00692616">
              <w:rPr>
                <w:noProof/>
                <w:webHidden/>
              </w:rPr>
            </w:r>
            <w:r w:rsidR="00692616">
              <w:rPr>
                <w:noProof/>
                <w:webHidden/>
              </w:rPr>
              <w:fldChar w:fldCharType="separate"/>
            </w:r>
            <w:r w:rsidR="00F77E41">
              <w:rPr>
                <w:noProof/>
                <w:webHidden/>
              </w:rPr>
              <w:t>213</w:t>
            </w:r>
            <w:r w:rsidR="00692616">
              <w:rPr>
                <w:noProof/>
                <w:webHidden/>
              </w:rPr>
              <w:fldChar w:fldCharType="end"/>
            </w:r>
          </w:hyperlink>
        </w:p>
        <w:p w14:paraId="48190136" w14:textId="1508F59B"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33" w:history="1">
            <w:r w:rsidR="00692616" w:rsidRPr="002A7D56">
              <w:rPr>
                <w:rStyle w:val="Hyperlink"/>
                <w:noProof/>
              </w:rPr>
              <w:t>7.4.1.</w:t>
            </w:r>
            <w:r w:rsidR="00692616">
              <w:rPr>
                <w:rFonts w:eastAsiaTheme="minorEastAsia" w:cstheme="minorBidi"/>
                <w:noProof/>
                <w:sz w:val="24"/>
                <w:szCs w:val="24"/>
                <w:lang w:eastAsia="en-GB"/>
              </w:rPr>
              <w:tab/>
            </w:r>
            <w:r w:rsidR="00692616" w:rsidRPr="002A7D56">
              <w:rPr>
                <w:rStyle w:val="Hyperlink"/>
                <w:noProof/>
              </w:rPr>
              <w:t>Implications for research and clinical practice</w:t>
            </w:r>
            <w:r w:rsidR="00692616">
              <w:rPr>
                <w:noProof/>
                <w:webHidden/>
              </w:rPr>
              <w:tab/>
            </w:r>
            <w:r w:rsidR="00692616">
              <w:rPr>
                <w:noProof/>
                <w:webHidden/>
              </w:rPr>
              <w:fldChar w:fldCharType="begin"/>
            </w:r>
            <w:r w:rsidR="00692616">
              <w:rPr>
                <w:noProof/>
                <w:webHidden/>
              </w:rPr>
              <w:instrText xml:space="preserve"> PAGEREF _Toc156403533 \h </w:instrText>
            </w:r>
            <w:r w:rsidR="00692616">
              <w:rPr>
                <w:noProof/>
                <w:webHidden/>
              </w:rPr>
            </w:r>
            <w:r w:rsidR="00692616">
              <w:rPr>
                <w:noProof/>
                <w:webHidden/>
              </w:rPr>
              <w:fldChar w:fldCharType="separate"/>
            </w:r>
            <w:r w:rsidR="00F77E41">
              <w:rPr>
                <w:noProof/>
                <w:webHidden/>
              </w:rPr>
              <w:t>218</w:t>
            </w:r>
            <w:r w:rsidR="00692616">
              <w:rPr>
                <w:noProof/>
                <w:webHidden/>
              </w:rPr>
              <w:fldChar w:fldCharType="end"/>
            </w:r>
          </w:hyperlink>
        </w:p>
        <w:p w14:paraId="025046F8" w14:textId="13C2EC64"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34" w:history="1">
            <w:r w:rsidR="00692616" w:rsidRPr="002A7D56">
              <w:rPr>
                <w:rStyle w:val="Hyperlink"/>
                <w:noProof/>
              </w:rPr>
              <w:t>7.4.2.</w:t>
            </w:r>
            <w:r w:rsidR="00692616">
              <w:rPr>
                <w:rFonts w:eastAsiaTheme="minorEastAsia" w:cstheme="minorBidi"/>
                <w:noProof/>
                <w:sz w:val="24"/>
                <w:szCs w:val="24"/>
                <w:lang w:eastAsia="en-GB"/>
              </w:rPr>
              <w:tab/>
            </w:r>
            <w:r w:rsidR="00692616" w:rsidRPr="002A7D56">
              <w:rPr>
                <w:rStyle w:val="Hyperlink"/>
                <w:noProof/>
              </w:rPr>
              <w:t>Limitations of current work</w:t>
            </w:r>
            <w:r w:rsidR="00692616">
              <w:rPr>
                <w:noProof/>
                <w:webHidden/>
              </w:rPr>
              <w:tab/>
            </w:r>
            <w:r w:rsidR="00692616">
              <w:rPr>
                <w:noProof/>
                <w:webHidden/>
              </w:rPr>
              <w:fldChar w:fldCharType="begin"/>
            </w:r>
            <w:r w:rsidR="00692616">
              <w:rPr>
                <w:noProof/>
                <w:webHidden/>
              </w:rPr>
              <w:instrText xml:space="preserve"> PAGEREF _Toc156403534 \h </w:instrText>
            </w:r>
            <w:r w:rsidR="00692616">
              <w:rPr>
                <w:noProof/>
                <w:webHidden/>
              </w:rPr>
            </w:r>
            <w:r w:rsidR="00692616">
              <w:rPr>
                <w:noProof/>
                <w:webHidden/>
              </w:rPr>
              <w:fldChar w:fldCharType="separate"/>
            </w:r>
            <w:r w:rsidR="00F77E41">
              <w:rPr>
                <w:noProof/>
                <w:webHidden/>
              </w:rPr>
              <w:t>220</w:t>
            </w:r>
            <w:r w:rsidR="00692616">
              <w:rPr>
                <w:noProof/>
                <w:webHidden/>
              </w:rPr>
              <w:fldChar w:fldCharType="end"/>
            </w:r>
          </w:hyperlink>
        </w:p>
        <w:p w14:paraId="5CBF3D1B" w14:textId="37F36AD5" w:rsidR="00692616" w:rsidRDefault="003D37A0">
          <w:pPr>
            <w:pStyle w:val="TOC2"/>
            <w:rPr>
              <w:rFonts w:eastAsiaTheme="minorEastAsia" w:cstheme="minorBidi"/>
              <w:b w:val="0"/>
              <w:bCs w:val="0"/>
              <w:noProof/>
              <w:sz w:val="24"/>
              <w:szCs w:val="24"/>
              <w:lang w:eastAsia="en-GB"/>
            </w:rPr>
          </w:pPr>
          <w:hyperlink w:anchor="_Toc156403535" w:history="1">
            <w:r w:rsidR="00692616" w:rsidRPr="002A7D56">
              <w:rPr>
                <w:rStyle w:val="Hyperlink"/>
                <w:noProof/>
              </w:rPr>
              <w:t>7.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535 \h </w:instrText>
            </w:r>
            <w:r w:rsidR="00692616">
              <w:rPr>
                <w:noProof/>
                <w:webHidden/>
              </w:rPr>
            </w:r>
            <w:r w:rsidR="00692616">
              <w:rPr>
                <w:noProof/>
                <w:webHidden/>
              </w:rPr>
              <w:fldChar w:fldCharType="separate"/>
            </w:r>
            <w:r w:rsidR="00F77E41">
              <w:rPr>
                <w:noProof/>
                <w:webHidden/>
              </w:rPr>
              <w:t>221</w:t>
            </w:r>
            <w:r w:rsidR="00692616">
              <w:rPr>
                <w:noProof/>
                <w:webHidden/>
              </w:rPr>
              <w:fldChar w:fldCharType="end"/>
            </w:r>
          </w:hyperlink>
        </w:p>
        <w:p w14:paraId="2F982AAD" w14:textId="10563131" w:rsidR="00692616" w:rsidRDefault="003D37A0">
          <w:pPr>
            <w:pStyle w:val="TOC1"/>
            <w:tabs>
              <w:tab w:val="left" w:pos="480"/>
            </w:tabs>
            <w:rPr>
              <w:rFonts w:eastAsiaTheme="minorEastAsia" w:cstheme="minorBidi"/>
              <w:b w:val="0"/>
              <w:bCs w:val="0"/>
              <w:i w:val="0"/>
              <w:iCs w:val="0"/>
              <w:noProof/>
              <w:lang w:eastAsia="en-GB"/>
            </w:rPr>
          </w:pPr>
          <w:hyperlink w:anchor="_Toc156403537" w:history="1">
            <w:r w:rsidR="00692616" w:rsidRPr="002A7D56">
              <w:rPr>
                <w:rStyle w:val="Hyperlink"/>
                <w:noProof/>
              </w:rPr>
              <w:t>8.</w:t>
            </w:r>
            <w:r w:rsidR="00692616">
              <w:rPr>
                <w:rFonts w:eastAsiaTheme="minorEastAsia" w:cstheme="minorBidi"/>
                <w:b w:val="0"/>
                <w:bCs w:val="0"/>
                <w:i w:val="0"/>
                <w:iCs w:val="0"/>
                <w:noProof/>
                <w:lang w:eastAsia="en-GB"/>
              </w:rPr>
              <w:tab/>
            </w:r>
            <w:r w:rsidR="00692616" w:rsidRPr="002A7D56">
              <w:rPr>
                <w:rStyle w:val="Hyperlink"/>
                <w:noProof/>
              </w:rPr>
              <w:t>Development and a pilot investigation of a screening tool to assess the clinical suitability of Off the Shelf Stability Therapeutic Footwear (OSSTF) for mobility-impaired children</w:t>
            </w:r>
            <w:r w:rsidR="00692616">
              <w:rPr>
                <w:noProof/>
                <w:webHidden/>
              </w:rPr>
              <w:tab/>
            </w:r>
            <w:r w:rsidR="00692616">
              <w:rPr>
                <w:noProof/>
                <w:webHidden/>
              </w:rPr>
              <w:fldChar w:fldCharType="begin"/>
            </w:r>
            <w:r w:rsidR="00692616">
              <w:rPr>
                <w:noProof/>
                <w:webHidden/>
              </w:rPr>
              <w:instrText xml:space="preserve"> PAGEREF _Toc156403537 \h </w:instrText>
            </w:r>
            <w:r w:rsidR="00692616">
              <w:rPr>
                <w:noProof/>
                <w:webHidden/>
              </w:rPr>
            </w:r>
            <w:r w:rsidR="00692616">
              <w:rPr>
                <w:noProof/>
                <w:webHidden/>
              </w:rPr>
              <w:fldChar w:fldCharType="separate"/>
            </w:r>
            <w:r w:rsidR="00F77E41">
              <w:rPr>
                <w:noProof/>
                <w:webHidden/>
              </w:rPr>
              <w:t>222</w:t>
            </w:r>
            <w:r w:rsidR="00692616">
              <w:rPr>
                <w:noProof/>
                <w:webHidden/>
              </w:rPr>
              <w:fldChar w:fldCharType="end"/>
            </w:r>
          </w:hyperlink>
        </w:p>
        <w:p w14:paraId="7BA9EE9C" w14:textId="55A9E709" w:rsidR="00692616" w:rsidRDefault="003D37A0">
          <w:pPr>
            <w:pStyle w:val="TOC2"/>
            <w:rPr>
              <w:rFonts w:eastAsiaTheme="minorEastAsia" w:cstheme="minorBidi"/>
              <w:b w:val="0"/>
              <w:bCs w:val="0"/>
              <w:noProof/>
              <w:sz w:val="24"/>
              <w:szCs w:val="24"/>
              <w:lang w:eastAsia="en-GB"/>
            </w:rPr>
          </w:pPr>
          <w:hyperlink w:anchor="_Toc156403538" w:history="1">
            <w:r w:rsidR="00692616" w:rsidRPr="002A7D56">
              <w:rPr>
                <w:rStyle w:val="Hyperlink"/>
                <w:noProof/>
              </w:rPr>
              <w:t>8.1.</w:t>
            </w:r>
            <w:r w:rsidR="00692616">
              <w:rPr>
                <w:rFonts w:eastAsiaTheme="minorEastAsia" w:cstheme="minorBidi"/>
                <w:b w:val="0"/>
                <w:bCs w:val="0"/>
                <w:noProof/>
                <w:sz w:val="24"/>
                <w:szCs w:val="24"/>
                <w:lang w:eastAsia="en-GB"/>
              </w:rPr>
              <w:tab/>
            </w:r>
            <w:r w:rsidR="00692616" w:rsidRPr="002A7D56">
              <w:rPr>
                <w:rStyle w:val="Hyperlink"/>
                <w:noProof/>
              </w:rPr>
              <w:t>Background</w:t>
            </w:r>
            <w:r w:rsidR="00692616">
              <w:rPr>
                <w:noProof/>
                <w:webHidden/>
              </w:rPr>
              <w:tab/>
            </w:r>
            <w:r w:rsidR="00692616">
              <w:rPr>
                <w:noProof/>
                <w:webHidden/>
              </w:rPr>
              <w:fldChar w:fldCharType="begin"/>
            </w:r>
            <w:r w:rsidR="00692616">
              <w:rPr>
                <w:noProof/>
                <w:webHidden/>
              </w:rPr>
              <w:instrText xml:space="preserve"> PAGEREF _Toc156403538 \h </w:instrText>
            </w:r>
            <w:r w:rsidR="00692616">
              <w:rPr>
                <w:noProof/>
                <w:webHidden/>
              </w:rPr>
            </w:r>
            <w:r w:rsidR="00692616">
              <w:rPr>
                <w:noProof/>
                <w:webHidden/>
              </w:rPr>
              <w:fldChar w:fldCharType="separate"/>
            </w:r>
            <w:r w:rsidR="00F77E41">
              <w:rPr>
                <w:noProof/>
                <w:webHidden/>
              </w:rPr>
              <w:t>222</w:t>
            </w:r>
            <w:r w:rsidR="00692616">
              <w:rPr>
                <w:noProof/>
                <w:webHidden/>
              </w:rPr>
              <w:fldChar w:fldCharType="end"/>
            </w:r>
          </w:hyperlink>
        </w:p>
        <w:p w14:paraId="4133C69D" w14:textId="721133FC"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39" w:history="1">
            <w:r w:rsidR="00692616" w:rsidRPr="002A7D56">
              <w:rPr>
                <w:rStyle w:val="Hyperlink"/>
                <w:noProof/>
              </w:rPr>
              <w:t>8.1.1.</w:t>
            </w:r>
            <w:r w:rsidR="00692616">
              <w:rPr>
                <w:rFonts w:eastAsiaTheme="minorEastAsia" w:cstheme="minorBidi"/>
                <w:noProof/>
                <w:sz w:val="24"/>
                <w:szCs w:val="24"/>
                <w:lang w:eastAsia="en-GB"/>
              </w:rPr>
              <w:tab/>
            </w:r>
            <w:r w:rsidR="00692616" w:rsidRPr="002A7D56">
              <w:rPr>
                <w:rStyle w:val="Hyperlink"/>
                <w:noProof/>
              </w:rPr>
              <w:t>Aims and objectives</w:t>
            </w:r>
            <w:r w:rsidR="00692616">
              <w:rPr>
                <w:noProof/>
                <w:webHidden/>
              </w:rPr>
              <w:tab/>
            </w:r>
            <w:r w:rsidR="00692616">
              <w:rPr>
                <w:noProof/>
                <w:webHidden/>
              </w:rPr>
              <w:fldChar w:fldCharType="begin"/>
            </w:r>
            <w:r w:rsidR="00692616">
              <w:rPr>
                <w:noProof/>
                <w:webHidden/>
              </w:rPr>
              <w:instrText xml:space="preserve"> PAGEREF _Toc156403539 \h </w:instrText>
            </w:r>
            <w:r w:rsidR="00692616">
              <w:rPr>
                <w:noProof/>
                <w:webHidden/>
              </w:rPr>
            </w:r>
            <w:r w:rsidR="00692616">
              <w:rPr>
                <w:noProof/>
                <w:webHidden/>
              </w:rPr>
              <w:fldChar w:fldCharType="separate"/>
            </w:r>
            <w:r w:rsidR="00F77E41">
              <w:rPr>
                <w:noProof/>
                <w:webHidden/>
              </w:rPr>
              <w:t>223</w:t>
            </w:r>
            <w:r w:rsidR="00692616">
              <w:rPr>
                <w:noProof/>
                <w:webHidden/>
              </w:rPr>
              <w:fldChar w:fldCharType="end"/>
            </w:r>
          </w:hyperlink>
        </w:p>
        <w:p w14:paraId="7A575D42" w14:textId="19044415" w:rsidR="00692616" w:rsidRDefault="003D37A0">
          <w:pPr>
            <w:pStyle w:val="TOC2"/>
            <w:rPr>
              <w:rFonts w:eastAsiaTheme="minorEastAsia" w:cstheme="minorBidi"/>
              <w:b w:val="0"/>
              <w:bCs w:val="0"/>
              <w:noProof/>
              <w:sz w:val="24"/>
              <w:szCs w:val="24"/>
              <w:lang w:eastAsia="en-GB"/>
            </w:rPr>
          </w:pPr>
          <w:hyperlink w:anchor="_Toc156403540" w:history="1">
            <w:r w:rsidR="00692616" w:rsidRPr="002A7D56">
              <w:rPr>
                <w:rStyle w:val="Hyperlink"/>
                <w:noProof/>
              </w:rPr>
              <w:t>8.2.</w:t>
            </w:r>
            <w:r w:rsidR="00692616">
              <w:rPr>
                <w:rFonts w:eastAsiaTheme="minorEastAsia" w:cstheme="minorBidi"/>
                <w:b w:val="0"/>
                <w:bCs w:val="0"/>
                <w:noProof/>
                <w:sz w:val="24"/>
                <w:szCs w:val="24"/>
                <w:lang w:eastAsia="en-GB"/>
              </w:rPr>
              <w:tab/>
            </w:r>
            <w:r w:rsidR="00692616" w:rsidRPr="002A7D56">
              <w:rPr>
                <w:rStyle w:val="Hyperlink"/>
                <w:noProof/>
              </w:rPr>
              <w:t>Methods</w:t>
            </w:r>
            <w:r w:rsidR="00692616">
              <w:rPr>
                <w:noProof/>
                <w:webHidden/>
              </w:rPr>
              <w:tab/>
            </w:r>
            <w:r w:rsidR="00692616">
              <w:rPr>
                <w:noProof/>
                <w:webHidden/>
              </w:rPr>
              <w:fldChar w:fldCharType="begin"/>
            </w:r>
            <w:r w:rsidR="00692616">
              <w:rPr>
                <w:noProof/>
                <w:webHidden/>
              </w:rPr>
              <w:instrText xml:space="preserve"> PAGEREF _Toc156403540 \h </w:instrText>
            </w:r>
            <w:r w:rsidR="00692616">
              <w:rPr>
                <w:noProof/>
                <w:webHidden/>
              </w:rPr>
            </w:r>
            <w:r w:rsidR="00692616">
              <w:rPr>
                <w:noProof/>
                <w:webHidden/>
              </w:rPr>
              <w:fldChar w:fldCharType="separate"/>
            </w:r>
            <w:r w:rsidR="00F77E41">
              <w:rPr>
                <w:noProof/>
                <w:webHidden/>
              </w:rPr>
              <w:t>223</w:t>
            </w:r>
            <w:r w:rsidR="00692616">
              <w:rPr>
                <w:noProof/>
                <w:webHidden/>
              </w:rPr>
              <w:fldChar w:fldCharType="end"/>
            </w:r>
          </w:hyperlink>
        </w:p>
        <w:p w14:paraId="04A1A038" w14:textId="53B4A51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41" w:history="1">
            <w:r w:rsidR="00692616" w:rsidRPr="002A7D56">
              <w:rPr>
                <w:rStyle w:val="Hyperlink"/>
                <w:noProof/>
              </w:rPr>
              <w:t>8.2.1.</w:t>
            </w:r>
            <w:r w:rsidR="00692616">
              <w:rPr>
                <w:rFonts w:eastAsiaTheme="minorEastAsia" w:cstheme="minorBidi"/>
                <w:noProof/>
                <w:sz w:val="24"/>
                <w:szCs w:val="24"/>
                <w:lang w:eastAsia="en-GB"/>
              </w:rPr>
              <w:tab/>
            </w:r>
            <w:r w:rsidR="00692616" w:rsidRPr="002A7D56">
              <w:rPr>
                <w:rStyle w:val="Hyperlink"/>
                <w:noProof/>
              </w:rPr>
              <w:t>Ethics</w:t>
            </w:r>
            <w:r w:rsidR="00692616">
              <w:rPr>
                <w:noProof/>
                <w:webHidden/>
              </w:rPr>
              <w:tab/>
            </w:r>
            <w:r w:rsidR="00692616">
              <w:rPr>
                <w:noProof/>
                <w:webHidden/>
              </w:rPr>
              <w:fldChar w:fldCharType="begin"/>
            </w:r>
            <w:r w:rsidR="00692616">
              <w:rPr>
                <w:noProof/>
                <w:webHidden/>
              </w:rPr>
              <w:instrText xml:space="preserve"> PAGEREF _Toc156403541 \h </w:instrText>
            </w:r>
            <w:r w:rsidR="00692616">
              <w:rPr>
                <w:noProof/>
                <w:webHidden/>
              </w:rPr>
            </w:r>
            <w:r w:rsidR="00692616">
              <w:rPr>
                <w:noProof/>
                <w:webHidden/>
              </w:rPr>
              <w:fldChar w:fldCharType="separate"/>
            </w:r>
            <w:r w:rsidR="00F77E41">
              <w:rPr>
                <w:noProof/>
                <w:webHidden/>
              </w:rPr>
              <w:t>223</w:t>
            </w:r>
            <w:r w:rsidR="00692616">
              <w:rPr>
                <w:noProof/>
                <w:webHidden/>
              </w:rPr>
              <w:fldChar w:fldCharType="end"/>
            </w:r>
          </w:hyperlink>
        </w:p>
        <w:p w14:paraId="478C45E8" w14:textId="542DED18"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42" w:history="1">
            <w:r w:rsidR="00692616" w:rsidRPr="002A7D56">
              <w:rPr>
                <w:rStyle w:val="Hyperlink"/>
                <w:noProof/>
              </w:rPr>
              <w:t>8.2.2.</w:t>
            </w:r>
            <w:r w:rsidR="00692616">
              <w:rPr>
                <w:rFonts w:eastAsiaTheme="minorEastAsia" w:cstheme="minorBidi"/>
                <w:noProof/>
                <w:sz w:val="24"/>
                <w:szCs w:val="24"/>
                <w:lang w:eastAsia="en-GB"/>
              </w:rPr>
              <w:tab/>
            </w:r>
            <w:r w:rsidR="00692616" w:rsidRPr="002A7D56">
              <w:rPr>
                <w:rStyle w:val="Hyperlink"/>
                <w:noProof/>
              </w:rPr>
              <w:t>Development of the tool:</w:t>
            </w:r>
            <w:r w:rsidR="00692616">
              <w:rPr>
                <w:noProof/>
                <w:webHidden/>
              </w:rPr>
              <w:tab/>
            </w:r>
            <w:r w:rsidR="00692616">
              <w:rPr>
                <w:noProof/>
                <w:webHidden/>
              </w:rPr>
              <w:fldChar w:fldCharType="begin"/>
            </w:r>
            <w:r w:rsidR="00692616">
              <w:rPr>
                <w:noProof/>
                <w:webHidden/>
              </w:rPr>
              <w:instrText xml:space="preserve"> PAGEREF _Toc156403542 \h </w:instrText>
            </w:r>
            <w:r w:rsidR="00692616">
              <w:rPr>
                <w:noProof/>
                <w:webHidden/>
              </w:rPr>
            </w:r>
            <w:r w:rsidR="00692616">
              <w:rPr>
                <w:noProof/>
                <w:webHidden/>
              </w:rPr>
              <w:fldChar w:fldCharType="separate"/>
            </w:r>
            <w:r w:rsidR="00F77E41">
              <w:rPr>
                <w:noProof/>
                <w:webHidden/>
              </w:rPr>
              <w:t>223</w:t>
            </w:r>
            <w:r w:rsidR="00692616">
              <w:rPr>
                <w:noProof/>
                <w:webHidden/>
              </w:rPr>
              <w:fldChar w:fldCharType="end"/>
            </w:r>
          </w:hyperlink>
        </w:p>
        <w:p w14:paraId="6B62ACA5" w14:textId="00EDA31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43" w:history="1">
            <w:r w:rsidR="00692616" w:rsidRPr="002A7D56">
              <w:rPr>
                <w:rStyle w:val="Hyperlink"/>
                <w:noProof/>
                <w:lang w:eastAsia="en-GB"/>
              </w:rPr>
              <w:t>8.2.3.</w:t>
            </w:r>
            <w:r w:rsidR="00692616">
              <w:rPr>
                <w:rFonts w:eastAsiaTheme="minorEastAsia" w:cstheme="minorBidi"/>
                <w:noProof/>
                <w:sz w:val="24"/>
                <w:szCs w:val="24"/>
                <w:lang w:eastAsia="en-GB"/>
              </w:rPr>
              <w:tab/>
            </w:r>
            <w:r w:rsidR="00692616" w:rsidRPr="002A7D56">
              <w:rPr>
                <w:rStyle w:val="Hyperlink"/>
                <w:noProof/>
                <w:shd w:val="clear" w:color="auto" w:fill="FFFFFF"/>
                <w:lang w:eastAsia="en-GB"/>
              </w:rPr>
              <w:t>Testing of the tool</w:t>
            </w:r>
            <w:r w:rsidR="00692616">
              <w:rPr>
                <w:noProof/>
                <w:webHidden/>
              </w:rPr>
              <w:tab/>
            </w:r>
            <w:r w:rsidR="00692616">
              <w:rPr>
                <w:noProof/>
                <w:webHidden/>
              </w:rPr>
              <w:fldChar w:fldCharType="begin"/>
            </w:r>
            <w:r w:rsidR="00692616">
              <w:rPr>
                <w:noProof/>
                <w:webHidden/>
              </w:rPr>
              <w:instrText xml:space="preserve"> PAGEREF _Toc156403543 \h </w:instrText>
            </w:r>
            <w:r w:rsidR="00692616">
              <w:rPr>
                <w:noProof/>
                <w:webHidden/>
              </w:rPr>
            </w:r>
            <w:r w:rsidR="00692616">
              <w:rPr>
                <w:noProof/>
                <w:webHidden/>
              </w:rPr>
              <w:fldChar w:fldCharType="separate"/>
            </w:r>
            <w:r w:rsidR="00F77E41">
              <w:rPr>
                <w:noProof/>
                <w:webHidden/>
              </w:rPr>
              <w:t>229</w:t>
            </w:r>
            <w:r w:rsidR="00692616">
              <w:rPr>
                <w:noProof/>
                <w:webHidden/>
              </w:rPr>
              <w:fldChar w:fldCharType="end"/>
            </w:r>
          </w:hyperlink>
        </w:p>
        <w:p w14:paraId="43862E34" w14:textId="37965603"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44" w:history="1">
            <w:r w:rsidR="00692616" w:rsidRPr="002A7D56">
              <w:rPr>
                <w:rStyle w:val="Hyperlink"/>
                <w:noProof/>
                <w:lang w:eastAsia="en-GB"/>
              </w:rPr>
              <w:t>8.2.4.</w:t>
            </w:r>
            <w:r w:rsidR="00692616">
              <w:rPr>
                <w:rFonts w:eastAsiaTheme="minorEastAsia" w:cstheme="minorBidi"/>
                <w:noProof/>
                <w:sz w:val="24"/>
                <w:szCs w:val="24"/>
                <w:lang w:eastAsia="en-GB"/>
              </w:rPr>
              <w:tab/>
            </w:r>
            <w:r w:rsidR="00692616" w:rsidRPr="002A7D56">
              <w:rPr>
                <w:rStyle w:val="Hyperlink"/>
                <w:noProof/>
                <w:shd w:val="clear" w:color="auto" w:fill="FFFFFF"/>
                <w:lang w:eastAsia="en-GB"/>
              </w:rPr>
              <w:t>Practical use of the tool</w:t>
            </w:r>
            <w:r w:rsidR="00692616">
              <w:rPr>
                <w:noProof/>
                <w:webHidden/>
              </w:rPr>
              <w:tab/>
            </w:r>
            <w:r w:rsidR="00692616">
              <w:rPr>
                <w:noProof/>
                <w:webHidden/>
              </w:rPr>
              <w:fldChar w:fldCharType="begin"/>
            </w:r>
            <w:r w:rsidR="00692616">
              <w:rPr>
                <w:noProof/>
                <w:webHidden/>
              </w:rPr>
              <w:instrText xml:space="preserve"> PAGEREF _Toc156403544 \h </w:instrText>
            </w:r>
            <w:r w:rsidR="00692616">
              <w:rPr>
                <w:noProof/>
                <w:webHidden/>
              </w:rPr>
            </w:r>
            <w:r w:rsidR="00692616">
              <w:rPr>
                <w:noProof/>
                <w:webHidden/>
              </w:rPr>
              <w:fldChar w:fldCharType="separate"/>
            </w:r>
            <w:r w:rsidR="00F77E41">
              <w:rPr>
                <w:noProof/>
                <w:webHidden/>
              </w:rPr>
              <w:t>230</w:t>
            </w:r>
            <w:r w:rsidR="00692616">
              <w:rPr>
                <w:noProof/>
                <w:webHidden/>
              </w:rPr>
              <w:fldChar w:fldCharType="end"/>
            </w:r>
          </w:hyperlink>
        </w:p>
        <w:p w14:paraId="0DA748E6" w14:textId="1D6E94D3" w:rsidR="00692616" w:rsidRDefault="003D37A0">
          <w:pPr>
            <w:pStyle w:val="TOC2"/>
            <w:rPr>
              <w:rFonts w:eastAsiaTheme="minorEastAsia" w:cstheme="minorBidi"/>
              <w:b w:val="0"/>
              <w:bCs w:val="0"/>
              <w:noProof/>
              <w:sz w:val="24"/>
              <w:szCs w:val="24"/>
              <w:lang w:eastAsia="en-GB"/>
            </w:rPr>
          </w:pPr>
          <w:hyperlink w:anchor="_Toc156403545" w:history="1">
            <w:r w:rsidR="00692616" w:rsidRPr="002A7D56">
              <w:rPr>
                <w:rStyle w:val="Hyperlink"/>
                <w:noProof/>
              </w:rPr>
              <w:t>8.3.</w:t>
            </w:r>
            <w:r w:rsidR="00692616">
              <w:rPr>
                <w:rFonts w:eastAsiaTheme="minorEastAsia" w:cstheme="minorBidi"/>
                <w:b w:val="0"/>
                <w:bCs w:val="0"/>
                <w:noProof/>
                <w:sz w:val="24"/>
                <w:szCs w:val="24"/>
                <w:lang w:eastAsia="en-GB"/>
              </w:rPr>
              <w:tab/>
            </w:r>
            <w:r w:rsidR="00692616" w:rsidRPr="002A7D56">
              <w:rPr>
                <w:rStyle w:val="Hyperlink"/>
                <w:noProof/>
              </w:rPr>
              <w:t>Results</w:t>
            </w:r>
            <w:r w:rsidR="00692616">
              <w:rPr>
                <w:noProof/>
                <w:webHidden/>
              </w:rPr>
              <w:tab/>
            </w:r>
            <w:r w:rsidR="00692616">
              <w:rPr>
                <w:noProof/>
                <w:webHidden/>
              </w:rPr>
              <w:fldChar w:fldCharType="begin"/>
            </w:r>
            <w:r w:rsidR="00692616">
              <w:rPr>
                <w:noProof/>
                <w:webHidden/>
              </w:rPr>
              <w:instrText xml:space="preserve"> PAGEREF _Toc156403545 \h </w:instrText>
            </w:r>
            <w:r w:rsidR="00692616">
              <w:rPr>
                <w:noProof/>
                <w:webHidden/>
              </w:rPr>
            </w:r>
            <w:r w:rsidR="00692616">
              <w:rPr>
                <w:noProof/>
                <w:webHidden/>
              </w:rPr>
              <w:fldChar w:fldCharType="separate"/>
            </w:r>
            <w:r w:rsidR="00F77E41">
              <w:rPr>
                <w:noProof/>
                <w:webHidden/>
              </w:rPr>
              <w:t>234</w:t>
            </w:r>
            <w:r w:rsidR="00692616">
              <w:rPr>
                <w:noProof/>
                <w:webHidden/>
              </w:rPr>
              <w:fldChar w:fldCharType="end"/>
            </w:r>
          </w:hyperlink>
        </w:p>
        <w:p w14:paraId="65A46862" w14:textId="36501887"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46" w:history="1">
            <w:r w:rsidR="00692616" w:rsidRPr="002A7D56">
              <w:rPr>
                <w:rStyle w:val="Hyperlink"/>
                <w:noProof/>
              </w:rPr>
              <w:t>8.3.1.</w:t>
            </w:r>
            <w:r w:rsidR="00692616">
              <w:rPr>
                <w:rFonts w:eastAsiaTheme="minorEastAsia" w:cstheme="minorBidi"/>
                <w:noProof/>
                <w:sz w:val="24"/>
                <w:szCs w:val="24"/>
                <w:lang w:eastAsia="en-GB"/>
              </w:rPr>
              <w:tab/>
            </w:r>
            <w:r w:rsidR="00692616" w:rsidRPr="002A7D56">
              <w:rPr>
                <w:rStyle w:val="Hyperlink"/>
                <w:noProof/>
              </w:rPr>
              <w:t>Percentage agreement inter-rater</w:t>
            </w:r>
            <w:r w:rsidR="00692616">
              <w:rPr>
                <w:noProof/>
                <w:webHidden/>
              </w:rPr>
              <w:tab/>
            </w:r>
            <w:r w:rsidR="00692616">
              <w:rPr>
                <w:noProof/>
                <w:webHidden/>
              </w:rPr>
              <w:fldChar w:fldCharType="begin"/>
            </w:r>
            <w:r w:rsidR="00692616">
              <w:rPr>
                <w:noProof/>
                <w:webHidden/>
              </w:rPr>
              <w:instrText xml:space="preserve"> PAGEREF _Toc156403546 \h </w:instrText>
            </w:r>
            <w:r w:rsidR="00692616">
              <w:rPr>
                <w:noProof/>
                <w:webHidden/>
              </w:rPr>
            </w:r>
            <w:r w:rsidR="00692616">
              <w:rPr>
                <w:noProof/>
                <w:webHidden/>
              </w:rPr>
              <w:fldChar w:fldCharType="separate"/>
            </w:r>
            <w:r w:rsidR="00F77E41">
              <w:rPr>
                <w:noProof/>
                <w:webHidden/>
              </w:rPr>
              <w:t>234</w:t>
            </w:r>
            <w:r w:rsidR="00692616">
              <w:rPr>
                <w:noProof/>
                <w:webHidden/>
              </w:rPr>
              <w:fldChar w:fldCharType="end"/>
            </w:r>
          </w:hyperlink>
        </w:p>
        <w:p w14:paraId="6F4566B8" w14:textId="39C9BD86"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47" w:history="1">
            <w:r w:rsidR="00692616" w:rsidRPr="002A7D56">
              <w:rPr>
                <w:rStyle w:val="Hyperlink"/>
                <w:noProof/>
              </w:rPr>
              <w:t>8.3.2.</w:t>
            </w:r>
            <w:r w:rsidR="00692616">
              <w:rPr>
                <w:rFonts w:eastAsiaTheme="minorEastAsia" w:cstheme="minorBidi"/>
                <w:noProof/>
                <w:sz w:val="24"/>
                <w:szCs w:val="24"/>
                <w:lang w:eastAsia="en-GB"/>
              </w:rPr>
              <w:tab/>
            </w:r>
            <w:r w:rsidR="00692616" w:rsidRPr="002A7D56">
              <w:rPr>
                <w:rStyle w:val="Hyperlink"/>
                <w:noProof/>
              </w:rPr>
              <w:t>Percentage agreement intra-rater</w:t>
            </w:r>
            <w:r w:rsidR="00692616">
              <w:rPr>
                <w:noProof/>
                <w:webHidden/>
              </w:rPr>
              <w:tab/>
            </w:r>
            <w:r w:rsidR="00692616">
              <w:rPr>
                <w:noProof/>
                <w:webHidden/>
              </w:rPr>
              <w:fldChar w:fldCharType="begin"/>
            </w:r>
            <w:r w:rsidR="00692616">
              <w:rPr>
                <w:noProof/>
                <w:webHidden/>
              </w:rPr>
              <w:instrText xml:space="preserve"> PAGEREF _Toc156403547 \h </w:instrText>
            </w:r>
            <w:r w:rsidR="00692616">
              <w:rPr>
                <w:noProof/>
                <w:webHidden/>
              </w:rPr>
            </w:r>
            <w:r w:rsidR="00692616">
              <w:rPr>
                <w:noProof/>
                <w:webHidden/>
              </w:rPr>
              <w:fldChar w:fldCharType="separate"/>
            </w:r>
            <w:r w:rsidR="00F77E41">
              <w:rPr>
                <w:noProof/>
                <w:webHidden/>
              </w:rPr>
              <w:t>235</w:t>
            </w:r>
            <w:r w:rsidR="00692616">
              <w:rPr>
                <w:noProof/>
                <w:webHidden/>
              </w:rPr>
              <w:fldChar w:fldCharType="end"/>
            </w:r>
          </w:hyperlink>
        </w:p>
        <w:p w14:paraId="548288FE" w14:textId="0B78864A"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48" w:history="1">
            <w:r w:rsidR="00692616" w:rsidRPr="002A7D56">
              <w:rPr>
                <w:rStyle w:val="Hyperlink"/>
                <w:noProof/>
              </w:rPr>
              <w:t>8.3.3.</w:t>
            </w:r>
            <w:r w:rsidR="00692616">
              <w:rPr>
                <w:rFonts w:eastAsiaTheme="minorEastAsia" w:cstheme="minorBidi"/>
                <w:noProof/>
                <w:sz w:val="24"/>
                <w:szCs w:val="24"/>
                <w:lang w:eastAsia="en-GB"/>
              </w:rPr>
              <w:tab/>
            </w:r>
            <w:r w:rsidR="00692616" w:rsidRPr="002A7D56">
              <w:rPr>
                <w:rStyle w:val="Hyperlink"/>
                <w:noProof/>
              </w:rPr>
              <w:t>Analysis of raters' opinions of the usability of the OSSTF tool</w:t>
            </w:r>
            <w:r w:rsidR="00692616">
              <w:rPr>
                <w:noProof/>
                <w:webHidden/>
              </w:rPr>
              <w:tab/>
            </w:r>
            <w:r w:rsidR="00692616">
              <w:rPr>
                <w:noProof/>
                <w:webHidden/>
              </w:rPr>
              <w:fldChar w:fldCharType="begin"/>
            </w:r>
            <w:r w:rsidR="00692616">
              <w:rPr>
                <w:noProof/>
                <w:webHidden/>
              </w:rPr>
              <w:instrText xml:space="preserve"> PAGEREF _Toc156403548 \h </w:instrText>
            </w:r>
            <w:r w:rsidR="00692616">
              <w:rPr>
                <w:noProof/>
                <w:webHidden/>
              </w:rPr>
            </w:r>
            <w:r w:rsidR="00692616">
              <w:rPr>
                <w:noProof/>
                <w:webHidden/>
              </w:rPr>
              <w:fldChar w:fldCharType="separate"/>
            </w:r>
            <w:r w:rsidR="00F77E41">
              <w:rPr>
                <w:noProof/>
                <w:webHidden/>
              </w:rPr>
              <w:t>238</w:t>
            </w:r>
            <w:r w:rsidR="00692616">
              <w:rPr>
                <w:noProof/>
                <w:webHidden/>
              </w:rPr>
              <w:fldChar w:fldCharType="end"/>
            </w:r>
          </w:hyperlink>
        </w:p>
        <w:p w14:paraId="2ECE64B2" w14:textId="29C478BC" w:rsidR="00692616" w:rsidRDefault="003D37A0">
          <w:pPr>
            <w:pStyle w:val="TOC2"/>
            <w:rPr>
              <w:rFonts w:eastAsiaTheme="minorEastAsia" w:cstheme="minorBidi"/>
              <w:b w:val="0"/>
              <w:bCs w:val="0"/>
              <w:noProof/>
              <w:sz w:val="24"/>
              <w:szCs w:val="24"/>
              <w:lang w:eastAsia="en-GB"/>
            </w:rPr>
          </w:pPr>
          <w:hyperlink w:anchor="_Toc156403549" w:history="1">
            <w:r w:rsidR="00692616" w:rsidRPr="002A7D56">
              <w:rPr>
                <w:rStyle w:val="Hyperlink"/>
                <w:noProof/>
              </w:rPr>
              <w:t>8.4.</w:t>
            </w:r>
            <w:r w:rsidR="00692616">
              <w:rPr>
                <w:rFonts w:eastAsiaTheme="minorEastAsia" w:cstheme="minorBidi"/>
                <w:b w:val="0"/>
                <w:bCs w:val="0"/>
                <w:noProof/>
                <w:sz w:val="24"/>
                <w:szCs w:val="24"/>
                <w:lang w:eastAsia="en-GB"/>
              </w:rPr>
              <w:tab/>
            </w:r>
            <w:r w:rsidR="00692616" w:rsidRPr="002A7D56">
              <w:rPr>
                <w:rStyle w:val="Hyperlink"/>
                <w:noProof/>
              </w:rPr>
              <w:t>Discussion</w:t>
            </w:r>
            <w:r w:rsidR="00692616">
              <w:rPr>
                <w:noProof/>
                <w:webHidden/>
              </w:rPr>
              <w:tab/>
            </w:r>
            <w:r w:rsidR="00692616">
              <w:rPr>
                <w:noProof/>
                <w:webHidden/>
              </w:rPr>
              <w:fldChar w:fldCharType="begin"/>
            </w:r>
            <w:r w:rsidR="00692616">
              <w:rPr>
                <w:noProof/>
                <w:webHidden/>
              </w:rPr>
              <w:instrText xml:space="preserve"> PAGEREF _Toc156403549 \h </w:instrText>
            </w:r>
            <w:r w:rsidR="00692616">
              <w:rPr>
                <w:noProof/>
                <w:webHidden/>
              </w:rPr>
            </w:r>
            <w:r w:rsidR="00692616">
              <w:rPr>
                <w:noProof/>
                <w:webHidden/>
              </w:rPr>
              <w:fldChar w:fldCharType="separate"/>
            </w:r>
            <w:r w:rsidR="00F77E41">
              <w:rPr>
                <w:noProof/>
                <w:webHidden/>
              </w:rPr>
              <w:t>239</w:t>
            </w:r>
            <w:r w:rsidR="00692616">
              <w:rPr>
                <w:noProof/>
                <w:webHidden/>
              </w:rPr>
              <w:fldChar w:fldCharType="end"/>
            </w:r>
          </w:hyperlink>
        </w:p>
        <w:p w14:paraId="3EF9D422" w14:textId="71589272"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50" w:history="1">
            <w:r w:rsidR="00692616" w:rsidRPr="002A7D56">
              <w:rPr>
                <w:rStyle w:val="Hyperlink"/>
                <w:noProof/>
              </w:rPr>
              <w:t>8.4.1.</w:t>
            </w:r>
            <w:r w:rsidR="00692616">
              <w:rPr>
                <w:rFonts w:eastAsiaTheme="minorEastAsia" w:cstheme="minorBidi"/>
                <w:noProof/>
                <w:sz w:val="24"/>
                <w:szCs w:val="24"/>
                <w:lang w:eastAsia="en-GB"/>
              </w:rPr>
              <w:tab/>
            </w:r>
            <w:r w:rsidR="00692616" w:rsidRPr="002A7D56">
              <w:rPr>
                <w:rStyle w:val="Hyperlink"/>
                <w:noProof/>
              </w:rPr>
              <w:t>Limitations to the current study</w:t>
            </w:r>
            <w:r w:rsidR="00692616">
              <w:rPr>
                <w:noProof/>
                <w:webHidden/>
              </w:rPr>
              <w:tab/>
            </w:r>
            <w:r w:rsidR="00692616">
              <w:rPr>
                <w:noProof/>
                <w:webHidden/>
              </w:rPr>
              <w:fldChar w:fldCharType="begin"/>
            </w:r>
            <w:r w:rsidR="00692616">
              <w:rPr>
                <w:noProof/>
                <w:webHidden/>
              </w:rPr>
              <w:instrText xml:space="preserve"> PAGEREF _Toc156403550 \h </w:instrText>
            </w:r>
            <w:r w:rsidR="00692616">
              <w:rPr>
                <w:noProof/>
                <w:webHidden/>
              </w:rPr>
            </w:r>
            <w:r w:rsidR="00692616">
              <w:rPr>
                <w:noProof/>
                <w:webHidden/>
              </w:rPr>
              <w:fldChar w:fldCharType="separate"/>
            </w:r>
            <w:r w:rsidR="00F77E41">
              <w:rPr>
                <w:noProof/>
                <w:webHidden/>
              </w:rPr>
              <w:t>241</w:t>
            </w:r>
            <w:r w:rsidR="00692616">
              <w:rPr>
                <w:noProof/>
                <w:webHidden/>
              </w:rPr>
              <w:fldChar w:fldCharType="end"/>
            </w:r>
          </w:hyperlink>
        </w:p>
        <w:p w14:paraId="114C0388" w14:textId="6DF70A8F" w:rsidR="00692616" w:rsidRDefault="003D37A0">
          <w:pPr>
            <w:pStyle w:val="TOC2"/>
            <w:rPr>
              <w:rFonts w:eastAsiaTheme="minorEastAsia" w:cstheme="minorBidi"/>
              <w:b w:val="0"/>
              <w:bCs w:val="0"/>
              <w:noProof/>
              <w:sz w:val="24"/>
              <w:szCs w:val="24"/>
              <w:lang w:eastAsia="en-GB"/>
            </w:rPr>
          </w:pPr>
          <w:hyperlink w:anchor="_Toc156403551" w:history="1">
            <w:r w:rsidR="00692616" w:rsidRPr="002A7D56">
              <w:rPr>
                <w:rStyle w:val="Hyperlink"/>
                <w:noProof/>
              </w:rPr>
              <w:t>8.5.</w:t>
            </w:r>
            <w:r w:rsidR="00692616">
              <w:rPr>
                <w:rFonts w:eastAsiaTheme="minorEastAsia" w:cstheme="minorBidi"/>
                <w:b w:val="0"/>
                <w:bCs w:val="0"/>
                <w:noProof/>
                <w:sz w:val="24"/>
                <w:szCs w:val="24"/>
                <w:lang w:eastAsia="en-GB"/>
              </w:rPr>
              <w:tab/>
            </w:r>
            <w:r w:rsidR="00692616" w:rsidRPr="002A7D56">
              <w:rPr>
                <w:rStyle w:val="Hyperlink"/>
                <w:noProof/>
              </w:rPr>
              <w:t>Conclusion</w:t>
            </w:r>
            <w:r w:rsidR="00692616">
              <w:rPr>
                <w:noProof/>
                <w:webHidden/>
              </w:rPr>
              <w:tab/>
            </w:r>
            <w:r w:rsidR="00692616">
              <w:rPr>
                <w:noProof/>
                <w:webHidden/>
              </w:rPr>
              <w:fldChar w:fldCharType="begin"/>
            </w:r>
            <w:r w:rsidR="00692616">
              <w:rPr>
                <w:noProof/>
                <w:webHidden/>
              </w:rPr>
              <w:instrText xml:space="preserve"> PAGEREF _Toc156403551 \h </w:instrText>
            </w:r>
            <w:r w:rsidR="00692616">
              <w:rPr>
                <w:noProof/>
                <w:webHidden/>
              </w:rPr>
            </w:r>
            <w:r w:rsidR="00692616">
              <w:rPr>
                <w:noProof/>
                <w:webHidden/>
              </w:rPr>
              <w:fldChar w:fldCharType="separate"/>
            </w:r>
            <w:r w:rsidR="00F77E41">
              <w:rPr>
                <w:noProof/>
                <w:webHidden/>
              </w:rPr>
              <w:t>242</w:t>
            </w:r>
            <w:r w:rsidR="00692616">
              <w:rPr>
                <w:noProof/>
                <w:webHidden/>
              </w:rPr>
              <w:fldChar w:fldCharType="end"/>
            </w:r>
          </w:hyperlink>
        </w:p>
        <w:p w14:paraId="2C303074" w14:textId="395D0690" w:rsidR="00692616" w:rsidRDefault="003D37A0">
          <w:pPr>
            <w:pStyle w:val="TOC1"/>
            <w:tabs>
              <w:tab w:val="left" w:pos="480"/>
            </w:tabs>
            <w:rPr>
              <w:rFonts w:eastAsiaTheme="minorEastAsia" w:cstheme="minorBidi"/>
              <w:b w:val="0"/>
              <w:bCs w:val="0"/>
              <w:i w:val="0"/>
              <w:iCs w:val="0"/>
              <w:noProof/>
              <w:lang w:eastAsia="en-GB"/>
            </w:rPr>
          </w:pPr>
          <w:hyperlink w:anchor="_Toc156403552" w:history="1">
            <w:r w:rsidR="00692616" w:rsidRPr="002A7D56">
              <w:rPr>
                <w:rStyle w:val="Hyperlink"/>
                <w:noProof/>
              </w:rPr>
              <w:t>9.</w:t>
            </w:r>
            <w:r w:rsidR="00692616">
              <w:rPr>
                <w:rFonts w:eastAsiaTheme="minorEastAsia" w:cstheme="minorBidi"/>
                <w:b w:val="0"/>
                <w:bCs w:val="0"/>
                <w:i w:val="0"/>
                <w:iCs w:val="0"/>
                <w:noProof/>
                <w:lang w:eastAsia="en-GB"/>
              </w:rPr>
              <w:tab/>
            </w:r>
            <w:r w:rsidR="00692616" w:rsidRPr="002A7D56">
              <w:rPr>
                <w:rStyle w:val="Hyperlink"/>
                <w:noProof/>
              </w:rPr>
              <w:t>Summative Discussion</w:t>
            </w:r>
            <w:r w:rsidR="00692616">
              <w:rPr>
                <w:noProof/>
                <w:webHidden/>
              </w:rPr>
              <w:tab/>
            </w:r>
            <w:r w:rsidR="00692616">
              <w:rPr>
                <w:noProof/>
                <w:webHidden/>
              </w:rPr>
              <w:fldChar w:fldCharType="begin"/>
            </w:r>
            <w:r w:rsidR="00692616">
              <w:rPr>
                <w:noProof/>
                <w:webHidden/>
              </w:rPr>
              <w:instrText xml:space="preserve"> PAGEREF _Toc156403552 \h </w:instrText>
            </w:r>
            <w:r w:rsidR="00692616">
              <w:rPr>
                <w:noProof/>
                <w:webHidden/>
              </w:rPr>
            </w:r>
            <w:r w:rsidR="00692616">
              <w:rPr>
                <w:noProof/>
                <w:webHidden/>
              </w:rPr>
              <w:fldChar w:fldCharType="separate"/>
            </w:r>
            <w:r w:rsidR="00F77E41">
              <w:rPr>
                <w:noProof/>
                <w:webHidden/>
              </w:rPr>
              <w:t>243</w:t>
            </w:r>
            <w:r w:rsidR="00692616">
              <w:rPr>
                <w:noProof/>
                <w:webHidden/>
              </w:rPr>
              <w:fldChar w:fldCharType="end"/>
            </w:r>
          </w:hyperlink>
        </w:p>
        <w:p w14:paraId="4FBFA6E2" w14:textId="40D18A78" w:rsidR="00692616" w:rsidRDefault="003D37A0">
          <w:pPr>
            <w:pStyle w:val="TOC2"/>
            <w:rPr>
              <w:rFonts w:eastAsiaTheme="minorEastAsia" w:cstheme="minorBidi"/>
              <w:b w:val="0"/>
              <w:bCs w:val="0"/>
              <w:noProof/>
              <w:sz w:val="24"/>
              <w:szCs w:val="24"/>
              <w:lang w:eastAsia="en-GB"/>
            </w:rPr>
          </w:pPr>
          <w:hyperlink w:anchor="_Toc156403553" w:history="1">
            <w:r w:rsidR="00692616" w:rsidRPr="002A7D56">
              <w:rPr>
                <w:rStyle w:val="Hyperlink"/>
                <w:noProof/>
              </w:rPr>
              <w:t>9.1.</w:t>
            </w:r>
            <w:r w:rsidR="00692616">
              <w:rPr>
                <w:rFonts w:eastAsiaTheme="minorEastAsia" w:cstheme="minorBidi"/>
                <w:b w:val="0"/>
                <w:bCs w:val="0"/>
                <w:noProof/>
                <w:sz w:val="24"/>
                <w:szCs w:val="24"/>
                <w:lang w:eastAsia="en-GB"/>
              </w:rPr>
              <w:tab/>
            </w:r>
            <w:r w:rsidR="00692616" w:rsidRPr="002A7D56">
              <w:rPr>
                <w:rStyle w:val="Hyperlink"/>
                <w:noProof/>
              </w:rPr>
              <w:t>Introduction</w:t>
            </w:r>
            <w:r w:rsidR="00692616">
              <w:rPr>
                <w:noProof/>
                <w:webHidden/>
              </w:rPr>
              <w:tab/>
            </w:r>
            <w:r w:rsidR="00692616">
              <w:rPr>
                <w:noProof/>
                <w:webHidden/>
              </w:rPr>
              <w:fldChar w:fldCharType="begin"/>
            </w:r>
            <w:r w:rsidR="00692616">
              <w:rPr>
                <w:noProof/>
                <w:webHidden/>
              </w:rPr>
              <w:instrText xml:space="preserve"> PAGEREF _Toc156403553 \h </w:instrText>
            </w:r>
            <w:r w:rsidR="00692616">
              <w:rPr>
                <w:noProof/>
                <w:webHidden/>
              </w:rPr>
            </w:r>
            <w:r w:rsidR="00692616">
              <w:rPr>
                <w:noProof/>
                <w:webHidden/>
              </w:rPr>
              <w:fldChar w:fldCharType="separate"/>
            </w:r>
            <w:r w:rsidR="00F77E41">
              <w:rPr>
                <w:noProof/>
                <w:webHidden/>
              </w:rPr>
              <w:t>243</w:t>
            </w:r>
            <w:r w:rsidR="00692616">
              <w:rPr>
                <w:noProof/>
                <w:webHidden/>
              </w:rPr>
              <w:fldChar w:fldCharType="end"/>
            </w:r>
          </w:hyperlink>
        </w:p>
        <w:p w14:paraId="067216A7" w14:textId="41B9F45C" w:rsidR="00692616" w:rsidRDefault="003D37A0">
          <w:pPr>
            <w:pStyle w:val="TOC2"/>
            <w:rPr>
              <w:rFonts w:eastAsiaTheme="minorEastAsia" w:cstheme="minorBidi"/>
              <w:b w:val="0"/>
              <w:bCs w:val="0"/>
              <w:noProof/>
              <w:sz w:val="24"/>
              <w:szCs w:val="24"/>
              <w:lang w:eastAsia="en-GB"/>
            </w:rPr>
          </w:pPr>
          <w:hyperlink w:anchor="_Toc156403554" w:history="1">
            <w:r w:rsidR="00692616" w:rsidRPr="002A7D56">
              <w:rPr>
                <w:rStyle w:val="Hyperlink"/>
                <w:noProof/>
              </w:rPr>
              <w:t>9.2.</w:t>
            </w:r>
            <w:r w:rsidR="00692616">
              <w:rPr>
                <w:rFonts w:eastAsiaTheme="minorEastAsia" w:cstheme="minorBidi"/>
                <w:b w:val="0"/>
                <w:bCs w:val="0"/>
                <w:noProof/>
                <w:sz w:val="24"/>
                <w:szCs w:val="24"/>
                <w:lang w:eastAsia="en-GB"/>
              </w:rPr>
              <w:tab/>
            </w:r>
            <w:r w:rsidR="00692616" w:rsidRPr="002A7D56">
              <w:rPr>
                <w:rStyle w:val="Hyperlink"/>
                <w:noProof/>
              </w:rPr>
              <w:t>Impact of work</w:t>
            </w:r>
            <w:r w:rsidR="00692616">
              <w:rPr>
                <w:noProof/>
                <w:webHidden/>
              </w:rPr>
              <w:tab/>
            </w:r>
            <w:r w:rsidR="00692616">
              <w:rPr>
                <w:noProof/>
                <w:webHidden/>
              </w:rPr>
              <w:fldChar w:fldCharType="begin"/>
            </w:r>
            <w:r w:rsidR="00692616">
              <w:rPr>
                <w:noProof/>
                <w:webHidden/>
              </w:rPr>
              <w:instrText xml:space="preserve"> PAGEREF _Toc156403554 \h </w:instrText>
            </w:r>
            <w:r w:rsidR="00692616">
              <w:rPr>
                <w:noProof/>
                <w:webHidden/>
              </w:rPr>
            </w:r>
            <w:r w:rsidR="00692616">
              <w:rPr>
                <w:noProof/>
                <w:webHidden/>
              </w:rPr>
              <w:fldChar w:fldCharType="separate"/>
            </w:r>
            <w:r w:rsidR="00F77E41">
              <w:rPr>
                <w:noProof/>
                <w:webHidden/>
              </w:rPr>
              <w:t>244</w:t>
            </w:r>
            <w:r w:rsidR="00692616">
              <w:rPr>
                <w:noProof/>
                <w:webHidden/>
              </w:rPr>
              <w:fldChar w:fldCharType="end"/>
            </w:r>
          </w:hyperlink>
        </w:p>
        <w:p w14:paraId="61DBC362" w14:textId="15E0544D"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55" w:history="1">
            <w:r w:rsidR="00692616" w:rsidRPr="002A7D56">
              <w:rPr>
                <w:rStyle w:val="Hyperlink"/>
                <w:noProof/>
              </w:rPr>
              <w:t>9.2.1.</w:t>
            </w:r>
            <w:r w:rsidR="00692616">
              <w:rPr>
                <w:rFonts w:eastAsiaTheme="minorEastAsia" w:cstheme="minorBidi"/>
                <w:noProof/>
                <w:sz w:val="24"/>
                <w:szCs w:val="24"/>
                <w:lang w:eastAsia="en-GB"/>
              </w:rPr>
              <w:tab/>
            </w:r>
            <w:r w:rsidR="00692616" w:rsidRPr="002A7D56">
              <w:rPr>
                <w:rStyle w:val="Hyperlink"/>
                <w:noProof/>
              </w:rPr>
              <w:t>Terminology, Definition and Purpose of OSSTF</w:t>
            </w:r>
            <w:r w:rsidR="00692616">
              <w:rPr>
                <w:noProof/>
                <w:webHidden/>
              </w:rPr>
              <w:tab/>
            </w:r>
            <w:r w:rsidR="00692616">
              <w:rPr>
                <w:noProof/>
                <w:webHidden/>
              </w:rPr>
              <w:fldChar w:fldCharType="begin"/>
            </w:r>
            <w:r w:rsidR="00692616">
              <w:rPr>
                <w:noProof/>
                <w:webHidden/>
              </w:rPr>
              <w:instrText xml:space="preserve"> PAGEREF _Toc156403555 \h </w:instrText>
            </w:r>
            <w:r w:rsidR="00692616">
              <w:rPr>
                <w:noProof/>
                <w:webHidden/>
              </w:rPr>
            </w:r>
            <w:r w:rsidR="00692616">
              <w:rPr>
                <w:noProof/>
                <w:webHidden/>
              </w:rPr>
              <w:fldChar w:fldCharType="separate"/>
            </w:r>
            <w:r w:rsidR="00F77E41">
              <w:rPr>
                <w:noProof/>
                <w:webHidden/>
              </w:rPr>
              <w:t>244</w:t>
            </w:r>
            <w:r w:rsidR="00692616">
              <w:rPr>
                <w:noProof/>
                <w:webHidden/>
              </w:rPr>
              <w:fldChar w:fldCharType="end"/>
            </w:r>
          </w:hyperlink>
        </w:p>
        <w:p w14:paraId="46E361B7" w14:textId="5A0ED08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56" w:history="1">
            <w:r w:rsidR="00692616" w:rsidRPr="002A7D56">
              <w:rPr>
                <w:rStyle w:val="Hyperlink"/>
                <w:noProof/>
              </w:rPr>
              <w:t>9.2.2.</w:t>
            </w:r>
            <w:r w:rsidR="00692616">
              <w:rPr>
                <w:rFonts w:eastAsiaTheme="minorEastAsia" w:cstheme="minorBidi"/>
                <w:noProof/>
                <w:sz w:val="24"/>
                <w:szCs w:val="24"/>
                <w:lang w:eastAsia="en-GB"/>
              </w:rPr>
              <w:tab/>
            </w:r>
            <w:r w:rsidR="00692616" w:rsidRPr="002A7D56">
              <w:rPr>
                <w:rStyle w:val="Hyperlink"/>
                <w:noProof/>
              </w:rPr>
              <w:t>Design Characteristics</w:t>
            </w:r>
            <w:r w:rsidR="00692616">
              <w:rPr>
                <w:noProof/>
                <w:webHidden/>
              </w:rPr>
              <w:tab/>
            </w:r>
            <w:r w:rsidR="00692616">
              <w:rPr>
                <w:noProof/>
                <w:webHidden/>
              </w:rPr>
              <w:fldChar w:fldCharType="begin"/>
            </w:r>
            <w:r w:rsidR="00692616">
              <w:rPr>
                <w:noProof/>
                <w:webHidden/>
              </w:rPr>
              <w:instrText xml:space="preserve"> PAGEREF _Toc156403556 \h </w:instrText>
            </w:r>
            <w:r w:rsidR="00692616">
              <w:rPr>
                <w:noProof/>
                <w:webHidden/>
              </w:rPr>
            </w:r>
            <w:r w:rsidR="00692616">
              <w:rPr>
                <w:noProof/>
                <w:webHidden/>
              </w:rPr>
              <w:fldChar w:fldCharType="separate"/>
            </w:r>
            <w:r w:rsidR="00F77E41">
              <w:rPr>
                <w:noProof/>
                <w:webHidden/>
              </w:rPr>
              <w:t>246</w:t>
            </w:r>
            <w:r w:rsidR="00692616">
              <w:rPr>
                <w:noProof/>
                <w:webHidden/>
              </w:rPr>
              <w:fldChar w:fldCharType="end"/>
            </w:r>
          </w:hyperlink>
        </w:p>
        <w:p w14:paraId="1C287E87" w14:textId="0561F07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57" w:history="1">
            <w:r w:rsidR="00692616" w:rsidRPr="002A7D56">
              <w:rPr>
                <w:rStyle w:val="Hyperlink"/>
                <w:noProof/>
              </w:rPr>
              <w:t>9.2.3.</w:t>
            </w:r>
            <w:r w:rsidR="00692616">
              <w:rPr>
                <w:rFonts w:eastAsiaTheme="minorEastAsia" w:cstheme="minorBidi"/>
                <w:noProof/>
                <w:sz w:val="24"/>
                <w:szCs w:val="24"/>
                <w:lang w:eastAsia="en-GB"/>
              </w:rPr>
              <w:tab/>
            </w:r>
            <w:r w:rsidR="00692616" w:rsidRPr="002A7D56">
              <w:rPr>
                <w:rStyle w:val="Hyperlink"/>
                <w:noProof/>
              </w:rPr>
              <w:t>Preliminary prescription criteria</w:t>
            </w:r>
            <w:r w:rsidR="00692616">
              <w:rPr>
                <w:noProof/>
                <w:webHidden/>
              </w:rPr>
              <w:tab/>
            </w:r>
            <w:r w:rsidR="00692616">
              <w:rPr>
                <w:noProof/>
                <w:webHidden/>
              </w:rPr>
              <w:fldChar w:fldCharType="begin"/>
            </w:r>
            <w:r w:rsidR="00692616">
              <w:rPr>
                <w:noProof/>
                <w:webHidden/>
              </w:rPr>
              <w:instrText xml:space="preserve"> PAGEREF _Toc156403557 \h </w:instrText>
            </w:r>
            <w:r w:rsidR="00692616">
              <w:rPr>
                <w:noProof/>
                <w:webHidden/>
              </w:rPr>
            </w:r>
            <w:r w:rsidR="00692616">
              <w:rPr>
                <w:noProof/>
                <w:webHidden/>
              </w:rPr>
              <w:fldChar w:fldCharType="separate"/>
            </w:r>
            <w:r w:rsidR="00F77E41">
              <w:rPr>
                <w:noProof/>
                <w:webHidden/>
              </w:rPr>
              <w:t>249</w:t>
            </w:r>
            <w:r w:rsidR="00692616">
              <w:rPr>
                <w:noProof/>
                <w:webHidden/>
              </w:rPr>
              <w:fldChar w:fldCharType="end"/>
            </w:r>
          </w:hyperlink>
        </w:p>
        <w:p w14:paraId="588ABABD" w14:textId="19527B31" w:rsidR="00692616" w:rsidRDefault="003D37A0">
          <w:pPr>
            <w:pStyle w:val="TOC2"/>
            <w:rPr>
              <w:rFonts w:eastAsiaTheme="minorEastAsia" w:cstheme="minorBidi"/>
              <w:b w:val="0"/>
              <w:bCs w:val="0"/>
              <w:noProof/>
              <w:sz w:val="24"/>
              <w:szCs w:val="24"/>
              <w:lang w:eastAsia="en-GB"/>
            </w:rPr>
          </w:pPr>
          <w:hyperlink w:anchor="_Toc156403558" w:history="1">
            <w:r w:rsidR="00692616" w:rsidRPr="002A7D56">
              <w:rPr>
                <w:rStyle w:val="Hyperlink"/>
                <w:noProof/>
              </w:rPr>
              <w:t>9.3.</w:t>
            </w:r>
            <w:r w:rsidR="00692616">
              <w:rPr>
                <w:rFonts w:eastAsiaTheme="minorEastAsia" w:cstheme="minorBidi"/>
                <w:b w:val="0"/>
                <w:bCs w:val="0"/>
                <w:noProof/>
                <w:sz w:val="24"/>
                <w:szCs w:val="24"/>
                <w:lang w:eastAsia="en-GB"/>
              </w:rPr>
              <w:tab/>
            </w:r>
            <w:r w:rsidR="00692616" w:rsidRPr="002A7D56">
              <w:rPr>
                <w:rStyle w:val="Hyperlink"/>
                <w:noProof/>
              </w:rPr>
              <w:t>Limitations</w:t>
            </w:r>
            <w:r w:rsidR="00692616">
              <w:rPr>
                <w:noProof/>
                <w:webHidden/>
              </w:rPr>
              <w:tab/>
            </w:r>
            <w:r w:rsidR="00692616">
              <w:rPr>
                <w:noProof/>
                <w:webHidden/>
              </w:rPr>
              <w:fldChar w:fldCharType="begin"/>
            </w:r>
            <w:r w:rsidR="00692616">
              <w:rPr>
                <w:noProof/>
                <w:webHidden/>
              </w:rPr>
              <w:instrText xml:space="preserve"> PAGEREF _Toc156403558 \h </w:instrText>
            </w:r>
            <w:r w:rsidR="00692616">
              <w:rPr>
                <w:noProof/>
                <w:webHidden/>
              </w:rPr>
            </w:r>
            <w:r w:rsidR="00692616">
              <w:rPr>
                <w:noProof/>
                <w:webHidden/>
              </w:rPr>
              <w:fldChar w:fldCharType="separate"/>
            </w:r>
            <w:r w:rsidR="00F77E41">
              <w:rPr>
                <w:noProof/>
                <w:webHidden/>
              </w:rPr>
              <w:t>252</w:t>
            </w:r>
            <w:r w:rsidR="00692616">
              <w:rPr>
                <w:noProof/>
                <w:webHidden/>
              </w:rPr>
              <w:fldChar w:fldCharType="end"/>
            </w:r>
          </w:hyperlink>
        </w:p>
        <w:p w14:paraId="5D2AB941" w14:textId="7A5E9BC0" w:rsidR="00692616" w:rsidRDefault="003D37A0">
          <w:pPr>
            <w:pStyle w:val="TOC1"/>
            <w:tabs>
              <w:tab w:val="left" w:pos="720"/>
            </w:tabs>
            <w:rPr>
              <w:rFonts w:eastAsiaTheme="minorEastAsia" w:cstheme="minorBidi"/>
              <w:b w:val="0"/>
              <w:bCs w:val="0"/>
              <w:i w:val="0"/>
              <w:iCs w:val="0"/>
              <w:noProof/>
              <w:lang w:eastAsia="en-GB"/>
            </w:rPr>
          </w:pPr>
          <w:hyperlink w:anchor="_Toc156403559" w:history="1">
            <w:r w:rsidR="00692616" w:rsidRPr="002A7D56">
              <w:rPr>
                <w:rStyle w:val="Hyperlink"/>
                <w:noProof/>
              </w:rPr>
              <w:t>10.</w:t>
            </w:r>
            <w:r w:rsidR="00692616">
              <w:rPr>
                <w:rFonts w:eastAsiaTheme="minorEastAsia" w:cstheme="minorBidi"/>
                <w:b w:val="0"/>
                <w:bCs w:val="0"/>
                <w:i w:val="0"/>
                <w:iCs w:val="0"/>
                <w:noProof/>
                <w:lang w:eastAsia="en-GB"/>
              </w:rPr>
              <w:tab/>
            </w:r>
            <w:r w:rsidR="00692616" w:rsidRPr="002A7D56">
              <w:rPr>
                <w:rStyle w:val="Hyperlink"/>
                <w:noProof/>
              </w:rPr>
              <w:t>Recommendations</w:t>
            </w:r>
            <w:r w:rsidR="00692616">
              <w:rPr>
                <w:noProof/>
                <w:webHidden/>
              </w:rPr>
              <w:tab/>
            </w:r>
            <w:r w:rsidR="00692616">
              <w:rPr>
                <w:noProof/>
                <w:webHidden/>
              </w:rPr>
              <w:fldChar w:fldCharType="begin"/>
            </w:r>
            <w:r w:rsidR="00692616">
              <w:rPr>
                <w:noProof/>
                <w:webHidden/>
              </w:rPr>
              <w:instrText xml:space="preserve"> PAGEREF _Toc156403559 \h </w:instrText>
            </w:r>
            <w:r w:rsidR="00692616">
              <w:rPr>
                <w:noProof/>
                <w:webHidden/>
              </w:rPr>
            </w:r>
            <w:r w:rsidR="00692616">
              <w:rPr>
                <w:noProof/>
                <w:webHidden/>
              </w:rPr>
              <w:fldChar w:fldCharType="separate"/>
            </w:r>
            <w:r w:rsidR="00F77E41">
              <w:rPr>
                <w:noProof/>
                <w:webHidden/>
              </w:rPr>
              <w:t>253</w:t>
            </w:r>
            <w:r w:rsidR="00692616">
              <w:rPr>
                <w:noProof/>
                <w:webHidden/>
              </w:rPr>
              <w:fldChar w:fldCharType="end"/>
            </w:r>
          </w:hyperlink>
        </w:p>
        <w:p w14:paraId="4B11CF39" w14:textId="1A8A08AB" w:rsidR="00692616" w:rsidRDefault="003D37A0">
          <w:pPr>
            <w:pStyle w:val="TOC2"/>
            <w:rPr>
              <w:rFonts w:eastAsiaTheme="minorEastAsia" w:cstheme="minorBidi"/>
              <w:b w:val="0"/>
              <w:bCs w:val="0"/>
              <w:noProof/>
              <w:sz w:val="24"/>
              <w:szCs w:val="24"/>
              <w:lang w:eastAsia="en-GB"/>
            </w:rPr>
          </w:pPr>
          <w:hyperlink w:anchor="_Toc156403560" w:history="1">
            <w:r w:rsidR="00692616" w:rsidRPr="002A7D56">
              <w:rPr>
                <w:rStyle w:val="Hyperlink"/>
                <w:noProof/>
              </w:rPr>
              <w:t>10.1.</w:t>
            </w:r>
            <w:r w:rsidR="00692616">
              <w:rPr>
                <w:rFonts w:eastAsiaTheme="minorEastAsia" w:cstheme="minorBidi"/>
                <w:b w:val="0"/>
                <w:bCs w:val="0"/>
                <w:noProof/>
                <w:sz w:val="24"/>
                <w:szCs w:val="24"/>
                <w:lang w:eastAsia="en-GB"/>
              </w:rPr>
              <w:tab/>
            </w:r>
            <w:r w:rsidR="00692616" w:rsidRPr="002A7D56">
              <w:rPr>
                <w:rStyle w:val="Hyperlink"/>
                <w:noProof/>
              </w:rPr>
              <w:t>Research</w:t>
            </w:r>
            <w:r w:rsidR="00692616">
              <w:rPr>
                <w:noProof/>
                <w:webHidden/>
              </w:rPr>
              <w:tab/>
            </w:r>
            <w:r w:rsidR="00692616">
              <w:rPr>
                <w:noProof/>
                <w:webHidden/>
              </w:rPr>
              <w:fldChar w:fldCharType="begin"/>
            </w:r>
            <w:r w:rsidR="00692616">
              <w:rPr>
                <w:noProof/>
                <w:webHidden/>
              </w:rPr>
              <w:instrText xml:space="preserve"> PAGEREF _Toc156403560 \h </w:instrText>
            </w:r>
            <w:r w:rsidR="00692616">
              <w:rPr>
                <w:noProof/>
                <w:webHidden/>
              </w:rPr>
            </w:r>
            <w:r w:rsidR="00692616">
              <w:rPr>
                <w:noProof/>
                <w:webHidden/>
              </w:rPr>
              <w:fldChar w:fldCharType="separate"/>
            </w:r>
            <w:r w:rsidR="00F77E41">
              <w:rPr>
                <w:noProof/>
                <w:webHidden/>
              </w:rPr>
              <w:t>253</w:t>
            </w:r>
            <w:r w:rsidR="00692616">
              <w:rPr>
                <w:noProof/>
                <w:webHidden/>
              </w:rPr>
              <w:fldChar w:fldCharType="end"/>
            </w:r>
          </w:hyperlink>
        </w:p>
        <w:p w14:paraId="0547AB08" w14:textId="3C7B3B99" w:rsidR="00692616" w:rsidRDefault="003D37A0">
          <w:pPr>
            <w:pStyle w:val="TOC2"/>
            <w:rPr>
              <w:rFonts w:eastAsiaTheme="minorEastAsia" w:cstheme="minorBidi"/>
              <w:b w:val="0"/>
              <w:bCs w:val="0"/>
              <w:noProof/>
              <w:sz w:val="24"/>
              <w:szCs w:val="24"/>
              <w:lang w:eastAsia="en-GB"/>
            </w:rPr>
          </w:pPr>
          <w:hyperlink w:anchor="_Toc156403561" w:history="1">
            <w:r w:rsidR="00692616" w:rsidRPr="002A7D56">
              <w:rPr>
                <w:rStyle w:val="Hyperlink"/>
                <w:noProof/>
              </w:rPr>
              <w:t>10.2.</w:t>
            </w:r>
            <w:r w:rsidR="00692616">
              <w:rPr>
                <w:rFonts w:eastAsiaTheme="minorEastAsia" w:cstheme="minorBidi"/>
                <w:b w:val="0"/>
                <w:bCs w:val="0"/>
                <w:noProof/>
                <w:sz w:val="24"/>
                <w:szCs w:val="24"/>
                <w:lang w:eastAsia="en-GB"/>
              </w:rPr>
              <w:tab/>
            </w:r>
            <w:r w:rsidR="00692616" w:rsidRPr="002A7D56">
              <w:rPr>
                <w:rStyle w:val="Hyperlink"/>
                <w:noProof/>
              </w:rPr>
              <w:t>Clinical practice</w:t>
            </w:r>
            <w:r w:rsidR="00692616">
              <w:rPr>
                <w:noProof/>
                <w:webHidden/>
              </w:rPr>
              <w:tab/>
            </w:r>
            <w:r w:rsidR="00692616">
              <w:rPr>
                <w:noProof/>
                <w:webHidden/>
              </w:rPr>
              <w:fldChar w:fldCharType="begin"/>
            </w:r>
            <w:r w:rsidR="00692616">
              <w:rPr>
                <w:noProof/>
                <w:webHidden/>
              </w:rPr>
              <w:instrText xml:space="preserve"> PAGEREF _Toc156403561 \h </w:instrText>
            </w:r>
            <w:r w:rsidR="00692616">
              <w:rPr>
                <w:noProof/>
                <w:webHidden/>
              </w:rPr>
            </w:r>
            <w:r w:rsidR="00692616">
              <w:rPr>
                <w:noProof/>
                <w:webHidden/>
              </w:rPr>
              <w:fldChar w:fldCharType="separate"/>
            </w:r>
            <w:r w:rsidR="00F77E41">
              <w:rPr>
                <w:noProof/>
                <w:webHidden/>
              </w:rPr>
              <w:t>256</w:t>
            </w:r>
            <w:r w:rsidR="00692616">
              <w:rPr>
                <w:noProof/>
                <w:webHidden/>
              </w:rPr>
              <w:fldChar w:fldCharType="end"/>
            </w:r>
          </w:hyperlink>
        </w:p>
        <w:p w14:paraId="297905E8" w14:textId="5EAA2E41" w:rsidR="00692616" w:rsidRDefault="003D37A0">
          <w:pPr>
            <w:pStyle w:val="TOC2"/>
            <w:rPr>
              <w:rFonts w:eastAsiaTheme="minorEastAsia" w:cstheme="minorBidi"/>
              <w:b w:val="0"/>
              <w:bCs w:val="0"/>
              <w:noProof/>
              <w:sz w:val="24"/>
              <w:szCs w:val="24"/>
              <w:lang w:eastAsia="en-GB"/>
            </w:rPr>
          </w:pPr>
          <w:hyperlink w:anchor="_Toc156403562" w:history="1">
            <w:r w:rsidR="00692616" w:rsidRPr="002A7D56">
              <w:rPr>
                <w:rStyle w:val="Hyperlink"/>
                <w:noProof/>
              </w:rPr>
              <w:t>10.3.</w:t>
            </w:r>
            <w:r w:rsidR="00692616">
              <w:rPr>
                <w:rFonts w:eastAsiaTheme="minorEastAsia" w:cstheme="minorBidi"/>
                <w:b w:val="0"/>
                <w:bCs w:val="0"/>
                <w:noProof/>
                <w:sz w:val="24"/>
                <w:szCs w:val="24"/>
                <w:lang w:eastAsia="en-GB"/>
              </w:rPr>
              <w:tab/>
            </w:r>
            <w:r w:rsidR="00692616" w:rsidRPr="002A7D56">
              <w:rPr>
                <w:rStyle w:val="Hyperlink"/>
                <w:noProof/>
              </w:rPr>
              <w:t>Footwear manufacture</w:t>
            </w:r>
            <w:r w:rsidR="00692616">
              <w:rPr>
                <w:noProof/>
                <w:webHidden/>
              </w:rPr>
              <w:tab/>
            </w:r>
            <w:r w:rsidR="00692616">
              <w:rPr>
                <w:noProof/>
                <w:webHidden/>
              </w:rPr>
              <w:fldChar w:fldCharType="begin"/>
            </w:r>
            <w:r w:rsidR="00692616">
              <w:rPr>
                <w:noProof/>
                <w:webHidden/>
              </w:rPr>
              <w:instrText xml:space="preserve"> PAGEREF _Toc156403562 \h </w:instrText>
            </w:r>
            <w:r w:rsidR="00692616">
              <w:rPr>
                <w:noProof/>
                <w:webHidden/>
              </w:rPr>
            </w:r>
            <w:r w:rsidR="00692616">
              <w:rPr>
                <w:noProof/>
                <w:webHidden/>
              </w:rPr>
              <w:fldChar w:fldCharType="separate"/>
            </w:r>
            <w:r w:rsidR="00F77E41">
              <w:rPr>
                <w:noProof/>
                <w:webHidden/>
              </w:rPr>
              <w:t>257</w:t>
            </w:r>
            <w:r w:rsidR="00692616">
              <w:rPr>
                <w:noProof/>
                <w:webHidden/>
              </w:rPr>
              <w:fldChar w:fldCharType="end"/>
            </w:r>
          </w:hyperlink>
        </w:p>
        <w:p w14:paraId="22E4715F" w14:textId="41BD4D01" w:rsidR="00692616" w:rsidRDefault="003D37A0">
          <w:pPr>
            <w:pStyle w:val="TOC1"/>
            <w:tabs>
              <w:tab w:val="left" w:pos="720"/>
            </w:tabs>
            <w:rPr>
              <w:rFonts w:eastAsiaTheme="minorEastAsia" w:cstheme="minorBidi"/>
              <w:b w:val="0"/>
              <w:bCs w:val="0"/>
              <w:i w:val="0"/>
              <w:iCs w:val="0"/>
              <w:noProof/>
              <w:lang w:eastAsia="en-GB"/>
            </w:rPr>
          </w:pPr>
          <w:hyperlink w:anchor="_Toc156403563" w:history="1">
            <w:r w:rsidR="00692616" w:rsidRPr="002A7D56">
              <w:rPr>
                <w:rStyle w:val="Hyperlink"/>
                <w:noProof/>
              </w:rPr>
              <w:t>11.</w:t>
            </w:r>
            <w:r w:rsidR="00692616">
              <w:rPr>
                <w:rFonts w:eastAsiaTheme="minorEastAsia" w:cstheme="minorBidi"/>
                <w:b w:val="0"/>
                <w:bCs w:val="0"/>
                <w:i w:val="0"/>
                <w:iCs w:val="0"/>
                <w:noProof/>
                <w:lang w:eastAsia="en-GB"/>
              </w:rPr>
              <w:tab/>
            </w:r>
            <w:r w:rsidR="00692616" w:rsidRPr="002A7D56">
              <w:rPr>
                <w:rStyle w:val="Hyperlink"/>
                <w:noProof/>
              </w:rPr>
              <w:t>Conclusions</w:t>
            </w:r>
            <w:r w:rsidR="00692616">
              <w:rPr>
                <w:noProof/>
                <w:webHidden/>
              </w:rPr>
              <w:tab/>
            </w:r>
            <w:r w:rsidR="00692616">
              <w:rPr>
                <w:noProof/>
                <w:webHidden/>
              </w:rPr>
              <w:fldChar w:fldCharType="begin"/>
            </w:r>
            <w:r w:rsidR="00692616">
              <w:rPr>
                <w:noProof/>
                <w:webHidden/>
              </w:rPr>
              <w:instrText xml:space="preserve"> PAGEREF _Toc156403563 \h </w:instrText>
            </w:r>
            <w:r w:rsidR="00692616">
              <w:rPr>
                <w:noProof/>
                <w:webHidden/>
              </w:rPr>
            </w:r>
            <w:r w:rsidR="00692616">
              <w:rPr>
                <w:noProof/>
                <w:webHidden/>
              </w:rPr>
              <w:fldChar w:fldCharType="separate"/>
            </w:r>
            <w:r w:rsidR="00F77E41">
              <w:rPr>
                <w:noProof/>
                <w:webHidden/>
              </w:rPr>
              <w:t>257</w:t>
            </w:r>
            <w:r w:rsidR="00692616">
              <w:rPr>
                <w:noProof/>
                <w:webHidden/>
              </w:rPr>
              <w:fldChar w:fldCharType="end"/>
            </w:r>
          </w:hyperlink>
        </w:p>
        <w:p w14:paraId="30DE060E" w14:textId="163FED97" w:rsidR="00692616" w:rsidRDefault="003D37A0">
          <w:pPr>
            <w:pStyle w:val="TOC1"/>
            <w:rPr>
              <w:rFonts w:eastAsiaTheme="minorEastAsia" w:cstheme="minorBidi"/>
              <w:b w:val="0"/>
              <w:bCs w:val="0"/>
              <w:i w:val="0"/>
              <w:iCs w:val="0"/>
              <w:noProof/>
              <w:lang w:eastAsia="en-GB"/>
            </w:rPr>
          </w:pPr>
          <w:hyperlink w:anchor="_Toc156403564" w:history="1">
            <w:r w:rsidR="00692616" w:rsidRPr="002A7D56">
              <w:rPr>
                <w:rStyle w:val="Hyperlink"/>
                <w:noProof/>
              </w:rPr>
              <w:t>References</w:t>
            </w:r>
            <w:r w:rsidR="00692616">
              <w:rPr>
                <w:noProof/>
                <w:webHidden/>
              </w:rPr>
              <w:tab/>
            </w:r>
            <w:r w:rsidR="00692616">
              <w:rPr>
                <w:noProof/>
                <w:webHidden/>
              </w:rPr>
              <w:fldChar w:fldCharType="begin"/>
            </w:r>
            <w:r w:rsidR="00692616">
              <w:rPr>
                <w:noProof/>
                <w:webHidden/>
              </w:rPr>
              <w:instrText xml:space="preserve"> PAGEREF _Toc156403564 \h </w:instrText>
            </w:r>
            <w:r w:rsidR="00692616">
              <w:rPr>
                <w:noProof/>
                <w:webHidden/>
              </w:rPr>
            </w:r>
            <w:r w:rsidR="00692616">
              <w:rPr>
                <w:noProof/>
                <w:webHidden/>
              </w:rPr>
              <w:fldChar w:fldCharType="separate"/>
            </w:r>
            <w:r w:rsidR="00F77E41">
              <w:rPr>
                <w:noProof/>
                <w:webHidden/>
              </w:rPr>
              <w:t>260</w:t>
            </w:r>
            <w:r w:rsidR="00692616">
              <w:rPr>
                <w:noProof/>
                <w:webHidden/>
              </w:rPr>
              <w:fldChar w:fldCharType="end"/>
            </w:r>
          </w:hyperlink>
        </w:p>
        <w:p w14:paraId="509B17EF" w14:textId="2D8A859C" w:rsidR="00692616" w:rsidRDefault="003D37A0">
          <w:pPr>
            <w:pStyle w:val="TOC1"/>
            <w:rPr>
              <w:rFonts w:eastAsiaTheme="minorEastAsia" w:cstheme="minorBidi"/>
              <w:b w:val="0"/>
              <w:bCs w:val="0"/>
              <w:i w:val="0"/>
              <w:iCs w:val="0"/>
              <w:noProof/>
              <w:lang w:eastAsia="en-GB"/>
            </w:rPr>
          </w:pPr>
          <w:hyperlink w:anchor="_Toc156403565" w:history="1">
            <w:r w:rsidR="00692616" w:rsidRPr="002A7D56">
              <w:rPr>
                <w:rStyle w:val="Hyperlink"/>
                <w:noProof/>
              </w:rPr>
              <w:t>Appendix</w:t>
            </w:r>
            <w:r w:rsidR="00692616">
              <w:rPr>
                <w:noProof/>
                <w:webHidden/>
              </w:rPr>
              <w:tab/>
            </w:r>
            <w:r w:rsidR="00692616">
              <w:rPr>
                <w:noProof/>
                <w:webHidden/>
              </w:rPr>
              <w:fldChar w:fldCharType="begin"/>
            </w:r>
            <w:r w:rsidR="00692616">
              <w:rPr>
                <w:noProof/>
                <w:webHidden/>
              </w:rPr>
              <w:instrText xml:space="preserve"> PAGEREF _Toc156403565 \h </w:instrText>
            </w:r>
            <w:r w:rsidR="00692616">
              <w:rPr>
                <w:noProof/>
                <w:webHidden/>
              </w:rPr>
            </w:r>
            <w:r w:rsidR="00692616">
              <w:rPr>
                <w:noProof/>
                <w:webHidden/>
              </w:rPr>
              <w:fldChar w:fldCharType="separate"/>
            </w:r>
            <w:r w:rsidR="00F77E41">
              <w:rPr>
                <w:noProof/>
                <w:webHidden/>
              </w:rPr>
              <w:t>290</w:t>
            </w:r>
            <w:r w:rsidR="00692616">
              <w:rPr>
                <w:noProof/>
                <w:webHidden/>
              </w:rPr>
              <w:fldChar w:fldCharType="end"/>
            </w:r>
          </w:hyperlink>
        </w:p>
        <w:p w14:paraId="68F20549" w14:textId="36347DA6" w:rsidR="00692616" w:rsidRDefault="003D37A0">
          <w:pPr>
            <w:pStyle w:val="TOC2"/>
            <w:rPr>
              <w:rFonts w:eastAsiaTheme="minorEastAsia" w:cstheme="minorBidi"/>
              <w:b w:val="0"/>
              <w:bCs w:val="0"/>
              <w:noProof/>
              <w:sz w:val="24"/>
              <w:szCs w:val="24"/>
              <w:lang w:eastAsia="en-GB"/>
            </w:rPr>
          </w:pPr>
          <w:hyperlink w:anchor="_Toc156403566" w:history="1">
            <w:r w:rsidR="00692616" w:rsidRPr="002A7D56">
              <w:rPr>
                <w:rStyle w:val="Hyperlink"/>
                <w:noProof/>
              </w:rPr>
              <w:t>1.</w:t>
            </w:r>
            <w:r w:rsidR="00692616">
              <w:rPr>
                <w:rFonts w:eastAsiaTheme="minorEastAsia" w:cstheme="minorBidi"/>
                <w:b w:val="0"/>
                <w:bCs w:val="0"/>
                <w:noProof/>
                <w:sz w:val="24"/>
                <w:szCs w:val="24"/>
                <w:lang w:eastAsia="en-GB"/>
              </w:rPr>
              <w:tab/>
            </w:r>
            <w:r w:rsidR="00692616" w:rsidRPr="002A7D56">
              <w:rPr>
                <w:rStyle w:val="Hyperlink"/>
                <w:noProof/>
              </w:rPr>
              <w:t>Chapter 2</w:t>
            </w:r>
            <w:r w:rsidR="00692616">
              <w:rPr>
                <w:noProof/>
                <w:webHidden/>
              </w:rPr>
              <w:tab/>
            </w:r>
            <w:r w:rsidR="00692616">
              <w:rPr>
                <w:noProof/>
                <w:webHidden/>
              </w:rPr>
              <w:fldChar w:fldCharType="begin"/>
            </w:r>
            <w:r w:rsidR="00692616">
              <w:rPr>
                <w:noProof/>
                <w:webHidden/>
              </w:rPr>
              <w:instrText xml:space="preserve"> PAGEREF _Toc156403566 \h </w:instrText>
            </w:r>
            <w:r w:rsidR="00692616">
              <w:rPr>
                <w:noProof/>
                <w:webHidden/>
              </w:rPr>
            </w:r>
            <w:r w:rsidR="00692616">
              <w:rPr>
                <w:noProof/>
                <w:webHidden/>
              </w:rPr>
              <w:fldChar w:fldCharType="separate"/>
            </w:r>
            <w:r w:rsidR="00F77E41">
              <w:rPr>
                <w:noProof/>
                <w:webHidden/>
              </w:rPr>
              <w:t>290</w:t>
            </w:r>
            <w:r w:rsidR="00692616">
              <w:rPr>
                <w:noProof/>
                <w:webHidden/>
              </w:rPr>
              <w:fldChar w:fldCharType="end"/>
            </w:r>
          </w:hyperlink>
        </w:p>
        <w:p w14:paraId="27C1BD14" w14:textId="16C52A31"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67" w:history="1">
            <w:r w:rsidR="00692616" w:rsidRPr="002A7D56">
              <w:rPr>
                <w:rStyle w:val="Hyperlink"/>
                <w:noProof/>
              </w:rPr>
              <w:t>1.1.</w:t>
            </w:r>
            <w:r w:rsidR="00692616">
              <w:rPr>
                <w:rFonts w:eastAsiaTheme="minorEastAsia" w:cstheme="minorBidi"/>
                <w:noProof/>
                <w:sz w:val="24"/>
                <w:szCs w:val="24"/>
                <w:lang w:eastAsia="en-GB"/>
              </w:rPr>
              <w:tab/>
            </w:r>
            <w:r w:rsidR="00692616" w:rsidRPr="002A7D56">
              <w:rPr>
                <w:rStyle w:val="Hyperlink"/>
                <w:noProof/>
              </w:rPr>
              <w:t>PRISMA-ScR Checklist</w:t>
            </w:r>
            <w:r w:rsidR="00692616">
              <w:rPr>
                <w:noProof/>
                <w:webHidden/>
              </w:rPr>
              <w:tab/>
            </w:r>
            <w:r w:rsidR="00692616">
              <w:rPr>
                <w:noProof/>
                <w:webHidden/>
              </w:rPr>
              <w:fldChar w:fldCharType="begin"/>
            </w:r>
            <w:r w:rsidR="00692616">
              <w:rPr>
                <w:noProof/>
                <w:webHidden/>
              </w:rPr>
              <w:instrText xml:space="preserve"> PAGEREF _Toc156403567 \h </w:instrText>
            </w:r>
            <w:r w:rsidR="00692616">
              <w:rPr>
                <w:noProof/>
                <w:webHidden/>
              </w:rPr>
            </w:r>
            <w:r w:rsidR="00692616">
              <w:rPr>
                <w:noProof/>
                <w:webHidden/>
              </w:rPr>
              <w:fldChar w:fldCharType="separate"/>
            </w:r>
            <w:r w:rsidR="00F77E41">
              <w:rPr>
                <w:noProof/>
                <w:webHidden/>
              </w:rPr>
              <w:t>290</w:t>
            </w:r>
            <w:r w:rsidR="00692616">
              <w:rPr>
                <w:noProof/>
                <w:webHidden/>
              </w:rPr>
              <w:fldChar w:fldCharType="end"/>
            </w:r>
          </w:hyperlink>
        </w:p>
        <w:p w14:paraId="4E7F6FE6" w14:textId="24F047F5"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68" w:history="1">
            <w:r w:rsidR="00692616" w:rsidRPr="002A7D56">
              <w:rPr>
                <w:rStyle w:val="Hyperlink"/>
                <w:noProof/>
              </w:rPr>
              <w:t>1.2.</w:t>
            </w:r>
            <w:r w:rsidR="00692616">
              <w:rPr>
                <w:rFonts w:eastAsiaTheme="minorEastAsia" w:cstheme="minorBidi"/>
                <w:noProof/>
                <w:sz w:val="24"/>
                <w:szCs w:val="24"/>
                <w:lang w:eastAsia="en-GB"/>
              </w:rPr>
              <w:tab/>
            </w:r>
            <w:r w:rsidR="00692616" w:rsidRPr="002A7D56">
              <w:rPr>
                <w:rStyle w:val="Hyperlink"/>
                <w:noProof/>
              </w:rPr>
              <w:t>Example of Medline (EBSCO) search strategy</w:t>
            </w:r>
            <w:r w:rsidR="00692616">
              <w:rPr>
                <w:noProof/>
                <w:webHidden/>
              </w:rPr>
              <w:tab/>
            </w:r>
            <w:r w:rsidR="00692616">
              <w:rPr>
                <w:noProof/>
                <w:webHidden/>
              </w:rPr>
              <w:fldChar w:fldCharType="begin"/>
            </w:r>
            <w:r w:rsidR="00692616">
              <w:rPr>
                <w:noProof/>
                <w:webHidden/>
              </w:rPr>
              <w:instrText xml:space="preserve"> PAGEREF _Toc156403568 \h </w:instrText>
            </w:r>
            <w:r w:rsidR="00692616">
              <w:rPr>
                <w:noProof/>
                <w:webHidden/>
              </w:rPr>
            </w:r>
            <w:r w:rsidR="00692616">
              <w:rPr>
                <w:noProof/>
                <w:webHidden/>
              </w:rPr>
              <w:fldChar w:fldCharType="separate"/>
            </w:r>
            <w:r w:rsidR="00F77E41">
              <w:rPr>
                <w:noProof/>
                <w:webHidden/>
              </w:rPr>
              <w:t>292</w:t>
            </w:r>
            <w:r w:rsidR="00692616">
              <w:rPr>
                <w:noProof/>
                <w:webHidden/>
              </w:rPr>
              <w:fldChar w:fldCharType="end"/>
            </w:r>
          </w:hyperlink>
        </w:p>
        <w:p w14:paraId="09F496E9" w14:textId="310557A6"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69" w:history="1">
            <w:r w:rsidR="00692616" w:rsidRPr="002A7D56">
              <w:rPr>
                <w:rStyle w:val="Hyperlink"/>
                <w:bCs/>
                <w:noProof/>
              </w:rPr>
              <w:t>1.3.</w:t>
            </w:r>
            <w:r w:rsidR="00692616">
              <w:rPr>
                <w:rFonts w:eastAsiaTheme="minorEastAsia" w:cstheme="minorBidi"/>
                <w:noProof/>
                <w:sz w:val="24"/>
                <w:szCs w:val="24"/>
                <w:lang w:eastAsia="en-GB"/>
              </w:rPr>
              <w:tab/>
            </w:r>
            <w:r w:rsidR="00692616" w:rsidRPr="002A7D56">
              <w:rPr>
                <w:rStyle w:val="Hyperlink"/>
                <w:bCs/>
                <w:noProof/>
              </w:rPr>
              <w:t>Results of individual sources of evidence.</w:t>
            </w:r>
            <w:r w:rsidR="00692616">
              <w:rPr>
                <w:noProof/>
                <w:webHidden/>
              </w:rPr>
              <w:tab/>
            </w:r>
            <w:r w:rsidR="00692616">
              <w:rPr>
                <w:noProof/>
                <w:webHidden/>
              </w:rPr>
              <w:fldChar w:fldCharType="begin"/>
            </w:r>
            <w:r w:rsidR="00692616">
              <w:rPr>
                <w:noProof/>
                <w:webHidden/>
              </w:rPr>
              <w:instrText xml:space="preserve"> PAGEREF _Toc156403569 \h </w:instrText>
            </w:r>
            <w:r w:rsidR="00692616">
              <w:rPr>
                <w:noProof/>
                <w:webHidden/>
              </w:rPr>
            </w:r>
            <w:r w:rsidR="00692616">
              <w:rPr>
                <w:noProof/>
                <w:webHidden/>
              </w:rPr>
              <w:fldChar w:fldCharType="separate"/>
            </w:r>
            <w:r w:rsidR="00F77E41">
              <w:rPr>
                <w:noProof/>
                <w:webHidden/>
              </w:rPr>
              <w:t>293</w:t>
            </w:r>
            <w:r w:rsidR="00692616">
              <w:rPr>
                <w:noProof/>
                <w:webHidden/>
              </w:rPr>
              <w:fldChar w:fldCharType="end"/>
            </w:r>
          </w:hyperlink>
        </w:p>
        <w:p w14:paraId="074E1FA5" w14:textId="35004662" w:rsidR="00692616" w:rsidRDefault="003D37A0">
          <w:pPr>
            <w:pStyle w:val="TOC2"/>
            <w:rPr>
              <w:rFonts w:eastAsiaTheme="minorEastAsia" w:cstheme="minorBidi"/>
              <w:b w:val="0"/>
              <w:bCs w:val="0"/>
              <w:noProof/>
              <w:sz w:val="24"/>
              <w:szCs w:val="24"/>
              <w:lang w:eastAsia="en-GB"/>
            </w:rPr>
          </w:pPr>
          <w:hyperlink w:anchor="_Toc156403570" w:history="1">
            <w:r w:rsidR="00692616" w:rsidRPr="002A7D56">
              <w:rPr>
                <w:rStyle w:val="Hyperlink"/>
                <w:noProof/>
              </w:rPr>
              <w:t>2.</w:t>
            </w:r>
            <w:r w:rsidR="00692616">
              <w:rPr>
                <w:rFonts w:eastAsiaTheme="minorEastAsia" w:cstheme="minorBidi"/>
                <w:b w:val="0"/>
                <w:bCs w:val="0"/>
                <w:noProof/>
                <w:sz w:val="24"/>
                <w:szCs w:val="24"/>
                <w:lang w:eastAsia="en-GB"/>
              </w:rPr>
              <w:tab/>
            </w:r>
            <w:r w:rsidR="00692616" w:rsidRPr="002A7D56">
              <w:rPr>
                <w:rStyle w:val="Hyperlink"/>
                <w:noProof/>
              </w:rPr>
              <w:t>Chapter 3</w:t>
            </w:r>
            <w:r w:rsidR="00692616">
              <w:rPr>
                <w:noProof/>
                <w:webHidden/>
              </w:rPr>
              <w:tab/>
            </w:r>
            <w:r w:rsidR="00692616">
              <w:rPr>
                <w:noProof/>
                <w:webHidden/>
              </w:rPr>
              <w:fldChar w:fldCharType="begin"/>
            </w:r>
            <w:r w:rsidR="00692616">
              <w:rPr>
                <w:noProof/>
                <w:webHidden/>
              </w:rPr>
              <w:instrText xml:space="preserve"> PAGEREF _Toc156403570 \h </w:instrText>
            </w:r>
            <w:r w:rsidR="00692616">
              <w:rPr>
                <w:noProof/>
                <w:webHidden/>
              </w:rPr>
            </w:r>
            <w:r w:rsidR="00692616">
              <w:rPr>
                <w:noProof/>
                <w:webHidden/>
              </w:rPr>
              <w:fldChar w:fldCharType="separate"/>
            </w:r>
            <w:r w:rsidR="00F77E41">
              <w:rPr>
                <w:noProof/>
                <w:webHidden/>
              </w:rPr>
              <w:t>339</w:t>
            </w:r>
            <w:r w:rsidR="00692616">
              <w:rPr>
                <w:noProof/>
                <w:webHidden/>
              </w:rPr>
              <w:fldChar w:fldCharType="end"/>
            </w:r>
          </w:hyperlink>
        </w:p>
        <w:p w14:paraId="5B20BCDB" w14:textId="6698F79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71" w:history="1">
            <w:r w:rsidR="00692616" w:rsidRPr="002A7D56">
              <w:rPr>
                <w:rStyle w:val="Hyperlink"/>
                <w:noProof/>
              </w:rPr>
              <w:t>2.1.</w:t>
            </w:r>
            <w:r w:rsidR="00692616">
              <w:rPr>
                <w:rFonts w:eastAsiaTheme="minorEastAsia" w:cstheme="minorBidi"/>
                <w:noProof/>
                <w:sz w:val="24"/>
                <w:szCs w:val="24"/>
                <w:lang w:eastAsia="en-GB"/>
              </w:rPr>
              <w:tab/>
            </w:r>
            <w:r w:rsidR="00692616" w:rsidRPr="002A7D56">
              <w:rPr>
                <w:rStyle w:val="Hyperlink"/>
                <w:noProof/>
              </w:rPr>
              <w:t>Prisma 2009 Checklist</w:t>
            </w:r>
            <w:r w:rsidR="00692616">
              <w:rPr>
                <w:noProof/>
                <w:webHidden/>
              </w:rPr>
              <w:tab/>
            </w:r>
            <w:r w:rsidR="00692616">
              <w:rPr>
                <w:noProof/>
                <w:webHidden/>
              </w:rPr>
              <w:fldChar w:fldCharType="begin"/>
            </w:r>
            <w:r w:rsidR="00692616">
              <w:rPr>
                <w:noProof/>
                <w:webHidden/>
              </w:rPr>
              <w:instrText xml:space="preserve"> PAGEREF _Toc156403571 \h </w:instrText>
            </w:r>
            <w:r w:rsidR="00692616">
              <w:rPr>
                <w:noProof/>
                <w:webHidden/>
              </w:rPr>
            </w:r>
            <w:r w:rsidR="00692616">
              <w:rPr>
                <w:noProof/>
                <w:webHidden/>
              </w:rPr>
              <w:fldChar w:fldCharType="separate"/>
            </w:r>
            <w:r w:rsidR="00F77E41">
              <w:rPr>
                <w:noProof/>
                <w:webHidden/>
              </w:rPr>
              <w:t>339</w:t>
            </w:r>
            <w:r w:rsidR="00692616">
              <w:rPr>
                <w:noProof/>
                <w:webHidden/>
              </w:rPr>
              <w:fldChar w:fldCharType="end"/>
            </w:r>
          </w:hyperlink>
        </w:p>
        <w:p w14:paraId="11F9F514" w14:textId="155F3B78"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72" w:history="1">
            <w:r w:rsidR="00692616" w:rsidRPr="002A7D56">
              <w:rPr>
                <w:rStyle w:val="Hyperlink"/>
                <w:noProof/>
              </w:rPr>
              <w:t>2.2.</w:t>
            </w:r>
            <w:r w:rsidR="00692616">
              <w:rPr>
                <w:rFonts w:eastAsiaTheme="minorEastAsia" w:cstheme="minorBidi"/>
                <w:noProof/>
                <w:sz w:val="24"/>
                <w:szCs w:val="24"/>
                <w:lang w:eastAsia="en-GB"/>
              </w:rPr>
              <w:tab/>
            </w:r>
            <w:r w:rsidR="00692616" w:rsidRPr="002A7D56">
              <w:rPr>
                <w:rStyle w:val="Hyperlink"/>
                <w:noProof/>
              </w:rPr>
              <w:t>Supplementary biomechanical outcome results</w:t>
            </w:r>
            <w:r w:rsidR="00692616">
              <w:rPr>
                <w:noProof/>
                <w:webHidden/>
              </w:rPr>
              <w:tab/>
            </w:r>
            <w:r w:rsidR="00692616">
              <w:rPr>
                <w:noProof/>
                <w:webHidden/>
              </w:rPr>
              <w:fldChar w:fldCharType="begin"/>
            </w:r>
            <w:r w:rsidR="00692616">
              <w:rPr>
                <w:noProof/>
                <w:webHidden/>
              </w:rPr>
              <w:instrText xml:space="preserve"> PAGEREF _Toc156403572 \h </w:instrText>
            </w:r>
            <w:r w:rsidR="00692616">
              <w:rPr>
                <w:noProof/>
                <w:webHidden/>
              </w:rPr>
            </w:r>
            <w:r w:rsidR="00692616">
              <w:rPr>
                <w:noProof/>
                <w:webHidden/>
              </w:rPr>
              <w:fldChar w:fldCharType="separate"/>
            </w:r>
            <w:r w:rsidR="00F77E41">
              <w:rPr>
                <w:noProof/>
                <w:webHidden/>
              </w:rPr>
              <w:t>340</w:t>
            </w:r>
            <w:r w:rsidR="00692616">
              <w:rPr>
                <w:noProof/>
                <w:webHidden/>
              </w:rPr>
              <w:fldChar w:fldCharType="end"/>
            </w:r>
          </w:hyperlink>
        </w:p>
        <w:p w14:paraId="3D3BB9BC" w14:textId="0179156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73" w:history="1">
            <w:r w:rsidR="00692616" w:rsidRPr="002A7D56">
              <w:rPr>
                <w:rStyle w:val="Hyperlink"/>
                <w:noProof/>
              </w:rPr>
              <w:t>2.3.</w:t>
            </w:r>
            <w:r w:rsidR="00692616">
              <w:rPr>
                <w:rFonts w:eastAsiaTheme="minorEastAsia" w:cstheme="minorBidi"/>
                <w:noProof/>
                <w:sz w:val="24"/>
                <w:szCs w:val="24"/>
                <w:lang w:eastAsia="en-GB"/>
              </w:rPr>
              <w:tab/>
            </w:r>
            <w:r w:rsidR="00692616" w:rsidRPr="002A7D56">
              <w:rPr>
                <w:rStyle w:val="Hyperlink"/>
                <w:noProof/>
              </w:rPr>
              <w:t>Evidence level and quality assessment of experimental studies</w:t>
            </w:r>
            <w:r w:rsidR="00692616">
              <w:rPr>
                <w:noProof/>
                <w:webHidden/>
              </w:rPr>
              <w:tab/>
            </w:r>
            <w:r w:rsidR="00692616">
              <w:rPr>
                <w:noProof/>
                <w:webHidden/>
              </w:rPr>
              <w:fldChar w:fldCharType="begin"/>
            </w:r>
            <w:r w:rsidR="00692616">
              <w:rPr>
                <w:noProof/>
                <w:webHidden/>
              </w:rPr>
              <w:instrText xml:space="preserve"> PAGEREF _Toc156403573 \h </w:instrText>
            </w:r>
            <w:r w:rsidR="00692616">
              <w:rPr>
                <w:noProof/>
                <w:webHidden/>
              </w:rPr>
            </w:r>
            <w:r w:rsidR="00692616">
              <w:rPr>
                <w:noProof/>
                <w:webHidden/>
              </w:rPr>
              <w:fldChar w:fldCharType="separate"/>
            </w:r>
            <w:r w:rsidR="00F77E41">
              <w:rPr>
                <w:noProof/>
                <w:webHidden/>
              </w:rPr>
              <w:t>348</w:t>
            </w:r>
            <w:r w:rsidR="00692616">
              <w:rPr>
                <w:noProof/>
                <w:webHidden/>
              </w:rPr>
              <w:fldChar w:fldCharType="end"/>
            </w:r>
          </w:hyperlink>
        </w:p>
        <w:p w14:paraId="3751475A" w14:textId="1D35F93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74" w:history="1">
            <w:r w:rsidR="00692616" w:rsidRPr="002A7D56">
              <w:rPr>
                <w:rStyle w:val="Hyperlink"/>
                <w:noProof/>
              </w:rPr>
              <w:t>2.4.</w:t>
            </w:r>
            <w:r w:rsidR="00692616">
              <w:rPr>
                <w:rFonts w:eastAsiaTheme="minorEastAsia" w:cstheme="minorBidi"/>
                <w:noProof/>
                <w:sz w:val="24"/>
                <w:szCs w:val="24"/>
                <w:lang w:eastAsia="en-GB"/>
              </w:rPr>
              <w:tab/>
            </w:r>
            <w:r w:rsidR="00692616" w:rsidRPr="002A7D56">
              <w:rPr>
                <w:rStyle w:val="Hyperlink"/>
                <w:noProof/>
              </w:rPr>
              <w:t>Level of evidence and quality assessment of survey study.</w:t>
            </w:r>
            <w:r w:rsidR="00692616">
              <w:rPr>
                <w:noProof/>
                <w:webHidden/>
              </w:rPr>
              <w:tab/>
            </w:r>
            <w:r w:rsidR="00692616">
              <w:rPr>
                <w:noProof/>
                <w:webHidden/>
              </w:rPr>
              <w:fldChar w:fldCharType="begin"/>
            </w:r>
            <w:r w:rsidR="00692616">
              <w:rPr>
                <w:noProof/>
                <w:webHidden/>
              </w:rPr>
              <w:instrText xml:space="preserve"> PAGEREF _Toc156403574 \h </w:instrText>
            </w:r>
            <w:r w:rsidR="00692616">
              <w:rPr>
                <w:noProof/>
                <w:webHidden/>
              </w:rPr>
            </w:r>
            <w:r w:rsidR="00692616">
              <w:rPr>
                <w:noProof/>
                <w:webHidden/>
              </w:rPr>
              <w:fldChar w:fldCharType="separate"/>
            </w:r>
            <w:r w:rsidR="00F77E41">
              <w:rPr>
                <w:noProof/>
                <w:webHidden/>
              </w:rPr>
              <w:t>350</w:t>
            </w:r>
            <w:r w:rsidR="00692616">
              <w:rPr>
                <w:noProof/>
                <w:webHidden/>
              </w:rPr>
              <w:fldChar w:fldCharType="end"/>
            </w:r>
          </w:hyperlink>
        </w:p>
        <w:p w14:paraId="442B0A4E" w14:textId="3AA677B1" w:rsidR="00692616" w:rsidRDefault="003D37A0">
          <w:pPr>
            <w:pStyle w:val="TOC2"/>
            <w:rPr>
              <w:rFonts w:eastAsiaTheme="minorEastAsia" w:cstheme="minorBidi"/>
              <w:b w:val="0"/>
              <w:bCs w:val="0"/>
              <w:noProof/>
              <w:sz w:val="24"/>
              <w:szCs w:val="24"/>
              <w:lang w:eastAsia="en-GB"/>
            </w:rPr>
          </w:pPr>
          <w:hyperlink w:anchor="_Toc156403575" w:history="1">
            <w:r w:rsidR="00692616" w:rsidRPr="002A7D56">
              <w:rPr>
                <w:rStyle w:val="Hyperlink"/>
                <w:noProof/>
              </w:rPr>
              <w:t>3.</w:t>
            </w:r>
            <w:r w:rsidR="00692616">
              <w:rPr>
                <w:rFonts w:eastAsiaTheme="minorEastAsia" w:cstheme="minorBidi"/>
                <w:b w:val="0"/>
                <w:bCs w:val="0"/>
                <w:noProof/>
                <w:sz w:val="24"/>
                <w:szCs w:val="24"/>
                <w:lang w:eastAsia="en-GB"/>
              </w:rPr>
              <w:tab/>
            </w:r>
            <w:r w:rsidR="00692616" w:rsidRPr="002A7D56">
              <w:rPr>
                <w:rStyle w:val="Hyperlink"/>
                <w:noProof/>
              </w:rPr>
              <w:t>Chapter 4</w:t>
            </w:r>
            <w:r w:rsidR="00692616">
              <w:rPr>
                <w:noProof/>
                <w:webHidden/>
              </w:rPr>
              <w:tab/>
            </w:r>
            <w:r w:rsidR="00692616">
              <w:rPr>
                <w:noProof/>
                <w:webHidden/>
              </w:rPr>
              <w:fldChar w:fldCharType="begin"/>
            </w:r>
            <w:r w:rsidR="00692616">
              <w:rPr>
                <w:noProof/>
                <w:webHidden/>
              </w:rPr>
              <w:instrText xml:space="preserve"> PAGEREF _Toc156403575 \h </w:instrText>
            </w:r>
            <w:r w:rsidR="00692616">
              <w:rPr>
                <w:noProof/>
                <w:webHidden/>
              </w:rPr>
            </w:r>
            <w:r w:rsidR="00692616">
              <w:rPr>
                <w:noProof/>
                <w:webHidden/>
              </w:rPr>
              <w:fldChar w:fldCharType="separate"/>
            </w:r>
            <w:r w:rsidR="00F77E41">
              <w:rPr>
                <w:noProof/>
                <w:webHidden/>
              </w:rPr>
              <w:t>351</w:t>
            </w:r>
            <w:r w:rsidR="00692616">
              <w:rPr>
                <w:noProof/>
                <w:webHidden/>
              </w:rPr>
              <w:fldChar w:fldCharType="end"/>
            </w:r>
          </w:hyperlink>
        </w:p>
        <w:p w14:paraId="42373E88" w14:textId="1F4A95EF"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76" w:history="1">
            <w:r w:rsidR="00692616" w:rsidRPr="002A7D56">
              <w:rPr>
                <w:rStyle w:val="Hyperlink"/>
                <w:noProof/>
              </w:rPr>
              <w:t>3.1.</w:t>
            </w:r>
            <w:r w:rsidR="00692616">
              <w:rPr>
                <w:rFonts w:eastAsiaTheme="minorEastAsia" w:cstheme="minorBidi"/>
                <w:noProof/>
                <w:sz w:val="24"/>
                <w:szCs w:val="24"/>
                <w:lang w:eastAsia="en-GB"/>
              </w:rPr>
              <w:tab/>
            </w:r>
            <w:r w:rsidR="00692616" w:rsidRPr="002A7D56">
              <w:rPr>
                <w:rStyle w:val="Hyperlink"/>
                <w:noProof/>
              </w:rPr>
              <w:t>Qualitative analysis of OSSTF and Standard Retail Boot design</w:t>
            </w:r>
            <w:r w:rsidR="00692616">
              <w:rPr>
                <w:noProof/>
                <w:webHidden/>
              </w:rPr>
              <w:tab/>
            </w:r>
            <w:r w:rsidR="00692616">
              <w:rPr>
                <w:noProof/>
                <w:webHidden/>
              </w:rPr>
              <w:fldChar w:fldCharType="begin"/>
            </w:r>
            <w:r w:rsidR="00692616">
              <w:rPr>
                <w:noProof/>
                <w:webHidden/>
              </w:rPr>
              <w:instrText xml:space="preserve"> PAGEREF _Toc156403576 \h </w:instrText>
            </w:r>
            <w:r w:rsidR="00692616">
              <w:rPr>
                <w:noProof/>
                <w:webHidden/>
              </w:rPr>
            </w:r>
            <w:r w:rsidR="00692616">
              <w:rPr>
                <w:noProof/>
                <w:webHidden/>
              </w:rPr>
              <w:fldChar w:fldCharType="separate"/>
            </w:r>
            <w:r w:rsidR="00F77E41">
              <w:rPr>
                <w:noProof/>
                <w:webHidden/>
              </w:rPr>
              <w:t>351</w:t>
            </w:r>
            <w:r w:rsidR="00692616">
              <w:rPr>
                <w:noProof/>
                <w:webHidden/>
              </w:rPr>
              <w:fldChar w:fldCharType="end"/>
            </w:r>
          </w:hyperlink>
        </w:p>
        <w:p w14:paraId="5C66CC55" w14:textId="0B66BEB4"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77" w:history="1">
            <w:r w:rsidR="00692616" w:rsidRPr="002A7D56">
              <w:rPr>
                <w:rStyle w:val="Hyperlink"/>
                <w:noProof/>
              </w:rPr>
              <w:t>3.1.1.</w:t>
            </w:r>
            <w:r w:rsidR="00692616">
              <w:rPr>
                <w:rFonts w:eastAsiaTheme="minorEastAsia" w:cstheme="minorBidi"/>
                <w:noProof/>
                <w:sz w:val="24"/>
                <w:szCs w:val="24"/>
                <w:lang w:eastAsia="en-GB"/>
              </w:rPr>
              <w:tab/>
            </w:r>
            <w:r w:rsidR="00692616" w:rsidRPr="002A7D56">
              <w:rPr>
                <w:rStyle w:val="Hyperlink"/>
                <w:noProof/>
                <w:lang w:val="en-US"/>
              </w:rPr>
              <w:t>Upper components: Materials and segments</w:t>
            </w:r>
            <w:r w:rsidR="00692616">
              <w:rPr>
                <w:noProof/>
                <w:webHidden/>
              </w:rPr>
              <w:tab/>
            </w:r>
            <w:r w:rsidR="00692616">
              <w:rPr>
                <w:noProof/>
                <w:webHidden/>
              </w:rPr>
              <w:fldChar w:fldCharType="begin"/>
            </w:r>
            <w:r w:rsidR="00692616">
              <w:rPr>
                <w:noProof/>
                <w:webHidden/>
              </w:rPr>
              <w:instrText xml:space="preserve"> PAGEREF _Toc156403577 \h </w:instrText>
            </w:r>
            <w:r w:rsidR="00692616">
              <w:rPr>
                <w:noProof/>
                <w:webHidden/>
              </w:rPr>
            </w:r>
            <w:r w:rsidR="00692616">
              <w:rPr>
                <w:noProof/>
                <w:webHidden/>
              </w:rPr>
              <w:fldChar w:fldCharType="separate"/>
            </w:r>
            <w:r w:rsidR="00F77E41">
              <w:rPr>
                <w:noProof/>
                <w:webHidden/>
              </w:rPr>
              <w:t>351</w:t>
            </w:r>
            <w:r w:rsidR="00692616">
              <w:rPr>
                <w:noProof/>
                <w:webHidden/>
              </w:rPr>
              <w:fldChar w:fldCharType="end"/>
            </w:r>
          </w:hyperlink>
        </w:p>
        <w:p w14:paraId="6EB9CC6A" w14:textId="7FAEC0CD"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78" w:history="1">
            <w:r w:rsidR="00692616" w:rsidRPr="002A7D56">
              <w:rPr>
                <w:rStyle w:val="Hyperlink"/>
                <w:noProof/>
                <w:lang w:val="en-US"/>
              </w:rPr>
              <w:t>3.1.2.</w:t>
            </w:r>
            <w:r w:rsidR="00692616">
              <w:rPr>
                <w:rFonts w:eastAsiaTheme="minorEastAsia" w:cstheme="minorBidi"/>
                <w:noProof/>
                <w:sz w:val="24"/>
                <w:szCs w:val="24"/>
                <w:lang w:eastAsia="en-GB"/>
              </w:rPr>
              <w:tab/>
            </w:r>
            <w:r w:rsidR="00692616" w:rsidRPr="002A7D56">
              <w:rPr>
                <w:rStyle w:val="Hyperlink"/>
                <w:noProof/>
              </w:rPr>
              <w:t>Upper components, Characteristics of topline and toebox</w:t>
            </w:r>
            <w:r w:rsidR="00692616">
              <w:rPr>
                <w:noProof/>
                <w:webHidden/>
              </w:rPr>
              <w:tab/>
            </w:r>
            <w:r w:rsidR="00692616">
              <w:rPr>
                <w:noProof/>
                <w:webHidden/>
              </w:rPr>
              <w:fldChar w:fldCharType="begin"/>
            </w:r>
            <w:r w:rsidR="00692616">
              <w:rPr>
                <w:noProof/>
                <w:webHidden/>
              </w:rPr>
              <w:instrText xml:space="preserve"> PAGEREF _Toc156403578 \h </w:instrText>
            </w:r>
            <w:r w:rsidR="00692616">
              <w:rPr>
                <w:noProof/>
                <w:webHidden/>
              </w:rPr>
            </w:r>
            <w:r w:rsidR="00692616">
              <w:rPr>
                <w:noProof/>
                <w:webHidden/>
              </w:rPr>
              <w:fldChar w:fldCharType="separate"/>
            </w:r>
            <w:r w:rsidR="00F77E41">
              <w:rPr>
                <w:noProof/>
                <w:webHidden/>
              </w:rPr>
              <w:t>352</w:t>
            </w:r>
            <w:r w:rsidR="00692616">
              <w:rPr>
                <w:noProof/>
                <w:webHidden/>
              </w:rPr>
              <w:fldChar w:fldCharType="end"/>
            </w:r>
          </w:hyperlink>
        </w:p>
        <w:p w14:paraId="68E40228" w14:textId="6E276843"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79" w:history="1">
            <w:r w:rsidR="00692616" w:rsidRPr="002A7D56">
              <w:rPr>
                <w:rStyle w:val="Hyperlink"/>
                <w:noProof/>
                <w:lang w:val="en-US"/>
              </w:rPr>
              <w:t>3.1.3.</w:t>
            </w:r>
            <w:r w:rsidR="00692616">
              <w:rPr>
                <w:rFonts w:eastAsiaTheme="minorEastAsia" w:cstheme="minorBidi"/>
                <w:noProof/>
                <w:sz w:val="24"/>
                <w:szCs w:val="24"/>
                <w:lang w:eastAsia="en-GB"/>
              </w:rPr>
              <w:tab/>
            </w:r>
            <w:r w:rsidR="00692616" w:rsidRPr="002A7D56">
              <w:rPr>
                <w:rStyle w:val="Hyperlink"/>
                <w:noProof/>
                <w:lang w:val="en-US"/>
              </w:rPr>
              <w:t>Upper Components: Characteristics of footwear fastening,</w:t>
            </w:r>
            <w:r w:rsidR="00692616">
              <w:rPr>
                <w:noProof/>
                <w:webHidden/>
              </w:rPr>
              <w:tab/>
            </w:r>
            <w:r w:rsidR="00692616">
              <w:rPr>
                <w:noProof/>
                <w:webHidden/>
              </w:rPr>
              <w:fldChar w:fldCharType="begin"/>
            </w:r>
            <w:r w:rsidR="00692616">
              <w:rPr>
                <w:noProof/>
                <w:webHidden/>
              </w:rPr>
              <w:instrText xml:space="preserve"> PAGEREF _Toc156403579 \h </w:instrText>
            </w:r>
            <w:r w:rsidR="00692616">
              <w:rPr>
                <w:noProof/>
                <w:webHidden/>
              </w:rPr>
            </w:r>
            <w:r w:rsidR="00692616">
              <w:rPr>
                <w:noProof/>
                <w:webHidden/>
              </w:rPr>
              <w:fldChar w:fldCharType="separate"/>
            </w:r>
            <w:r w:rsidR="00F77E41">
              <w:rPr>
                <w:noProof/>
                <w:webHidden/>
              </w:rPr>
              <w:t>353</w:t>
            </w:r>
            <w:r w:rsidR="00692616">
              <w:rPr>
                <w:noProof/>
                <w:webHidden/>
              </w:rPr>
              <w:fldChar w:fldCharType="end"/>
            </w:r>
          </w:hyperlink>
        </w:p>
        <w:p w14:paraId="0E3397EB" w14:textId="78D7D2D7"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80" w:history="1">
            <w:r w:rsidR="00692616" w:rsidRPr="002A7D56">
              <w:rPr>
                <w:rStyle w:val="Hyperlink"/>
                <w:noProof/>
              </w:rPr>
              <w:t>3.1.4.</w:t>
            </w:r>
            <w:r w:rsidR="00692616">
              <w:rPr>
                <w:rFonts w:eastAsiaTheme="minorEastAsia" w:cstheme="minorBidi"/>
                <w:noProof/>
                <w:sz w:val="24"/>
                <w:szCs w:val="24"/>
                <w:lang w:eastAsia="en-GB"/>
              </w:rPr>
              <w:tab/>
            </w:r>
            <w:r w:rsidR="00692616" w:rsidRPr="002A7D56">
              <w:rPr>
                <w:rStyle w:val="Hyperlink"/>
                <w:noProof/>
              </w:rPr>
              <w:t>Sole and Inner components and construction</w:t>
            </w:r>
            <w:r w:rsidR="00692616">
              <w:rPr>
                <w:noProof/>
                <w:webHidden/>
              </w:rPr>
              <w:tab/>
            </w:r>
            <w:r w:rsidR="00692616">
              <w:rPr>
                <w:noProof/>
                <w:webHidden/>
              </w:rPr>
              <w:fldChar w:fldCharType="begin"/>
            </w:r>
            <w:r w:rsidR="00692616">
              <w:rPr>
                <w:noProof/>
                <w:webHidden/>
              </w:rPr>
              <w:instrText xml:space="preserve"> PAGEREF _Toc156403580 \h </w:instrText>
            </w:r>
            <w:r w:rsidR="00692616">
              <w:rPr>
                <w:noProof/>
                <w:webHidden/>
              </w:rPr>
            </w:r>
            <w:r w:rsidR="00692616">
              <w:rPr>
                <w:noProof/>
                <w:webHidden/>
              </w:rPr>
              <w:fldChar w:fldCharType="separate"/>
            </w:r>
            <w:r w:rsidR="00F77E41">
              <w:rPr>
                <w:noProof/>
                <w:webHidden/>
              </w:rPr>
              <w:t>354</w:t>
            </w:r>
            <w:r w:rsidR="00692616">
              <w:rPr>
                <w:noProof/>
                <w:webHidden/>
              </w:rPr>
              <w:fldChar w:fldCharType="end"/>
            </w:r>
          </w:hyperlink>
        </w:p>
        <w:p w14:paraId="6C57CE9C" w14:textId="0AC06FBB" w:rsidR="00692616" w:rsidRDefault="003D37A0">
          <w:pPr>
            <w:pStyle w:val="TOC3"/>
            <w:tabs>
              <w:tab w:val="left" w:pos="960"/>
              <w:tab w:val="right" w:leader="dot" w:pos="8488"/>
            </w:tabs>
            <w:rPr>
              <w:rFonts w:eastAsiaTheme="minorEastAsia" w:cstheme="minorBidi"/>
              <w:noProof/>
              <w:sz w:val="24"/>
              <w:szCs w:val="24"/>
              <w:lang w:eastAsia="en-GB"/>
            </w:rPr>
          </w:pPr>
          <w:hyperlink w:anchor="_Toc156403581" w:history="1">
            <w:r w:rsidR="00692616">
              <w:rPr>
                <w:rFonts w:eastAsiaTheme="minorEastAsia" w:cstheme="minorBidi"/>
                <w:noProof/>
                <w:sz w:val="24"/>
                <w:szCs w:val="24"/>
                <w:lang w:eastAsia="en-GB"/>
              </w:rPr>
              <w:tab/>
            </w:r>
            <w:r w:rsidR="00692616" w:rsidRPr="002A7D56">
              <w:rPr>
                <w:rStyle w:val="Hyperlink"/>
                <w:noProof/>
              </w:rPr>
              <w:t>Quantitative analysis of OSSTF and Standard Retail Boot Design</w:t>
            </w:r>
            <w:r w:rsidR="00692616">
              <w:rPr>
                <w:noProof/>
                <w:webHidden/>
              </w:rPr>
              <w:tab/>
            </w:r>
            <w:r w:rsidR="00692616">
              <w:rPr>
                <w:noProof/>
                <w:webHidden/>
              </w:rPr>
              <w:fldChar w:fldCharType="begin"/>
            </w:r>
            <w:r w:rsidR="00692616">
              <w:rPr>
                <w:noProof/>
                <w:webHidden/>
              </w:rPr>
              <w:instrText xml:space="preserve"> PAGEREF _Toc156403581 \h </w:instrText>
            </w:r>
            <w:r w:rsidR="00692616">
              <w:rPr>
                <w:noProof/>
                <w:webHidden/>
              </w:rPr>
            </w:r>
            <w:r w:rsidR="00692616">
              <w:rPr>
                <w:noProof/>
                <w:webHidden/>
              </w:rPr>
              <w:fldChar w:fldCharType="separate"/>
            </w:r>
            <w:r w:rsidR="00F77E41">
              <w:rPr>
                <w:noProof/>
                <w:webHidden/>
              </w:rPr>
              <w:t>355</w:t>
            </w:r>
            <w:r w:rsidR="00692616">
              <w:rPr>
                <w:noProof/>
                <w:webHidden/>
              </w:rPr>
              <w:fldChar w:fldCharType="end"/>
            </w:r>
          </w:hyperlink>
        </w:p>
        <w:p w14:paraId="7F9E385F" w14:textId="138B0286" w:rsidR="00692616" w:rsidRDefault="003D37A0">
          <w:pPr>
            <w:pStyle w:val="TOC3"/>
            <w:tabs>
              <w:tab w:val="right" w:leader="dot" w:pos="8488"/>
            </w:tabs>
            <w:rPr>
              <w:rFonts w:eastAsiaTheme="minorEastAsia" w:cstheme="minorBidi"/>
              <w:noProof/>
              <w:sz w:val="24"/>
              <w:szCs w:val="24"/>
              <w:lang w:eastAsia="en-GB"/>
            </w:rPr>
          </w:pPr>
          <w:hyperlink w:anchor="_Toc156403582" w:history="1">
            <w:r w:rsidR="00692616" w:rsidRPr="002A7D56">
              <w:rPr>
                <w:rStyle w:val="Hyperlink"/>
                <w:noProof/>
              </w:rPr>
              <w:t>3.2.</w:t>
            </w:r>
            <w:r w:rsidR="00692616">
              <w:rPr>
                <w:noProof/>
                <w:webHidden/>
              </w:rPr>
              <w:tab/>
            </w:r>
            <w:r w:rsidR="00692616">
              <w:rPr>
                <w:noProof/>
                <w:webHidden/>
              </w:rPr>
              <w:fldChar w:fldCharType="begin"/>
            </w:r>
            <w:r w:rsidR="00692616">
              <w:rPr>
                <w:noProof/>
                <w:webHidden/>
              </w:rPr>
              <w:instrText xml:space="preserve"> PAGEREF _Toc156403582 \h </w:instrText>
            </w:r>
            <w:r w:rsidR="00692616">
              <w:rPr>
                <w:noProof/>
                <w:webHidden/>
              </w:rPr>
            </w:r>
            <w:r w:rsidR="00692616">
              <w:rPr>
                <w:noProof/>
                <w:webHidden/>
              </w:rPr>
              <w:fldChar w:fldCharType="separate"/>
            </w:r>
            <w:r w:rsidR="00F77E41">
              <w:rPr>
                <w:noProof/>
                <w:webHidden/>
              </w:rPr>
              <w:t>355</w:t>
            </w:r>
            <w:r w:rsidR="00692616">
              <w:rPr>
                <w:noProof/>
                <w:webHidden/>
              </w:rPr>
              <w:fldChar w:fldCharType="end"/>
            </w:r>
          </w:hyperlink>
        </w:p>
        <w:p w14:paraId="73E57E88" w14:textId="56EC7AE3"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83" w:history="1">
            <w:r w:rsidR="00692616" w:rsidRPr="002A7D56">
              <w:rPr>
                <w:rStyle w:val="Hyperlink"/>
                <w:noProof/>
                <w:lang w:val="en-US"/>
              </w:rPr>
              <w:t>3.2.1.</w:t>
            </w:r>
            <w:r w:rsidR="00692616">
              <w:rPr>
                <w:rFonts w:eastAsiaTheme="minorEastAsia" w:cstheme="minorBidi"/>
                <w:noProof/>
                <w:sz w:val="24"/>
                <w:szCs w:val="24"/>
                <w:lang w:eastAsia="en-GB"/>
              </w:rPr>
              <w:tab/>
            </w:r>
            <w:r w:rsidR="00692616" w:rsidRPr="002A7D56">
              <w:rPr>
                <w:rStyle w:val="Hyperlink"/>
                <w:noProof/>
                <w:lang w:val="en-US"/>
              </w:rPr>
              <w:t>Length Width and Normalized Mass measures</w:t>
            </w:r>
            <w:r w:rsidR="00692616">
              <w:rPr>
                <w:noProof/>
                <w:webHidden/>
              </w:rPr>
              <w:tab/>
            </w:r>
            <w:r w:rsidR="00692616">
              <w:rPr>
                <w:noProof/>
                <w:webHidden/>
              </w:rPr>
              <w:fldChar w:fldCharType="begin"/>
            </w:r>
            <w:r w:rsidR="00692616">
              <w:rPr>
                <w:noProof/>
                <w:webHidden/>
              </w:rPr>
              <w:instrText xml:space="preserve"> PAGEREF _Toc156403583 \h </w:instrText>
            </w:r>
            <w:r w:rsidR="00692616">
              <w:rPr>
                <w:noProof/>
                <w:webHidden/>
              </w:rPr>
            </w:r>
            <w:r w:rsidR="00692616">
              <w:rPr>
                <w:noProof/>
                <w:webHidden/>
              </w:rPr>
              <w:fldChar w:fldCharType="separate"/>
            </w:r>
            <w:r w:rsidR="00F77E41">
              <w:rPr>
                <w:noProof/>
                <w:webHidden/>
              </w:rPr>
              <w:t>355</w:t>
            </w:r>
            <w:r w:rsidR="00692616">
              <w:rPr>
                <w:noProof/>
                <w:webHidden/>
              </w:rPr>
              <w:fldChar w:fldCharType="end"/>
            </w:r>
          </w:hyperlink>
        </w:p>
        <w:p w14:paraId="46342882" w14:textId="493336BF"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84" w:history="1">
            <w:r w:rsidR="00692616" w:rsidRPr="002A7D56">
              <w:rPr>
                <w:rStyle w:val="Hyperlink"/>
                <w:noProof/>
                <w:lang w:val="en-US"/>
              </w:rPr>
              <w:t>3.2.2.</w:t>
            </w:r>
            <w:r w:rsidR="00692616">
              <w:rPr>
                <w:rFonts w:eastAsiaTheme="minorEastAsia" w:cstheme="minorBidi"/>
                <w:noProof/>
                <w:sz w:val="24"/>
                <w:szCs w:val="24"/>
                <w:lang w:eastAsia="en-GB"/>
              </w:rPr>
              <w:tab/>
            </w:r>
            <w:r w:rsidR="00692616" w:rsidRPr="002A7D56">
              <w:rPr>
                <w:rStyle w:val="Hyperlink"/>
                <w:noProof/>
                <w:lang w:val="en-US"/>
              </w:rPr>
              <w:t>Measures of: Topline and toe rocker dimensions and geometry</w:t>
            </w:r>
            <w:r w:rsidR="00692616">
              <w:rPr>
                <w:noProof/>
                <w:webHidden/>
              </w:rPr>
              <w:tab/>
            </w:r>
            <w:r w:rsidR="00692616">
              <w:rPr>
                <w:noProof/>
                <w:webHidden/>
              </w:rPr>
              <w:fldChar w:fldCharType="begin"/>
            </w:r>
            <w:r w:rsidR="00692616">
              <w:rPr>
                <w:noProof/>
                <w:webHidden/>
              </w:rPr>
              <w:instrText xml:space="preserve"> PAGEREF _Toc156403584 \h </w:instrText>
            </w:r>
            <w:r w:rsidR="00692616">
              <w:rPr>
                <w:noProof/>
                <w:webHidden/>
              </w:rPr>
            </w:r>
            <w:r w:rsidR="00692616">
              <w:rPr>
                <w:noProof/>
                <w:webHidden/>
              </w:rPr>
              <w:fldChar w:fldCharType="separate"/>
            </w:r>
            <w:r w:rsidR="00F77E41">
              <w:rPr>
                <w:noProof/>
                <w:webHidden/>
              </w:rPr>
              <w:t>356</w:t>
            </w:r>
            <w:r w:rsidR="00692616">
              <w:rPr>
                <w:noProof/>
                <w:webHidden/>
              </w:rPr>
              <w:fldChar w:fldCharType="end"/>
            </w:r>
          </w:hyperlink>
        </w:p>
        <w:p w14:paraId="5A02DBDE" w14:textId="4CC826E3"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85" w:history="1">
            <w:r w:rsidR="00692616" w:rsidRPr="002A7D56">
              <w:rPr>
                <w:rStyle w:val="Hyperlink"/>
                <w:noProof/>
                <w:lang w:val="en-US"/>
              </w:rPr>
              <w:t>3.2.3.</w:t>
            </w:r>
            <w:r w:rsidR="00692616">
              <w:rPr>
                <w:rFonts w:eastAsiaTheme="minorEastAsia" w:cstheme="minorBidi"/>
                <w:noProof/>
                <w:sz w:val="24"/>
                <w:szCs w:val="24"/>
                <w:lang w:eastAsia="en-GB"/>
              </w:rPr>
              <w:tab/>
            </w:r>
            <w:r w:rsidR="00692616" w:rsidRPr="002A7D56">
              <w:rPr>
                <w:rStyle w:val="Hyperlink"/>
                <w:noProof/>
                <w:lang w:val="en-US"/>
              </w:rPr>
              <w:t>Heel Stiffener length dimensions and normalized measures</w:t>
            </w:r>
            <w:r w:rsidR="00692616">
              <w:rPr>
                <w:noProof/>
                <w:webHidden/>
              </w:rPr>
              <w:tab/>
            </w:r>
            <w:r w:rsidR="00692616">
              <w:rPr>
                <w:noProof/>
                <w:webHidden/>
              </w:rPr>
              <w:fldChar w:fldCharType="begin"/>
            </w:r>
            <w:r w:rsidR="00692616">
              <w:rPr>
                <w:noProof/>
                <w:webHidden/>
              </w:rPr>
              <w:instrText xml:space="preserve"> PAGEREF _Toc156403585 \h </w:instrText>
            </w:r>
            <w:r w:rsidR="00692616">
              <w:rPr>
                <w:noProof/>
                <w:webHidden/>
              </w:rPr>
            </w:r>
            <w:r w:rsidR="00692616">
              <w:rPr>
                <w:noProof/>
                <w:webHidden/>
              </w:rPr>
              <w:fldChar w:fldCharType="separate"/>
            </w:r>
            <w:r w:rsidR="00F77E41">
              <w:rPr>
                <w:noProof/>
                <w:webHidden/>
              </w:rPr>
              <w:t>357</w:t>
            </w:r>
            <w:r w:rsidR="00692616">
              <w:rPr>
                <w:noProof/>
                <w:webHidden/>
              </w:rPr>
              <w:fldChar w:fldCharType="end"/>
            </w:r>
          </w:hyperlink>
        </w:p>
        <w:p w14:paraId="3AB9A8EB" w14:textId="3588A2B7" w:rsidR="00692616" w:rsidRDefault="003D37A0">
          <w:pPr>
            <w:pStyle w:val="TOC4"/>
            <w:tabs>
              <w:tab w:val="left" w:pos="1440"/>
              <w:tab w:val="right" w:leader="dot" w:pos="8488"/>
            </w:tabs>
            <w:rPr>
              <w:rFonts w:eastAsiaTheme="minorEastAsia" w:cstheme="minorBidi"/>
              <w:noProof/>
              <w:sz w:val="24"/>
              <w:szCs w:val="24"/>
              <w:lang w:eastAsia="en-GB"/>
            </w:rPr>
          </w:pPr>
          <w:hyperlink w:anchor="_Toc156403586" w:history="1">
            <w:r w:rsidR="00692616" w:rsidRPr="002A7D56">
              <w:rPr>
                <w:rStyle w:val="Hyperlink"/>
                <w:noProof/>
                <w:lang w:val="en-US"/>
              </w:rPr>
              <w:t>3.2.4.</w:t>
            </w:r>
            <w:r w:rsidR="00692616">
              <w:rPr>
                <w:rFonts w:eastAsiaTheme="minorEastAsia" w:cstheme="minorBidi"/>
                <w:noProof/>
                <w:sz w:val="24"/>
                <w:szCs w:val="24"/>
                <w:lang w:eastAsia="en-GB"/>
              </w:rPr>
              <w:tab/>
            </w:r>
            <w:r w:rsidR="00692616" w:rsidRPr="002A7D56">
              <w:rPr>
                <w:rStyle w:val="Hyperlink"/>
                <w:noProof/>
                <w:lang w:val="en-US"/>
              </w:rPr>
              <w:t>Ratio of Lateral to Medial heel stiffeners, and Heel Stiffener height dimensions and normalized measures.</w:t>
            </w:r>
            <w:r w:rsidR="00692616">
              <w:rPr>
                <w:noProof/>
                <w:webHidden/>
              </w:rPr>
              <w:tab/>
            </w:r>
            <w:r w:rsidR="00692616">
              <w:rPr>
                <w:noProof/>
                <w:webHidden/>
              </w:rPr>
              <w:fldChar w:fldCharType="begin"/>
            </w:r>
            <w:r w:rsidR="00692616">
              <w:rPr>
                <w:noProof/>
                <w:webHidden/>
              </w:rPr>
              <w:instrText xml:space="preserve"> PAGEREF _Toc156403586 \h </w:instrText>
            </w:r>
            <w:r w:rsidR="00692616">
              <w:rPr>
                <w:noProof/>
                <w:webHidden/>
              </w:rPr>
            </w:r>
            <w:r w:rsidR="00692616">
              <w:rPr>
                <w:noProof/>
                <w:webHidden/>
              </w:rPr>
              <w:fldChar w:fldCharType="separate"/>
            </w:r>
            <w:r w:rsidR="00F77E41">
              <w:rPr>
                <w:noProof/>
                <w:webHidden/>
              </w:rPr>
              <w:t>358</w:t>
            </w:r>
            <w:r w:rsidR="00692616">
              <w:rPr>
                <w:noProof/>
                <w:webHidden/>
              </w:rPr>
              <w:fldChar w:fldCharType="end"/>
            </w:r>
          </w:hyperlink>
        </w:p>
        <w:p w14:paraId="7F920DF8" w14:textId="55D70E8F" w:rsidR="00692616" w:rsidRDefault="003D37A0">
          <w:pPr>
            <w:pStyle w:val="TOC2"/>
            <w:rPr>
              <w:rFonts w:eastAsiaTheme="minorEastAsia" w:cstheme="minorBidi"/>
              <w:b w:val="0"/>
              <w:bCs w:val="0"/>
              <w:noProof/>
              <w:sz w:val="24"/>
              <w:szCs w:val="24"/>
              <w:lang w:eastAsia="en-GB"/>
            </w:rPr>
          </w:pPr>
          <w:hyperlink w:anchor="_Toc156403587" w:history="1">
            <w:r w:rsidR="00692616" w:rsidRPr="002A7D56">
              <w:rPr>
                <w:rStyle w:val="Hyperlink"/>
                <w:noProof/>
              </w:rPr>
              <w:t>4.</w:t>
            </w:r>
            <w:r w:rsidR="00692616">
              <w:rPr>
                <w:rFonts w:eastAsiaTheme="minorEastAsia" w:cstheme="minorBidi"/>
                <w:b w:val="0"/>
                <w:bCs w:val="0"/>
                <w:noProof/>
                <w:sz w:val="24"/>
                <w:szCs w:val="24"/>
                <w:lang w:eastAsia="en-GB"/>
              </w:rPr>
              <w:tab/>
            </w:r>
            <w:r w:rsidR="00692616" w:rsidRPr="002A7D56">
              <w:rPr>
                <w:rStyle w:val="Hyperlink"/>
                <w:noProof/>
              </w:rPr>
              <w:t>Chapter 5</w:t>
            </w:r>
            <w:r w:rsidR="00692616">
              <w:rPr>
                <w:noProof/>
                <w:webHidden/>
              </w:rPr>
              <w:tab/>
            </w:r>
            <w:r w:rsidR="00692616">
              <w:rPr>
                <w:noProof/>
                <w:webHidden/>
              </w:rPr>
              <w:fldChar w:fldCharType="begin"/>
            </w:r>
            <w:r w:rsidR="00692616">
              <w:rPr>
                <w:noProof/>
                <w:webHidden/>
              </w:rPr>
              <w:instrText xml:space="preserve"> PAGEREF _Toc156403587 \h </w:instrText>
            </w:r>
            <w:r w:rsidR="00692616">
              <w:rPr>
                <w:noProof/>
                <w:webHidden/>
              </w:rPr>
            </w:r>
            <w:r w:rsidR="00692616">
              <w:rPr>
                <w:noProof/>
                <w:webHidden/>
              </w:rPr>
              <w:fldChar w:fldCharType="separate"/>
            </w:r>
            <w:r w:rsidR="00F77E41">
              <w:rPr>
                <w:noProof/>
                <w:webHidden/>
              </w:rPr>
              <w:t>359</w:t>
            </w:r>
            <w:r w:rsidR="00692616">
              <w:rPr>
                <w:noProof/>
                <w:webHidden/>
              </w:rPr>
              <w:fldChar w:fldCharType="end"/>
            </w:r>
          </w:hyperlink>
        </w:p>
        <w:p w14:paraId="212ED1B1" w14:textId="36567A1D"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88" w:history="1">
            <w:r w:rsidR="00692616" w:rsidRPr="002A7D56">
              <w:rPr>
                <w:rStyle w:val="Hyperlink"/>
                <w:noProof/>
              </w:rPr>
              <w:t>4.1.</w:t>
            </w:r>
            <w:r w:rsidR="00692616">
              <w:rPr>
                <w:rFonts w:eastAsiaTheme="minorEastAsia" w:cstheme="minorBidi"/>
                <w:noProof/>
                <w:sz w:val="24"/>
                <w:szCs w:val="24"/>
                <w:lang w:eastAsia="en-GB"/>
              </w:rPr>
              <w:tab/>
            </w:r>
            <w:r w:rsidR="00692616" w:rsidRPr="002A7D56">
              <w:rPr>
                <w:rStyle w:val="Hyperlink"/>
                <w:noProof/>
              </w:rPr>
              <w:t>Delphi Survey Section 1 Rounds 1-3</w:t>
            </w:r>
            <w:r w:rsidR="00692616">
              <w:rPr>
                <w:noProof/>
                <w:webHidden/>
              </w:rPr>
              <w:tab/>
            </w:r>
            <w:r w:rsidR="00692616">
              <w:rPr>
                <w:noProof/>
                <w:webHidden/>
              </w:rPr>
              <w:fldChar w:fldCharType="begin"/>
            </w:r>
            <w:r w:rsidR="00692616">
              <w:rPr>
                <w:noProof/>
                <w:webHidden/>
              </w:rPr>
              <w:instrText xml:space="preserve"> PAGEREF _Toc156403588 \h </w:instrText>
            </w:r>
            <w:r w:rsidR="00692616">
              <w:rPr>
                <w:noProof/>
                <w:webHidden/>
              </w:rPr>
            </w:r>
            <w:r w:rsidR="00692616">
              <w:rPr>
                <w:noProof/>
                <w:webHidden/>
              </w:rPr>
              <w:fldChar w:fldCharType="separate"/>
            </w:r>
            <w:r w:rsidR="00F77E41">
              <w:rPr>
                <w:noProof/>
                <w:webHidden/>
              </w:rPr>
              <w:t>359</w:t>
            </w:r>
            <w:r w:rsidR="00692616">
              <w:rPr>
                <w:noProof/>
                <w:webHidden/>
              </w:rPr>
              <w:fldChar w:fldCharType="end"/>
            </w:r>
          </w:hyperlink>
        </w:p>
        <w:p w14:paraId="1C2F2AAD" w14:textId="2E976F2C"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89" w:history="1">
            <w:r w:rsidR="00692616" w:rsidRPr="002A7D56">
              <w:rPr>
                <w:rStyle w:val="Hyperlink"/>
                <w:noProof/>
              </w:rPr>
              <w:t>4.2.</w:t>
            </w:r>
            <w:r w:rsidR="00692616">
              <w:rPr>
                <w:rFonts w:eastAsiaTheme="minorEastAsia" w:cstheme="minorBidi"/>
                <w:noProof/>
                <w:sz w:val="24"/>
                <w:szCs w:val="24"/>
                <w:lang w:eastAsia="en-GB"/>
              </w:rPr>
              <w:tab/>
            </w:r>
            <w:r w:rsidR="00692616" w:rsidRPr="002A7D56">
              <w:rPr>
                <w:rStyle w:val="Hyperlink"/>
                <w:noProof/>
              </w:rPr>
              <w:t>Delphi Survey Section 2 Rounds 1-3</w:t>
            </w:r>
            <w:r w:rsidR="00692616">
              <w:rPr>
                <w:noProof/>
                <w:webHidden/>
              </w:rPr>
              <w:tab/>
            </w:r>
            <w:r w:rsidR="00692616">
              <w:rPr>
                <w:noProof/>
                <w:webHidden/>
              </w:rPr>
              <w:fldChar w:fldCharType="begin"/>
            </w:r>
            <w:r w:rsidR="00692616">
              <w:rPr>
                <w:noProof/>
                <w:webHidden/>
              </w:rPr>
              <w:instrText xml:space="preserve"> PAGEREF _Toc156403589 \h </w:instrText>
            </w:r>
            <w:r w:rsidR="00692616">
              <w:rPr>
                <w:noProof/>
                <w:webHidden/>
              </w:rPr>
            </w:r>
            <w:r w:rsidR="00692616">
              <w:rPr>
                <w:noProof/>
                <w:webHidden/>
              </w:rPr>
              <w:fldChar w:fldCharType="separate"/>
            </w:r>
            <w:r w:rsidR="00F77E41">
              <w:rPr>
                <w:noProof/>
                <w:webHidden/>
              </w:rPr>
              <w:t>390</w:t>
            </w:r>
            <w:r w:rsidR="00692616">
              <w:rPr>
                <w:noProof/>
                <w:webHidden/>
              </w:rPr>
              <w:fldChar w:fldCharType="end"/>
            </w:r>
          </w:hyperlink>
        </w:p>
        <w:p w14:paraId="5884EB3D" w14:textId="0290AD26"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0" w:history="1">
            <w:r w:rsidR="00692616" w:rsidRPr="002A7D56">
              <w:rPr>
                <w:rStyle w:val="Hyperlink"/>
                <w:noProof/>
              </w:rPr>
              <w:t>4.3.</w:t>
            </w:r>
            <w:r w:rsidR="00692616">
              <w:rPr>
                <w:rFonts w:eastAsiaTheme="minorEastAsia" w:cstheme="minorBidi"/>
                <w:noProof/>
                <w:sz w:val="24"/>
                <w:szCs w:val="24"/>
                <w:lang w:eastAsia="en-GB"/>
              </w:rPr>
              <w:tab/>
            </w:r>
            <w:r w:rsidR="00692616" w:rsidRPr="002A7D56">
              <w:rPr>
                <w:rStyle w:val="Hyperlink"/>
                <w:noProof/>
              </w:rPr>
              <w:t>Delphi Survey Section 3 Rounds 1-3</w:t>
            </w:r>
            <w:r w:rsidR="00692616">
              <w:rPr>
                <w:noProof/>
                <w:webHidden/>
              </w:rPr>
              <w:tab/>
            </w:r>
            <w:r w:rsidR="00692616">
              <w:rPr>
                <w:noProof/>
                <w:webHidden/>
              </w:rPr>
              <w:fldChar w:fldCharType="begin"/>
            </w:r>
            <w:r w:rsidR="00692616">
              <w:rPr>
                <w:noProof/>
                <w:webHidden/>
              </w:rPr>
              <w:instrText xml:space="preserve"> PAGEREF _Toc156403590 \h </w:instrText>
            </w:r>
            <w:r w:rsidR="00692616">
              <w:rPr>
                <w:noProof/>
                <w:webHidden/>
              </w:rPr>
            </w:r>
            <w:r w:rsidR="00692616">
              <w:rPr>
                <w:noProof/>
                <w:webHidden/>
              </w:rPr>
              <w:fldChar w:fldCharType="separate"/>
            </w:r>
            <w:r w:rsidR="00F77E41">
              <w:rPr>
                <w:noProof/>
                <w:webHidden/>
              </w:rPr>
              <w:t>461</w:t>
            </w:r>
            <w:r w:rsidR="00692616">
              <w:rPr>
                <w:noProof/>
                <w:webHidden/>
              </w:rPr>
              <w:fldChar w:fldCharType="end"/>
            </w:r>
          </w:hyperlink>
        </w:p>
        <w:p w14:paraId="7E416C6E" w14:textId="034F4D32"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1" w:history="1">
            <w:r w:rsidR="00692616" w:rsidRPr="002A7D56">
              <w:rPr>
                <w:rStyle w:val="Hyperlink"/>
                <w:noProof/>
              </w:rPr>
              <w:t>4.4.</w:t>
            </w:r>
            <w:r w:rsidR="00692616">
              <w:rPr>
                <w:rFonts w:eastAsiaTheme="minorEastAsia" w:cstheme="minorBidi"/>
                <w:noProof/>
                <w:sz w:val="24"/>
                <w:szCs w:val="24"/>
                <w:lang w:eastAsia="en-GB"/>
              </w:rPr>
              <w:tab/>
            </w:r>
            <w:r w:rsidR="00692616" w:rsidRPr="002A7D56">
              <w:rPr>
                <w:rStyle w:val="Hyperlink"/>
                <w:noProof/>
              </w:rPr>
              <w:t>Complete Results Section 1 Rounds 1-3 Consensus Terms, Definitions and Grouping of Children’s Footwear Interventions</w:t>
            </w:r>
            <w:r w:rsidR="00692616">
              <w:rPr>
                <w:noProof/>
                <w:webHidden/>
              </w:rPr>
              <w:tab/>
            </w:r>
            <w:r w:rsidR="00692616">
              <w:rPr>
                <w:noProof/>
                <w:webHidden/>
              </w:rPr>
              <w:fldChar w:fldCharType="begin"/>
            </w:r>
            <w:r w:rsidR="00692616">
              <w:rPr>
                <w:noProof/>
                <w:webHidden/>
              </w:rPr>
              <w:instrText xml:space="preserve"> PAGEREF _Toc156403591 \h </w:instrText>
            </w:r>
            <w:r w:rsidR="00692616">
              <w:rPr>
                <w:noProof/>
                <w:webHidden/>
              </w:rPr>
            </w:r>
            <w:r w:rsidR="00692616">
              <w:rPr>
                <w:noProof/>
                <w:webHidden/>
              </w:rPr>
              <w:fldChar w:fldCharType="separate"/>
            </w:r>
            <w:r w:rsidR="00F77E41">
              <w:rPr>
                <w:noProof/>
                <w:webHidden/>
              </w:rPr>
              <w:t>528</w:t>
            </w:r>
            <w:r w:rsidR="00692616">
              <w:rPr>
                <w:noProof/>
                <w:webHidden/>
              </w:rPr>
              <w:fldChar w:fldCharType="end"/>
            </w:r>
          </w:hyperlink>
        </w:p>
        <w:p w14:paraId="2EE9C008" w14:textId="14512819"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2" w:history="1">
            <w:r w:rsidR="00692616" w:rsidRPr="002A7D56">
              <w:rPr>
                <w:rStyle w:val="Hyperlink"/>
                <w:noProof/>
              </w:rPr>
              <w:t>4.5.</w:t>
            </w:r>
            <w:r w:rsidR="00692616">
              <w:rPr>
                <w:rFonts w:eastAsiaTheme="minorEastAsia" w:cstheme="minorBidi"/>
                <w:noProof/>
                <w:sz w:val="24"/>
                <w:szCs w:val="24"/>
                <w:lang w:eastAsia="en-GB"/>
              </w:rPr>
              <w:tab/>
            </w:r>
            <w:r w:rsidR="00692616" w:rsidRPr="002A7D56">
              <w:rPr>
                <w:rStyle w:val="Hyperlink"/>
                <w:noProof/>
              </w:rPr>
              <w:t>Complete Results Section 2 Rounds 1-3 Consensus design characteristics of “off the shelf” Stability clinical footwear interventions</w:t>
            </w:r>
            <w:r w:rsidR="00692616">
              <w:rPr>
                <w:noProof/>
                <w:webHidden/>
              </w:rPr>
              <w:tab/>
            </w:r>
            <w:r w:rsidR="00692616">
              <w:rPr>
                <w:noProof/>
                <w:webHidden/>
              </w:rPr>
              <w:fldChar w:fldCharType="begin"/>
            </w:r>
            <w:r w:rsidR="00692616">
              <w:rPr>
                <w:noProof/>
                <w:webHidden/>
              </w:rPr>
              <w:instrText xml:space="preserve"> PAGEREF _Toc156403592 \h </w:instrText>
            </w:r>
            <w:r w:rsidR="00692616">
              <w:rPr>
                <w:noProof/>
                <w:webHidden/>
              </w:rPr>
            </w:r>
            <w:r w:rsidR="00692616">
              <w:rPr>
                <w:noProof/>
                <w:webHidden/>
              </w:rPr>
              <w:fldChar w:fldCharType="separate"/>
            </w:r>
            <w:r w:rsidR="00F77E41">
              <w:rPr>
                <w:noProof/>
                <w:webHidden/>
              </w:rPr>
              <w:t>540</w:t>
            </w:r>
            <w:r w:rsidR="00692616">
              <w:rPr>
                <w:noProof/>
                <w:webHidden/>
              </w:rPr>
              <w:fldChar w:fldCharType="end"/>
            </w:r>
          </w:hyperlink>
        </w:p>
        <w:p w14:paraId="5878C759" w14:textId="087C02A6"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3" w:history="1">
            <w:r w:rsidR="00692616" w:rsidRPr="002A7D56">
              <w:rPr>
                <w:rStyle w:val="Hyperlink"/>
                <w:noProof/>
              </w:rPr>
              <w:t>4.6.</w:t>
            </w:r>
            <w:r w:rsidR="00692616">
              <w:rPr>
                <w:rFonts w:eastAsiaTheme="minorEastAsia" w:cstheme="minorBidi"/>
                <w:noProof/>
                <w:sz w:val="24"/>
                <w:szCs w:val="24"/>
                <w:lang w:eastAsia="en-GB"/>
              </w:rPr>
              <w:tab/>
            </w:r>
            <w:r w:rsidR="00692616" w:rsidRPr="002A7D56">
              <w:rPr>
                <w:rStyle w:val="Hyperlink"/>
                <w:noProof/>
              </w:rPr>
              <w:t>Complete Results Section 3 Rounds 1-3: Consensus Prescription Criteria and Outcomes for Off the shelf stability footwear clinical interventions</w:t>
            </w:r>
            <w:r w:rsidR="00692616">
              <w:rPr>
                <w:noProof/>
                <w:webHidden/>
              </w:rPr>
              <w:tab/>
            </w:r>
            <w:r w:rsidR="00692616">
              <w:rPr>
                <w:noProof/>
                <w:webHidden/>
              </w:rPr>
              <w:fldChar w:fldCharType="begin"/>
            </w:r>
            <w:r w:rsidR="00692616">
              <w:rPr>
                <w:noProof/>
                <w:webHidden/>
              </w:rPr>
              <w:instrText xml:space="preserve"> PAGEREF _Toc156403593 \h </w:instrText>
            </w:r>
            <w:r w:rsidR="00692616">
              <w:rPr>
                <w:noProof/>
                <w:webHidden/>
              </w:rPr>
            </w:r>
            <w:r w:rsidR="00692616">
              <w:rPr>
                <w:noProof/>
                <w:webHidden/>
              </w:rPr>
              <w:fldChar w:fldCharType="separate"/>
            </w:r>
            <w:r w:rsidR="00F77E41">
              <w:rPr>
                <w:noProof/>
                <w:webHidden/>
              </w:rPr>
              <w:t>562</w:t>
            </w:r>
            <w:r w:rsidR="00692616">
              <w:rPr>
                <w:noProof/>
                <w:webHidden/>
              </w:rPr>
              <w:fldChar w:fldCharType="end"/>
            </w:r>
          </w:hyperlink>
        </w:p>
        <w:p w14:paraId="2C84965F" w14:textId="187E55AB" w:rsidR="00692616" w:rsidRDefault="003D37A0">
          <w:pPr>
            <w:pStyle w:val="TOC2"/>
            <w:rPr>
              <w:rFonts w:eastAsiaTheme="minorEastAsia" w:cstheme="minorBidi"/>
              <w:b w:val="0"/>
              <w:bCs w:val="0"/>
              <w:noProof/>
              <w:sz w:val="24"/>
              <w:szCs w:val="24"/>
              <w:lang w:eastAsia="en-GB"/>
            </w:rPr>
          </w:pPr>
          <w:hyperlink w:anchor="_Toc156403594" w:history="1">
            <w:r w:rsidR="00692616" w:rsidRPr="002A7D56">
              <w:rPr>
                <w:rStyle w:val="Hyperlink"/>
                <w:noProof/>
              </w:rPr>
              <w:t>5.</w:t>
            </w:r>
            <w:r w:rsidR="00692616">
              <w:rPr>
                <w:rFonts w:eastAsiaTheme="minorEastAsia" w:cstheme="minorBidi"/>
                <w:b w:val="0"/>
                <w:bCs w:val="0"/>
                <w:noProof/>
                <w:sz w:val="24"/>
                <w:szCs w:val="24"/>
                <w:lang w:eastAsia="en-GB"/>
              </w:rPr>
              <w:tab/>
            </w:r>
            <w:r w:rsidR="00692616" w:rsidRPr="002A7D56">
              <w:rPr>
                <w:rStyle w:val="Hyperlink"/>
                <w:noProof/>
              </w:rPr>
              <w:t>Chapter 8</w:t>
            </w:r>
            <w:r w:rsidR="00692616">
              <w:rPr>
                <w:noProof/>
                <w:webHidden/>
              </w:rPr>
              <w:tab/>
            </w:r>
            <w:r w:rsidR="00692616">
              <w:rPr>
                <w:noProof/>
                <w:webHidden/>
              </w:rPr>
              <w:fldChar w:fldCharType="begin"/>
            </w:r>
            <w:r w:rsidR="00692616">
              <w:rPr>
                <w:noProof/>
                <w:webHidden/>
              </w:rPr>
              <w:instrText xml:space="preserve"> PAGEREF _Toc156403594 \h </w:instrText>
            </w:r>
            <w:r w:rsidR="00692616">
              <w:rPr>
                <w:noProof/>
                <w:webHidden/>
              </w:rPr>
            </w:r>
            <w:r w:rsidR="00692616">
              <w:rPr>
                <w:noProof/>
                <w:webHidden/>
              </w:rPr>
              <w:fldChar w:fldCharType="separate"/>
            </w:r>
            <w:r w:rsidR="00F77E41">
              <w:rPr>
                <w:noProof/>
                <w:webHidden/>
              </w:rPr>
              <w:t>584</w:t>
            </w:r>
            <w:r w:rsidR="00692616">
              <w:rPr>
                <w:noProof/>
                <w:webHidden/>
              </w:rPr>
              <w:fldChar w:fldCharType="end"/>
            </w:r>
          </w:hyperlink>
        </w:p>
        <w:p w14:paraId="758989B5" w14:textId="41A94DB7"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5" w:history="1">
            <w:r w:rsidR="00692616" w:rsidRPr="002A7D56">
              <w:rPr>
                <w:rStyle w:val="Hyperlink"/>
                <w:noProof/>
              </w:rPr>
              <w:t>5.1.</w:t>
            </w:r>
            <w:r w:rsidR="00692616">
              <w:rPr>
                <w:rFonts w:eastAsiaTheme="minorEastAsia" w:cstheme="minorBidi"/>
                <w:noProof/>
                <w:sz w:val="24"/>
                <w:szCs w:val="24"/>
                <w:lang w:eastAsia="en-GB"/>
              </w:rPr>
              <w:tab/>
            </w:r>
            <w:r w:rsidR="00692616" w:rsidRPr="002A7D56">
              <w:rPr>
                <w:rStyle w:val="Hyperlink"/>
                <w:noProof/>
              </w:rPr>
              <w:t>Footwear tool user manual</w:t>
            </w:r>
            <w:r w:rsidR="00692616">
              <w:rPr>
                <w:noProof/>
                <w:webHidden/>
              </w:rPr>
              <w:tab/>
            </w:r>
            <w:r w:rsidR="00692616">
              <w:rPr>
                <w:noProof/>
                <w:webHidden/>
              </w:rPr>
              <w:fldChar w:fldCharType="begin"/>
            </w:r>
            <w:r w:rsidR="00692616">
              <w:rPr>
                <w:noProof/>
                <w:webHidden/>
              </w:rPr>
              <w:instrText xml:space="preserve"> PAGEREF _Toc156403595 \h </w:instrText>
            </w:r>
            <w:r w:rsidR="00692616">
              <w:rPr>
                <w:noProof/>
                <w:webHidden/>
              </w:rPr>
            </w:r>
            <w:r w:rsidR="00692616">
              <w:rPr>
                <w:noProof/>
                <w:webHidden/>
              </w:rPr>
              <w:fldChar w:fldCharType="separate"/>
            </w:r>
            <w:r w:rsidR="00F77E41">
              <w:rPr>
                <w:noProof/>
                <w:webHidden/>
              </w:rPr>
              <w:t>584</w:t>
            </w:r>
            <w:r w:rsidR="00692616">
              <w:rPr>
                <w:noProof/>
                <w:webHidden/>
              </w:rPr>
              <w:fldChar w:fldCharType="end"/>
            </w:r>
          </w:hyperlink>
        </w:p>
        <w:p w14:paraId="3874E4BB" w14:textId="17174FE6" w:rsidR="00692616" w:rsidRDefault="003D37A0">
          <w:pPr>
            <w:pStyle w:val="TOC3"/>
            <w:tabs>
              <w:tab w:val="left" w:pos="1200"/>
              <w:tab w:val="right" w:leader="dot" w:pos="8488"/>
            </w:tabs>
            <w:rPr>
              <w:rFonts w:eastAsiaTheme="minorEastAsia" w:cstheme="minorBidi"/>
              <w:noProof/>
              <w:sz w:val="24"/>
              <w:szCs w:val="24"/>
              <w:lang w:eastAsia="en-GB"/>
            </w:rPr>
          </w:pPr>
          <w:hyperlink w:anchor="_Toc156403596" w:history="1">
            <w:r w:rsidR="00692616" w:rsidRPr="002A7D56">
              <w:rPr>
                <w:rStyle w:val="Hyperlink"/>
                <w:noProof/>
              </w:rPr>
              <w:t>5.2</w:t>
            </w:r>
            <w:r w:rsidR="00692616">
              <w:rPr>
                <w:rFonts w:eastAsiaTheme="minorEastAsia" w:cstheme="minorBidi"/>
                <w:noProof/>
                <w:sz w:val="24"/>
                <w:szCs w:val="24"/>
                <w:lang w:eastAsia="en-GB"/>
              </w:rPr>
              <w:tab/>
            </w:r>
            <w:r w:rsidR="00692616" w:rsidRPr="002A7D56">
              <w:rPr>
                <w:rStyle w:val="Hyperlink"/>
                <w:noProof/>
              </w:rPr>
              <w:t>Children’s Off-the-shelf Stability Therapeutic Footwear (OSSTF) Footwear Tool Usability Survey</w:t>
            </w:r>
            <w:r w:rsidR="00692616">
              <w:rPr>
                <w:noProof/>
                <w:webHidden/>
              </w:rPr>
              <w:tab/>
            </w:r>
            <w:r w:rsidR="00692616">
              <w:rPr>
                <w:noProof/>
                <w:webHidden/>
              </w:rPr>
              <w:fldChar w:fldCharType="begin"/>
            </w:r>
            <w:r w:rsidR="00692616">
              <w:rPr>
                <w:noProof/>
                <w:webHidden/>
              </w:rPr>
              <w:instrText xml:space="preserve"> PAGEREF _Toc156403596 \h </w:instrText>
            </w:r>
            <w:r w:rsidR="00692616">
              <w:rPr>
                <w:noProof/>
                <w:webHidden/>
              </w:rPr>
            </w:r>
            <w:r w:rsidR="00692616">
              <w:rPr>
                <w:noProof/>
                <w:webHidden/>
              </w:rPr>
              <w:fldChar w:fldCharType="separate"/>
            </w:r>
            <w:r w:rsidR="00F77E41">
              <w:rPr>
                <w:noProof/>
                <w:webHidden/>
              </w:rPr>
              <w:t>600</w:t>
            </w:r>
            <w:r w:rsidR="00692616">
              <w:rPr>
                <w:noProof/>
                <w:webHidden/>
              </w:rPr>
              <w:fldChar w:fldCharType="end"/>
            </w:r>
          </w:hyperlink>
        </w:p>
        <w:p w14:paraId="7777BD10" w14:textId="7460F9D3" w:rsidR="00692616" w:rsidRDefault="003D37A0">
          <w:pPr>
            <w:pStyle w:val="TOC3"/>
            <w:tabs>
              <w:tab w:val="right" w:leader="dot" w:pos="8488"/>
            </w:tabs>
            <w:rPr>
              <w:rFonts w:eastAsiaTheme="minorEastAsia" w:cstheme="minorBidi"/>
              <w:noProof/>
              <w:sz w:val="24"/>
              <w:szCs w:val="24"/>
              <w:lang w:eastAsia="en-GB"/>
            </w:rPr>
          </w:pPr>
          <w:hyperlink w:anchor="_Toc156403597" w:history="1">
            <w:r w:rsidR="00692616" w:rsidRPr="002A7D56">
              <w:rPr>
                <w:rStyle w:val="Hyperlink"/>
                <w:noProof/>
              </w:rPr>
              <w:t>5.3 Total results for OSSTF Screening Tool ergonomics section session one</w:t>
            </w:r>
            <w:r w:rsidR="00692616">
              <w:rPr>
                <w:noProof/>
                <w:webHidden/>
              </w:rPr>
              <w:tab/>
            </w:r>
            <w:r w:rsidR="00692616">
              <w:rPr>
                <w:noProof/>
                <w:webHidden/>
              </w:rPr>
              <w:fldChar w:fldCharType="begin"/>
            </w:r>
            <w:r w:rsidR="00692616">
              <w:rPr>
                <w:noProof/>
                <w:webHidden/>
              </w:rPr>
              <w:instrText xml:space="preserve"> PAGEREF _Toc156403597 \h </w:instrText>
            </w:r>
            <w:r w:rsidR="00692616">
              <w:rPr>
                <w:noProof/>
                <w:webHidden/>
              </w:rPr>
            </w:r>
            <w:r w:rsidR="00692616">
              <w:rPr>
                <w:noProof/>
                <w:webHidden/>
              </w:rPr>
              <w:fldChar w:fldCharType="separate"/>
            </w:r>
            <w:r w:rsidR="00F77E41">
              <w:rPr>
                <w:noProof/>
                <w:webHidden/>
              </w:rPr>
              <w:t>604</w:t>
            </w:r>
            <w:r w:rsidR="00692616">
              <w:rPr>
                <w:noProof/>
                <w:webHidden/>
              </w:rPr>
              <w:fldChar w:fldCharType="end"/>
            </w:r>
          </w:hyperlink>
        </w:p>
        <w:p w14:paraId="479CF491" w14:textId="475D1A99" w:rsidR="00692616" w:rsidRDefault="003D37A0">
          <w:pPr>
            <w:pStyle w:val="TOC3"/>
            <w:tabs>
              <w:tab w:val="right" w:leader="dot" w:pos="8488"/>
            </w:tabs>
            <w:rPr>
              <w:rFonts w:eastAsiaTheme="minorEastAsia" w:cstheme="minorBidi"/>
              <w:noProof/>
              <w:sz w:val="24"/>
              <w:szCs w:val="24"/>
              <w:lang w:eastAsia="en-GB"/>
            </w:rPr>
          </w:pPr>
          <w:hyperlink w:anchor="_Toc156403598" w:history="1">
            <w:r w:rsidR="00692616" w:rsidRPr="002A7D56">
              <w:rPr>
                <w:rStyle w:val="Hyperlink"/>
                <w:noProof/>
              </w:rPr>
              <w:t>5.4 Total results for OSSTF Screening Tool stability section session one</w:t>
            </w:r>
            <w:r w:rsidR="00692616">
              <w:rPr>
                <w:noProof/>
                <w:webHidden/>
              </w:rPr>
              <w:tab/>
            </w:r>
            <w:r w:rsidR="00692616">
              <w:rPr>
                <w:noProof/>
                <w:webHidden/>
              </w:rPr>
              <w:fldChar w:fldCharType="begin"/>
            </w:r>
            <w:r w:rsidR="00692616">
              <w:rPr>
                <w:noProof/>
                <w:webHidden/>
              </w:rPr>
              <w:instrText xml:space="preserve"> PAGEREF _Toc156403598 \h </w:instrText>
            </w:r>
            <w:r w:rsidR="00692616">
              <w:rPr>
                <w:noProof/>
                <w:webHidden/>
              </w:rPr>
            </w:r>
            <w:r w:rsidR="00692616">
              <w:rPr>
                <w:noProof/>
                <w:webHidden/>
              </w:rPr>
              <w:fldChar w:fldCharType="separate"/>
            </w:r>
            <w:r w:rsidR="00F77E41">
              <w:rPr>
                <w:noProof/>
                <w:webHidden/>
              </w:rPr>
              <w:t>607</w:t>
            </w:r>
            <w:r w:rsidR="00692616">
              <w:rPr>
                <w:noProof/>
                <w:webHidden/>
              </w:rPr>
              <w:fldChar w:fldCharType="end"/>
            </w:r>
          </w:hyperlink>
        </w:p>
        <w:p w14:paraId="6B5F2BED" w14:textId="59D23EAA" w:rsidR="00692616" w:rsidRDefault="003D37A0">
          <w:pPr>
            <w:pStyle w:val="TOC3"/>
            <w:tabs>
              <w:tab w:val="right" w:leader="dot" w:pos="8488"/>
            </w:tabs>
            <w:rPr>
              <w:rFonts w:eastAsiaTheme="minorEastAsia" w:cstheme="minorBidi"/>
              <w:noProof/>
              <w:sz w:val="24"/>
              <w:szCs w:val="24"/>
              <w:lang w:eastAsia="en-GB"/>
            </w:rPr>
          </w:pPr>
          <w:hyperlink w:anchor="_Toc156403599" w:history="1">
            <w:r w:rsidR="00692616" w:rsidRPr="002A7D56">
              <w:rPr>
                <w:rStyle w:val="Hyperlink"/>
                <w:noProof/>
              </w:rPr>
              <w:t>5.5 Total results for OSSTF Screening Tool stability section session two</w:t>
            </w:r>
            <w:r w:rsidR="00692616">
              <w:rPr>
                <w:noProof/>
                <w:webHidden/>
              </w:rPr>
              <w:tab/>
            </w:r>
            <w:r w:rsidR="00692616">
              <w:rPr>
                <w:noProof/>
                <w:webHidden/>
              </w:rPr>
              <w:fldChar w:fldCharType="begin"/>
            </w:r>
            <w:r w:rsidR="00692616">
              <w:rPr>
                <w:noProof/>
                <w:webHidden/>
              </w:rPr>
              <w:instrText xml:space="preserve"> PAGEREF _Toc156403599 \h </w:instrText>
            </w:r>
            <w:r w:rsidR="00692616">
              <w:rPr>
                <w:noProof/>
                <w:webHidden/>
              </w:rPr>
            </w:r>
            <w:r w:rsidR="00692616">
              <w:rPr>
                <w:noProof/>
                <w:webHidden/>
              </w:rPr>
              <w:fldChar w:fldCharType="separate"/>
            </w:r>
            <w:r w:rsidR="00F77E41">
              <w:rPr>
                <w:noProof/>
                <w:webHidden/>
              </w:rPr>
              <w:t>608</w:t>
            </w:r>
            <w:r w:rsidR="00692616">
              <w:rPr>
                <w:noProof/>
                <w:webHidden/>
              </w:rPr>
              <w:fldChar w:fldCharType="end"/>
            </w:r>
          </w:hyperlink>
        </w:p>
        <w:p w14:paraId="45ABF44B" w14:textId="594C572D" w:rsidR="00AF4B56" w:rsidRDefault="00DB51AF" w:rsidP="00513493">
          <w:r>
            <w:rPr>
              <w:rFonts w:cstheme="minorHAnsi"/>
              <w:b/>
              <w:bCs/>
              <w:i/>
              <w:iCs/>
            </w:rPr>
            <w:fldChar w:fldCharType="end"/>
          </w:r>
        </w:p>
      </w:sdtContent>
    </w:sdt>
    <w:p w14:paraId="38DAE442" w14:textId="73094514" w:rsidR="00680265" w:rsidRDefault="00FF521A" w:rsidP="00807CC6">
      <w:pPr>
        <w:pStyle w:val="Heading1"/>
      </w:pPr>
      <w:bookmarkStart w:id="3" w:name="_Ref138013584"/>
      <w:bookmarkStart w:id="4" w:name="_Toc156403411"/>
      <w:r>
        <w:t>Figures</w:t>
      </w:r>
      <w:bookmarkEnd w:id="3"/>
      <w:bookmarkEnd w:id="4"/>
    </w:p>
    <w:p w14:paraId="67061881" w14:textId="77777777" w:rsidR="00F257EC" w:rsidRPr="00F257EC" w:rsidRDefault="00F257EC" w:rsidP="006A4B5B"/>
    <w:p w14:paraId="201BADE7" w14:textId="5D8D6792" w:rsidR="006A4B5B" w:rsidRDefault="0022128A">
      <w:pPr>
        <w:pStyle w:val="TableofFigures"/>
        <w:tabs>
          <w:tab w:val="right" w:leader="underscore" w:pos="8488"/>
        </w:tabs>
        <w:rPr>
          <w:rFonts w:eastAsiaTheme="minorEastAsia" w:cstheme="minorBidi"/>
          <w:i w:val="0"/>
          <w:iCs w:val="0"/>
          <w:noProof/>
          <w:sz w:val="24"/>
          <w:szCs w:val="24"/>
          <w:lang w:eastAsia="en-GB"/>
        </w:rPr>
      </w:pPr>
      <w:r>
        <w:fldChar w:fldCharType="begin"/>
      </w:r>
      <w:r>
        <w:instrText xml:space="preserve"> TOC \h \z \c "Figure" </w:instrText>
      </w:r>
      <w:r>
        <w:fldChar w:fldCharType="separate"/>
      </w:r>
      <w:hyperlink w:anchor="_Toc156393183" w:history="1">
        <w:r w:rsidR="006A4B5B" w:rsidRPr="009270C3">
          <w:rPr>
            <w:rStyle w:val="Hyperlink"/>
            <w:noProof/>
          </w:rPr>
          <w:t>Figure 1</w:t>
        </w:r>
        <w:r w:rsidR="006A4B5B" w:rsidRPr="009270C3">
          <w:rPr>
            <w:rStyle w:val="Hyperlink"/>
            <w:noProof/>
          </w:rPr>
          <w:noBreakHyphen/>
          <w:t>1 Standard construction of Off-the-Shelf stability clinical footwear Intervention (Source www.piedro-therapy.com/children).</w:t>
        </w:r>
        <w:r w:rsidR="006A4B5B">
          <w:rPr>
            <w:noProof/>
            <w:webHidden/>
          </w:rPr>
          <w:tab/>
        </w:r>
        <w:r w:rsidR="006A4B5B">
          <w:rPr>
            <w:noProof/>
            <w:webHidden/>
          </w:rPr>
          <w:fldChar w:fldCharType="begin"/>
        </w:r>
        <w:r w:rsidR="006A4B5B">
          <w:rPr>
            <w:noProof/>
            <w:webHidden/>
          </w:rPr>
          <w:instrText xml:space="preserve"> PAGEREF _Toc156393183 \h </w:instrText>
        </w:r>
        <w:r w:rsidR="006A4B5B">
          <w:rPr>
            <w:noProof/>
            <w:webHidden/>
          </w:rPr>
        </w:r>
        <w:r w:rsidR="006A4B5B">
          <w:rPr>
            <w:noProof/>
            <w:webHidden/>
          </w:rPr>
          <w:fldChar w:fldCharType="separate"/>
        </w:r>
        <w:r w:rsidR="000A1D07">
          <w:rPr>
            <w:noProof/>
            <w:webHidden/>
          </w:rPr>
          <w:t>18</w:t>
        </w:r>
        <w:r w:rsidR="006A4B5B">
          <w:rPr>
            <w:noProof/>
            <w:webHidden/>
          </w:rPr>
          <w:fldChar w:fldCharType="end"/>
        </w:r>
      </w:hyperlink>
    </w:p>
    <w:p w14:paraId="60EB4A64" w14:textId="480D1A1A"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84" w:history="1">
        <w:r w:rsidR="006A4B5B" w:rsidRPr="009270C3">
          <w:rPr>
            <w:rStyle w:val="Hyperlink"/>
            <w:noProof/>
          </w:rPr>
          <w:t>Figure 1</w:t>
        </w:r>
        <w:r w:rsidR="006A4B5B" w:rsidRPr="009270C3">
          <w:rPr>
            <w:rStyle w:val="Hyperlink"/>
            <w:noProof/>
          </w:rPr>
          <w:noBreakHyphen/>
          <w:t>2 Medical Research Council framework for defining and analysing a clinical intervention.</w:t>
        </w:r>
        <w:r w:rsidR="006A4B5B">
          <w:rPr>
            <w:noProof/>
            <w:webHidden/>
          </w:rPr>
          <w:tab/>
        </w:r>
        <w:r w:rsidR="006A4B5B">
          <w:rPr>
            <w:noProof/>
            <w:webHidden/>
          </w:rPr>
          <w:fldChar w:fldCharType="begin"/>
        </w:r>
        <w:r w:rsidR="006A4B5B">
          <w:rPr>
            <w:noProof/>
            <w:webHidden/>
          </w:rPr>
          <w:instrText xml:space="preserve"> PAGEREF _Toc156393184 \h </w:instrText>
        </w:r>
        <w:r w:rsidR="006A4B5B">
          <w:rPr>
            <w:noProof/>
            <w:webHidden/>
          </w:rPr>
        </w:r>
        <w:r w:rsidR="006A4B5B">
          <w:rPr>
            <w:noProof/>
            <w:webHidden/>
          </w:rPr>
          <w:fldChar w:fldCharType="separate"/>
        </w:r>
        <w:r w:rsidR="000A1D07">
          <w:rPr>
            <w:noProof/>
            <w:webHidden/>
          </w:rPr>
          <w:t>20</w:t>
        </w:r>
        <w:r w:rsidR="006A4B5B">
          <w:rPr>
            <w:noProof/>
            <w:webHidden/>
          </w:rPr>
          <w:fldChar w:fldCharType="end"/>
        </w:r>
      </w:hyperlink>
    </w:p>
    <w:p w14:paraId="3D91B625" w14:textId="40B5C07A" w:rsidR="006A4B5B" w:rsidRDefault="003D37A0">
      <w:pPr>
        <w:pStyle w:val="TableofFigures"/>
        <w:tabs>
          <w:tab w:val="right" w:leader="underscore" w:pos="8488"/>
        </w:tabs>
        <w:rPr>
          <w:rFonts w:eastAsiaTheme="minorEastAsia" w:cstheme="minorBidi"/>
          <w:i w:val="0"/>
          <w:iCs w:val="0"/>
          <w:noProof/>
          <w:sz w:val="24"/>
          <w:szCs w:val="24"/>
          <w:lang w:eastAsia="en-GB"/>
        </w:rPr>
      </w:pPr>
      <w:hyperlink r:id="rId10" w:anchor="_Toc156393185" w:history="1">
        <w:r w:rsidR="006A4B5B" w:rsidRPr="009270C3">
          <w:rPr>
            <w:rStyle w:val="Hyperlink"/>
            <w:noProof/>
          </w:rPr>
          <w:t>Figure 1</w:t>
        </w:r>
        <w:r w:rsidR="006A4B5B" w:rsidRPr="009270C3">
          <w:rPr>
            <w:rStyle w:val="Hyperlink"/>
            <w:noProof/>
          </w:rPr>
          <w:noBreakHyphen/>
          <w:t>3 Framework of study to assess Off-the-shelf stability clinical footwear interventions</w:t>
        </w:r>
        <w:r w:rsidR="006A4B5B">
          <w:rPr>
            <w:noProof/>
            <w:webHidden/>
          </w:rPr>
          <w:tab/>
        </w:r>
        <w:r w:rsidR="006A4B5B">
          <w:rPr>
            <w:noProof/>
            <w:webHidden/>
          </w:rPr>
          <w:fldChar w:fldCharType="begin"/>
        </w:r>
        <w:r w:rsidR="006A4B5B">
          <w:rPr>
            <w:noProof/>
            <w:webHidden/>
          </w:rPr>
          <w:instrText xml:space="preserve"> PAGEREF _Toc156393185 \h </w:instrText>
        </w:r>
        <w:r w:rsidR="006A4B5B">
          <w:rPr>
            <w:noProof/>
            <w:webHidden/>
          </w:rPr>
        </w:r>
        <w:r w:rsidR="006A4B5B">
          <w:rPr>
            <w:noProof/>
            <w:webHidden/>
          </w:rPr>
          <w:fldChar w:fldCharType="separate"/>
        </w:r>
        <w:r w:rsidR="000A1D07">
          <w:rPr>
            <w:noProof/>
            <w:webHidden/>
          </w:rPr>
          <w:t>24</w:t>
        </w:r>
        <w:r w:rsidR="006A4B5B">
          <w:rPr>
            <w:noProof/>
            <w:webHidden/>
          </w:rPr>
          <w:fldChar w:fldCharType="end"/>
        </w:r>
      </w:hyperlink>
    </w:p>
    <w:p w14:paraId="1A057ECA" w14:textId="094DA316"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86" w:history="1">
        <w:r w:rsidR="006A4B5B" w:rsidRPr="009270C3">
          <w:rPr>
            <w:rStyle w:val="Hyperlink"/>
            <w:noProof/>
          </w:rPr>
          <w:t>Figure 2</w:t>
        </w:r>
        <w:r w:rsidR="006A4B5B" w:rsidRPr="009270C3">
          <w:rPr>
            <w:rStyle w:val="Hyperlink"/>
            <w:noProof/>
          </w:rPr>
          <w:noBreakHyphen/>
          <w:t>1 Flow diagram for selection of studies included in the scoping review (n=number of papers)</w:t>
        </w:r>
        <w:r w:rsidR="006A4B5B">
          <w:rPr>
            <w:noProof/>
            <w:webHidden/>
          </w:rPr>
          <w:tab/>
        </w:r>
        <w:r w:rsidR="006A4B5B">
          <w:rPr>
            <w:noProof/>
            <w:webHidden/>
          </w:rPr>
          <w:fldChar w:fldCharType="begin"/>
        </w:r>
        <w:r w:rsidR="006A4B5B">
          <w:rPr>
            <w:noProof/>
            <w:webHidden/>
          </w:rPr>
          <w:instrText xml:space="preserve"> PAGEREF _Toc156393186 \h </w:instrText>
        </w:r>
        <w:r w:rsidR="006A4B5B">
          <w:rPr>
            <w:noProof/>
            <w:webHidden/>
          </w:rPr>
        </w:r>
        <w:r w:rsidR="006A4B5B">
          <w:rPr>
            <w:noProof/>
            <w:webHidden/>
          </w:rPr>
          <w:fldChar w:fldCharType="separate"/>
        </w:r>
        <w:r w:rsidR="000A1D07">
          <w:rPr>
            <w:noProof/>
            <w:webHidden/>
          </w:rPr>
          <w:t>34</w:t>
        </w:r>
        <w:r w:rsidR="006A4B5B">
          <w:rPr>
            <w:noProof/>
            <w:webHidden/>
          </w:rPr>
          <w:fldChar w:fldCharType="end"/>
        </w:r>
      </w:hyperlink>
    </w:p>
    <w:p w14:paraId="5FDDBA96" w14:textId="09155EE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87" w:history="1">
        <w:r w:rsidR="006A4B5B" w:rsidRPr="009270C3">
          <w:rPr>
            <w:rStyle w:val="Hyperlink"/>
            <w:noProof/>
          </w:rPr>
          <w:t>Figure 2</w:t>
        </w:r>
        <w:r w:rsidR="006A4B5B" w:rsidRPr="009270C3">
          <w:rPr>
            <w:rStyle w:val="Hyperlink"/>
            <w:noProof/>
          </w:rPr>
          <w:noBreakHyphen/>
          <w:t>2 Scoping review search results by year of publication.</w:t>
        </w:r>
        <w:r w:rsidR="006A4B5B">
          <w:rPr>
            <w:noProof/>
            <w:webHidden/>
          </w:rPr>
          <w:tab/>
        </w:r>
        <w:r w:rsidR="006A4B5B">
          <w:rPr>
            <w:noProof/>
            <w:webHidden/>
          </w:rPr>
          <w:fldChar w:fldCharType="begin"/>
        </w:r>
        <w:r w:rsidR="006A4B5B">
          <w:rPr>
            <w:noProof/>
            <w:webHidden/>
          </w:rPr>
          <w:instrText xml:space="preserve"> PAGEREF _Toc156393187 \h </w:instrText>
        </w:r>
        <w:r w:rsidR="006A4B5B">
          <w:rPr>
            <w:noProof/>
            <w:webHidden/>
          </w:rPr>
        </w:r>
        <w:r w:rsidR="006A4B5B">
          <w:rPr>
            <w:noProof/>
            <w:webHidden/>
          </w:rPr>
          <w:fldChar w:fldCharType="separate"/>
        </w:r>
        <w:r w:rsidR="000A1D07">
          <w:rPr>
            <w:noProof/>
            <w:webHidden/>
          </w:rPr>
          <w:t>35</w:t>
        </w:r>
        <w:r w:rsidR="006A4B5B">
          <w:rPr>
            <w:noProof/>
            <w:webHidden/>
          </w:rPr>
          <w:fldChar w:fldCharType="end"/>
        </w:r>
      </w:hyperlink>
    </w:p>
    <w:p w14:paraId="584BF6F7" w14:textId="69137B1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88" w:history="1">
        <w:r w:rsidR="006A4B5B" w:rsidRPr="009270C3">
          <w:rPr>
            <w:rStyle w:val="Hyperlink"/>
            <w:noProof/>
          </w:rPr>
          <w:t>Figure 2</w:t>
        </w:r>
        <w:r w:rsidR="006A4B5B" w:rsidRPr="009270C3">
          <w:rPr>
            <w:rStyle w:val="Hyperlink"/>
            <w:noProof/>
          </w:rPr>
          <w:noBreakHyphen/>
          <w:t>3 Charting of studies within overarching areas (footwear design and effects) and groupings (ordered by volume of studies) (n=number of studies)</w:t>
        </w:r>
        <w:r w:rsidR="006A4B5B">
          <w:rPr>
            <w:noProof/>
            <w:webHidden/>
          </w:rPr>
          <w:tab/>
        </w:r>
        <w:r w:rsidR="006A4B5B">
          <w:rPr>
            <w:noProof/>
            <w:webHidden/>
          </w:rPr>
          <w:fldChar w:fldCharType="begin"/>
        </w:r>
        <w:r w:rsidR="006A4B5B">
          <w:rPr>
            <w:noProof/>
            <w:webHidden/>
          </w:rPr>
          <w:instrText xml:space="preserve"> PAGEREF _Toc156393188 \h </w:instrText>
        </w:r>
        <w:r w:rsidR="006A4B5B">
          <w:rPr>
            <w:noProof/>
            <w:webHidden/>
          </w:rPr>
        </w:r>
        <w:r w:rsidR="006A4B5B">
          <w:rPr>
            <w:noProof/>
            <w:webHidden/>
          </w:rPr>
          <w:fldChar w:fldCharType="separate"/>
        </w:r>
        <w:r w:rsidR="000A1D07">
          <w:rPr>
            <w:noProof/>
            <w:webHidden/>
          </w:rPr>
          <w:t>36</w:t>
        </w:r>
        <w:r w:rsidR="006A4B5B">
          <w:rPr>
            <w:noProof/>
            <w:webHidden/>
          </w:rPr>
          <w:fldChar w:fldCharType="end"/>
        </w:r>
      </w:hyperlink>
    </w:p>
    <w:p w14:paraId="754E3FD6" w14:textId="7E8BB155"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89" w:history="1">
        <w:r w:rsidR="006A4B5B" w:rsidRPr="009270C3">
          <w:rPr>
            <w:rStyle w:val="Hyperlink"/>
            <w:noProof/>
          </w:rPr>
          <w:t>Figure 2</w:t>
        </w:r>
        <w:r w:rsidR="006A4B5B" w:rsidRPr="009270C3">
          <w:rPr>
            <w:rStyle w:val="Hyperlink"/>
            <w:noProof/>
          </w:rPr>
          <w:noBreakHyphen/>
          <w:t>4 Volume of children’s therapeutic footwear articles compared to the total volume of children’s footwear articles published annually</w:t>
        </w:r>
        <w:r w:rsidR="006A4B5B">
          <w:rPr>
            <w:noProof/>
            <w:webHidden/>
          </w:rPr>
          <w:tab/>
        </w:r>
        <w:r w:rsidR="006A4B5B">
          <w:rPr>
            <w:noProof/>
            <w:webHidden/>
          </w:rPr>
          <w:fldChar w:fldCharType="begin"/>
        </w:r>
        <w:r w:rsidR="006A4B5B">
          <w:rPr>
            <w:noProof/>
            <w:webHidden/>
          </w:rPr>
          <w:instrText xml:space="preserve"> PAGEREF _Toc156393189 \h </w:instrText>
        </w:r>
        <w:r w:rsidR="006A4B5B">
          <w:rPr>
            <w:noProof/>
            <w:webHidden/>
          </w:rPr>
        </w:r>
        <w:r w:rsidR="006A4B5B">
          <w:rPr>
            <w:noProof/>
            <w:webHidden/>
          </w:rPr>
          <w:fldChar w:fldCharType="separate"/>
        </w:r>
        <w:r w:rsidR="000A1D07">
          <w:rPr>
            <w:noProof/>
            <w:webHidden/>
          </w:rPr>
          <w:t>38</w:t>
        </w:r>
        <w:r w:rsidR="006A4B5B">
          <w:rPr>
            <w:noProof/>
            <w:webHidden/>
          </w:rPr>
          <w:fldChar w:fldCharType="end"/>
        </w:r>
      </w:hyperlink>
    </w:p>
    <w:p w14:paraId="55F3FA57" w14:textId="0D556B9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0" w:history="1">
        <w:r w:rsidR="006A4B5B" w:rsidRPr="009270C3">
          <w:rPr>
            <w:rStyle w:val="Hyperlink"/>
            <w:noProof/>
          </w:rPr>
          <w:t>Figure 2</w:t>
        </w:r>
        <w:r w:rsidR="006A4B5B" w:rsidRPr="009270C3">
          <w:rPr>
            <w:rStyle w:val="Hyperlink"/>
            <w:noProof/>
          </w:rPr>
          <w:noBreakHyphen/>
          <w:t>5 Grouping and subgroupings of children’s therapeutic footwear suggested from textual narrative synthesis of the literature</w:t>
        </w:r>
        <w:r w:rsidR="006A4B5B">
          <w:rPr>
            <w:noProof/>
            <w:webHidden/>
          </w:rPr>
          <w:tab/>
        </w:r>
        <w:r w:rsidR="006A4B5B">
          <w:rPr>
            <w:noProof/>
            <w:webHidden/>
          </w:rPr>
          <w:fldChar w:fldCharType="begin"/>
        </w:r>
        <w:r w:rsidR="006A4B5B">
          <w:rPr>
            <w:noProof/>
            <w:webHidden/>
          </w:rPr>
          <w:instrText xml:space="preserve"> PAGEREF _Toc156393190 \h </w:instrText>
        </w:r>
        <w:r w:rsidR="006A4B5B">
          <w:rPr>
            <w:noProof/>
            <w:webHidden/>
          </w:rPr>
        </w:r>
        <w:r w:rsidR="006A4B5B">
          <w:rPr>
            <w:noProof/>
            <w:webHidden/>
          </w:rPr>
          <w:fldChar w:fldCharType="separate"/>
        </w:r>
        <w:r w:rsidR="000A1D07">
          <w:rPr>
            <w:noProof/>
            <w:webHidden/>
          </w:rPr>
          <w:t>38</w:t>
        </w:r>
        <w:r w:rsidR="006A4B5B">
          <w:rPr>
            <w:noProof/>
            <w:webHidden/>
          </w:rPr>
          <w:fldChar w:fldCharType="end"/>
        </w:r>
      </w:hyperlink>
    </w:p>
    <w:p w14:paraId="0BD7B05A" w14:textId="40AD465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1" w:history="1">
        <w:r w:rsidR="006A4B5B" w:rsidRPr="009270C3">
          <w:rPr>
            <w:rStyle w:val="Hyperlink"/>
            <w:noProof/>
          </w:rPr>
          <w:t>Figure 3</w:t>
        </w:r>
        <w:r w:rsidR="006A4B5B" w:rsidRPr="009270C3">
          <w:rPr>
            <w:rStyle w:val="Hyperlink"/>
            <w:noProof/>
          </w:rPr>
          <w:noBreakHyphen/>
          <w:t>1 PRISMA flow diagram n=number of papers</w:t>
        </w:r>
        <w:r w:rsidR="006A4B5B">
          <w:rPr>
            <w:noProof/>
            <w:webHidden/>
          </w:rPr>
          <w:tab/>
        </w:r>
        <w:r w:rsidR="006A4B5B">
          <w:rPr>
            <w:noProof/>
            <w:webHidden/>
          </w:rPr>
          <w:fldChar w:fldCharType="begin"/>
        </w:r>
        <w:r w:rsidR="006A4B5B">
          <w:rPr>
            <w:noProof/>
            <w:webHidden/>
          </w:rPr>
          <w:instrText xml:space="preserve"> PAGEREF _Toc156393191 \h </w:instrText>
        </w:r>
        <w:r w:rsidR="006A4B5B">
          <w:rPr>
            <w:noProof/>
            <w:webHidden/>
          </w:rPr>
        </w:r>
        <w:r w:rsidR="006A4B5B">
          <w:rPr>
            <w:noProof/>
            <w:webHidden/>
          </w:rPr>
          <w:fldChar w:fldCharType="separate"/>
        </w:r>
        <w:r w:rsidR="000A1D07">
          <w:rPr>
            <w:noProof/>
            <w:webHidden/>
          </w:rPr>
          <w:t>56</w:t>
        </w:r>
        <w:r w:rsidR="006A4B5B">
          <w:rPr>
            <w:noProof/>
            <w:webHidden/>
          </w:rPr>
          <w:fldChar w:fldCharType="end"/>
        </w:r>
      </w:hyperlink>
    </w:p>
    <w:p w14:paraId="6C9530E1" w14:textId="2CA61976"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2" w:history="1">
        <w:r w:rsidR="006A4B5B" w:rsidRPr="009270C3">
          <w:rPr>
            <w:rStyle w:val="Hyperlink"/>
            <w:noProof/>
          </w:rPr>
          <w:t>Figure 3</w:t>
        </w:r>
        <w:r w:rsidR="006A4B5B" w:rsidRPr="009270C3">
          <w:rPr>
            <w:rStyle w:val="Hyperlink"/>
            <w:noProof/>
          </w:rPr>
          <w:noBreakHyphen/>
          <w:t>2 Age ranges for children with mobility impairment in the included studies.</w:t>
        </w:r>
        <w:r w:rsidR="006A4B5B">
          <w:rPr>
            <w:noProof/>
            <w:webHidden/>
          </w:rPr>
          <w:tab/>
        </w:r>
        <w:r w:rsidR="006A4B5B">
          <w:rPr>
            <w:noProof/>
            <w:webHidden/>
          </w:rPr>
          <w:fldChar w:fldCharType="begin"/>
        </w:r>
        <w:r w:rsidR="006A4B5B">
          <w:rPr>
            <w:noProof/>
            <w:webHidden/>
          </w:rPr>
          <w:instrText xml:space="preserve"> PAGEREF _Toc156393192 \h </w:instrText>
        </w:r>
        <w:r w:rsidR="006A4B5B">
          <w:rPr>
            <w:noProof/>
            <w:webHidden/>
          </w:rPr>
        </w:r>
        <w:r w:rsidR="006A4B5B">
          <w:rPr>
            <w:noProof/>
            <w:webHidden/>
          </w:rPr>
          <w:fldChar w:fldCharType="separate"/>
        </w:r>
        <w:r w:rsidR="000A1D07">
          <w:rPr>
            <w:noProof/>
            <w:webHidden/>
          </w:rPr>
          <w:t>99</w:t>
        </w:r>
        <w:r w:rsidR="006A4B5B">
          <w:rPr>
            <w:noProof/>
            <w:webHidden/>
          </w:rPr>
          <w:fldChar w:fldCharType="end"/>
        </w:r>
      </w:hyperlink>
    </w:p>
    <w:p w14:paraId="32810CD1" w14:textId="6E845AAD"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3" w:history="1">
        <w:r w:rsidR="006A4B5B" w:rsidRPr="009270C3">
          <w:rPr>
            <w:rStyle w:val="Hyperlink"/>
            <w:noProof/>
          </w:rPr>
          <w:t>Figure 4</w:t>
        </w:r>
        <w:r w:rsidR="006A4B5B" w:rsidRPr="009270C3">
          <w:rPr>
            <w:rStyle w:val="Hyperlink"/>
            <w:noProof/>
          </w:rPr>
          <w:noBreakHyphen/>
          <w:t>1 Schein and OrthoEurope (FitKidz) OSSTF used in the study.</w:t>
        </w:r>
        <w:r w:rsidR="006A4B5B">
          <w:rPr>
            <w:noProof/>
            <w:webHidden/>
          </w:rPr>
          <w:tab/>
        </w:r>
        <w:r w:rsidR="006A4B5B">
          <w:rPr>
            <w:noProof/>
            <w:webHidden/>
          </w:rPr>
          <w:fldChar w:fldCharType="begin"/>
        </w:r>
        <w:r w:rsidR="006A4B5B">
          <w:rPr>
            <w:noProof/>
            <w:webHidden/>
          </w:rPr>
          <w:instrText xml:space="preserve"> PAGEREF _Toc156393193 \h </w:instrText>
        </w:r>
        <w:r w:rsidR="006A4B5B">
          <w:rPr>
            <w:noProof/>
            <w:webHidden/>
          </w:rPr>
        </w:r>
        <w:r w:rsidR="006A4B5B">
          <w:rPr>
            <w:noProof/>
            <w:webHidden/>
          </w:rPr>
          <w:fldChar w:fldCharType="separate"/>
        </w:r>
        <w:r w:rsidR="000A1D07">
          <w:rPr>
            <w:noProof/>
            <w:webHidden/>
          </w:rPr>
          <w:t>114</w:t>
        </w:r>
        <w:r w:rsidR="006A4B5B">
          <w:rPr>
            <w:noProof/>
            <w:webHidden/>
          </w:rPr>
          <w:fldChar w:fldCharType="end"/>
        </w:r>
      </w:hyperlink>
    </w:p>
    <w:p w14:paraId="1BD5891E" w14:textId="07F0A30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4" w:history="1">
        <w:r w:rsidR="006A4B5B" w:rsidRPr="009270C3">
          <w:rPr>
            <w:rStyle w:val="Hyperlink"/>
            <w:noProof/>
          </w:rPr>
          <w:t>Figure 4</w:t>
        </w:r>
        <w:r w:rsidR="006A4B5B" w:rsidRPr="009270C3">
          <w:rPr>
            <w:rStyle w:val="Hyperlink"/>
            <w:noProof/>
          </w:rPr>
          <w:noBreakHyphen/>
          <w:t>2 TSM, Nimco and Piedro OSSTF used in the study.</w:t>
        </w:r>
        <w:r w:rsidR="006A4B5B">
          <w:rPr>
            <w:noProof/>
            <w:webHidden/>
          </w:rPr>
          <w:tab/>
        </w:r>
        <w:r w:rsidR="006A4B5B">
          <w:rPr>
            <w:noProof/>
            <w:webHidden/>
          </w:rPr>
          <w:fldChar w:fldCharType="begin"/>
        </w:r>
        <w:r w:rsidR="006A4B5B">
          <w:rPr>
            <w:noProof/>
            <w:webHidden/>
          </w:rPr>
          <w:instrText xml:space="preserve"> PAGEREF _Toc156393194 \h </w:instrText>
        </w:r>
        <w:r w:rsidR="006A4B5B">
          <w:rPr>
            <w:noProof/>
            <w:webHidden/>
          </w:rPr>
        </w:r>
        <w:r w:rsidR="006A4B5B">
          <w:rPr>
            <w:noProof/>
            <w:webHidden/>
          </w:rPr>
          <w:fldChar w:fldCharType="separate"/>
        </w:r>
        <w:r w:rsidR="000A1D07">
          <w:rPr>
            <w:noProof/>
            <w:webHidden/>
          </w:rPr>
          <w:t>114</w:t>
        </w:r>
        <w:r w:rsidR="006A4B5B">
          <w:rPr>
            <w:noProof/>
            <w:webHidden/>
          </w:rPr>
          <w:fldChar w:fldCharType="end"/>
        </w:r>
      </w:hyperlink>
    </w:p>
    <w:p w14:paraId="69F9F98B" w14:textId="1BA658E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5" w:history="1">
        <w:r w:rsidR="006A4B5B" w:rsidRPr="009270C3">
          <w:rPr>
            <w:rStyle w:val="Hyperlink"/>
            <w:noProof/>
          </w:rPr>
          <w:t>Figure 4</w:t>
        </w:r>
        <w:r w:rsidR="006A4B5B" w:rsidRPr="009270C3">
          <w:rPr>
            <w:rStyle w:val="Hyperlink"/>
            <w:noProof/>
          </w:rPr>
          <w:noBreakHyphen/>
          <w:t>3 Standard retail children’s boot Kickers Kick Hi Core</w:t>
        </w:r>
        <w:r w:rsidR="006A4B5B">
          <w:rPr>
            <w:noProof/>
            <w:webHidden/>
          </w:rPr>
          <w:tab/>
        </w:r>
        <w:r w:rsidR="006A4B5B">
          <w:rPr>
            <w:noProof/>
            <w:webHidden/>
          </w:rPr>
          <w:fldChar w:fldCharType="begin"/>
        </w:r>
        <w:r w:rsidR="006A4B5B">
          <w:rPr>
            <w:noProof/>
            <w:webHidden/>
          </w:rPr>
          <w:instrText xml:space="preserve"> PAGEREF _Toc156393195 \h </w:instrText>
        </w:r>
        <w:r w:rsidR="006A4B5B">
          <w:rPr>
            <w:noProof/>
            <w:webHidden/>
          </w:rPr>
        </w:r>
        <w:r w:rsidR="006A4B5B">
          <w:rPr>
            <w:noProof/>
            <w:webHidden/>
          </w:rPr>
          <w:fldChar w:fldCharType="separate"/>
        </w:r>
        <w:r w:rsidR="000A1D07">
          <w:rPr>
            <w:noProof/>
            <w:webHidden/>
          </w:rPr>
          <w:t>115</w:t>
        </w:r>
        <w:r w:rsidR="006A4B5B">
          <w:rPr>
            <w:noProof/>
            <w:webHidden/>
          </w:rPr>
          <w:fldChar w:fldCharType="end"/>
        </w:r>
      </w:hyperlink>
    </w:p>
    <w:p w14:paraId="35E74BCC" w14:textId="0D83BB3A"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6" w:history="1">
        <w:r w:rsidR="006A4B5B" w:rsidRPr="009270C3">
          <w:rPr>
            <w:rStyle w:val="Hyperlink"/>
            <w:noProof/>
          </w:rPr>
          <w:t>Figure 4</w:t>
        </w:r>
        <w:r w:rsidR="006A4B5B" w:rsidRPr="009270C3">
          <w:rPr>
            <w:rStyle w:val="Hyperlink"/>
            <w:noProof/>
          </w:rPr>
          <w:noBreakHyphen/>
          <w:t>4 Descriptors of OSSTF components and characteristics (Image adapted from www.made-in-china.com)</w:t>
        </w:r>
        <w:r w:rsidR="006A4B5B">
          <w:rPr>
            <w:noProof/>
            <w:webHidden/>
          </w:rPr>
          <w:tab/>
        </w:r>
        <w:r w:rsidR="006A4B5B">
          <w:rPr>
            <w:noProof/>
            <w:webHidden/>
          </w:rPr>
          <w:fldChar w:fldCharType="begin"/>
        </w:r>
        <w:r w:rsidR="006A4B5B">
          <w:rPr>
            <w:noProof/>
            <w:webHidden/>
          </w:rPr>
          <w:instrText xml:space="preserve"> PAGEREF _Toc156393196 \h </w:instrText>
        </w:r>
        <w:r w:rsidR="006A4B5B">
          <w:rPr>
            <w:noProof/>
            <w:webHidden/>
          </w:rPr>
        </w:r>
        <w:r w:rsidR="006A4B5B">
          <w:rPr>
            <w:noProof/>
            <w:webHidden/>
          </w:rPr>
          <w:fldChar w:fldCharType="separate"/>
        </w:r>
        <w:r w:rsidR="000A1D07">
          <w:rPr>
            <w:noProof/>
            <w:webHidden/>
          </w:rPr>
          <w:t>115</w:t>
        </w:r>
        <w:r w:rsidR="006A4B5B">
          <w:rPr>
            <w:noProof/>
            <w:webHidden/>
          </w:rPr>
          <w:fldChar w:fldCharType="end"/>
        </w:r>
      </w:hyperlink>
    </w:p>
    <w:p w14:paraId="0553A615" w14:textId="5E558BF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7" w:history="1">
        <w:r w:rsidR="006A4B5B" w:rsidRPr="009270C3">
          <w:rPr>
            <w:rStyle w:val="Hyperlink"/>
            <w:noProof/>
          </w:rPr>
          <w:t>Figure 4</w:t>
        </w:r>
        <w:r w:rsidR="006A4B5B" w:rsidRPr="009270C3">
          <w:rPr>
            <w:rStyle w:val="Hyperlink"/>
            <w:noProof/>
          </w:rPr>
          <w:noBreakHyphen/>
          <w:t>5 Quantitative measures of OSSTF</w:t>
        </w:r>
        <w:r w:rsidR="006A4B5B">
          <w:rPr>
            <w:noProof/>
            <w:webHidden/>
          </w:rPr>
          <w:tab/>
        </w:r>
        <w:r w:rsidR="006A4B5B">
          <w:rPr>
            <w:noProof/>
            <w:webHidden/>
          </w:rPr>
          <w:fldChar w:fldCharType="begin"/>
        </w:r>
        <w:r w:rsidR="006A4B5B">
          <w:rPr>
            <w:noProof/>
            <w:webHidden/>
          </w:rPr>
          <w:instrText xml:space="preserve"> PAGEREF _Toc156393197 \h </w:instrText>
        </w:r>
        <w:r w:rsidR="006A4B5B">
          <w:rPr>
            <w:noProof/>
            <w:webHidden/>
          </w:rPr>
        </w:r>
        <w:r w:rsidR="006A4B5B">
          <w:rPr>
            <w:noProof/>
            <w:webHidden/>
          </w:rPr>
          <w:fldChar w:fldCharType="separate"/>
        </w:r>
        <w:r w:rsidR="000A1D07">
          <w:rPr>
            <w:noProof/>
            <w:webHidden/>
          </w:rPr>
          <w:t>116</w:t>
        </w:r>
        <w:r w:rsidR="006A4B5B">
          <w:rPr>
            <w:noProof/>
            <w:webHidden/>
          </w:rPr>
          <w:fldChar w:fldCharType="end"/>
        </w:r>
      </w:hyperlink>
    </w:p>
    <w:p w14:paraId="7517265A" w14:textId="421C698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8" w:history="1">
        <w:r w:rsidR="006A4B5B" w:rsidRPr="009270C3">
          <w:rPr>
            <w:rStyle w:val="Hyperlink"/>
            <w:noProof/>
          </w:rPr>
          <w:t>Figure 4</w:t>
        </w:r>
        <w:r w:rsidR="006A4B5B" w:rsidRPr="009270C3">
          <w:rPr>
            <w:rStyle w:val="Hyperlink"/>
            <w:noProof/>
          </w:rPr>
          <w:noBreakHyphen/>
          <w:t>6 (A) Palpating the top edge of the heel counter through the shoe, (B) Tracing the top edge of the heel counter to its highest point (C)Tracing the top edge of the heel counter to its most distal aspect.</w:t>
        </w:r>
        <w:r w:rsidR="006A4B5B">
          <w:rPr>
            <w:noProof/>
            <w:webHidden/>
          </w:rPr>
          <w:tab/>
        </w:r>
        <w:r w:rsidR="006A4B5B">
          <w:rPr>
            <w:noProof/>
            <w:webHidden/>
          </w:rPr>
          <w:fldChar w:fldCharType="begin"/>
        </w:r>
        <w:r w:rsidR="006A4B5B">
          <w:rPr>
            <w:noProof/>
            <w:webHidden/>
          </w:rPr>
          <w:instrText xml:space="preserve"> PAGEREF _Toc156393198 \h </w:instrText>
        </w:r>
        <w:r w:rsidR="006A4B5B">
          <w:rPr>
            <w:noProof/>
            <w:webHidden/>
          </w:rPr>
        </w:r>
        <w:r w:rsidR="006A4B5B">
          <w:rPr>
            <w:noProof/>
            <w:webHidden/>
          </w:rPr>
          <w:fldChar w:fldCharType="separate"/>
        </w:r>
        <w:r w:rsidR="000A1D07">
          <w:rPr>
            <w:noProof/>
            <w:webHidden/>
          </w:rPr>
          <w:t>117</w:t>
        </w:r>
        <w:r w:rsidR="006A4B5B">
          <w:rPr>
            <w:noProof/>
            <w:webHidden/>
          </w:rPr>
          <w:fldChar w:fldCharType="end"/>
        </w:r>
      </w:hyperlink>
    </w:p>
    <w:p w14:paraId="142749C7" w14:textId="4F10A0E2"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199" w:history="1">
        <w:r w:rsidR="006A4B5B" w:rsidRPr="009270C3">
          <w:rPr>
            <w:rStyle w:val="Hyperlink"/>
            <w:noProof/>
          </w:rPr>
          <w:t>Figure 5</w:t>
        </w:r>
        <w:r w:rsidR="006A4B5B" w:rsidRPr="009270C3">
          <w:rPr>
            <w:rStyle w:val="Hyperlink"/>
            <w:noProof/>
          </w:rPr>
          <w:noBreakHyphen/>
          <w:t>1 An example of a question from section 1 exploring consistent terms and definition of clinical footwear interventions. (* indicates required answer)</w:t>
        </w:r>
        <w:r w:rsidR="006A4B5B">
          <w:rPr>
            <w:noProof/>
            <w:webHidden/>
          </w:rPr>
          <w:tab/>
        </w:r>
        <w:r w:rsidR="006A4B5B">
          <w:rPr>
            <w:noProof/>
            <w:webHidden/>
          </w:rPr>
          <w:fldChar w:fldCharType="begin"/>
        </w:r>
        <w:r w:rsidR="006A4B5B">
          <w:rPr>
            <w:noProof/>
            <w:webHidden/>
          </w:rPr>
          <w:instrText xml:space="preserve"> PAGEREF _Toc156393199 \h </w:instrText>
        </w:r>
        <w:r w:rsidR="006A4B5B">
          <w:rPr>
            <w:noProof/>
            <w:webHidden/>
          </w:rPr>
        </w:r>
        <w:r w:rsidR="006A4B5B">
          <w:rPr>
            <w:noProof/>
            <w:webHidden/>
          </w:rPr>
          <w:fldChar w:fldCharType="separate"/>
        </w:r>
        <w:r w:rsidR="000A1D07">
          <w:rPr>
            <w:noProof/>
            <w:webHidden/>
          </w:rPr>
          <w:t>131</w:t>
        </w:r>
        <w:r w:rsidR="006A4B5B">
          <w:rPr>
            <w:noProof/>
            <w:webHidden/>
          </w:rPr>
          <w:fldChar w:fldCharType="end"/>
        </w:r>
      </w:hyperlink>
    </w:p>
    <w:p w14:paraId="42460D2B" w14:textId="358EDD6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0" w:history="1">
        <w:r w:rsidR="006A4B5B" w:rsidRPr="009270C3">
          <w:rPr>
            <w:rStyle w:val="Hyperlink"/>
            <w:noProof/>
          </w:rPr>
          <w:t>Figure 5</w:t>
        </w:r>
        <w:r w:rsidR="006A4B5B" w:rsidRPr="009270C3">
          <w:rPr>
            <w:rStyle w:val="Hyperlink"/>
            <w:noProof/>
          </w:rPr>
          <w:noBreakHyphen/>
          <w:t>2 An example of a question from section 2 exploring recognised design characteristics of children's off-the-shelf stability footwear. (* indicates required answer)</w:t>
        </w:r>
        <w:r w:rsidR="006A4B5B">
          <w:rPr>
            <w:noProof/>
            <w:webHidden/>
          </w:rPr>
          <w:tab/>
        </w:r>
        <w:r w:rsidR="006A4B5B">
          <w:rPr>
            <w:noProof/>
            <w:webHidden/>
          </w:rPr>
          <w:fldChar w:fldCharType="begin"/>
        </w:r>
        <w:r w:rsidR="006A4B5B">
          <w:rPr>
            <w:noProof/>
            <w:webHidden/>
          </w:rPr>
          <w:instrText xml:space="preserve"> PAGEREF _Toc156393200 \h </w:instrText>
        </w:r>
        <w:r w:rsidR="006A4B5B">
          <w:rPr>
            <w:noProof/>
            <w:webHidden/>
          </w:rPr>
        </w:r>
        <w:r w:rsidR="006A4B5B">
          <w:rPr>
            <w:noProof/>
            <w:webHidden/>
          </w:rPr>
          <w:fldChar w:fldCharType="separate"/>
        </w:r>
        <w:r w:rsidR="000A1D07">
          <w:rPr>
            <w:noProof/>
            <w:webHidden/>
          </w:rPr>
          <w:t>132</w:t>
        </w:r>
        <w:r w:rsidR="006A4B5B">
          <w:rPr>
            <w:noProof/>
            <w:webHidden/>
          </w:rPr>
          <w:fldChar w:fldCharType="end"/>
        </w:r>
      </w:hyperlink>
    </w:p>
    <w:p w14:paraId="1473F51A" w14:textId="0E0C188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1" w:history="1">
        <w:r w:rsidR="006A4B5B" w:rsidRPr="009270C3">
          <w:rPr>
            <w:rStyle w:val="Hyperlink"/>
            <w:noProof/>
          </w:rPr>
          <w:t>Figure 5</w:t>
        </w:r>
        <w:r w:rsidR="006A4B5B" w:rsidRPr="009270C3">
          <w:rPr>
            <w:rStyle w:val="Hyperlink"/>
            <w:noProof/>
          </w:rPr>
          <w:noBreakHyphen/>
          <w:t>3 An example of a question from section 3 exploring prescription criteria for the provision of children's off-the-shelf stability footwear.</w:t>
        </w:r>
        <w:r w:rsidR="006A4B5B">
          <w:rPr>
            <w:noProof/>
            <w:webHidden/>
          </w:rPr>
          <w:tab/>
        </w:r>
        <w:r w:rsidR="006A4B5B">
          <w:rPr>
            <w:noProof/>
            <w:webHidden/>
          </w:rPr>
          <w:fldChar w:fldCharType="begin"/>
        </w:r>
        <w:r w:rsidR="006A4B5B">
          <w:rPr>
            <w:noProof/>
            <w:webHidden/>
          </w:rPr>
          <w:instrText xml:space="preserve"> PAGEREF _Toc156393201 \h </w:instrText>
        </w:r>
        <w:r w:rsidR="006A4B5B">
          <w:rPr>
            <w:noProof/>
            <w:webHidden/>
          </w:rPr>
        </w:r>
        <w:r w:rsidR="006A4B5B">
          <w:rPr>
            <w:noProof/>
            <w:webHidden/>
          </w:rPr>
          <w:fldChar w:fldCharType="separate"/>
        </w:r>
        <w:r w:rsidR="000A1D07">
          <w:rPr>
            <w:noProof/>
            <w:webHidden/>
          </w:rPr>
          <w:t>133</w:t>
        </w:r>
        <w:r w:rsidR="006A4B5B">
          <w:rPr>
            <w:noProof/>
            <w:webHidden/>
          </w:rPr>
          <w:fldChar w:fldCharType="end"/>
        </w:r>
      </w:hyperlink>
    </w:p>
    <w:p w14:paraId="3F8EAF0D" w14:textId="68D24EF5" w:rsidR="006A4B5B" w:rsidRDefault="003D37A0">
      <w:pPr>
        <w:pStyle w:val="TableofFigures"/>
        <w:tabs>
          <w:tab w:val="right" w:leader="underscore" w:pos="8488"/>
        </w:tabs>
        <w:rPr>
          <w:rFonts w:eastAsiaTheme="minorEastAsia" w:cstheme="minorBidi"/>
          <w:i w:val="0"/>
          <w:iCs w:val="0"/>
          <w:noProof/>
          <w:sz w:val="24"/>
          <w:szCs w:val="24"/>
          <w:lang w:eastAsia="en-GB"/>
        </w:rPr>
      </w:pPr>
      <w:hyperlink r:id="rId11" w:anchor="_Toc156393202" w:history="1">
        <w:r w:rsidR="006A4B5B" w:rsidRPr="009270C3">
          <w:rPr>
            <w:rStyle w:val="Hyperlink"/>
            <w:noProof/>
          </w:rPr>
          <w:t>Figure 5</w:t>
        </w:r>
        <w:r w:rsidR="006A4B5B" w:rsidRPr="009270C3">
          <w:rPr>
            <w:rStyle w:val="Hyperlink"/>
            <w:noProof/>
          </w:rPr>
          <w:noBreakHyphen/>
          <w:t>4 The Delphi survey three-round process and individual sections results.</w:t>
        </w:r>
        <w:r w:rsidR="006A4B5B">
          <w:rPr>
            <w:noProof/>
            <w:webHidden/>
          </w:rPr>
          <w:tab/>
        </w:r>
        <w:r w:rsidR="006A4B5B">
          <w:rPr>
            <w:noProof/>
            <w:webHidden/>
          </w:rPr>
          <w:fldChar w:fldCharType="begin"/>
        </w:r>
        <w:r w:rsidR="006A4B5B">
          <w:rPr>
            <w:noProof/>
            <w:webHidden/>
          </w:rPr>
          <w:instrText xml:space="preserve"> PAGEREF _Toc156393202 \h </w:instrText>
        </w:r>
        <w:r w:rsidR="006A4B5B">
          <w:rPr>
            <w:noProof/>
            <w:webHidden/>
          </w:rPr>
        </w:r>
        <w:r w:rsidR="006A4B5B">
          <w:rPr>
            <w:noProof/>
            <w:webHidden/>
          </w:rPr>
          <w:fldChar w:fldCharType="separate"/>
        </w:r>
        <w:r w:rsidR="000A1D07">
          <w:rPr>
            <w:noProof/>
            <w:webHidden/>
          </w:rPr>
          <w:t>138</w:t>
        </w:r>
        <w:r w:rsidR="006A4B5B">
          <w:rPr>
            <w:noProof/>
            <w:webHidden/>
          </w:rPr>
          <w:fldChar w:fldCharType="end"/>
        </w:r>
      </w:hyperlink>
    </w:p>
    <w:p w14:paraId="5FDE5FEF" w14:textId="57FC56E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3" w:history="1">
        <w:r w:rsidR="006A4B5B" w:rsidRPr="009270C3">
          <w:rPr>
            <w:rStyle w:val="Hyperlink"/>
            <w:noProof/>
          </w:rPr>
          <w:t>Figure 5</w:t>
        </w:r>
        <w:r w:rsidR="006A4B5B" w:rsidRPr="009270C3">
          <w:rPr>
            <w:rStyle w:val="Hyperlink"/>
            <w:noProof/>
          </w:rPr>
          <w:noBreakHyphen/>
          <w:t>5 Terms and groupings of clinical footwear interventions for children derived from Section 1.</w:t>
        </w:r>
        <w:r w:rsidR="006A4B5B">
          <w:rPr>
            <w:noProof/>
            <w:webHidden/>
          </w:rPr>
          <w:tab/>
        </w:r>
        <w:r w:rsidR="006A4B5B">
          <w:rPr>
            <w:noProof/>
            <w:webHidden/>
          </w:rPr>
          <w:fldChar w:fldCharType="begin"/>
        </w:r>
        <w:r w:rsidR="006A4B5B">
          <w:rPr>
            <w:noProof/>
            <w:webHidden/>
          </w:rPr>
          <w:instrText xml:space="preserve"> PAGEREF _Toc156393203 \h </w:instrText>
        </w:r>
        <w:r w:rsidR="006A4B5B">
          <w:rPr>
            <w:noProof/>
            <w:webHidden/>
          </w:rPr>
        </w:r>
        <w:r w:rsidR="006A4B5B">
          <w:rPr>
            <w:noProof/>
            <w:webHidden/>
          </w:rPr>
          <w:fldChar w:fldCharType="separate"/>
        </w:r>
        <w:r w:rsidR="000A1D07">
          <w:rPr>
            <w:noProof/>
            <w:webHidden/>
          </w:rPr>
          <w:t>141</w:t>
        </w:r>
        <w:r w:rsidR="006A4B5B">
          <w:rPr>
            <w:noProof/>
            <w:webHidden/>
          </w:rPr>
          <w:fldChar w:fldCharType="end"/>
        </w:r>
      </w:hyperlink>
    </w:p>
    <w:p w14:paraId="71134856" w14:textId="7E67EA3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4" w:history="1">
        <w:r w:rsidR="006A4B5B" w:rsidRPr="009270C3">
          <w:rPr>
            <w:rStyle w:val="Hyperlink"/>
            <w:noProof/>
          </w:rPr>
          <w:t>Figure 6</w:t>
        </w:r>
        <w:r w:rsidR="006A4B5B" w:rsidRPr="009270C3">
          <w:rPr>
            <w:rStyle w:val="Hyperlink"/>
            <w:noProof/>
          </w:rPr>
          <w:noBreakHyphen/>
          <w:t>1 Planes of motion</w:t>
        </w:r>
        <w:r w:rsidR="006A4B5B">
          <w:rPr>
            <w:noProof/>
            <w:webHidden/>
          </w:rPr>
          <w:tab/>
        </w:r>
        <w:r w:rsidR="006A4B5B">
          <w:rPr>
            <w:noProof/>
            <w:webHidden/>
          </w:rPr>
          <w:fldChar w:fldCharType="begin"/>
        </w:r>
        <w:r w:rsidR="006A4B5B">
          <w:rPr>
            <w:noProof/>
            <w:webHidden/>
          </w:rPr>
          <w:instrText xml:space="preserve"> PAGEREF _Toc156393204 \h </w:instrText>
        </w:r>
        <w:r w:rsidR="006A4B5B">
          <w:rPr>
            <w:noProof/>
            <w:webHidden/>
          </w:rPr>
        </w:r>
        <w:r w:rsidR="006A4B5B">
          <w:rPr>
            <w:noProof/>
            <w:webHidden/>
          </w:rPr>
          <w:fldChar w:fldCharType="separate"/>
        </w:r>
        <w:r w:rsidR="000A1D07">
          <w:rPr>
            <w:noProof/>
            <w:webHidden/>
          </w:rPr>
          <w:t>158</w:t>
        </w:r>
        <w:r w:rsidR="006A4B5B">
          <w:rPr>
            <w:noProof/>
            <w:webHidden/>
          </w:rPr>
          <w:fldChar w:fldCharType="end"/>
        </w:r>
      </w:hyperlink>
    </w:p>
    <w:p w14:paraId="0BCAF665" w14:textId="5DE341D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5" w:history="1">
        <w:r w:rsidR="006A4B5B" w:rsidRPr="009270C3">
          <w:rPr>
            <w:rStyle w:val="Hyperlink"/>
            <w:noProof/>
          </w:rPr>
          <w:t>Figure 6</w:t>
        </w:r>
        <w:r w:rsidR="006A4B5B" w:rsidRPr="009270C3">
          <w:rPr>
            <w:rStyle w:val="Hyperlink"/>
            <w:noProof/>
          </w:rPr>
          <w:noBreakHyphen/>
          <w:t>2 Design characteristics of children's "Off the shelf" stability therapeutic footwear (OSSTF).</w:t>
        </w:r>
        <w:r w:rsidR="006A4B5B">
          <w:rPr>
            <w:noProof/>
            <w:webHidden/>
          </w:rPr>
          <w:tab/>
        </w:r>
        <w:r w:rsidR="006A4B5B">
          <w:rPr>
            <w:noProof/>
            <w:webHidden/>
          </w:rPr>
          <w:fldChar w:fldCharType="begin"/>
        </w:r>
        <w:r w:rsidR="006A4B5B">
          <w:rPr>
            <w:noProof/>
            <w:webHidden/>
          </w:rPr>
          <w:instrText xml:space="preserve"> PAGEREF _Toc156393205 \h </w:instrText>
        </w:r>
        <w:r w:rsidR="006A4B5B">
          <w:rPr>
            <w:noProof/>
            <w:webHidden/>
          </w:rPr>
        </w:r>
        <w:r w:rsidR="006A4B5B">
          <w:rPr>
            <w:noProof/>
            <w:webHidden/>
          </w:rPr>
          <w:fldChar w:fldCharType="separate"/>
        </w:r>
        <w:r w:rsidR="000A1D07">
          <w:rPr>
            <w:noProof/>
            <w:webHidden/>
          </w:rPr>
          <w:t>159</w:t>
        </w:r>
        <w:r w:rsidR="006A4B5B">
          <w:rPr>
            <w:noProof/>
            <w:webHidden/>
          </w:rPr>
          <w:fldChar w:fldCharType="end"/>
        </w:r>
      </w:hyperlink>
    </w:p>
    <w:p w14:paraId="045B2A95" w14:textId="4BE8C46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6" w:history="1">
        <w:r w:rsidR="006A4B5B" w:rsidRPr="009270C3">
          <w:rPr>
            <w:rStyle w:val="Hyperlink"/>
            <w:noProof/>
          </w:rPr>
          <w:t>Figure 6</w:t>
        </w:r>
        <w:r w:rsidR="006A4B5B" w:rsidRPr="009270C3">
          <w:rPr>
            <w:rStyle w:val="Hyperlink"/>
            <w:noProof/>
          </w:rPr>
          <w:noBreakHyphen/>
          <w:t>3 Children's footwear used for mechanical stiffness testing</w:t>
        </w:r>
        <w:r w:rsidR="006A4B5B">
          <w:rPr>
            <w:noProof/>
            <w:webHidden/>
          </w:rPr>
          <w:tab/>
        </w:r>
        <w:r w:rsidR="006A4B5B">
          <w:rPr>
            <w:noProof/>
            <w:webHidden/>
          </w:rPr>
          <w:fldChar w:fldCharType="begin"/>
        </w:r>
        <w:r w:rsidR="006A4B5B">
          <w:rPr>
            <w:noProof/>
            <w:webHidden/>
          </w:rPr>
          <w:instrText xml:space="preserve"> PAGEREF _Toc156393206 \h </w:instrText>
        </w:r>
        <w:r w:rsidR="006A4B5B">
          <w:rPr>
            <w:noProof/>
            <w:webHidden/>
          </w:rPr>
        </w:r>
        <w:r w:rsidR="006A4B5B">
          <w:rPr>
            <w:noProof/>
            <w:webHidden/>
          </w:rPr>
          <w:fldChar w:fldCharType="separate"/>
        </w:r>
        <w:r w:rsidR="000A1D07">
          <w:rPr>
            <w:noProof/>
            <w:webHidden/>
          </w:rPr>
          <w:t>161</w:t>
        </w:r>
        <w:r w:rsidR="006A4B5B">
          <w:rPr>
            <w:noProof/>
            <w:webHidden/>
          </w:rPr>
          <w:fldChar w:fldCharType="end"/>
        </w:r>
      </w:hyperlink>
    </w:p>
    <w:p w14:paraId="387D37D9" w14:textId="3058D3B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7" w:history="1">
        <w:r w:rsidR="006A4B5B" w:rsidRPr="009270C3">
          <w:rPr>
            <w:rStyle w:val="Hyperlink"/>
            <w:noProof/>
          </w:rPr>
          <w:t>Figure 6</w:t>
        </w:r>
        <w:r w:rsidR="006A4B5B" w:rsidRPr="009270C3">
          <w:rPr>
            <w:rStyle w:val="Hyperlink"/>
            <w:noProof/>
          </w:rPr>
          <w:noBreakHyphen/>
          <w:t>4 A, Torque platform system set up. B, Torque Platform Components, 1 Rotating motor and angle measurement system, 2 Torque Measurement system, 3 Rotating arm, 4 Rotating arm mounting beam, 5 Torque measurement arm, 6 Torque measurement arm mounting beam,</w:t>
        </w:r>
        <w:r w:rsidR="006A4B5B">
          <w:rPr>
            <w:noProof/>
            <w:webHidden/>
          </w:rPr>
          <w:tab/>
        </w:r>
        <w:r w:rsidR="006A4B5B">
          <w:rPr>
            <w:noProof/>
            <w:webHidden/>
          </w:rPr>
          <w:fldChar w:fldCharType="begin"/>
        </w:r>
        <w:r w:rsidR="006A4B5B">
          <w:rPr>
            <w:noProof/>
            <w:webHidden/>
          </w:rPr>
          <w:instrText xml:space="preserve"> PAGEREF _Toc156393207 \h </w:instrText>
        </w:r>
        <w:r w:rsidR="006A4B5B">
          <w:rPr>
            <w:noProof/>
            <w:webHidden/>
          </w:rPr>
        </w:r>
        <w:r w:rsidR="006A4B5B">
          <w:rPr>
            <w:noProof/>
            <w:webHidden/>
          </w:rPr>
          <w:fldChar w:fldCharType="separate"/>
        </w:r>
        <w:r w:rsidR="000A1D07">
          <w:rPr>
            <w:noProof/>
            <w:webHidden/>
          </w:rPr>
          <w:t>163</w:t>
        </w:r>
        <w:r w:rsidR="006A4B5B">
          <w:rPr>
            <w:noProof/>
            <w:webHidden/>
          </w:rPr>
          <w:fldChar w:fldCharType="end"/>
        </w:r>
      </w:hyperlink>
    </w:p>
    <w:p w14:paraId="36D44FA2" w14:textId="19F7C6A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8" w:history="1">
        <w:r w:rsidR="006A4B5B" w:rsidRPr="009270C3">
          <w:rPr>
            <w:rStyle w:val="Hyperlink"/>
            <w:noProof/>
          </w:rPr>
          <w:t>Figure 6</w:t>
        </w:r>
        <w:r w:rsidR="006A4B5B" w:rsidRPr="009270C3">
          <w:rPr>
            <w:rStyle w:val="Hyperlink"/>
            <w:noProof/>
          </w:rPr>
          <w:noBreakHyphen/>
          <w:t>5 Long testing axis of the footwear ISO. ISO 20344: 2021 (en), Personal protective equipment — Test methods for footwear.</w:t>
        </w:r>
        <w:r w:rsidR="006A4B5B">
          <w:rPr>
            <w:noProof/>
            <w:webHidden/>
          </w:rPr>
          <w:tab/>
        </w:r>
        <w:r w:rsidR="006A4B5B">
          <w:rPr>
            <w:noProof/>
            <w:webHidden/>
          </w:rPr>
          <w:fldChar w:fldCharType="begin"/>
        </w:r>
        <w:r w:rsidR="006A4B5B">
          <w:rPr>
            <w:noProof/>
            <w:webHidden/>
          </w:rPr>
          <w:instrText xml:space="preserve"> PAGEREF _Toc156393208 \h </w:instrText>
        </w:r>
        <w:r w:rsidR="006A4B5B">
          <w:rPr>
            <w:noProof/>
            <w:webHidden/>
          </w:rPr>
        </w:r>
        <w:r w:rsidR="006A4B5B">
          <w:rPr>
            <w:noProof/>
            <w:webHidden/>
          </w:rPr>
          <w:fldChar w:fldCharType="separate"/>
        </w:r>
        <w:r w:rsidR="000A1D07">
          <w:rPr>
            <w:noProof/>
            <w:webHidden/>
          </w:rPr>
          <w:t>164</w:t>
        </w:r>
        <w:r w:rsidR="006A4B5B">
          <w:rPr>
            <w:noProof/>
            <w:webHidden/>
          </w:rPr>
          <w:fldChar w:fldCharType="end"/>
        </w:r>
      </w:hyperlink>
    </w:p>
    <w:p w14:paraId="09FFBE7D" w14:textId="30CE747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09" w:history="1">
        <w:r w:rsidR="006A4B5B" w:rsidRPr="009270C3">
          <w:rPr>
            <w:rStyle w:val="Hyperlink"/>
            <w:noProof/>
          </w:rPr>
          <w:t>Figure 6</w:t>
        </w:r>
        <w:r w:rsidR="006A4B5B" w:rsidRPr="009270C3">
          <w:rPr>
            <w:rStyle w:val="Hyperlink"/>
            <w:noProof/>
          </w:rPr>
          <w:noBreakHyphen/>
          <w:t>6 Long testing axis of the footwear ISO. ISO 20344: 2021 (en), Personal protective equipment — Test methods for footwear,</w:t>
        </w:r>
        <w:r w:rsidR="006A4B5B">
          <w:rPr>
            <w:noProof/>
            <w:webHidden/>
          </w:rPr>
          <w:tab/>
        </w:r>
        <w:r w:rsidR="006A4B5B">
          <w:rPr>
            <w:noProof/>
            <w:webHidden/>
          </w:rPr>
          <w:fldChar w:fldCharType="begin"/>
        </w:r>
        <w:r w:rsidR="006A4B5B">
          <w:rPr>
            <w:noProof/>
            <w:webHidden/>
          </w:rPr>
          <w:instrText xml:space="preserve"> PAGEREF _Toc156393209 \h </w:instrText>
        </w:r>
        <w:r w:rsidR="006A4B5B">
          <w:rPr>
            <w:noProof/>
            <w:webHidden/>
          </w:rPr>
        </w:r>
        <w:r w:rsidR="006A4B5B">
          <w:rPr>
            <w:noProof/>
            <w:webHidden/>
          </w:rPr>
          <w:fldChar w:fldCharType="separate"/>
        </w:r>
        <w:r w:rsidR="000A1D07">
          <w:rPr>
            <w:noProof/>
            <w:webHidden/>
          </w:rPr>
          <w:t>165</w:t>
        </w:r>
        <w:r w:rsidR="006A4B5B">
          <w:rPr>
            <w:noProof/>
            <w:webHidden/>
          </w:rPr>
          <w:fldChar w:fldCharType="end"/>
        </w:r>
      </w:hyperlink>
    </w:p>
    <w:p w14:paraId="333B8393" w14:textId="7FFD2236"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0" w:history="1">
        <w:r w:rsidR="006A4B5B" w:rsidRPr="009270C3">
          <w:rPr>
            <w:rStyle w:val="Hyperlink"/>
            <w:noProof/>
          </w:rPr>
          <w:t>Figure 6</w:t>
        </w:r>
        <w:r w:rsidR="006A4B5B" w:rsidRPr="009270C3">
          <w:rPr>
            <w:rStyle w:val="Hyperlink"/>
            <w:noProof/>
          </w:rPr>
          <w:noBreakHyphen/>
          <w:t>7 A B Platform system set up for forefoot flexion loading, A 1 Rotating arm, and angular measurement system, 2, Torque measurement system, 3 Rotating support platform, 4, Torque measurement support platform</w:t>
        </w:r>
        <w:r w:rsidR="006A4B5B">
          <w:rPr>
            <w:noProof/>
            <w:webHidden/>
          </w:rPr>
          <w:tab/>
        </w:r>
        <w:r w:rsidR="006A4B5B">
          <w:rPr>
            <w:noProof/>
            <w:webHidden/>
          </w:rPr>
          <w:fldChar w:fldCharType="begin"/>
        </w:r>
        <w:r w:rsidR="006A4B5B">
          <w:rPr>
            <w:noProof/>
            <w:webHidden/>
          </w:rPr>
          <w:instrText xml:space="preserve"> PAGEREF _Toc156393210 \h </w:instrText>
        </w:r>
        <w:r w:rsidR="006A4B5B">
          <w:rPr>
            <w:noProof/>
            <w:webHidden/>
          </w:rPr>
        </w:r>
        <w:r w:rsidR="006A4B5B">
          <w:rPr>
            <w:noProof/>
            <w:webHidden/>
          </w:rPr>
          <w:fldChar w:fldCharType="separate"/>
        </w:r>
        <w:r w:rsidR="000A1D07">
          <w:rPr>
            <w:noProof/>
            <w:webHidden/>
          </w:rPr>
          <w:t>167</w:t>
        </w:r>
        <w:r w:rsidR="006A4B5B">
          <w:rPr>
            <w:noProof/>
            <w:webHidden/>
          </w:rPr>
          <w:fldChar w:fldCharType="end"/>
        </w:r>
      </w:hyperlink>
    </w:p>
    <w:p w14:paraId="0D3360CB" w14:textId="5EBEFED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1" w:history="1">
        <w:r w:rsidR="006A4B5B" w:rsidRPr="009270C3">
          <w:rPr>
            <w:rStyle w:val="Hyperlink"/>
            <w:noProof/>
          </w:rPr>
          <w:t>Figure 6</w:t>
        </w:r>
        <w:r w:rsidR="006A4B5B" w:rsidRPr="009270C3">
          <w:rPr>
            <w:rStyle w:val="Hyperlink"/>
            <w:noProof/>
          </w:rPr>
          <w:noBreakHyphen/>
          <w:t>8 Line of Forefoot flexion of Outsole. ISO. ISO 20344: 2021 (en), Personal protective equipment — Test methods for footwear,</w:t>
        </w:r>
        <w:r w:rsidR="006A4B5B">
          <w:rPr>
            <w:noProof/>
            <w:webHidden/>
          </w:rPr>
          <w:tab/>
        </w:r>
        <w:r w:rsidR="006A4B5B">
          <w:rPr>
            <w:noProof/>
            <w:webHidden/>
          </w:rPr>
          <w:fldChar w:fldCharType="begin"/>
        </w:r>
        <w:r w:rsidR="006A4B5B">
          <w:rPr>
            <w:noProof/>
            <w:webHidden/>
          </w:rPr>
          <w:instrText xml:space="preserve"> PAGEREF _Toc156393211 \h </w:instrText>
        </w:r>
        <w:r w:rsidR="006A4B5B">
          <w:rPr>
            <w:noProof/>
            <w:webHidden/>
          </w:rPr>
        </w:r>
        <w:r w:rsidR="006A4B5B">
          <w:rPr>
            <w:noProof/>
            <w:webHidden/>
          </w:rPr>
          <w:fldChar w:fldCharType="separate"/>
        </w:r>
        <w:r w:rsidR="000A1D07">
          <w:rPr>
            <w:noProof/>
            <w:webHidden/>
          </w:rPr>
          <w:t>168</w:t>
        </w:r>
        <w:r w:rsidR="006A4B5B">
          <w:rPr>
            <w:noProof/>
            <w:webHidden/>
          </w:rPr>
          <w:fldChar w:fldCharType="end"/>
        </w:r>
      </w:hyperlink>
    </w:p>
    <w:p w14:paraId="0714FCAE" w14:textId="74E21BC8"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2" w:history="1">
        <w:r w:rsidR="006A4B5B" w:rsidRPr="009270C3">
          <w:rPr>
            <w:rStyle w:val="Hyperlink"/>
            <w:noProof/>
          </w:rPr>
          <w:t>Figure 6</w:t>
        </w:r>
        <w:r w:rsidR="006A4B5B" w:rsidRPr="009270C3">
          <w:rPr>
            <w:rStyle w:val="Hyperlink"/>
            <w:noProof/>
          </w:rPr>
          <w:noBreakHyphen/>
          <w:t>9 (A) Shoe and platform set up for forefoot flexion; (B) Forefoot flex line of shoe aligned along 1cm gap of rotating axis of the system.</w:t>
        </w:r>
        <w:r w:rsidR="006A4B5B">
          <w:rPr>
            <w:noProof/>
            <w:webHidden/>
          </w:rPr>
          <w:tab/>
        </w:r>
        <w:r w:rsidR="006A4B5B">
          <w:rPr>
            <w:noProof/>
            <w:webHidden/>
          </w:rPr>
          <w:fldChar w:fldCharType="begin"/>
        </w:r>
        <w:r w:rsidR="006A4B5B">
          <w:rPr>
            <w:noProof/>
            <w:webHidden/>
          </w:rPr>
          <w:instrText xml:space="preserve"> PAGEREF _Toc156393212 \h </w:instrText>
        </w:r>
        <w:r w:rsidR="006A4B5B">
          <w:rPr>
            <w:noProof/>
            <w:webHidden/>
          </w:rPr>
        </w:r>
        <w:r w:rsidR="006A4B5B">
          <w:rPr>
            <w:noProof/>
            <w:webHidden/>
          </w:rPr>
          <w:fldChar w:fldCharType="separate"/>
        </w:r>
        <w:r w:rsidR="000A1D07">
          <w:rPr>
            <w:noProof/>
            <w:webHidden/>
          </w:rPr>
          <w:t>169</w:t>
        </w:r>
        <w:r w:rsidR="006A4B5B">
          <w:rPr>
            <w:noProof/>
            <w:webHidden/>
          </w:rPr>
          <w:fldChar w:fldCharType="end"/>
        </w:r>
      </w:hyperlink>
    </w:p>
    <w:p w14:paraId="4B2E43C7" w14:textId="2D52019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3" w:history="1">
        <w:r w:rsidR="006A4B5B" w:rsidRPr="009270C3">
          <w:rPr>
            <w:rStyle w:val="Hyperlink"/>
            <w:noProof/>
          </w:rPr>
          <w:t>Figure 6</w:t>
        </w:r>
        <w:r w:rsidR="006A4B5B" w:rsidRPr="009270C3">
          <w:rPr>
            <w:rStyle w:val="Hyperlink"/>
            <w:noProof/>
          </w:rPr>
          <w:noBreakHyphen/>
          <w:t>10 (C) Rotating platform elevated so that the toe spring of the shoe's forefoot is tangent with the stationary torque measurement platform.; (D) Securing the shoe to the platform system.</w:t>
        </w:r>
        <w:r w:rsidR="006A4B5B">
          <w:rPr>
            <w:noProof/>
            <w:webHidden/>
          </w:rPr>
          <w:tab/>
        </w:r>
        <w:r w:rsidR="006A4B5B">
          <w:rPr>
            <w:noProof/>
            <w:webHidden/>
          </w:rPr>
          <w:fldChar w:fldCharType="begin"/>
        </w:r>
        <w:r w:rsidR="006A4B5B">
          <w:rPr>
            <w:noProof/>
            <w:webHidden/>
          </w:rPr>
          <w:instrText xml:space="preserve"> PAGEREF _Toc156393213 \h </w:instrText>
        </w:r>
        <w:r w:rsidR="006A4B5B">
          <w:rPr>
            <w:noProof/>
            <w:webHidden/>
          </w:rPr>
        </w:r>
        <w:r w:rsidR="006A4B5B">
          <w:rPr>
            <w:noProof/>
            <w:webHidden/>
          </w:rPr>
          <w:fldChar w:fldCharType="separate"/>
        </w:r>
        <w:r w:rsidR="000A1D07">
          <w:rPr>
            <w:noProof/>
            <w:webHidden/>
          </w:rPr>
          <w:t>169</w:t>
        </w:r>
        <w:r w:rsidR="006A4B5B">
          <w:rPr>
            <w:noProof/>
            <w:webHidden/>
          </w:rPr>
          <w:fldChar w:fldCharType="end"/>
        </w:r>
      </w:hyperlink>
    </w:p>
    <w:p w14:paraId="48EAF558" w14:textId="4EDF13A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4" w:history="1">
        <w:r w:rsidR="006A4B5B" w:rsidRPr="009270C3">
          <w:rPr>
            <w:rStyle w:val="Hyperlink"/>
            <w:noProof/>
          </w:rPr>
          <w:t>Figure 6</w:t>
        </w:r>
        <w:r w:rsidR="006A4B5B" w:rsidRPr="009270C3">
          <w:rPr>
            <w:rStyle w:val="Hyperlink"/>
            <w:noProof/>
          </w:rPr>
          <w:noBreakHyphen/>
          <w:t>11 (E) Zero value for platform system with the shoe at 20° forefoot dorsiflexion; (F) Shoe at full 40° forefoot dorsiflexion.</w:t>
        </w:r>
        <w:r w:rsidR="006A4B5B">
          <w:rPr>
            <w:noProof/>
            <w:webHidden/>
          </w:rPr>
          <w:tab/>
        </w:r>
        <w:r w:rsidR="006A4B5B">
          <w:rPr>
            <w:noProof/>
            <w:webHidden/>
          </w:rPr>
          <w:fldChar w:fldCharType="begin"/>
        </w:r>
        <w:r w:rsidR="006A4B5B">
          <w:rPr>
            <w:noProof/>
            <w:webHidden/>
          </w:rPr>
          <w:instrText xml:space="preserve"> PAGEREF _Toc156393214 \h </w:instrText>
        </w:r>
        <w:r w:rsidR="006A4B5B">
          <w:rPr>
            <w:noProof/>
            <w:webHidden/>
          </w:rPr>
        </w:r>
        <w:r w:rsidR="006A4B5B">
          <w:rPr>
            <w:noProof/>
            <w:webHidden/>
          </w:rPr>
          <w:fldChar w:fldCharType="separate"/>
        </w:r>
        <w:r w:rsidR="000A1D07">
          <w:rPr>
            <w:noProof/>
            <w:webHidden/>
          </w:rPr>
          <w:t>170</w:t>
        </w:r>
        <w:r w:rsidR="006A4B5B">
          <w:rPr>
            <w:noProof/>
            <w:webHidden/>
          </w:rPr>
          <w:fldChar w:fldCharType="end"/>
        </w:r>
      </w:hyperlink>
    </w:p>
    <w:p w14:paraId="78D318D1" w14:textId="1E3ACB3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5" w:history="1">
        <w:r w:rsidR="006A4B5B" w:rsidRPr="009270C3">
          <w:rPr>
            <w:rStyle w:val="Hyperlink"/>
            <w:noProof/>
          </w:rPr>
          <w:t>Figure 6</w:t>
        </w:r>
        <w:r w:rsidR="006A4B5B" w:rsidRPr="009270C3">
          <w:rPr>
            <w:rStyle w:val="Hyperlink"/>
            <w:noProof/>
          </w:rPr>
          <w:noBreakHyphen/>
          <w:t>12 A and B Platform system set up for midfoot torsion loading (1) rotating and angular measurement support platform; (2) Stationary torque measurement support platform</w:t>
        </w:r>
        <w:r w:rsidR="006A4B5B">
          <w:rPr>
            <w:noProof/>
            <w:webHidden/>
          </w:rPr>
          <w:tab/>
        </w:r>
        <w:r w:rsidR="006A4B5B">
          <w:rPr>
            <w:noProof/>
            <w:webHidden/>
          </w:rPr>
          <w:fldChar w:fldCharType="begin"/>
        </w:r>
        <w:r w:rsidR="006A4B5B">
          <w:rPr>
            <w:noProof/>
            <w:webHidden/>
          </w:rPr>
          <w:instrText xml:space="preserve"> PAGEREF _Toc156393215 \h </w:instrText>
        </w:r>
        <w:r w:rsidR="006A4B5B">
          <w:rPr>
            <w:noProof/>
            <w:webHidden/>
          </w:rPr>
        </w:r>
        <w:r w:rsidR="006A4B5B">
          <w:rPr>
            <w:noProof/>
            <w:webHidden/>
          </w:rPr>
          <w:fldChar w:fldCharType="separate"/>
        </w:r>
        <w:r w:rsidR="000A1D07">
          <w:rPr>
            <w:noProof/>
            <w:webHidden/>
          </w:rPr>
          <w:t>171</w:t>
        </w:r>
        <w:r w:rsidR="006A4B5B">
          <w:rPr>
            <w:noProof/>
            <w:webHidden/>
          </w:rPr>
          <w:fldChar w:fldCharType="end"/>
        </w:r>
      </w:hyperlink>
    </w:p>
    <w:p w14:paraId="556C00B0" w14:textId="75F2EEB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6" w:history="1">
        <w:r w:rsidR="006A4B5B" w:rsidRPr="009270C3">
          <w:rPr>
            <w:rStyle w:val="Hyperlink"/>
            <w:noProof/>
          </w:rPr>
          <w:t>Figure 6</w:t>
        </w:r>
        <w:r w:rsidR="006A4B5B" w:rsidRPr="009270C3">
          <w:rPr>
            <w:rStyle w:val="Hyperlink"/>
            <w:noProof/>
          </w:rPr>
          <w:noBreakHyphen/>
          <w:t>13 Midfoot Outsole marker on Children's OSSTF, (A) Medial marker position; (B) Lateral marker position.</w:t>
        </w:r>
        <w:r w:rsidR="006A4B5B">
          <w:rPr>
            <w:noProof/>
            <w:webHidden/>
          </w:rPr>
          <w:tab/>
        </w:r>
        <w:r w:rsidR="006A4B5B">
          <w:rPr>
            <w:noProof/>
            <w:webHidden/>
          </w:rPr>
          <w:fldChar w:fldCharType="begin"/>
        </w:r>
        <w:r w:rsidR="006A4B5B">
          <w:rPr>
            <w:noProof/>
            <w:webHidden/>
          </w:rPr>
          <w:instrText xml:space="preserve"> PAGEREF _Toc156393216 \h </w:instrText>
        </w:r>
        <w:r w:rsidR="006A4B5B">
          <w:rPr>
            <w:noProof/>
            <w:webHidden/>
          </w:rPr>
        </w:r>
        <w:r w:rsidR="006A4B5B">
          <w:rPr>
            <w:noProof/>
            <w:webHidden/>
          </w:rPr>
          <w:fldChar w:fldCharType="separate"/>
        </w:r>
        <w:r w:rsidR="000A1D07">
          <w:rPr>
            <w:noProof/>
            <w:webHidden/>
          </w:rPr>
          <w:t>172</w:t>
        </w:r>
        <w:r w:rsidR="006A4B5B">
          <w:rPr>
            <w:noProof/>
            <w:webHidden/>
          </w:rPr>
          <w:fldChar w:fldCharType="end"/>
        </w:r>
      </w:hyperlink>
    </w:p>
    <w:p w14:paraId="2B633608" w14:textId="4AE19DE8"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7" w:history="1">
        <w:r w:rsidR="006A4B5B" w:rsidRPr="009270C3">
          <w:rPr>
            <w:rStyle w:val="Hyperlink"/>
            <w:noProof/>
          </w:rPr>
          <w:t>Figure 6</w:t>
        </w:r>
        <w:r w:rsidR="006A4B5B" w:rsidRPr="009270C3">
          <w:rPr>
            <w:rStyle w:val="Hyperlink"/>
            <w:noProof/>
          </w:rPr>
          <w:noBreakHyphen/>
          <w:t>14 Alignment of the long axis of the footwear along the axis of the rotating system 1 Axis of the rotating system</w:t>
        </w:r>
        <w:r w:rsidR="006A4B5B">
          <w:rPr>
            <w:noProof/>
            <w:webHidden/>
          </w:rPr>
          <w:tab/>
        </w:r>
        <w:r w:rsidR="006A4B5B">
          <w:rPr>
            <w:noProof/>
            <w:webHidden/>
          </w:rPr>
          <w:fldChar w:fldCharType="begin"/>
        </w:r>
        <w:r w:rsidR="006A4B5B">
          <w:rPr>
            <w:noProof/>
            <w:webHidden/>
          </w:rPr>
          <w:instrText xml:space="preserve"> PAGEREF _Toc156393217 \h </w:instrText>
        </w:r>
        <w:r w:rsidR="006A4B5B">
          <w:rPr>
            <w:noProof/>
            <w:webHidden/>
          </w:rPr>
        </w:r>
        <w:r w:rsidR="006A4B5B">
          <w:rPr>
            <w:noProof/>
            <w:webHidden/>
          </w:rPr>
          <w:fldChar w:fldCharType="separate"/>
        </w:r>
        <w:r w:rsidR="000A1D07">
          <w:rPr>
            <w:noProof/>
            <w:webHidden/>
          </w:rPr>
          <w:t>172</w:t>
        </w:r>
        <w:r w:rsidR="006A4B5B">
          <w:rPr>
            <w:noProof/>
            <w:webHidden/>
          </w:rPr>
          <w:fldChar w:fldCharType="end"/>
        </w:r>
      </w:hyperlink>
    </w:p>
    <w:p w14:paraId="181C9F6F" w14:textId="035349C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8" w:history="1">
        <w:r w:rsidR="006A4B5B" w:rsidRPr="009270C3">
          <w:rPr>
            <w:rStyle w:val="Hyperlink"/>
            <w:noProof/>
          </w:rPr>
          <w:t>Figure 6</w:t>
        </w:r>
        <w:r w:rsidR="006A4B5B" w:rsidRPr="009270C3">
          <w:rPr>
            <w:rStyle w:val="Hyperlink"/>
            <w:noProof/>
          </w:rPr>
          <w:noBreakHyphen/>
          <w:t>15 Positioning and securing of the footwear on the supporting platforms for midfoot torsion loading A medial aspect B Lateral aspect. 1, Rotating platform; 2, Torque measurement platform.</w:t>
        </w:r>
        <w:r w:rsidR="006A4B5B">
          <w:rPr>
            <w:noProof/>
            <w:webHidden/>
          </w:rPr>
          <w:tab/>
        </w:r>
        <w:r w:rsidR="006A4B5B">
          <w:rPr>
            <w:noProof/>
            <w:webHidden/>
          </w:rPr>
          <w:fldChar w:fldCharType="begin"/>
        </w:r>
        <w:r w:rsidR="006A4B5B">
          <w:rPr>
            <w:noProof/>
            <w:webHidden/>
          </w:rPr>
          <w:instrText xml:space="preserve"> PAGEREF _Toc156393218 \h </w:instrText>
        </w:r>
        <w:r w:rsidR="006A4B5B">
          <w:rPr>
            <w:noProof/>
            <w:webHidden/>
          </w:rPr>
        </w:r>
        <w:r w:rsidR="006A4B5B">
          <w:rPr>
            <w:noProof/>
            <w:webHidden/>
          </w:rPr>
          <w:fldChar w:fldCharType="separate"/>
        </w:r>
        <w:r w:rsidR="000A1D07">
          <w:rPr>
            <w:noProof/>
            <w:webHidden/>
          </w:rPr>
          <w:t>173</w:t>
        </w:r>
        <w:r w:rsidR="006A4B5B">
          <w:rPr>
            <w:noProof/>
            <w:webHidden/>
          </w:rPr>
          <w:fldChar w:fldCharType="end"/>
        </w:r>
      </w:hyperlink>
    </w:p>
    <w:p w14:paraId="1D1D2697" w14:textId="5610FA65"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19" w:history="1">
        <w:r w:rsidR="006A4B5B" w:rsidRPr="009270C3">
          <w:rPr>
            <w:rStyle w:val="Hyperlink"/>
            <w:noProof/>
          </w:rPr>
          <w:t>Figure 6</w:t>
        </w:r>
        <w:r w:rsidR="006A4B5B" w:rsidRPr="009270C3">
          <w:rPr>
            <w:rStyle w:val="Hyperlink"/>
            <w:noProof/>
          </w:rPr>
          <w:noBreakHyphen/>
          <w:t>16 Midfoot torsion loading A 0° position B 20° Inversion C 20° Eversion</w:t>
        </w:r>
        <w:r w:rsidR="006A4B5B">
          <w:rPr>
            <w:noProof/>
            <w:webHidden/>
          </w:rPr>
          <w:tab/>
        </w:r>
        <w:r w:rsidR="006A4B5B">
          <w:rPr>
            <w:noProof/>
            <w:webHidden/>
          </w:rPr>
          <w:fldChar w:fldCharType="begin"/>
        </w:r>
        <w:r w:rsidR="006A4B5B">
          <w:rPr>
            <w:noProof/>
            <w:webHidden/>
          </w:rPr>
          <w:instrText xml:space="preserve"> PAGEREF _Toc156393219 \h </w:instrText>
        </w:r>
        <w:r w:rsidR="006A4B5B">
          <w:rPr>
            <w:noProof/>
            <w:webHidden/>
          </w:rPr>
        </w:r>
        <w:r w:rsidR="006A4B5B">
          <w:rPr>
            <w:noProof/>
            <w:webHidden/>
          </w:rPr>
          <w:fldChar w:fldCharType="separate"/>
        </w:r>
        <w:r w:rsidR="000A1D07">
          <w:rPr>
            <w:noProof/>
            <w:webHidden/>
          </w:rPr>
          <w:t>174</w:t>
        </w:r>
        <w:r w:rsidR="006A4B5B">
          <w:rPr>
            <w:noProof/>
            <w:webHidden/>
          </w:rPr>
          <w:fldChar w:fldCharType="end"/>
        </w:r>
      </w:hyperlink>
    </w:p>
    <w:p w14:paraId="025E2A5A" w14:textId="3470E58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0" w:history="1">
        <w:r w:rsidR="006A4B5B" w:rsidRPr="009270C3">
          <w:rPr>
            <w:rStyle w:val="Hyperlink"/>
            <w:noProof/>
          </w:rPr>
          <w:t>Figure 6</w:t>
        </w:r>
        <w:r w:rsidR="006A4B5B" w:rsidRPr="009270C3">
          <w:rPr>
            <w:rStyle w:val="Hyperlink"/>
            <w:noProof/>
          </w:rPr>
          <w:noBreakHyphen/>
          <w:t>17 Shank and ankle frame model for Ankle Inversion and eversion; (1) Rotating frame; (2) Shank and ankle representative model; (3) Torque measurement platform.</w:t>
        </w:r>
        <w:r w:rsidR="006A4B5B">
          <w:rPr>
            <w:noProof/>
            <w:webHidden/>
          </w:rPr>
          <w:tab/>
        </w:r>
        <w:r w:rsidR="006A4B5B">
          <w:rPr>
            <w:noProof/>
            <w:webHidden/>
          </w:rPr>
          <w:fldChar w:fldCharType="begin"/>
        </w:r>
        <w:r w:rsidR="006A4B5B">
          <w:rPr>
            <w:noProof/>
            <w:webHidden/>
          </w:rPr>
          <w:instrText xml:space="preserve"> PAGEREF _Toc156393220 \h </w:instrText>
        </w:r>
        <w:r w:rsidR="006A4B5B">
          <w:rPr>
            <w:noProof/>
            <w:webHidden/>
          </w:rPr>
        </w:r>
        <w:r w:rsidR="006A4B5B">
          <w:rPr>
            <w:noProof/>
            <w:webHidden/>
          </w:rPr>
          <w:fldChar w:fldCharType="separate"/>
        </w:r>
        <w:r w:rsidR="000A1D07">
          <w:rPr>
            <w:noProof/>
            <w:webHidden/>
          </w:rPr>
          <w:t>175</w:t>
        </w:r>
        <w:r w:rsidR="006A4B5B">
          <w:rPr>
            <w:noProof/>
            <w:webHidden/>
          </w:rPr>
          <w:fldChar w:fldCharType="end"/>
        </w:r>
      </w:hyperlink>
    </w:p>
    <w:p w14:paraId="718B7AB6" w14:textId="35D1DDF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1" w:history="1">
        <w:r w:rsidR="006A4B5B" w:rsidRPr="009270C3">
          <w:rPr>
            <w:rStyle w:val="Hyperlink"/>
            <w:noProof/>
          </w:rPr>
          <w:t>Figure 6</w:t>
        </w:r>
        <w:r w:rsidR="006A4B5B" w:rsidRPr="009270C3">
          <w:rPr>
            <w:rStyle w:val="Hyperlink"/>
            <w:noProof/>
          </w:rPr>
          <w:noBreakHyphen/>
          <w:t>18 Alignment of the tapered edge of the shank model along the rotating axis of the system, 1 tapered edge of the shank model, 2 Axis of the rotating system.</w:t>
        </w:r>
        <w:r w:rsidR="006A4B5B">
          <w:rPr>
            <w:noProof/>
            <w:webHidden/>
          </w:rPr>
          <w:tab/>
        </w:r>
        <w:r w:rsidR="006A4B5B">
          <w:rPr>
            <w:noProof/>
            <w:webHidden/>
          </w:rPr>
          <w:fldChar w:fldCharType="begin"/>
        </w:r>
        <w:r w:rsidR="006A4B5B">
          <w:rPr>
            <w:noProof/>
            <w:webHidden/>
          </w:rPr>
          <w:instrText xml:space="preserve"> PAGEREF _Toc156393221 \h </w:instrText>
        </w:r>
        <w:r w:rsidR="006A4B5B">
          <w:rPr>
            <w:noProof/>
            <w:webHidden/>
          </w:rPr>
        </w:r>
        <w:r w:rsidR="006A4B5B">
          <w:rPr>
            <w:noProof/>
            <w:webHidden/>
          </w:rPr>
          <w:fldChar w:fldCharType="separate"/>
        </w:r>
        <w:r w:rsidR="000A1D07">
          <w:rPr>
            <w:noProof/>
            <w:webHidden/>
          </w:rPr>
          <w:t>176</w:t>
        </w:r>
        <w:r w:rsidR="006A4B5B">
          <w:rPr>
            <w:noProof/>
            <w:webHidden/>
          </w:rPr>
          <w:fldChar w:fldCharType="end"/>
        </w:r>
      </w:hyperlink>
    </w:p>
    <w:p w14:paraId="0EEF84EB" w14:textId="72AF5D0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2" w:history="1">
        <w:r w:rsidR="006A4B5B" w:rsidRPr="009270C3">
          <w:rPr>
            <w:rStyle w:val="Hyperlink"/>
            <w:noProof/>
          </w:rPr>
          <w:t>Figure 6</w:t>
        </w:r>
        <w:r w:rsidR="006A4B5B" w:rsidRPr="009270C3">
          <w:rPr>
            <w:rStyle w:val="Hyperlink"/>
            <w:noProof/>
          </w:rPr>
          <w:noBreakHyphen/>
          <w:t>19 Alignment of the long axis of the footwear along the axis of the rotating system (1) Axis of the rotating system</w:t>
        </w:r>
        <w:r w:rsidR="006A4B5B">
          <w:rPr>
            <w:noProof/>
            <w:webHidden/>
          </w:rPr>
          <w:tab/>
        </w:r>
        <w:r w:rsidR="006A4B5B">
          <w:rPr>
            <w:noProof/>
            <w:webHidden/>
          </w:rPr>
          <w:fldChar w:fldCharType="begin"/>
        </w:r>
        <w:r w:rsidR="006A4B5B">
          <w:rPr>
            <w:noProof/>
            <w:webHidden/>
          </w:rPr>
          <w:instrText xml:space="preserve"> PAGEREF _Toc156393222 \h </w:instrText>
        </w:r>
        <w:r w:rsidR="006A4B5B">
          <w:rPr>
            <w:noProof/>
            <w:webHidden/>
          </w:rPr>
        </w:r>
        <w:r w:rsidR="006A4B5B">
          <w:rPr>
            <w:noProof/>
            <w:webHidden/>
          </w:rPr>
          <w:fldChar w:fldCharType="separate"/>
        </w:r>
        <w:r w:rsidR="000A1D07">
          <w:rPr>
            <w:noProof/>
            <w:webHidden/>
          </w:rPr>
          <w:t>176</w:t>
        </w:r>
        <w:r w:rsidR="006A4B5B">
          <w:rPr>
            <w:noProof/>
            <w:webHidden/>
          </w:rPr>
          <w:fldChar w:fldCharType="end"/>
        </w:r>
      </w:hyperlink>
    </w:p>
    <w:p w14:paraId="15CAEC0A" w14:textId="072DD6C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3" w:history="1">
        <w:r w:rsidR="006A4B5B" w:rsidRPr="009270C3">
          <w:rPr>
            <w:rStyle w:val="Hyperlink"/>
            <w:noProof/>
          </w:rPr>
          <w:t>Figure 6</w:t>
        </w:r>
        <w:r w:rsidR="006A4B5B" w:rsidRPr="009270C3">
          <w:rPr>
            <w:rStyle w:val="Hyperlink"/>
            <w:noProof/>
          </w:rPr>
          <w:noBreakHyphen/>
          <w:t>20 Positioning of ankle shank rotating frame in test footwear, (1) Shank ankle representative model, 2 Torque measurement footwear support platform</w:t>
        </w:r>
        <w:r w:rsidR="006A4B5B">
          <w:rPr>
            <w:noProof/>
            <w:webHidden/>
          </w:rPr>
          <w:tab/>
        </w:r>
        <w:r w:rsidR="006A4B5B">
          <w:rPr>
            <w:noProof/>
            <w:webHidden/>
          </w:rPr>
          <w:fldChar w:fldCharType="begin"/>
        </w:r>
        <w:r w:rsidR="006A4B5B">
          <w:rPr>
            <w:noProof/>
            <w:webHidden/>
          </w:rPr>
          <w:instrText xml:space="preserve"> PAGEREF _Toc156393223 \h </w:instrText>
        </w:r>
        <w:r w:rsidR="006A4B5B">
          <w:rPr>
            <w:noProof/>
            <w:webHidden/>
          </w:rPr>
        </w:r>
        <w:r w:rsidR="006A4B5B">
          <w:rPr>
            <w:noProof/>
            <w:webHidden/>
          </w:rPr>
          <w:fldChar w:fldCharType="separate"/>
        </w:r>
        <w:r w:rsidR="000A1D07">
          <w:rPr>
            <w:noProof/>
            <w:webHidden/>
          </w:rPr>
          <w:t>177</w:t>
        </w:r>
        <w:r w:rsidR="006A4B5B">
          <w:rPr>
            <w:noProof/>
            <w:webHidden/>
          </w:rPr>
          <w:fldChar w:fldCharType="end"/>
        </w:r>
      </w:hyperlink>
    </w:p>
    <w:p w14:paraId="24CDE5BF" w14:textId="6056F87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4" w:history="1">
        <w:r w:rsidR="006A4B5B" w:rsidRPr="009270C3">
          <w:rPr>
            <w:rStyle w:val="Hyperlink"/>
            <w:noProof/>
          </w:rPr>
          <w:t>Figure 6</w:t>
        </w:r>
        <w:r w:rsidR="006A4B5B" w:rsidRPr="009270C3">
          <w:rPr>
            <w:rStyle w:val="Hyperlink"/>
            <w:noProof/>
          </w:rPr>
          <w:noBreakHyphen/>
          <w:t>21 Positioning of the rotating frame ankle and shank model and securing of the footwear on the torque measurement support platform for Ankle inversion/eversion loading. A Medial view C Lateral view, 1 Rotating frame, 2 Torque measurement platform</w:t>
        </w:r>
        <w:r w:rsidR="006A4B5B">
          <w:rPr>
            <w:noProof/>
            <w:webHidden/>
          </w:rPr>
          <w:tab/>
        </w:r>
        <w:r w:rsidR="006A4B5B">
          <w:rPr>
            <w:noProof/>
            <w:webHidden/>
          </w:rPr>
          <w:fldChar w:fldCharType="begin"/>
        </w:r>
        <w:r w:rsidR="006A4B5B">
          <w:rPr>
            <w:noProof/>
            <w:webHidden/>
          </w:rPr>
          <w:instrText xml:space="preserve"> PAGEREF _Toc156393224 \h </w:instrText>
        </w:r>
        <w:r w:rsidR="006A4B5B">
          <w:rPr>
            <w:noProof/>
            <w:webHidden/>
          </w:rPr>
        </w:r>
        <w:r w:rsidR="006A4B5B">
          <w:rPr>
            <w:noProof/>
            <w:webHidden/>
          </w:rPr>
          <w:fldChar w:fldCharType="separate"/>
        </w:r>
        <w:r w:rsidR="000A1D07">
          <w:rPr>
            <w:noProof/>
            <w:webHidden/>
          </w:rPr>
          <w:t>178</w:t>
        </w:r>
        <w:r w:rsidR="006A4B5B">
          <w:rPr>
            <w:noProof/>
            <w:webHidden/>
          </w:rPr>
          <w:fldChar w:fldCharType="end"/>
        </w:r>
      </w:hyperlink>
    </w:p>
    <w:p w14:paraId="09F38703" w14:textId="7C12495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5" w:history="1">
        <w:r w:rsidR="006A4B5B" w:rsidRPr="009270C3">
          <w:rPr>
            <w:rStyle w:val="Hyperlink"/>
            <w:noProof/>
          </w:rPr>
          <w:t>Figure 6</w:t>
        </w:r>
        <w:r w:rsidR="006A4B5B" w:rsidRPr="009270C3">
          <w:rPr>
            <w:rStyle w:val="Hyperlink"/>
            <w:noProof/>
          </w:rPr>
          <w:noBreakHyphen/>
          <w:t>22 Ankle inversion/Eversion loading A 0° Position B 20° Inversion C 20° Eversion</w:t>
        </w:r>
        <w:r w:rsidR="006A4B5B">
          <w:rPr>
            <w:noProof/>
            <w:webHidden/>
          </w:rPr>
          <w:tab/>
        </w:r>
        <w:r w:rsidR="006A4B5B">
          <w:rPr>
            <w:noProof/>
            <w:webHidden/>
          </w:rPr>
          <w:fldChar w:fldCharType="begin"/>
        </w:r>
        <w:r w:rsidR="006A4B5B">
          <w:rPr>
            <w:noProof/>
            <w:webHidden/>
          </w:rPr>
          <w:instrText xml:space="preserve"> PAGEREF _Toc156393225 \h </w:instrText>
        </w:r>
        <w:r w:rsidR="006A4B5B">
          <w:rPr>
            <w:noProof/>
            <w:webHidden/>
          </w:rPr>
        </w:r>
        <w:r w:rsidR="006A4B5B">
          <w:rPr>
            <w:noProof/>
            <w:webHidden/>
          </w:rPr>
          <w:fldChar w:fldCharType="separate"/>
        </w:r>
        <w:r w:rsidR="000A1D07">
          <w:rPr>
            <w:noProof/>
            <w:webHidden/>
          </w:rPr>
          <w:t>179</w:t>
        </w:r>
        <w:r w:rsidR="006A4B5B">
          <w:rPr>
            <w:noProof/>
            <w:webHidden/>
          </w:rPr>
          <w:fldChar w:fldCharType="end"/>
        </w:r>
      </w:hyperlink>
    </w:p>
    <w:p w14:paraId="5E8F4186" w14:textId="1C2627F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6" w:history="1">
        <w:r w:rsidR="006A4B5B" w:rsidRPr="009270C3">
          <w:rPr>
            <w:rStyle w:val="Hyperlink"/>
            <w:noProof/>
          </w:rPr>
          <w:t>Figure 6</w:t>
        </w:r>
        <w:r w:rsidR="006A4B5B" w:rsidRPr="009270C3">
          <w:rPr>
            <w:rStyle w:val="Hyperlink"/>
            <w:noProof/>
          </w:rPr>
          <w:noBreakHyphen/>
          <w:t>23 Alignment of the tapered edge of the shank model perpendicular to the rotating axis of the system, 1 tapered edge of the shank model, 2 Axis of the rotating system</w:t>
        </w:r>
        <w:r w:rsidR="006A4B5B">
          <w:rPr>
            <w:noProof/>
            <w:webHidden/>
          </w:rPr>
          <w:tab/>
        </w:r>
        <w:r w:rsidR="006A4B5B">
          <w:rPr>
            <w:noProof/>
            <w:webHidden/>
          </w:rPr>
          <w:fldChar w:fldCharType="begin"/>
        </w:r>
        <w:r w:rsidR="006A4B5B">
          <w:rPr>
            <w:noProof/>
            <w:webHidden/>
          </w:rPr>
          <w:instrText xml:space="preserve"> PAGEREF _Toc156393226 \h </w:instrText>
        </w:r>
        <w:r w:rsidR="006A4B5B">
          <w:rPr>
            <w:noProof/>
            <w:webHidden/>
          </w:rPr>
        </w:r>
        <w:r w:rsidR="006A4B5B">
          <w:rPr>
            <w:noProof/>
            <w:webHidden/>
          </w:rPr>
          <w:fldChar w:fldCharType="separate"/>
        </w:r>
        <w:r w:rsidR="000A1D07">
          <w:rPr>
            <w:noProof/>
            <w:webHidden/>
          </w:rPr>
          <w:t>180</w:t>
        </w:r>
        <w:r w:rsidR="006A4B5B">
          <w:rPr>
            <w:noProof/>
            <w:webHidden/>
          </w:rPr>
          <w:fldChar w:fldCharType="end"/>
        </w:r>
      </w:hyperlink>
    </w:p>
    <w:p w14:paraId="38D19DCD" w14:textId="061D13C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7" w:history="1">
        <w:r w:rsidR="006A4B5B" w:rsidRPr="009270C3">
          <w:rPr>
            <w:rStyle w:val="Hyperlink"/>
            <w:noProof/>
          </w:rPr>
          <w:t>Figure 6</w:t>
        </w:r>
        <w:r w:rsidR="006A4B5B" w:rsidRPr="009270C3">
          <w:rPr>
            <w:rStyle w:val="Hyperlink"/>
            <w:noProof/>
          </w:rPr>
          <w:noBreakHyphen/>
          <w:t>24 Alignment of the long footwear axis (dotted line) perpendicular to the rotating platform axis (solid line).</w:t>
        </w:r>
        <w:r w:rsidR="006A4B5B">
          <w:rPr>
            <w:noProof/>
            <w:webHidden/>
          </w:rPr>
          <w:tab/>
        </w:r>
        <w:r w:rsidR="006A4B5B">
          <w:rPr>
            <w:noProof/>
            <w:webHidden/>
          </w:rPr>
          <w:fldChar w:fldCharType="begin"/>
        </w:r>
        <w:r w:rsidR="006A4B5B">
          <w:rPr>
            <w:noProof/>
            <w:webHidden/>
          </w:rPr>
          <w:instrText xml:space="preserve"> PAGEREF _Toc156393227 \h </w:instrText>
        </w:r>
        <w:r w:rsidR="006A4B5B">
          <w:rPr>
            <w:noProof/>
            <w:webHidden/>
          </w:rPr>
        </w:r>
        <w:r w:rsidR="006A4B5B">
          <w:rPr>
            <w:noProof/>
            <w:webHidden/>
          </w:rPr>
          <w:fldChar w:fldCharType="separate"/>
        </w:r>
        <w:r w:rsidR="000A1D07">
          <w:rPr>
            <w:noProof/>
            <w:webHidden/>
          </w:rPr>
          <w:t>181</w:t>
        </w:r>
        <w:r w:rsidR="006A4B5B">
          <w:rPr>
            <w:noProof/>
            <w:webHidden/>
          </w:rPr>
          <w:fldChar w:fldCharType="end"/>
        </w:r>
      </w:hyperlink>
    </w:p>
    <w:p w14:paraId="5C9F9F6E" w14:textId="052F019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8" w:history="1">
        <w:r w:rsidR="006A4B5B" w:rsidRPr="009270C3">
          <w:rPr>
            <w:rStyle w:val="Hyperlink"/>
            <w:noProof/>
          </w:rPr>
          <w:t>Figure 6</w:t>
        </w:r>
        <w:r w:rsidR="006A4B5B" w:rsidRPr="009270C3">
          <w:rPr>
            <w:rStyle w:val="Hyperlink"/>
            <w:noProof/>
          </w:rPr>
          <w:noBreakHyphen/>
          <w:t>25 Positioning of the rotating frame ankle and shank model and securing of the footwear on the torque support platform for ankle plantar/dorsi flexion loading. A Anterior view, B Posterior view</w:t>
        </w:r>
        <w:r w:rsidR="006A4B5B">
          <w:rPr>
            <w:noProof/>
            <w:webHidden/>
          </w:rPr>
          <w:tab/>
        </w:r>
        <w:r w:rsidR="006A4B5B">
          <w:rPr>
            <w:noProof/>
            <w:webHidden/>
          </w:rPr>
          <w:fldChar w:fldCharType="begin"/>
        </w:r>
        <w:r w:rsidR="006A4B5B">
          <w:rPr>
            <w:noProof/>
            <w:webHidden/>
          </w:rPr>
          <w:instrText xml:space="preserve"> PAGEREF _Toc156393228 \h </w:instrText>
        </w:r>
        <w:r w:rsidR="006A4B5B">
          <w:rPr>
            <w:noProof/>
            <w:webHidden/>
          </w:rPr>
        </w:r>
        <w:r w:rsidR="006A4B5B">
          <w:rPr>
            <w:noProof/>
            <w:webHidden/>
          </w:rPr>
          <w:fldChar w:fldCharType="separate"/>
        </w:r>
        <w:r w:rsidR="000A1D07">
          <w:rPr>
            <w:noProof/>
            <w:webHidden/>
          </w:rPr>
          <w:t>182</w:t>
        </w:r>
        <w:r w:rsidR="006A4B5B">
          <w:rPr>
            <w:noProof/>
            <w:webHidden/>
          </w:rPr>
          <w:fldChar w:fldCharType="end"/>
        </w:r>
      </w:hyperlink>
    </w:p>
    <w:p w14:paraId="72B4369E" w14:textId="07870D65"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29" w:history="1">
        <w:r w:rsidR="006A4B5B" w:rsidRPr="009270C3">
          <w:rPr>
            <w:rStyle w:val="Hyperlink"/>
            <w:noProof/>
          </w:rPr>
          <w:t>Figure 6</w:t>
        </w:r>
        <w:r w:rsidR="006A4B5B" w:rsidRPr="009270C3">
          <w:rPr>
            <w:rStyle w:val="Hyperlink"/>
            <w:noProof/>
          </w:rPr>
          <w:noBreakHyphen/>
          <w:t>26 Ankle plantar/dorsi flexion loading A 0° Position B 20° Plantarflexion C 20° Dorsiflexion</w:t>
        </w:r>
        <w:r w:rsidR="006A4B5B">
          <w:rPr>
            <w:noProof/>
            <w:webHidden/>
          </w:rPr>
          <w:tab/>
        </w:r>
        <w:r w:rsidR="006A4B5B">
          <w:rPr>
            <w:noProof/>
            <w:webHidden/>
          </w:rPr>
          <w:fldChar w:fldCharType="begin"/>
        </w:r>
        <w:r w:rsidR="006A4B5B">
          <w:rPr>
            <w:noProof/>
            <w:webHidden/>
          </w:rPr>
          <w:instrText xml:space="preserve"> PAGEREF _Toc156393229 \h </w:instrText>
        </w:r>
        <w:r w:rsidR="006A4B5B">
          <w:rPr>
            <w:noProof/>
            <w:webHidden/>
          </w:rPr>
        </w:r>
        <w:r w:rsidR="006A4B5B">
          <w:rPr>
            <w:noProof/>
            <w:webHidden/>
          </w:rPr>
          <w:fldChar w:fldCharType="separate"/>
        </w:r>
        <w:r w:rsidR="000A1D07">
          <w:rPr>
            <w:noProof/>
            <w:webHidden/>
          </w:rPr>
          <w:t>182</w:t>
        </w:r>
        <w:r w:rsidR="006A4B5B">
          <w:rPr>
            <w:noProof/>
            <w:webHidden/>
          </w:rPr>
          <w:fldChar w:fldCharType="end"/>
        </w:r>
      </w:hyperlink>
    </w:p>
    <w:p w14:paraId="06A04EAD" w14:textId="13CB3C9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0" w:history="1">
        <w:r w:rsidR="006A4B5B" w:rsidRPr="009270C3">
          <w:rPr>
            <w:rStyle w:val="Hyperlink"/>
            <w:noProof/>
          </w:rPr>
          <w:t>Figure 6</w:t>
        </w:r>
        <w:r w:rsidR="006A4B5B" w:rsidRPr="009270C3">
          <w:rPr>
            <w:rStyle w:val="Hyperlink"/>
            <w:noProof/>
          </w:rPr>
          <w:noBreakHyphen/>
          <w:t>27 Dimensional measures of footwear</w:t>
        </w:r>
        <w:r w:rsidR="006A4B5B">
          <w:rPr>
            <w:noProof/>
            <w:webHidden/>
          </w:rPr>
          <w:tab/>
        </w:r>
        <w:r w:rsidR="006A4B5B">
          <w:rPr>
            <w:noProof/>
            <w:webHidden/>
          </w:rPr>
          <w:fldChar w:fldCharType="begin"/>
        </w:r>
        <w:r w:rsidR="006A4B5B">
          <w:rPr>
            <w:noProof/>
            <w:webHidden/>
          </w:rPr>
          <w:instrText xml:space="preserve"> PAGEREF _Toc156393230 \h </w:instrText>
        </w:r>
        <w:r w:rsidR="006A4B5B">
          <w:rPr>
            <w:noProof/>
            <w:webHidden/>
          </w:rPr>
        </w:r>
        <w:r w:rsidR="006A4B5B">
          <w:rPr>
            <w:noProof/>
            <w:webHidden/>
          </w:rPr>
          <w:fldChar w:fldCharType="separate"/>
        </w:r>
        <w:r w:rsidR="000A1D07">
          <w:rPr>
            <w:noProof/>
            <w:webHidden/>
          </w:rPr>
          <w:t>184</w:t>
        </w:r>
        <w:r w:rsidR="006A4B5B">
          <w:rPr>
            <w:noProof/>
            <w:webHidden/>
          </w:rPr>
          <w:fldChar w:fldCharType="end"/>
        </w:r>
      </w:hyperlink>
    </w:p>
    <w:p w14:paraId="4EF6FF50" w14:textId="3BDBBC0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1" w:history="1">
        <w:r w:rsidR="006A4B5B" w:rsidRPr="009270C3">
          <w:rPr>
            <w:rStyle w:val="Hyperlink"/>
            <w:noProof/>
          </w:rPr>
          <w:t>Figure 6</w:t>
        </w:r>
        <w:r w:rsidR="006A4B5B" w:rsidRPr="009270C3">
          <w:rPr>
            <w:rStyle w:val="Hyperlink"/>
            <w:noProof/>
          </w:rPr>
          <w:noBreakHyphen/>
          <w:t>28 Forefoot flexion loading maximum dorsiflexion torque cycle 1-20.</w:t>
        </w:r>
        <w:r w:rsidR="006A4B5B">
          <w:rPr>
            <w:noProof/>
            <w:webHidden/>
          </w:rPr>
          <w:tab/>
        </w:r>
        <w:r w:rsidR="006A4B5B">
          <w:rPr>
            <w:noProof/>
            <w:webHidden/>
          </w:rPr>
          <w:fldChar w:fldCharType="begin"/>
        </w:r>
        <w:r w:rsidR="006A4B5B">
          <w:rPr>
            <w:noProof/>
            <w:webHidden/>
          </w:rPr>
          <w:instrText xml:space="preserve"> PAGEREF _Toc156393231 \h </w:instrText>
        </w:r>
        <w:r w:rsidR="006A4B5B">
          <w:rPr>
            <w:noProof/>
            <w:webHidden/>
          </w:rPr>
        </w:r>
        <w:r w:rsidR="006A4B5B">
          <w:rPr>
            <w:noProof/>
            <w:webHidden/>
          </w:rPr>
          <w:fldChar w:fldCharType="separate"/>
        </w:r>
        <w:r w:rsidR="000A1D07">
          <w:rPr>
            <w:noProof/>
            <w:webHidden/>
          </w:rPr>
          <w:t>185</w:t>
        </w:r>
        <w:r w:rsidR="006A4B5B">
          <w:rPr>
            <w:noProof/>
            <w:webHidden/>
          </w:rPr>
          <w:fldChar w:fldCharType="end"/>
        </w:r>
      </w:hyperlink>
    </w:p>
    <w:p w14:paraId="74AD904D" w14:textId="38A2132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2" w:history="1">
        <w:r w:rsidR="006A4B5B" w:rsidRPr="009270C3">
          <w:rPr>
            <w:rStyle w:val="Hyperlink"/>
            <w:noProof/>
          </w:rPr>
          <w:t>Figure 6</w:t>
        </w:r>
        <w:r w:rsidR="006A4B5B" w:rsidRPr="009270C3">
          <w:rPr>
            <w:rStyle w:val="Hyperlink"/>
            <w:noProof/>
          </w:rPr>
          <w:noBreakHyphen/>
          <w:t>29 Midfoot torsion maximum inversion and eversion torque cycles 1-20.</w:t>
        </w:r>
        <w:r w:rsidR="006A4B5B">
          <w:rPr>
            <w:noProof/>
            <w:webHidden/>
          </w:rPr>
          <w:tab/>
        </w:r>
        <w:r w:rsidR="006A4B5B">
          <w:rPr>
            <w:noProof/>
            <w:webHidden/>
          </w:rPr>
          <w:fldChar w:fldCharType="begin"/>
        </w:r>
        <w:r w:rsidR="006A4B5B">
          <w:rPr>
            <w:noProof/>
            <w:webHidden/>
          </w:rPr>
          <w:instrText xml:space="preserve"> PAGEREF _Toc156393232 \h </w:instrText>
        </w:r>
        <w:r w:rsidR="006A4B5B">
          <w:rPr>
            <w:noProof/>
            <w:webHidden/>
          </w:rPr>
        </w:r>
        <w:r w:rsidR="006A4B5B">
          <w:rPr>
            <w:noProof/>
            <w:webHidden/>
          </w:rPr>
          <w:fldChar w:fldCharType="separate"/>
        </w:r>
        <w:r w:rsidR="000A1D07">
          <w:rPr>
            <w:noProof/>
            <w:webHidden/>
          </w:rPr>
          <w:t>186</w:t>
        </w:r>
        <w:r w:rsidR="006A4B5B">
          <w:rPr>
            <w:noProof/>
            <w:webHidden/>
          </w:rPr>
          <w:fldChar w:fldCharType="end"/>
        </w:r>
      </w:hyperlink>
    </w:p>
    <w:p w14:paraId="4185DDEC" w14:textId="578B311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3" w:history="1">
        <w:r w:rsidR="006A4B5B" w:rsidRPr="009270C3">
          <w:rPr>
            <w:rStyle w:val="Hyperlink"/>
            <w:noProof/>
          </w:rPr>
          <w:t>Figure 6</w:t>
        </w:r>
        <w:r w:rsidR="006A4B5B" w:rsidRPr="009270C3">
          <w:rPr>
            <w:rStyle w:val="Hyperlink"/>
            <w:noProof/>
          </w:rPr>
          <w:noBreakHyphen/>
          <w:t>30 Ankle inversion/eversion maximum eversion and inversion torque Cycle 1-20.</w:t>
        </w:r>
        <w:r w:rsidR="006A4B5B">
          <w:rPr>
            <w:noProof/>
            <w:webHidden/>
          </w:rPr>
          <w:tab/>
        </w:r>
        <w:r w:rsidR="006A4B5B">
          <w:rPr>
            <w:noProof/>
            <w:webHidden/>
          </w:rPr>
          <w:fldChar w:fldCharType="begin"/>
        </w:r>
        <w:r w:rsidR="006A4B5B">
          <w:rPr>
            <w:noProof/>
            <w:webHidden/>
          </w:rPr>
          <w:instrText xml:space="preserve"> PAGEREF _Toc156393233 \h </w:instrText>
        </w:r>
        <w:r w:rsidR="006A4B5B">
          <w:rPr>
            <w:noProof/>
            <w:webHidden/>
          </w:rPr>
        </w:r>
        <w:r w:rsidR="006A4B5B">
          <w:rPr>
            <w:noProof/>
            <w:webHidden/>
          </w:rPr>
          <w:fldChar w:fldCharType="separate"/>
        </w:r>
        <w:r w:rsidR="000A1D07">
          <w:rPr>
            <w:noProof/>
            <w:webHidden/>
          </w:rPr>
          <w:t>186</w:t>
        </w:r>
        <w:r w:rsidR="006A4B5B">
          <w:rPr>
            <w:noProof/>
            <w:webHidden/>
          </w:rPr>
          <w:fldChar w:fldCharType="end"/>
        </w:r>
      </w:hyperlink>
    </w:p>
    <w:p w14:paraId="479F7BA1" w14:textId="4E959F08"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4" w:history="1">
        <w:r w:rsidR="006A4B5B" w:rsidRPr="009270C3">
          <w:rPr>
            <w:rStyle w:val="Hyperlink"/>
            <w:noProof/>
          </w:rPr>
          <w:t>Figure 6</w:t>
        </w:r>
        <w:r w:rsidR="006A4B5B" w:rsidRPr="009270C3">
          <w:rPr>
            <w:rStyle w:val="Hyperlink"/>
            <w:noProof/>
          </w:rPr>
          <w:noBreakHyphen/>
          <w:t>31 Ankle plantar/dorsi flexion maximum plantarflexion and dorsiflexion torque Cycle 1-20.</w:t>
        </w:r>
        <w:r w:rsidR="006A4B5B">
          <w:rPr>
            <w:noProof/>
            <w:webHidden/>
          </w:rPr>
          <w:tab/>
        </w:r>
        <w:r w:rsidR="006A4B5B">
          <w:rPr>
            <w:noProof/>
            <w:webHidden/>
          </w:rPr>
          <w:fldChar w:fldCharType="begin"/>
        </w:r>
        <w:r w:rsidR="006A4B5B">
          <w:rPr>
            <w:noProof/>
            <w:webHidden/>
          </w:rPr>
          <w:instrText xml:space="preserve"> PAGEREF _Toc156393234 \h </w:instrText>
        </w:r>
        <w:r w:rsidR="006A4B5B">
          <w:rPr>
            <w:noProof/>
            <w:webHidden/>
          </w:rPr>
        </w:r>
        <w:r w:rsidR="006A4B5B">
          <w:rPr>
            <w:noProof/>
            <w:webHidden/>
          </w:rPr>
          <w:fldChar w:fldCharType="separate"/>
        </w:r>
        <w:r w:rsidR="000A1D07">
          <w:rPr>
            <w:noProof/>
            <w:webHidden/>
          </w:rPr>
          <w:t>187</w:t>
        </w:r>
        <w:r w:rsidR="006A4B5B">
          <w:rPr>
            <w:noProof/>
            <w:webHidden/>
          </w:rPr>
          <w:fldChar w:fldCharType="end"/>
        </w:r>
      </w:hyperlink>
    </w:p>
    <w:p w14:paraId="4C56A19C" w14:textId="7C2FE9F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5" w:history="1">
        <w:r w:rsidR="006A4B5B" w:rsidRPr="009270C3">
          <w:rPr>
            <w:rStyle w:val="Hyperlink"/>
            <w:noProof/>
          </w:rPr>
          <w:t>Figure 6</w:t>
        </w:r>
        <w:r w:rsidR="006A4B5B" w:rsidRPr="009270C3">
          <w:rPr>
            <w:rStyle w:val="Hyperlink"/>
            <w:noProof/>
          </w:rPr>
          <w:noBreakHyphen/>
          <w:t>32 Forefoot Flexion Ratio of Maximum Dorsiflexion Torque Successive Means Test Run 1-10 to mean of 10th test run</w:t>
        </w:r>
        <w:r w:rsidR="006A4B5B">
          <w:rPr>
            <w:noProof/>
            <w:webHidden/>
          </w:rPr>
          <w:tab/>
        </w:r>
        <w:r w:rsidR="006A4B5B">
          <w:rPr>
            <w:noProof/>
            <w:webHidden/>
          </w:rPr>
          <w:fldChar w:fldCharType="begin"/>
        </w:r>
        <w:r w:rsidR="006A4B5B">
          <w:rPr>
            <w:noProof/>
            <w:webHidden/>
          </w:rPr>
          <w:instrText xml:space="preserve"> PAGEREF _Toc156393235 \h </w:instrText>
        </w:r>
        <w:r w:rsidR="006A4B5B">
          <w:rPr>
            <w:noProof/>
            <w:webHidden/>
          </w:rPr>
        </w:r>
        <w:r w:rsidR="006A4B5B">
          <w:rPr>
            <w:noProof/>
            <w:webHidden/>
          </w:rPr>
          <w:fldChar w:fldCharType="separate"/>
        </w:r>
        <w:r w:rsidR="000A1D07">
          <w:rPr>
            <w:noProof/>
            <w:webHidden/>
          </w:rPr>
          <w:t>189</w:t>
        </w:r>
        <w:r w:rsidR="006A4B5B">
          <w:rPr>
            <w:noProof/>
            <w:webHidden/>
          </w:rPr>
          <w:fldChar w:fldCharType="end"/>
        </w:r>
      </w:hyperlink>
    </w:p>
    <w:p w14:paraId="3282BA82" w14:textId="0EB48432"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6" w:history="1">
        <w:r w:rsidR="006A4B5B" w:rsidRPr="009270C3">
          <w:rPr>
            <w:rStyle w:val="Hyperlink"/>
            <w:noProof/>
          </w:rPr>
          <w:t>Figure 6</w:t>
        </w:r>
        <w:r w:rsidR="006A4B5B" w:rsidRPr="009270C3">
          <w:rPr>
            <w:rStyle w:val="Hyperlink"/>
            <w:noProof/>
          </w:rPr>
          <w:noBreakHyphen/>
          <w:t>33 Midfoot Torsion Ratio of Maximum Inversion Eversion Torque Successive Means Test Run 1-10 to mean of 10th test run</w:t>
        </w:r>
        <w:r w:rsidR="006A4B5B">
          <w:rPr>
            <w:noProof/>
            <w:webHidden/>
          </w:rPr>
          <w:tab/>
        </w:r>
        <w:r w:rsidR="006A4B5B">
          <w:rPr>
            <w:noProof/>
            <w:webHidden/>
          </w:rPr>
          <w:fldChar w:fldCharType="begin"/>
        </w:r>
        <w:r w:rsidR="006A4B5B">
          <w:rPr>
            <w:noProof/>
            <w:webHidden/>
          </w:rPr>
          <w:instrText xml:space="preserve"> PAGEREF _Toc156393236 \h </w:instrText>
        </w:r>
        <w:r w:rsidR="006A4B5B">
          <w:rPr>
            <w:noProof/>
            <w:webHidden/>
          </w:rPr>
        </w:r>
        <w:r w:rsidR="006A4B5B">
          <w:rPr>
            <w:noProof/>
            <w:webHidden/>
          </w:rPr>
          <w:fldChar w:fldCharType="separate"/>
        </w:r>
        <w:r w:rsidR="000A1D07">
          <w:rPr>
            <w:noProof/>
            <w:webHidden/>
          </w:rPr>
          <w:t>189</w:t>
        </w:r>
        <w:r w:rsidR="006A4B5B">
          <w:rPr>
            <w:noProof/>
            <w:webHidden/>
          </w:rPr>
          <w:fldChar w:fldCharType="end"/>
        </w:r>
      </w:hyperlink>
    </w:p>
    <w:p w14:paraId="5C39E916" w14:textId="7CA5093D"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7" w:history="1">
        <w:r w:rsidR="006A4B5B" w:rsidRPr="009270C3">
          <w:rPr>
            <w:rStyle w:val="Hyperlink"/>
            <w:noProof/>
          </w:rPr>
          <w:t>Figure 6</w:t>
        </w:r>
        <w:r w:rsidR="006A4B5B" w:rsidRPr="009270C3">
          <w:rPr>
            <w:rStyle w:val="Hyperlink"/>
            <w:noProof/>
          </w:rPr>
          <w:noBreakHyphen/>
          <w:t>34 Ankle Inversion Eversion Ratio of Maximum Inversion Eversion Torque Successive Means Test Run 1-10 to mean of the 10th test run</w:t>
        </w:r>
        <w:r w:rsidR="006A4B5B">
          <w:rPr>
            <w:noProof/>
            <w:webHidden/>
          </w:rPr>
          <w:tab/>
        </w:r>
        <w:r w:rsidR="006A4B5B">
          <w:rPr>
            <w:noProof/>
            <w:webHidden/>
          </w:rPr>
          <w:fldChar w:fldCharType="begin"/>
        </w:r>
        <w:r w:rsidR="006A4B5B">
          <w:rPr>
            <w:noProof/>
            <w:webHidden/>
          </w:rPr>
          <w:instrText xml:space="preserve"> PAGEREF _Toc156393237 \h </w:instrText>
        </w:r>
        <w:r w:rsidR="006A4B5B">
          <w:rPr>
            <w:noProof/>
            <w:webHidden/>
          </w:rPr>
        </w:r>
        <w:r w:rsidR="006A4B5B">
          <w:rPr>
            <w:noProof/>
            <w:webHidden/>
          </w:rPr>
          <w:fldChar w:fldCharType="separate"/>
        </w:r>
        <w:r w:rsidR="000A1D07">
          <w:rPr>
            <w:noProof/>
            <w:webHidden/>
          </w:rPr>
          <w:t>190</w:t>
        </w:r>
        <w:r w:rsidR="006A4B5B">
          <w:rPr>
            <w:noProof/>
            <w:webHidden/>
          </w:rPr>
          <w:fldChar w:fldCharType="end"/>
        </w:r>
      </w:hyperlink>
    </w:p>
    <w:p w14:paraId="34AFE55B" w14:textId="7C5B6122"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8" w:history="1">
        <w:r w:rsidR="006A4B5B" w:rsidRPr="009270C3">
          <w:rPr>
            <w:rStyle w:val="Hyperlink"/>
            <w:noProof/>
          </w:rPr>
          <w:t>Figure 6</w:t>
        </w:r>
        <w:r w:rsidR="006A4B5B" w:rsidRPr="009270C3">
          <w:rPr>
            <w:rStyle w:val="Hyperlink"/>
            <w:noProof/>
          </w:rPr>
          <w:noBreakHyphen/>
          <w:t>35 Ankle Plantarflexion Dorsiflexion Ratio of Maximum Dorsiflexion Plantarflexion Torque Successive Means Test Run 1-10 to mean of the 10th test run</w:t>
        </w:r>
        <w:r w:rsidR="006A4B5B">
          <w:rPr>
            <w:noProof/>
            <w:webHidden/>
          </w:rPr>
          <w:tab/>
        </w:r>
        <w:r w:rsidR="006A4B5B">
          <w:rPr>
            <w:noProof/>
            <w:webHidden/>
          </w:rPr>
          <w:fldChar w:fldCharType="begin"/>
        </w:r>
        <w:r w:rsidR="006A4B5B">
          <w:rPr>
            <w:noProof/>
            <w:webHidden/>
          </w:rPr>
          <w:instrText xml:space="preserve"> PAGEREF _Toc156393238 \h </w:instrText>
        </w:r>
        <w:r w:rsidR="006A4B5B">
          <w:rPr>
            <w:noProof/>
            <w:webHidden/>
          </w:rPr>
        </w:r>
        <w:r w:rsidR="006A4B5B">
          <w:rPr>
            <w:noProof/>
            <w:webHidden/>
          </w:rPr>
          <w:fldChar w:fldCharType="separate"/>
        </w:r>
        <w:r w:rsidR="000A1D07">
          <w:rPr>
            <w:noProof/>
            <w:webHidden/>
          </w:rPr>
          <w:t>190</w:t>
        </w:r>
        <w:r w:rsidR="006A4B5B">
          <w:rPr>
            <w:noProof/>
            <w:webHidden/>
          </w:rPr>
          <w:fldChar w:fldCharType="end"/>
        </w:r>
      </w:hyperlink>
    </w:p>
    <w:p w14:paraId="5AFEB145" w14:textId="624F7B96"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39" w:history="1">
        <w:r w:rsidR="006A4B5B" w:rsidRPr="009270C3">
          <w:rPr>
            <w:rStyle w:val="Hyperlink"/>
            <w:noProof/>
          </w:rPr>
          <w:t>Figure 7</w:t>
        </w:r>
        <w:r w:rsidR="006A4B5B" w:rsidRPr="009270C3">
          <w:rPr>
            <w:rStyle w:val="Hyperlink"/>
            <w:noProof/>
          </w:rPr>
          <w:noBreakHyphen/>
          <w:t>1 Nimco OSSTF design modifications N1, Standard, N2 Increased height and length of heel counter, N3 Velcro fastening, N4 Increased topline height, N5 PU outsole with solid midfoot infill, N6 PU/Rubber outsole with solid midfoot infill</w:t>
        </w:r>
        <w:r w:rsidR="006A4B5B">
          <w:rPr>
            <w:noProof/>
            <w:webHidden/>
          </w:rPr>
          <w:tab/>
        </w:r>
        <w:r w:rsidR="006A4B5B">
          <w:rPr>
            <w:noProof/>
            <w:webHidden/>
          </w:rPr>
          <w:fldChar w:fldCharType="begin"/>
        </w:r>
        <w:r w:rsidR="006A4B5B">
          <w:rPr>
            <w:noProof/>
            <w:webHidden/>
          </w:rPr>
          <w:instrText xml:space="preserve"> PAGEREF _Toc156393239 \h </w:instrText>
        </w:r>
        <w:r w:rsidR="006A4B5B">
          <w:rPr>
            <w:noProof/>
            <w:webHidden/>
          </w:rPr>
        </w:r>
        <w:r w:rsidR="006A4B5B">
          <w:rPr>
            <w:noProof/>
            <w:webHidden/>
          </w:rPr>
          <w:fldChar w:fldCharType="separate"/>
        </w:r>
        <w:r w:rsidR="000A1D07">
          <w:rPr>
            <w:noProof/>
            <w:webHidden/>
          </w:rPr>
          <w:t>200</w:t>
        </w:r>
        <w:r w:rsidR="006A4B5B">
          <w:rPr>
            <w:noProof/>
            <w:webHidden/>
          </w:rPr>
          <w:fldChar w:fldCharType="end"/>
        </w:r>
      </w:hyperlink>
    </w:p>
    <w:p w14:paraId="77E37C67" w14:textId="7AADDA5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0" w:history="1">
        <w:r w:rsidR="006A4B5B" w:rsidRPr="009270C3">
          <w:rPr>
            <w:rStyle w:val="Hyperlink"/>
            <w:noProof/>
          </w:rPr>
          <w:t>Figure 7</w:t>
        </w:r>
        <w:r w:rsidR="006A4B5B" w:rsidRPr="009270C3">
          <w:rPr>
            <w:rStyle w:val="Hyperlink"/>
            <w:noProof/>
          </w:rPr>
          <w:noBreakHyphen/>
          <w:t>2 A) Outsole with solid midfoot infill, B) Outsole with a stepped heel section</w:t>
        </w:r>
        <w:r w:rsidR="006A4B5B">
          <w:rPr>
            <w:noProof/>
            <w:webHidden/>
          </w:rPr>
          <w:tab/>
        </w:r>
        <w:r w:rsidR="006A4B5B">
          <w:rPr>
            <w:noProof/>
            <w:webHidden/>
          </w:rPr>
          <w:fldChar w:fldCharType="begin"/>
        </w:r>
        <w:r w:rsidR="006A4B5B">
          <w:rPr>
            <w:noProof/>
            <w:webHidden/>
          </w:rPr>
          <w:instrText xml:space="preserve"> PAGEREF _Toc156393240 \h </w:instrText>
        </w:r>
        <w:r w:rsidR="006A4B5B">
          <w:rPr>
            <w:noProof/>
            <w:webHidden/>
          </w:rPr>
        </w:r>
        <w:r w:rsidR="006A4B5B">
          <w:rPr>
            <w:noProof/>
            <w:webHidden/>
          </w:rPr>
          <w:fldChar w:fldCharType="separate"/>
        </w:r>
        <w:r w:rsidR="000A1D07">
          <w:rPr>
            <w:noProof/>
            <w:webHidden/>
          </w:rPr>
          <w:t>200</w:t>
        </w:r>
        <w:r w:rsidR="006A4B5B">
          <w:rPr>
            <w:noProof/>
            <w:webHidden/>
          </w:rPr>
          <w:fldChar w:fldCharType="end"/>
        </w:r>
      </w:hyperlink>
    </w:p>
    <w:p w14:paraId="6D28818A" w14:textId="5ED02EDE"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1" w:history="1">
        <w:r w:rsidR="006A4B5B" w:rsidRPr="009270C3">
          <w:rPr>
            <w:rStyle w:val="Hyperlink"/>
            <w:noProof/>
          </w:rPr>
          <w:t>Figure 7</w:t>
        </w:r>
        <w:r w:rsidR="006A4B5B" w:rsidRPr="009270C3">
          <w:rPr>
            <w:rStyle w:val="Hyperlink"/>
            <w:noProof/>
          </w:rPr>
          <w:noBreakHyphen/>
          <w:t>3 Piedro OSSTF design modifications P1 Standard P2 Increased height and length of heel counter, P3 Velcro fastening, P4 Narrower outsole width</w:t>
        </w:r>
        <w:r w:rsidR="006A4B5B">
          <w:rPr>
            <w:noProof/>
            <w:webHidden/>
          </w:rPr>
          <w:tab/>
        </w:r>
        <w:r w:rsidR="006A4B5B">
          <w:rPr>
            <w:noProof/>
            <w:webHidden/>
          </w:rPr>
          <w:fldChar w:fldCharType="begin"/>
        </w:r>
        <w:r w:rsidR="006A4B5B">
          <w:rPr>
            <w:noProof/>
            <w:webHidden/>
          </w:rPr>
          <w:instrText xml:space="preserve"> PAGEREF _Toc156393241 \h </w:instrText>
        </w:r>
        <w:r w:rsidR="006A4B5B">
          <w:rPr>
            <w:noProof/>
            <w:webHidden/>
          </w:rPr>
        </w:r>
        <w:r w:rsidR="006A4B5B">
          <w:rPr>
            <w:noProof/>
            <w:webHidden/>
          </w:rPr>
          <w:fldChar w:fldCharType="separate"/>
        </w:r>
        <w:r w:rsidR="000A1D07">
          <w:rPr>
            <w:noProof/>
            <w:webHidden/>
          </w:rPr>
          <w:t>201</w:t>
        </w:r>
        <w:r w:rsidR="006A4B5B">
          <w:rPr>
            <w:noProof/>
            <w:webHidden/>
          </w:rPr>
          <w:fldChar w:fldCharType="end"/>
        </w:r>
      </w:hyperlink>
    </w:p>
    <w:p w14:paraId="45FE6A5E" w14:textId="3055702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2" w:history="1">
        <w:r w:rsidR="006A4B5B" w:rsidRPr="009270C3">
          <w:rPr>
            <w:rStyle w:val="Hyperlink"/>
            <w:noProof/>
          </w:rPr>
          <w:t>Figure 7</w:t>
        </w:r>
        <w:r w:rsidR="006A4B5B" w:rsidRPr="009270C3">
          <w:rPr>
            <w:rStyle w:val="Hyperlink"/>
            <w:noProof/>
          </w:rPr>
          <w:noBreakHyphen/>
          <w:t>4 Standard retail children’s boot Kickers Kick Hi Core</w:t>
        </w:r>
        <w:r w:rsidR="006A4B5B">
          <w:rPr>
            <w:noProof/>
            <w:webHidden/>
          </w:rPr>
          <w:tab/>
        </w:r>
        <w:r w:rsidR="006A4B5B">
          <w:rPr>
            <w:noProof/>
            <w:webHidden/>
          </w:rPr>
          <w:fldChar w:fldCharType="begin"/>
        </w:r>
        <w:r w:rsidR="006A4B5B">
          <w:rPr>
            <w:noProof/>
            <w:webHidden/>
          </w:rPr>
          <w:instrText xml:space="preserve"> PAGEREF _Toc156393242 \h </w:instrText>
        </w:r>
        <w:r w:rsidR="006A4B5B">
          <w:rPr>
            <w:noProof/>
            <w:webHidden/>
          </w:rPr>
        </w:r>
        <w:r w:rsidR="006A4B5B">
          <w:rPr>
            <w:noProof/>
            <w:webHidden/>
          </w:rPr>
          <w:fldChar w:fldCharType="separate"/>
        </w:r>
        <w:r w:rsidR="000A1D07">
          <w:rPr>
            <w:noProof/>
            <w:webHidden/>
          </w:rPr>
          <w:t>202</w:t>
        </w:r>
        <w:r w:rsidR="006A4B5B">
          <w:rPr>
            <w:noProof/>
            <w:webHidden/>
          </w:rPr>
          <w:fldChar w:fldCharType="end"/>
        </w:r>
      </w:hyperlink>
    </w:p>
    <w:p w14:paraId="4C436CE4" w14:textId="2534725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3" w:history="1">
        <w:r w:rsidR="006A4B5B" w:rsidRPr="009270C3">
          <w:rPr>
            <w:rStyle w:val="Hyperlink"/>
            <w:noProof/>
          </w:rPr>
          <w:t>Figure 8</w:t>
        </w:r>
        <w:r w:rsidR="006A4B5B" w:rsidRPr="009270C3">
          <w:rPr>
            <w:rStyle w:val="Hyperlink"/>
            <w:noProof/>
          </w:rPr>
          <w:noBreakHyphen/>
          <w:t>1 OSSTF Tool ergonomic questions</w:t>
        </w:r>
        <w:r w:rsidR="006A4B5B">
          <w:rPr>
            <w:noProof/>
            <w:webHidden/>
          </w:rPr>
          <w:tab/>
        </w:r>
        <w:r w:rsidR="006A4B5B">
          <w:rPr>
            <w:noProof/>
            <w:webHidden/>
          </w:rPr>
          <w:fldChar w:fldCharType="begin"/>
        </w:r>
        <w:r w:rsidR="006A4B5B">
          <w:rPr>
            <w:noProof/>
            <w:webHidden/>
          </w:rPr>
          <w:instrText xml:space="preserve"> PAGEREF _Toc156393243 \h </w:instrText>
        </w:r>
        <w:r w:rsidR="006A4B5B">
          <w:rPr>
            <w:noProof/>
            <w:webHidden/>
          </w:rPr>
        </w:r>
        <w:r w:rsidR="006A4B5B">
          <w:rPr>
            <w:noProof/>
            <w:webHidden/>
          </w:rPr>
          <w:fldChar w:fldCharType="separate"/>
        </w:r>
        <w:r w:rsidR="000A1D07">
          <w:rPr>
            <w:noProof/>
            <w:webHidden/>
          </w:rPr>
          <w:t>227</w:t>
        </w:r>
        <w:r w:rsidR="006A4B5B">
          <w:rPr>
            <w:noProof/>
            <w:webHidden/>
          </w:rPr>
          <w:fldChar w:fldCharType="end"/>
        </w:r>
      </w:hyperlink>
    </w:p>
    <w:p w14:paraId="51B55160" w14:textId="0D6207F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4" w:history="1">
        <w:r w:rsidR="006A4B5B" w:rsidRPr="009270C3">
          <w:rPr>
            <w:rStyle w:val="Hyperlink"/>
            <w:noProof/>
          </w:rPr>
          <w:t>Figure 8</w:t>
        </w:r>
        <w:r w:rsidR="006A4B5B" w:rsidRPr="009270C3">
          <w:rPr>
            <w:rStyle w:val="Hyperlink"/>
            <w:noProof/>
          </w:rPr>
          <w:noBreakHyphen/>
          <w:t>2 OSSTF Tool stability questions</w:t>
        </w:r>
        <w:r w:rsidR="006A4B5B">
          <w:rPr>
            <w:noProof/>
            <w:webHidden/>
          </w:rPr>
          <w:tab/>
        </w:r>
        <w:r w:rsidR="006A4B5B">
          <w:rPr>
            <w:noProof/>
            <w:webHidden/>
          </w:rPr>
          <w:fldChar w:fldCharType="begin"/>
        </w:r>
        <w:r w:rsidR="006A4B5B">
          <w:rPr>
            <w:noProof/>
            <w:webHidden/>
          </w:rPr>
          <w:instrText xml:space="preserve"> PAGEREF _Toc156393244 \h </w:instrText>
        </w:r>
        <w:r w:rsidR="006A4B5B">
          <w:rPr>
            <w:noProof/>
            <w:webHidden/>
          </w:rPr>
        </w:r>
        <w:r w:rsidR="006A4B5B">
          <w:rPr>
            <w:noProof/>
            <w:webHidden/>
          </w:rPr>
          <w:fldChar w:fldCharType="separate"/>
        </w:r>
        <w:r w:rsidR="000A1D07">
          <w:rPr>
            <w:noProof/>
            <w:webHidden/>
          </w:rPr>
          <w:t>228</w:t>
        </w:r>
        <w:r w:rsidR="006A4B5B">
          <w:rPr>
            <w:noProof/>
            <w:webHidden/>
          </w:rPr>
          <w:fldChar w:fldCharType="end"/>
        </w:r>
      </w:hyperlink>
    </w:p>
    <w:p w14:paraId="33FFB4F4" w14:textId="643C0148"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5" w:history="1">
        <w:r w:rsidR="006A4B5B" w:rsidRPr="009270C3">
          <w:rPr>
            <w:rStyle w:val="Hyperlink"/>
            <w:noProof/>
          </w:rPr>
          <w:t>Figure 8</w:t>
        </w:r>
        <w:r w:rsidR="006A4B5B" w:rsidRPr="009270C3">
          <w:rPr>
            <w:rStyle w:val="Hyperlink"/>
            <w:noProof/>
          </w:rPr>
          <w:noBreakHyphen/>
          <w:t>3 OSSTF samples used in the rater percentage agreement study</w:t>
        </w:r>
        <w:r w:rsidR="006A4B5B">
          <w:rPr>
            <w:noProof/>
            <w:webHidden/>
          </w:rPr>
          <w:tab/>
        </w:r>
        <w:r w:rsidR="006A4B5B">
          <w:rPr>
            <w:noProof/>
            <w:webHidden/>
          </w:rPr>
          <w:fldChar w:fldCharType="begin"/>
        </w:r>
        <w:r w:rsidR="006A4B5B">
          <w:rPr>
            <w:noProof/>
            <w:webHidden/>
          </w:rPr>
          <w:instrText xml:space="preserve"> PAGEREF _Toc156393245 \h </w:instrText>
        </w:r>
        <w:r w:rsidR="006A4B5B">
          <w:rPr>
            <w:noProof/>
            <w:webHidden/>
          </w:rPr>
        </w:r>
        <w:r w:rsidR="006A4B5B">
          <w:rPr>
            <w:noProof/>
            <w:webHidden/>
          </w:rPr>
          <w:fldChar w:fldCharType="separate"/>
        </w:r>
        <w:r w:rsidR="000A1D07">
          <w:rPr>
            <w:noProof/>
            <w:webHidden/>
          </w:rPr>
          <w:t>230</w:t>
        </w:r>
        <w:r w:rsidR="006A4B5B">
          <w:rPr>
            <w:noProof/>
            <w:webHidden/>
          </w:rPr>
          <w:fldChar w:fldCharType="end"/>
        </w:r>
      </w:hyperlink>
    </w:p>
    <w:p w14:paraId="73CDCFC0" w14:textId="08AA966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6" w:history="1">
        <w:r w:rsidR="006A4B5B" w:rsidRPr="009270C3">
          <w:rPr>
            <w:rStyle w:val="Hyperlink"/>
            <w:noProof/>
          </w:rPr>
          <w:t>Figure 8</w:t>
        </w:r>
        <w:r w:rsidR="006A4B5B" w:rsidRPr="009270C3">
          <w:rPr>
            <w:rStyle w:val="Hyperlink"/>
            <w:noProof/>
          </w:rPr>
          <w:noBreakHyphen/>
          <w:t>4 Rater survey of practicality of OSSTF footwear tool</w:t>
        </w:r>
        <w:r w:rsidR="006A4B5B">
          <w:rPr>
            <w:noProof/>
            <w:webHidden/>
          </w:rPr>
          <w:tab/>
        </w:r>
        <w:r w:rsidR="006A4B5B">
          <w:rPr>
            <w:noProof/>
            <w:webHidden/>
          </w:rPr>
          <w:fldChar w:fldCharType="begin"/>
        </w:r>
        <w:r w:rsidR="006A4B5B">
          <w:rPr>
            <w:noProof/>
            <w:webHidden/>
          </w:rPr>
          <w:instrText xml:space="preserve"> PAGEREF _Toc156393246 \h </w:instrText>
        </w:r>
        <w:r w:rsidR="006A4B5B">
          <w:rPr>
            <w:noProof/>
            <w:webHidden/>
          </w:rPr>
        </w:r>
        <w:r w:rsidR="006A4B5B">
          <w:rPr>
            <w:noProof/>
            <w:webHidden/>
          </w:rPr>
          <w:fldChar w:fldCharType="separate"/>
        </w:r>
        <w:r w:rsidR="000A1D07">
          <w:rPr>
            <w:noProof/>
            <w:webHidden/>
          </w:rPr>
          <w:t>232</w:t>
        </w:r>
        <w:r w:rsidR="006A4B5B">
          <w:rPr>
            <w:noProof/>
            <w:webHidden/>
          </w:rPr>
          <w:fldChar w:fldCharType="end"/>
        </w:r>
      </w:hyperlink>
    </w:p>
    <w:p w14:paraId="39A7F428" w14:textId="5C5F85D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7" w:history="1">
        <w:r w:rsidR="006A4B5B" w:rsidRPr="009270C3">
          <w:rPr>
            <w:rStyle w:val="Hyperlink"/>
            <w:noProof/>
          </w:rPr>
          <w:t>Figure 8</w:t>
        </w:r>
        <w:r w:rsidR="006A4B5B" w:rsidRPr="009270C3">
          <w:rPr>
            <w:rStyle w:val="Hyperlink"/>
            <w:noProof/>
          </w:rPr>
          <w:noBreakHyphen/>
          <w:t>5 Rater survey of practicality of OSSTF footwear tool (cont'd)</w:t>
        </w:r>
        <w:r w:rsidR="006A4B5B">
          <w:rPr>
            <w:noProof/>
            <w:webHidden/>
          </w:rPr>
          <w:tab/>
        </w:r>
        <w:r w:rsidR="006A4B5B">
          <w:rPr>
            <w:noProof/>
            <w:webHidden/>
          </w:rPr>
          <w:fldChar w:fldCharType="begin"/>
        </w:r>
        <w:r w:rsidR="006A4B5B">
          <w:rPr>
            <w:noProof/>
            <w:webHidden/>
          </w:rPr>
          <w:instrText xml:space="preserve"> PAGEREF _Toc156393247 \h </w:instrText>
        </w:r>
        <w:r w:rsidR="006A4B5B">
          <w:rPr>
            <w:noProof/>
            <w:webHidden/>
          </w:rPr>
        </w:r>
        <w:r w:rsidR="006A4B5B">
          <w:rPr>
            <w:noProof/>
            <w:webHidden/>
          </w:rPr>
          <w:fldChar w:fldCharType="separate"/>
        </w:r>
        <w:r w:rsidR="000A1D07">
          <w:rPr>
            <w:noProof/>
            <w:webHidden/>
          </w:rPr>
          <w:t>233</w:t>
        </w:r>
        <w:r w:rsidR="006A4B5B">
          <w:rPr>
            <w:noProof/>
            <w:webHidden/>
          </w:rPr>
          <w:fldChar w:fldCharType="end"/>
        </w:r>
      </w:hyperlink>
    </w:p>
    <w:p w14:paraId="28D1943A" w14:textId="7246F0B0" w:rsidR="0022128A" w:rsidRPr="00FF521A" w:rsidRDefault="0022128A" w:rsidP="00FF521A">
      <w:pPr>
        <w:pStyle w:val="Heading1"/>
      </w:pPr>
      <w:r>
        <w:fldChar w:fldCharType="end"/>
      </w:r>
      <w:bookmarkStart w:id="5" w:name="_Toc156403412"/>
      <w:r w:rsidR="00FF521A" w:rsidRPr="00FF521A">
        <w:t>Tables</w:t>
      </w:r>
      <w:bookmarkEnd w:id="5"/>
    </w:p>
    <w:p w14:paraId="37F334CF" w14:textId="77777777" w:rsidR="00FF521A" w:rsidRDefault="00FF521A" w:rsidP="0022128A"/>
    <w:p w14:paraId="1BB0DC2B" w14:textId="03E87D73" w:rsidR="006A4B5B" w:rsidRDefault="00345B3F">
      <w:pPr>
        <w:pStyle w:val="TableofFigures"/>
        <w:tabs>
          <w:tab w:val="right" w:leader="underscore" w:pos="8488"/>
        </w:tabs>
        <w:rPr>
          <w:rFonts w:eastAsiaTheme="minorEastAsia" w:cstheme="minorBidi"/>
          <w:i w:val="0"/>
          <w:iCs w:val="0"/>
          <w:noProof/>
          <w:sz w:val="24"/>
          <w:szCs w:val="24"/>
          <w:lang w:eastAsia="en-GB"/>
        </w:rPr>
      </w:pPr>
      <w:r>
        <w:fldChar w:fldCharType="begin"/>
      </w:r>
      <w:r>
        <w:instrText xml:space="preserve"> TOC \h \z \c "Table" </w:instrText>
      </w:r>
      <w:r>
        <w:fldChar w:fldCharType="separate"/>
      </w:r>
      <w:hyperlink w:anchor="_Toc156393248" w:history="1">
        <w:r w:rsidR="006A4B5B" w:rsidRPr="000E3B77">
          <w:rPr>
            <w:rStyle w:val="Hyperlink"/>
            <w:noProof/>
          </w:rPr>
          <w:t>Table 3</w:t>
        </w:r>
        <w:r w:rsidR="006A4B5B" w:rsidRPr="000E3B77">
          <w:rPr>
            <w:rStyle w:val="Hyperlink"/>
            <w:noProof/>
          </w:rPr>
          <w:noBreakHyphen/>
          <w:t>1 Details of the participants in the included studies.</w:t>
        </w:r>
        <w:r w:rsidR="006A4B5B">
          <w:rPr>
            <w:noProof/>
            <w:webHidden/>
          </w:rPr>
          <w:tab/>
        </w:r>
        <w:r w:rsidR="006A4B5B">
          <w:rPr>
            <w:noProof/>
            <w:webHidden/>
          </w:rPr>
          <w:fldChar w:fldCharType="begin"/>
        </w:r>
        <w:r w:rsidR="006A4B5B">
          <w:rPr>
            <w:noProof/>
            <w:webHidden/>
          </w:rPr>
          <w:instrText xml:space="preserve"> PAGEREF _Toc156393248 \h </w:instrText>
        </w:r>
        <w:r w:rsidR="006A4B5B">
          <w:rPr>
            <w:noProof/>
            <w:webHidden/>
          </w:rPr>
        </w:r>
        <w:r w:rsidR="006A4B5B">
          <w:rPr>
            <w:noProof/>
            <w:webHidden/>
          </w:rPr>
          <w:fldChar w:fldCharType="separate"/>
        </w:r>
        <w:r w:rsidR="000A1D07">
          <w:rPr>
            <w:noProof/>
            <w:webHidden/>
          </w:rPr>
          <w:t>58</w:t>
        </w:r>
        <w:r w:rsidR="006A4B5B">
          <w:rPr>
            <w:noProof/>
            <w:webHidden/>
          </w:rPr>
          <w:fldChar w:fldCharType="end"/>
        </w:r>
      </w:hyperlink>
    </w:p>
    <w:p w14:paraId="6AFB0B66" w14:textId="0DB317A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49" w:history="1">
        <w:r w:rsidR="006A4B5B" w:rsidRPr="000E3B77">
          <w:rPr>
            <w:rStyle w:val="Hyperlink"/>
            <w:noProof/>
          </w:rPr>
          <w:t>Table 3</w:t>
        </w:r>
        <w:r w:rsidR="006A4B5B" w:rsidRPr="000E3B77">
          <w:rPr>
            <w:rStyle w:val="Hyperlink"/>
            <w:noProof/>
          </w:rPr>
          <w:noBreakHyphen/>
          <w:t>2 Description of footwear interventions in included studies.</w:t>
        </w:r>
        <w:r w:rsidR="006A4B5B">
          <w:rPr>
            <w:noProof/>
            <w:webHidden/>
          </w:rPr>
          <w:tab/>
        </w:r>
        <w:r w:rsidR="006A4B5B">
          <w:rPr>
            <w:noProof/>
            <w:webHidden/>
          </w:rPr>
          <w:fldChar w:fldCharType="begin"/>
        </w:r>
        <w:r w:rsidR="006A4B5B">
          <w:rPr>
            <w:noProof/>
            <w:webHidden/>
          </w:rPr>
          <w:instrText xml:space="preserve"> PAGEREF _Toc156393249 \h </w:instrText>
        </w:r>
        <w:r w:rsidR="006A4B5B">
          <w:rPr>
            <w:noProof/>
            <w:webHidden/>
          </w:rPr>
        </w:r>
        <w:r w:rsidR="006A4B5B">
          <w:rPr>
            <w:noProof/>
            <w:webHidden/>
          </w:rPr>
          <w:fldChar w:fldCharType="separate"/>
        </w:r>
        <w:r w:rsidR="000A1D07">
          <w:rPr>
            <w:noProof/>
            <w:webHidden/>
          </w:rPr>
          <w:t>65</w:t>
        </w:r>
        <w:r w:rsidR="006A4B5B">
          <w:rPr>
            <w:noProof/>
            <w:webHidden/>
          </w:rPr>
          <w:fldChar w:fldCharType="end"/>
        </w:r>
      </w:hyperlink>
    </w:p>
    <w:p w14:paraId="3BF14795" w14:textId="217DA39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0" w:history="1">
        <w:r w:rsidR="006A4B5B" w:rsidRPr="000E3B77">
          <w:rPr>
            <w:rStyle w:val="Hyperlink"/>
            <w:noProof/>
          </w:rPr>
          <w:t>Table 3</w:t>
        </w:r>
        <w:r w:rsidR="006A4B5B" w:rsidRPr="000E3B77">
          <w:rPr>
            <w:rStyle w:val="Hyperlink"/>
            <w:noProof/>
          </w:rPr>
          <w:noBreakHyphen/>
          <w:t>3 Outcome measures skeletal geometry</w:t>
        </w:r>
        <w:r w:rsidR="006A4B5B">
          <w:rPr>
            <w:noProof/>
            <w:webHidden/>
          </w:rPr>
          <w:tab/>
        </w:r>
        <w:r w:rsidR="006A4B5B">
          <w:rPr>
            <w:noProof/>
            <w:webHidden/>
          </w:rPr>
          <w:fldChar w:fldCharType="begin"/>
        </w:r>
        <w:r w:rsidR="006A4B5B">
          <w:rPr>
            <w:noProof/>
            <w:webHidden/>
          </w:rPr>
          <w:instrText xml:space="preserve"> PAGEREF _Toc156393250 \h </w:instrText>
        </w:r>
        <w:r w:rsidR="006A4B5B">
          <w:rPr>
            <w:noProof/>
            <w:webHidden/>
          </w:rPr>
        </w:r>
        <w:r w:rsidR="006A4B5B">
          <w:rPr>
            <w:noProof/>
            <w:webHidden/>
          </w:rPr>
          <w:fldChar w:fldCharType="separate"/>
        </w:r>
        <w:r w:rsidR="000A1D07">
          <w:rPr>
            <w:noProof/>
            <w:webHidden/>
          </w:rPr>
          <w:t>67</w:t>
        </w:r>
        <w:r w:rsidR="006A4B5B">
          <w:rPr>
            <w:noProof/>
            <w:webHidden/>
          </w:rPr>
          <w:fldChar w:fldCharType="end"/>
        </w:r>
      </w:hyperlink>
    </w:p>
    <w:p w14:paraId="3253FEF7" w14:textId="5ACC055D"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1" w:history="1">
        <w:r w:rsidR="006A4B5B" w:rsidRPr="000E3B77">
          <w:rPr>
            <w:rStyle w:val="Hyperlink"/>
            <w:noProof/>
          </w:rPr>
          <w:t>Table 3</w:t>
        </w:r>
        <w:r w:rsidR="006A4B5B" w:rsidRPr="000E3B77">
          <w:rPr>
            <w:rStyle w:val="Hyperlink"/>
            <w:noProof/>
          </w:rPr>
          <w:noBreakHyphen/>
          <w:t>4 Outcome measures biomechanical</w:t>
        </w:r>
        <w:r w:rsidR="006A4B5B">
          <w:rPr>
            <w:noProof/>
            <w:webHidden/>
          </w:rPr>
          <w:tab/>
        </w:r>
        <w:r w:rsidR="006A4B5B">
          <w:rPr>
            <w:noProof/>
            <w:webHidden/>
          </w:rPr>
          <w:fldChar w:fldCharType="begin"/>
        </w:r>
        <w:r w:rsidR="006A4B5B">
          <w:rPr>
            <w:noProof/>
            <w:webHidden/>
          </w:rPr>
          <w:instrText xml:space="preserve"> PAGEREF _Toc156393251 \h </w:instrText>
        </w:r>
        <w:r w:rsidR="006A4B5B">
          <w:rPr>
            <w:noProof/>
            <w:webHidden/>
          </w:rPr>
        </w:r>
        <w:r w:rsidR="006A4B5B">
          <w:rPr>
            <w:noProof/>
            <w:webHidden/>
          </w:rPr>
          <w:fldChar w:fldCharType="separate"/>
        </w:r>
        <w:r w:rsidR="000A1D07">
          <w:rPr>
            <w:noProof/>
            <w:webHidden/>
          </w:rPr>
          <w:t>77</w:t>
        </w:r>
        <w:r w:rsidR="006A4B5B">
          <w:rPr>
            <w:noProof/>
            <w:webHidden/>
          </w:rPr>
          <w:fldChar w:fldCharType="end"/>
        </w:r>
      </w:hyperlink>
    </w:p>
    <w:p w14:paraId="5B69096B" w14:textId="60322881"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2" w:history="1">
        <w:r w:rsidR="006A4B5B" w:rsidRPr="000E3B77">
          <w:rPr>
            <w:rStyle w:val="Hyperlink"/>
            <w:noProof/>
          </w:rPr>
          <w:t>Table 3</w:t>
        </w:r>
        <w:r w:rsidR="006A4B5B" w:rsidRPr="000E3B77">
          <w:rPr>
            <w:rStyle w:val="Hyperlink"/>
            <w:noProof/>
          </w:rPr>
          <w:noBreakHyphen/>
          <w:t>5 Secondary outcome measures</w:t>
        </w:r>
        <w:r w:rsidR="006A4B5B">
          <w:rPr>
            <w:noProof/>
            <w:webHidden/>
          </w:rPr>
          <w:tab/>
        </w:r>
        <w:r w:rsidR="006A4B5B">
          <w:rPr>
            <w:noProof/>
            <w:webHidden/>
          </w:rPr>
          <w:fldChar w:fldCharType="begin"/>
        </w:r>
        <w:r w:rsidR="006A4B5B">
          <w:rPr>
            <w:noProof/>
            <w:webHidden/>
          </w:rPr>
          <w:instrText xml:space="preserve"> PAGEREF _Toc156393252 \h </w:instrText>
        </w:r>
        <w:r w:rsidR="006A4B5B">
          <w:rPr>
            <w:noProof/>
            <w:webHidden/>
          </w:rPr>
        </w:r>
        <w:r w:rsidR="006A4B5B">
          <w:rPr>
            <w:noProof/>
            <w:webHidden/>
          </w:rPr>
          <w:fldChar w:fldCharType="separate"/>
        </w:r>
        <w:r w:rsidR="000A1D07">
          <w:rPr>
            <w:noProof/>
            <w:webHidden/>
          </w:rPr>
          <w:t>95</w:t>
        </w:r>
        <w:r w:rsidR="006A4B5B">
          <w:rPr>
            <w:noProof/>
            <w:webHidden/>
          </w:rPr>
          <w:fldChar w:fldCharType="end"/>
        </w:r>
      </w:hyperlink>
    </w:p>
    <w:p w14:paraId="679B36D8" w14:textId="0E8F5B50"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3" w:history="1">
        <w:r w:rsidR="006A4B5B" w:rsidRPr="000E3B77">
          <w:rPr>
            <w:rStyle w:val="Hyperlink"/>
            <w:noProof/>
          </w:rPr>
          <w:t>Table 4</w:t>
        </w:r>
        <w:r w:rsidR="006A4B5B" w:rsidRPr="000E3B77">
          <w:rPr>
            <w:rStyle w:val="Hyperlink"/>
            <w:noProof/>
          </w:rPr>
          <w:noBreakHyphen/>
          <w:t>1 Qualitative assessment of children's OSSTF range and children's standard retail boot</w:t>
        </w:r>
        <w:r w:rsidR="006A4B5B">
          <w:rPr>
            <w:noProof/>
            <w:webHidden/>
          </w:rPr>
          <w:tab/>
        </w:r>
        <w:r w:rsidR="006A4B5B">
          <w:rPr>
            <w:noProof/>
            <w:webHidden/>
          </w:rPr>
          <w:fldChar w:fldCharType="begin"/>
        </w:r>
        <w:r w:rsidR="006A4B5B">
          <w:rPr>
            <w:noProof/>
            <w:webHidden/>
          </w:rPr>
          <w:instrText xml:space="preserve"> PAGEREF _Toc156393253 \h </w:instrText>
        </w:r>
        <w:r w:rsidR="006A4B5B">
          <w:rPr>
            <w:noProof/>
            <w:webHidden/>
          </w:rPr>
        </w:r>
        <w:r w:rsidR="006A4B5B">
          <w:rPr>
            <w:noProof/>
            <w:webHidden/>
          </w:rPr>
          <w:fldChar w:fldCharType="separate"/>
        </w:r>
        <w:r w:rsidR="000A1D07">
          <w:rPr>
            <w:noProof/>
            <w:webHidden/>
          </w:rPr>
          <w:t>120</w:t>
        </w:r>
        <w:r w:rsidR="006A4B5B">
          <w:rPr>
            <w:noProof/>
            <w:webHidden/>
          </w:rPr>
          <w:fldChar w:fldCharType="end"/>
        </w:r>
      </w:hyperlink>
    </w:p>
    <w:p w14:paraId="4893E8AA" w14:textId="762A9F31"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4" w:history="1">
        <w:r w:rsidR="006A4B5B" w:rsidRPr="000E3B77">
          <w:rPr>
            <w:rStyle w:val="Hyperlink"/>
            <w:noProof/>
          </w:rPr>
          <w:t>Table 4</w:t>
        </w:r>
        <w:r w:rsidR="006A4B5B" w:rsidRPr="000E3B77">
          <w:rPr>
            <w:rStyle w:val="Hyperlink"/>
            <w:noProof/>
          </w:rPr>
          <w:noBreakHyphen/>
          <w:t>2 Quantitative assessment of children's OSSTF range and children's standard retail boot</w:t>
        </w:r>
        <w:r w:rsidR="006A4B5B">
          <w:rPr>
            <w:noProof/>
            <w:webHidden/>
          </w:rPr>
          <w:tab/>
        </w:r>
        <w:r w:rsidR="006A4B5B">
          <w:rPr>
            <w:noProof/>
            <w:webHidden/>
          </w:rPr>
          <w:fldChar w:fldCharType="begin"/>
        </w:r>
        <w:r w:rsidR="006A4B5B">
          <w:rPr>
            <w:noProof/>
            <w:webHidden/>
          </w:rPr>
          <w:instrText xml:space="preserve"> PAGEREF _Toc156393254 \h </w:instrText>
        </w:r>
        <w:r w:rsidR="006A4B5B">
          <w:rPr>
            <w:noProof/>
            <w:webHidden/>
          </w:rPr>
        </w:r>
        <w:r w:rsidR="006A4B5B">
          <w:rPr>
            <w:noProof/>
            <w:webHidden/>
          </w:rPr>
          <w:fldChar w:fldCharType="separate"/>
        </w:r>
        <w:r w:rsidR="000A1D07">
          <w:rPr>
            <w:noProof/>
            <w:webHidden/>
          </w:rPr>
          <w:t>121</w:t>
        </w:r>
        <w:r w:rsidR="006A4B5B">
          <w:rPr>
            <w:noProof/>
            <w:webHidden/>
          </w:rPr>
          <w:fldChar w:fldCharType="end"/>
        </w:r>
      </w:hyperlink>
    </w:p>
    <w:p w14:paraId="6D51A6AF" w14:textId="6944D74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5" w:history="1">
        <w:r w:rsidR="006A4B5B" w:rsidRPr="000E3B77">
          <w:rPr>
            <w:rStyle w:val="Hyperlink"/>
            <w:noProof/>
          </w:rPr>
          <w:t>Table 5</w:t>
        </w:r>
        <w:r w:rsidR="006A4B5B" w:rsidRPr="000E3B77">
          <w:rPr>
            <w:rStyle w:val="Hyperlink"/>
            <w:noProof/>
          </w:rPr>
          <w:noBreakHyphen/>
          <w:t>1 Participant Characteristics</w:t>
        </w:r>
        <w:r w:rsidR="006A4B5B">
          <w:rPr>
            <w:noProof/>
            <w:webHidden/>
          </w:rPr>
          <w:tab/>
        </w:r>
        <w:r w:rsidR="006A4B5B">
          <w:rPr>
            <w:noProof/>
            <w:webHidden/>
          </w:rPr>
          <w:fldChar w:fldCharType="begin"/>
        </w:r>
        <w:r w:rsidR="006A4B5B">
          <w:rPr>
            <w:noProof/>
            <w:webHidden/>
          </w:rPr>
          <w:instrText xml:space="preserve"> PAGEREF _Toc156393255 \h </w:instrText>
        </w:r>
        <w:r w:rsidR="006A4B5B">
          <w:rPr>
            <w:noProof/>
            <w:webHidden/>
          </w:rPr>
        </w:r>
        <w:r w:rsidR="006A4B5B">
          <w:rPr>
            <w:noProof/>
            <w:webHidden/>
          </w:rPr>
          <w:fldChar w:fldCharType="separate"/>
        </w:r>
        <w:r w:rsidR="000A1D07">
          <w:rPr>
            <w:noProof/>
            <w:webHidden/>
          </w:rPr>
          <w:t>136</w:t>
        </w:r>
        <w:r w:rsidR="006A4B5B">
          <w:rPr>
            <w:noProof/>
            <w:webHidden/>
          </w:rPr>
          <w:fldChar w:fldCharType="end"/>
        </w:r>
      </w:hyperlink>
    </w:p>
    <w:p w14:paraId="70747B1C" w14:textId="56C97EEB"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6" w:history="1">
        <w:r w:rsidR="006A4B5B" w:rsidRPr="000E3B77">
          <w:rPr>
            <w:rStyle w:val="Hyperlink"/>
            <w:noProof/>
          </w:rPr>
          <w:t>Table 5</w:t>
        </w:r>
        <w:r w:rsidR="006A4B5B" w:rsidRPr="000E3B77">
          <w:rPr>
            <w:rStyle w:val="Hyperlink"/>
            <w:noProof/>
          </w:rPr>
          <w:noBreakHyphen/>
          <w:t>2 Themes of the ideal design specifics and purpose of off-the-shelf therapeutic stability footwear derived from Section 2.</w:t>
        </w:r>
        <w:r w:rsidR="006A4B5B">
          <w:rPr>
            <w:noProof/>
            <w:webHidden/>
          </w:rPr>
          <w:tab/>
        </w:r>
        <w:r w:rsidR="006A4B5B">
          <w:rPr>
            <w:noProof/>
            <w:webHidden/>
          </w:rPr>
          <w:fldChar w:fldCharType="begin"/>
        </w:r>
        <w:r w:rsidR="006A4B5B">
          <w:rPr>
            <w:noProof/>
            <w:webHidden/>
          </w:rPr>
          <w:instrText xml:space="preserve"> PAGEREF _Toc156393256 \h </w:instrText>
        </w:r>
        <w:r w:rsidR="006A4B5B">
          <w:rPr>
            <w:noProof/>
            <w:webHidden/>
          </w:rPr>
        </w:r>
        <w:r w:rsidR="006A4B5B">
          <w:rPr>
            <w:noProof/>
            <w:webHidden/>
          </w:rPr>
          <w:fldChar w:fldCharType="separate"/>
        </w:r>
        <w:r w:rsidR="000A1D07">
          <w:rPr>
            <w:noProof/>
            <w:webHidden/>
          </w:rPr>
          <w:t>144</w:t>
        </w:r>
        <w:r w:rsidR="006A4B5B">
          <w:rPr>
            <w:noProof/>
            <w:webHidden/>
          </w:rPr>
          <w:fldChar w:fldCharType="end"/>
        </w:r>
      </w:hyperlink>
    </w:p>
    <w:p w14:paraId="3FA3E4F9" w14:textId="323505BD"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7" w:history="1">
        <w:r w:rsidR="006A4B5B" w:rsidRPr="000E3B77">
          <w:rPr>
            <w:rStyle w:val="Hyperlink"/>
            <w:noProof/>
          </w:rPr>
          <w:t>Table 5</w:t>
        </w:r>
        <w:r w:rsidR="006A4B5B" w:rsidRPr="000E3B77">
          <w:rPr>
            <w:rStyle w:val="Hyperlink"/>
            <w:noProof/>
          </w:rPr>
          <w:noBreakHyphen/>
          <w:t>3 Prescription Criteria for Off-the-shelf Stability Therapeutic Footwear</w:t>
        </w:r>
        <w:r w:rsidR="006A4B5B">
          <w:rPr>
            <w:noProof/>
            <w:webHidden/>
          </w:rPr>
          <w:tab/>
        </w:r>
        <w:r w:rsidR="006A4B5B">
          <w:rPr>
            <w:noProof/>
            <w:webHidden/>
          </w:rPr>
          <w:fldChar w:fldCharType="begin"/>
        </w:r>
        <w:r w:rsidR="006A4B5B">
          <w:rPr>
            <w:noProof/>
            <w:webHidden/>
          </w:rPr>
          <w:instrText xml:space="preserve"> PAGEREF _Toc156393257 \h </w:instrText>
        </w:r>
        <w:r w:rsidR="006A4B5B">
          <w:rPr>
            <w:noProof/>
            <w:webHidden/>
          </w:rPr>
        </w:r>
        <w:r w:rsidR="006A4B5B">
          <w:rPr>
            <w:noProof/>
            <w:webHidden/>
          </w:rPr>
          <w:fldChar w:fldCharType="separate"/>
        </w:r>
        <w:r w:rsidR="000A1D07">
          <w:rPr>
            <w:noProof/>
            <w:webHidden/>
          </w:rPr>
          <w:t>148</w:t>
        </w:r>
        <w:r w:rsidR="006A4B5B">
          <w:rPr>
            <w:noProof/>
            <w:webHidden/>
          </w:rPr>
          <w:fldChar w:fldCharType="end"/>
        </w:r>
      </w:hyperlink>
    </w:p>
    <w:p w14:paraId="0D93EB6B" w14:textId="62A862E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58" w:history="1">
        <w:r w:rsidR="006A4B5B" w:rsidRPr="000E3B77">
          <w:rPr>
            <w:rStyle w:val="Hyperlink"/>
            <w:noProof/>
          </w:rPr>
          <w:t>Table 5</w:t>
        </w:r>
        <w:r w:rsidR="006A4B5B" w:rsidRPr="000E3B77">
          <w:rPr>
            <w:rStyle w:val="Hyperlink"/>
            <w:noProof/>
          </w:rPr>
          <w:noBreakHyphen/>
          <w:t>4 Clinical outcome measures for off-the-shelf Stability Therapeutic Footwear in children with mobility impairment</w:t>
        </w:r>
        <w:r w:rsidR="006A4B5B">
          <w:rPr>
            <w:noProof/>
            <w:webHidden/>
          </w:rPr>
          <w:tab/>
        </w:r>
        <w:r w:rsidR="006A4B5B">
          <w:rPr>
            <w:noProof/>
            <w:webHidden/>
          </w:rPr>
          <w:fldChar w:fldCharType="begin"/>
        </w:r>
        <w:r w:rsidR="006A4B5B">
          <w:rPr>
            <w:noProof/>
            <w:webHidden/>
          </w:rPr>
          <w:instrText xml:space="preserve"> PAGEREF _Toc156393258 \h </w:instrText>
        </w:r>
        <w:r w:rsidR="006A4B5B">
          <w:rPr>
            <w:noProof/>
            <w:webHidden/>
          </w:rPr>
        </w:r>
        <w:r w:rsidR="006A4B5B">
          <w:rPr>
            <w:noProof/>
            <w:webHidden/>
          </w:rPr>
          <w:fldChar w:fldCharType="separate"/>
        </w:r>
        <w:r w:rsidR="000A1D07">
          <w:rPr>
            <w:noProof/>
            <w:webHidden/>
          </w:rPr>
          <w:t>150</w:t>
        </w:r>
        <w:r w:rsidR="006A4B5B">
          <w:rPr>
            <w:noProof/>
            <w:webHidden/>
          </w:rPr>
          <w:fldChar w:fldCharType="end"/>
        </w:r>
      </w:hyperlink>
    </w:p>
    <w:p w14:paraId="7EBB1BDE" w14:textId="7DF5B142" w:rsidR="006A4B5B" w:rsidRDefault="003D37A0">
      <w:pPr>
        <w:pStyle w:val="TableofFigures"/>
        <w:tabs>
          <w:tab w:val="right" w:leader="underscore" w:pos="8488"/>
        </w:tabs>
        <w:rPr>
          <w:rFonts w:eastAsiaTheme="minorEastAsia" w:cstheme="minorBidi"/>
          <w:i w:val="0"/>
          <w:iCs w:val="0"/>
          <w:noProof/>
          <w:sz w:val="24"/>
          <w:szCs w:val="24"/>
          <w:lang w:eastAsia="en-GB"/>
        </w:rPr>
      </w:pPr>
      <w:hyperlink r:id="rId12" w:anchor="_Toc156393259" w:history="1">
        <w:r w:rsidR="006A4B5B" w:rsidRPr="000E3B77">
          <w:rPr>
            <w:rStyle w:val="Hyperlink"/>
            <w:noProof/>
          </w:rPr>
          <w:t>Table 6</w:t>
        </w:r>
        <w:r w:rsidR="006A4B5B" w:rsidRPr="000E3B77">
          <w:rPr>
            <w:rStyle w:val="Hyperlink"/>
            <w:noProof/>
          </w:rPr>
          <w:noBreakHyphen/>
          <w:t>1 Dimensional and mass measures of OSSTF shoe sample</w:t>
        </w:r>
        <w:r w:rsidR="006A4B5B">
          <w:rPr>
            <w:noProof/>
            <w:webHidden/>
          </w:rPr>
          <w:tab/>
        </w:r>
        <w:r w:rsidR="006A4B5B">
          <w:rPr>
            <w:noProof/>
            <w:webHidden/>
          </w:rPr>
          <w:fldChar w:fldCharType="begin"/>
        </w:r>
        <w:r w:rsidR="006A4B5B">
          <w:rPr>
            <w:noProof/>
            <w:webHidden/>
          </w:rPr>
          <w:instrText xml:space="preserve"> PAGEREF _Toc156393259 \h </w:instrText>
        </w:r>
        <w:r w:rsidR="006A4B5B">
          <w:rPr>
            <w:noProof/>
            <w:webHidden/>
          </w:rPr>
        </w:r>
        <w:r w:rsidR="006A4B5B">
          <w:rPr>
            <w:noProof/>
            <w:webHidden/>
          </w:rPr>
          <w:fldChar w:fldCharType="separate"/>
        </w:r>
        <w:r w:rsidR="000A1D07">
          <w:rPr>
            <w:noProof/>
            <w:webHidden/>
          </w:rPr>
          <w:t>184</w:t>
        </w:r>
        <w:r w:rsidR="006A4B5B">
          <w:rPr>
            <w:noProof/>
            <w:webHidden/>
          </w:rPr>
          <w:fldChar w:fldCharType="end"/>
        </w:r>
      </w:hyperlink>
    </w:p>
    <w:p w14:paraId="6B291619" w14:textId="74A9D78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0" w:history="1">
        <w:r w:rsidR="006A4B5B" w:rsidRPr="000E3B77">
          <w:rPr>
            <w:rStyle w:val="Hyperlink"/>
            <w:noProof/>
          </w:rPr>
          <w:t>Table 6</w:t>
        </w:r>
        <w:r w:rsidR="006A4B5B" w:rsidRPr="000E3B77">
          <w:rPr>
            <w:rStyle w:val="Hyperlink"/>
            <w:noProof/>
          </w:rPr>
          <w:noBreakHyphen/>
          <w:t>2 Percentage, standard deviation and error of the mean of loading scenarios between test runs 1-10.</w:t>
        </w:r>
        <w:r w:rsidR="006A4B5B">
          <w:rPr>
            <w:noProof/>
            <w:webHidden/>
          </w:rPr>
          <w:tab/>
        </w:r>
        <w:r w:rsidR="006A4B5B">
          <w:rPr>
            <w:noProof/>
            <w:webHidden/>
          </w:rPr>
          <w:fldChar w:fldCharType="begin"/>
        </w:r>
        <w:r w:rsidR="006A4B5B">
          <w:rPr>
            <w:noProof/>
            <w:webHidden/>
          </w:rPr>
          <w:instrText xml:space="preserve"> PAGEREF _Toc156393260 \h </w:instrText>
        </w:r>
        <w:r w:rsidR="006A4B5B">
          <w:rPr>
            <w:noProof/>
            <w:webHidden/>
          </w:rPr>
        </w:r>
        <w:r w:rsidR="006A4B5B">
          <w:rPr>
            <w:noProof/>
            <w:webHidden/>
          </w:rPr>
          <w:fldChar w:fldCharType="separate"/>
        </w:r>
        <w:r w:rsidR="000A1D07">
          <w:rPr>
            <w:noProof/>
            <w:webHidden/>
          </w:rPr>
          <w:t>188</w:t>
        </w:r>
        <w:r w:rsidR="006A4B5B">
          <w:rPr>
            <w:noProof/>
            <w:webHidden/>
          </w:rPr>
          <w:fldChar w:fldCharType="end"/>
        </w:r>
      </w:hyperlink>
    </w:p>
    <w:p w14:paraId="2241A010" w14:textId="41B8C9A7"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1" w:history="1">
        <w:r w:rsidR="006A4B5B" w:rsidRPr="000E3B77">
          <w:rPr>
            <w:rStyle w:val="Hyperlink"/>
            <w:noProof/>
          </w:rPr>
          <w:t>Table 7</w:t>
        </w:r>
        <w:r w:rsidR="006A4B5B" w:rsidRPr="000E3B77">
          <w:rPr>
            <w:rStyle w:val="Hyperlink"/>
            <w:noProof/>
          </w:rPr>
          <w:noBreakHyphen/>
          <w:t>1 Nimco and Piedro OSSTF Design Modifications</w:t>
        </w:r>
        <w:r w:rsidR="006A4B5B">
          <w:rPr>
            <w:noProof/>
            <w:webHidden/>
          </w:rPr>
          <w:tab/>
        </w:r>
        <w:r w:rsidR="006A4B5B">
          <w:rPr>
            <w:noProof/>
            <w:webHidden/>
          </w:rPr>
          <w:fldChar w:fldCharType="begin"/>
        </w:r>
        <w:r w:rsidR="006A4B5B">
          <w:rPr>
            <w:noProof/>
            <w:webHidden/>
          </w:rPr>
          <w:instrText xml:space="preserve"> PAGEREF _Toc156393261 \h </w:instrText>
        </w:r>
        <w:r w:rsidR="006A4B5B">
          <w:rPr>
            <w:noProof/>
            <w:webHidden/>
          </w:rPr>
        </w:r>
        <w:r w:rsidR="006A4B5B">
          <w:rPr>
            <w:noProof/>
            <w:webHidden/>
          </w:rPr>
          <w:fldChar w:fldCharType="separate"/>
        </w:r>
        <w:r w:rsidR="000A1D07">
          <w:rPr>
            <w:noProof/>
            <w:webHidden/>
          </w:rPr>
          <w:t>199</w:t>
        </w:r>
        <w:r w:rsidR="006A4B5B">
          <w:rPr>
            <w:noProof/>
            <w:webHidden/>
          </w:rPr>
          <w:fldChar w:fldCharType="end"/>
        </w:r>
      </w:hyperlink>
    </w:p>
    <w:p w14:paraId="4AA65DB4" w14:textId="53BF016C"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2" w:history="1">
        <w:r w:rsidR="006A4B5B" w:rsidRPr="000E3B77">
          <w:rPr>
            <w:rStyle w:val="Hyperlink"/>
            <w:noProof/>
          </w:rPr>
          <w:t>Table 7</w:t>
        </w:r>
        <w:r w:rsidR="006A4B5B" w:rsidRPr="000E3B77">
          <w:rPr>
            <w:rStyle w:val="Hyperlink"/>
            <w:noProof/>
          </w:rPr>
          <w:noBreakHyphen/>
          <w:t>2 Dimensional and mass measures of OSSTF and standard retail footwear shoe samples</w:t>
        </w:r>
        <w:r w:rsidR="006A4B5B">
          <w:rPr>
            <w:noProof/>
            <w:webHidden/>
          </w:rPr>
          <w:tab/>
        </w:r>
        <w:r w:rsidR="006A4B5B">
          <w:rPr>
            <w:noProof/>
            <w:webHidden/>
          </w:rPr>
          <w:fldChar w:fldCharType="begin"/>
        </w:r>
        <w:r w:rsidR="006A4B5B">
          <w:rPr>
            <w:noProof/>
            <w:webHidden/>
          </w:rPr>
          <w:instrText xml:space="preserve"> PAGEREF _Toc156393262 \h </w:instrText>
        </w:r>
        <w:r w:rsidR="006A4B5B">
          <w:rPr>
            <w:noProof/>
            <w:webHidden/>
          </w:rPr>
        </w:r>
        <w:r w:rsidR="006A4B5B">
          <w:rPr>
            <w:noProof/>
            <w:webHidden/>
          </w:rPr>
          <w:fldChar w:fldCharType="separate"/>
        </w:r>
        <w:r w:rsidR="000A1D07">
          <w:rPr>
            <w:noProof/>
            <w:webHidden/>
          </w:rPr>
          <w:t>204</w:t>
        </w:r>
        <w:r w:rsidR="006A4B5B">
          <w:rPr>
            <w:noProof/>
            <w:webHidden/>
          </w:rPr>
          <w:fldChar w:fldCharType="end"/>
        </w:r>
      </w:hyperlink>
    </w:p>
    <w:p w14:paraId="6B659EB3" w14:textId="6DBE7B5F"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3" w:history="1">
        <w:r w:rsidR="006A4B5B" w:rsidRPr="000E3B77">
          <w:rPr>
            <w:rStyle w:val="Hyperlink"/>
            <w:noProof/>
          </w:rPr>
          <w:t>Table 7</w:t>
        </w:r>
        <w:r w:rsidR="006A4B5B" w:rsidRPr="000E3B77">
          <w:rPr>
            <w:rStyle w:val="Hyperlink"/>
            <w:noProof/>
          </w:rPr>
          <w:noBreakHyphen/>
          <w:t>3 Mean, standard deviation and standard error of maximum Forefoot flexion torque loading scenarios for OSSTF and standard retail boot samples</w:t>
        </w:r>
        <w:r w:rsidR="006A4B5B">
          <w:rPr>
            <w:noProof/>
            <w:webHidden/>
          </w:rPr>
          <w:tab/>
        </w:r>
        <w:r w:rsidR="006A4B5B">
          <w:rPr>
            <w:noProof/>
            <w:webHidden/>
          </w:rPr>
          <w:fldChar w:fldCharType="begin"/>
        </w:r>
        <w:r w:rsidR="006A4B5B">
          <w:rPr>
            <w:noProof/>
            <w:webHidden/>
          </w:rPr>
          <w:instrText xml:space="preserve"> PAGEREF _Toc156393263 \h </w:instrText>
        </w:r>
        <w:r w:rsidR="006A4B5B">
          <w:rPr>
            <w:noProof/>
            <w:webHidden/>
          </w:rPr>
        </w:r>
        <w:r w:rsidR="006A4B5B">
          <w:rPr>
            <w:noProof/>
            <w:webHidden/>
          </w:rPr>
          <w:fldChar w:fldCharType="separate"/>
        </w:r>
        <w:r w:rsidR="000A1D07">
          <w:rPr>
            <w:noProof/>
            <w:webHidden/>
          </w:rPr>
          <w:t>206</w:t>
        </w:r>
        <w:r w:rsidR="006A4B5B">
          <w:rPr>
            <w:noProof/>
            <w:webHidden/>
          </w:rPr>
          <w:fldChar w:fldCharType="end"/>
        </w:r>
      </w:hyperlink>
    </w:p>
    <w:p w14:paraId="348630D7" w14:textId="5D075A0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4" w:history="1">
        <w:r w:rsidR="006A4B5B" w:rsidRPr="000E3B77">
          <w:rPr>
            <w:rStyle w:val="Hyperlink"/>
            <w:noProof/>
          </w:rPr>
          <w:t>Table 7</w:t>
        </w:r>
        <w:r w:rsidR="006A4B5B" w:rsidRPr="000E3B77">
          <w:rPr>
            <w:rStyle w:val="Hyperlink"/>
            <w:noProof/>
          </w:rPr>
          <w:noBreakHyphen/>
          <w:t>4 Mean standard deviation and standard error of maximum Midfoot torsion torque loading scenarios for OSSTF and standard retail boot samples</w:t>
        </w:r>
        <w:r w:rsidR="006A4B5B">
          <w:rPr>
            <w:noProof/>
            <w:webHidden/>
          </w:rPr>
          <w:tab/>
        </w:r>
        <w:r w:rsidR="006A4B5B">
          <w:rPr>
            <w:noProof/>
            <w:webHidden/>
          </w:rPr>
          <w:fldChar w:fldCharType="begin"/>
        </w:r>
        <w:r w:rsidR="006A4B5B">
          <w:rPr>
            <w:noProof/>
            <w:webHidden/>
          </w:rPr>
          <w:instrText xml:space="preserve"> PAGEREF _Toc156393264 \h </w:instrText>
        </w:r>
        <w:r w:rsidR="006A4B5B">
          <w:rPr>
            <w:noProof/>
            <w:webHidden/>
          </w:rPr>
        </w:r>
        <w:r w:rsidR="006A4B5B">
          <w:rPr>
            <w:noProof/>
            <w:webHidden/>
          </w:rPr>
          <w:fldChar w:fldCharType="separate"/>
        </w:r>
        <w:r w:rsidR="000A1D07">
          <w:rPr>
            <w:noProof/>
            <w:webHidden/>
          </w:rPr>
          <w:t>208</w:t>
        </w:r>
        <w:r w:rsidR="006A4B5B">
          <w:rPr>
            <w:noProof/>
            <w:webHidden/>
          </w:rPr>
          <w:fldChar w:fldCharType="end"/>
        </w:r>
      </w:hyperlink>
    </w:p>
    <w:p w14:paraId="1B0C6CAB" w14:textId="6756E9F9"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5" w:history="1">
        <w:r w:rsidR="006A4B5B" w:rsidRPr="000E3B77">
          <w:rPr>
            <w:rStyle w:val="Hyperlink"/>
            <w:noProof/>
          </w:rPr>
          <w:t>Table 7</w:t>
        </w:r>
        <w:r w:rsidR="006A4B5B" w:rsidRPr="000E3B77">
          <w:rPr>
            <w:rStyle w:val="Hyperlink"/>
            <w:noProof/>
          </w:rPr>
          <w:noBreakHyphen/>
          <w:t>5 Mean, standard deviation and standard error of maximum Ankle inversion/eversion torque loading scenarios for OSSTF and standard retail boot samples</w:t>
        </w:r>
        <w:r w:rsidR="006A4B5B">
          <w:rPr>
            <w:noProof/>
            <w:webHidden/>
          </w:rPr>
          <w:tab/>
        </w:r>
        <w:r w:rsidR="006A4B5B">
          <w:rPr>
            <w:noProof/>
            <w:webHidden/>
          </w:rPr>
          <w:fldChar w:fldCharType="begin"/>
        </w:r>
        <w:r w:rsidR="006A4B5B">
          <w:rPr>
            <w:noProof/>
            <w:webHidden/>
          </w:rPr>
          <w:instrText xml:space="preserve"> PAGEREF _Toc156393265 \h </w:instrText>
        </w:r>
        <w:r w:rsidR="006A4B5B">
          <w:rPr>
            <w:noProof/>
            <w:webHidden/>
          </w:rPr>
        </w:r>
        <w:r w:rsidR="006A4B5B">
          <w:rPr>
            <w:noProof/>
            <w:webHidden/>
          </w:rPr>
          <w:fldChar w:fldCharType="separate"/>
        </w:r>
        <w:r w:rsidR="000A1D07">
          <w:rPr>
            <w:noProof/>
            <w:webHidden/>
          </w:rPr>
          <w:t>210</w:t>
        </w:r>
        <w:r w:rsidR="006A4B5B">
          <w:rPr>
            <w:noProof/>
            <w:webHidden/>
          </w:rPr>
          <w:fldChar w:fldCharType="end"/>
        </w:r>
      </w:hyperlink>
    </w:p>
    <w:p w14:paraId="46B19750" w14:textId="1D0AF2A1"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6" w:history="1">
        <w:r w:rsidR="006A4B5B" w:rsidRPr="000E3B77">
          <w:rPr>
            <w:rStyle w:val="Hyperlink"/>
            <w:noProof/>
          </w:rPr>
          <w:t>Table 7</w:t>
        </w:r>
        <w:r w:rsidR="006A4B5B" w:rsidRPr="000E3B77">
          <w:rPr>
            <w:rStyle w:val="Hyperlink"/>
            <w:noProof/>
          </w:rPr>
          <w:noBreakHyphen/>
          <w:t>6 Mean, standard deviation and standard error of maximum Ankle Plantar/Dorsi flexion torque loading scenarios for OSSTF and standard retail boot samples</w:t>
        </w:r>
        <w:r w:rsidR="006A4B5B">
          <w:rPr>
            <w:noProof/>
            <w:webHidden/>
          </w:rPr>
          <w:tab/>
        </w:r>
        <w:r w:rsidR="006A4B5B">
          <w:rPr>
            <w:noProof/>
            <w:webHidden/>
          </w:rPr>
          <w:fldChar w:fldCharType="begin"/>
        </w:r>
        <w:r w:rsidR="006A4B5B">
          <w:rPr>
            <w:noProof/>
            <w:webHidden/>
          </w:rPr>
          <w:instrText xml:space="preserve"> PAGEREF _Toc156393266 \h </w:instrText>
        </w:r>
        <w:r w:rsidR="006A4B5B">
          <w:rPr>
            <w:noProof/>
            <w:webHidden/>
          </w:rPr>
        </w:r>
        <w:r w:rsidR="006A4B5B">
          <w:rPr>
            <w:noProof/>
            <w:webHidden/>
          </w:rPr>
          <w:fldChar w:fldCharType="separate"/>
        </w:r>
        <w:r w:rsidR="000A1D07">
          <w:rPr>
            <w:noProof/>
            <w:webHidden/>
          </w:rPr>
          <w:t>213</w:t>
        </w:r>
        <w:r w:rsidR="006A4B5B">
          <w:rPr>
            <w:noProof/>
            <w:webHidden/>
          </w:rPr>
          <w:fldChar w:fldCharType="end"/>
        </w:r>
      </w:hyperlink>
    </w:p>
    <w:p w14:paraId="2606C4EF" w14:textId="748AC2A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7" w:history="1">
        <w:r w:rsidR="006A4B5B" w:rsidRPr="000E3B77">
          <w:rPr>
            <w:rStyle w:val="Hyperlink"/>
            <w:noProof/>
          </w:rPr>
          <w:t>Table 8</w:t>
        </w:r>
        <w:r w:rsidR="006A4B5B" w:rsidRPr="000E3B77">
          <w:rPr>
            <w:rStyle w:val="Hyperlink"/>
            <w:noProof/>
          </w:rPr>
          <w:noBreakHyphen/>
          <w:t>1 Design characteristic themes and proposed methods to assess</w:t>
        </w:r>
        <w:r w:rsidR="006A4B5B">
          <w:rPr>
            <w:noProof/>
            <w:webHidden/>
          </w:rPr>
          <w:tab/>
        </w:r>
        <w:r w:rsidR="006A4B5B">
          <w:rPr>
            <w:noProof/>
            <w:webHidden/>
          </w:rPr>
          <w:fldChar w:fldCharType="begin"/>
        </w:r>
        <w:r w:rsidR="006A4B5B">
          <w:rPr>
            <w:noProof/>
            <w:webHidden/>
          </w:rPr>
          <w:instrText xml:space="preserve"> PAGEREF _Toc156393267 \h </w:instrText>
        </w:r>
        <w:r w:rsidR="006A4B5B">
          <w:rPr>
            <w:noProof/>
            <w:webHidden/>
          </w:rPr>
        </w:r>
        <w:r w:rsidR="006A4B5B">
          <w:rPr>
            <w:noProof/>
            <w:webHidden/>
          </w:rPr>
          <w:fldChar w:fldCharType="separate"/>
        </w:r>
        <w:r w:rsidR="000A1D07">
          <w:rPr>
            <w:noProof/>
            <w:webHidden/>
          </w:rPr>
          <w:t>225</w:t>
        </w:r>
        <w:r w:rsidR="006A4B5B">
          <w:rPr>
            <w:noProof/>
            <w:webHidden/>
          </w:rPr>
          <w:fldChar w:fldCharType="end"/>
        </w:r>
      </w:hyperlink>
    </w:p>
    <w:p w14:paraId="6CBDDBBD" w14:textId="0F289BBA"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8" w:history="1">
        <w:r w:rsidR="006A4B5B" w:rsidRPr="000E3B77">
          <w:rPr>
            <w:rStyle w:val="Hyperlink"/>
            <w:noProof/>
          </w:rPr>
          <w:t>Table 8</w:t>
        </w:r>
        <w:r w:rsidR="006A4B5B" w:rsidRPr="000E3B77">
          <w:rPr>
            <w:rStyle w:val="Hyperlink"/>
            <w:noProof/>
          </w:rPr>
          <w:noBreakHyphen/>
          <w:t>2 OSSTF footwear tool ergonomic section Inter-rater percentage agreement</w:t>
        </w:r>
        <w:r w:rsidR="006A4B5B">
          <w:rPr>
            <w:noProof/>
            <w:webHidden/>
          </w:rPr>
          <w:tab/>
        </w:r>
        <w:r w:rsidR="006A4B5B">
          <w:rPr>
            <w:noProof/>
            <w:webHidden/>
          </w:rPr>
          <w:fldChar w:fldCharType="begin"/>
        </w:r>
        <w:r w:rsidR="006A4B5B">
          <w:rPr>
            <w:noProof/>
            <w:webHidden/>
          </w:rPr>
          <w:instrText xml:space="preserve"> PAGEREF _Toc156393268 \h </w:instrText>
        </w:r>
        <w:r w:rsidR="006A4B5B">
          <w:rPr>
            <w:noProof/>
            <w:webHidden/>
          </w:rPr>
        </w:r>
        <w:r w:rsidR="006A4B5B">
          <w:rPr>
            <w:noProof/>
            <w:webHidden/>
          </w:rPr>
          <w:fldChar w:fldCharType="separate"/>
        </w:r>
        <w:r w:rsidR="000A1D07">
          <w:rPr>
            <w:noProof/>
            <w:webHidden/>
          </w:rPr>
          <w:t>236</w:t>
        </w:r>
        <w:r w:rsidR="006A4B5B">
          <w:rPr>
            <w:noProof/>
            <w:webHidden/>
          </w:rPr>
          <w:fldChar w:fldCharType="end"/>
        </w:r>
      </w:hyperlink>
    </w:p>
    <w:p w14:paraId="4AA3D679" w14:textId="3A25394E"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69" w:history="1">
        <w:r w:rsidR="006A4B5B" w:rsidRPr="000E3B77">
          <w:rPr>
            <w:rStyle w:val="Hyperlink"/>
            <w:noProof/>
          </w:rPr>
          <w:t>Table 8</w:t>
        </w:r>
        <w:r w:rsidR="006A4B5B" w:rsidRPr="000E3B77">
          <w:rPr>
            <w:rStyle w:val="Hyperlink"/>
            <w:noProof/>
          </w:rPr>
          <w:noBreakHyphen/>
          <w:t>3 OSSTF footwear tool stability section Inter-rater percentage agreement</w:t>
        </w:r>
        <w:r w:rsidR="006A4B5B">
          <w:rPr>
            <w:noProof/>
            <w:webHidden/>
          </w:rPr>
          <w:tab/>
        </w:r>
        <w:r w:rsidR="006A4B5B">
          <w:rPr>
            <w:noProof/>
            <w:webHidden/>
          </w:rPr>
          <w:fldChar w:fldCharType="begin"/>
        </w:r>
        <w:r w:rsidR="006A4B5B">
          <w:rPr>
            <w:noProof/>
            <w:webHidden/>
          </w:rPr>
          <w:instrText xml:space="preserve"> PAGEREF _Toc156393269 \h </w:instrText>
        </w:r>
        <w:r w:rsidR="006A4B5B">
          <w:rPr>
            <w:noProof/>
            <w:webHidden/>
          </w:rPr>
        </w:r>
        <w:r w:rsidR="006A4B5B">
          <w:rPr>
            <w:noProof/>
            <w:webHidden/>
          </w:rPr>
          <w:fldChar w:fldCharType="separate"/>
        </w:r>
        <w:r w:rsidR="000A1D07">
          <w:rPr>
            <w:noProof/>
            <w:webHidden/>
          </w:rPr>
          <w:t>236</w:t>
        </w:r>
        <w:r w:rsidR="006A4B5B">
          <w:rPr>
            <w:noProof/>
            <w:webHidden/>
          </w:rPr>
          <w:fldChar w:fldCharType="end"/>
        </w:r>
      </w:hyperlink>
    </w:p>
    <w:p w14:paraId="0A67C0B1" w14:textId="3BFFC182"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70" w:history="1">
        <w:r w:rsidR="006A4B5B" w:rsidRPr="000E3B77">
          <w:rPr>
            <w:rStyle w:val="Hyperlink"/>
            <w:noProof/>
          </w:rPr>
          <w:t>Table 8</w:t>
        </w:r>
        <w:r w:rsidR="006A4B5B" w:rsidRPr="000E3B77">
          <w:rPr>
            <w:rStyle w:val="Hyperlink"/>
            <w:noProof/>
          </w:rPr>
          <w:noBreakHyphen/>
          <w:t>4 OSSTF footwear tool ergonomic section Intra-rater percentage agreement</w:t>
        </w:r>
        <w:r w:rsidR="006A4B5B">
          <w:rPr>
            <w:noProof/>
            <w:webHidden/>
          </w:rPr>
          <w:tab/>
        </w:r>
        <w:r w:rsidR="006A4B5B">
          <w:rPr>
            <w:noProof/>
            <w:webHidden/>
          </w:rPr>
          <w:fldChar w:fldCharType="begin"/>
        </w:r>
        <w:r w:rsidR="006A4B5B">
          <w:rPr>
            <w:noProof/>
            <w:webHidden/>
          </w:rPr>
          <w:instrText xml:space="preserve"> PAGEREF _Toc156393270 \h </w:instrText>
        </w:r>
        <w:r w:rsidR="006A4B5B">
          <w:rPr>
            <w:noProof/>
            <w:webHidden/>
          </w:rPr>
        </w:r>
        <w:r w:rsidR="006A4B5B">
          <w:rPr>
            <w:noProof/>
            <w:webHidden/>
          </w:rPr>
          <w:fldChar w:fldCharType="separate"/>
        </w:r>
        <w:r w:rsidR="000A1D07">
          <w:rPr>
            <w:noProof/>
            <w:webHidden/>
          </w:rPr>
          <w:t>237</w:t>
        </w:r>
        <w:r w:rsidR="006A4B5B">
          <w:rPr>
            <w:noProof/>
            <w:webHidden/>
          </w:rPr>
          <w:fldChar w:fldCharType="end"/>
        </w:r>
      </w:hyperlink>
    </w:p>
    <w:p w14:paraId="49580CE2" w14:textId="2A350054"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71" w:history="1">
        <w:r w:rsidR="006A4B5B" w:rsidRPr="000E3B77">
          <w:rPr>
            <w:rStyle w:val="Hyperlink"/>
            <w:noProof/>
          </w:rPr>
          <w:t>Table 8</w:t>
        </w:r>
        <w:r w:rsidR="006A4B5B" w:rsidRPr="000E3B77">
          <w:rPr>
            <w:rStyle w:val="Hyperlink"/>
            <w:noProof/>
          </w:rPr>
          <w:noBreakHyphen/>
          <w:t>5 OSSTF footwear tool stability section Intra-rater percentage agreement</w:t>
        </w:r>
        <w:r w:rsidR="006A4B5B">
          <w:rPr>
            <w:noProof/>
            <w:webHidden/>
          </w:rPr>
          <w:tab/>
        </w:r>
        <w:r w:rsidR="006A4B5B">
          <w:rPr>
            <w:noProof/>
            <w:webHidden/>
          </w:rPr>
          <w:fldChar w:fldCharType="begin"/>
        </w:r>
        <w:r w:rsidR="006A4B5B">
          <w:rPr>
            <w:noProof/>
            <w:webHidden/>
          </w:rPr>
          <w:instrText xml:space="preserve"> PAGEREF _Toc156393271 \h </w:instrText>
        </w:r>
        <w:r w:rsidR="006A4B5B">
          <w:rPr>
            <w:noProof/>
            <w:webHidden/>
          </w:rPr>
        </w:r>
        <w:r w:rsidR="006A4B5B">
          <w:rPr>
            <w:noProof/>
            <w:webHidden/>
          </w:rPr>
          <w:fldChar w:fldCharType="separate"/>
        </w:r>
        <w:r w:rsidR="000A1D07">
          <w:rPr>
            <w:noProof/>
            <w:webHidden/>
          </w:rPr>
          <w:t>237</w:t>
        </w:r>
        <w:r w:rsidR="006A4B5B">
          <w:rPr>
            <w:noProof/>
            <w:webHidden/>
          </w:rPr>
          <w:fldChar w:fldCharType="end"/>
        </w:r>
      </w:hyperlink>
    </w:p>
    <w:p w14:paraId="51F317FC" w14:textId="26AFC982"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72" w:history="1">
        <w:r w:rsidR="006A4B5B" w:rsidRPr="000E3B77">
          <w:rPr>
            <w:rStyle w:val="Hyperlink"/>
            <w:noProof/>
          </w:rPr>
          <w:t>Table 8</w:t>
        </w:r>
        <w:r w:rsidR="006A4B5B" w:rsidRPr="000E3B77">
          <w:rPr>
            <w:rStyle w:val="Hyperlink"/>
            <w:noProof/>
          </w:rPr>
          <w:noBreakHyphen/>
          <w:t>6 Survey of raters ranked level of agreement with the usability of the OSSTF tool</w:t>
        </w:r>
        <w:r w:rsidR="006A4B5B">
          <w:rPr>
            <w:noProof/>
            <w:webHidden/>
          </w:rPr>
          <w:tab/>
        </w:r>
        <w:r w:rsidR="006A4B5B">
          <w:rPr>
            <w:noProof/>
            <w:webHidden/>
          </w:rPr>
          <w:fldChar w:fldCharType="begin"/>
        </w:r>
        <w:r w:rsidR="006A4B5B">
          <w:rPr>
            <w:noProof/>
            <w:webHidden/>
          </w:rPr>
          <w:instrText xml:space="preserve"> PAGEREF _Toc156393272 \h </w:instrText>
        </w:r>
        <w:r w:rsidR="006A4B5B">
          <w:rPr>
            <w:noProof/>
            <w:webHidden/>
          </w:rPr>
        </w:r>
        <w:r w:rsidR="006A4B5B">
          <w:rPr>
            <w:noProof/>
            <w:webHidden/>
          </w:rPr>
          <w:fldChar w:fldCharType="separate"/>
        </w:r>
        <w:r w:rsidR="000A1D07">
          <w:rPr>
            <w:noProof/>
            <w:webHidden/>
          </w:rPr>
          <w:t>237</w:t>
        </w:r>
        <w:r w:rsidR="006A4B5B">
          <w:rPr>
            <w:noProof/>
            <w:webHidden/>
          </w:rPr>
          <w:fldChar w:fldCharType="end"/>
        </w:r>
      </w:hyperlink>
    </w:p>
    <w:p w14:paraId="75EC0F3C" w14:textId="5461D3B3" w:rsidR="006A4B5B" w:rsidRDefault="003D37A0">
      <w:pPr>
        <w:pStyle w:val="TableofFigures"/>
        <w:tabs>
          <w:tab w:val="right" w:leader="underscore" w:pos="8488"/>
        </w:tabs>
        <w:rPr>
          <w:rFonts w:eastAsiaTheme="minorEastAsia" w:cstheme="minorBidi"/>
          <w:i w:val="0"/>
          <w:iCs w:val="0"/>
          <w:noProof/>
          <w:sz w:val="24"/>
          <w:szCs w:val="24"/>
          <w:lang w:eastAsia="en-GB"/>
        </w:rPr>
      </w:pPr>
      <w:hyperlink w:anchor="_Toc156393273" w:history="1">
        <w:r w:rsidR="006A4B5B" w:rsidRPr="000E3B77">
          <w:rPr>
            <w:rStyle w:val="Hyperlink"/>
            <w:noProof/>
          </w:rPr>
          <w:t>Table 8</w:t>
        </w:r>
        <w:r w:rsidR="006A4B5B" w:rsidRPr="000E3B77">
          <w:rPr>
            <w:rStyle w:val="Hyperlink"/>
            <w:noProof/>
          </w:rPr>
          <w:noBreakHyphen/>
          <w:t>7 Thematic analysis of raters' opinion of the usability of the OSSTF tool</w:t>
        </w:r>
        <w:r w:rsidR="006A4B5B">
          <w:rPr>
            <w:noProof/>
            <w:webHidden/>
          </w:rPr>
          <w:tab/>
        </w:r>
        <w:r w:rsidR="006A4B5B">
          <w:rPr>
            <w:noProof/>
            <w:webHidden/>
          </w:rPr>
          <w:fldChar w:fldCharType="begin"/>
        </w:r>
        <w:r w:rsidR="006A4B5B">
          <w:rPr>
            <w:noProof/>
            <w:webHidden/>
          </w:rPr>
          <w:instrText xml:space="preserve"> PAGEREF _Toc156393273 \h </w:instrText>
        </w:r>
        <w:r w:rsidR="006A4B5B">
          <w:rPr>
            <w:noProof/>
            <w:webHidden/>
          </w:rPr>
        </w:r>
        <w:r w:rsidR="006A4B5B">
          <w:rPr>
            <w:noProof/>
            <w:webHidden/>
          </w:rPr>
          <w:fldChar w:fldCharType="separate"/>
        </w:r>
        <w:r w:rsidR="000A1D07">
          <w:rPr>
            <w:noProof/>
            <w:webHidden/>
          </w:rPr>
          <w:t>239</w:t>
        </w:r>
        <w:r w:rsidR="006A4B5B">
          <w:rPr>
            <w:noProof/>
            <w:webHidden/>
          </w:rPr>
          <w:fldChar w:fldCharType="end"/>
        </w:r>
      </w:hyperlink>
    </w:p>
    <w:p w14:paraId="3A6A2BB6" w14:textId="48BE82AE" w:rsidR="00243EDD" w:rsidRDefault="00345B3F">
      <w:r>
        <w:fldChar w:fldCharType="end"/>
      </w:r>
      <w:r w:rsidR="00243EDD">
        <w:br w:type="page"/>
      </w:r>
    </w:p>
    <w:p w14:paraId="3010C509" w14:textId="77777777" w:rsidR="00056D95" w:rsidRDefault="00243EDD" w:rsidP="00243EDD">
      <w:pPr>
        <w:pStyle w:val="Heading1"/>
      </w:pPr>
      <w:bookmarkStart w:id="6" w:name="_Toc141735340"/>
      <w:bookmarkStart w:id="7" w:name="_Ref141907991"/>
      <w:bookmarkStart w:id="8" w:name="_Toc156403413"/>
      <w:r>
        <w:lastRenderedPageBreak/>
        <w:t>Glossary</w:t>
      </w:r>
      <w:bookmarkEnd w:id="6"/>
      <w:bookmarkEnd w:id="7"/>
      <w:bookmarkEnd w:id="8"/>
    </w:p>
    <w:p w14:paraId="4A3EFBD4" w14:textId="77777777" w:rsidR="00052566" w:rsidRDefault="00052566" w:rsidP="008A5A86">
      <w:pPr>
        <w:rPr>
          <w:rFonts w:ascii="Arial" w:eastAsia="Times New Roman" w:hAnsi="Arial" w:cs="Arial"/>
          <w:sz w:val="22"/>
          <w:szCs w:val="22"/>
          <w:lang w:eastAsia="en-GB"/>
        </w:rPr>
      </w:pPr>
    </w:p>
    <w:p w14:paraId="273A9785" w14:textId="42E5B1E4" w:rsidR="00052566" w:rsidRDefault="00450BCA" w:rsidP="009A116B">
      <w:pPr>
        <w:spacing w:line="360" w:lineRule="auto"/>
        <w:rPr>
          <w:rFonts w:ascii="Arial" w:eastAsia="Times New Roman" w:hAnsi="Arial" w:cs="Arial"/>
          <w:sz w:val="22"/>
          <w:szCs w:val="22"/>
          <w:lang w:eastAsia="en-GB"/>
        </w:rPr>
      </w:pPr>
      <w:r>
        <w:rPr>
          <w:rFonts w:ascii="Arial" w:eastAsia="Times New Roman" w:hAnsi="Arial" w:cs="Arial"/>
          <w:b/>
          <w:bCs/>
          <w:sz w:val="22"/>
          <w:szCs w:val="22"/>
          <w:lang w:eastAsia="en-GB"/>
        </w:rPr>
        <w:t>AFO</w:t>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sidRPr="00450BCA">
        <w:rPr>
          <w:rFonts w:ascii="Arial" w:eastAsia="Times New Roman" w:hAnsi="Arial" w:cs="Arial"/>
          <w:sz w:val="22"/>
          <w:szCs w:val="22"/>
          <w:lang w:eastAsia="en-GB"/>
        </w:rPr>
        <w:t>Ankle Foot Orthoses</w:t>
      </w:r>
    </w:p>
    <w:p w14:paraId="0C1299FC" w14:textId="77777777" w:rsidR="00681C28" w:rsidRDefault="00681C28" w:rsidP="009A116B">
      <w:pPr>
        <w:spacing w:line="360" w:lineRule="auto"/>
        <w:rPr>
          <w:rFonts w:ascii="Arial" w:eastAsia="Times New Roman" w:hAnsi="Arial" w:cs="Arial"/>
          <w:sz w:val="22"/>
          <w:szCs w:val="22"/>
          <w:lang w:eastAsia="en-GB"/>
        </w:rPr>
      </w:pPr>
    </w:p>
    <w:p w14:paraId="31D2D91A" w14:textId="77777777" w:rsidR="00681C28" w:rsidRDefault="00681C28" w:rsidP="009A116B">
      <w:pPr>
        <w:spacing w:line="360" w:lineRule="auto"/>
        <w:rPr>
          <w:rFonts w:ascii="Arial" w:eastAsia="Times New Roman" w:hAnsi="Arial" w:cs="Arial"/>
          <w:sz w:val="22"/>
          <w:szCs w:val="22"/>
          <w:lang w:eastAsia="en-GB"/>
        </w:rPr>
      </w:pPr>
    </w:p>
    <w:p w14:paraId="196007B1" w14:textId="28230316" w:rsidR="00681C28" w:rsidRPr="00681C28" w:rsidRDefault="00681C28" w:rsidP="009A116B">
      <w:pPr>
        <w:spacing w:line="360" w:lineRule="auto"/>
        <w:rPr>
          <w:rFonts w:ascii="Arial" w:eastAsia="Times New Roman" w:hAnsi="Arial" w:cs="Arial"/>
          <w:b/>
          <w:bCs/>
          <w:sz w:val="22"/>
          <w:szCs w:val="22"/>
          <w:lang w:eastAsia="en-GB"/>
        </w:rPr>
      </w:pPr>
      <w:r w:rsidRPr="00681C28">
        <w:rPr>
          <w:rFonts w:ascii="Arial" w:eastAsia="Times New Roman" w:hAnsi="Arial" w:cs="Arial"/>
          <w:b/>
          <w:bCs/>
          <w:sz w:val="22"/>
          <w:szCs w:val="22"/>
          <w:lang w:eastAsia="en-GB"/>
        </w:rPr>
        <w:t>AH</w:t>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Pr>
          <w:rFonts w:ascii="Arial" w:eastAsia="Times New Roman" w:hAnsi="Arial" w:cs="Arial"/>
          <w:b/>
          <w:bCs/>
          <w:sz w:val="22"/>
          <w:szCs w:val="22"/>
          <w:lang w:eastAsia="en-GB"/>
        </w:rPr>
        <w:tab/>
      </w:r>
      <w:r w:rsidRPr="00681C28">
        <w:rPr>
          <w:rFonts w:ascii="Arial" w:eastAsia="Times New Roman" w:hAnsi="Arial" w:cs="Arial"/>
          <w:sz w:val="22"/>
          <w:szCs w:val="22"/>
          <w:lang w:eastAsia="en-GB"/>
        </w:rPr>
        <w:t>Aoife Healy</w:t>
      </w:r>
      <w:r>
        <w:rPr>
          <w:rFonts w:ascii="Arial" w:eastAsia="Times New Roman" w:hAnsi="Arial" w:cs="Arial"/>
          <w:sz w:val="22"/>
          <w:szCs w:val="22"/>
          <w:lang w:eastAsia="en-GB"/>
        </w:rPr>
        <w:t xml:space="preserve"> </w:t>
      </w:r>
      <w:r w:rsidR="009A116B">
        <w:rPr>
          <w:rFonts w:ascii="Arial" w:eastAsia="Times New Roman" w:hAnsi="Arial" w:cs="Arial"/>
          <w:sz w:val="22"/>
          <w:szCs w:val="22"/>
          <w:lang w:eastAsia="en-GB"/>
        </w:rPr>
        <w:t>(S</w:t>
      </w:r>
      <w:r>
        <w:rPr>
          <w:rFonts w:ascii="Arial" w:eastAsia="Times New Roman" w:hAnsi="Arial" w:cs="Arial"/>
          <w:sz w:val="22"/>
          <w:szCs w:val="22"/>
          <w:lang w:eastAsia="en-GB"/>
        </w:rPr>
        <w:t xml:space="preserve">econdary </w:t>
      </w:r>
      <w:r w:rsidR="009A116B">
        <w:rPr>
          <w:rFonts w:ascii="Arial" w:eastAsia="Times New Roman" w:hAnsi="Arial" w:cs="Arial"/>
          <w:sz w:val="22"/>
          <w:szCs w:val="22"/>
          <w:lang w:eastAsia="en-GB"/>
        </w:rPr>
        <w:t>S</w:t>
      </w:r>
      <w:r>
        <w:rPr>
          <w:rFonts w:ascii="Arial" w:eastAsia="Times New Roman" w:hAnsi="Arial" w:cs="Arial"/>
          <w:sz w:val="22"/>
          <w:szCs w:val="22"/>
          <w:lang w:eastAsia="en-GB"/>
        </w:rPr>
        <w:t>upervisor</w:t>
      </w:r>
      <w:r w:rsidR="009A116B">
        <w:rPr>
          <w:rFonts w:ascii="Arial" w:eastAsia="Times New Roman" w:hAnsi="Arial" w:cs="Arial"/>
          <w:sz w:val="22"/>
          <w:szCs w:val="22"/>
          <w:lang w:eastAsia="en-GB"/>
        </w:rPr>
        <w:t>)</w:t>
      </w:r>
    </w:p>
    <w:p w14:paraId="6B61F3D4" w14:textId="77777777" w:rsidR="00450BCA" w:rsidRDefault="00450BCA" w:rsidP="009A116B">
      <w:pPr>
        <w:spacing w:line="360" w:lineRule="auto"/>
        <w:jc w:val="both"/>
        <w:rPr>
          <w:rFonts w:ascii="Arial" w:eastAsia="Times New Roman" w:hAnsi="Arial" w:cs="Arial"/>
          <w:b/>
          <w:sz w:val="22"/>
          <w:szCs w:val="22"/>
          <w:lang w:eastAsia="en-GB"/>
        </w:rPr>
      </w:pPr>
    </w:p>
    <w:p w14:paraId="0D166FD2" w14:textId="77777777" w:rsidR="00450BCA" w:rsidRDefault="00450BCA" w:rsidP="009A116B">
      <w:pPr>
        <w:spacing w:line="360" w:lineRule="auto"/>
        <w:jc w:val="both"/>
        <w:rPr>
          <w:rFonts w:ascii="Arial" w:eastAsia="Times New Roman" w:hAnsi="Arial" w:cs="Arial"/>
          <w:b/>
          <w:sz w:val="22"/>
          <w:szCs w:val="22"/>
          <w:lang w:eastAsia="en-GB"/>
        </w:rPr>
      </w:pPr>
    </w:p>
    <w:p w14:paraId="0DD395F9" w14:textId="1FAC953A"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Angle of Gait</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Angle formed between the long axis of the foot and the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longitudinal line of progression of movement. </w:t>
      </w:r>
    </w:p>
    <w:p w14:paraId="092D1DF8" w14:textId="77777777" w:rsidR="00052566" w:rsidRPr="00052566" w:rsidRDefault="00052566" w:rsidP="009A116B">
      <w:pPr>
        <w:spacing w:line="360" w:lineRule="auto"/>
        <w:jc w:val="both"/>
        <w:rPr>
          <w:rFonts w:ascii="Arial" w:eastAsia="Times New Roman" w:hAnsi="Arial" w:cs="Arial"/>
          <w:sz w:val="22"/>
          <w:szCs w:val="22"/>
          <w:lang w:eastAsia="en-GB"/>
        </w:rPr>
      </w:pPr>
    </w:p>
    <w:p w14:paraId="22E36287" w14:textId="00E65737"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Base of Support</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Is the area between an object’s point of contact with the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supporting surface.</w:t>
      </w:r>
    </w:p>
    <w:p w14:paraId="084787B3" w14:textId="77777777" w:rsidR="00052566" w:rsidRPr="00052566" w:rsidRDefault="00052566" w:rsidP="009A116B">
      <w:pPr>
        <w:spacing w:line="360" w:lineRule="auto"/>
        <w:jc w:val="both"/>
        <w:rPr>
          <w:rFonts w:ascii="Arial" w:eastAsia="Times New Roman" w:hAnsi="Arial" w:cs="Arial"/>
          <w:sz w:val="22"/>
          <w:szCs w:val="22"/>
          <w:lang w:eastAsia="en-GB"/>
        </w:rPr>
      </w:pPr>
    </w:p>
    <w:p w14:paraId="3B2D8969" w14:textId="77777777"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 xml:space="preserve">Cadence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Number of steps taken per minute. </w:t>
      </w:r>
    </w:p>
    <w:p w14:paraId="5CFD6180" w14:textId="77777777" w:rsidR="00052566" w:rsidRPr="00052566" w:rsidRDefault="00052566" w:rsidP="009A116B">
      <w:pPr>
        <w:spacing w:line="360" w:lineRule="auto"/>
        <w:jc w:val="both"/>
        <w:rPr>
          <w:rFonts w:ascii="Arial" w:eastAsia="Times New Roman" w:hAnsi="Arial" w:cs="Arial"/>
          <w:sz w:val="22"/>
          <w:szCs w:val="22"/>
          <w:lang w:eastAsia="en-GB"/>
        </w:rPr>
      </w:pPr>
    </w:p>
    <w:p w14:paraId="7F925BF7" w14:textId="647770DA"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Cemented Construction</w:t>
      </w:r>
      <w:r w:rsidRPr="00052566">
        <w:rPr>
          <w:rFonts w:ascii="Arial" w:eastAsia="Times New Roman" w:hAnsi="Arial" w:cs="Arial"/>
          <w:sz w:val="22"/>
          <w:szCs w:val="22"/>
          <w:lang w:eastAsia="en-GB"/>
        </w:rPr>
        <w:tab/>
        <w:t xml:space="preserve">A shoe construction in which the upper of a shoe is cemented, rather than stitched, to the sole of the shoe. </w:t>
      </w:r>
    </w:p>
    <w:p w14:paraId="2CDF0539" w14:textId="77777777" w:rsidR="00052566" w:rsidRPr="00052566" w:rsidRDefault="00052566" w:rsidP="009A116B">
      <w:pPr>
        <w:spacing w:line="360" w:lineRule="auto"/>
        <w:jc w:val="both"/>
        <w:rPr>
          <w:rFonts w:ascii="Arial" w:eastAsia="Times New Roman" w:hAnsi="Arial" w:cs="Arial"/>
          <w:sz w:val="22"/>
          <w:szCs w:val="22"/>
          <w:lang w:eastAsia="en-GB"/>
        </w:rPr>
      </w:pPr>
    </w:p>
    <w:p w14:paraId="02D8242B" w14:textId="3A4759E4"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Cerebral Palsy</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t xml:space="preserve">Congenital neurological condition involving interruption of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blood supply to upper motor neurones resulting in varying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degrees of mobility impairment.</w:t>
      </w:r>
    </w:p>
    <w:p w14:paraId="38F02B89" w14:textId="77777777" w:rsidR="00052566" w:rsidRPr="00052566" w:rsidRDefault="00052566" w:rsidP="009A116B">
      <w:pPr>
        <w:spacing w:line="360" w:lineRule="auto"/>
        <w:jc w:val="both"/>
        <w:rPr>
          <w:rFonts w:ascii="Arial" w:eastAsia="Times New Roman" w:hAnsi="Arial" w:cs="Arial"/>
          <w:sz w:val="22"/>
          <w:szCs w:val="22"/>
          <w:lang w:eastAsia="en-GB"/>
        </w:rPr>
      </w:pPr>
    </w:p>
    <w:p w14:paraId="70C2FD29" w14:textId="5E504AC1"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Eyelet</w:t>
      </w:r>
      <w:r w:rsidRPr="00052566">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 xml:space="preserve">A hole through which a lace is threaded; may be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reinforced with a metal ring.</w:t>
      </w:r>
    </w:p>
    <w:p w14:paraId="03770F4D" w14:textId="77777777" w:rsidR="00052566" w:rsidRPr="00052566" w:rsidRDefault="00052566" w:rsidP="009A116B">
      <w:pPr>
        <w:spacing w:line="360" w:lineRule="auto"/>
        <w:jc w:val="both"/>
        <w:rPr>
          <w:rFonts w:ascii="Arial" w:eastAsia="Times New Roman" w:hAnsi="Arial" w:cs="Arial"/>
          <w:sz w:val="22"/>
          <w:szCs w:val="22"/>
          <w:lang w:eastAsia="en-GB"/>
        </w:rPr>
      </w:pPr>
    </w:p>
    <w:p w14:paraId="0992A4C3" w14:textId="127AA673"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 xml:space="preserve">Facing </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The part of the shoe where the shoelace eyelets are located.</w:t>
      </w:r>
    </w:p>
    <w:p w14:paraId="59C7919F" w14:textId="77777777" w:rsidR="00052566" w:rsidRPr="00052566" w:rsidRDefault="00052566" w:rsidP="009A116B">
      <w:pPr>
        <w:spacing w:line="360" w:lineRule="auto"/>
        <w:jc w:val="both"/>
        <w:rPr>
          <w:rFonts w:ascii="Arial" w:eastAsia="Times New Roman" w:hAnsi="Arial" w:cs="Arial"/>
          <w:sz w:val="22"/>
          <w:szCs w:val="22"/>
          <w:lang w:eastAsia="en-GB"/>
        </w:rPr>
      </w:pPr>
    </w:p>
    <w:p w14:paraId="582A7739" w14:textId="77777777"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Gait</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Repeated sequence of limb movements that bring about</w:t>
      </w:r>
    </w:p>
    <w:p w14:paraId="702CA636" w14:textId="59B51701"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locomotion of the body (</w:t>
      </w:r>
      <w:r w:rsidR="00A66B5E" w:rsidRPr="00052566">
        <w:rPr>
          <w:rFonts w:ascii="Arial" w:eastAsia="Times New Roman" w:hAnsi="Arial" w:cs="Arial"/>
          <w:sz w:val="22"/>
          <w:szCs w:val="22"/>
          <w:lang w:eastAsia="en-GB"/>
        </w:rPr>
        <w:t>e.g.,</w:t>
      </w:r>
      <w:r w:rsidRPr="00052566">
        <w:rPr>
          <w:rFonts w:ascii="Arial" w:eastAsia="Times New Roman" w:hAnsi="Arial" w:cs="Arial"/>
          <w:sz w:val="22"/>
          <w:szCs w:val="22"/>
          <w:lang w:eastAsia="en-GB"/>
        </w:rPr>
        <w:t xml:space="preserve"> walking and running).</w:t>
      </w:r>
    </w:p>
    <w:p w14:paraId="7BF16405" w14:textId="77777777" w:rsidR="00052566" w:rsidRPr="00052566" w:rsidRDefault="00052566" w:rsidP="009A116B">
      <w:pPr>
        <w:spacing w:line="360" w:lineRule="auto"/>
        <w:jc w:val="both"/>
        <w:rPr>
          <w:rFonts w:ascii="Arial" w:eastAsia="Times New Roman" w:hAnsi="Arial" w:cs="Arial"/>
          <w:sz w:val="22"/>
          <w:szCs w:val="22"/>
          <w:lang w:eastAsia="en-GB"/>
        </w:rPr>
      </w:pPr>
    </w:p>
    <w:p w14:paraId="7696FE23" w14:textId="3E54B291"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Heel Counter/Stiffener</w:t>
      </w:r>
      <w:r w:rsidRPr="00052566">
        <w:rPr>
          <w:rFonts w:ascii="Arial" w:eastAsia="Times New Roman" w:hAnsi="Arial" w:cs="Arial"/>
          <w:sz w:val="22"/>
          <w:szCs w:val="22"/>
          <w:lang w:eastAsia="en-GB"/>
        </w:rPr>
        <w:tab/>
        <w:t xml:space="preserve">A stiff piece of material placed at the heel of a shoe between the lining and upper to provide support and help the upper wrap around the foot. </w:t>
      </w:r>
    </w:p>
    <w:p w14:paraId="19A07B54" w14:textId="77777777" w:rsidR="00052566" w:rsidRPr="00052566" w:rsidRDefault="00052566" w:rsidP="009A116B">
      <w:pPr>
        <w:spacing w:line="360" w:lineRule="auto"/>
        <w:jc w:val="both"/>
        <w:rPr>
          <w:rFonts w:ascii="Arial" w:eastAsia="Times New Roman" w:hAnsi="Arial" w:cs="Arial"/>
          <w:sz w:val="22"/>
          <w:szCs w:val="22"/>
          <w:lang w:eastAsia="en-GB"/>
        </w:rPr>
      </w:pPr>
    </w:p>
    <w:p w14:paraId="3CA80DAC" w14:textId="19BCFFCE"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lastRenderedPageBreak/>
        <w:t xml:space="preserve">Hysteresis </w:t>
      </w:r>
      <w:r w:rsidRPr="00052566">
        <w:rPr>
          <w:rFonts w:ascii="Arial" w:eastAsia="Times New Roman" w:hAnsi="Arial" w:cs="Arial"/>
          <w:sz w:val="22"/>
          <w:szCs w:val="22"/>
          <w:lang w:eastAsia="en-GB"/>
        </w:rPr>
        <w:tab/>
        <w:t>Viscoelastic response to loading (stress) the loading strain does not follow the unloading strain.</w:t>
      </w:r>
    </w:p>
    <w:p w14:paraId="16215641" w14:textId="77777777" w:rsidR="00052566" w:rsidRPr="00052566" w:rsidRDefault="00052566" w:rsidP="009A116B">
      <w:pPr>
        <w:spacing w:line="360" w:lineRule="auto"/>
        <w:jc w:val="both"/>
        <w:rPr>
          <w:rFonts w:ascii="Arial" w:eastAsia="Times New Roman" w:hAnsi="Arial" w:cs="Arial"/>
          <w:sz w:val="22"/>
          <w:szCs w:val="22"/>
          <w:lang w:eastAsia="en-GB"/>
        </w:rPr>
      </w:pPr>
    </w:p>
    <w:p w14:paraId="6F9C0086" w14:textId="3F445963" w:rsid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Mobility Impairment</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Inability of a person to use one or more of their limbs or spine</w:t>
      </w:r>
      <w:r w:rsidR="00450BCA">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to enable locomotory movement or activities of daily living.</w:t>
      </w:r>
    </w:p>
    <w:p w14:paraId="39AF40E0" w14:textId="07E0E696" w:rsidR="009A116B" w:rsidRDefault="009A116B" w:rsidP="009A116B">
      <w:pPr>
        <w:spacing w:line="360" w:lineRule="auto"/>
        <w:ind w:left="2880" w:hanging="2880"/>
        <w:jc w:val="both"/>
        <w:rPr>
          <w:rFonts w:ascii="Arial" w:eastAsia="Times New Roman" w:hAnsi="Arial" w:cs="Arial"/>
          <w:sz w:val="22"/>
          <w:szCs w:val="22"/>
          <w:lang w:eastAsia="en-GB"/>
        </w:rPr>
      </w:pPr>
      <w:r>
        <w:rPr>
          <w:rFonts w:ascii="Arial" w:eastAsia="Times New Roman" w:hAnsi="Arial" w:cs="Arial"/>
          <w:sz w:val="22"/>
          <w:szCs w:val="22"/>
          <w:lang w:eastAsia="en-GB"/>
        </w:rPr>
        <w:t xml:space="preserve"> </w:t>
      </w:r>
    </w:p>
    <w:p w14:paraId="48D30F80" w14:textId="116424CA" w:rsidR="009A116B" w:rsidRPr="009A116B" w:rsidRDefault="009A116B" w:rsidP="009A116B">
      <w:pPr>
        <w:spacing w:line="360" w:lineRule="auto"/>
        <w:ind w:left="2880" w:hanging="2880"/>
        <w:jc w:val="both"/>
        <w:rPr>
          <w:rFonts w:ascii="Arial" w:eastAsia="Times New Roman" w:hAnsi="Arial" w:cs="Arial"/>
          <w:b/>
          <w:bCs/>
          <w:sz w:val="22"/>
          <w:szCs w:val="22"/>
          <w:lang w:eastAsia="en-GB"/>
        </w:rPr>
      </w:pPr>
      <w:r w:rsidRPr="009A116B">
        <w:rPr>
          <w:rFonts w:ascii="Arial" w:eastAsia="Times New Roman" w:hAnsi="Arial" w:cs="Arial"/>
          <w:b/>
          <w:bCs/>
          <w:sz w:val="22"/>
          <w:szCs w:val="22"/>
          <w:lang w:eastAsia="en-GB"/>
        </w:rPr>
        <w:t>MH</w:t>
      </w:r>
      <w:r>
        <w:rPr>
          <w:rFonts w:ascii="Arial" w:eastAsia="Times New Roman" w:hAnsi="Arial" w:cs="Arial"/>
          <w:b/>
          <w:bCs/>
          <w:sz w:val="22"/>
          <w:szCs w:val="22"/>
          <w:lang w:eastAsia="en-GB"/>
        </w:rPr>
        <w:tab/>
      </w:r>
      <w:r w:rsidRPr="009A116B">
        <w:rPr>
          <w:rFonts w:ascii="Arial" w:eastAsia="Times New Roman" w:hAnsi="Arial" w:cs="Arial"/>
          <w:sz w:val="22"/>
          <w:szCs w:val="22"/>
          <w:lang w:eastAsia="en-GB"/>
        </w:rPr>
        <w:t>Matthew Hill</w:t>
      </w:r>
      <w:r>
        <w:rPr>
          <w:rFonts w:ascii="Arial" w:eastAsia="Times New Roman" w:hAnsi="Arial" w:cs="Arial"/>
          <w:sz w:val="22"/>
          <w:szCs w:val="22"/>
          <w:lang w:eastAsia="en-GB"/>
        </w:rPr>
        <w:t xml:space="preserve"> (PhD Scholar)</w:t>
      </w:r>
    </w:p>
    <w:p w14:paraId="4ECCF9E8" w14:textId="77777777" w:rsidR="00052566" w:rsidRPr="00052566" w:rsidRDefault="00052566" w:rsidP="009A116B">
      <w:pPr>
        <w:spacing w:line="360" w:lineRule="auto"/>
        <w:jc w:val="both"/>
        <w:rPr>
          <w:rFonts w:ascii="Arial" w:eastAsia="Times New Roman" w:hAnsi="Arial" w:cs="Arial"/>
          <w:sz w:val="22"/>
          <w:szCs w:val="22"/>
          <w:lang w:eastAsia="en-GB"/>
        </w:rPr>
      </w:pPr>
    </w:p>
    <w:p w14:paraId="289C2268" w14:textId="2DA15F8E" w:rsid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bCs/>
          <w:sz w:val="22"/>
          <w:szCs w:val="22"/>
          <w:lang w:eastAsia="en-GB"/>
        </w:rPr>
        <w:t>Modular Footwear</w:t>
      </w:r>
      <w:r w:rsidRPr="00052566">
        <w:rPr>
          <w:rFonts w:ascii="Arial" w:eastAsia="Times New Roman" w:hAnsi="Arial" w:cs="Arial"/>
          <w:b/>
          <w:bCs/>
          <w:sz w:val="22"/>
          <w:szCs w:val="22"/>
          <w:lang w:eastAsia="en-GB"/>
        </w:rPr>
        <w:tab/>
      </w:r>
      <w:r w:rsidRPr="00052566">
        <w:rPr>
          <w:rFonts w:ascii="Arial" w:eastAsia="Times New Roman" w:hAnsi="Arial" w:cs="Arial"/>
          <w:sz w:val="22"/>
          <w:szCs w:val="22"/>
          <w:lang w:eastAsia="en-GB"/>
        </w:rPr>
        <w:t xml:space="preserve">Standard range of dimensional adaptations </w:t>
      </w:r>
      <w:r w:rsidR="00450BCA" w:rsidRPr="00052566">
        <w:rPr>
          <w:rFonts w:ascii="Arial" w:eastAsia="Times New Roman" w:hAnsi="Arial" w:cs="Arial"/>
          <w:sz w:val="22"/>
          <w:szCs w:val="22"/>
          <w:lang w:eastAsia="en-GB"/>
        </w:rPr>
        <w:t>e.g.,</w:t>
      </w:r>
      <w:r w:rsidRPr="00052566">
        <w:rPr>
          <w:rFonts w:ascii="Arial" w:eastAsia="Times New Roman" w:hAnsi="Arial" w:cs="Arial"/>
          <w:sz w:val="22"/>
          <w:szCs w:val="22"/>
          <w:lang w:eastAsia="en-GB"/>
        </w:rPr>
        <w:t xml:space="preserve"> width, girth,</w:t>
      </w:r>
      <w:r w:rsidR="00450BCA">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maximum 3) to the upper of stock footwear.</w:t>
      </w:r>
    </w:p>
    <w:p w14:paraId="55D27281" w14:textId="77777777" w:rsidR="009A116B" w:rsidRDefault="009A116B" w:rsidP="009A116B">
      <w:pPr>
        <w:spacing w:line="360" w:lineRule="auto"/>
        <w:ind w:left="2880" w:hanging="2880"/>
        <w:jc w:val="both"/>
        <w:rPr>
          <w:rFonts w:ascii="Arial" w:eastAsia="Times New Roman" w:hAnsi="Arial" w:cs="Arial"/>
          <w:sz w:val="22"/>
          <w:szCs w:val="22"/>
          <w:lang w:eastAsia="en-GB"/>
        </w:rPr>
      </w:pPr>
    </w:p>
    <w:p w14:paraId="6D623E63" w14:textId="52D67814" w:rsidR="009A116B" w:rsidRPr="00052566" w:rsidRDefault="009A116B" w:rsidP="009A116B">
      <w:pPr>
        <w:spacing w:line="360" w:lineRule="auto"/>
        <w:ind w:left="2880" w:hanging="2880"/>
        <w:jc w:val="both"/>
        <w:rPr>
          <w:rFonts w:ascii="Arial" w:eastAsia="Times New Roman" w:hAnsi="Arial" w:cs="Arial"/>
          <w:b/>
          <w:bCs/>
          <w:sz w:val="22"/>
          <w:szCs w:val="22"/>
          <w:lang w:eastAsia="en-GB"/>
        </w:rPr>
      </w:pPr>
      <w:r>
        <w:rPr>
          <w:rFonts w:ascii="Arial" w:eastAsia="Times New Roman" w:hAnsi="Arial" w:cs="Arial"/>
          <w:b/>
          <w:bCs/>
          <w:sz w:val="22"/>
          <w:szCs w:val="22"/>
          <w:lang w:eastAsia="en-GB"/>
        </w:rPr>
        <w:t>NC</w:t>
      </w:r>
      <w:r>
        <w:rPr>
          <w:rFonts w:ascii="Arial" w:eastAsia="Times New Roman" w:hAnsi="Arial" w:cs="Arial"/>
          <w:b/>
          <w:bCs/>
          <w:sz w:val="22"/>
          <w:szCs w:val="22"/>
          <w:lang w:eastAsia="en-GB"/>
        </w:rPr>
        <w:tab/>
      </w:r>
      <w:r w:rsidRPr="009A116B">
        <w:rPr>
          <w:rFonts w:ascii="Arial" w:eastAsia="Times New Roman" w:hAnsi="Arial" w:cs="Arial"/>
          <w:sz w:val="22"/>
          <w:szCs w:val="22"/>
          <w:lang w:eastAsia="en-GB"/>
        </w:rPr>
        <w:t>Nachiappan Chockalingam</w:t>
      </w:r>
      <w:r>
        <w:rPr>
          <w:rFonts w:ascii="Arial" w:eastAsia="Times New Roman" w:hAnsi="Arial" w:cs="Arial"/>
          <w:sz w:val="22"/>
          <w:szCs w:val="22"/>
          <w:lang w:eastAsia="en-GB"/>
        </w:rPr>
        <w:t xml:space="preserve"> (Primary Supervisor)</w:t>
      </w:r>
    </w:p>
    <w:p w14:paraId="08E0C38E" w14:textId="77777777" w:rsidR="00052566" w:rsidRPr="00052566" w:rsidRDefault="00052566" w:rsidP="009A116B">
      <w:pPr>
        <w:spacing w:line="360" w:lineRule="auto"/>
        <w:jc w:val="both"/>
        <w:rPr>
          <w:rFonts w:ascii="Arial" w:eastAsia="Times New Roman" w:hAnsi="Arial" w:cs="Arial"/>
          <w:sz w:val="22"/>
          <w:szCs w:val="22"/>
          <w:lang w:eastAsia="en-GB"/>
        </w:rPr>
      </w:pPr>
    </w:p>
    <w:p w14:paraId="31BAD4E9" w14:textId="46F28B6C"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bCs/>
          <w:sz w:val="22"/>
          <w:szCs w:val="22"/>
          <w:lang w:eastAsia="en-GB"/>
        </w:rPr>
        <w:t>Off the Shelf Footwear</w:t>
      </w:r>
      <w:r w:rsidRPr="00052566">
        <w:rPr>
          <w:rFonts w:ascii="Arial" w:eastAsia="Times New Roman" w:hAnsi="Arial" w:cs="Arial"/>
          <w:b/>
          <w:bCs/>
          <w:sz w:val="22"/>
          <w:szCs w:val="22"/>
          <w:lang w:eastAsia="en-GB"/>
        </w:rPr>
        <w:tab/>
      </w:r>
      <w:proofErr w:type="spellStart"/>
      <w:r w:rsidRPr="00052566">
        <w:rPr>
          <w:rFonts w:ascii="Arial" w:eastAsia="Times New Roman" w:hAnsi="Arial" w:cs="Arial"/>
          <w:sz w:val="22"/>
          <w:szCs w:val="22"/>
          <w:lang w:eastAsia="en-GB"/>
        </w:rPr>
        <w:t>Footwear</w:t>
      </w:r>
      <w:proofErr w:type="spellEnd"/>
      <w:r w:rsidRPr="00052566">
        <w:rPr>
          <w:rFonts w:ascii="Arial" w:eastAsia="Times New Roman" w:hAnsi="Arial" w:cs="Arial"/>
          <w:sz w:val="22"/>
          <w:szCs w:val="22"/>
          <w:lang w:eastAsia="en-GB"/>
        </w:rPr>
        <w:t xml:space="preserve"> taken from stock or supplies and not individually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designed.</w:t>
      </w:r>
    </w:p>
    <w:p w14:paraId="6786BC91" w14:textId="77777777" w:rsidR="00052566" w:rsidRPr="00052566" w:rsidRDefault="00052566" w:rsidP="009A116B">
      <w:pPr>
        <w:spacing w:line="360" w:lineRule="auto"/>
        <w:jc w:val="both"/>
        <w:rPr>
          <w:rFonts w:ascii="Arial" w:eastAsia="Times New Roman" w:hAnsi="Arial" w:cs="Arial"/>
          <w:sz w:val="22"/>
          <w:szCs w:val="22"/>
          <w:lang w:eastAsia="en-GB"/>
        </w:rPr>
      </w:pPr>
    </w:p>
    <w:p w14:paraId="36FD0348" w14:textId="77777777" w:rsid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 xml:space="preserve">OSSTF </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Off the Shelf Stability Therapeutic Footwear.</w:t>
      </w:r>
    </w:p>
    <w:p w14:paraId="47AAF38D" w14:textId="77777777" w:rsidR="00D750CF" w:rsidRDefault="00D750CF" w:rsidP="009A116B">
      <w:pPr>
        <w:spacing w:line="360" w:lineRule="auto"/>
        <w:jc w:val="both"/>
        <w:rPr>
          <w:rFonts w:ascii="Arial" w:eastAsia="Times New Roman" w:hAnsi="Arial" w:cs="Arial"/>
          <w:sz w:val="22"/>
          <w:szCs w:val="22"/>
          <w:lang w:eastAsia="en-GB"/>
        </w:rPr>
      </w:pPr>
    </w:p>
    <w:p w14:paraId="46F34C62" w14:textId="27C0B54E" w:rsidR="00D750CF" w:rsidRDefault="00D750CF" w:rsidP="009A116B">
      <w:pPr>
        <w:spacing w:line="360" w:lineRule="auto"/>
        <w:ind w:left="2880" w:hanging="2880"/>
        <w:jc w:val="both"/>
        <w:rPr>
          <w:rFonts w:ascii="Arial" w:eastAsia="Times New Roman" w:hAnsi="Arial" w:cs="Arial"/>
          <w:sz w:val="22"/>
          <w:szCs w:val="22"/>
          <w:lang w:eastAsia="en-GB"/>
        </w:rPr>
      </w:pPr>
      <w:r w:rsidRPr="00D750CF">
        <w:rPr>
          <w:rFonts w:ascii="Arial" w:eastAsia="Times New Roman" w:hAnsi="Arial" w:cs="Arial"/>
          <w:b/>
          <w:bCs/>
          <w:sz w:val="22"/>
          <w:szCs w:val="22"/>
          <w:lang w:eastAsia="en-GB"/>
        </w:rPr>
        <w:t>Outsole</w:t>
      </w:r>
      <w:r>
        <w:rPr>
          <w:rFonts w:ascii="Arial" w:eastAsia="Times New Roman" w:hAnsi="Arial" w:cs="Arial"/>
          <w:b/>
          <w:bCs/>
          <w:sz w:val="22"/>
          <w:szCs w:val="22"/>
          <w:lang w:eastAsia="en-GB"/>
        </w:rPr>
        <w:tab/>
      </w:r>
      <w:r w:rsidR="00C24260" w:rsidRPr="00C24260">
        <w:rPr>
          <w:rFonts w:ascii="Arial" w:eastAsia="Times New Roman" w:hAnsi="Arial" w:cs="Arial"/>
          <w:sz w:val="22"/>
          <w:szCs w:val="22"/>
          <w:lang w:eastAsia="en-GB"/>
        </w:rPr>
        <w:t xml:space="preserve">The part of the sole that touches the ground, usually made of rubber or </w:t>
      </w:r>
      <w:r w:rsidR="00C24260">
        <w:rPr>
          <w:rFonts w:ascii="Arial" w:eastAsia="Times New Roman" w:hAnsi="Arial" w:cs="Arial"/>
          <w:sz w:val="22"/>
          <w:szCs w:val="22"/>
          <w:lang w:eastAsia="en-GB"/>
        </w:rPr>
        <w:t>PU</w:t>
      </w:r>
      <w:r w:rsidR="00C24260" w:rsidRPr="00C24260">
        <w:rPr>
          <w:rFonts w:ascii="Arial" w:eastAsia="Times New Roman" w:hAnsi="Arial" w:cs="Arial"/>
          <w:sz w:val="22"/>
          <w:szCs w:val="22"/>
          <w:lang w:eastAsia="en-GB"/>
        </w:rPr>
        <w:t>.</w:t>
      </w:r>
    </w:p>
    <w:p w14:paraId="1CFE9F51" w14:textId="77777777" w:rsidR="00C24260" w:rsidRDefault="00C24260" w:rsidP="009A116B">
      <w:pPr>
        <w:spacing w:line="360" w:lineRule="auto"/>
        <w:ind w:left="2880" w:hanging="2880"/>
        <w:jc w:val="both"/>
        <w:rPr>
          <w:rFonts w:ascii="Arial" w:eastAsia="Times New Roman" w:hAnsi="Arial" w:cs="Arial"/>
          <w:b/>
          <w:bCs/>
          <w:sz w:val="22"/>
          <w:szCs w:val="22"/>
          <w:lang w:eastAsia="en-GB"/>
        </w:rPr>
      </w:pPr>
    </w:p>
    <w:p w14:paraId="064961EF" w14:textId="5AF88890" w:rsidR="00C24260" w:rsidRPr="00052566" w:rsidRDefault="00C24260" w:rsidP="009A116B">
      <w:pPr>
        <w:spacing w:line="360" w:lineRule="auto"/>
        <w:ind w:left="2880" w:hanging="2880"/>
        <w:jc w:val="both"/>
        <w:rPr>
          <w:rFonts w:ascii="Arial" w:eastAsia="Times New Roman" w:hAnsi="Arial" w:cs="Arial"/>
          <w:b/>
          <w:bCs/>
          <w:sz w:val="22"/>
          <w:szCs w:val="22"/>
          <w:lang w:eastAsia="en-GB"/>
        </w:rPr>
      </w:pPr>
      <w:r>
        <w:rPr>
          <w:rFonts w:ascii="Arial" w:eastAsia="Times New Roman" w:hAnsi="Arial" w:cs="Arial"/>
          <w:b/>
          <w:bCs/>
          <w:sz w:val="22"/>
          <w:szCs w:val="22"/>
          <w:lang w:eastAsia="en-GB"/>
        </w:rPr>
        <w:t>PU</w:t>
      </w:r>
      <w:r>
        <w:rPr>
          <w:rFonts w:ascii="Arial" w:eastAsia="Times New Roman" w:hAnsi="Arial" w:cs="Arial"/>
          <w:b/>
          <w:bCs/>
          <w:sz w:val="22"/>
          <w:szCs w:val="22"/>
          <w:lang w:eastAsia="en-GB"/>
        </w:rPr>
        <w:tab/>
      </w:r>
      <w:r w:rsidRPr="00C24260">
        <w:rPr>
          <w:rFonts w:ascii="Arial" w:eastAsia="Times New Roman" w:hAnsi="Arial" w:cs="Arial"/>
          <w:sz w:val="22"/>
          <w:szCs w:val="22"/>
          <w:lang w:eastAsia="en-GB"/>
        </w:rPr>
        <w:t xml:space="preserve">Polyurethane </w:t>
      </w:r>
    </w:p>
    <w:p w14:paraId="2373BD9F" w14:textId="77777777" w:rsidR="00052566" w:rsidRPr="00052566" w:rsidRDefault="00052566" w:rsidP="009A116B">
      <w:pPr>
        <w:spacing w:line="360" w:lineRule="auto"/>
        <w:jc w:val="both"/>
        <w:rPr>
          <w:rFonts w:ascii="Arial" w:eastAsia="Times New Roman" w:hAnsi="Arial" w:cs="Arial"/>
          <w:sz w:val="22"/>
          <w:szCs w:val="22"/>
          <w:lang w:eastAsia="en-GB"/>
        </w:rPr>
      </w:pPr>
    </w:p>
    <w:p w14:paraId="2A3E35C9" w14:textId="6F04627A"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Rocker</w:t>
      </w:r>
      <w:r w:rsidRPr="00052566">
        <w:rPr>
          <w:rFonts w:ascii="Arial" w:eastAsia="Times New Roman" w:hAnsi="Arial" w:cs="Arial"/>
          <w:sz w:val="22"/>
          <w:szCs w:val="22"/>
          <w:lang w:eastAsia="en-GB"/>
        </w:rPr>
        <w:tab/>
        <w:t>The curvature of the sole from the heel to the toe of a boot to facilitate walking.</w:t>
      </w:r>
    </w:p>
    <w:p w14:paraId="2FA21C43" w14:textId="77777777" w:rsidR="00052566" w:rsidRPr="00052566" w:rsidRDefault="00052566" w:rsidP="009A116B">
      <w:pPr>
        <w:spacing w:line="360" w:lineRule="auto"/>
        <w:jc w:val="both"/>
        <w:rPr>
          <w:rFonts w:ascii="Arial" w:eastAsia="Times New Roman" w:hAnsi="Arial" w:cs="Arial"/>
          <w:sz w:val="22"/>
          <w:szCs w:val="22"/>
          <w:lang w:eastAsia="en-GB"/>
        </w:rPr>
      </w:pPr>
    </w:p>
    <w:p w14:paraId="792311AD" w14:textId="62BC684B" w:rsid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Step Length</w:t>
      </w:r>
      <w:r w:rsidRPr="00052566">
        <w:rPr>
          <w:rFonts w:ascii="Arial" w:eastAsia="Times New Roman" w:hAnsi="Arial" w:cs="Arial"/>
          <w:sz w:val="22"/>
          <w:szCs w:val="22"/>
          <w:lang w:eastAsia="en-GB"/>
        </w:rPr>
        <w:tab/>
        <w:t>Distance between the initial ground contact of one foot and the successive initial ground contact of the opposite foot.</w:t>
      </w:r>
    </w:p>
    <w:p w14:paraId="2D33002D" w14:textId="77777777" w:rsidR="00974548" w:rsidRDefault="00974548" w:rsidP="009A116B">
      <w:pPr>
        <w:spacing w:line="360" w:lineRule="auto"/>
        <w:ind w:left="2880" w:hanging="2880"/>
        <w:jc w:val="both"/>
        <w:rPr>
          <w:rFonts w:ascii="Arial" w:eastAsia="Times New Roman" w:hAnsi="Arial" w:cs="Arial"/>
          <w:sz w:val="22"/>
          <w:szCs w:val="22"/>
          <w:lang w:eastAsia="en-GB"/>
        </w:rPr>
      </w:pPr>
    </w:p>
    <w:p w14:paraId="79C82968" w14:textId="38C9C143" w:rsidR="00974548" w:rsidRPr="00052566" w:rsidRDefault="00974548" w:rsidP="009A116B">
      <w:pPr>
        <w:spacing w:line="360" w:lineRule="auto"/>
        <w:ind w:left="2880" w:hanging="2880"/>
        <w:jc w:val="both"/>
        <w:rPr>
          <w:rFonts w:ascii="Arial" w:eastAsia="Times New Roman" w:hAnsi="Arial" w:cs="Arial"/>
          <w:b/>
          <w:bCs/>
          <w:sz w:val="22"/>
          <w:szCs w:val="22"/>
          <w:lang w:eastAsia="en-GB"/>
        </w:rPr>
      </w:pPr>
      <w:r w:rsidRPr="00974548">
        <w:rPr>
          <w:rFonts w:ascii="Arial" w:eastAsia="Times New Roman" w:hAnsi="Arial" w:cs="Arial"/>
          <w:b/>
          <w:bCs/>
          <w:sz w:val="22"/>
          <w:szCs w:val="22"/>
          <w:lang w:eastAsia="en-GB"/>
        </w:rPr>
        <w:t>Stiffness</w:t>
      </w:r>
      <w:r>
        <w:rPr>
          <w:rFonts w:ascii="Arial" w:eastAsia="Times New Roman" w:hAnsi="Arial" w:cs="Arial"/>
          <w:b/>
          <w:bCs/>
          <w:sz w:val="22"/>
          <w:szCs w:val="22"/>
          <w:lang w:eastAsia="en-GB"/>
        </w:rPr>
        <w:tab/>
      </w:r>
      <w:r w:rsidR="00132CDB">
        <w:rPr>
          <w:rFonts w:ascii="Arial" w:eastAsia="Times New Roman" w:hAnsi="Arial" w:cs="Arial"/>
          <w:sz w:val="22"/>
          <w:szCs w:val="22"/>
          <w:lang w:eastAsia="en-GB"/>
        </w:rPr>
        <w:t>I</w:t>
      </w:r>
      <w:r w:rsidR="00F55796" w:rsidRPr="00132CDB">
        <w:rPr>
          <w:rFonts w:ascii="Arial" w:eastAsia="Times New Roman" w:hAnsi="Arial" w:cs="Arial"/>
          <w:sz w:val="22"/>
          <w:szCs w:val="22"/>
          <w:lang w:eastAsia="en-GB"/>
        </w:rPr>
        <w:t xml:space="preserve">s the extent to which an object resists </w:t>
      </w:r>
      <w:r w:rsidR="00132CDB">
        <w:rPr>
          <w:rFonts w:ascii="Arial" w:eastAsia="Times New Roman" w:hAnsi="Arial" w:cs="Arial"/>
          <w:sz w:val="22"/>
          <w:szCs w:val="22"/>
          <w:lang w:eastAsia="en-GB"/>
        </w:rPr>
        <w:t>change in its geometry</w:t>
      </w:r>
      <w:r w:rsidR="00F55796" w:rsidRPr="00132CDB">
        <w:rPr>
          <w:rFonts w:ascii="Arial" w:eastAsia="Times New Roman" w:hAnsi="Arial" w:cs="Arial"/>
          <w:sz w:val="22"/>
          <w:szCs w:val="22"/>
          <w:lang w:eastAsia="en-GB"/>
        </w:rPr>
        <w:t xml:space="preserve"> in response to an</w:t>
      </w:r>
      <w:r w:rsidR="00132CDB">
        <w:rPr>
          <w:rFonts w:ascii="Arial" w:eastAsia="Times New Roman" w:hAnsi="Arial" w:cs="Arial"/>
          <w:sz w:val="22"/>
          <w:szCs w:val="22"/>
          <w:lang w:eastAsia="en-GB"/>
        </w:rPr>
        <w:t xml:space="preserve"> </w:t>
      </w:r>
      <w:r w:rsidR="00F55796" w:rsidRPr="00132CDB">
        <w:rPr>
          <w:rFonts w:ascii="Arial" w:eastAsia="Times New Roman" w:hAnsi="Arial" w:cs="Arial"/>
          <w:sz w:val="22"/>
          <w:szCs w:val="22"/>
          <w:lang w:eastAsia="en-GB"/>
        </w:rPr>
        <w:t>applied force</w:t>
      </w:r>
    </w:p>
    <w:p w14:paraId="516A03CC" w14:textId="77777777" w:rsidR="00052566" w:rsidRPr="00052566" w:rsidRDefault="00052566" w:rsidP="009A116B">
      <w:pPr>
        <w:spacing w:line="360" w:lineRule="auto"/>
        <w:jc w:val="both"/>
        <w:rPr>
          <w:rFonts w:ascii="Arial" w:eastAsia="Times New Roman" w:hAnsi="Arial" w:cs="Arial"/>
          <w:sz w:val="22"/>
          <w:szCs w:val="22"/>
          <w:lang w:eastAsia="en-GB"/>
        </w:rPr>
      </w:pPr>
    </w:p>
    <w:p w14:paraId="6B207CF4" w14:textId="77777777"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Strain</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Change in dimension of an object in response to stress.</w:t>
      </w:r>
    </w:p>
    <w:p w14:paraId="5866804B" w14:textId="77777777" w:rsidR="00052566" w:rsidRPr="00052566" w:rsidRDefault="00052566" w:rsidP="009A116B">
      <w:pPr>
        <w:spacing w:line="360" w:lineRule="auto"/>
        <w:jc w:val="both"/>
        <w:rPr>
          <w:rFonts w:ascii="Arial" w:eastAsia="Times New Roman" w:hAnsi="Arial" w:cs="Arial"/>
          <w:sz w:val="22"/>
          <w:szCs w:val="22"/>
          <w:lang w:eastAsia="en-GB"/>
        </w:rPr>
      </w:pPr>
    </w:p>
    <w:p w14:paraId="6F54AD90" w14:textId="77777777"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Stress</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Force per unit area; Newton metres squared N/m</w:t>
      </w:r>
      <w:r w:rsidRPr="00052566">
        <w:rPr>
          <w:rFonts w:ascii="Arial" w:eastAsia="Times New Roman" w:hAnsi="Arial" w:cs="Arial"/>
          <w:sz w:val="22"/>
          <w:szCs w:val="22"/>
          <w:vertAlign w:val="superscript"/>
          <w:lang w:eastAsia="en-GB"/>
        </w:rPr>
        <w:t>2</w:t>
      </w:r>
      <w:r w:rsidRPr="00052566">
        <w:rPr>
          <w:rFonts w:ascii="Arial" w:eastAsia="Times New Roman" w:hAnsi="Arial" w:cs="Arial"/>
          <w:sz w:val="22"/>
          <w:szCs w:val="22"/>
          <w:lang w:eastAsia="en-GB"/>
        </w:rPr>
        <w:t>.</w:t>
      </w:r>
    </w:p>
    <w:p w14:paraId="1E9351DE" w14:textId="77777777" w:rsidR="00052566" w:rsidRPr="00052566" w:rsidRDefault="00052566" w:rsidP="009A116B">
      <w:pPr>
        <w:spacing w:line="360" w:lineRule="auto"/>
        <w:jc w:val="both"/>
        <w:rPr>
          <w:rFonts w:ascii="Arial" w:eastAsia="Times New Roman" w:hAnsi="Arial" w:cs="Arial"/>
          <w:sz w:val="22"/>
          <w:szCs w:val="22"/>
          <w:vertAlign w:val="superscript"/>
          <w:lang w:eastAsia="en-GB"/>
        </w:rPr>
      </w:pPr>
    </w:p>
    <w:p w14:paraId="14B88280" w14:textId="5584913D"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lastRenderedPageBreak/>
        <w:t>Stride Length</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 xml:space="preserve">Distance between two successive ground contacts of the same foot (in walking this is usually between two heel contacts of </w:t>
      </w:r>
      <w:r w:rsidR="00450BCA">
        <w:rPr>
          <w:rFonts w:ascii="Arial" w:eastAsia="Times New Roman" w:hAnsi="Arial" w:cs="Arial"/>
          <w:sz w:val="22"/>
          <w:szCs w:val="22"/>
          <w:lang w:eastAsia="en-GB"/>
        </w:rPr>
        <w:t>t</w:t>
      </w:r>
      <w:r w:rsidRPr="00052566">
        <w:rPr>
          <w:rFonts w:ascii="Arial" w:eastAsia="Times New Roman" w:hAnsi="Arial" w:cs="Arial"/>
          <w:sz w:val="22"/>
          <w:szCs w:val="22"/>
          <w:lang w:eastAsia="en-GB"/>
        </w:rPr>
        <w:t xml:space="preserve">he same foot). </w:t>
      </w:r>
    </w:p>
    <w:p w14:paraId="05731B9B" w14:textId="77777777" w:rsidR="00052566" w:rsidRPr="00052566" w:rsidRDefault="00052566" w:rsidP="009A116B">
      <w:pPr>
        <w:spacing w:line="360" w:lineRule="auto"/>
        <w:jc w:val="both"/>
        <w:rPr>
          <w:rFonts w:ascii="Arial" w:eastAsia="Times New Roman" w:hAnsi="Arial" w:cs="Arial"/>
          <w:sz w:val="22"/>
          <w:szCs w:val="22"/>
          <w:lang w:eastAsia="en-GB"/>
        </w:rPr>
      </w:pPr>
    </w:p>
    <w:p w14:paraId="2BF6B824" w14:textId="70F9FF4E" w:rsidR="00052566" w:rsidRPr="00052566" w:rsidRDefault="00052566" w:rsidP="009A116B">
      <w:pPr>
        <w:spacing w:line="360" w:lineRule="auto"/>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Talipes Equinovarus</w:t>
      </w:r>
      <w:r w:rsidRPr="00052566">
        <w:rPr>
          <w:rFonts w:ascii="Arial" w:eastAsia="Times New Roman" w:hAnsi="Arial" w:cs="Arial"/>
          <w:b/>
          <w:sz w:val="22"/>
          <w:szCs w:val="22"/>
          <w:lang w:eastAsia="en-GB"/>
        </w:rPr>
        <w:tab/>
      </w:r>
      <w:r w:rsidRPr="00052566">
        <w:rPr>
          <w:rFonts w:ascii="Arial" w:eastAsia="Times New Roman" w:hAnsi="Arial" w:cs="Arial"/>
          <w:sz w:val="22"/>
          <w:szCs w:val="22"/>
          <w:lang w:eastAsia="en-GB"/>
        </w:rPr>
        <w:tab/>
        <w:t xml:space="preserve">Congenital deformity fixation of the foot and ankle in </w:t>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r>
      <w:r w:rsidRPr="00052566">
        <w:rPr>
          <w:rFonts w:ascii="Arial" w:eastAsia="Times New Roman" w:hAnsi="Arial" w:cs="Arial"/>
          <w:sz w:val="22"/>
          <w:szCs w:val="22"/>
          <w:lang w:eastAsia="en-GB"/>
        </w:rPr>
        <w:tab/>
        <w:t>downward and inward orientation.</w:t>
      </w:r>
    </w:p>
    <w:p w14:paraId="330304B6" w14:textId="77777777" w:rsidR="00052566" w:rsidRPr="00052566" w:rsidRDefault="00052566" w:rsidP="009A116B">
      <w:pPr>
        <w:spacing w:line="360" w:lineRule="auto"/>
        <w:jc w:val="both"/>
        <w:rPr>
          <w:rFonts w:ascii="Arial" w:eastAsia="Times New Roman" w:hAnsi="Arial" w:cs="Arial"/>
          <w:sz w:val="22"/>
          <w:szCs w:val="22"/>
          <w:lang w:eastAsia="en-GB"/>
        </w:rPr>
      </w:pPr>
    </w:p>
    <w:p w14:paraId="2EAB86F5" w14:textId="40329358" w:rsidR="00052566" w:rsidRPr="00052566" w:rsidRDefault="00052566" w:rsidP="009A116B">
      <w:pPr>
        <w:spacing w:line="360" w:lineRule="auto"/>
        <w:ind w:left="2880" w:hanging="2880"/>
        <w:jc w:val="both"/>
        <w:rPr>
          <w:rFonts w:ascii="Arial" w:eastAsia="Times New Roman" w:hAnsi="Arial" w:cs="Arial"/>
          <w:sz w:val="22"/>
          <w:szCs w:val="22"/>
          <w:lang w:eastAsia="en-GB"/>
        </w:rPr>
      </w:pPr>
      <w:proofErr w:type="spellStart"/>
      <w:r w:rsidRPr="00052566">
        <w:rPr>
          <w:rFonts w:ascii="Arial" w:eastAsia="Times New Roman" w:hAnsi="Arial" w:cs="Arial"/>
          <w:b/>
          <w:sz w:val="22"/>
          <w:szCs w:val="22"/>
          <w:lang w:eastAsia="en-GB"/>
        </w:rPr>
        <w:t>Topline</w:t>
      </w:r>
      <w:proofErr w:type="spellEnd"/>
      <w:r w:rsidRPr="00052566">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ab/>
        <w:t>The opening in the shoe upper through which the foot enters.</w:t>
      </w:r>
      <w:r w:rsidR="00450BCA">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Positioned at the rearfoot and ankle.</w:t>
      </w:r>
    </w:p>
    <w:p w14:paraId="056524EC" w14:textId="77777777" w:rsidR="00052566" w:rsidRPr="00052566" w:rsidRDefault="00052566" w:rsidP="009A116B">
      <w:pPr>
        <w:spacing w:line="360" w:lineRule="auto"/>
        <w:jc w:val="both"/>
        <w:rPr>
          <w:rFonts w:ascii="Arial" w:eastAsia="Times New Roman" w:hAnsi="Arial" w:cs="Arial"/>
          <w:sz w:val="22"/>
          <w:szCs w:val="22"/>
          <w:lang w:eastAsia="en-GB"/>
        </w:rPr>
      </w:pPr>
    </w:p>
    <w:p w14:paraId="144622E4" w14:textId="5DE5C3A8"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bCs/>
          <w:sz w:val="22"/>
          <w:szCs w:val="22"/>
          <w:lang w:eastAsia="en-GB"/>
        </w:rPr>
        <w:t>Upper</w:t>
      </w:r>
      <w:r w:rsidRPr="00052566">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ab/>
        <w:t>The part of a shoe that covers the entire top, sides and back of the foot and attaches to the insole and outsole</w:t>
      </w:r>
    </w:p>
    <w:p w14:paraId="61B53E4C" w14:textId="77777777" w:rsidR="00052566" w:rsidRPr="00052566" w:rsidRDefault="00052566" w:rsidP="009A116B">
      <w:pPr>
        <w:spacing w:line="360" w:lineRule="auto"/>
        <w:jc w:val="both"/>
        <w:rPr>
          <w:rFonts w:ascii="Arial" w:eastAsia="Times New Roman" w:hAnsi="Arial" w:cs="Arial"/>
          <w:sz w:val="22"/>
          <w:szCs w:val="22"/>
          <w:lang w:eastAsia="en-GB"/>
        </w:rPr>
      </w:pPr>
    </w:p>
    <w:p w14:paraId="0123CFAA" w14:textId="5E9869F3" w:rsidR="00052566" w:rsidRPr="00052566" w:rsidRDefault="00052566" w:rsidP="009A116B">
      <w:pPr>
        <w:spacing w:line="360" w:lineRule="auto"/>
        <w:ind w:left="2880" w:hanging="2880"/>
        <w:jc w:val="both"/>
        <w:rPr>
          <w:rFonts w:ascii="Arial" w:eastAsia="Times New Roman" w:hAnsi="Arial" w:cs="Arial"/>
          <w:sz w:val="22"/>
          <w:szCs w:val="22"/>
          <w:lang w:eastAsia="en-GB"/>
        </w:rPr>
      </w:pPr>
      <w:r w:rsidRPr="00052566">
        <w:rPr>
          <w:rFonts w:ascii="Arial" w:eastAsia="Times New Roman" w:hAnsi="Arial" w:cs="Arial"/>
          <w:b/>
          <w:sz w:val="22"/>
          <w:szCs w:val="22"/>
          <w:lang w:eastAsia="en-GB"/>
        </w:rPr>
        <w:t>Welt Construction</w:t>
      </w:r>
      <w:r w:rsidRPr="00052566">
        <w:rPr>
          <w:rFonts w:ascii="Arial" w:eastAsia="Times New Roman" w:hAnsi="Arial" w:cs="Arial"/>
          <w:sz w:val="22"/>
          <w:szCs w:val="22"/>
          <w:lang w:eastAsia="en-GB"/>
        </w:rPr>
        <w:t xml:space="preserve"> </w:t>
      </w:r>
      <w:r w:rsidRPr="00052566">
        <w:rPr>
          <w:rFonts w:ascii="Arial" w:eastAsia="Times New Roman" w:hAnsi="Arial" w:cs="Arial"/>
          <w:sz w:val="22"/>
          <w:szCs w:val="22"/>
          <w:lang w:eastAsia="en-GB"/>
        </w:rPr>
        <w:tab/>
        <w:t>A shoe construction, in which the upper and sole of the shoe are stitched together with a visible seam that runs around the outside of the shoe, where the upper and outsole meet.</w:t>
      </w:r>
    </w:p>
    <w:p w14:paraId="55E26F5E" w14:textId="77777777" w:rsidR="00052566" w:rsidRPr="00052566" w:rsidRDefault="00052566" w:rsidP="009A116B">
      <w:pPr>
        <w:spacing w:line="360" w:lineRule="auto"/>
        <w:jc w:val="both"/>
        <w:rPr>
          <w:rFonts w:ascii="Arial" w:eastAsia="Times New Roman" w:hAnsi="Arial" w:cs="Arial"/>
          <w:sz w:val="22"/>
          <w:szCs w:val="22"/>
          <w:lang w:eastAsia="en-GB"/>
        </w:rPr>
      </w:pPr>
    </w:p>
    <w:p w14:paraId="6AD75558" w14:textId="18257C73" w:rsidR="00052566" w:rsidRPr="00052566" w:rsidRDefault="00052566" w:rsidP="009A116B">
      <w:pPr>
        <w:spacing w:line="360" w:lineRule="auto"/>
        <w:jc w:val="both"/>
        <w:rPr>
          <w:rFonts w:ascii="Arial" w:eastAsia="Times New Roman" w:hAnsi="Arial" w:cs="Arial"/>
          <w:color w:val="000000"/>
          <w:kern w:val="24"/>
          <w:sz w:val="22"/>
          <w:szCs w:val="22"/>
          <w:lang w:eastAsia="en-GB"/>
        </w:rPr>
      </w:pPr>
      <w:r w:rsidRPr="00052566">
        <w:rPr>
          <w:rFonts w:ascii="Arial" w:eastAsia="Times New Roman" w:hAnsi="Arial" w:cs="Arial"/>
          <w:b/>
          <w:color w:val="000000"/>
          <w:kern w:val="24"/>
          <w:sz w:val="22"/>
          <w:szCs w:val="22"/>
          <w:lang w:eastAsia="en-GB"/>
        </w:rPr>
        <w:t>WHO ICF-CY</w:t>
      </w:r>
      <w:r w:rsidRPr="00052566">
        <w:rPr>
          <w:rFonts w:ascii="Arial" w:eastAsia="Times New Roman" w:hAnsi="Arial" w:cs="Arial"/>
          <w:b/>
          <w:color w:val="000000"/>
          <w:kern w:val="24"/>
          <w:sz w:val="22"/>
          <w:szCs w:val="22"/>
          <w:lang w:eastAsia="en-GB"/>
        </w:rPr>
        <w:tab/>
      </w:r>
      <w:r w:rsidRPr="00052566">
        <w:rPr>
          <w:rFonts w:ascii="Arial" w:eastAsia="Times New Roman" w:hAnsi="Arial" w:cs="Arial"/>
          <w:color w:val="000000"/>
          <w:kern w:val="24"/>
          <w:sz w:val="22"/>
          <w:szCs w:val="22"/>
          <w:lang w:eastAsia="en-GB"/>
        </w:rPr>
        <w:tab/>
      </w:r>
      <w:r w:rsidRPr="00052566">
        <w:rPr>
          <w:rFonts w:ascii="Arial" w:eastAsia="Times New Roman" w:hAnsi="Arial" w:cs="Arial"/>
          <w:color w:val="000000"/>
          <w:kern w:val="24"/>
          <w:sz w:val="22"/>
          <w:szCs w:val="22"/>
          <w:lang w:eastAsia="en-GB"/>
        </w:rPr>
        <w:tab/>
        <w:t xml:space="preserve">World Health Organisation International Classification of </w:t>
      </w:r>
      <w:r w:rsidRPr="00052566">
        <w:rPr>
          <w:rFonts w:ascii="Arial" w:eastAsia="Times New Roman" w:hAnsi="Arial" w:cs="Arial"/>
          <w:color w:val="000000"/>
          <w:kern w:val="24"/>
          <w:sz w:val="22"/>
          <w:szCs w:val="22"/>
          <w:lang w:eastAsia="en-GB"/>
        </w:rPr>
        <w:tab/>
      </w:r>
      <w:r w:rsidRPr="00052566">
        <w:rPr>
          <w:rFonts w:ascii="Arial" w:eastAsia="Times New Roman" w:hAnsi="Arial" w:cs="Arial"/>
          <w:color w:val="000000"/>
          <w:kern w:val="24"/>
          <w:sz w:val="22"/>
          <w:szCs w:val="22"/>
          <w:lang w:eastAsia="en-GB"/>
        </w:rPr>
        <w:tab/>
      </w:r>
      <w:r w:rsidRPr="00052566">
        <w:rPr>
          <w:rFonts w:ascii="Arial" w:eastAsia="Times New Roman" w:hAnsi="Arial" w:cs="Arial"/>
          <w:color w:val="000000"/>
          <w:kern w:val="24"/>
          <w:sz w:val="22"/>
          <w:szCs w:val="22"/>
          <w:lang w:eastAsia="en-GB"/>
        </w:rPr>
        <w:tab/>
      </w:r>
      <w:r w:rsidRPr="00052566">
        <w:rPr>
          <w:rFonts w:ascii="Arial" w:eastAsia="Times New Roman" w:hAnsi="Arial" w:cs="Arial"/>
          <w:color w:val="000000"/>
          <w:kern w:val="24"/>
          <w:sz w:val="22"/>
          <w:szCs w:val="22"/>
          <w:lang w:eastAsia="en-GB"/>
        </w:rPr>
        <w:tab/>
        <w:t>Function for Child and Youth framework.</w:t>
      </w:r>
    </w:p>
    <w:p w14:paraId="3F986F77" w14:textId="6D4FBE0B" w:rsidR="00052566" w:rsidRDefault="00052566" w:rsidP="008A5A86">
      <w:pPr>
        <w:rPr>
          <w:rFonts w:ascii="Arial" w:eastAsia="Times New Roman" w:hAnsi="Arial" w:cs="Arial"/>
          <w:sz w:val="22"/>
          <w:szCs w:val="22"/>
          <w:lang w:eastAsia="en-GB"/>
        </w:rPr>
        <w:sectPr w:rsidR="00052566" w:rsidSect="00CD5A00">
          <w:pgSz w:w="11900" w:h="16840"/>
          <w:pgMar w:top="1440" w:right="1134" w:bottom="1440" w:left="2268" w:header="708" w:footer="708" w:gutter="0"/>
          <w:pgNumType w:fmt="lowerRoman" w:start="1"/>
          <w:cols w:space="708"/>
          <w:docGrid w:linePitch="360"/>
        </w:sectPr>
      </w:pPr>
    </w:p>
    <w:p w14:paraId="2ECF76BC" w14:textId="567BF7A0" w:rsidR="003930DB" w:rsidRDefault="00243EDD" w:rsidP="00AC3D6A">
      <w:pPr>
        <w:pStyle w:val="Heading1"/>
      </w:pPr>
      <w:bookmarkStart w:id="9" w:name="_Toc141735341"/>
      <w:bookmarkStart w:id="10" w:name="_Toc156403414"/>
      <w:r>
        <w:lastRenderedPageBreak/>
        <w:t>Publications arising from this Thesis</w:t>
      </w:r>
      <w:bookmarkEnd w:id="9"/>
      <w:bookmarkEnd w:id="10"/>
      <w:r>
        <w:t xml:space="preserve"> </w:t>
      </w:r>
    </w:p>
    <w:p w14:paraId="3F426136" w14:textId="77777777" w:rsidR="0003113A" w:rsidRPr="0003113A" w:rsidRDefault="0003113A" w:rsidP="009344E2"/>
    <w:p w14:paraId="589805B0" w14:textId="77777777" w:rsidR="003930DB" w:rsidRPr="009344E2" w:rsidRDefault="003930DB" w:rsidP="003930DB">
      <w:pPr>
        <w:spacing w:before="100" w:beforeAutospacing="1" w:after="100" w:afterAutospacing="1" w:line="360" w:lineRule="auto"/>
        <w:ind w:left="480" w:hanging="480"/>
        <w:rPr>
          <w:rFonts w:eastAsia="Times New Roman" w:cstheme="minorHAnsi"/>
          <w:lang w:eastAsia="en-GB"/>
        </w:rPr>
      </w:pPr>
      <w:r w:rsidRPr="009344E2">
        <w:rPr>
          <w:rFonts w:eastAsia="Times New Roman" w:cstheme="minorHAnsi"/>
          <w:lang w:eastAsia="en-GB"/>
        </w:rPr>
        <w:t xml:space="preserve">Hill, Matthew, Aoife Healy, and Nachiappan Chockalingam. 2019. “Key Concepts in Children’s Footwear Research: A Scoping Review Focusing on Therapeutic Footwear.” </w:t>
      </w:r>
      <w:r w:rsidRPr="009344E2">
        <w:rPr>
          <w:rFonts w:eastAsia="Times New Roman" w:cstheme="minorHAnsi"/>
          <w:i/>
          <w:lang w:eastAsia="en-GB"/>
        </w:rPr>
        <w:t>Journal of Foot and Ankle Research</w:t>
      </w:r>
      <w:r w:rsidRPr="009344E2">
        <w:rPr>
          <w:rFonts w:eastAsia="Times New Roman" w:cstheme="minorHAnsi"/>
          <w:lang w:eastAsia="en-GB"/>
        </w:rPr>
        <w:t xml:space="preserve"> 12(1): 25. https://jfootankleres.biomedcentral.com/articles/10.1186/s13047-019-0336-z (April 29, 2019).</w:t>
      </w:r>
    </w:p>
    <w:p w14:paraId="74ECE245" w14:textId="77777777" w:rsidR="003930DB" w:rsidRPr="009344E2" w:rsidRDefault="003930DB" w:rsidP="003930DB">
      <w:pPr>
        <w:spacing w:before="100" w:beforeAutospacing="1" w:after="100" w:afterAutospacing="1" w:line="360" w:lineRule="auto"/>
        <w:ind w:left="480" w:hanging="480"/>
        <w:rPr>
          <w:rFonts w:eastAsia="Times New Roman" w:cstheme="minorHAnsi"/>
          <w:lang w:eastAsia="en-GB"/>
        </w:rPr>
      </w:pPr>
      <w:r w:rsidRPr="009344E2">
        <w:rPr>
          <w:rFonts w:eastAsia="Times New Roman" w:cstheme="minorHAnsi"/>
          <w:lang w:eastAsia="en-GB"/>
        </w:rPr>
        <w:t xml:space="preserve">Hill, Matthew, Aoife Healy, and Nachiappan Chockalingam. 2020. “Effectiveness of Therapeutic Footwear for Children: A Systematic Review.” </w:t>
      </w:r>
      <w:r w:rsidRPr="009344E2">
        <w:rPr>
          <w:rFonts w:eastAsia="Times New Roman" w:cstheme="minorHAnsi"/>
          <w:i/>
          <w:lang w:eastAsia="en-GB"/>
        </w:rPr>
        <w:t>Journal of Foot and Ankle Research</w:t>
      </w:r>
      <w:r w:rsidRPr="009344E2">
        <w:rPr>
          <w:rFonts w:eastAsia="Times New Roman" w:cstheme="minorHAnsi"/>
          <w:lang w:eastAsia="en-GB"/>
        </w:rPr>
        <w:t xml:space="preserve"> 13(1): 23. https://jfootankleres.biomedcentral.com/articles/10.1186/s13047-020-00390-3 (May 22, 2020).</w:t>
      </w:r>
    </w:p>
    <w:p w14:paraId="4FEF2DD0" w14:textId="77777777" w:rsidR="00BE5A6C" w:rsidRPr="009344E2" w:rsidRDefault="00BE5A6C" w:rsidP="00BE5A6C">
      <w:pPr>
        <w:spacing w:before="100" w:beforeAutospacing="1" w:after="100" w:afterAutospacing="1" w:line="360" w:lineRule="auto"/>
        <w:ind w:left="480" w:hanging="480"/>
        <w:rPr>
          <w:rFonts w:eastAsia="Times New Roman" w:cstheme="minorHAnsi"/>
          <w:lang w:eastAsia="en-GB"/>
        </w:rPr>
      </w:pPr>
      <w:r w:rsidRPr="009344E2">
        <w:rPr>
          <w:rFonts w:eastAsia="Times New Roman" w:cstheme="minorHAnsi"/>
          <w:lang w:eastAsia="en-GB"/>
        </w:rPr>
        <w:t xml:space="preserve">Hill, Matthew, Aoife Healy, and Nachiappan Chockalingam. 2021. “Defining and Grouping Children’s Therapeutic Footwear and Criteria for Their Prescription: An International Expert Delphi Consensus Study.” </w:t>
      </w:r>
      <w:r w:rsidRPr="009344E2">
        <w:rPr>
          <w:rFonts w:eastAsia="Times New Roman" w:cstheme="minorHAnsi"/>
          <w:i/>
          <w:lang w:eastAsia="en-GB"/>
        </w:rPr>
        <w:t>BMJ Open</w:t>
      </w:r>
      <w:r w:rsidRPr="009344E2">
        <w:rPr>
          <w:rFonts w:eastAsia="Times New Roman" w:cstheme="minorHAnsi"/>
          <w:lang w:eastAsia="en-GB"/>
        </w:rPr>
        <w:t xml:space="preserve"> 11(8): e051381. https://bmjopen.bmj.com/content/11/8/e051381 (August 10, 2021).</w:t>
      </w:r>
    </w:p>
    <w:p w14:paraId="3BD52684" w14:textId="4F72A1C7" w:rsidR="0064399D" w:rsidRPr="009344E2" w:rsidRDefault="002E585D" w:rsidP="002E585D">
      <w:pPr>
        <w:spacing w:before="100" w:beforeAutospacing="1" w:after="100" w:afterAutospacing="1" w:line="360" w:lineRule="auto"/>
        <w:ind w:left="480" w:hanging="480"/>
        <w:rPr>
          <w:rFonts w:eastAsia="Times New Roman" w:cstheme="minorHAnsi"/>
          <w:lang w:eastAsia="en-GB"/>
        </w:rPr>
      </w:pPr>
      <w:r w:rsidRPr="009344E2">
        <w:rPr>
          <w:rFonts w:eastAsia="Times New Roman" w:cstheme="minorHAnsi"/>
          <w:lang w:eastAsia="en-GB"/>
        </w:rPr>
        <w:t xml:space="preserve">Hill, Matt, Aoife Healy, Panagiotis Chatzistergos, and Nachiappan Chockalingam. 2023. “The Effect of Design Characteristics on the Mechanical Stiffness of Children’s off-the-Shelf Stability Therapeutic Footwear.” </w:t>
      </w:r>
      <w:r w:rsidRPr="009344E2">
        <w:rPr>
          <w:rFonts w:eastAsia="Times New Roman" w:cstheme="minorHAnsi"/>
          <w:i/>
          <w:lang w:eastAsia="en-GB"/>
        </w:rPr>
        <w:t xml:space="preserve">Footwear Science, Proceedings of the Sixteenth Footwear Biomechanics Symposium (Osaka, Japan, 2023); Guest Editors: Yoshiyuki Kobayashi and Masanori </w:t>
      </w:r>
      <w:proofErr w:type="spellStart"/>
      <w:r w:rsidRPr="009344E2">
        <w:rPr>
          <w:rFonts w:eastAsia="Times New Roman" w:cstheme="minorHAnsi"/>
          <w:i/>
          <w:lang w:eastAsia="en-GB"/>
        </w:rPr>
        <w:t>Sakaguchi</w:t>
      </w:r>
      <w:proofErr w:type="spellEnd"/>
      <w:r w:rsidRPr="009344E2">
        <w:rPr>
          <w:rFonts w:eastAsia="Times New Roman" w:cstheme="minorHAnsi"/>
          <w:lang w:eastAsia="en-GB"/>
        </w:rPr>
        <w:t xml:space="preserve"> 15(sup1): S158–60. https://www.tandfonline.com/doi/abs/10.1080/19424280.2023.2199414 (June 30, 2023).</w:t>
      </w:r>
    </w:p>
    <w:p w14:paraId="7BB531D2" w14:textId="77777777" w:rsidR="0064399D" w:rsidRDefault="0064399D">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32F9B0A3" w14:textId="656C0989" w:rsidR="0082276F" w:rsidRDefault="00692616" w:rsidP="00013CFD">
      <w:pPr>
        <w:pStyle w:val="Heading1"/>
        <w:numPr>
          <w:ilvl w:val="0"/>
          <w:numId w:val="29"/>
        </w:numPr>
        <w:spacing w:line="360" w:lineRule="auto"/>
        <w:rPr>
          <w:rFonts w:asciiTheme="minorHAnsi" w:hAnsiTheme="minorHAnsi" w:cstheme="minorHAnsi"/>
        </w:rPr>
      </w:pPr>
      <w:bookmarkStart w:id="11" w:name="_Toc156403415"/>
      <w:r>
        <w:rPr>
          <w:rFonts w:asciiTheme="minorHAnsi" w:hAnsiTheme="minorHAnsi" w:cstheme="minorHAnsi"/>
        </w:rPr>
        <w:lastRenderedPageBreak/>
        <w:t>Introduction</w:t>
      </w:r>
      <w:bookmarkEnd w:id="11"/>
    </w:p>
    <w:p w14:paraId="2FFA3748" w14:textId="77777777" w:rsidR="0082276F" w:rsidRPr="00475CA6" w:rsidRDefault="0082276F" w:rsidP="0082276F"/>
    <w:p w14:paraId="2D27855F" w14:textId="77777777" w:rsidR="0082276F" w:rsidRDefault="0082276F">
      <w:pPr>
        <w:pStyle w:val="Heading2"/>
        <w:numPr>
          <w:ilvl w:val="1"/>
          <w:numId w:val="29"/>
        </w:numPr>
        <w:tabs>
          <w:tab w:val="num" w:pos="360"/>
        </w:tabs>
        <w:spacing w:line="360" w:lineRule="auto"/>
        <w:ind w:left="0" w:firstLine="0"/>
        <w:rPr>
          <w:rFonts w:asciiTheme="minorHAnsi" w:hAnsiTheme="minorHAnsi" w:cstheme="minorHAnsi"/>
        </w:rPr>
      </w:pPr>
      <w:bookmarkStart w:id="12" w:name="_Toc156403416"/>
      <w:r w:rsidRPr="00D63895">
        <w:rPr>
          <w:rFonts w:asciiTheme="minorHAnsi" w:hAnsiTheme="minorHAnsi" w:cstheme="minorHAnsi"/>
        </w:rPr>
        <w:t>Background</w:t>
      </w:r>
      <w:bookmarkEnd w:id="12"/>
    </w:p>
    <w:p w14:paraId="16D9AB98" w14:textId="77777777" w:rsidR="0003113A" w:rsidRPr="0003113A" w:rsidRDefault="0003113A" w:rsidP="0003113A"/>
    <w:p w14:paraId="60345A89" w14:textId="04056EC6" w:rsidR="0082276F" w:rsidRDefault="0082276F" w:rsidP="0082276F">
      <w:pPr>
        <w:spacing w:line="360" w:lineRule="auto"/>
        <w:jc w:val="both"/>
      </w:pPr>
      <w:r>
        <w:t xml:space="preserve">Mobility impairments are relatively common disabilities affecting children globally </w:t>
      </w:r>
      <w:r>
        <w:fldChar w:fldCharType="begin" w:fldLock="1"/>
      </w:r>
      <w:r w:rsidR="00016B99">
        <w:instrText>ADDIN CSL_CITATION {"citationItems":[{"id":"ITEM-1","itemData":{"ISBN":"978-92-806-4662-7","URL":"https://data.unicef.org/wp-content/uploads/2015/12/SOWC_2013_75.pdf","accessed":{"date-parts":[["2018","5","14"]]},"author":[{"dropping-particle":"","family":"UNICEF","given":"","non-dropping-particle":"","parse-names":false,"suffix":""}],"container-title":"United Nations Publication","id":"ITEM-1","issued":{"date-parts":[["2013"]]},"title":"THE STATE OF THE WORLD'S CHILDREN 2013","type":"webpage"},"uris":["http://www.mendeley.com/documents/?uuid=767534b5-0cc5-3e74-959c-3ca0ef1fb53d"]}],"mendeley":{"formattedCitation":"(UNICEF, 2013)","plainTextFormattedCitation":"(UNICEF, 2013)","previouslyFormattedCitation":"(UNICEF, 2013)"},"properties":{"noteIndex":0},"schema":"https://github.com/citation-style-language/schema/raw/master/csl-citation.json"}</w:instrText>
      </w:r>
      <w:r>
        <w:fldChar w:fldCharType="separate"/>
      </w:r>
      <w:r w:rsidR="00FD2112" w:rsidRPr="00FD2112">
        <w:rPr>
          <w:noProof/>
        </w:rPr>
        <w:t>(UNICEF, 2013)</w:t>
      </w:r>
      <w:r>
        <w:fldChar w:fldCharType="end"/>
      </w:r>
      <w:r>
        <w:t xml:space="preserve">. </w:t>
      </w:r>
      <w:r w:rsidRPr="0064059D">
        <w:t>Th</w:t>
      </w:r>
      <w:r>
        <w:t>ese mobility impairments</w:t>
      </w:r>
      <w:r w:rsidRPr="0064059D">
        <w:t xml:space="preserve"> create health inequalit</w:t>
      </w:r>
      <w:r>
        <w:t>ies</w:t>
      </w:r>
      <w:r w:rsidRPr="0064059D">
        <w:t xml:space="preserve"> with deleterious effects throughout all aspects of the World Health Organisation International </w:t>
      </w:r>
      <w:r>
        <w:t>C</w:t>
      </w:r>
      <w:r w:rsidRPr="0064059D">
        <w:t xml:space="preserve">lassification of </w:t>
      </w:r>
      <w:r>
        <w:t>F</w:t>
      </w:r>
      <w:r w:rsidRPr="0064059D">
        <w:t>unction</w:t>
      </w:r>
      <w:r>
        <w:t xml:space="preserve"> Child and Youth version</w:t>
      </w:r>
      <w:r w:rsidRPr="0064059D">
        <w:t xml:space="preserve">, </w:t>
      </w:r>
      <w:r w:rsidR="00DF70C0">
        <w:t xml:space="preserve">(ICF-CY) </w:t>
      </w:r>
      <w:r w:rsidRPr="0064059D">
        <w:t>including physical, psychological, and social health</w:t>
      </w:r>
      <w:r>
        <w:t xml:space="preserve"> </w:t>
      </w:r>
      <w:r>
        <w:fldChar w:fldCharType="begin" w:fldLock="1"/>
      </w:r>
      <w:r w:rsidR="00D471C6">
        <w:instrText>ADDIN CSL_CITATION {"citationItems":[{"id":"ITEM-1","itemData":{"DOI":"10.1016/j.jfma.2011.10.004","ISSN":"18760821","abstract":"Background/Purpose: Previous cohort studies for the general pediatric population had a limited focus on either environmental or biological influences, or a specific theoretical framework. The child's development, however, is a composite of physical, mental, social, environmental, and personal factors. The framework of the International Classification of Functioning, Disability and Health-Children and Youth Version (ICF-CY) provides a comprehensive model for investigating the influential factors of child development within a biopsychosocial perspective. Methods: A birth cohort study followed up 122 child-parent dyads at birth and when the children were 4 months, 6 months, and 2.5 years old. Structural equation modeling was conducted based on the concept and the definitions of ICF-CY. Results: The path coefficients linking exposures and outcome variables were significant except for the paths from birth weight to general development of infants and toddlers. Home environment explained 59% of variance of infant developmental outcomes. Conclusion: The proposed model based on ICF-CY showed acceptable fit to the data and provides support for the importance of the home environment on general development of infants and toddlers. © 2012.","author":[{"dropping-particle":"","family":"Hwang","given":"Ai Wen","non-dropping-particle":"","parse-names":false,"suffix":""},{"dropping-particle":"","family":"Liao","given":"Hua Fang","non-dropping-particle":"","parse-names":false,"suffix":""},{"dropping-particle":"","family":"Chen","given":"Pau Chung","non-dropping-particle":"","parse-names":false,"suffix":""},{"dropping-particle":"","family":"Hsieh","given":"Wu Shiun","non-dropping-particle":"","parse-names":false,"suffix":""},{"dropping-particle":"","family":"Simeonsson","given":"Rune J.","non-dropping-particle":"","parse-names":false,"suffix":""},{"dropping-particle":"","family":"Weng","given":"Li Jen","non-dropping-particle":"","parse-names":false,"suffix":""},{"dropping-particle":"","family":"Su","given":"Yi Ning","non-dropping-particle":"","parse-names":false,"suffix":""}],"container-title":"Journal of the Formosan Medical Association","id":"ITEM-1","issue":"5","issued":{"date-parts":[["2014","5","1"]]},"page":"303-312","publisher":"Elsevier","title":"Applying the ICF-CY framework to examine biological and environmental factors in early childhood development","type":"article-journal","volume":"113"},"uris":["http://www.mendeley.com/documents/?uuid=901871bd-20b2-3b7d-8aab-2efbdacb6bf9"]},{"id":"ITEM-2","itemData":{"ISBN":"9789241547321","URL":"http://apps.who.int/iris/bitstream/handle/10665/43737/?sequence=1","accessed":{"date-parts":[["2018","10","15"]]},"author":[{"dropping-particle":"","family":"World Health Organization","given":"","non-dropping-particle":"","parse-names":false,"suffix":""}],"id":"ITEM-2","issued":{"date-parts":[["2007"]]},"title":"International Classification of Functioning, Disability and Health Children &amp; Youth Version","type":"webpage"},"uris":["http://www.mendeley.com/documents/?uuid=bbaac2b3-b494-3c65-839b-1471a9ea92ce"]}],"mendeley":{"formattedCitation":"(Hwang et al., 2014; World Health Organization, 2007)","plainTextFormattedCitation":"(Hwang et al., 2014; World Health Organization, 2007)","previouslyFormattedCitation":"(Hwang et al., 2014; World Health Organization, 2007)"},"properties":{"noteIndex":0},"schema":"https://github.com/citation-style-language/schema/raw/master/csl-citation.json"}</w:instrText>
      </w:r>
      <w:r>
        <w:fldChar w:fldCharType="separate"/>
      </w:r>
      <w:r w:rsidR="009A28E3" w:rsidRPr="009A28E3">
        <w:rPr>
          <w:noProof/>
        </w:rPr>
        <w:t>(Hwang et al., 2014; World Health Organization, 2007)</w:t>
      </w:r>
      <w:r>
        <w:fldChar w:fldCharType="end"/>
      </w:r>
      <w:r w:rsidRPr="0064059D">
        <w:t>.</w:t>
      </w:r>
      <w:r>
        <w:t xml:space="preserve"> These inequalities </w:t>
      </w:r>
      <w:r w:rsidR="00E05765">
        <w:t xml:space="preserve">in childhood </w:t>
      </w:r>
      <w:r>
        <w:t>may impact</w:t>
      </w:r>
      <w:r w:rsidR="00E05765">
        <w:t xml:space="preserve"> the </w:t>
      </w:r>
      <w:r>
        <w:t xml:space="preserve">risk of secondary morbidity and life expectancy in adult life </w:t>
      </w:r>
      <w:r>
        <w:fldChar w:fldCharType="begin" w:fldLock="1"/>
      </w:r>
      <w:r w:rsidR="00EF53DC">
        <w:instrText>ADDIN CSL_CITATION {"citationItems":[{"id":"ITEM-1","itemData":{"DOI":"10.3389/fpubh.2016.00204","ISSN":"2296-2565","PMID":"27709110","abstract":"BACKGROUND Social mobility is defined as the co-occurrence of self-directed locomotion and direct peer interaction. Social mobility is a product of dynamic child-environment interactions and thus likely to vary across contexts (e.g., classroom, gymnasium, and playground). PURPOSE The purpose of this present study was to examine differences in children's social mobility: (1) across contexts by age and (2) between non-disabled and disabled children. METHOD Participants (n = 55 non-disabled and three disabled children; Mage = 3.1 years, SD = 1.4) were video recorded within a university-based early learning center. Children were recorded for 20 min in each context: classroom, gymnasium, and playground. A 15-s momentary time sampling method was used to code social mobility, the simultaneous occurrence of self-directed locomotion, and direct peer interaction. This variable was calculated as percent time within each context. RESULTS A planned Friedman's rank ANOVA (n = 55), stratified by age, indicated that older children (3-5 years old) differed across contexts in their social mobility [χ2(2) ~ 7.3-10.5, p &lt; 0.025], whereas younger children (1-2 years old) were similar across contexts. Social mobility was significantly lower in the classroom compared with the playground and gymnasium (with no difference between the latter contexts) for older children. Visual analysis confirmed that disabled children (n = 3) engaged in substantially less time in social mobility (average 0-1%), compared with non-disabled, age-similar peers (2-3 years old average 1-12%) across all contexts. CONCLUSION A substantial gap exists between non-disabled and disabled children for social mobility. There is an increase in magnitude and variability of social mobility around age three that suggests the gap between non-disabled and disabled children will continue to widen.","author":[{"dropping-particle":"","family":"Logan","given":"Samuel W.","non-dropping-particle":"","parse-names":false,"suffix":""},{"dropping-particle":"","family":"Ross","given":"Samantha Mae","non-dropping-particle":"","parse-names":false,"suffix":""},{"dropping-particle":"","family":"Schreiber","given":"Melynda A.","non-dropping-particle":"","parse-names":false,"suffix":""},{"dropping-particle":"","family":"Feldner","given":"Heather A.","non-dropping-particle":"","parse-names":false,"suffix":""},{"dropping-particle":"","family":"Lobo","given":"Michele A.","non-dropping-particle":"","parse-names":false,"suffix":""},{"dropping-particle":"","family":"Catena","given":"Michele A.","non-dropping-particle":"","parse-names":false,"suffix":""},{"dropping-particle":"","family":"MacDonald","given":"Megan","non-dropping-particle":"","parse-names":false,"suffix":""},{"dropping-particle":"","family":"Galloway","given":"James C.","non-dropping-particle":"","parse-names":false,"suffix":""}],"container-title":"Frontiers in public health","id":"ITEM-1","issue":"SEP","issued":{"date-parts":[["2016","9","21"]]},"page":"204","publisher":"Frontiers Media SA","title":"Why We Move: Social Mobility Behaviors of Non-Disabled and Disabled Children across Childcare Contexts.","type":"article-journal","volume":"4"},"uris":["http://www.mendeley.com/documents/?uuid=d74f8107-1a0c-4995-94e2-ff4405fb6b25"]},{"id":"ITEM-2","itemData":{"DOI":"10.1136/bjsports-2020-103780","ISSN":"1473-0480","PMID":"33547039","abstract":"This editorial is a call for action to make physical activity and sedentary behaviour messages inclusive. It focuses on disability. Numerous definitions of disability and ways of identifying as disabled exist across the globe. For example, some people, cultures, organisations and governments prefer for certain reasons to use the term ‘disabled people’, whereas others prefer ‘people with disabilities’ or ‘people with an impairment’.1 Respecting difference in terminology used around the world,1 we align with the social model and thus use the term ‘disabled people’ throughout this editorial. Disability refers to people who have long-term physical (eg, spinal cord injury), sensory (eg, visual impairment), cognitive (eg, learning difficulties) and/or mental impairments (eg, depression), which in interaction with various barriers may hinder their full and effective participation in society on an equal basis with others.2 \n\nDespite the benefits of physical activity, many disabled people live insufficiently active lifestyles. They are also more likely to be inactive when compared with non-disabled people.2 Recent UK physical activity guidelines for disabled people recommended doing strength activities on 2 or more days a week and at least 150 min of moderate-intensity aerobic physical activity each week for substantial health gains.2–4 It was also stressed in the UK guidelines that some physical activity is better than nothing as small amounts bring health benefits and the 150-min message alone can be daunting, especially for disabled adults who are mostly inactive.1–4 The new WHO global guidelines for physical activity and disability5 echoed the UK guidelines, providing support for its recommendations.\n\nTo maximise the impact of national and global physical activity guidelines, and reduce participation inequalities, inclusive and effective …","author":[{"dropping-particle":"","family":"Smith","given":"Brett","non-dropping-particle":"","parse-names":false,"suffix":""},{"dropping-particle":"","family":"Mallick","given":"Kamran","non-dropping-particle":"","parse-names":false,"suffix":""},{"dropping-particle":"","family":"Monforte","given":"Javier","non-dropping-particle":"","parse-names":false,"suffix":""},{"dropping-particle":"","family":"Foster","given":"Charlie","non-dropping-particle":"","parse-names":false,"suffix":""}],"container-title":"British journal of sports medicine","id":"ITEM-2","issue":"20","issued":{"date-parts":[["2021","10","1"]]},"page":"1121-1122","publisher":"BMJ Publishing Group Ltd and British Association of Sport and Exercise Medicine","title":"Disability, the communication of physical activity and sedentary behaviour, and ableism: a call for inclusive messages.","type":"article-journal","volume":"55"},"uris":["http://www.mendeley.com/documents/?uuid=319e6d90-e42d-4043-b187-2136d315f943"]},{"id":"ITEM-3","itemData":{"DOI":"10.1016/J.JADOHEALTH.2007.05.005","ISSN":"1879-1972","PMID":"17707291","abstract":"Children and adolescents with physical and cognitive disabilities have a higher prevalence of overweight compared to their non-disabled peers. This health risk can lead to a greater number of obesity-related secondary conditions (e.g., fatigue, pain, deconditioning, social isolation, difficulty performing activities of daily living) and can impose significant personal and economic hardship on the child and family. Effective strategies for reducing the risk of overweight/obesity in adolescents with disabilities must begin with greater awareness of the behavioral and environmental antecedents that lead to higher rates of obesity in this underserved segment of the youth population. Research on interventions to reduce obesity among adolescents with disabilities is an important area of future research for public health scientists. A range of interventions will be necessary to overcome the many barriers that youth with disabilities experience in achieving and maintaining a healthy weight. © 2007 Society for Adolescent Medicine.","author":[{"dropping-particle":"","family":"Rimmer","given":"James H.","non-dropping-particle":"","parse-names":false,"suffix":""},{"dropping-particle":"","family":"Rowland","given":"Jennifer L.","non-dropping-particle":"","parse-names":false,"suffix":""},{"dropping-particle":"","family":"Yamaki","given":"Kiyoshi","non-dropping-particle":"","parse-names":false,"suffix":""}],"container-title":"The Journal of adolescent health : official publication of the Society for Adolescent Medicine","id":"ITEM-3","issue":"3","issued":{"date-parts":[["2007"]]},"page":"224-229","publisher":"J Adolesc Health","title":"Obesity and secondary conditions in adolescents with disabilities: addressing the needs of an underserved population","type":"article-journal","volume":"41"},"uris":["http://www.mendeley.com/documents/?uuid=18eb9328-034e-3d02-9604-2c74021e6b74"]}],"mendeley":{"formattedCitation":"(Logan et al., 2016; Rimmer et al., 2007; Smith et al., 2021)","plainTextFormattedCitation":"(Logan et al., 2016; Rimmer et al., 2007; Smith et al., 2021)","previouslyFormattedCitation":"(Logan et al., 2016; Rimmer et al., 2007; Smith et al., 2021)"},"properties":{"noteIndex":0},"schema":"https://github.com/citation-style-language/schema/raw/master/csl-citation.json"}</w:instrText>
      </w:r>
      <w:r>
        <w:fldChar w:fldCharType="separate"/>
      </w:r>
      <w:r w:rsidR="00254D00" w:rsidRPr="00254D00">
        <w:rPr>
          <w:noProof/>
        </w:rPr>
        <w:t>(Logan et al., 2016; Rimmer et al., 2007; Smith et al., 2021)</w:t>
      </w:r>
      <w:r>
        <w:fldChar w:fldCharType="end"/>
      </w:r>
      <w:r>
        <w:t xml:space="preserve">. </w:t>
      </w:r>
      <w:r w:rsidR="00D809A5" w:rsidRPr="002376FF">
        <w:t xml:space="preserve">Integrated Care Systems recognise </w:t>
      </w:r>
      <w:r w:rsidR="00D809A5">
        <w:t xml:space="preserve">children’s mobility impairments </w:t>
      </w:r>
      <w:r w:rsidR="00D809A5" w:rsidRPr="002376FF">
        <w:t xml:space="preserve">as a </w:t>
      </w:r>
      <w:r w:rsidR="00D809A5">
        <w:t>serious</w:t>
      </w:r>
      <w:r w:rsidR="00D809A5" w:rsidRPr="002376FF">
        <w:t xml:space="preserve"> barrier to health and well-being in the </w:t>
      </w:r>
      <w:r w:rsidR="00D809A5">
        <w:t>United Kingdom</w:t>
      </w:r>
      <w:r>
        <w:t xml:space="preserve"> </w:t>
      </w:r>
      <w:r>
        <w:fldChar w:fldCharType="begin" w:fldLock="1"/>
      </w:r>
      <w:r w:rsidR="00EF53DC">
        <w:instrText>ADDIN CSL_CITATION {"citationItems":[{"id":"ITEM-1","itemData":{"author":[{"dropping-particle":"","family":"NHS England","given":"","non-dropping-particle":"","parse-names":false,"suffix":""}],"id":"ITEM-1","issued":{"date-parts":[["2015"]]},"title":"NHS England. Improving the Quality of Orthotics Services in England. NHS England; 2015.","type":"bill"},"uris":["http://www.mendeley.com/documents/?uuid=4b28da60-b209-40bf-84bb-0d57685d1934"]},{"id":"ITEM-2","itemData":{"author":[{"dropping-particle":"","family":"NIHR","given":"","non-dropping-particle":"","parse-names":false,"suffix":""}],"id":"ITEM-2","issued":{"date-parts":[["2020"]]},"number-of-pages":"1-15","title":"Improving inclusion of underserved groups in clinical research: Summary of findings from the National Institute for Health Research ‘INCLUDE’ programme","type":"report"},"uris":["http://www.mendeley.com/documents/?uuid=73d7d764-2ad0-319e-87cc-4100fdb26005"]}],"mendeley":{"formattedCitation":"(NHS England. Improving the Quality of Orthotics Services in England. NHS England; 2015., 2015; NIHR, 2020)","plainTextFormattedCitation":"(NHS England. Improving the Quality of Orthotics Services in England. NHS England; 2015., 2015; NIHR, 2020)","previouslyFormattedCitation":"(NHS England. Improving the Quality of Orthotics Services in England. NHS England; 2015., 2015; NIHR, 2020)"},"properties":{"noteIndex":0},"schema":"https://github.com/citation-style-language/schema/raw/master/csl-citation.json"}</w:instrText>
      </w:r>
      <w:r>
        <w:fldChar w:fldCharType="separate"/>
      </w:r>
      <w:r w:rsidR="00254D00" w:rsidRPr="00254D00">
        <w:rPr>
          <w:noProof/>
        </w:rPr>
        <w:t>(NHS England. Improving the Quality of Orthotics Services in England. NHS England; 2015., 2015; NIHR, 2020)</w:t>
      </w:r>
      <w:r>
        <w:fldChar w:fldCharType="end"/>
      </w:r>
      <w:r>
        <w:t>.</w:t>
      </w:r>
    </w:p>
    <w:p w14:paraId="53822F7B" w14:textId="77777777" w:rsidR="0082276F" w:rsidRDefault="0082276F" w:rsidP="0082276F">
      <w:pPr>
        <w:spacing w:line="360" w:lineRule="auto"/>
        <w:jc w:val="both"/>
      </w:pPr>
    </w:p>
    <w:p w14:paraId="4464693C" w14:textId="77B9C8C8" w:rsidR="0082276F" w:rsidRPr="001F36B8" w:rsidRDefault="0082276F" w:rsidP="0082276F">
      <w:pPr>
        <w:spacing w:line="360" w:lineRule="auto"/>
        <w:jc w:val="both"/>
        <w:rPr>
          <w:rFonts w:cstheme="minorHAnsi"/>
        </w:rPr>
      </w:pPr>
      <w:r w:rsidRPr="001F36B8">
        <w:rPr>
          <w:rFonts w:cstheme="minorHAnsi"/>
        </w:rPr>
        <w:t xml:space="preserve">Assistive devices such as orthoses, crutches and walking frames have the potential </w:t>
      </w:r>
      <w:r w:rsidR="00DA35E5" w:rsidRPr="001F36B8">
        <w:rPr>
          <w:rFonts w:cstheme="minorHAnsi"/>
        </w:rPr>
        <w:t>benefits for individuals living with a mobility impairment</w:t>
      </w:r>
      <w:r w:rsidR="00842B2C">
        <w:rPr>
          <w:rFonts w:cstheme="minorHAnsi"/>
        </w:rPr>
        <w:t>,</w:t>
      </w:r>
      <w:r w:rsidR="00DA35E5" w:rsidRPr="001F36B8">
        <w:rPr>
          <w:rFonts w:cstheme="minorHAnsi"/>
        </w:rPr>
        <w:t xml:space="preserve"> </w:t>
      </w:r>
      <w:r w:rsidR="00DA35E5">
        <w:rPr>
          <w:rFonts w:cstheme="minorHAnsi"/>
        </w:rPr>
        <w:t xml:space="preserve">enabling them to </w:t>
      </w:r>
      <w:r w:rsidRPr="001F36B8">
        <w:rPr>
          <w:rFonts w:cstheme="minorHAnsi"/>
        </w:rPr>
        <w:t xml:space="preserve">achieve a meaningful quality of life if an evidence-based targeted service can be provided </w:t>
      </w:r>
      <w:r w:rsidRPr="001F36B8">
        <w:rPr>
          <w:rFonts w:cstheme="minorHAnsi"/>
        </w:rPr>
        <w:fldChar w:fldCharType="begin" w:fldLock="1"/>
      </w:r>
      <w:r w:rsidR="00EF53DC">
        <w:rPr>
          <w:rFonts w:cstheme="minorHAnsi"/>
        </w:rPr>
        <w:instrText>ADDIN CSL_CITATION {"citationItems":[{"id":"ITEM-1","itemData":{"author":[{"dropping-particle":"","family":"NHS England","given":"","non-dropping-particle":"","parse-names":false,"suffix":""}],"id":"ITEM-1","issued":{"date-parts":[["2015"]]},"title":"NHS England. Improving the Quality of Orthotics Services in England. NHS England; 2015.","type":"bill"},"uris":["http://www.mendeley.com/documents/?uuid=4b28da60-b209-40bf-84bb-0d57685d1934"]},{"id":"ITEM-2","itemData":{"DOI":"10.1111/jep.13801","ISSN":"1365-2753","abstract":"The UK National Health Service (NHS) employs a group of 14 separate allied health professions. Prosthetics and orthotics are the smallest of these professions. Although small, orthotics is integral to many clinical care pathways and has shown to provide an essential impact on a range of clinical conditions in the health service priority lists. Previous reports acknowledged the lack of data on the UK prosthetic and orthotic workforce, appointment outcomes and cost and the service users accessing such services and thus the challenges that it poses for effective service delivery. There is still a paucity of relevant data or initiatives to support the service provision. The work within this paper has taken the first step to address this gap, presenting a summary of the information relating to appointments and costs, and provides a discussion on the implications of variations across the NHS orthotic services within England in terms of spend, staffing and skill mix for orthotic services and service users and the need for further data on service users and the UK prosthetic and orthotic workforce.","author":[{"dropping-particle":"","family":"Eddison","given":"Nicola","non-dropping-particle":"","parse-names":false,"suffix":""},{"dropping-particle":"","family":"Scott","given":"David A","non-dropping-particle":"","parse-names":false,"suffix":""},{"dropping-particle":"","family":"Chockalingam","given":"Nachiappan","non-dropping-particle":"","parse-names":false,"suffix":""}],"container-title":"Journal of Evaluation in Clinical Practice","id":"ITEM-2","issue":"September","issued":{"date-parts":[["2022"]]},"page":"1-4","publisher":"John Wiley &amp; Sons, Ltd","title":"The challenge of service planning and development without adequate data : The case for orthotic services","type":"article-journal"},"uris":["http://www.mendeley.com/documents/?uuid=c37787a0-e0be-3870-8f3d-11ae27bd090a"]}],"mendeley":{"formattedCitation":"(Eddison, Scott, et al., 2022; NHS England. Improving the Quality of Orthotics Services in England. NHS England; 2015., 2015)","plainTextFormattedCitation":"(Eddison, Scott, et al., 2022; NHS England. Improving the Quality of Orthotics Services in England. NHS England; 2015., 2015)","previouslyFormattedCitation":"(Eddison, Scott, et al., 2022; NHS England. Improving the Quality of Orthotics Services in England. NHS England; 2015., 2015)"},"properties":{"noteIndex":0},"schema":"https://github.com/citation-style-language/schema/raw/master/csl-citation.json"}</w:instrText>
      </w:r>
      <w:r w:rsidRPr="001F36B8">
        <w:rPr>
          <w:rFonts w:cstheme="minorHAnsi"/>
        </w:rPr>
        <w:fldChar w:fldCharType="separate"/>
      </w:r>
      <w:r w:rsidR="00254D00" w:rsidRPr="00254D00">
        <w:rPr>
          <w:rFonts w:cstheme="minorHAnsi"/>
          <w:noProof/>
        </w:rPr>
        <w:t>(Eddison, Scott, et al., 2022; NHS England. Improving the Quality of Orthotics Services in England. NHS England; 2015., 2015)</w:t>
      </w:r>
      <w:r w:rsidRPr="001F36B8">
        <w:rPr>
          <w:rFonts w:cstheme="minorHAnsi"/>
        </w:rPr>
        <w:fldChar w:fldCharType="end"/>
      </w:r>
      <w:r w:rsidRPr="001F36B8">
        <w:rPr>
          <w:rFonts w:cstheme="minorHAnsi"/>
        </w:rPr>
        <w:t xml:space="preserve">. It is paramount that children and young people needing </w:t>
      </w:r>
      <w:r w:rsidR="006B784D">
        <w:rPr>
          <w:rFonts w:cstheme="minorHAnsi"/>
        </w:rPr>
        <w:t>assistive</w:t>
      </w:r>
      <w:r w:rsidR="00BC7C1C">
        <w:rPr>
          <w:rFonts w:cstheme="minorHAnsi"/>
        </w:rPr>
        <w:t xml:space="preserve"> devices</w:t>
      </w:r>
      <w:r w:rsidRPr="001F36B8">
        <w:rPr>
          <w:rFonts w:cstheme="minorHAnsi"/>
        </w:rPr>
        <w:t xml:space="preserve"> get the appropriate, effective aid swiftly to account for the changes in skeletal size and geometry and motor development </w:t>
      </w:r>
      <w:r w:rsidR="00F21C32">
        <w:rPr>
          <w:rFonts w:cstheme="minorHAnsi"/>
        </w:rPr>
        <w:t xml:space="preserve">and </w:t>
      </w:r>
      <w:r w:rsidRPr="001F36B8">
        <w:rPr>
          <w:rFonts w:cstheme="minorHAnsi"/>
        </w:rPr>
        <w:t xml:space="preserve">avoid unnecessary immobility and pain </w:t>
      </w:r>
      <w:r w:rsidRPr="001F36B8">
        <w:rPr>
          <w:rFonts w:cstheme="minorHAnsi"/>
        </w:rPr>
        <w:fldChar w:fldCharType="begin" w:fldLock="1"/>
      </w:r>
      <w:r w:rsidR="00EF53DC">
        <w:rPr>
          <w:rFonts w:cstheme="minorHAnsi"/>
        </w:rPr>
        <w:instrText>ADDIN CSL_CITATION {"citationItems":[{"id":"ITEM-1","itemData":{"DOI":"10.1136/bmjopen-2018-023341","ISSN":"20446055","abstract":"Objectives The foot posture index (FPI) is an observational tool designed to measure the position of the foot. The objective of this study was to establish international reference data for foot posture across childhood, and influence of body mass index (BMI) on paediatric foot posture. Design Cross-sectional study. Setting and participants The dataset comprised 3217 healthy children, aged from 3 to 15 years. Contributing data were acquired from Spain, UK and Australia. Interventions Foot posture was described by means and z-score of the FPI and the height and weight of each subject was measured and the BMI was calculated. Results The foot posture of 3217 children were reviewed. A pronated (FPI ≥+6) foot posture was found in 960 (29.8%) children, a normal (FPI 0 to +6) foot posture in 1776 (55.2%) and a highly pronated (FPI +10) foot posture was found in 127 children (3.9%) (range -4 to +12 FPI). Less than 11% were found to have a supinated foot type (n=354). Approximately 20% of children were overweight/obese, but correlation between BMI and FPI was weak and inverse (r=-0.066, p&lt;0.01), refuting the relationship between increased body mass and flatfeet. Conclusions This study confirms that the flat' or pronated foot is the common foot posture of childhood, with FPI score of +4 (3) the average finding. Trend indicated a less flatfoot with age, although non-linear. A wide normal range of foot posture across childhood is confirmed.","author":[{"dropping-particle":"","family":"Gijon-Nogueron","given":"Gabriel","non-dropping-particle":"","parse-names":false,"suffix":""},{"dropping-particle":"","family":"Martinez-Nova","given":"Alfonso","non-dropping-particle":"","parse-names":false,"suffix":""},{"dropping-particle":"","family":"Alfageme-Garcia","given":"Pilar","non-dropping-particle":"","parse-names":false,"suffix":""},{"dropping-particle":"","family":"Montes-Alguacil","given":"Jesus","non-dropping-particle":"","parse-names":false,"suffix":""},{"dropping-particle":"","family":"Evans","given":"Angela Margaret","non-dropping-particle":"","parse-names":false,"suffix":""}],"container-title":"BMJ Open","id":"ITEM-1","issue":"4","issued":{"date-parts":[["2019","4","1"]]},"publisher":"BMJ Publishing Group","title":"International normative data for paediatric foot posture assessment: A cross-sectional investigation","type":"article-journal","volume":"9"},"uris":["http://www.mendeley.com/documents/?uuid=71132a07-311f-41eb-9fa1-26f893973f07"]},{"id":"ITEM-2","itemData":{"author":[{"dropping-particle":"","family":"NHS England","given":"","non-dropping-particle":"","parse-names":false,"suffix":""}],"id":"ITEM-2","issued":{"date-parts":[["2015"]]},"title":"NHS England. Improving the Quality of Orthotics Services in England. NHS England; 2015.","type":"bill"},"uris":["http://www.mendeley.com/documents/?uuid=4b28da60-b209-40bf-84bb-0d57685d1934"]},{"id":"ITEM-3","itemData":{"DOI":"10.1111/jep.13801","ISSN":"1365-2753","abstract":"The UK National Health Service (NHS) employs a group of 14 separate allied health professions. Prosthetics and orthotics are the smallest of these professions. Although small, orthotics is integral to many clinical care pathways and has shown to provide an essential impact on a range of clinical conditions in the health service priority lists. Previous reports acknowledged the lack of data on the UK prosthetic and orthotic workforce, appointment outcomes and cost and the service users accessing such services and thus the challenges that it poses for effective service delivery. There is still a paucity of relevant data or initiatives to support the service provision. The work within this paper has taken the first step to address this gap, presenting a summary of the information relating to appointments and costs, and provides a discussion on the implications of variations across the NHS orthotic services within England in terms of spend, staffing and skill mix for orthotic services and service users and the need for further data on service users and the UK prosthetic and orthotic workforce.","author":[{"dropping-particle":"","family":"Eddison","given":"Nicola","non-dropping-particle":"","parse-names":false,"suffix":""},{"dropping-particle":"","family":"Scott","given":"David A","non-dropping-particle":"","parse-names":false,"suffix":""},{"dropping-particle":"","family":"Chockalingam","given":"Nachiappan","non-dropping-particle":"","parse-names":false,"suffix":""}],"container-title":"Journal of Evaluation in Clinical Practice","id":"ITEM-3","issue":"September","issued":{"date-parts":[["2022"]]},"page":"1-4","publisher":"John Wiley &amp; Sons, Ltd","title":"The challenge of service planning and development without adequate data : The case for orthotic services","type":"article-journal"},"uris":["http://www.mendeley.com/documents/?uuid=c37787a0-e0be-3870-8f3d-11ae27bd090a"]}],"mendeley":{"formattedCitation":"(Eddison, Scott, et al., 2022; Gijon-Nogueron et al., 2019; NHS England. Improving the Quality of Orthotics Services in England. NHS England; 2015., 2015)","plainTextFormattedCitation":"(Eddison, Scott, et al., 2022; Gijon-Nogueron et al., 2019; NHS England. Improving the Quality of Orthotics Services in England. NHS England; 2015., 2015)","previouslyFormattedCitation":"(Eddison, Scott, et al., 2022; Gijon-Nogueron et al., 2019; NHS England. Improving the Quality of Orthotics Services in England. NHS England; 2015., 2015)"},"properties":{"noteIndex":0},"schema":"https://github.com/citation-style-language/schema/raw/master/csl-citation.json"}</w:instrText>
      </w:r>
      <w:r w:rsidRPr="001F36B8">
        <w:rPr>
          <w:rFonts w:cstheme="minorHAnsi"/>
        </w:rPr>
        <w:fldChar w:fldCharType="separate"/>
      </w:r>
      <w:r w:rsidR="00254D00" w:rsidRPr="00254D00">
        <w:rPr>
          <w:rFonts w:cstheme="minorHAnsi"/>
          <w:noProof/>
        </w:rPr>
        <w:t>(Eddison, Scott, et al., 2022; Gijon-Nogueron et al., 2019; NHS England. Improving the Quality of Orthotics Services in England. NHS England; 2015., 2015)</w:t>
      </w:r>
      <w:r w:rsidRPr="001F36B8">
        <w:rPr>
          <w:rFonts w:cstheme="minorHAnsi"/>
        </w:rPr>
        <w:fldChar w:fldCharType="end"/>
      </w:r>
      <w:r w:rsidRPr="001F36B8">
        <w:rPr>
          <w:rFonts w:cstheme="minorHAnsi"/>
        </w:rPr>
        <w:t xml:space="preserve">. </w:t>
      </w:r>
    </w:p>
    <w:p w14:paraId="5B25FDAF" w14:textId="77777777" w:rsidR="0082276F" w:rsidRPr="001F36B8" w:rsidRDefault="0082276F" w:rsidP="0082276F">
      <w:pPr>
        <w:spacing w:line="360" w:lineRule="auto"/>
        <w:jc w:val="both"/>
        <w:rPr>
          <w:rFonts w:cstheme="minorHAnsi"/>
        </w:rPr>
      </w:pPr>
    </w:p>
    <w:p w14:paraId="5B820913" w14:textId="63900EF3" w:rsidR="0082276F" w:rsidRPr="002724DA" w:rsidRDefault="0082276F" w:rsidP="0082276F">
      <w:pPr>
        <w:spacing w:line="360" w:lineRule="auto"/>
        <w:jc w:val="both"/>
        <w:rPr>
          <w:rFonts w:cstheme="minorHAnsi"/>
          <w:noProof/>
        </w:rPr>
      </w:pPr>
      <w:r w:rsidRPr="002724DA">
        <w:rPr>
          <w:rFonts w:cstheme="minorHAnsi"/>
        </w:rPr>
        <w:t xml:space="preserve">Amongst the many assistive </w:t>
      </w:r>
      <w:r w:rsidR="00F21C32">
        <w:rPr>
          <w:rFonts w:cstheme="minorHAnsi"/>
        </w:rPr>
        <w:t>devices available</w:t>
      </w:r>
      <w:r w:rsidR="00F21C32" w:rsidRPr="002724DA">
        <w:rPr>
          <w:rFonts w:cstheme="minorHAnsi"/>
        </w:rPr>
        <w:t xml:space="preserve"> </w:t>
      </w:r>
      <w:r w:rsidRPr="002724DA">
        <w:rPr>
          <w:rFonts w:cstheme="minorHAnsi"/>
        </w:rPr>
        <w:t xml:space="preserve">to improve mobility in childhood footwear has been used as a clinical intervention </w:t>
      </w:r>
      <w:r w:rsidRPr="002724DA">
        <w:rPr>
          <w:rFonts w:cstheme="minorHAnsi"/>
        </w:rPr>
        <w:fldChar w:fldCharType="begin" w:fldLock="1"/>
      </w:r>
      <w:r w:rsidR="00D471C6">
        <w:rPr>
          <w:rFonts w:cstheme="minorHAnsi"/>
        </w:rPr>
        <w:instrText>ADDIN CSL_CITATION {"citationItems":[{"id":"ITEM-1","itemData":{"ISBN":"0031-4005 (Print) 0031-4005","PMID":"1861942","abstract":"1. Optimum foot development occurs in the barefoot environment. 2. The primary role of shoes is to protect the foot from injury and infection. 3. Stiff and compressive footwear may cause deformity, weakness, and loss of mobility. 4. The term \"corrective shoes\" is a misnomer. 5. Shock absorption, load distribution, and elevation are valid indications for shoe modifications. 6. Shoe selection for children should be based on the barefoot model. 7. Physicians should avoid and discourage the commercialization and \"media\"-ization of footwear. Merchandising of the \"corrective shoe\" is harmful to the child, expensive for the family, and a discredit to the medical profession.","author":[{"dropping-particle":"","family":"Staheli","given":"L T","non-dropping-particle":"","parse-names":false,"suffix":""}],"container-title":"Pediatrics","edition":"1991/08/01","id":"ITEM-1","issue":"2","issued":{"date-parts":[["1991"]]},"language":"eng","note":"Criteria (Query) \nParticipants Yes Children and Locomotor Disability \n  \nIntervention Yes Theraputic Footwear \n  \nComparators No \n  \nType of Study No Literature Review\n  \nPrimary Outcomes no\n  \nSecondary Outcomes No\nFrom Duplicate 1 (Shoes for children: a review - Staheli, L T)\n\nStaheli, L T\nHistorical Article\nJournal Article\nReview\nUnited States\nPediatrics. 1991 Aug;88(2):371-5.\n\nFrom Duplicate 2 (Shoes for children: A review - Staheli, L T)\n\nCited By :43\nExport Date: 29 January 2018\nCODEN: PEDIA\nCorrespondence Address: Staheli, L.T.; Department of Orthopedics, Children's Hospital, Medical Center, 4800 Sand Point Way NE, Seattle, WA 98105, United States\n\nFrom Duplicate 3 (Shoes for children: a review - Staheli, L T)\n\nIM; Q; Date of Electronic Publication: 19910801. Current Imprints: Publication: Elk Grove Village Il : American Academy of Pediatrics; Original Imprints: Publication: Springfield, Ill., Thomas.","page":"371-375","publisher":"American Academy of Pediatrics","publisher-place":"United States","title":"Shoes for children: a review","type":"article-journal","volume":"88"},"uris":["http://www.mendeley.com/documents/?uuid=4f23e316-41fb-4d94-8b38-3e20aa0d994c"]},{"id":"ITEM-2","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2","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Kanatlı et al., 2016; Staheli, 1991)","plainTextFormattedCitation":"(Kanatlı et al., 2016; Staheli, 1991)","previouslyFormattedCitation":"(Kanatlı et al., 2016; Staheli, 1991)"},"properties":{"noteIndex":0},"schema":"https://github.com/citation-style-language/schema/raw/master/csl-citation.json"}</w:instrText>
      </w:r>
      <w:r w:rsidRPr="002724DA">
        <w:rPr>
          <w:rFonts w:cstheme="minorHAnsi"/>
        </w:rPr>
        <w:fldChar w:fldCharType="separate"/>
      </w:r>
      <w:r w:rsidR="009A28E3" w:rsidRPr="009A28E3">
        <w:rPr>
          <w:rFonts w:cstheme="minorHAnsi"/>
          <w:noProof/>
        </w:rPr>
        <w:t>(Kanatlı et al., 2016; Staheli, 1991)</w:t>
      </w:r>
      <w:r w:rsidRPr="002724DA">
        <w:rPr>
          <w:rFonts w:cstheme="minorHAnsi"/>
        </w:rPr>
        <w:fldChar w:fldCharType="end"/>
      </w:r>
      <w:r w:rsidRPr="002724DA">
        <w:rPr>
          <w:rFonts w:cstheme="minorHAnsi"/>
        </w:rPr>
        <w:t xml:space="preserve">. Children’s clinical footwear </w:t>
      </w:r>
      <w:r>
        <w:rPr>
          <w:rFonts w:cstheme="minorHAnsi"/>
        </w:rPr>
        <w:t>consist</w:t>
      </w:r>
      <w:r w:rsidRPr="002724DA">
        <w:rPr>
          <w:rFonts w:cstheme="minorHAnsi"/>
        </w:rPr>
        <w:t xml:space="preserve"> of </w:t>
      </w:r>
      <w:r w:rsidRPr="002724DA">
        <w:rPr>
          <w:rFonts w:cstheme="minorHAnsi"/>
          <w:noProof/>
        </w:rPr>
        <w:t>a number of</w:t>
      </w:r>
      <w:r w:rsidRPr="002724DA">
        <w:rPr>
          <w:rFonts w:cstheme="minorHAnsi"/>
        </w:rPr>
        <w:t xml:space="preserve"> footwear modifications that may be either bespoke or off-the-shelf</w:t>
      </w:r>
      <w:r w:rsidR="00CF4F53">
        <w:rPr>
          <w:rFonts w:cstheme="minorHAnsi"/>
        </w:rPr>
        <w:t xml:space="preserve"> (</w:t>
      </w:r>
      <w:r w:rsidR="00D37CD5" w:rsidRPr="001E66B4">
        <w:rPr>
          <w:rFonts w:cstheme="minorHAnsi"/>
          <w:color w:val="000000"/>
          <w:shd w:val="clear" w:color="auto" w:fill="FFFFFF"/>
        </w:rPr>
        <w:t xml:space="preserve">footwear is </w:t>
      </w:r>
      <w:r w:rsidR="00D37CD5" w:rsidRPr="001E66B4">
        <w:rPr>
          <w:rFonts w:cstheme="minorHAnsi"/>
        </w:rPr>
        <w:t>taken from stock or supplies with stock standard dimensions to the shoe</w:t>
      </w:r>
      <w:r w:rsidR="00D37CD5">
        <w:rPr>
          <w:rFonts w:cstheme="minorHAnsi"/>
        </w:rPr>
        <w:t>’</w:t>
      </w:r>
      <w:r w:rsidR="00D37CD5" w:rsidRPr="001E66B4">
        <w:rPr>
          <w:rFonts w:cstheme="minorHAnsi"/>
        </w:rPr>
        <w:t xml:space="preserve">s upper and outsole (width, girth, height) for any given shoe length </w:t>
      </w:r>
      <w:r w:rsidR="00D37CD5" w:rsidRPr="001E66B4">
        <w:rPr>
          <w:rFonts w:cstheme="minorHAnsi"/>
        </w:rPr>
        <w:fldChar w:fldCharType="begin" w:fldLock="1"/>
      </w:r>
      <w:r w:rsidR="00D471C6">
        <w:rPr>
          <w:rFonts w:cstheme="minorHAnsi"/>
        </w:rPr>
        <w:instrText>ADDIN CSL_CITATION {"citationItems":[{"id":"ITEM-1","itemData":{"ISBN":"9780702036170","abstract":"THERAPEUTIC FOOTWEAR: A COMPREHENSIVE GUIDE gives authoritative and wide-ranging information to health professionals concerned with the prescribing and fitting of surgical and corrective footwear. Wendy Tyrrell and Gwenda Carter have combined their many years of teaching and clinical experience to produce a textbook that is accessible, clear and without doubt the most definitive account of the subject currently available. Broad in scope, the text ranges through patient assessment, suitability of styles, retail and bespoke footwear, orthoses, measuring and fitting, all from the relatively simple to the most complex of cases. There is no other available single resource that offers such complete support and guidance to practitioners who wish to prescribe, fit and assess the effectiveness of therapeutic footwear. It's not just \"a pair of shoes\" -- Patient concordance -- The last -- Footwear components and construction methods -- Retail footwear -- Shoes for special purposes -- Footwear and orthoses -- Prescription footwear -- Footwear sole and heel units -- Stock and modular footwear -- Measurements for bespoke footwear -- Fitting bespoke footwear -- Treating patients with complex pathologies -- Case studies.","author":[{"dropping-particle":"","family":"Tyrrell","given":"Wendy.","non-dropping-particle":"","parse-names":false,"suffix":""},{"dropping-particle":"","family":"Carter","given":"Gwenda.","non-dropping-particle":"","parse-names":false,"suffix":""}],"id":"ITEM-1","issued":{"date-parts":[["2009"]]},"number-of-pages":"254","publisher":"Churchill Livingstone","title":"Therapeutic footwear : a comprehensive guide","type":"book"},"uris":["http://www.mendeley.com/documents/?uuid=9a387795-ba38-3507-b57e-9e98c3dbeef6"]}],"mendeley":{"formattedCitation":"(Tyrrell &amp; Carter, 2009)","plainTextFormattedCitation":"(Tyrrell &amp; Carter, 2009)","previouslyFormattedCitation":"(Tyrrell &amp; Carter, 2009)"},"properties":{"noteIndex":0},"schema":"https://github.com/citation-style-language/schema/raw/master/csl-citation.json"}</w:instrText>
      </w:r>
      <w:r w:rsidR="00D37CD5" w:rsidRPr="001E66B4">
        <w:rPr>
          <w:rFonts w:cstheme="minorHAnsi"/>
        </w:rPr>
        <w:fldChar w:fldCharType="separate"/>
      </w:r>
      <w:r w:rsidR="009A28E3" w:rsidRPr="009A28E3">
        <w:rPr>
          <w:rFonts w:cstheme="minorHAnsi"/>
          <w:noProof/>
        </w:rPr>
        <w:t>(Tyrrell &amp; Carter, 2009)</w:t>
      </w:r>
      <w:r w:rsidR="00D37CD5" w:rsidRPr="001E66B4">
        <w:rPr>
          <w:rFonts w:cstheme="minorHAnsi"/>
        </w:rPr>
        <w:fldChar w:fldCharType="end"/>
      </w:r>
      <w:r w:rsidRPr="002724DA">
        <w:rPr>
          <w:rFonts w:cstheme="minorHAnsi"/>
        </w:rPr>
        <w:t xml:space="preserve">. These modifications of footwear are thought to aid </w:t>
      </w:r>
      <w:r w:rsidRPr="002724DA">
        <w:rPr>
          <w:rFonts w:cstheme="minorHAnsi"/>
        </w:rPr>
        <w:lastRenderedPageBreak/>
        <w:t xml:space="preserve">walking and lower limb development in children with a range of clinical conditions such as flat feet, talipes equinovarus, toe walking, cerebral palsy and delays in the development of motor skills </w:t>
      </w:r>
      <w:r w:rsidRPr="002724DA">
        <w:rPr>
          <w:rFonts w:cstheme="minorHAnsi"/>
        </w:rPr>
        <w:fldChar w:fldCharType="begin" w:fldLock="1"/>
      </w:r>
      <w:r w:rsidR="00EF53DC">
        <w:rPr>
          <w:rFonts w:cstheme="minorHAnsi"/>
        </w:rPr>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2","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3","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3","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id":"ITEM-4","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4","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5","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5","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6","itemData":{"ISBN":"01980211 (ISSN)","PMID":"2731836","abstract":"The purposes of the project were to monitor the development of the lower extremities and the longitudinal arch of the foot and to determine whether or not arch support footwear (three types) affected development of a neutral arch in toddlers 11 to 14 months of age until age 5 years. A total of 125 beginner walkers were recruited through the pediatrics department during a period of 1 1/2 years and divided by lot into four different footwear groups (one nonarch supportive). The group was studied for 4 years by physical examinations, x-ray films, and pedotopography (a Moire fringe technique of photography). At initial examination all of the apparently normal toddlers had pes planus by all clinical, roentgenographic, and photographic measurements. There were no cavus feet at that time or at 5 years of age. Arches developed regardless of the footwear worn but development was faster during the first 2 years (until age 3 years) with arch support footwear. The rapidity of arch development until 5 years of age continued in those children who wore longitudinal arch cookies. Ossification of the sustentaculum tali begins at approximately 5 years of age but is not complete for at least another 1 to 2 years. Hyperpronation was present in 77.9% and genu valgum in 92.3% of the 5-year-old children. These conditions are apparently the norm at this age in both boys and girls.","author":[{"dropping-particle":"","family":"Gould","given":"N","non-dropping-particle":"","parse-names":false,"suffix":""},{"dropping-particle":"","family":"Moreland","given":"M","non-dropping-particle":"","parse-names":false,"suffix":""},{"dropping-particle":"","family":"Alvarez","given":"R","non-dropping-particle":"","parse-names":false,"suffix":""},{"dropping-particle":"","family":"Trevino","given":"S","non-dropping-particle":"","parse-names":false,"suffix":""},{"dropping-particle":"","family":"Fenwick","given":"J","non-dropping-particle":"","parse-names":false,"suffix":""}],"container-title":"Foot and Ankle","edition":"1989/04/01","id":"ITEM-6","issue":"5","issued":{"date-parts":[["1989"]]},"language":"English","note":"Criteria (Query) \nParticipants Yes Children and Locomotor Disability \n  \nIntervention Yes Theraputic Footwear \n  \nComparators Yes Normal Shoes no arch\n  \nType of Study Yes RCT prospective, \n  \nPrimary Outcomes Yes Anthropimetric \n  \nSecondary Outcomes No\n\nFrom Duplicate 1 (Development of the child's arch - Gould, N; Moreland, M; Alvarez, R; Trevino, S; Fenwick, J)\n\nCited By :72\nExport Date: 29 January 2018\nCODEN: FANKD\n\nFrom Duplicate 2 (Development of the child's arch - Gould, N; Moreland, M; Alvarez, R; Trevino, S; Fenwick, J)\n\nFrom Duplicate 1 (Development of the child's arch - Gould, N; Moreland, M; Alvarez, R; Trevino, S; Fenwick, J)\n\nCited By :72\nExport Date: 29 January 2018\nCODEN: FANKD\n\nFrom Duplicate 2 (Development of the child's arch - Gould, N; Moreland, M; Alvarez, R; Trevino, S; Fenwick, J)\n\nGould, N\nMoreland, M\nAlvarez, R\nTrevino, S\nFenwick, J\nJournal Article\nResearch Support, Non-U.S. Gov't\nUnited States\nFoot Ankle. 1989 Apr;9(5):241-5.\n\nFrom Duplicate 3 (Development of the child's arch - Gould, N; Moreland, M; Alvarez, R; Trevino, S; Fenwick, J)\n\nDate of Electronic Publication: 19890401. ; Original Imprints: Publication: Baltimore, Md., Williams &amp;amp; Wilkins [etc.]","page":"241-245","publisher":"Williams &amp; Wilkins [etc.]","publisher-place":"United States","title":"Development of the child's arch","type":"article-journal","volume":"9"},"uris":["http://www.mendeley.com/documents/?uuid=0f91da08-803f-4af9-8f0d-b9b410359a01"]}],"mendeley":{"formattedCitation":"(Abd Elkader et al., 2013; Aboutorabi et al., 2014; Bartkowlak et al., 2008; Gould et al., 1989; Ivanyi et al., 2015; Wesdock &amp; Edge, 2003)","plainTextFormattedCitation":"(Abd Elkader et al., 2013; Aboutorabi et al., 2014; Bartkowlak et al., 2008; Gould et al., 1989; Ivanyi et al., 2015; Wesdock &amp; Edge, 2003)","previouslyFormattedCitation":"(Abd Elkader et al., 2013; Aboutorabi et al., 2014; Bartkowlak et al., 2008; Gould et al., 1989; Ivanyi et al., 2015; Wesdock &amp; Edge, 2003)"},"properties":{"noteIndex":0},"schema":"https://github.com/citation-style-language/schema/raw/master/csl-citation.json"}</w:instrText>
      </w:r>
      <w:r w:rsidRPr="002724DA">
        <w:rPr>
          <w:rFonts w:cstheme="minorHAnsi"/>
        </w:rPr>
        <w:fldChar w:fldCharType="separate"/>
      </w:r>
      <w:r w:rsidR="00254D00" w:rsidRPr="00254D00">
        <w:rPr>
          <w:rFonts w:cstheme="minorHAnsi"/>
          <w:noProof/>
        </w:rPr>
        <w:t>(Abd Elkader et al., 2013; Aboutorabi et al., 2014; Bartkowlak et al., 2008; Gould et al., 1989; Ivanyi et al., 2015; Wesdock &amp; Edge, 2003)</w:t>
      </w:r>
      <w:r w:rsidRPr="002724DA">
        <w:rPr>
          <w:rFonts w:cstheme="minorHAnsi"/>
        </w:rPr>
        <w:fldChar w:fldCharType="end"/>
      </w:r>
      <w:r w:rsidRPr="002724DA">
        <w:rPr>
          <w:rFonts w:cstheme="minorHAnsi"/>
        </w:rPr>
        <w:t>.</w:t>
      </w:r>
      <w:r w:rsidRPr="002724DA">
        <w:rPr>
          <w:rFonts w:cstheme="minorHAnsi"/>
          <w:noProof/>
        </w:rPr>
        <w:t xml:space="preserve"> </w:t>
      </w:r>
      <w:r w:rsidRPr="002724DA">
        <w:rPr>
          <w:rFonts w:cstheme="minorHAnsi"/>
        </w:rPr>
        <w:t>There appears</w:t>
      </w:r>
      <w:r>
        <w:rPr>
          <w:rFonts w:cstheme="minorHAnsi"/>
        </w:rPr>
        <w:t xml:space="preserve"> to</w:t>
      </w:r>
      <w:r w:rsidRPr="002724DA">
        <w:rPr>
          <w:rFonts w:cstheme="minorHAnsi"/>
        </w:rPr>
        <w:t xml:space="preserve"> be </w:t>
      </w:r>
      <w:r>
        <w:rPr>
          <w:rFonts w:cstheme="minorHAnsi"/>
        </w:rPr>
        <w:t xml:space="preserve">a </w:t>
      </w:r>
      <w:r w:rsidRPr="002724DA">
        <w:rPr>
          <w:rFonts w:cstheme="minorHAnsi"/>
        </w:rPr>
        <w:t>wide range of disparate clinical roles footwear has proffered to act on</w:t>
      </w:r>
      <w:r>
        <w:rPr>
          <w:rFonts w:cstheme="minorHAnsi"/>
        </w:rPr>
        <w:t>,</w:t>
      </w:r>
      <w:r w:rsidRPr="002724DA">
        <w:rPr>
          <w:rFonts w:cstheme="minorHAnsi"/>
        </w:rPr>
        <w:t xml:space="preserve"> including correcting children’s skeletal geometry, accommodating foot or ankle deformity or to </w:t>
      </w:r>
      <w:r w:rsidRPr="002724DA">
        <w:rPr>
          <w:rFonts w:cstheme="minorHAnsi"/>
          <w:color w:val="000000"/>
          <w:shd w:val="clear" w:color="auto" w:fill="FFFFFF"/>
        </w:rPr>
        <w:t xml:space="preserve">promote a stable foot posture to allow efficient mobility </w:t>
      </w:r>
      <w:r w:rsidRPr="002724DA">
        <w:rPr>
          <w:rFonts w:cstheme="minorHAnsi"/>
          <w:color w:val="000000"/>
          <w:shd w:val="clear" w:color="auto" w:fill="FFFFFF"/>
        </w:rPr>
        <w:fldChar w:fldCharType="begin" w:fldLock="1"/>
      </w:r>
      <w:r w:rsidR="00EF53DC">
        <w:rPr>
          <w:rFonts w:cstheme="minorHAnsi"/>
          <w:color w:val="000000"/>
          <w:shd w:val="clear" w:color="auto" w:fill="FFFFFF"/>
        </w:rPr>
        <w:instrText>ADDIN CSL_CITATION {"citationItems":[{"id":"ITEM-1","itemData":{"ISBN":"17343402 (ISSN)","abstract":"Background. The aim of the study was evaluation of prophylactic and therapeutic activities undertaken by pre-school children's parents to prevent and correct faulty postures. Material and methods. The study by means of a questionnaire was carried out among 125 pre-school children's parents in Szczecin. Results. 93% of the parents agreed that correction of faulty postures is necessary among children in pre-school age. 60% of children in non-public kindergarten wore orthopedic shoes; in public kindergarten only 20%. Less than half children in both types of kindergarten had corrective exercise. Parents claimed that the best faulty postures prophylaxis are swimming and corrective exercise. Conclusions. 1. Parents are aware of necessity of faulty postures' evaluation and undertaking prophylactic and therapeutic activities. 2. Children in non-public pre-school more often take part in available forms of prevention and correction of faulty postures. 3. According to parents the best methods of faulty postures prevention are swimming and corrective exercise. © Copyright by Wydawnictwo Continuo.","author":[{"dropping-particle":"","family":"Rotter","given":"I","non-dropping-particle":"","parse-names":false,"suffix":""},{"dropping-particle":"","family":"Wicher","given":"J","non-dropping-particle":"","parse-names":false,"suffix":""},{"dropping-particle":"","family":"Zułtak-Ba̧czkowska","given":"K","non-dropping-particle":"","parse-names":false,"suffix":""},{"dropping-particle":"","family":"Mroczek","given":"B","non-dropping-particle":"","parse-names":false,"suffix":""},{"dropping-particle":"","family":"Karakiewicz","given":"B","non-dropping-particle":"","parse-names":false,"suffix":""}],"container-title":"Family Medicine and Primary Care Review","id":"ITEM-1","issue":"3","issued":{"date-parts":[["2009"]]},"language":"Polish","note":"Criteria (Query) \nParticipants Yes Children and Locomotor Disability \n  \nIntervention Yes Theraputic Footwear \n  \nComparators Yes exercise \n  \nType of Study qualitative Survey, \n  \nPrimary Outcomes No\n  \nSecondary Outcomes No\nCited By :1\nExport Date: 29 January 2018\nCorrespondence Address: Rotter, I.ul. Epokowa 8, 72-006 Mierzyn, Poland; email: iwrot@wp.pl\nReferences: Lech, P., Zmagaj, A., Jankowska, M., Gosk, M., Wiedza rodziców na temat wad postawy u dzieci w wieku wczesnoszkolnym (2004) Pielȩg Pol, (1-2), pp. 113-116; Nowotny-Czupryna, A., Wiedza rodziców na temat wad postawy ciała dzieci uczȩszczajqcych na ćwiczenia korekcyjne (2002) Fizjoter Pol, 3-4, pp. 45-47; Pawlaczyk, B., Działania profilaktyczne i terapeutyczne wobec dzieci i młodzieży z wadami postawy (2003) Piel Pol, 2, pp. 148-151","page":"471-472","title":"Prevention and correction of faulty postures among children in pre-school age-parents' opinion","title-short":"Profilaktyka i korekcja wad postawy u dzieci w wie","type":"article-journal","volume":"11"},"uris":["http://www.mendeley.com/documents/?uuid=1b39f51a-9825-4d5f-8ab9-b75599de80b1"]},{"id":"ITEM-2","itemData":{"DOI":"10.7547/87507315-89-2-94","ISBN":"8750-7315","PMID":"10063780","abstract":"Flatfoot may be classified as pathologic or physiologic. Pathologic flatfoot is often characterized by stiffness of the foot, causes disability, and requires treatment. Physiologic flatfoot is a normal variation; it causes no disability and tends to improve with time. Physiologic flatfoot is most common in individuals who are loose-jointed, are obese, or usually wore shoes during childhood. Treatment of children with physiologic flatfoot with orthoses or shoe modifications not only is ineffective but is uncomfortable and embarrassing for the child and is associated with lowered self-esteem in adult life.;","author":[{"dropping-particle":"","family":"Staheli","given":"L T","non-dropping-particle":"","parse-names":false,"suffix":""}],"container-title":"J Am Podiatr Med Assoc","id":"ITEM-2","issue":"2","issued":{"date-parts":[["1999"]]},"language":"English","note":"Criteria (Query) \nParticipants Yes Children and Locomotor Disability \n  \nIntervention Yes Theraputic Footwear \n  \nComparators No \n  \nType of Study No opinion piece \n  \nPrimary Outcomes no\n  \nSecondary Outcomes No\n\nFrom Duplicate 1 (Planovalgus foot deformity. Current status - Staheli, L T)\n\nFrom Duplicate 1 (Planovalgus foot deformity: Current status - Staheli, L T)\n\nCited By :54\nExport Date: 29 January 2018\nCorrespondence Address: Staheli, L.T.; Children's Hospital, Medical Center, Seattle, WA, United States\nReferences: Staheli, L., Evaluation of planovalgus foot deformities with special reference to the natural history (1987) JAPMA, 77, p. 2; Andry, M., (1741) Orthopaedia: Or the Art of Correcting and Preventing Deformities in Children, , ed by A Miller; Staheli, L., Shoes for children: A review (1991) Pediatrics, 88, p. 371; Reimers, J., Pedersen, B., Brodersen, A., Foot deformity and the length of the triceps surae in Danish children between 3 and 17 years old (1995) J Pediatr Orthop B, 4, p. 71; Masterson, E., Jagannathan, S., Borton, D., Pes planus in childhood due to tibialis posterior tendon injuries: Treatment by flexor hallucis longus tendon transfer (1994) J Bone Joint Surg Br, 76, p. 444; Al-Rawi, Z.S., Al-Aszawi, A.J., Al-Chalabi, T., Joint mobility among university students in Iraq (1985) Br J Rheumatol, 24, p. 326; Sachithanandam, V., Joseph, B., The influence of footwear on the prevalence of flat foot: A survey of 1846 skeletally mature persons (1995) J Bone Joint Surg Br, 77, p. 254; Rao, U.B., Joseph, B., The influence of footwear on the prevalence of flat foot: A survey of 2300 children (1992) J Bone Joint Surg Br, 74, p. 525; Forriol, F., Pascual, J., Footprint analysis between three and seventeen years of age (1990) Foot Ankle, 11, p. 101; Staheli, L.T., Chew, D.E., Corbett, M., The longitudinal arch: A survey of eight hundred and eighty-two feet in normal children and adults (1987) J Bone Joint Surg Am, 69, p. 426; Schilling, F.W., The medial longitudinal arch of the foot in young children (1985) Z Orthop, 123, p. 296; Harris, R.I., Beath, T., Hypermobile flatfoot with short tendo Achillis (1948) J Bone Joint Surg Br, 30, p. 116; Vanderwilde, R., Staheli, L.T., Chew, D.E., Measurements on radiographs of the foot in normal infants and children (1988) J Bone Joint Surg Am, 70, p. 407; Hawksley, J., The nature of growing pains and their relation to rheumatism in children and adolescents (1939) BMJ, 1, p. 155; Cowan, D.N., Jones, B.H., Robinson, J.R., Foot morphologic characteristics and risk of exercise-related injury (1993) Arch Fam Med, 2, p. 773; Rudzki, S.J., Injuries in Australian Army recruits: Part III. the accuracy of a pretraining orthopedic screen in predicting ultimate injury outcome (1997) Mil Med, 162, p. 481; Graves, S.C., Mann, R.A., Graves, K.O., Triple arthrodesis in older adults: Results after long-term follow-up (1993) J Bone Joint Surg Am, 75, p. 355; Jay, R.M., Schoenhaus, H.D., Seymour, C., The Dynamic Stabilizing Innersole System (DSIS): The management of hyperpronation in children (1995) J Foot Ankle Surg, 34, p. 124; Penneau, K., Lutter, L.D., Winter, R.D., Pes planus: Radiographic changes with foot orthoses and shoes (1982) Foot Ankle, 2, p. 299; Wenger, D.R., Mauldin, D., Speck, G., Corrective shoes and inserts as treatment for flexible flatfoot in infants and children (1989) J Bone Joint Surg Am, 71, p. 800; Driano, A., Staheli, L., Staheli, L., Psychosocial development and corrective shoewear use in childhood (1998) J Pediatr Orthop, 18, p. 346; Thomasgard, M., Shonkoff, J.P., Metz, W.P., Parentchild relationship disorders: Part II. the vulnerable child syndrome and its relation to parental overprotection (1995) J Dev Behav Pediatr, 16, p. 251; Kidd, R., Mcdonald, M., Mechanical intervention in children: Some ethical considerations (1998) Aust J Podiatr Med, 32, p. 1; Cohen-Sobel, E., Giorgini, R., Velez, Z., Combined technique for surgical correction of pediatric severe flexible flatfoot (1995) J Foot Ankle Surg, 34, p. 183; Crego, C., Ford, L., An end result study of various procedures for correcting flatfeet in children (1952) J Bone Joint Surg Br, 34, p. 103; Seymour, N., The late results of naviculocuneiform fusion (1967) J Bone Joint Surg Br, 49, p. 558; Sekiya, J.K., Saltzman, C.L., Long term follow-up of medial column fusion and tibialis anterior transposition for adolescent flatfoot deformity (1997) Iowa Orthop J, 17, p. 121; Kuwada, G.T., Dockery, G.L., Complications following traumatic incidents with STA-peg procedures (1988) J Foot Surg, 27, p. 236\n\nFrom Duplicate 2 (Planovalgus foot deformity. Current status - Staheli, L T)\n\nauthor reply 269. (PMID: 10349291). Comment in: J Am Podiatr Med Assoc. 1999 May;89(5):268-9. (PMID: 10349292). Linking ISSN: 19308264. Subset: IM; Q; Date of Electronic Publication: 19990201. ; Original Imprints: Publication: [Washington, DC] : American Podiatry Association, [c1985-\n\nFrom Duplicate 2 (Planovalgus foot deformity. Current status - Staheli, L T)\n\nauthor reply 269. (PMID: 10349291). Comment in: J Am Podiatr Med Assoc. 1999 May;89(5):268-9. (PMID: 10349292). Linking ISSN: 19308264. Subset: IM; Q; Date of Electronic Publication: 19990201. ; Original Imprints: Publication: [Washington, DC] : American Podiatry Association, [c1985-","page":"94-99","publisher":"American Podiatry Association","publisher-place":"United States","title":"Planovalgus foot deformity. Current status","type":"article-journal","volume":"89"},"uris":["http://www.mendeley.com/documents/?uuid=188e3d5b-100e-4e1b-bcba-e00667229971"]},{"id":"ITEM-3","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3","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4","itemData":{"ISBN":"1205-7088","PMID":"19436564","abstract":"Shoes are selected for protection, correction, and fashion. Parents are often confused by con?icting advice for appropriate footwear for children. The common practice of using footwear for correction of foot or leg “deformities” in otherwise healthy children has limited evidence of e?ectiveness. In this article the evidence supporting the use of corrective shoes for otherwise healthy children is reviewed. Published articles on appropriate footwear were identi?ed from MEDLINE (1980 to 2007), and the Cochrane Database. Authoritative, recognized expert opinion was sought from web sites including the Canadian Paediatric Society, the American Academy of Pediatrics, and Health Canada. A limited number of relevant articles were found and only a few were evidence based studies. Given the paucity of high quality evidence, the recommendations in this statement are largely based on expert opinion. Historical","author":[{"dropping-particle":"","family":"Grueger","given":"B","non-dropping-particle":"","parse-names":false,"suffix":""},{"dropping-particle":"","family":"Leung","given":"A","non-dropping-particle":"","parse-names":false,"suffix":""},{"dropping-particle":"","family":"Otley","given":"A","non-dropping-particle":"","parse-names":false,"suffix":""},{"dropping-particle":"","family":"Society","given":"Canadian Paediatric","non-dropping-particle":"","parse-names":false,"suffix":""},{"dropping-particle":"","family":"Committee","given":"Gastroenterology","non-dropping-particle":"","parse-names":false,"suffix":""}],"container-title":"Paediatrics &amp; Child Health","id":"ITEM-4","issue":"2","issued":{"date-parts":[["2009"]]},"language":"English","note":"Criteria (Query) \nParticipants Yes Children and Locomotor Disability \n  \nIntervention Yes Theraputic Footwear \n  \nComparators No\n  \nType of Study No Narrative review\n  \nPrimary OutcomesUnsure \n  \nSecondary Outcomes Unsure\n\nFrom Duplicate 1 (Footwear in children - Grueger, B; Leung, A; Otley, A; Society, Canadian Paediatric; Committee, Gastroenterology)\n\nFrom Duplicate 2 (Footwear in children - Grueger, B; Leung, A; Otley, A; Society, Canadian Paediatric; Committee, Gastroenterology)\n\nFrom Duplicate 2 (Footwear in children - Grueger, B)\n\nFrom Duplicate 1 (Footwear for children - Grueger, B)\n\nFrom Duplicate 1 (Footwear for children - Grueger, B)\n\nCited By :1\nExport Date: 29 January 2018\nCODEN: PCHEF\nCorrespondence Address: Grueger, B.; Whitehorse General Hospital, Whitehorse, YT, Canada\nReferences: Big Site of Amazing Facts. History of Shoes. http://www.bigsiteofamazingfacts.com/history-of-shoes. (Version current at January 20, 2009); Staheli, L.T., Giffin, L., Corrective shoes for children: A survey of current practice (1980) Pediatrics, 65, pp. 13-17; Hien, N.M., Inserts and shoes for foot deformities [Article in German] (2003) Orthopade, 32, pp. 119-132; Mississippi State University Extension Services. MSU CARES. Buying Shoes for Children. http://msucares.com/pubs/publications/p1403.htm. (Version current at January 20, 2009); Rao, U.B., Joseph, B., The influence of footwear on the prevalence of flat foot. A survey of 2300 children (1992) J Bone Joint Surg Br, 74, pp. 525-527; Sachithanandam, V., Joseph, B., The influence of footwear on the prevalence of flat foot. A survey of 1846 skeletally mature persons (1995) J Bone Joint Surg Br, 77, pp. 254-257; Staheli, L.T., Planovalgus foot deformity. Current status (1999) J Am Podiatric Med Assoc, 89, pp. 94-99; Wenger, D.R., Mauldin, D., Speck, G., Morgan, D., Lieber, R.L., Corrective shoes and inserts as treatment for flexible flatfoot in infants and children (1989) J Bone Joint Surg Am, 71, pp. 800-810; Pfeiffer, M., Kotz, R., Ledl, T., Hauser, G., Sluga, M., Prevalence of flat foot in preschool-aged children (2006) Pediatrics, 118, pp. 634-639; Bruce Jr., R.W., Torsional and angular deformities (1996) Pediatr Clin North Am, 43, pp. 867-881; Driano, A.N., Staheli, L., Staheli, L.T., Psychosocial development and corrective shoewear use in childhood (1998) J Ped Orthop, 18, pp. 346-349; Staheli, L.T., Shoes for children: A review (1991) Pediatrics, 88, pp. 371-375; Redmond, A.C., The effectiveness of gait plates in controlling in-toeing symptoms in young children (2000) J Am Podiatr Med Assoc, 90, pp. 70-76; Whitford, D., Esterman, A., A randomized controlled trial of two types of in-shoe orthoses in children with flexible excess pronation of the feet (2007) Foot Ankle Int, 28, pp. 715-723; García-Rodríguez, A., Martin-Jimenez, F., Carnero-Varo, M., Gómez-Gracia, E., Gómez-Aracena, J., Fernández-Crehuet, J., Flexible flat reet in children: A real problem? (1999) Pediatrics, 103, pp. e84; Canadian Task Force on Preventive Health Care. New grades for recommendations from the Canadian Task Force on Preventive Health Care. CMAJ 2003;169:207-8. (Version current at January 20, 2009)UR - https://www.scopus.com/inward/record.uri?eid=2-s2.0-65749098392&amp;amp;partnerID=40&amp;amp;md5=4344ae7d04485b13eaa68081616cedbd\n\nFrom Duplicate 2 (Footwear for children - summary - )\n\nFrench. Date Revised: 20090513. Date Created: 20090513. Date Completed: 20110714. Update Code: 20161213. Publication Type: Journal Article. Journal ID: 9815960. Publication Model: Print. Cited Medium: Print. NLM ISO Abbr: Paediatr Child Health. PubMed Central ID: PMC2661349. Linking ISSN: 12057088. Subset: PubMed-not-MEDLINE; Date of Electronic Publication: 20090201. Current Imprints: Publication: 2016- : Ottawa, ON : Canadian Paediatric Society; Original Imprints: Publication: [Oakville, Ont.] : PULSUS Group [for the] Canadian Paediatric Society, 1996-\n\nFrom Duplicate 2 (Footwear in children - )\n\nFrench. Date Revised: 20090513. Date Created: 20090513. Date Completed: 20110714. Update Code: 20161213. Publication Type: Journal Article. Journal ID: 9815960. Publication Model: Print. Cited Medium: Print. NLM ISO Abbr: Paediatr Child Health. PubMed Central ID: PMC2661351. Linking ISSN: 12057088. Subset: PubMed-not-MEDLINE; Date of Electronic Publication: 20090201. Current Imprints: Publication: 2016- : Ottawa, ON : Canadian Paediatric Society; Original Imprints: Publication: [Oakville, Ont.] : PULSUS Group [for the] Canadian Paediatric Society, 1996-\n\nFrom Duplicate 2 (Footwear in children - Grueger, B)\n\nFrom Duplicate 1 (Footwear for children - Grueger, B)\n\nFrom Duplicate 1 (Footwear for children - Grueger, B)\n\nCited By :1\nExport Date: 29 January 2018\nCODEN: PCHEF\nCorrespondence Address: Grueger, B.; Whitehorse General Hospital, Whitehorse, YT, Canada\nReferences: Big Site of Amazing Facts. History of Shoes. http://www.bigsiteofamazingfacts.com/history-of-shoes. (Version current at January 20, 2009); Staheli, L.T., Giffin, L., Corrective shoes for children: A survey of current practice (1980) Pediatrics, 65, pp. 13-17; Hien, N.M., Inserts and shoes for foot deformities [Article in German] (2003) Orthopade, 32, pp. 119-132; Mississippi State University Extension Services. MSU CARES. Buying Shoes for Children. http://msucares.com/pubs/publications/p1403.htm. (Version current at January 20, 2009); Rao, U.B., Joseph, B., The influence of footwear on the prevalence of flat foot. A survey of 2300 children (1992) J Bone Joint Surg Br, 74, pp. 525-527; Sachithanandam, V., Joseph, B., The influence of footwear on the prevalence of flat foot. A survey of 1846 skeletally mature persons (1995) J Bone Joint Surg Br, 77, pp. 254-257; Staheli, L.T., Planovalgus foot deformity. Current status (1999) J Am Podiatric Med Assoc, 89, pp. 94-99; Wenger, D.R., Mauldin, D., Speck, G., Morgan, D., Lieber, R.L., Corrective shoes and inserts as treatment for flexible flatfoot in infants and children (1989) J Bone Joint Surg Am, 71, pp. 800-810; Pfeiffer, M., Kotz, R., Ledl, T., Hauser, G., Sluga, M., Prevalence of flat foot in preschool-aged children (2006) Pediatrics, 118, pp. 634-639; Bruce Jr., R.W., Torsional and angular deformities (1996) Pediatr Clin North Am, 43, pp. 867-881; Driano, A.N., Staheli, L., Staheli, L.T., Psychosocial development and corrective shoewear use in childhood (1998) J Ped Orthop, 18, pp. 346-349; Staheli, L.T., Shoes for children: A review (1991) Pediatrics, 88, pp. 371-375; Redmond, A.C., The effectiveness of gait plates in controlling in-toeing symptoms in young children (2000) J Am Podiatr Med Assoc, 90, pp. 70-76; Whitford, D., Esterman, A., A randomized controlled trial of two types of in-shoe orthoses in children with flexible excess pronation of the feet (2007) Foot Ankle Int, 28, pp. 715-723; García-Rodríguez, A., Martin-Jimenez, F., Carnero-Varo, M., Gómez-Gracia, E., Gómez-Aracena, J., Fernández-Crehuet, J., Flexible flat reet in children: A real problem? (1999) Pediatrics, 103, pp. e84; Canadian Task Force on Preventive Health Care. New grades for recommendations from the Canadian Task Force on Preventive Health Care. CMAJ 2003;169:207-8. (Version current at January 20, 2009)UR - https://www.scopus.com/inward/record.uri?eid=2-s2.0-65749098392&amp;amp;partnerID=40&amp;amp;md5=4344ae7d04485b13eaa68081616cedbd\n\nFrom Duplicate 2 (Footwear for children - summary - )\n\nFrench. Date Revised: 20090513. Date Created: 20090513. Date Completed: 20110714. Update Code: 20161213. Publication Type: Journal Article. Journal ID: 9815960. Publication Model: Print. Cited Medium: Print. NLM ISO Abbr: Paediatr Child Health. PubMed Central ID: PMC2661349. Linking ISSN: 12057088. Subset: PubMed-not-MEDLINE; Date of Electronic Publication: 20090201. Current Imprints: Publication: 2016- : Ottawa, ON : Canadian Paediatric Society; Original Imprints: Publication: [Oakville, Ont.] : PULSUS Group [for the] Canadian Paediatric Society, 1996-\n\nFrom Duplicate 2 (Footwear in children - )\n\nFrench. Date Revised: 20090513. Date Created: 20090513. Date Completed: 20110714. Update Code: 20161213. Publication Type: Journal Article. Journal ID: 9815960. Publication Model: Print. Cited Medium: Print. NLM ISO Abbr: Paediatr Child Health. PubMed Central ID: PMC2661351. Linking ISSN: 12057088. Subset: PubMed-not-MEDLINE; Date of Electronic Publication: 20090201. Current Imprints: Publication: 2016- : Ottawa, ON : Canadian Paediatric Society; Original Imprints: Publication: [Oakville, Ont.] : PULSUS Group [for the] Canadian Paediatric Society, 1996-","page":"121-122","publisher":"Canadian Paediatric Society","publisher-place":"Canada","title":"Footwear in children","type":"article-journal","volume":"14"},"uris":["http://www.mendeley.com/documents/?uuid=2c94400d-8bad-4499-88ba-8ba7035da98d"]},{"id":"ITEM-5","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5","issue":"1","issued":{"date-parts":[["2018","12","6"]]},"page":"39","publisher":"BioMed Central","title":"Big issues for small feet: developmental, biomechanical and clinical narratives on children’s footwear","type":"article-journal","volume":"11"},"uris":["http://www.mendeley.com/documents/?uuid=5eebc60c-5f7d-42c7-9c16-995a4328ad8d"]}],"mendeley":{"formattedCitation":"(Grueger et al., 2009; Morrison, Price, et al., 2018; I. Rotter et al., 2009; Staheli, 1996, 1999)","plainTextFormattedCitation":"(Grueger et al., 2009; Morrison, Price, et al., 2018; I. Rotter et al., 2009; Staheli, 1996, 1999)","previouslyFormattedCitation":"(Grueger et al., 2009; Morrison, Price, et al., 2018; I. Rotter et al., 2009; Staheli, 1996, 1999)"},"properties":{"noteIndex":0},"schema":"https://github.com/citation-style-language/schema/raw/master/csl-citation.json"}</w:instrText>
      </w:r>
      <w:r w:rsidRPr="002724DA">
        <w:rPr>
          <w:rFonts w:cstheme="minorHAnsi"/>
          <w:color w:val="000000"/>
          <w:shd w:val="clear" w:color="auto" w:fill="FFFFFF"/>
        </w:rPr>
        <w:fldChar w:fldCharType="separate"/>
      </w:r>
      <w:r w:rsidR="00254D00" w:rsidRPr="00254D00">
        <w:rPr>
          <w:rFonts w:cstheme="minorHAnsi"/>
          <w:noProof/>
          <w:color w:val="000000"/>
          <w:shd w:val="clear" w:color="auto" w:fill="FFFFFF"/>
        </w:rPr>
        <w:t>(Grueger et al., 2009; Morrison, Price, et al., 2018; I. Rotter et al., 2009; Staheli, 1996, 1999)</w:t>
      </w:r>
      <w:r w:rsidRPr="002724DA">
        <w:rPr>
          <w:rFonts w:cstheme="minorHAnsi"/>
          <w:color w:val="000000"/>
          <w:shd w:val="clear" w:color="auto" w:fill="FFFFFF"/>
        </w:rPr>
        <w:fldChar w:fldCharType="end"/>
      </w:r>
      <w:r w:rsidRPr="002724DA">
        <w:rPr>
          <w:rFonts w:cstheme="minorHAnsi"/>
          <w:color w:val="000000"/>
          <w:shd w:val="clear" w:color="auto" w:fill="FFFFFF"/>
        </w:rPr>
        <w:t>.</w:t>
      </w:r>
    </w:p>
    <w:p w14:paraId="26A30A53" w14:textId="77777777" w:rsidR="0082276F" w:rsidRDefault="0082276F" w:rsidP="0082276F">
      <w:pPr>
        <w:spacing w:line="360" w:lineRule="auto"/>
        <w:jc w:val="both"/>
        <w:rPr>
          <w:rFonts w:ascii="Source Sans Pro" w:hAnsi="Source Sans Pro"/>
          <w:color w:val="000000"/>
          <w:shd w:val="clear" w:color="auto" w:fill="FFFFFF"/>
        </w:rPr>
      </w:pPr>
    </w:p>
    <w:p w14:paraId="57CFE59F" w14:textId="11F82B64" w:rsidR="0082276F" w:rsidRDefault="0082276F" w:rsidP="0082276F">
      <w:pPr>
        <w:spacing w:line="360" w:lineRule="auto"/>
        <w:jc w:val="both"/>
        <w:rPr>
          <w:rFonts w:cstheme="minorHAnsi"/>
        </w:rPr>
      </w:pPr>
      <w:r>
        <w:rPr>
          <w:rFonts w:cstheme="minorHAnsi"/>
          <w:color w:val="000000"/>
          <w:shd w:val="clear" w:color="auto" w:fill="FFFFFF"/>
        </w:rPr>
        <w:t>Off-the-shelf</w:t>
      </w:r>
      <w:r w:rsidRPr="001E66B4">
        <w:rPr>
          <w:rFonts w:cstheme="minorHAnsi"/>
          <w:color w:val="000000"/>
          <w:shd w:val="clear" w:color="auto" w:fill="FFFFFF"/>
        </w:rPr>
        <w:t xml:space="preserve"> stability footwear is a range of commercially available clinical footwear</w:t>
      </w:r>
      <w:r>
        <w:rPr>
          <w:rFonts w:cstheme="minorHAnsi"/>
          <w:color w:val="000000"/>
          <w:shd w:val="clear" w:color="auto" w:fill="FFFFFF"/>
        </w:rPr>
        <w:t>,</w:t>
      </w:r>
      <w:r w:rsidRPr="007A7B8E">
        <w:rPr>
          <w:rFonts w:cstheme="minorHAnsi"/>
        </w:rPr>
        <w:t xml:space="preserve"> </w:t>
      </w:r>
      <w:r w:rsidR="00A85EC6">
        <w:rPr>
          <w:rFonts w:cstheme="minorHAnsi"/>
        </w:rPr>
        <w:t xml:space="preserve">it is available from a range of manufacturers </w:t>
      </w:r>
      <w:r w:rsidRPr="001E66B4">
        <w:rPr>
          <w:rFonts w:cstheme="minorHAnsi"/>
        </w:rPr>
        <w:t xml:space="preserve">including </w:t>
      </w:r>
      <w:proofErr w:type="spellStart"/>
      <w:r w:rsidRPr="001E66B4">
        <w:rPr>
          <w:rFonts w:cstheme="minorHAnsi"/>
        </w:rPr>
        <w:t>Piedro</w:t>
      </w:r>
      <w:proofErr w:type="spellEnd"/>
      <w:r w:rsidRPr="001E66B4">
        <w:rPr>
          <w:rFonts w:cstheme="minorHAnsi"/>
        </w:rPr>
        <w:t>® Reeds Medical®, Schein®</w:t>
      </w:r>
      <w:r w:rsidR="00EB32E9">
        <w:rPr>
          <w:rFonts w:cstheme="minorHAnsi"/>
        </w:rPr>
        <w:t>, and</w:t>
      </w:r>
      <w:r>
        <w:rPr>
          <w:rFonts w:cstheme="minorHAnsi"/>
        </w:rPr>
        <w:t xml:space="preserve"> </w:t>
      </w:r>
      <w:proofErr w:type="spellStart"/>
      <w:r>
        <w:rPr>
          <w:rFonts w:cstheme="minorHAnsi"/>
        </w:rPr>
        <w:t>Nimco</w:t>
      </w:r>
      <w:proofErr w:type="spellEnd"/>
      <w:r w:rsidRPr="001E66B4">
        <w:rPr>
          <w:rFonts w:cstheme="minorHAnsi"/>
        </w:rPr>
        <w:t>®</w:t>
      </w:r>
      <w:r>
        <w:rPr>
          <w:rFonts w:cstheme="minorHAnsi"/>
        </w:rPr>
        <w:t xml:space="preserve">. </w:t>
      </w:r>
      <w:r w:rsidR="00236F07">
        <w:rPr>
          <w:rFonts w:cstheme="minorHAnsi"/>
        </w:rPr>
        <w:t xml:space="preserve">The description of </w:t>
      </w:r>
      <w:r w:rsidR="00EA6177">
        <w:rPr>
          <w:rFonts w:cstheme="minorHAnsi"/>
        </w:rPr>
        <w:t xml:space="preserve">these </w:t>
      </w:r>
      <w:r w:rsidR="007B4884" w:rsidRPr="007B4884">
        <w:rPr>
          <w:rFonts w:cstheme="minorHAnsi"/>
        </w:rPr>
        <w:t xml:space="preserve">footwear </w:t>
      </w:r>
      <w:r w:rsidR="000714F9">
        <w:rPr>
          <w:rFonts w:cstheme="minorHAnsi"/>
        </w:rPr>
        <w:t xml:space="preserve">are </w:t>
      </w:r>
      <w:r w:rsidR="00EA6177">
        <w:rPr>
          <w:rFonts w:cstheme="minorHAnsi"/>
        </w:rPr>
        <w:t>only available</w:t>
      </w:r>
      <w:r w:rsidR="000714F9">
        <w:rPr>
          <w:rFonts w:cstheme="minorHAnsi"/>
        </w:rPr>
        <w:t xml:space="preserve"> </w:t>
      </w:r>
      <w:r w:rsidR="007B4884" w:rsidRPr="007B4884">
        <w:rPr>
          <w:rFonts w:cstheme="minorHAnsi"/>
        </w:rPr>
        <w:t xml:space="preserve">from the manufacturers' sales information </w:t>
      </w:r>
      <w:r w:rsidR="00EA6177">
        <w:rPr>
          <w:rFonts w:cstheme="minorHAnsi"/>
        </w:rPr>
        <w:t xml:space="preserve">and there is little or </w:t>
      </w:r>
      <w:r w:rsidR="0067140B">
        <w:rPr>
          <w:rFonts w:cstheme="minorHAnsi"/>
        </w:rPr>
        <w:t>no scientific</w:t>
      </w:r>
      <w:r w:rsidR="000C770F">
        <w:rPr>
          <w:rFonts w:cstheme="minorHAnsi"/>
        </w:rPr>
        <w:t xml:space="preserve"> quantification of their claims </w:t>
      </w:r>
      <w:r w:rsidR="002125B0">
        <w:rPr>
          <w:rFonts w:cstheme="minorHAnsi"/>
        </w:rPr>
        <w:t xml:space="preserve">within the </w:t>
      </w:r>
      <w:r w:rsidR="00B665BE">
        <w:rPr>
          <w:rFonts w:cstheme="minorHAnsi"/>
        </w:rPr>
        <w:t>peer reviewed evidence base</w:t>
      </w:r>
      <w:r w:rsidR="00D54744">
        <w:rPr>
          <w:rFonts w:cstheme="minorHAnsi"/>
        </w:rPr>
        <w:t>.</w:t>
      </w:r>
      <w:r w:rsidR="007B4884" w:rsidRPr="007B4884">
        <w:rPr>
          <w:rFonts w:cstheme="minorHAnsi"/>
        </w:rPr>
        <w:t xml:space="preserve"> </w:t>
      </w:r>
      <w:r>
        <w:rPr>
          <w:rFonts w:cstheme="minorHAnsi"/>
        </w:rPr>
        <w:t xml:space="preserve">The </w:t>
      </w:r>
      <w:r w:rsidR="001B36EC">
        <w:rPr>
          <w:rFonts w:cstheme="minorHAnsi"/>
        </w:rPr>
        <w:t>shoe</w:t>
      </w:r>
      <w:r w:rsidR="001B36EC" w:rsidRPr="001E66B4">
        <w:rPr>
          <w:rFonts w:cstheme="minorHAnsi"/>
        </w:rPr>
        <w:t xml:space="preserve"> </w:t>
      </w:r>
      <w:r w:rsidR="001B36EC">
        <w:rPr>
          <w:rFonts w:cstheme="minorHAnsi"/>
        </w:rPr>
        <w:t>designs</w:t>
      </w:r>
      <w:r w:rsidR="001B36EC" w:rsidRPr="001E66B4">
        <w:rPr>
          <w:rFonts w:cstheme="minorHAnsi"/>
        </w:rPr>
        <w:t xml:space="preserve"> </w:t>
      </w:r>
      <w:r w:rsidRPr="001E66B4">
        <w:rPr>
          <w:rFonts w:cstheme="minorHAnsi"/>
        </w:rPr>
        <w:t xml:space="preserve">have apparent similarities </w:t>
      </w:r>
      <w:r w:rsidR="001B36EC">
        <w:rPr>
          <w:rFonts w:cstheme="minorHAnsi"/>
        </w:rPr>
        <w:t xml:space="preserve">amongst </w:t>
      </w:r>
      <w:r w:rsidR="00757A3C">
        <w:rPr>
          <w:rFonts w:cstheme="minorHAnsi"/>
        </w:rPr>
        <w:t xml:space="preserve">the </w:t>
      </w:r>
      <w:r w:rsidR="001B36EC">
        <w:rPr>
          <w:rFonts w:cstheme="minorHAnsi"/>
        </w:rPr>
        <w:t xml:space="preserve">manufacturers </w:t>
      </w:r>
      <w:r w:rsidR="00757A3C">
        <w:rPr>
          <w:rFonts w:cstheme="minorHAnsi"/>
        </w:rPr>
        <w:t xml:space="preserve">cited </w:t>
      </w:r>
      <w:r w:rsidRPr="001E66B4">
        <w:rPr>
          <w:rFonts w:cstheme="minorHAnsi"/>
        </w:rPr>
        <w:t xml:space="preserve">in that the </w:t>
      </w:r>
      <w:proofErr w:type="spellStart"/>
      <w:r w:rsidR="000450A9">
        <w:rPr>
          <w:rFonts w:cstheme="minorHAnsi"/>
        </w:rPr>
        <w:t>topline</w:t>
      </w:r>
      <w:proofErr w:type="spellEnd"/>
      <w:r w:rsidR="000450A9">
        <w:rPr>
          <w:rFonts w:cstheme="minorHAnsi"/>
        </w:rPr>
        <w:t xml:space="preserve"> of the shoes </w:t>
      </w:r>
      <w:r w:rsidRPr="001E66B4">
        <w:rPr>
          <w:rFonts w:cstheme="minorHAnsi"/>
        </w:rPr>
        <w:t xml:space="preserve">extend above the malleoli, with </w:t>
      </w:r>
      <w:r w:rsidR="00F9186A">
        <w:rPr>
          <w:rFonts w:cstheme="minorHAnsi"/>
        </w:rPr>
        <w:t xml:space="preserve">extended </w:t>
      </w:r>
      <w:r w:rsidRPr="001E66B4">
        <w:rPr>
          <w:rFonts w:cstheme="minorHAnsi"/>
        </w:rPr>
        <w:t>medial and lateral heel counter stiffeners (</w:t>
      </w:r>
      <w:r>
        <w:rPr>
          <w:rFonts w:cstheme="minorHAnsi"/>
        </w:rPr>
        <w:fldChar w:fldCharType="begin"/>
      </w:r>
      <w:r>
        <w:rPr>
          <w:rFonts w:cstheme="minorHAnsi"/>
        </w:rPr>
        <w:instrText xml:space="preserve"> REF _Ref140426455 \h </w:instrText>
      </w:r>
      <w:r>
        <w:rPr>
          <w:rFonts w:cstheme="minorHAnsi"/>
        </w:rPr>
      </w:r>
      <w:r>
        <w:rPr>
          <w:rFonts w:cstheme="minorHAnsi"/>
        </w:rPr>
        <w:fldChar w:fldCharType="separate"/>
      </w:r>
      <w:r>
        <w:t xml:space="preserve">Figure </w:t>
      </w:r>
      <w:r>
        <w:rPr>
          <w:noProof/>
        </w:rPr>
        <w:t>1</w:t>
      </w:r>
      <w:r>
        <w:noBreakHyphen/>
      </w:r>
      <w:r>
        <w:rPr>
          <w:noProof/>
        </w:rPr>
        <w:t>1</w:t>
      </w:r>
      <w:r>
        <w:rPr>
          <w:rFonts w:cstheme="minorHAnsi"/>
        </w:rPr>
        <w:fldChar w:fldCharType="end"/>
      </w:r>
      <w:r w:rsidRPr="001E66B4">
        <w:rPr>
          <w:rFonts w:cstheme="minorHAnsi"/>
        </w:rPr>
        <w:t xml:space="preserve">). </w:t>
      </w:r>
      <w:r w:rsidRPr="001E66B4">
        <w:rPr>
          <w:rFonts w:cstheme="minorHAnsi"/>
          <w:color w:val="000000"/>
          <w:shd w:val="clear" w:color="auto" w:fill="FFFFFF"/>
        </w:rPr>
        <w:t xml:space="preserve">The central premise </w:t>
      </w:r>
      <w:r>
        <w:rPr>
          <w:rFonts w:cstheme="minorHAnsi"/>
          <w:color w:val="000000"/>
          <w:shd w:val="clear" w:color="auto" w:fill="FFFFFF"/>
        </w:rPr>
        <w:t>is</w:t>
      </w:r>
      <w:r w:rsidRPr="001E66B4">
        <w:rPr>
          <w:rFonts w:cstheme="minorHAnsi"/>
          <w:color w:val="000000"/>
          <w:shd w:val="clear" w:color="auto" w:fill="FFFFFF"/>
        </w:rPr>
        <w:t xml:space="preserve"> that the footwear design influences foot and ankle </w:t>
      </w:r>
      <w:r w:rsidR="00F9186A">
        <w:rPr>
          <w:rFonts w:cstheme="minorHAnsi"/>
          <w:color w:val="000000"/>
          <w:shd w:val="clear" w:color="auto" w:fill="FFFFFF"/>
        </w:rPr>
        <w:t xml:space="preserve">movement </w:t>
      </w:r>
      <w:r w:rsidRPr="001E66B4">
        <w:rPr>
          <w:rFonts w:cstheme="minorHAnsi"/>
          <w:color w:val="000000"/>
          <w:shd w:val="clear" w:color="auto" w:fill="FFFFFF"/>
        </w:rPr>
        <w:t>to assist stability in gait.</w:t>
      </w:r>
      <w:r w:rsidRPr="0046448E">
        <w:rPr>
          <w:rFonts w:cstheme="minorHAnsi"/>
        </w:rPr>
        <w:t xml:space="preserve"> </w:t>
      </w:r>
      <w:r w:rsidR="00E25402">
        <w:rPr>
          <w:rFonts w:cstheme="minorHAnsi"/>
        </w:rPr>
        <w:t>As</w:t>
      </w:r>
      <w:r>
        <w:rPr>
          <w:rFonts w:cstheme="minorHAnsi"/>
        </w:rPr>
        <w:t xml:space="preserve"> this footwear </w:t>
      </w:r>
      <w:r w:rsidR="00E25402">
        <w:rPr>
          <w:rFonts w:cstheme="minorHAnsi"/>
        </w:rPr>
        <w:t xml:space="preserve">is </w:t>
      </w:r>
      <w:r>
        <w:rPr>
          <w:rFonts w:cstheme="minorHAnsi"/>
        </w:rPr>
        <w:t xml:space="preserve">available </w:t>
      </w:r>
      <w:r w:rsidR="00E25402">
        <w:rPr>
          <w:rFonts w:cstheme="minorHAnsi"/>
        </w:rPr>
        <w:t>off-the-shelf</w:t>
      </w:r>
      <w:r>
        <w:rPr>
          <w:rFonts w:cstheme="minorHAnsi"/>
        </w:rPr>
        <w:t xml:space="preserve">, they should be readily available to children </w:t>
      </w:r>
      <w:r w:rsidR="009558A9">
        <w:rPr>
          <w:rFonts w:cstheme="minorHAnsi"/>
        </w:rPr>
        <w:t>requirin</w:t>
      </w:r>
      <w:r w:rsidR="00165963">
        <w:rPr>
          <w:rFonts w:cstheme="minorHAnsi"/>
        </w:rPr>
        <w:t>g</w:t>
      </w:r>
      <w:r w:rsidR="009558A9">
        <w:rPr>
          <w:rFonts w:cstheme="minorHAnsi"/>
        </w:rPr>
        <w:t xml:space="preserve"> them </w:t>
      </w:r>
      <w:r>
        <w:rPr>
          <w:rFonts w:cstheme="minorHAnsi"/>
        </w:rPr>
        <w:t>without undue delay in treatment</w:t>
      </w:r>
      <w:r w:rsidR="009558A9">
        <w:rPr>
          <w:rFonts w:cstheme="minorHAnsi"/>
        </w:rPr>
        <w:t>, as opposed to the time</w:t>
      </w:r>
      <w:r w:rsidR="00926FB5">
        <w:rPr>
          <w:rFonts w:cstheme="minorHAnsi"/>
        </w:rPr>
        <w:t xml:space="preserve"> required for the design and manufacture of</w:t>
      </w:r>
      <w:r>
        <w:rPr>
          <w:rFonts w:cstheme="minorHAnsi"/>
        </w:rPr>
        <w:t xml:space="preserve"> bespoke </w:t>
      </w:r>
      <w:r w:rsidR="00926FB5">
        <w:rPr>
          <w:rFonts w:cstheme="minorHAnsi"/>
        </w:rPr>
        <w:t>footwear</w:t>
      </w:r>
      <w:r>
        <w:rPr>
          <w:rFonts w:cstheme="minorHAnsi"/>
        </w:rPr>
        <w:t xml:space="preserve"> </w:t>
      </w:r>
      <w:r>
        <w:rPr>
          <w:rFonts w:cstheme="minorHAnsi"/>
        </w:rPr>
        <w:fldChar w:fldCharType="begin" w:fldLock="1"/>
      </w:r>
      <w:r w:rsidR="00EF53DC">
        <w:rPr>
          <w:rFonts w:cstheme="minorHAnsi"/>
        </w:rPr>
        <w:instrText>ADDIN CSL_CITATION {"citationItems":[{"id":"ITEM-1","itemData":{"author":[{"dropping-particle":"","family":"NHS England","given":"","non-dropping-particle":"","parse-names":false,"suffix":""}],"id":"ITEM-1","issued":{"date-parts":[["2015"]]},"title":"NHS England. Improving the Quality of Orthotics Services in England. NHS England; 2015.","type":"bill"},"uris":["http://www.mendeley.com/documents/?uuid=4b28da60-b209-40bf-84bb-0d57685d1934"]}],"mendeley":{"formattedCitation":"(NHS England. Improving the Quality of Orthotics Services in England. NHS England; 2015., 2015)","plainTextFormattedCitation":"(NHS England. Improving the Quality of Orthotics Services in England. NHS England; 2015., 2015)","previouslyFormattedCitation":"(NHS England. Improving the Quality of Orthotics Services in England. NHS England; 2015., 2015)"},"properties":{"noteIndex":0},"schema":"https://github.com/citation-style-language/schema/raw/master/csl-citation.json"}</w:instrText>
      </w:r>
      <w:r>
        <w:rPr>
          <w:rFonts w:cstheme="minorHAnsi"/>
        </w:rPr>
        <w:fldChar w:fldCharType="separate"/>
      </w:r>
      <w:r w:rsidR="00254D00" w:rsidRPr="00254D00">
        <w:rPr>
          <w:rFonts w:cstheme="minorHAnsi"/>
          <w:noProof/>
        </w:rPr>
        <w:t>(NHS England. Improving the Quality of Orthotics Services in England. NHS England; 2015., 2015)</w:t>
      </w:r>
      <w:r>
        <w:rPr>
          <w:rFonts w:cstheme="minorHAnsi"/>
        </w:rPr>
        <w:fldChar w:fldCharType="end"/>
      </w:r>
      <w:r w:rsidR="00926FB5">
        <w:rPr>
          <w:rFonts w:cstheme="minorHAnsi"/>
        </w:rPr>
        <w:t>.</w:t>
      </w:r>
      <w:r>
        <w:rPr>
          <w:rFonts w:cstheme="minorHAnsi"/>
        </w:rPr>
        <w:t xml:space="preserve"> </w:t>
      </w:r>
    </w:p>
    <w:p w14:paraId="5DA8EBF0" w14:textId="77777777" w:rsidR="0082276F" w:rsidRDefault="0082276F" w:rsidP="0082276F">
      <w:pPr>
        <w:spacing w:line="360" w:lineRule="auto"/>
        <w:jc w:val="both"/>
        <w:rPr>
          <w:rFonts w:cstheme="minorHAnsi"/>
        </w:rPr>
      </w:pPr>
    </w:p>
    <w:p w14:paraId="34703499" w14:textId="05D1A8CC" w:rsidR="0082276F" w:rsidRDefault="00353461" w:rsidP="0082276F">
      <w:pPr>
        <w:spacing w:line="360" w:lineRule="auto"/>
        <w:jc w:val="both"/>
      </w:pPr>
      <w:r>
        <w:rPr>
          <w:rFonts w:cstheme="minorHAnsi"/>
        </w:rPr>
        <w:t xml:space="preserve">Footwear can serve an immediate functional role in aiding children’s mobility </w:t>
      </w:r>
      <w:r>
        <w:rPr>
          <w:rFonts w:cstheme="minorHAnsi"/>
        </w:rPr>
        <w:fldChar w:fldCharType="begin" w:fldLock="1"/>
      </w:r>
      <w:r w:rsidR="00D471C6">
        <w:rPr>
          <w:rFonts w:cstheme="minorHAnsi"/>
        </w:rPr>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d Elkader et al., 2013; Aboutorabi et al., 2014)","plainTextFormattedCitation":"(Abd Elkader et al., 2013; Aboutorabi et al., 2014)","previouslyFormattedCitation":"(Abd Elkader et al., 2013; Aboutorabi et al., 2014)"},"properties":{"noteIndex":0},"schema":"https://github.com/citation-style-language/schema/raw/master/csl-citation.json"}</w:instrText>
      </w:r>
      <w:r>
        <w:rPr>
          <w:rFonts w:cstheme="minorHAnsi"/>
        </w:rPr>
        <w:fldChar w:fldCharType="separate"/>
      </w:r>
      <w:r w:rsidR="009A28E3" w:rsidRPr="009A28E3">
        <w:rPr>
          <w:rFonts w:cstheme="minorHAnsi"/>
          <w:noProof/>
        </w:rPr>
        <w:t>(Abd Elkader et al., 2013; Aboutorabi et al., 2014)</w:t>
      </w:r>
      <w:r>
        <w:rPr>
          <w:rFonts w:cstheme="minorHAnsi"/>
        </w:rPr>
        <w:fldChar w:fldCharType="end"/>
      </w:r>
      <w:r>
        <w:rPr>
          <w:rFonts w:cstheme="minorHAnsi"/>
        </w:rPr>
        <w:t xml:space="preserve">, indicating that off-the-shelf stability footwear may play a role </w:t>
      </w:r>
      <w:r w:rsidR="006975AB">
        <w:rPr>
          <w:rFonts w:cstheme="minorHAnsi"/>
        </w:rPr>
        <w:t>as an assistive aid</w:t>
      </w:r>
      <w:r>
        <w:rPr>
          <w:rFonts w:cstheme="minorHAnsi"/>
        </w:rPr>
        <w:t>.</w:t>
      </w:r>
      <w:r w:rsidR="00B40329">
        <w:rPr>
          <w:rFonts w:cstheme="minorHAnsi"/>
        </w:rPr>
        <w:t xml:space="preserve"> </w:t>
      </w:r>
      <w:r w:rsidR="00C8696B">
        <w:rPr>
          <w:rFonts w:cstheme="minorHAnsi"/>
        </w:rPr>
        <w:t>While c</w:t>
      </w:r>
      <w:r w:rsidR="0082276F">
        <w:rPr>
          <w:rFonts w:cstheme="minorHAnsi"/>
        </w:rPr>
        <w:t xml:space="preserve">linical footwear are </w:t>
      </w:r>
      <w:r w:rsidR="00C8696B">
        <w:rPr>
          <w:rFonts w:cstheme="minorHAnsi"/>
        </w:rPr>
        <w:t xml:space="preserve">routinely </w:t>
      </w:r>
      <w:r w:rsidR="0082276F">
        <w:rPr>
          <w:rFonts w:cstheme="minorHAnsi"/>
        </w:rPr>
        <w:t xml:space="preserve">prescribed for mobility issues </w:t>
      </w:r>
      <w:r w:rsidR="0082276F">
        <w:rPr>
          <w:rFonts w:cstheme="minorHAnsi"/>
        </w:rPr>
        <w:fldChar w:fldCharType="begin" w:fldLock="1"/>
      </w:r>
      <w:r w:rsidR="00D471C6">
        <w:rPr>
          <w:rFonts w:cstheme="minorHAnsi"/>
        </w:rPr>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2","itemData":{"DOI":"10.1186/s13047-018-0250-9","ISSN":"17571146","PMID":"29581729","abstract":"Background: A national survey recently provided the first description of foot orthotic provision in the United Kingdom. This article aims to profile and compare the foot orthoses practice of podiatrists, orthotists and physiotherapists within the current provision. Method: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 month period in 2016. Differences between professions were investigated using Chi squared and Fischer's exact tests, and regression analysis was used to predict the likelihood of each aspect of practice in each of the three professions. Result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Conclusion: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2","issue":"1","issued":{"date-parts":[["2018","12","20"]]},"page":"10","publisher":"BioMed Central","title":"National profile of foot orthotic provision in the United Kingdom, part 2: Podiatrist, orthotist and physiotherapy practices","type":"article-journal","volume":"11"},"uris":["http://www.mendeley.com/documents/?uuid=2dbc4c03-45f7-33c1-a4a3-0435e5362907"]}],"mendeley":{"formattedCitation":"(Nester et al., 2018; Staheli &amp; Giffin, 1980)","plainTextFormattedCitation":"(Nester et al., 2018; Staheli &amp; Giffin, 1980)","previouslyFormattedCitation":"(Nester et al., 2018; Staheli &amp; Giffin, 1980)"},"properties":{"noteIndex":0},"schema":"https://github.com/citation-style-language/schema/raw/master/csl-citation.json"}</w:instrText>
      </w:r>
      <w:r w:rsidR="0082276F">
        <w:rPr>
          <w:rFonts w:cstheme="minorHAnsi"/>
        </w:rPr>
        <w:fldChar w:fldCharType="separate"/>
      </w:r>
      <w:r w:rsidR="009A28E3" w:rsidRPr="009A28E3">
        <w:rPr>
          <w:rFonts w:cstheme="minorHAnsi"/>
          <w:noProof/>
        </w:rPr>
        <w:t>(Nester et al., 2018; Staheli &amp; Giffin, 1980)</w:t>
      </w:r>
      <w:r w:rsidR="0082276F">
        <w:rPr>
          <w:rFonts w:cstheme="minorHAnsi"/>
        </w:rPr>
        <w:fldChar w:fldCharType="end"/>
      </w:r>
      <w:r w:rsidR="0082276F">
        <w:rPr>
          <w:rFonts w:cstheme="minorHAnsi"/>
        </w:rPr>
        <w:t>, there is no agreed terminology or definitions relating to their purpose</w:t>
      </w:r>
      <w:r w:rsidR="00FD02CD">
        <w:rPr>
          <w:rFonts w:cstheme="minorHAnsi"/>
        </w:rPr>
        <w:t>,</w:t>
      </w:r>
      <w:r w:rsidR="0082276F">
        <w:rPr>
          <w:rFonts w:cstheme="minorHAnsi"/>
        </w:rPr>
        <w:t xml:space="preserve"> </w:t>
      </w:r>
      <w:r w:rsidR="00FF0826">
        <w:rPr>
          <w:rFonts w:cstheme="minorHAnsi"/>
        </w:rPr>
        <w:t xml:space="preserve">nor </w:t>
      </w:r>
      <w:r w:rsidR="0082276F">
        <w:rPr>
          <w:rFonts w:cstheme="minorHAnsi"/>
        </w:rPr>
        <w:t xml:space="preserve">prescription criteria </w:t>
      </w:r>
      <w:r w:rsidR="00FF0826">
        <w:rPr>
          <w:rFonts w:cstheme="minorHAnsi"/>
        </w:rPr>
        <w:t>related to the</w:t>
      </w:r>
      <w:r w:rsidR="007C1F40">
        <w:rPr>
          <w:rFonts w:cstheme="minorHAnsi"/>
        </w:rPr>
        <w:t xml:space="preserve"> </w:t>
      </w:r>
      <w:r w:rsidR="0082276F">
        <w:rPr>
          <w:rFonts w:cstheme="minorHAnsi"/>
        </w:rPr>
        <w:t xml:space="preserve">specific mobility </w:t>
      </w:r>
      <w:r w:rsidR="002E6108">
        <w:rPr>
          <w:rFonts w:cstheme="minorHAnsi"/>
        </w:rPr>
        <w:t xml:space="preserve">impairments </w:t>
      </w:r>
      <w:r w:rsidR="00FF62A6">
        <w:rPr>
          <w:rFonts w:cstheme="minorHAnsi"/>
        </w:rPr>
        <w:t xml:space="preserve">that would benefit from this footwear </w:t>
      </w:r>
      <w:r w:rsidR="002E6108">
        <w:rPr>
          <w:rFonts w:cstheme="minorHAnsi"/>
        </w:rPr>
        <w:t>or</w:t>
      </w:r>
      <w:r w:rsidR="00A26C53">
        <w:rPr>
          <w:rFonts w:cstheme="minorHAnsi"/>
        </w:rPr>
        <w:t xml:space="preserve"> the expected</w:t>
      </w:r>
      <w:r w:rsidR="0082276F">
        <w:rPr>
          <w:rFonts w:cstheme="minorHAnsi"/>
        </w:rPr>
        <w:t xml:space="preserve"> treatment outcomes.</w:t>
      </w:r>
      <w:r w:rsidR="007C1F40">
        <w:rPr>
          <w:rFonts w:cstheme="minorHAnsi"/>
        </w:rPr>
        <w:t xml:space="preserve"> </w:t>
      </w:r>
      <w:r w:rsidR="0082276F">
        <w:rPr>
          <w:rFonts w:cstheme="minorHAnsi"/>
        </w:rPr>
        <w:t xml:space="preserve">Additionally, the specifics of the design </w:t>
      </w:r>
      <w:r w:rsidR="00ED1DEE">
        <w:rPr>
          <w:rFonts w:cstheme="minorHAnsi"/>
        </w:rPr>
        <w:t xml:space="preserve">characteristics </w:t>
      </w:r>
      <w:r w:rsidR="0082276F">
        <w:rPr>
          <w:rFonts w:cstheme="minorHAnsi"/>
        </w:rPr>
        <w:t>to fulfil their therapeutic role</w:t>
      </w:r>
      <w:r w:rsidR="009B3F4C">
        <w:rPr>
          <w:rFonts w:cstheme="minorHAnsi"/>
        </w:rPr>
        <w:t xml:space="preserve"> are unclear</w:t>
      </w:r>
      <w:r w:rsidR="0082276F">
        <w:rPr>
          <w:rFonts w:cstheme="minorHAnsi"/>
        </w:rPr>
        <w:t xml:space="preserve">. </w:t>
      </w:r>
      <w:r w:rsidR="00DF70C0">
        <w:rPr>
          <w:rFonts w:cstheme="minorHAnsi"/>
        </w:rPr>
        <w:t>Finally,</w:t>
      </w:r>
      <w:r w:rsidR="00FF62A6">
        <w:rPr>
          <w:rFonts w:cstheme="minorHAnsi"/>
        </w:rPr>
        <w:t xml:space="preserve"> there </w:t>
      </w:r>
      <w:r w:rsidR="0082276F">
        <w:rPr>
          <w:rFonts w:cstheme="minorHAnsi"/>
        </w:rPr>
        <w:t xml:space="preserve">is no </w:t>
      </w:r>
      <w:r w:rsidR="009077CE">
        <w:rPr>
          <w:rFonts w:cstheme="minorHAnsi"/>
        </w:rPr>
        <w:t xml:space="preserve">apparent </w:t>
      </w:r>
      <w:r w:rsidR="0082276F">
        <w:rPr>
          <w:rFonts w:cstheme="minorHAnsi"/>
        </w:rPr>
        <w:t xml:space="preserve">focused review of the evidence base for </w:t>
      </w:r>
      <w:r w:rsidR="009077CE">
        <w:rPr>
          <w:rFonts w:cstheme="minorHAnsi"/>
        </w:rPr>
        <w:t xml:space="preserve">children’s </w:t>
      </w:r>
      <w:r w:rsidR="0082276F">
        <w:rPr>
          <w:rFonts w:cstheme="minorHAnsi"/>
        </w:rPr>
        <w:t xml:space="preserve">clinical footwear </w:t>
      </w:r>
      <w:r w:rsidR="00453B4E">
        <w:rPr>
          <w:rFonts w:cstheme="minorHAnsi"/>
        </w:rPr>
        <w:t>to</w:t>
      </w:r>
      <w:r w:rsidR="0082276F">
        <w:rPr>
          <w:rFonts w:cstheme="minorHAnsi"/>
        </w:rPr>
        <w:t xml:space="preserve"> inform relevant stakeholders of their use in children. This has led to disparate clinical practice, with </w:t>
      </w:r>
      <w:r w:rsidR="0082276F">
        <w:rPr>
          <w:rFonts w:cstheme="minorHAnsi"/>
        </w:rPr>
        <w:lastRenderedPageBreak/>
        <w:t xml:space="preserve">footwear often used ineffectively for </w:t>
      </w:r>
      <w:r w:rsidR="008460D8">
        <w:rPr>
          <w:rFonts w:cstheme="minorHAnsi"/>
        </w:rPr>
        <w:t>un</w:t>
      </w:r>
      <w:r w:rsidR="00D65138">
        <w:rPr>
          <w:rFonts w:cstheme="minorHAnsi"/>
        </w:rPr>
        <w:t xml:space="preserve">required </w:t>
      </w:r>
      <w:r w:rsidR="0082276F">
        <w:rPr>
          <w:rFonts w:cstheme="minorHAnsi"/>
        </w:rPr>
        <w:t xml:space="preserve">correction of </w:t>
      </w:r>
      <w:r w:rsidR="00D65138">
        <w:rPr>
          <w:rFonts w:cstheme="minorHAnsi"/>
        </w:rPr>
        <w:t xml:space="preserve">normal skeletal </w:t>
      </w:r>
      <w:r w:rsidR="0082276F">
        <w:rPr>
          <w:rFonts w:cstheme="minorHAnsi"/>
        </w:rPr>
        <w:t xml:space="preserve">development and unwarranted lowering of children’s self-esteem </w:t>
      </w:r>
      <w:r w:rsidR="0082276F">
        <w:rPr>
          <w:rFonts w:cstheme="minorHAnsi"/>
        </w:rPr>
        <w:fldChar w:fldCharType="begin" w:fldLock="1"/>
      </w:r>
      <w:r w:rsidR="00EF53DC">
        <w:rPr>
          <w:rFonts w:cstheme="minorHAnsi"/>
        </w:rPr>
        <w:instrText>ADDIN CSL_CITATION {"citationItems":[{"id":"ITEM-1","itemData":{"DOI":"10.1002/14651858.CD006311.pub2","ISBN":"1361-6137","PMID":"20614443","abstract":"BACKGROUND: Paediatric pes planus ('flat feet') is a common childhood condition with a reported prevalence of 14%. Flat feet can result in pain and altered gait. No optimal strategy for non-surgical management of paediatric flat feet has been identified. OBJECTIVES: To assess the effectiveness of non-surgical interventions for treatment of paediatric pes planus (flat feet). SEARCH STRATEGY: We searched the Cochrane Central Register of Controlled Trials (CENTRAL) (The Cochrane Library), MEDLINE, EMBASE, CINAHL, Index to Theses, and Dissertation Abstracts (up to June 2009). SELECTION CRITERIA: All randomised and quasi-randomised trials of non-surgical interventions for paediatric pes planus were identified. The primary outcomes were pain reduction and adverse events; secondary outcomes included disability involving the foot, goniometric measurements, quality of life and patient comfort. DATA COLLECTION AND ANALYSIS: Two authors independently extracted data and assessed the risk of bias of included trials. MAIN RESULTS: Three trials involving 305 children were included in this review. Due to clinical heterogeneity, data were not pooled. All trials had potential for bias. Data from one trial (40 children with juvenile arthritis and foot pain) indicated that use of custom-made orthoses compared with supportive shoes alone resulted in significantly greater reduction in pain intensity (mean difference (MD) -1.5 points on a 10-point visual analogue scale (VAS), 95% CI -2.8 to -0.2; number need to treat to benefit (NNTB) 3, 95% CI 2 to 23), and reduction in disability (measured using the disability subscale of the Foot Function Index on a 100mm scale (MD -18.65mm, 95% CI -34.42 to -2.68mm). The second trial of seven to 11 year old children with bilateral flat feet (n = 178) found no difference in the number of participants with foot pain between custom-made orthoses, prefabricated orthoses and the control group who received no treatment. A third trial of one to five year olds with bilateral flat feet (n=129) did not report pain at baseline but reported the subjective impression of pain reduction after wearing shoes. No adverse effects were reported in the three trials. AUTHORS' CONCLUSIONS: The evidence from randomised controlled trials is currently too limited to draw definitive conclusions about the use of non-surgical interventions for paediatric pes planus. Future high quality trials are warranted in this field. Only limited interventions commonly used in pr…","author":[{"dropping-particle":"","family":"Rome","given":"Keith","non-dropping-particle":"","parse-names":false,"suffix":""},{"dropping-particle":"","family":"Ashford","given":"Robert L","non-dropping-particle":"","parse-names":false,"suffix":""},{"dropping-particle":"","family":"Evans","given":"Angela","non-dropping-particle":"","parse-names":false,"suffix":""}],"container-title":"Cochrane Database Syst Rev","edition":"2010/07/09","id":"ITEM-1","issue":"7","issued":{"date-parts":[["2010"]]},"language":"eng","note":"Criteria (Query) \nParticipants Yes Children and Locomotor Disability \n  \nIntervention Yes Theraputic Footwear \n  \nComparators Orthotics Orthotics normal footwear barefoot \n  \nType of Study Literature review \n  \nPrimary Outcomes Anthropometric Biomecjhanics \n  \nSecondary Outcomes Pain \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Date of Electronic Publication: 2010 Jul 07. Current Imprints: Publication: 2004- : Chichester, West Sussex, England : Wiley; Original Imprints: Publication: Oxford, U.K. ; Vista, CA : Update Software\n\nFrom Duplicate 3 (Non-surgical interventions for paediatric pes planus - Rome, K; Ashford, R L; Evans, A)\n\nCited By :35\nExport Date: 29 January 2018\nCorrespondence Address: Rome, K.\n\nFrom Duplicate 4 (Non-surgical interventions for paediatric pes planus - Rome, K; Ashford, R L; Evans, A)\n\nresearch; systematic review. Journal Subset: Europe; Peer Reviewed; UK &amp;amp; Ireland. Special Interest: Evidence-Based Practice; Pediatric Care. NLM UID: 100909747. Cochrane AN: CD006311.\nPMID: 20614443.","page":"Cd006311","publisher":"John Wiley &amp; Sons, Inc.","publisher-place":"England","title":"Non-surgical interventions for paediatric pes planus","type":"article-journal","volume":"7"},"uris":["http://www.mendeley.com/documents/?uuid=a5d4d0b4-a3df-4c68-bd39-479005bf3ebc"]},{"id":"ITEM-2","itemData":{"DOI":"10.1002/14651858.cd006311.pub4","ISSN":"1465-1858","abstract":"BACKGROUND: Paediatric flat feet are a common presentation in primary care; reported prevalence approximates 15%. A minority of flat feet can hurt and limit gait. There is no optimal strategy, nor consensus, for using foot orthoses (FOs) to treat paediatric flat feet. OBJECTIVES: To assess the benefits and harms of foot orthoses for treating paediatric flat feet. SEARCH METHODS: We searched CENTRAL, MEDLINE, and Embase to 01 September 2021, and two clinical trials registers on 07 August 2020. SELECTION CRITERIA: We identified all randomised controlled trials (RCTs) of FOs as an intervention for paediatric flat feet. The outcomes included in this review were pain, function, quality of life, treatment success, and adverse events. Intended comparisons were: any FOs versus sham, any FOs versus shoes, customised FOs (CFOs) versus prefabricated FOs (PFOs). DATA COLLECTION AND ANALYSIS: We followed standard methods recommended by Cochrane. MAIN RESULTS: We included 16 trials with 1058 children, aged 11 months to 19 years, with flexible flat feet. Distinct flat foot presentations included asymptomatic, juvenile idiopathic arthritis (JIA), symptomatic and developmental co-ordination disorder (DCD). The trial interventions were FOs, footwear, foot and rehabilitative exercises, and neuromuscular electrical stimulation (NMES). Due to heterogeneity, we did not pool the data. Most trials had potential for selection, performance, detection, and selective reporting bias. No trial blinded participants. We present the results separately for asymptomatic (healthy children) and symptomatic (children with JIA) flat feet. The certainty of evidence was very low to low, downgraded for bias, imprecision, and indirectness. Three comparisons were evaluated across trials: CFO versus shoes; PFO versus shoes; CFO versus PFO. Asymptomatic flat feet 1. CFOs versus shoes (1 trial, 106 participants): low-quality evidence showed that CFOs result in little or no difference in the proportion without pain (10-point visual analogue scale (VAS)) at one year (risk ratio (RR) 0.85, 95% confidence interval (CI) 0.67 to 1.07); absolute decrease (11.8%, 95% CI 4.7% fewer to 15.8% more); or on withdrawals due to adverse events (RR 1.05, 95% CI 0.94 to 1.19); absolute effect (3.4% more, 95% CI 4.1% fewer to 13.1% more). 2. PFOs versus shoes (1 trial, 106 participants): low to very-low quality evidence showed that PFOs result in little or no difference in the proportion without pain (10-point VAS) at…","author":[{"dropping-particle":"","family":"Evans","given":"Angela M","non-dropping-particle":"","parse-names":false,"suffix":""},{"dropping-particle":"","family":"Rome","given":"Keith","non-dropping-particle":"","parse-names":false,"suffix":""},{"dropping-particle":"","family":"Carroll","given":"Matthew","non-dropping-particle":"","parse-names":false,"suffix":""},{"dropping-particle":"","family":"Hawke","given":"Fiona","non-dropping-particle":"","parse-names":false,"suffix":""}],"container-title":"Cochrane Database of Systematic Reviews","id":"ITEM-2","issue":"1","issued":{"date-parts":[["2022","1","26"]]},"publisher":"John Wiley &amp; Sons, Ltd","title":"Foot orthoses for treating paediatric flat feet","type":"article-journal","volume":"2022"},"uris":["http://www.mendeley.com/documents/?uuid=2ebff9cb-7a01-390c-bd62-1c4292010956"]},{"id":"ITEM-3","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3","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4","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4","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mendeley":{"formattedCitation":"(Driano et al., 1998; Evans et al., 2022; Rome et al., 2010; Staheli, 1996)","plainTextFormattedCitation":"(Driano et al., 1998; Evans et al., 2022; Rome et al., 2010; Staheli, 1996)","previouslyFormattedCitation":"(Driano et al., 1998; Evans et al., 2022; Rome et al., 2010; Staheli, 1996)"},"properties":{"noteIndex":0},"schema":"https://github.com/citation-style-language/schema/raw/master/csl-citation.json"}</w:instrText>
      </w:r>
      <w:r w:rsidR="0082276F">
        <w:rPr>
          <w:rFonts w:cstheme="minorHAnsi"/>
        </w:rPr>
        <w:fldChar w:fldCharType="separate"/>
      </w:r>
      <w:r w:rsidR="00254D00" w:rsidRPr="00254D00">
        <w:rPr>
          <w:rFonts w:cstheme="minorHAnsi"/>
          <w:noProof/>
        </w:rPr>
        <w:t>(Driano et al., 1998; Evans et al., 2022; Rome et al., 2010; Staheli, 1996)</w:t>
      </w:r>
      <w:r w:rsidR="0082276F">
        <w:rPr>
          <w:rFonts w:cstheme="minorHAnsi"/>
        </w:rPr>
        <w:fldChar w:fldCharType="end"/>
      </w:r>
      <w:r w:rsidR="00040EF2">
        <w:rPr>
          <w:rFonts w:cstheme="minorHAnsi"/>
        </w:rPr>
        <w:t>.</w:t>
      </w:r>
      <w:r w:rsidR="00AE6ADD">
        <w:rPr>
          <w:rFonts w:cstheme="minorHAnsi"/>
        </w:rPr>
        <w:t xml:space="preserve"> </w:t>
      </w:r>
      <w:r w:rsidR="00A809C1">
        <w:rPr>
          <w:rFonts w:cstheme="minorHAnsi"/>
        </w:rPr>
        <w:t>O</w:t>
      </w:r>
      <w:r w:rsidR="00AE6ADD">
        <w:rPr>
          <w:rFonts w:cstheme="minorHAnsi"/>
        </w:rPr>
        <w:t xml:space="preserve">utdated beliefs </w:t>
      </w:r>
      <w:r w:rsidR="009D4A68">
        <w:rPr>
          <w:rFonts w:cstheme="minorHAnsi"/>
        </w:rPr>
        <w:t>of footwear</w:t>
      </w:r>
      <w:r w:rsidR="00D944EF">
        <w:rPr>
          <w:rFonts w:cstheme="minorHAnsi"/>
        </w:rPr>
        <w:t xml:space="preserve"> </w:t>
      </w:r>
      <w:r w:rsidR="00C53BC9">
        <w:rPr>
          <w:rFonts w:cstheme="minorHAnsi"/>
        </w:rPr>
        <w:t xml:space="preserve">requirements </w:t>
      </w:r>
      <w:r w:rsidR="00D944EF">
        <w:rPr>
          <w:rFonts w:cstheme="minorHAnsi"/>
        </w:rPr>
        <w:t xml:space="preserve">for children </w:t>
      </w:r>
      <w:r w:rsidR="009D4A68">
        <w:rPr>
          <w:rFonts w:cstheme="minorHAnsi"/>
        </w:rPr>
        <w:t xml:space="preserve">still persists </w:t>
      </w:r>
      <w:r w:rsidR="00D944EF">
        <w:rPr>
          <w:rFonts w:cstheme="minorHAnsi"/>
        </w:rPr>
        <w:t xml:space="preserve">amongst </w:t>
      </w:r>
      <w:r w:rsidR="00C53BC9">
        <w:rPr>
          <w:rFonts w:cstheme="minorHAnsi"/>
        </w:rPr>
        <w:t xml:space="preserve">health </w:t>
      </w:r>
      <w:r w:rsidR="009D4A68">
        <w:rPr>
          <w:rFonts w:cstheme="minorHAnsi"/>
        </w:rPr>
        <w:t>professional</w:t>
      </w:r>
      <w:r w:rsidR="00D944EF">
        <w:rPr>
          <w:rFonts w:cstheme="minorHAnsi"/>
        </w:rPr>
        <w:t xml:space="preserve">s and parents </w:t>
      </w:r>
      <w:r w:rsidR="00D944EF">
        <w:rPr>
          <w:rFonts w:cstheme="minorHAnsi"/>
        </w:rPr>
        <w:fldChar w:fldCharType="begin" w:fldLock="1"/>
      </w:r>
      <w:r w:rsidR="00D471C6">
        <w:rPr>
          <w:rFonts w:cstheme="minorHAnsi"/>
        </w:rPr>
        <w:instrText>ADDIN CSL_CITATION {"citationItems":[{"id":"ITEM-1","itemData":{"DOI":"10.1186/S13047-022-00580-1","ISSN":"1757-1146","abstract":"A small but building pool of evidence of the impact of footwear on children’s function means understanding the different beliefs of stakeholders about footwear key features and flexibility is critical for translation into recommendations and to support parents and caregivers in purchasing footwear for their children. Therefore, this research aimed to describe how different stakeholders (health professionals, parents, and footwear industry representatives) described the importance of flexibility and other footwear features for young children. This qualitative study was nested within an international modified Delphi online survey. Participants responded to open-ended questions about footwear component flexibility and asked if and why flexibility in these areas were important. Participants also described any other important footwear features. Inductive thematic analysis was used to generate themes. There were 121 responses from three stakeholder groups including health professionals (n = 90), parents of young children (n = 26) and footwear industry representatives (n = 5). Overarching themes described by participants included developmental impacts of footwear, therapeutic impact and how footwear may play a role in function. There were key differences in how stakeholders viewed footwear and any perceived benefits of footwear components, much of which was not backed with empirical evidence. It was also identified that health professionals are using footwear within treatment recommendations. This work highlights the importance of understanding circumstances in which footwear may have a therapeutic impact or be the first line of treatment for children with complex foot needs. This is the first step in developing contemporary footwear recommendations for parents and caregivers.","author":[{"dropping-particle":"","family":"Williams","given":"Cylie M.","non-dropping-particle":"","parse-names":false,"suffix":""},{"dropping-particle":"","family":"Banwell","given":"Helen A.","non-dropping-particle":"","parse-names":false,"suffix":""},{"dropping-particle":"","family":"Paterson","given":"Kade L.","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Morrison","given":"Stewart C.","non-dropping-particle":"","parse-names":false,"suffix":""}],"container-title":"Journal of Foot and Ankle Research 2022 15:1","id":"ITEM-1","issue":"1","issued":{"date-parts":[["2022","10","12"]]},"page":"1-9","publisher":"BioMed Central","title":"Parents, health professionals and footwear stakeholders’ beliefs on the importance of different features of young children’s footwear: a qualitative study","type":"article-journal","volume":"15"},"uris":["http://www.mendeley.com/documents/?uuid=82c391cd-5c2b-31f6-8318-052c9b50c0d2"]}],"mendeley":{"formattedCitation":"(C. M. Williams, Banwell, et al., 2022)","plainTextFormattedCitation":"(C. M. Williams, Banwell, et al., 2022)","previouslyFormattedCitation":"(C. M. Williams, Banwell, et al., 2022)"},"properties":{"noteIndex":0},"schema":"https://github.com/citation-style-language/schema/raw/master/csl-citation.json"}</w:instrText>
      </w:r>
      <w:r w:rsidR="00D944EF">
        <w:rPr>
          <w:rFonts w:cstheme="minorHAnsi"/>
        </w:rPr>
        <w:fldChar w:fldCharType="separate"/>
      </w:r>
      <w:r w:rsidR="009A28E3" w:rsidRPr="009A28E3">
        <w:rPr>
          <w:rFonts w:cstheme="minorHAnsi"/>
          <w:noProof/>
        </w:rPr>
        <w:t>(C. M. Williams, Banwell, et al., 2022)</w:t>
      </w:r>
      <w:r w:rsidR="00D944EF">
        <w:rPr>
          <w:rFonts w:cstheme="minorHAnsi"/>
        </w:rPr>
        <w:fldChar w:fldCharType="end"/>
      </w:r>
      <w:r w:rsidR="0082276F">
        <w:rPr>
          <w:rFonts w:cstheme="minorHAnsi"/>
        </w:rPr>
        <w:t xml:space="preserve">. </w:t>
      </w:r>
      <w:r w:rsidR="0082276F" w:rsidRPr="00441261">
        <w:t xml:space="preserve">Uncertainty </w:t>
      </w:r>
      <w:r w:rsidR="0082276F">
        <w:t>about</w:t>
      </w:r>
      <w:r w:rsidR="0082276F" w:rsidRPr="00441261">
        <w:t xml:space="preserve"> prescription criteria and </w:t>
      </w:r>
      <w:r w:rsidR="0082276F">
        <w:t>treatment goals</w:t>
      </w:r>
      <w:r w:rsidR="0082276F" w:rsidRPr="00441261">
        <w:t xml:space="preserve"> can lead to inconsistent practice and </w:t>
      </w:r>
      <w:r w:rsidR="0082276F">
        <w:t xml:space="preserve">a </w:t>
      </w:r>
      <w:r w:rsidR="0082276F" w:rsidRPr="00441261">
        <w:t xml:space="preserve">lack of confidence in providing assistive </w:t>
      </w:r>
      <w:r w:rsidR="00B40329">
        <w:t>devices</w:t>
      </w:r>
      <w:r w:rsidR="00B40329" w:rsidRPr="00441261">
        <w:t xml:space="preserve"> </w:t>
      </w:r>
      <w:r w:rsidR="0082276F" w:rsidRPr="00441261">
        <w:t xml:space="preserve">to </w:t>
      </w:r>
      <w:r w:rsidR="0082276F">
        <w:t>mobility-impaired</w:t>
      </w:r>
      <w:r w:rsidR="0082276F" w:rsidRPr="00441261">
        <w:t xml:space="preserve"> children </w:t>
      </w:r>
      <w:r w:rsidR="0082276F" w:rsidRPr="00441261">
        <w:fldChar w:fldCharType="begin" w:fldLock="1"/>
      </w:r>
      <w:r w:rsidR="00EF53DC">
        <w:instrText>ADDIN CSL_CITATION {"citationItems":[{"id":"ITEM-1","itemData":{"DOI":"10.1080/01942638.2019.1599620","ISSN":"15413144","PMID":"31140333","author":[{"dropping-particle":"","family":"Owen","given":"Elaine","non-dropping-particle":"","parse-names":false,"suffix":""}],"container-title":"Physical and Occupational Therapy in Pediatrics","id":"ITEM-1","issue":"3","issued":{"date-parts":[["2019","5","4"]]},"page":"254-258","publisher":"Taylor and Francis Ltd","title":"Call to Action: Clinical Algorithms for the Prescription of Ankle-Foot Orthoses Are Needed: A commentary on “Physical Therapists’ Use of Evaluation Measures to Inform the Prescription of Ankle-Foot Orthoses for Children with Cerebral Palsy”","type":"article","volume":"39"},"uris":["http://www.mendeley.com/documents/?uuid=a27bb44b-8eed-3870-8e4f-fcfb8679d7e5"]},{"id":"ITEM-2","itemData":{"DOI":"10.1080/01942638.2018.1463586","ISSN":"15413144","PMID":"29702012","abstract":"Aims: To examine how physical therapists (PTs) use evaluation measures to guide prescription and re-assessment of ankle-foot orthoses (AFOs) for children with CP. Methods: PTs in Canada who work with children with CP were invited to complete an online survey. Survey questions examined PT evaluation and interpretation of findings at initial AFO prescription and re-assessment. Closed-ended responses were analyzed using descriptive statistics, and a conventional content analysis examined responses to open-ended questions. Results: Sixty responses from ten provinces were analyzed. Three themes emerged from the open-ended responses, which were supported by closed-ended responses. (1) Focus on impairment-level measures. Although evaluation primarily involved observational, non-standardized measures of impairments and gait pattern, most respondents also considered participation-level constructs. (2) Lack of confidence/knowledge. Respondents reported a moderate level of confidence concerning decision-making about AFO type and characteristics. 3) Inconsistent practices between therapists, possibly reflecting the paucity of available evidence or individualization of the prescription. Conclusions: Non-standardized, observational assessment methods, and impairment-level constructs appear to guide AFO prescription decisions. Integrating current knowledge into practice, developing best practice guidelines, and developing standardized tools to assess the effects of AFOs on participation may promote confidence, consistency, and improved outcomes.","author":[{"dropping-particle":"","family":"Kane","given":"Kyra J.","non-dropping-particle":"","parse-names":false,"suffix":""},{"dropping-particle":"","family":"Lanovaz","given":"Joel L.","non-dropping-particle":"","parse-names":false,"suffix":""},{"dropping-particle":"","family":"Musselman","given":"Kristin E.","non-dropping-particle":"","parse-names":false,"suffix":""}],"container-title":"Physical and Occupational Therapy in Pediatrics","id":"ITEM-2","issue":"3","issued":{"date-parts":[["2019","5","4"]]},"page":"237-253","publisher":"Taylor and Francis Ltd","title":"Physical Therapists' Use of Evaluation Measures to Inform the Prescription of Ankle-Foot Orthoses for Children with Cerebral Palsy","type":"article-journal","volume":"39"},"uris":["http://www.mendeley.com/documents/?uuid=3f6551df-d3b9-3e21-be17-c4d55d870c9f"]}],"mendeley":{"formattedCitation":"(Kane et al., 2019; Owen, 2019)","plainTextFormattedCitation":"(Kane et al., 2019; Owen, 2019)","previouslyFormattedCitation":"(Kane et al., 2019; Owen, 2019)"},"properties":{"noteIndex":0},"schema":"https://github.com/citation-style-language/schema/raw/master/csl-citation.json"}</w:instrText>
      </w:r>
      <w:r w:rsidR="0082276F" w:rsidRPr="00441261">
        <w:fldChar w:fldCharType="separate"/>
      </w:r>
      <w:r w:rsidR="00254D00" w:rsidRPr="00254D00">
        <w:rPr>
          <w:noProof/>
        </w:rPr>
        <w:t>(Kane et al., 2019; Owen, 2019)</w:t>
      </w:r>
      <w:r w:rsidR="0082276F" w:rsidRPr="00441261">
        <w:fldChar w:fldCharType="end"/>
      </w:r>
      <w:r w:rsidR="0082276F">
        <w:t>.</w:t>
      </w:r>
    </w:p>
    <w:p w14:paraId="4F9EA653" w14:textId="77777777" w:rsidR="0082276F" w:rsidRDefault="0082276F" w:rsidP="0082276F">
      <w:pPr>
        <w:spacing w:line="360" w:lineRule="auto"/>
        <w:jc w:val="both"/>
        <w:rPr>
          <w:rFonts w:cstheme="minorHAnsi"/>
        </w:rPr>
      </w:pPr>
    </w:p>
    <w:p w14:paraId="145FA8B4" w14:textId="77777777" w:rsidR="0082276F" w:rsidRDefault="0082276F" w:rsidP="0082276F">
      <w:pPr>
        <w:keepNext/>
        <w:spacing w:line="360" w:lineRule="auto"/>
        <w:jc w:val="center"/>
      </w:pPr>
      <w:r>
        <w:rPr>
          <w:rFonts w:cstheme="minorHAnsi"/>
          <w:noProof/>
        </w:rPr>
        <w:drawing>
          <wp:inline distT="0" distB="0" distL="0" distR="0" wp14:anchorId="09103D48" wp14:editId="4F0B9CBE">
            <wp:extent cx="4330700" cy="4887346"/>
            <wp:effectExtent l="0" t="0" r="0" b="0"/>
            <wp:docPr id="2133127674" name="Picture 2133127674" descr="A diagram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27674" name="Picture 1" descr="A diagram of a sho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30700" cy="4887346"/>
                    </a:xfrm>
                    <a:prstGeom prst="rect">
                      <a:avLst/>
                    </a:prstGeom>
                  </pic:spPr>
                </pic:pic>
              </a:graphicData>
            </a:graphic>
          </wp:inline>
        </w:drawing>
      </w:r>
    </w:p>
    <w:p w14:paraId="34D7C01B" w14:textId="6FA1A6AC" w:rsidR="0082276F" w:rsidRDefault="0082276F" w:rsidP="0082276F">
      <w:pPr>
        <w:pStyle w:val="Caption"/>
        <w:jc w:val="both"/>
      </w:pPr>
      <w:bookmarkStart w:id="13" w:name="_Ref140426455"/>
      <w:bookmarkStart w:id="14" w:name="_Toc156393183"/>
      <w:r>
        <w:t xml:space="preserve">Figure </w:t>
      </w:r>
      <w:fldSimple w:instr=" STYLEREF 1 \s ">
        <w:r w:rsidR="00337CAB">
          <w:rPr>
            <w:noProof/>
          </w:rPr>
          <w:t>1</w:t>
        </w:r>
      </w:fldSimple>
      <w:r w:rsidR="00337CAB">
        <w:noBreakHyphen/>
      </w:r>
      <w:fldSimple w:instr=" SEQ Figure \* ARABIC \s 1 ">
        <w:r w:rsidR="00337CAB">
          <w:rPr>
            <w:noProof/>
          </w:rPr>
          <w:t>1</w:t>
        </w:r>
      </w:fldSimple>
      <w:bookmarkEnd w:id="13"/>
      <w:r>
        <w:t xml:space="preserve"> </w:t>
      </w:r>
      <w:r w:rsidRPr="004D5C03">
        <w:t xml:space="preserve">Standard construction of </w:t>
      </w:r>
      <w:r>
        <w:t>Off-the-</w:t>
      </w:r>
      <w:r w:rsidRPr="004D5C03">
        <w:t xml:space="preserve">Shelf </w:t>
      </w:r>
      <w:r w:rsidR="00312759">
        <w:t>s</w:t>
      </w:r>
      <w:r w:rsidRPr="004D5C03">
        <w:t xml:space="preserve">tability </w:t>
      </w:r>
      <w:r w:rsidR="00312759">
        <w:t>c</w:t>
      </w:r>
      <w:r w:rsidR="00312759" w:rsidRPr="004D5C03">
        <w:t xml:space="preserve">linical </w:t>
      </w:r>
      <w:r w:rsidR="00312759">
        <w:t>f</w:t>
      </w:r>
      <w:r w:rsidR="00312759" w:rsidRPr="004D5C03">
        <w:t xml:space="preserve">ootwear </w:t>
      </w:r>
      <w:r w:rsidRPr="004D5C03">
        <w:t xml:space="preserve">Intervention (Source </w:t>
      </w:r>
      <w:hyperlink r:id="rId14" w:history="1">
        <w:r w:rsidR="00312759" w:rsidRPr="0010059B">
          <w:rPr>
            <w:rStyle w:val="Hyperlink"/>
          </w:rPr>
          <w:t>www.piedro-therapy.com/children</w:t>
        </w:r>
      </w:hyperlink>
      <w:r w:rsidRPr="004D5C03">
        <w:t>)</w:t>
      </w:r>
      <w:r w:rsidR="00921103">
        <w:t>.</w:t>
      </w:r>
      <w:bookmarkEnd w:id="14"/>
    </w:p>
    <w:p w14:paraId="5997E247" w14:textId="77777777" w:rsidR="00312759" w:rsidRPr="0011417A" w:rsidRDefault="00312759" w:rsidP="00152876"/>
    <w:p w14:paraId="53F1A6EC" w14:textId="77777777" w:rsidR="0082276F" w:rsidRDefault="0082276F">
      <w:pPr>
        <w:pStyle w:val="Heading2"/>
        <w:numPr>
          <w:ilvl w:val="1"/>
          <w:numId w:val="29"/>
        </w:numPr>
        <w:tabs>
          <w:tab w:val="num" w:pos="360"/>
        </w:tabs>
        <w:spacing w:line="360" w:lineRule="auto"/>
        <w:ind w:left="0" w:firstLine="0"/>
      </w:pPr>
      <w:bookmarkStart w:id="15" w:name="_Toc156403417"/>
      <w:r>
        <w:t>Defining and analysing an intervention</w:t>
      </w:r>
      <w:bookmarkEnd w:id="15"/>
      <w:r>
        <w:t xml:space="preserve"> </w:t>
      </w:r>
    </w:p>
    <w:p w14:paraId="78B3E0A3" w14:textId="77777777" w:rsidR="0003113A" w:rsidRPr="0003113A" w:rsidRDefault="0003113A" w:rsidP="009344E2"/>
    <w:p w14:paraId="789D80C6" w14:textId="635EACCB" w:rsidR="0082276F" w:rsidRDefault="0082276F" w:rsidP="0082276F">
      <w:pPr>
        <w:spacing w:line="360" w:lineRule="auto"/>
        <w:jc w:val="both"/>
      </w:pPr>
      <w:r>
        <w:t xml:space="preserve">Any phenomenon requires consistent terminology and definitions of such terminology for it to be conceptualised </w:t>
      </w:r>
      <w:r>
        <w:fldChar w:fldCharType="begin" w:fldLock="1"/>
      </w:r>
      <w:r w:rsidR="00016B99">
        <w:instrText>ADDIN CSL_CITATION {"citationItems":[{"id":"ITEM-1","itemData":{"DOI":"10.7748/NR.21.6.34.E1252","ISSN":"20478992","PMID":"25059086","abstract":"Aim: To debate the definition and use of theoretical and conceptual frameworks in qualitative research. Background: There is a paucity of literature to help the novice researcher to understand what theoretical and conceptual frameworks are and how they should be used. This paper acknowledges the interchangeable usage of these terms and researchers' confusion about the differences between the two. It discusses how researchers have used theoretical and conceptual frameworks and the notion of conceptual models. Detail is given about how one researcher incorporated a conceptual framework throughout a research project, the purpose for doing so and how this led to a resultant conceptual model. Review methods: Concepts from Abbott (1988) and Witz (1992) were used to provide a framework for research involving two case study sites. The framework was used to determine research questions and give direction to interviews and discussions to focus the research. Discussion: Some research methods do not overtly use a theoretical framework or conceptual framework in their design, but this is implicit and underpins the method design, for example in grounded theory. Other qualitative methods use one or the other to frame the design of a research project or to explain the outcomes. An example is given of how a conceptual framework was used throughout a research project. Conclusion: Theoretical and conceptual frameworks are terms that are regularly used in research but rarely explained. Textbooks should discuss what they are and how they can be used, so novice researchers understand how they can help with research design. Implications for practice/research: Theoretical and conceptual frameworks need to be more clearly understood by researchers and correct terminology used to ensure clarity for novice researchers © 2014 RCN Publishing Ltd.","author":[{"dropping-particle":"","family":"Green","given":"Helen Elise","non-dropping-particle":"","parse-names":false,"suffix":""}],"container-title":"Nurse Researcher","id":"ITEM-1","issue":"6","issued":{"date-parts":[["2014"]]},"page":"34-38","publisher":"RCN Publishing Company Ltd.","title":"Use of theoretical and conceptual frameworks in qualitative research","type":"article-journal","volume":"21"},"uris":["http://www.mendeley.com/documents/?uuid=58163d93-5a39-393c-82f5-2bc40ca5daf7"]}],"mendeley":{"formattedCitation":"(Green, 2014)","plainTextFormattedCitation":"(Green, 2014)","previouslyFormattedCitation":"(Green, 2014)"},"properties":{"noteIndex":0},"schema":"https://github.com/citation-style-language/schema/raw/master/csl-citation.json"}</w:instrText>
      </w:r>
      <w:r>
        <w:fldChar w:fldCharType="separate"/>
      </w:r>
      <w:r w:rsidR="00FD2112" w:rsidRPr="00FD2112">
        <w:rPr>
          <w:noProof/>
        </w:rPr>
        <w:t>(Green, 2014)</w:t>
      </w:r>
      <w:r>
        <w:fldChar w:fldCharType="end"/>
      </w:r>
      <w:r>
        <w:t xml:space="preserve">. Consistent terminology and definitions </w:t>
      </w:r>
      <w:r>
        <w:lastRenderedPageBreak/>
        <w:t xml:space="preserve">provide </w:t>
      </w:r>
      <w:r w:rsidRPr="009A244D">
        <w:t>a statement expressing the essential nature of something</w:t>
      </w:r>
      <w:r>
        <w:t xml:space="preserve"> allowing a common understanding to evaluate its potential importance. </w:t>
      </w:r>
      <w:r w:rsidR="001D5813">
        <w:t>T</w:t>
      </w:r>
      <w:r>
        <w:t xml:space="preserve">here is </w:t>
      </w:r>
      <w:r w:rsidR="001D5813">
        <w:t xml:space="preserve">currently </w:t>
      </w:r>
      <w:r>
        <w:t>inconsistency in terminology and understanding of clinical footwear as a whole</w:t>
      </w:r>
      <w:r w:rsidR="001D5813">
        <w:t>,</w:t>
      </w:r>
      <w:r>
        <w:t xml:space="preserve"> and not just those footwear designs that may offer improved mobility to children without protracted manufacture, such as off-the-shelf stability footwear </w:t>
      </w:r>
      <w:r>
        <w:fldChar w:fldCharType="begin" w:fldLock="1"/>
      </w:r>
      <w:r w:rsidR="00EF53DC">
        <w:instrText>ADDIN CSL_CITATION {"citationItems":[{"id":"ITEM-1","itemData":{"ISBN":"9780702036170","abstract":"THERAPEUTIC FOOTWEAR: A COMPREHENSIVE GUIDE gives authoritative and wide-ranging information to health professionals concerned with the prescribing and fitting of surgical and corrective footwear. Wendy Tyrrell and Gwenda Carter have combined their many years of teaching and clinical experience to produce a textbook that is accessible, clear and without doubt the most definitive account of the subject currently available. Broad in scope, the text ranges through patient assessment, suitability of styles, retail and bespoke footwear, orthoses, measuring and fitting, all from the relatively simple to the most complex of cases. There is no other available single resource that offers such complete support and guidance to practitioners who wish to prescribe, fit and assess the effectiveness of therapeutic footwear. It's not just \"a pair of shoes\" -- Patient concordance -- The last -- Footwear components and construction methods -- Retail footwear -- Shoes for special purposes -- Footwear and orthoses -- Prescription footwear -- Footwear sole and heel units -- Stock and modular footwear -- Measurements for bespoke footwear -- Fitting bespoke footwear -- Treating patients with complex pathologies -- Case studies.","author":[{"dropping-particle":"","family":"Tyrrell","given":"Wendy.","non-dropping-particle":"","parse-names":false,"suffix":""},{"dropping-particle":"","family":"Carter","given":"Gwenda.","non-dropping-particle":"","parse-names":false,"suffix":""}],"id":"ITEM-1","issued":{"date-parts":[["2009"]]},"number-of-pages":"254","publisher":"Churchill Livingstone","title":"Therapeutic footwear : a comprehensive guide","type":"book"},"uris":["http://www.mendeley.com/documents/?uuid=9a387795-ba38-3507-b57e-9e98c3dbeef6"]},{"id":"ITEM-2","itemData":{"author":[{"dropping-particle":"","family":"NHS England","given":"","non-dropping-particle":"","parse-names":false,"suffix":""}],"id":"ITEM-2","issued":{"date-parts":[["2015"]]},"title":"NHS England. Improving the Quality of Orthotics Services in England. NHS England; 2015.","type":"bill"},"uris":["http://www.mendeley.com/documents/?uuid=4b28da60-b209-40bf-84bb-0d57685d1934"]},{"id":"ITEM-3","itemData":{"DOI":"10.1111/jep.13801","ISSN":"1365-2753","abstract":"The UK National Health Service (NHS) employs a group of 14 separate allied health professions. Prosthetics and orthotics are the smallest of these professions. Although small, orthotics is integral to many clinical care pathways and has shown to provide an essential impact on a range of clinical conditions in the health service priority lists. Previous reports acknowledged the lack of data on the UK prosthetic and orthotic workforce, appointment outcomes and cost and the service users accessing such services and thus the challenges that it poses for effective service delivery. There is still a paucity of relevant data or initiatives to support the service provision. The work within this paper has taken the first step to address this gap, presenting a summary of the information relating to appointments and costs, and provides a discussion on the implications of variations across the NHS orthotic services within England in terms of spend, staffing and skill mix for orthotic services and service users and the need for further data on service users and the UK prosthetic and orthotic workforce.","author":[{"dropping-particle":"","family":"Eddison","given":"Nicola","non-dropping-particle":"","parse-names":false,"suffix":""},{"dropping-particle":"","family":"Scott","given":"David A","non-dropping-particle":"","parse-names":false,"suffix":""},{"dropping-particle":"","family":"Chockalingam","given":"Nachiappan","non-dropping-particle":"","parse-names":false,"suffix":""}],"container-title":"Journal of Evaluation in Clinical Practice","id":"ITEM-3","issue":"September","issued":{"date-parts":[["2022"]]},"page":"1-4","publisher":"John Wiley &amp; Sons, Ltd","title":"The challenge of service planning and development without adequate data : The case for orthotic services","type":"article-journal"},"uris":["http://www.mendeley.com/documents/?uuid=c37787a0-e0be-3870-8f3d-11ae27bd090a"]}],"mendeley":{"formattedCitation":"(Eddison, Scott, et al., 2022; NHS England. Improving the Quality of Orthotics Services in England. NHS England; 2015., 2015; Tyrrell &amp; Carter, 2009)","plainTextFormattedCitation":"(Eddison, Scott, et al., 2022; NHS England. Improving the Quality of Orthotics Services in England. NHS England; 2015., 2015; Tyrrell &amp; Carter, 2009)","previouslyFormattedCitation":"(Eddison, Scott, et al., 2022; NHS England. Improving the Quality of Orthotics Services in England. NHS England; 2015., 2015; Tyrrell &amp; Carter, 2009)"},"properties":{"noteIndex":0},"schema":"https://github.com/citation-style-language/schema/raw/master/csl-citation.json"}</w:instrText>
      </w:r>
      <w:r>
        <w:fldChar w:fldCharType="separate"/>
      </w:r>
      <w:r w:rsidR="00254D00" w:rsidRPr="00254D00">
        <w:rPr>
          <w:noProof/>
        </w:rPr>
        <w:t>(Eddison, Scott, et al., 2022; NHS England. Improving the Quality of Orthotics Services in England. NHS England; 2015., 2015; Tyrrell &amp; Carter, 2009)</w:t>
      </w:r>
      <w:r>
        <w:fldChar w:fldCharType="end"/>
      </w:r>
      <w:r>
        <w:t xml:space="preserve">. </w:t>
      </w:r>
    </w:p>
    <w:p w14:paraId="4D62325A" w14:textId="77777777" w:rsidR="0082276F" w:rsidRDefault="0082276F" w:rsidP="0082276F">
      <w:pPr>
        <w:spacing w:line="360" w:lineRule="auto"/>
        <w:jc w:val="both"/>
      </w:pPr>
    </w:p>
    <w:p w14:paraId="4B327B70" w14:textId="6D0D65BF" w:rsidR="0082276F" w:rsidRDefault="0082276F" w:rsidP="0082276F">
      <w:pPr>
        <w:spacing w:line="360" w:lineRule="auto"/>
        <w:jc w:val="both"/>
      </w:pPr>
      <w:r w:rsidRPr="00DF67CC">
        <w:t>Where there is contradictory or insufficient information, the ability to formulate effective clinical reasoning can be affected</w:t>
      </w:r>
      <w:r>
        <w:t xml:space="preserve"> </w:t>
      </w:r>
      <w:r>
        <w:fldChar w:fldCharType="begin" w:fldLock="1"/>
      </w:r>
      <w:r w:rsidR="00EF53DC">
        <w:instrText>ADDIN CSL_CITATION {"citationItems":[{"id":"ITEM-1","itemData":{"DOI":"10.1111/j.1365-2648.2006.03716.x","ISSN":"0309-2402","abstract":"Aim. The aim of this paper was to provide insight into the Delphi technique by outlining our personal experiences during its use over a 10‐year period in a variety of applications. Background. As a means of achieving consensus on an issue, the Delphi research method has become widely used in healthcare research generally and nursing research in particular. The literature on this technique is expanding, mainly addressing what it is and how it should be used. However, there is still much confusion and uncertainty surrounding it, particularly about issues such as modifications, consensus, anonymity, definition of experts, how ‘experts’ are selected and how non‐respondents are pursued. Discussion. This issues that arise when planning and carrying out a Delphi study include the definition of consensus; the issue of anonymity vs. quasi‐anonymity for participants; how to estimate the time needed to collect the data, analyse each ‘round’, feed back results to participants, and gain their responses to this feedback; how to define and select the ‘experts’ who will be asked to participate; how to enhance response rates; and how many ‘rounds’ to conduct. Conclusion. Many challenges and questions are raised when using the Delphi technique, but there is no doubt that it is an important method for achieving consensus on issues where none previously existed. Researchers need to adapt the method to suit their particular study.","author":[{"dropping-particle":"","family":"Keeney","given":"Sinead","non-dropping-particle":"","parse-names":false,"suffix":""},{"dropping-particle":"","family":"Hasson","given":"Felicity","non-dropping-particle":"","parse-names":false,"suffix":""},{"dropping-particle":"","family":"McKenna","given":"Hugh","non-dropping-particle":"","parse-names":false,"suffix":""}],"container-title":"Journal of Advanced Nursing","id":"ITEM-1","issue":"2","issued":{"date-parts":[["2006","1","1"]]},"page":"205-212","publisher":"John Wiley &amp; Sons, Ltd (10.1111)","title":"Consulting the oracle: ten lessons from using the Delphi technique in nursing research","type":"article-journal","volume":"53"},"uris":["http://www.mendeley.com/documents/?uuid=ec324e8a-a5fe-326d-bf83-4a3410758118"]}],"mendeley":{"formattedCitation":"(Keeney et al., 2006)","plainTextFormattedCitation":"(Keeney et al., 2006)","previouslyFormattedCitation":"(Keeney et al., 2006)"},"properties":{"noteIndex":0},"schema":"https://github.com/citation-style-language/schema/raw/master/csl-citation.json"}</w:instrText>
      </w:r>
      <w:r>
        <w:fldChar w:fldCharType="separate"/>
      </w:r>
      <w:r w:rsidR="00254D00" w:rsidRPr="00254D00">
        <w:rPr>
          <w:noProof/>
        </w:rPr>
        <w:t>(Keeney et al., 2006)</w:t>
      </w:r>
      <w:r>
        <w:fldChar w:fldCharType="end"/>
      </w:r>
      <w:r>
        <w:t xml:space="preserve">. Mixed methodology is a useful initial research approach where there is limited or unstructured information combining qualitative and quantitative methodology </w:t>
      </w:r>
      <w:r>
        <w:fldChar w:fldCharType="begin" w:fldLock="1"/>
      </w:r>
      <w:r w:rsidR="00D471C6">
        <w:instrText>ADDIN CSL_CITATION {"citationItems":[{"id":"ITEM-1","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1","issue":"6","issued":{"date-parts":[["2013","6"]]},"page":"2042533313479197","publisher":"Royal Society of Medicine Press","title":"Using mixed methods in health research.","type":"article-journal","volume":"4"},"uris":["http://www.mendeley.com/documents/?uuid=0de711e9-7315-3e13-aa2e-77050d83156d"]}],"mendeley":{"formattedCitation":"(Tariq &amp; Woodman, 2013)","plainTextFormattedCitation":"(Tariq &amp; Woodman, 2013)","previouslyFormattedCitation":"(Tariq &amp; Woodman, 2013)"},"properties":{"noteIndex":0},"schema":"https://github.com/citation-style-language/schema/raw/master/csl-citation.json"}</w:instrText>
      </w:r>
      <w:r>
        <w:fldChar w:fldCharType="separate"/>
      </w:r>
      <w:r w:rsidR="009A28E3" w:rsidRPr="009A28E3">
        <w:rPr>
          <w:noProof/>
        </w:rPr>
        <w:t>(Tariq &amp; Woodman, 2013)</w:t>
      </w:r>
      <w:r>
        <w:fldChar w:fldCharType="end"/>
      </w:r>
      <w:r>
        <w:t xml:space="preserve">. The qualitative aspect of mixed methodology can develop through inductive reasoning, opinion and hypothesises in a standardised approach to provide a conceptual framework of formally developed and organised ideas and improve a common understanding of a clinical phenomenon </w:t>
      </w:r>
      <w:r>
        <w:fldChar w:fldCharType="begin" w:fldLock="1"/>
      </w:r>
      <w:r w:rsidR="00D471C6">
        <w:instrText>ADDIN CSL_CITATION {"citationItems":[{"id":"ITEM-1","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1","issue":"6","issued":{"date-parts":[["2013","6"]]},"page":"2042533313479197","publisher":"Royal Society of Medicine Press","title":"Using mixed methods in health research.","type":"article-journal","volume":"4"},"uris":["http://www.mendeley.com/documents/?uuid=0de711e9-7315-3e13-aa2e-77050d83156d"]}],"mendeley":{"formattedCitation":"(Tariq &amp; Woodman, 2013)","plainTextFormattedCitation":"(Tariq &amp; Woodman, 2013)","previouslyFormattedCitation":"(Tariq &amp; Woodman, 2013)"},"properties":{"noteIndex":0},"schema":"https://github.com/citation-style-language/schema/raw/master/csl-citation.json"}</w:instrText>
      </w:r>
      <w:r>
        <w:fldChar w:fldCharType="separate"/>
      </w:r>
      <w:r w:rsidR="009A28E3" w:rsidRPr="009A28E3">
        <w:rPr>
          <w:noProof/>
        </w:rPr>
        <w:t>(Tariq &amp; Woodman, 2013)</w:t>
      </w:r>
      <w:r>
        <w:fldChar w:fldCharType="end"/>
      </w:r>
      <w:r>
        <w:t xml:space="preserve">. The hypothesis and ideas within the qualitative concepts may be tested and corroborated through quantitative deductive reasoning to provide a theoretical framework and higher evidence base for potential application </w:t>
      </w:r>
      <w:r>
        <w:fldChar w:fldCharType="begin" w:fldLock="1"/>
      </w:r>
      <w:r w:rsidR="00D471C6">
        <w:instrText>ADDIN CSL_CITATION {"citationItems":[{"id":"ITEM-1","itemData":{"DOI":"10.1007/s11577-017-0454-1","ISSN":"0023-2653","PMID":"28989188","abstract":"This article provides researchers with knowledge of how to design a high quality mixed methods research study. To design a mixed study, researchers must understand and carefully consider each of the dimensions of mixed methods design, and always keep an eye on the issue of validity. We explain the seven major design dimensions: purpose, theoretical drive, timing (simultaneity and dependency), point of integration, typological versus interactive design approaches, planned versus emergent design, and design complexity. There also are multiple secondary dimensions that need to be considered during the design process. We explain ten secondary dimensions of design to be considered for each research study. We also provide two case studies showing how the mixed designs were constructed. Der Beitrag gibt einen Überblick darüber, wie das Forschungsdesign bei Mixed Methods-Studien angelegt sein sollte. Um ein Mixed Methods-Forschungsdesign aufzustellen, müssen Forschende sorgfältig alle Dimensionen von Methodenkombinationen abwägen und von Anfang an auf die Güte und damit verbundene etwaige Probleme achten. Wir erklären und diskutieren die für Forschungsdesigns relevanten sieben Dimensionen von Methodenkombinationen: Untersuchungsziel, Rolle von Theorie im Forschungsprozess, Timing (Simultanität und Abhängigkeit), Schnittstellen, an denen Integration stattfindet, systematische vs. interaktive Design-Ansätze, geplante vs. emergente Designs und Komplexität des Designs. Es gibt außerdem zahlreiche sekundäre Dimensionen, die bei der Aufstellung des Forschungsdesigns berücksichtigt werden müssen, von denen wir zehn erklären. Der Beitrag schließt mit zwei Fallbeispielen ab, anhand derer konkret gezeigt wird, wie Mixed Methods-Forschungsdesigns aufgestellt werden können.","author":[{"dropping-particle":"","family":"Schoonenboom","given":"Judith","non-dropping-particle":"","parse-names":false,"suffix":""},{"dropping-particle":"","family":"Johnson","given":"R Burke","non-dropping-particle":"","parse-names":false,"suffix":""}],"container-title":"Kolner Zeitschrift fur Soziologie und Sozialpsychologie","id":"ITEM-1","issue":"Suppl 2","issued":{"date-parts":[["2017"]]},"page":"107-131","publisher":"Springer","title":"How to Construct a Mixed Methods Research Design.","type":"article-journal","volume":"69"},"uris":["http://www.mendeley.com/documents/?uuid=92cdc4f7-6f32-3c3b-9b85-e3b602cfdd9b"]},{"id":"ITEM-2","itemData":{"DOI":"10.1080/09718923.2014.11893249","ISSN":"0971-8923","abstract":"This is an opinion piece on the subject of whether or not ‘theoretical’ and ‘conceptual’ frameworks are conceptual synonyms, or they refer to different constructs. Although, generally, a lot of literature uses these two terms interchangeably - suggesting that they are conceptually equivalent, the researcher argues that these are two different constructs - both by definition and as actualised during the research process. Thus, in this paper, the researcher starts by developing his argument by examining the role of theory in research, and then draws a distinction between areas of research that typically follow deductive versus inductive approaches, with regard to both the review of literature and data collection. The researcher then subsequently argues that whereas a deductive approach to literature review typically makes use of theories and theoretical frameworks, the inductive approach tends to lead to the development of a conceptual framework - which may take the form of a (conceptual) model. Examples depicting this distinction are advanced.","author":[{"dropping-particle":"","family":"Imenda","given":"Sitwala","non-dropping-particle":"","parse-names":false,"suffix":""}],"container-title":"Journal of Social Sciences","id":"ITEM-2","issue":"2","issued":{"date-parts":[["2014","2"]]},"page":"185-195","publisher":"Routledge","title":"Is There a Conceptual Difference between Theoretical and Conceptual Frameworks?","type":"article-journal","volume":"38"},"uris":["http://www.mendeley.com/documents/?uuid=4f51d598-fe67-3a2f-84b6-c681ff02ede4"]}],"mendeley":{"formattedCitation":"(Imenda, 2014; Schoonenboom &amp; Johnson, 2017)","plainTextFormattedCitation":"(Imenda, 2014; Schoonenboom &amp; Johnson, 2017)","previouslyFormattedCitation":"(Imenda, 2014; Schoonenboom &amp; Johnson, 2017)"},"properties":{"noteIndex":0},"schema":"https://github.com/citation-style-language/schema/raw/master/csl-citation.json"}</w:instrText>
      </w:r>
      <w:r>
        <w:fldChar w:fldCharType="separate"/>
      </w:r>
      <w:r w:rsidR="009A28E3" w:rsidRPr="009A28E3">
        <w:rPr>
          <w:noProof/>
        </w:rPr>
        <w:t>(Imenda, 2014; Schoonenboom &amp; Johnson, 2017)</w:t>
      </w:r>
      <w:r>
        <w:fldChar w:fldCharType="end"/>
      </w:r>
      <w:r>
        <w:t xml:space="preserve">. The Medical Research Council (MRC) provides a structured approach to define and analyse a clinical intervention through a conceptual and theoretical framework as detailed in </w:t>
      </w:r>
      <w:r>
        <w:fldChar w:fldCharType="begin"/>
      </w:r>
      <w:r>
        <w:instrText xml:space="preserve"> REF _Ref140525886 \h </w:instrText>
      </w:r>
      <w:r>
        <w:fldChar w:fldCharType="separate"/>
      </w:r>
      <w:r>
        <w:t xml:space="preserve">Figure </w:t>
      </w:r>
      <w:r>
        <w:rPr>
          <w:noProof/>
        </w:rPr>
        <w:t>1</w:t>
      </w:r>
      <w:r>
        <w:noBreakHyphen/>
      </w:r>
      <w:r>
        <w:rPr>
          <w:noProof/>
        </w:rPr>
        <w:t>2</w:t>
      </w:r>
      <w:r>
        <w:fldChar w:fldCharType="end"/>
      </w:r>
      <w:r>
        <w:t xml:space="preserve"> </w:t>
      </w:r>
      <w:r>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2","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mendeley":{"formattedCitation":"(Craig et al., 2008; Skivington et al., 2021)","plainTextFormattedCitation":"(Craig et al., 2008; Skivington et al., 2021)","previouslyFormattedCitation":"(Craig et al., 2008; Skivington et al., 2021)"},"properties":{"noteIndex":0},"schema":"https://github.com/citation-style-language/schema/raw/master/csl-citation.json"}</w:instrText>
      </w:r>
      <w:r>
        <w:fldChar w:fldCharType="separate"/>
      </w:r>
      <w:r w:rsidR="00810D03" w:rsidRPr="009A28E3">
        <w:rPr>
          <w:noProof/>
        </w:rPr>
        <w:t>(Craig et al., 2008; Skivington et al., 2021)</w:t>
      </w:r>
      <w:r>
        <w:fldChar w:fldCharType="end"/>
      </w:r>
      <w:r w:rsidR="00446D9E">
        <w:t>.</w:t>
      </w:r>
    </w:p>
    <w:p w14:paraId="6AB6623C" w14:textId="77777777" w:rsidR="0082276F" w:rsidRDefault="0082276F" w:rsidP="0082276F">
      <w:pPr>
        <w:spacing w:line="360" w:lineRule="auto"/>
        <w:jc w:val="both"/>
      </w:pPr>
    </w:p>
    <w:p w14:paraId="71E37CDF" w14:textId="77777777" w:rsidR="0082276F" w:rsidRDefault="0082276F" w:rsidP="0082276F">
      <w:pPr>
        <w:keepNext/>
        <w:spacing w:line="360" w:lineRule="auto"/>
        <w:jc w:val="both"/>
      </w:pPr>
      <w:r w:rsidRPr="00F50E6C">
        <w:rPr>
          <w:noProof/>
        </w:rPr>
        <w:lastRenderedPageBreak/>
        <w:drawing>
          <wp:inline distT="0" distB="0" distL="0" distR="0" wp14:anchorId="0B88F799" wp14:editId="208F6281">
            <wp:extent cx="5396230" cy="2736850"/>
            <wp:effectExtent l="0" t="0" r="0" b="31750"/>
            <wp:docPr id="751451388" name="Diagram 2">
              <a:extLst xmlns:a="http://schemas.openxmlformats.org/drawingml/2006/main">
                <a:ext uri="{FF2B5EF4-FFF2-40B4-BE49-F238E27FC236}">
                  <a16:creationId xmlns:a16="http://schemas.microsoft.com/office/drawing/2014/main" id="{953A52CC-18B4-4742-996F-136231DC210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F3A787D" w14:textId="51D6E3AD" w:rsidR="0082276F" w:rsidRDefault="0082276F" w:rsidP="0082276F">
      <w:pPr>
        <w:pStyle w:val="Caption"/>
        <w:jc w:val="both"/>
      </w:pPr>
      <w:bookmarkStart w:id="16" w:name="_Ref141215042"/>
      <w:bookmarkStart w:id="17" w:name="_Ref140525886"/>
      <w:bookmarkStart w:id="18" w:name="_Toc156393184"/>
      <w:r>
        <w:t xml:space="preserve">Figure </w:t>
      </w:r>
      <w:fldSimple w:instr=" STYLEREF 1 \s ">
        <w:r w:rsidR="00337CAB">
          <w:rPr>
            <w:noProof/>
          </w:rPr>
          <w:t>1</w:t>
        </w:r>
      </w:fldSimple>
      <w:r w:rsidR="00337CAB">
        <w:noBreakHyphen/>
      </w:r>
      <w:fldSimple w:instr=" SEQ Figure \* ARABIC \s 1 ">
        <w:r w:rsidR="00337CAB">
          <w:rPr>
            <w:noProof/>
          </w:rPr>
          <w:t>2</w:t>
        </w:r>
      </w:fldSimple>
      <w:bookmarkEnd w:id="16"/>
      <w:bookmarkEnd w:id="17"/>
      <w:r>
        <w:t xml:space="preserve"> </w:t>
      </w:r>
      <w:r w:rsidRPr="007B3EFA">
        <w:t>Medical Research Council framework for defining and analysing a clinical intervention</w:t>
      </w:r>
      <w:r w:rsidR="00921103">
        <w:t>.</w:t>
      </w:r>
      <w:bookmarkEnd w:id="18"/>
    </w:p>
    <w:p w14:paraId="0E21E15B" w14:textId="77777777" w:rsidR="00921103" w:rsidRDefault="00921103" w:rsidP="0082276F">
      <w:pPr>
        <w:spacing w:line="360" w:lineRule="auto"/>
        <w:jc w:val="both"/>
      </w:pPr>
    </w:p>
    <w:p w14:paraId="412D2874" w14:textId="06724462" w:rsidR="0082276F" w:rsidRDefault="0082276F" w:rsidP="0082276F">
      <w:pPr>
        <w:spacing w:line="360" w:lineRule="auto"/>
        <w:jc w:val="both"/>
      </w:pPr>
      <w:r>
        <w:t>The MRC recognises i</w:t>
      </w:r>
      <w:r w:rsidRPr="00720A48">
        <w:t xml:space="preserve">t is </w:t>
      </w:r>
      <w:r>
        <w:t xml:space="preserve">central for any clinical intervention framework </w:t>
      </w:r>
      <w:r w:rsidRPr="00720A48">
        <w:t xml:space="preserve">to </w:t>
      </w:r>
      <w:r>
        <w:t>d</w:t>
      </w:r>
      <w:r w:rsidRPr="00720A48">
        <w:t xml:space="preserve">efine and provide consistent terms for </w:t>
      </w:r>
      <w:r>
        <w:t>the</w:t>
      </w:r>
      <w:r w:rsidRPr="00720A48">
        <w:t xml:space="preserve"> intervention as it allows it to be conceptualised and provides a common understanding </w:t>
      </w:r>
      <w:r>
        <w:t>amongst relevant stakeholders such as clinicians, researchers, patients, and the healthcare industry</w:t>
      </w:r>
      <w:r w:rsidR="003816E9">
        <w:t xml:space="preserve"> </w:t>
      </w:r>
      <w:r w:rsidR="003816E9">
        <w:fldChar w:fldCharType="begin"/>
      </w:r>
      <w:r w:rsidR="003816E9">
        <w:instrText xml:space="preserve"> REF _Ref141215042 \h </w:instrText>
      </w:r>
      <w:r w:rsidR="003816E9">
        <w:fldChar w:fldCharType="separate"/>
      </w:r>
      <w:r w:rsidR="003816E9">
        <w:t xml:space="preserve">Figure </w:t>
      </w:r>
      <w:r w:rsidR="003816E9">
        <w:rPr>
          <w:noProof/>
        </w:rPr>
        <w:t>1</w:t>
      </w:r>
      <w:r w:rsidR="003816E9">
        <w:noBreakHyphen/>
      </w:r>
      <w:r w:rsidR="003816E9">
        <w:rPr>
          <w:noProof/>
        </w:rPr>
        <w:t>2</w:t>
      </w:r>
      <w:r w:rsidR="003816E9">
        <w:fldChar w:fldCharType="end"/>
      </w:r>
      <w:r>
        <w:t xml:space="preserve">. More detailed definitions and analysis of an intervention following MRC guidelines </w:t>
      </w:r>
      <w:r w:rsidR="005549F6">
        <w:fldChar w:fldCharType="begin" w:fldLock="1"/>
      </w:r>
      <w:r w:rsidR="00D471C6">
        <w:instrText>ADDIN CSL_CITATION {"citationItems":[{"id":"ITEM-1","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1","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id":"ITEM-2","itemData":{"DOI":"10.1136/bmj.h1258","ISSN":"17561833","PMID":"25791983","author":[{"dropping-particle":"","family":"Moore","given":"Graham F.","non-dropping-particle":"","parse-names":false,"suffix":""},{"dropping-particle":"","family":"Audrey","given":"Suzanne","non-dropping-particle":"","parse-names":false,"suffix":""},{"dropping-particle":"","family":"Barker","given":"Mary","non-dropping-particle":"","parse-names":false,"suffix":""},{"dropping-particle":"","family":"Bond","given":"Lyndal","non-dropping-particle":"","parse-names":false,"suffix":""},{"dropping-particle":"","family":"Bonell","given":"Chris","non-dropping-particle":"","parse-names":false,"suffix":""},{"dropping-particle":"","family":"Hardeman","given":"Wendy","non-dropping-particle":"","parse-names":false,"suffix":""},{"dropping-particle":"","family":"Moore","given":"Laurence","non-dropping-particle":"","parse-names":false,"suffix":""},{"dropping-particle":"","family":"O'Cathain","given":"Alicia","non-dropping-particle":"","parse-names":false,"suffix":""},{"dropping-particle":"","family":"Tinati","given":"Tannaze","non-dropping-particle":"","parse-names":false,"suffix":""},{"dropping-particle":"","family":"Wight","given":"Daniel","non-dropping-particle":"","parse-names":false,"suffix":""},{"dropping-particle":"","family":"Baird","given":"Janis","non-dropping-particle":"","parse-names":false,"suffix":""}],"container-title":"BMJ (Online)","id":"ITEM-2","issued":{"date-parts":[["2015","3","19"]]},"publisher":"BMJ Publishing Group","title":"Process evaluation of complex interventions: Medical Research Council guidance","type":"article-journal","volume":"350"},"uris":["http://www.mendeley.com/documents/?uuid=17f2cecf-ea05-3920-bcbb-0bdb981668f3"]}],"mendeley":{"formattedCitation":"(Moore et al., 2015; Skivington et al., 2021)","plainTextFormattedCitation":"(Moore et al., 2015; Skivington et al., 2021)","previouslyFormattedCitation":"(Moore et al., 2015; Skivington et al., 2021)"},"properties":{"noteIndex":0},"schema":"https://github.com/citation-style-language/schema/raw/master/csl-citation.json"}</w:instrText>
      </w:r>
      <w:r w:rsidR="005549F6">
        <w:fldChar w:fldCharType="separate"/>
      </w:r>
      <w:r w:rsidR="00810D03" w:rsidRPr="009A28E3">
        <w:rPr>
          <w:noProof/>
        </w:rPr>
        <w:t>(Moore et al., 2015; Skivington et al., 2021)</w:t>
      </w:r>
      <w:r w:rsidR="005549F6">
        <w:fldChar w:fldCharType="end"/>
      </w:r>
      <w:r w:rsidR="005549F6">
        <w:t xml:space="preserve"> </w:t>
      </w:r>
      <w:r>
        <w:t>allow</w:t>
      </w:r>
      <w:r w:rsidR="005549F6">
        <w:t xml:space="preserve"> </w:t>
      </w:r>
      <w:r>
        <w:t>:</w:t>
      </w:r>
    </w:p>
    <w:p w14:paraId="7C75CA32" w14:textId="77777777" w:rsidR="0082276F" w:rsidRDefault="0082276F">
      <w:pPr>
        <w:numPr>
          <w:ilvl w:val="0"/>
          <w:numId w:val="31"/>
        </w:numPr>
        <w:spacing w:line="360" w:lineRule="auto"/>
        <w:jc w:val="both"/>
      </w:pPr>
      <w:r w:rsidRPr="007738B3">
        <w:t>Consistent targeted prescription and assessment aimed at suitable populations</w:t>
      </w:r>
    </w:p>
    <w:p w14:paraId="4DDADB1F" w14:textId="77777777" w:rsidR="0082276F" w:rsidRPr="007738B3" w:rsidRDefault="0082276F">
      <w:pPr>
        <w:numPr>
          <w:ilvl w:val="0"/>
          <w:numId w:val="31"/>
        </w:numPr>
        <w:spacing w:line="360" w:lineRule="auto"/>
        <w:jc w:val="both"/>
      </w:pPr>
      <w:r>
        <w:t xml:space="preserve">Allows for an understanding of the purpose and value of the intervention </w:t>
      </w:r>
    </w:p>
    <w:p w14:paraId="601510F2" w14:textId="4F397C5F" w:rsidR="0082276F" w:rsidRDefault="0082276F">
      <w:pPr>
        <w:numPr>
          <w:ilvl w:val="0"/>
          <w:numId w:val="31"/>
        </w:numPr>
        <w:spacing w:line="360" w:lineRule="auto"/>
        <w:jc w:val="both"/>
      </w:pPr>
      <w:r w:rsidRPr="007738B3">
        <w:t>Allow clinicians</w:t>
      </w:r>
      <w:r>
        <w:t>,</w:t>
      </w:r>
      <w:r w:rsidRPr="007738B3">
        <w:t xml:space="preserve"> </w:t>
      </w:r>
      <w:r w:rsidR="00370024" w:rsidRPr="007738B3">
        <w:t>researchers,</w:t>
      </w:r>
      <w:r w:rsidRPr="007738B3">
        <w:t xml:space="preserve"> and manufacturers to recognise and understand the key functional components of an intervention</w:t>
      </w:r>
      <w:r>
        <w:t>.</w:t>
      </w:r>
    </w:p>
    <w:p w14:paraId="23380834" w14:textId="77777777" w:rsidR="0082276F" w:rsidRPr="007738B3" w:rsidRDefault="0082276F">
      <w:pPr>
        <w:numPr>
          <w:ilvl w:val="0"/>
          <w:numId w:val="31"/>
        </w:numPr>
        <w:spacing w:line="360" w:lineRule="auto"/>
        <w:jc w:val="both"/>
      </w:pPr>
      <w:r>
        <w:t xml:space="preserve">Provides an understanding to measure the effects of an intervention by identifying the relevant clinical outcomes. </w:t>
      </w:r>
    </w:p>
    <w:p w14:paraId="379F8922" w14:textId="77777777" w:rsidR="0082276F" w:rsidRPr="007738B3" w:rsidRDefault="0082276F">
      <w:pPr>
        <w:numPr>
          <w:ilvl w:val="0"/>
          <w:numId w:val="31"/>
        </w:numPr>
        <w:spacing w:line="360" w:lineRule="auto"/>
        <w:jc w:val="both"/>
      </w:pPr>
      <w:r w:rsidRPr="007738B3">
        <w:t>Facilitate between study comparisons and meta-analyses of future research by using identified salient outcomes to measure its effectiveness.</w:t>
      </w:r>
    </w:p>
    <w:p w14:paraId="46513FF2" w14:textId="77777777" w:rsidR="0082276F" w:rsidRDefault="0082276F" w:rsidP="0082276F"/>
    <w:p w14:paraId="360F0998" w14:textId="15132F6F" w:rsidR="0082276F" w:rsidRPr="00720A48" w:rsidRDefault="0082276F" w:rsidP="0082276F">
      <w:pPr>
        <w:spacing w:line="360" w:lineRule="auto"/>
        <w:jc w:val="both"/>
      </w:pPr>
      <w:r>
        <w:t xml:space="preserve">Previously other assistive aids, such as ankle foot orthoses (AFOs), have also suffered from limited and inconsistent information within the evidence base </w:t>
      </w:r>
      <w:r>
        <w:fldChar w:fldCharType="begin" w:fldLock="1"/>
      </w:r>
      <w:r w:rsidR="00EF53DC">
        <w:instrText>ADDIN CSL_CITATION {"citationItems":[{"id":"ITEM-1","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1","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mendeley":{"formattedCitation":"(Eddison, Mulholland, et al., 2017)","plainTextFormattedCitation":"(Eddison, Mulholland, et al., 2017)","previouslyFormattedCitation":"(Eddison, Mulholland, et al., 2017)"},"properties":{"noteIndex":0},"schema":"https://github.com/citation-style-language/schema/raw/master/csl-citation.json"}</w:instrText>
      </w:r>
      <w:r>
        <w:fldChar w:fldCharType="separate"/>
      </w:r>
      <w:r w:rsidR="00254D00" w:rsidRPr="00254D00">
        <w:rPr>
          <w:noProof/>
        </w:rPr>
        <w:t>(Eddison, Mulholland, et al., 2017)</w:t>
      </w:r>
      <w:r>
        <w:fldChar w:fldCharType="end"/>
      </w:r>
      <w:r>
        <w:t xml:space="preserve">. With no standardised description of the design or material used or understanding of the salient outcomes to measure its effectiveness </w:t>
      </w:r>
      <w:r>
        <w:fldChar w:fldCharType="begin" w:fldLock="1"/>
      </w:r>
      <w:r w:rsidR="00EF53DC">
        <w:instrText>ADDIN CSL_CITATION {"citationItems":[{"id":"ITEM-1","itemData":{"DOI":"10.1177/0309364613516486","ISSN":"17461553","PMID":"24567349","abstract":"Ankle foot orthoses are used to treat a wide variety of gait pathologies. Ankle foot orthosis–footwear combination tuning should be routine clinical practice when prescribing an ankle foot orthosis. Current research suggests that failure to tune ankle foot orthosis–footwear combinations can lead to immediate detrimental effect on function, and in the longer term, it may actually contribute to deterioration. The purpose of this preliminary study was to identify the current level of knowledge clinicians have in the United Kingdom regarding ankle foot orthosis–footwear combination tuning and to investigate common clinical practice regarding ankle foot orthosis–footwear combination tuning among UK orthotists. Cross-sectional survey. A prospective study employing a multi-item questionnaire was sent out to registered orthotists and uploaded on to the official website of British Association of Prosthetists and Orthotists to be accessed by their members. A total of 41 completed questionnaires were received. The results demonstrate that only 50% of participants use ankle foot orthosis–footwear combination tuning as standard clinical practice. The most prevalent factors preventing participants from carrying out ankle foot orthosis–footwear combination tuning are a lack of access to three-dimensional gait analysis equipment (37%) and a lack of time available in their clinics (27%). Although, ankle foot orthosis–footwear combination tuning has been identified as an essential aspect of the prescription of ankle foot orthoses, the results of this study show a lack of understanding of the key principles behind ankle foot orthosis–footwear combination tuning. © 2014, The International Society for Prosthetics and Orthotics. All rights reserved.","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1","issue":"2","issued":{"date-parts":[["2015"]]},"page":"126-133","title":"Ankle foot orthosis–footwear combination tuning: An investigation into common clinical practice in the United Kingdom","type":"article-journal","volume":"39"},"uris":["http://www.mendeley.com/documents/?uuid=ac0a9b3a-08b2-3e1a-bd40-5fde4aae3b48"]}],"mendeley":{"formattedCitation":"(Eddison et al., 2015)","plainTextFormattedCitation":"(Eddison et al., 2015)","previouslyFormattedCitation":"(Eddison et al., 2015)"},"properties":{"noteIndex":0},"schema":"https://github.com/citation-style-language/schema/raw/master/csl-citation.json"}</w:instrText>
      </w:r>
      <w:r>
        <w:fldChar w:fldCharType="separate"/>
      </w:r>
      <w:r w:rsidR="00254D00" w:rsidRPr="00254D00">
        <w:rPr>
          <w:noProof/>
        </w:rPr>
        <w:t>(Eddison et al., 2015)</w:t>
      </w:r>
      <w:r>
        <w:fldChar w:fldCharType="end"/>
      </w:r>
      <w:r>
        <w:t xml:space="preserve">. By providing a theoretical framework approach to analyse AFOs as an </w:t>
      </w:r>
      <w:r>
        <w:lastRenderedPageBreak/>
        <w:t xml:space="preserve">intervention, researchers have demonstrated and defined that an </w:t>
      </w:r>
      <w:r w:rsidR="002046E7">
        <w:t>AFO</w:t>
      </w:r>
      <w:r w:rsidR="003816E9">
        <w:t xml:space="preserve"> </w:t>
      </w:r>
      <w:r w:rsidR="002046E7">
        <w:t xml:space="preserve">which is </w:t>
      </w:r>
      <w:r>
        <w:t xml:space="preserve">optimised or tuned to individual children’s lower limb needs improved the mobility and energy expenditure in children with cerebral palsy </w:t>
      </w:r>
      <w:r>
        <w:fldChar w:fldCharType="begin" w:fldLock="1"/>
      </w:r>
      <w:r w:rsidR="00496150">
        <w:instrText>ADDIN CSL_CITATION {"citationItems":[{"id":"ITEM-1","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1","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2","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2","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id":"ITEM-3","itemData":{"DOI":"10.1016/J.FOOT.2019.101660","ISSN":"0958-2592","PMID":"32179372","abstract":"Study design: Case series. Background: AFOs are a commonly prescribed medical device given to children with cerebral palsy (CP) in an attempt to improve their gait. The current literature is equivocal on the effects AFOs have on the gait of children with CP. The vast majority of AFOs issued are not subject to AFO-FC tuning. There are emerging studies investigating the effects tuning AFO-FCs has on the gait of children with CP. However, the research is limited, and there is a lack of quantitative data. Objective: To compare the kinematics of tuned versus non-tuned gait in children with CP. Methods: Gait analysis assessment of five children aged between 7–11 years with a diagnosis of CP (one hemiplegic and four diplegic participants, two female, three male, with a Gross Motor Functional Classification System (GMFCS) of 2) at a Gait Analysis Laboratory. Results: In comparison to barefoot and non-tuned gait, walking with a tuned AFO-FC produced improvements in several key gait parameters. Including hip flexion and extension, posterior pelvic tilt and knee extension. Results also indicated that the type of gait pattern demonstrated by the participant affected the outcomes of tuning. Conclusions: Tuning the AFO-FC of children with CP has the potential to improve hip function, pelvic function, knee extension in stance phase and knee flexion during swing phase and that a non-tuned AFO-FC can potentially decrease hip function, posterior pelvic tilt and increase knee extension. Clinical Relevance: Whilst AFO-FC tuning has been recommended for routine clinical practice, there still remains a paucity of research on the kinematic effects of using a tuned AFO-FC compared to a non-tuned. This paper provides a comparison of kinematics on children with CP, during barefoot, non-tuned and tuned AFO-FC walking with a view to inform clinical practice.","author":[{"dropping-particle":"","family":"Eddison","given":"N.","non-dropping-particle":"","parse-names":false,"suffix":""},{"dropping-particle":"","family":"Healy","given":"A.","non-dropping-particle":"","parse-names":false,"suffix":""},{"dropping-particle":"","family":"Needham","given":"R.","non-dropping-particle":"","parse-names":false,"suffix":""},{"dropping-particle":"","family":"Chockalingam","given":"N.","non-dropping-particle":"","parse-names":false,"suffix":""}],"container-title":"The Foot","id":"ITEM-3","issued":{"date-parts":[["2020","6","1"]]},"page":"101660","publisher":"Churchill Livingstone","title":"The effect of tuning ankle foot orthoses-footwear combinations on gait kinematics of children with cerebral palsy: A case series","type":"article-journal","volume":"43"},"uris":["http://www.mendeley.com/documents/?uuid=fcf0e407-f9dc-37ab-bd75-07277e07dea8"]},{"id":"ITEM-4","itemData":{"DOI":"10.1097/JPO.0000000000000275","ISSN":"10408800","abstract":"Introduction Children with cerebral palsy (CP) commonly expend two to three times as much energy to walk as typically developing children. Research shows that the effects of nontuned ankle-foot orthoses (AFOs) on energy expenditure are inconclusive. Tuning of an ankle-foot orthosis-footwear combination (AFO-FC) has demonstrated an improvement in the kinetics and kinematics of pathological gait, particularly knee flexion during stance phase, which are key determinants of an energy-efficient gait. The objective of this study was to compare the submaximal energy expenditure via indirect calorimetry and speed and distance walked of tuned and nontuned AFO-FCs and barefoot gait in children with CP. Methods This study is a performance assessment of four children aged between 7 and 10 years with a diagnosis of CP (one hemiplegic and three diplegic participants, two female and two male, with a Gross Motor Function Classification System [GMFCS] of 2) at a gait analysis laboratory. Results There was a reduction in gross submaximal energy expenditure and energy efficiency index (EEI) based on O2 in three of the four participants tested when wearing tuned compared with a nontuned AFO-FC. The reduction ranged from 9.2% to 33.7%. Speed and distance covered also showed improvement in the tuned condition. Conclusions Tuning the AFO-FC of children with CP has the potential to decrease energy expenditure and increase speed and distance compared with providing a nontuned AFO-FC.","author":[{"dropping-particle":"","family":"Eddison","given":"Nicola","non-dropping-particle":"","parse-names":false,"suffix":""},{"dropping-particle":"","family":"Chockalingam","given":"Nachiappan","non-dropping-particle":"","parse-names":false,"suffix":""},{"dropping-particle":"","family":"Healy","given":"Aoife","non-dropping-particle":"","parse-names":false,"suffix":""},{"dropping-particle":"","family":"Needham","given":"Robert","non-dropping-particle":"","parse-names":false,"suffix":""},{"dropping-particle":"","family":"Unnithan","given":"Vish","non-dropping-particle":"","parse-names":false,"suffix":""}],"container-title":"Journal of Prosthetics and Orthotics","id":"ITEM-4","issue":"1","issued":{"date-parts":[["2020","1","1"]]},"page":"14-23","publisher":"Lippincott Williams and Wilkins","title":"Exploratory Investigation into Energy Expenditure Using Tuned versus Nontuned Ankle-Foot Orthoses-Footwear Combinations in Children with Cerebral Palsy","type":"article-journal","volume":"32"},"uris":["http://www.mendeley.com/documents/?uuid=62a038a9-dedf-3ed3-8382-dfce9b088082"]}],"mendeley":{"formattedCitation":"(Eddison, Chockalingam, et al., 2020; Eddison, Healy, Needham, et al., 2020; Eddison, Mulholland, et al., 2017; Eddison &amp; Chockalingam, 2013)","plainTextFormattedCitation":"(Eddison, Chockalingam, et al., 2020; Eddison, Healy, Needham, et al., 2020; Eddison, Mulholland, et al., 2017; Eddison &amp; Chockalingam, 2013)","previouslyFormattedCitation":"(Eddison, Chockalingam, et al., 2020; Eddison, Healy, Needham, et al., 2020; Eddison, Mulholland, et al., 2017; Eddison &amp; Chockalingam, 2013)"},"properties":{"noteIndex":0},"schema":"https://github.com/citation-style-language/schema/raw/master/csl-citation.json"}</w:instrText>
      </w:r>
      <w:r>
        <w:fldChar w:fldCharType="separate"/>
      </w:r>
      <w:r w:rsidR="003A0640" w:rsidRPr="003A0640">
        <w:rPr>
          <w:noProof/>
        </w:rPr>
        <w:t>(Eddison, Chockalingam, et al., 2020; Eddison, Healy, Needham, et al., 2020; Eddison, Mulholland, et al., 2017; Eddison &amp; Chockalingam, 2013)</w:t>
      </w:r>
      <w:r>
        <w:fldChar w:fldCharType="end"/>
      </w:r>
      <w:r>
        <w:t xml:space="preserve">. By adopting a similar staged framework to define and analyse off-the-shelf stability footwear for children, this current proposed work would seek to offer clarity for clinical practice to aid </w:t>
      </w:r>
      <w:r w:rsidR="00165963">
        <w:t xml:space="preserve">function </w:t>
      </w:r>
      <w:r>
        <w:t>in children</w:t>
      </w:r>
      <w:r w:rsidR="00165963">
        <w:t xml:space="preserve"> with mobility </w:t>
      </w:r>
      <w:r w:rsidR="00E973FE">
        <w:t>impairments</w:t>
      </w:r>
      <w:r>
        <w:t xml:space="preserve">. </w:t>
      </w:r>
    </w:p>
    <w:p w14:paraId="79EFEE85" w14:textId="77777777" w:rsidR="0082276F" w:rsidRPr="004409F3" w:rsidRDefault="0082276F" w:rsidP="0082276F">
      <w:pPr>
        <w:spacing w:line="360" w:lineRule="auto"/>
        <w:jc w:val="both"/>
      </w:pPr>
    </w:p>
    <w:p w14:paraId="049E7083" w14:textId="1209765C" w:rsidR="0082276F" w:rsidRDefault="00671874">
      <w:pPr>
        <w:pStyle w:val="Heading2"/>
        <w:numPr>
          <w:ilvl w:val="1"/>
          <w:numId w:val="29"/>
        </w:numPr>
        <w:tabs>
          <w:tab w:val="num" w:pos="360"/>
        </w:tabs>
        <w:spacing w:line="360" w:lineRule="auto"/>
        <w:ind w:left="0" w:firstLine="0"/>
        <w:rPr>
          <w:rFonts w:asciiTheme="minorHAnsi" w:hAnsiTheme="minorHAnsi" w:cstheme="minorHAnsi"/>
        </w:rPr>
      </w:pPr>
      <w:bookmarkStart w:id="19" w:name="_Toc156403418"/>
      <w:r>
        <w:rPr>
          <w:rFonts w:asciiTheme="minorHAnsi" w:hAnsiTheme="minorHAnsi" w:cstheme="minorHAnsi"/>
        </w:rPr>
        <w:t>G</w:t>
      </w:r>
      <w:r w:rsidR="0082276F" w:rsidRPr="00D63895">
        <w:rPr>
          <w:rFonts w:asciiTheme="minorHAnsi" w:hAnsiTheme="minorHAnsi" w:cstheme="minorHAnsi"/>
        </w:rPr>
        <w:t xml:space="preserve">aps in </w:t>
      </w:r>
      <w:r w:rsidR="0082276F">
        <w:rPr>
          <w:rFonts w:asciiTheme="minorHAnsi" w:hAnsiTheme="minorHAnsi" w:cstheme="minorHAnsi"/>
        </w:rPr>
        <w:t>current k</w:t>
      </w:r>
      <w:r w:rsidR="0082276F" w:rsidRPr="00D63895">
        <w:rPr>
          <w:rFonts w:asciiTheme="minorHAnsi" w:hAnsiTheme="minorHAnsi" w:cstheme="minorHAnsi"/>
        </w:rPr>
        <w:t>nowledge</w:t>
      </w:r>
      <w:bookmarkEnd w:id="19"/>
    </w:p>
    <w:p w14:paraId="4F4D0F89" w14:textId="77777777" w:rsidR="0003113A" w:rsidRPr="0003113A" w:rsidRDefault="0003113A" w:rsidP="009344E2"/>
    <w:p w14:paraId="4D4EFF5F" w14:textId="77777777" w:rsidR="0082276F" w:rsidRPr="00FB6919" w:rsidRDefault="0082276F" w:rsidP="0082276F">
      <w:pPr>
        <w:spacing w:line="360" w:lineRule="auto"/>
        <w:jc w:val="both"/>
        <w:rPr>
          <w:rFonts w:cstheme="minorHAnsi"/>
        </w:rPr>
      </w:pPr>
      <w:r w:rsidRPr="00FB6919">
        <w:rPr>
          <w:rFonts w:cstheme="minorHAnsi"/>
        </w:rPr>
        <w:t xml:space="preserve">Within the current </w:t>
      </w:r>
      <w:r>
        <w:rPr>
          <w:rFonts w:cstheme="minorHAnsi"/>
        </w:rPr>
        <w:t>evidence base</w:t>
      </w:r>
      <w:r w:rsidRPr="00FB6919">
        <w:rPr>
          <w:rFonts w:cstheme="minorHAnsi"/>
        </w:rPr>
        <w:t xml:space="preserve"> </w:t>
      </w:r>
      <w:r w:rsidRPr="00FB6919">
        <w:rPr>
          <w:rFonts w:cstheme="minorHAnsi"/>
          <w:noProof/>
        </w:rPr>
        <w:t xml:space="preserve">concerning </w:t>
      </w:r>
      <w:r w:rsidRPr="00FB6919">
        <w:rPr>
          <w:rFonts w:cstheme="minorHAnsi"/>
        </w:rPr>
        <w:t xml:space="preserve">children’s </w:t>
      </w:r>
      <w:r>
        <w:rPr>
          <w:rFonts w:cstheme="minorHAnsi"/>
        </w:rPr>
        <w:t xml:space="preserve">off-the-shelf stability footwear as a clinical intervention, </w:t>
      </w:r>
      <w:r w:rsidRPr="00FB6919">
        <w:rPr>
          <w:rFonts w:cstheme="minorHAnsi"/>
        </w:rPr>
        <w:t>there is a paucity of overall understanding</w:t>
      </w:r>
      <w:r>
        <w:rPr>
          <w:rFonts w:cstheme="minorHAnsi"/>
        </w:rPr>
        <w:t>,</w:t>
      </w:r>
      <w:r w:rsidRPr="00FB6919">
        <w:rPr>
          <w:rFonts w:cstheme="minorHAnsi"/>
        </w:rPr>
        <w:t xml:space="preserve"> </w:t>
      </w:r>
      <w:r>
        <w:rPr>
          <w:rFonts w:cstheme="minorHAnsi"/>
        </w:rPr>
        <w:t xml:space="preserve">even </w:t>
      </w:r>
      <w:r w:rsidRPr="00FB6919">
        <w:rPr>
          <w:rFonts w:cstheme="minorHAnsi"/>
        </w:rPr>
        <w:t>compared to other assistive devices</w:t>
      </w:r>
      <w:r>
        <w:rPr>
          <w:rFonts w:cstheme="minorHAnsi"/>
        </w:rPr>
        <w:t>,</w:t>
      </w:r>
      <w:r w:rsidRPr="00FB6919">
        <w:rPr>
          <w:rFonts w:cstheme="minorHAnsi"/>
        </w:rPr>
        <w:t xml:space="preserve"> such as </w:t>
      </w:r>
      <w:r w:rsidRPr="00FB6919">
        <w:rPr>
          <w:rFonts w:cstheme="minorHAnsi"/>
          <w:noProof/>
        </w:rPr>
        <w:t>AFOs</w:t>
      </w:r>
      <w:r>
        <w:rPr>
          <w:rFonts w:cstheme="minorHAnsi"/>
          <w:noProof/>
        </w:rPr>
        <w:t>,</w:t>
      </w:r>
      <w:r w:rsidRPr="00FB6919">
        <w:rPr>
          <w:rFonts w:cstheme="minorHAnsi"/>
        </w:rPr>
        <w:t xml:space="preserve"> for children’s mobility impairments. The significant shortfalls are:</w:t>
      </w:r>
    </w:p>
    <w:p w14:paraId="6AA7B8AD" w14:textId="77777777" w:rsidR="0082276F" w:rsidRPr="00FB6919" w:rsidRDefault="0082276F" w:rsidP="0082276F">
      <w:pPr>
        <w:spacing w:line="360" w:lineRule="auto"/>
        <w:jc w:val="both"/>
        <w:rPr>
          <w:rFonts w:cstheme="minorHAnsi"/>
        </w:rPr>
      </w:pPr>
    </w:p>
    <w:p w14:paraId="3F64A488" w14:textId="32E5078B" w:rsidR="0082276F" w:rsidRPr="00FB6919" w:rsidRDefault="0082276F" w:rsidP="0082276F">
      <w:pPr>
        <w:spacing w:line="360" w:lineRule="auto"/>
        <w:jc w:val="both"/>
        <w:rPr>
          <w:rFonts w:cstheme="minorHAnsi"/>
        </w:rPr>
      </w:pPr>
      <w:r w:rsidRPr="00FB6919">
        <w:rPr>
          <w:rFonts w:cstheme="minorHAnsi"/>
          <w:b/>
        </w:rPr>
        <w:t>1) Lack of definition</w:t>
      </w:r>
      <w:r w:rsidRPr="00FB6919">
        <w:rPr>
          <w:rFonts w:cstheme="minorHAnsi"/>
        </w:rPr>
        <w:t xml:space="preserve"> of </w:t>
      </w:r>
      <w:r>
        <w:rPr>
          <w:rFonts w:cstheme="minorHAnsi"/>
        </w:rPr>
        <w:t>off-the-shelf stability</w:t>
      </w:r>
      <w:r w:rsidR="003B46F7">
        <w:rPr>
          <w:rFonts w:cstheme="minorHAnsi"/>
        </w:rPr>
        <w:t xml:space="preserve"> </w:t>
      </w:r>
      <w:r>
        <w:rPr>
          <w:rFonts w:cstheme="minorHAnsi"/>
        </w:rPr>
        <w:t>footwear</w:t>
      </w:r>
      <w:r w:rsidRPr="00FB6919">
        <w:rPr>
          <w:rFonts w:cstheme="minorHAnsi"/>
        </w:rPr>
        <w:t xml:space="preserve"> in terms of </w:t>
      </w:r>
    </w:p>
    <w:p w14:paraId="1308CD86" w14:textId="78A5486F" w:rsidR="0082276F" w:rsidRPr="00FB6919" w:rsidRDefault="0082276F" w:rsidP="009344E2">
      <w:pPr>
        <w:pStyle w:val="ListParagraph"/>
        <w:numPr>
          <w:ilvl w:val="0"/>
          <w:numId w:val="50"/>
        </w:numPr>
        <w:spacing w:line="360" w:lineRule="auto"/>
        <w:jc w:val="both"/>
        <w:rPr>
          <w:rFonts w:cstheme="minorHAnsi"/>
        </w:rPr>
      </w:pPr>
      <w:r w:rsidRPr="004209BE">
        <w:rPr>
          <w:rFonts w:cstheme="minorHAnsi"/>
          <w:b/>
        </w:rPr>
        <w:t>Terminology</w:t>
      </w:r>
      <w:r w:rsidRPr="00FB6919">
        <w:rPr>
          <w:rFonts w:cstheme="minorHAnsi"/>
        </w:rPr>
        <w:t xml:space="preserve"> </w:t>
      </w:r>
    </w:p>
    <w:p w14:paraId="53C15888" w14:textId="77D8B17F" w:rsidR="0082276F" w:rsidRPr="00FB6919" w:rsidRDefault="0082276F" w:rsidP="009344E2">
      <w:pPr>
        <w:pStyle w:val="ListParagraph"/>
        <w:numPr>
          <w:ilvl w:val="0"/>
          <w:numId w:val="50"/>
        </w:numPr>
        <w:spacing w:line="360" w:lineRule="auto"/>
        <w:jc w:val="both"/>
        <w:rPr>
          <w:rFonts w:cstheme="minorHAnsi"/>
        </w:rPr>
      </w:pPr>
      <w:r w:rsidRPr="00FB6919">
        <w:rPr>
          <w:rFonts w:cstheme="minorHAnsi"/>
          <w:b/>
          <w:noProof/>
        </w:rPr>
        <w:t>Co</w:t>
      </w:r>
      <w:r w:rsidR="00BC591E">
        <w:rPr>
          <w:rFonts w:cstheme="minorHAnsi"/>
          <w:b/>
          <w:noProof/>
        </w:rPr>
        <w:t>mponents</w:t>
      </w:r>
      <w:r w:rsidRPr="00FB6919">
        <w:rPr>
          <w:rFonts w:cstheme="minorHAnsi"/>
          <w:b/>
          <w:noProof/>
        </w:rPr>
        <w:t>:</w:t>
      </w:r>
      <w:r w:rsidRPr="00FB6919">
        <w:rPr>
          <w:rFonts w:cstheme="minorHAnsi"/>
          <w:noProof/>
        </w:rPr>
        <w:t xml:space="preserve"> no standard design characteristics </w:t>
      </w:r>
      <w:r>
        <w:rPr>
          <w:rFonts w:cstheme="minorHAnsi"/>
          <w:noProof/>
        </w:rPr>
        <w:t>regarding</w:t>
      </w:r>
      <w:r w:rsidRPr="00FB6919">
        <w:rPr>
          <w:rFonts w:cstheme="minorHAnsi"/>
          <w:noProof/>
        </w:rPr>
        <w:t xml:space="preserve"> </w:t>
      </w:r>
      <w:r>
        <w:rPr>
          <w:rFonts w:cstheme="minorHAnsi"/>
          <w:noProof/>
        </w:rPr>
        <w:t>structure</w:t>
      </w:r>
      <w:r w:rsidRPr="00FB6919">
        <w:rPr>
          <w:rFonts w:cstheme="minorHAnsi"/>
          <w:noProof/>
        </w:rPr>
        <w:t xml:space="preserve"> and material properties of</w:t>
      </w:r>
      <w:r>
        <w:rPr>
          <w:rFonts w:cstheme="minorHAnsi"/>
          <w:noProof/>
        </w:rPr>
        <w:t xml:space="preserve"> off-the-shelf stability footwear</w:t>
      </w:r>
      <w:r w:rsidRPr="00FB6919">
        <w:rPr>
          <w:rFonts w:cstheme="minorHAnsi"/>
          <w:noProof/>
        </w:rPr>
        <w:t>.</w:t>
      </w:r>
    </w:p>
    <w:p w14:paraId="3B6E44DB" w14:textId="4F1E59FC" w:rsidR="0082276F" w:rsidRDefault="0082276F" w:rsidP="0082276F">
      <w:pPr>
        <w:spacing w:line="360" w:lineRule="auto"/>
        <w:jc w:val="both"/>
        <w:rPr>
          <w:rFonts w:cstheme="minorHAnsi"/>
        </w:rPr>
      </w:pPr>
      <w:r w:rsidRPr="00FB6919">
        <w:rPr>
          <w:rFonts w:cstheme="minorHAnsi"/>
          <w:b/>
        </w:rPr>
        <w:t xml:space="preserve">2) </w:t>
      </w:r>
      <w:r w:rsidR="00EC4CCB">
        <w:rPr>
          <w:rFonts w:cstheme="minorHAnsi"/>
          <w:b/>
        </w:rPr>
        <w:t xml:space="preserve">No </w:t>
      </w:r>
      <w:r w:rsidR="00820631">
        <w:rPr>
          <w:rFonts w:cstheme="minorHAnsi"/>
          <w:b/>
          <w:noProof/>
        </w:rPr>
        <w:t>c</w:t>
      </w:r>
      <w:r w:rsidRPr="00FB6919">
        <w:rPr>
          <w:rFonts w:cstheme="minorHAnsi"/>
          <w:b/>
          <w:noProof/>
        </w:rPr>
        <w:t xml:space="preserve">linical Protocols: </w:t>
      </w:r>
      <w:r w:rsidRPr="00FB6919">
        <w:rPr>
          <w:rFonts w:cstheme="minorHAnsi"/>
          <w:noProof/>
        </w:rPr>
        <w:t xml:space="preserve">no clear consensus on the clinical indications for the provision of this footwear in </w:t>
      </w:r>
      <w:r>
        <w:rPr>
          <w:rFonts w:cstheme="minorHAnsi"/>
          <w:noProof/>
        </w:rPr>
        <w:t>mobility-impaired</w:t>
      </w:r>
      <w:r w:rsidRPr="00FB6919">
        <w:rPr>
          <w:rFonts w:cstheme="minorHAnsi"/>
          <w:noProof/>
        </w:rPr>
        <w:t xml:space="preserve"> children</w:t>
      </w:r>
      <w:r>
        <w:rPr>
          <w:rFonts w:cstheme="minorHAnsi"/>
          <w:noProof/>
        </w:rPr>
        <w:t>,</w:t>
      </w:r>
      <w:r>
        <w:rPr>
          <w:rFonts w:cstheme="minorHAnsi"/>
        </w:rPr>
        <w:t xml:space="preserve"> inclusive of:</w:t>
      </w:r>
    </w:p>
    <w:p w14:paraId="10544B2C" w14:textId="77777777" w:rsidR="0082276F" w:rsidRDefault="0082276F" w:rsidP="009344E2">
      <w:pPr>
        <w:pStyle w:val="ListParagraph"/>
        <w:numPr>
          <w:ilvl w:val="0"/>
          <w:numId w:val="51"/>
        </w:numPr>
        <w:spacing w:line="360" w:lineRule="auto"/>
        <w:jc w:val="both"/>
        <w:rPr>
          <w:rFonts w:cstheme="minorHAnsi"/>
        </w:rPr>
      </w:pPr>
      <w:r>
        <w:rPr>
          <w:rFonts w:cstheme="minorHAnsi"/>
        </w:rPr>
        <w:t>The specific conditions</w:t>
      </w:r>
    </w:p>
    <w:p w14:paraId="0CD480A6" w14:textId="77777777" w:rsidR="0082276F" w:rsidRDefault="0082276F" w:rsidP="009344E2">
      <w:pPr>
        <w:pStyle w:val="ListParagraph"/>
        <w:numPr>
          <w:ilvl w:val="0"/>
          <w:numId w:val="51"/>
        </w:numPr>
        <w:spacing w:line="360" w:lineRule="auto"/>
        <w:jc w:val="both"/>
        <w:rPr>
          <w:rFonts w:cstheme="minorHAnsi"/>
        </w:rPr>
      </w:pPr>
      <w:r>
        <w:rPr>
          <w:rFonts w:cstheme="minorHAnsi"/>
        </w:rPr>
        <w:t>The grade of the conditions</w:t>
      </w:r>
    </w:p>
    <w:p w14:paraId="4F58137B" w14:textId="77777777" w:rsidR="0082276F" w:rsidRDefault="0082276F" w:rsidP="009344E2">
      <w:pPr>
        <w:pStyle w:val="ListParagraph"/>
        <w:numPr>
          <w:ilvl w:val="0"/>
          <w:numId w:val="51"/>
        </w:numPr>
        <w:spacing w:line="360" w:lineRule="auto"/>
        <w:jc w:val="both"/>
        <w:rPr>
          <w:rFonts w:cstheme="minorHAnsi"/>
        </w:rPr>
      </w:pPr>
      <w:r>
        <w:rPr>
          <w:rFonts w:cstheme="minorHAnsi"/>
        </w:rPr>
        <w:t>Purpose of intervention</w:t>
      </w:r>
    </w:p>
    <w:p w14:paraId="00F031D9" w14:textId="77777777" w:rsidR="0082276F" w:rsidRPr="003F02AE" w:rsidRDefault="0082276F" w:rsidP="009344E2">
      <w:pPr>
        <w:pStyle w:val="ListParagraph"/>
        <w:numPr>
          <w:ilvl w:val="0"/>
          <w:numId w:val="51"/>
        </w:numPr>
        <w:spacing w:line="360" w:lineRule="auto"/>
        <w:jc w:val="both"/>
        <w:rPr>
          <w:rFonts w:cstheme="minorHAnsi"/>
        </w:rPr>
      </w:pPr>
      <w:r>
        <w:rPr>
          <w:rFonts w:cstheme="minorHAnsi"/>
        </w:rPr>
        <w:t xml:space="preserve">The outcomes of treatment </w:t>
      </w:r>
    </w:p>
    <w:p w14:paraId="19B51558" w14:textId="7B8A8535" w:rsidR="0082276F" w:rsidRPr="00FB6919" w:rsidRDefault="0082276F" w:rsidP="0082276F">
      <w:pPr>
        <w:spacing w:line="360" w:lineRule="auto"/>
        <w:jc w:val="both"/>
        <w:rPr>
          <w:rFonts w:cstheme="minorHAnsi"/>
          <w:b/>
        </w:rPr>
      </w:pPr>
      <w:r w:rsidRPr="00FB6919">
        <w:rPr>
          <w:rFonts w:cstheme="minorHAnsi"/>
          <w:b/>
        </w:rPr>
        <w:t xml:space="preserve">3) Poor understanding of </w:t>
      </w:r>
      <w:r w:rsidR="00DF13E3">
        <w:rPr>
          <w:rFonts w:cstheme="minorHAnsi"/>
          <w:b/>
        </w:rPr>
        <w:t xml:space="preserve">the </w:t>
      </w:r>
      <w:r w:rsidRPr="00FB6919">
        <w:rPr>
          <w:rFonts w:cstheme="minorHAnsi"/>
          <w:b/>
        </w:rPr>
        <w:t>effects</w:t>
      </w:r>
      <w:r w:rsidR="00DF13E3">
        <w:rPr>
          <w:rFonts w:cstheme="minorHAnsi"/>
          <w:b/>
        </w:rPr>
        <w:t xml:space="preserve"> of </w:t>
      </w:r>
      <w:r w:rsidR="00DF13E3">
        <w:rPr>
          <w:rFonts w:cstheme="minorHAnsi"/>
        </w:rPr>
        <w:t>off-the-shelf stability footwear</w:t>
      </w:r>
      <w:r w:rsidRPr="00FB6919">
        <w:rPr>
          <w:rFonts w:cstheme="minorHAnsi"/>
          <w:b/>
        </w:rPr>
        <w:t xml:space="preserve">: </w:t>
      </w:r>
      <w:r w:rsidRPr="00FB6919">
        <w:rPr>
          <w:rFonts w:cstheme="minorHAnsi"/>
        </w:rPr>
        <w:t xml:space="preserve">limited research on the effects of </w:t>
      </w:r>
      <w:r>
        <w:rPr>
          <w:rFonts w:cstheme="minorHAnsi"/>
        </w:rPr>
        <w:t xml:space="preserve">stability footwear </w:t>
      </w:r>
      <w:r w:rsidRPr="00FB6919">
        <w:rPr>
          <w:rFonts w:cstheme="minorHAnsi"/>
        </w:rPr>
        <w:t>relating to</w:t>
      </w:r>
      <w:r w:rsidRPr="00FB6919">
        <w:rPr>
          <w:rFonts w:cstheme="minorHAnsi"/>
          <w:b/>
        </w:rPr>
        <w:t xml:space="preserve"> </w:t>
      </w:r>
      <w:r w:rsidRPr="00FB6919">
        <w:rPr>
          <w:rFonts w:cstheme="minorHAnsi"/>
        </w:rPr>
        <w:t xml:space="preserve">biomechanical data on </w:t>
      </w:r>
      <w:r w:rsidR="005B4FFB">
        <w:rPr>
          <w:rFonts w:cstheme="minorHAnsi"/>
        </w:rPr>
        <w:t xml:space="preserve">the gait </w:t>
      </w:r>
      <w:r w:rsidR="00453B4E">
        <w:rPr>
          <w:rFonts w:cstheme="minorHAnsi"/>
        </w:rPr>
        <w:t>of</w:t>
      </w:r>
      <w:r w:rsidR="005B4FFB">
        <w:rPr>
          <w:rFonts w:cstheme="minorHAnsi"/>
        </w:rPr>
        <w:t xml:space="preserve"> </w:t>
      </w:r>
      <w:r w:rsidRPr="00FB6919">
        <w:rPr>
          <w:rFonts w:cstheme="minorHAnsi"/>
        </w:rPr>
        <w:t>children</w:t>
      </w:r>
      <w:r w:rsidR="005B4FFB">
        <w:rPr>
          <w:rFonts w:cstheme="minorHAnsi"/>
        </w:rPr>
        <w:t xml:space="preserve"> with mobility </w:t>
      </w:r>
      <w:r w:rsidR="00D82999">
        <w:rPr>
          <w:rFonts w:cstheme="minorHAnsi"/>
        </w:rPr>
        <w:t>impairments</w:t>
      </w:r>
      <w:r w:rsidRPr="00FB6919">
        <w:rPr>
          <w:rFonts w:cstheme="minorHAnsi"/>
        </w:rPr>
        <w:t xml:space="preserve">. </w:t>
      </w:r>
    </w:p>
    <w:p w14:paraId="53009DB2" w14:textId="091550E1" w:rsidR="0082276F" w:rsidRPr="00FB6919" w:rsidRDefault="0082276F" w:rsidP="0082276F">
      <w:pPr>
        <w:spacing w:line="360" w:lineRule="auto"/>
        <w:jc w:val="both"/>
        <w:rPr>
          <w:rFonts w:cstheme="minorHAnsi"/>
          <w:b/>
        </w:rPr>
      </w:pPr>
      <w:r w:rsidRPr="00FB6919">
        <w:rPr>
          <w:rFonts w:cstheme="minorHAnsi"/>
          <w:b/>
        </w:rPr>
        <w:t xml:space="preserve">4) No focused </w:t>
      </w:r>
      <w:r w:rsidRPr="00FB6919">
        <w:rPr>
          <w:rFonts w:cstheme="minorHAnsi"/>
          <w:b/>
          <w:noProof/>
        </w:rPr>
        <w:t>review</w:t>
      </w:r>
      <w:r w:rsidRPr="00FB6919">
        <w:rPr>
          <w:rFonts w:cstheme="minorHAnsi"/>
          <w:b/>
        </w:rPr>
        <w:t xml:space="preserve"> o</w:t>
      </w:r>
      <w:r>
        <w:rPr>
          <w:rFonts w:cstheme="minorHAnsi"/>
          <w:b/>
        </w:rPr>
        <w:t xml:space="preserve">n clinical </w:t>
      </w:r>
      <w:r w:rsidRPr="00FB6919">
        <w:rPr>
          <w:rFonts w:cstheme="minorHAnsi"/>
          <w:b/>
        </w:rPr>
        <w:t>footwear</w:t>
      </w:r>
      <w:r w:rsidR="002D1BC0">
        <w:rPr>
          <w:rFonts w:cstheme="minorHAnsi"/>
          <w:b/>
        </w:rPr>
        <w:t>:</w:t>
      </w:r>
      <w:r w:rsidRPr="00FB6919">
        <w:rPr>
          <w:rFonts w:cstheme="minorHAnsi"/>
        </w:rPr>
        <w:t xml:space="preserve"> </w:t>
      </w:r>
      <w:r w:rsidR="002D1BC0">
        <w:rPr>
          <w:rFonts w:cstheme="minorHAnsi"/>
        </w:rPr>
        <w:t>n</w:t>
      </w:r>
      <w:r w:rsidR="002D1BC0" w:rsidRPr="00FB6919">
        <w:rPr>
          <w:rFonts w:cstheme="minorHAnsi"/>
        </w:rPr>
        <w:t xml:space="preserve">o </w:t>
      </w:r>
      <w:r w:rsidRPr="00FB6919">
        <w:rPr>
          <w:rFonts w:cstheme="minorHAnsi"/>
        </w:rPr>
        <w:t>summative work using systematic searching and validated synthesis tools to improve the understanding of inconsistencies in diverse evidence</w:t>
      </w:r>
      <w:r w:rsidR="00B4041B">
        <w:rPr>
          <w:rFonts w:cstheme="minorHAnsi"/>
        </w:rPr>
        <w:t>.</w:t>
      </w:r>
      <w:r w:rsidRPr="00FB6919">
        <w:rPr>
          <w:rFonts w:cstheme="minorHAnsi"/>
        </w:rPr>
        <w:t xml:space="preserve"> </w:t>
      </w:r>
      <w:r w:rsidR="00B4041B">
        <w:rPr>
          <w:rFonts w:cstheme="minorHAnsi"/>
        </w:rPr>
        <w:t>T</w:t>
      </w:r>
      <w:r w:rsidRPr="00FB6919">
        <w:rPr>
          <w:rFonts w:cstheme="minorHAnsi"/>
        </w:rPr>
        <w:t xml:space="preserve">his is necessary to define the phenomena and examine the effects </w:t>
      </w:r>
      <w:r w:rsidRPr="00FB6919">
        <w:rPr>
          <w:rFonts w:cstheme="minorHAnsi"/>
        </w:rPr>
        <w:lastRenderedPageBreak/>
        <w:t xml:space="preserve">of the phenomenon. No body of work to identify gaps in the research evidence to define future research agendas </w:t>
      </w:r>
      <w:r w:rsidRPr="00FB6919">
        <w:rPr>
          <w:rFonts w:cstheme="minorHAnsi"/>
        </w:rPr>
        <w:fldChar w:fldCharType="begin" w:fldLock="1"/>
      </w:r>
      <w:r w:rsidR="00EF53DC">
        <w:rPr>
          <w:rFonts w:cstheme="minorHAnsi"/>
        </w:rPr>
        <w:instrText>ADDIN CSL_CITATION {"citationItems":[{"id":"ITEM-1","itemData":{"DOI":"10.1111/j.1471-1842.2009.00848.x","ISSN":"14711834","PMID":"19490148","abstract":"BACKGROUND AND OBJECTIVES The expansion of evidence-based practice across sectors has lead to an increasing variety of review types. However, the diversity of terminology used means that the full potential of these review types may be lost amongst a confusion of indistinct and misapplied terms. The objective of this study is to provide descriptive insight into the most common types of reviews, with illustrative examples from health and health information domains. METHODS Following scoping searches, an examination was made of the vocabulary associated with the literature of review and synthesis (literary warrant). A simple analytical framework -- Search, AppraisaL, Synthesis and Analysis (SALSA) -- was used to examine the main review types. RESULTS Fourteen review types and associated methodologies were analysed against the SALSA framework, illustrating the inputs and processes of each review type. A description of the key characteristics is given, together with perceived strengths and weaknesses. A limited number of review types are currently utilized within the health information domain. CONCLUSIONS Few review types possess prescribed and explicit methodologies and many fall short of being mutually exclusive. Notwithstanding such limitations, this typology provides a valuable reference point for those commissioning, conducting, supporting or interpreting reviews, both within health information and the wider health care domain.","author":[{"dropping-particle":"","family":"Grant","given":"Maria J.","non-dropping-particle":"","parse-names":false,"suffix":""},{"dropping-particle":"","family":"Booth","given":"Andrew","non-dropping-particle":"","parse-names":false,"suffix":""}],"container-title":"Health Information &amp; Libraries Journal","id":"ITEM-1","issue":"2","issued":{"date-parts":[["2009","6"]]},"page":"91-108","title":"A typology of reviews: an analysis of 14 review types and associated methodologies","type":"article-journal","volume":"26"},"uris":["http://www.mendeley.com/documents/?uuid=3fce135b-96b1-38ce-bc03-e32b0a2b9330"]},{"id":"ITEM-2","itemData":{"DOI":"10.1186/1471-2288-12-114","ISSN":"1471-2288","PMID":"22862833","abstract":"BACKGROUND A knowledge synthesis attempts to summarize all pertinent studies on a specific question, can improve the understanding of inconsistencies in diverse evidence, and can identify gaps in research evidence to define future research agendas. Knowledge synthesis activities in healthcare have largely focused on systematic reviews of interventions. However, a wider range of synthesis methods has emerged in the last decade addressing different types of questions (e.g., realist synthesis to explore mediating mechanisms and moderators of interventions). Many different knowledge synthesis methods exist in the literature across multiple disciplines, but locating these, particularly for qualitative research, present challenges. There is a need for a comprehensive manual for synthesis methods (quantitative/qualitative or mixed), outlining how these methods are related, and how to match the most appropriate knowledge synthesis method to answer a research question. The objectives of this scoping review are to: 1) conduct a systematic search of the literature for knowledge synthesis methods across multi-disciplinary fields; 2) compare and contrast the different knowledge synthesis methods; and, 3) map out the specific steps to conducting the knowledge syntheses to inform the development of a knowledge synthesis methods manual/tool. METHODS We will search relevant electronic databases (e.g., MEDLINE, CINAHL), grey literature, and discipline-based listservs. The scoping review will consider all study designs including qualitative and quantitative methodologies (excluding economic analysis or clinical practice guideline development), and identify knowledge synthesis methods across the disciplines of health, education, sociology, and philosophy. Two reviewers will pilot-test the screening criteria and data abstraction forms, and will independently screen the literature and abstract the data. A three-step synthesis process will be used to map the literature to our objectives. DISCUSSION This project represents the first attempt to broadly and systematically identify, define and classify knowledge synthesis methods (i.e., less traditional knowledge synthesis methods). We anticipate that our results will lead to an accepted taxonomy for less traditional knowledge synthesis methods, and to the development and implementation of a methods manual for these reviews which will be relevant to a wide range of knowledge users, including researchers, funders, and journal edit…","author":[{"dropping-particle":"","family":"Kastner","given":"Monika","non-dropping-particle":"","parse-names":false,"suffix":""},{"dropping-particle":"","family":"Tricco","given":"Andrea C","non-dropping-particle":"","parse-names":false,"suffix":""},{"dropping-particle":"","family":"Soobiah","given":"Charlene","non-dropping-particle":"","parse-names":false,"suffix":""},{"dropping-particle":"","family":"Lillie","given":"Erin","non-dropping-particle":"","parse-names":false,"suffix":""},{"dropping-particle":"","family":"Perrier","given":"Laure","non-dropping-particle":"","parse-names":false,"suffix":""},{"dropping-particle":"","family":"Horsley","given":"Tanya","non-dropping-particle":"","parse-names":false,"suffix":""},{"dropping-particle":"","family":"Welch","given":"Vivian","non-dropping-particle":"","parse-names":false,"suffix":""},{"dropping-particle":"","family":"Cogo","given":"Elise","non-dropping-particle":"","parse-names":false,"suffix":""},{"dropping-particle":"","family":"Antony","given":"Jesmin","non-dropping-particle":"","parse-names":false,"suffix":""},{"dropping-particle":"","family":"Straus","given":"Sharon E","non-dropping-particle":"","parse-names":false,"suffix":""}],"container-title":"BMC Medical Research Methodology","id":"ITEM-2","issue":"1","issued":{"date-parts":[["2012","12","3"]]},"page":"114","title":"What is the most appropriate knowledge synthesis method to conduct a review? Protocol for a scoping review","type":"article-journal","volume":"12"},"uris":["http://www.mendeley.com/documents/?uuid=9e0df704-8d1f-3fec-8d30-0a1f46dcf475"]},{"id":"ITEM-3","itemData":{"DOI":"10.1186/1471-2288-7-4","ISSN":"1471-2288","PMID":"17224044","abstract":"BACKGROUND The inclusion of qualitative studies in systematic reviews poses methodological challenges. This paper presents worked examples of two methods of data synthesis (textual narrative and thematic), used in relation to one review, with the aim of enabling researchers to consider the strength of different approaches. METHODS A systematic review of lay perspectives of infant size and growth was conducted, locating 19 studies (including both qualitative and quantitative). The data extracted from these were synthesised using both a textual narrative and a thematic synthesis. RESULTS The processes of both methods are presented, showing a stepwise progression to the final synthesis. Both methods led us to similar conclusions about lay views toward infant size and growth. Differences between methods lie in the way they dealt with study quality and heterogeneity. CONCLUSION On the basis of the work reported here, we consider textual narrative and thematic synthesis have strengths and weaknesses in relation to different research questions. Thematic synthesis holds most potential for hypothesis generation, but may obscure heterogeneity and quality appraisal. Textual narrative synthesis is better able to describe the scope of existing research and account for the strength of evidence, but is less good at identifying commonality.","author":[{"dropping-particle":"","family":"Lucas","given":"Patricia J","non-dropping-particle":"","parse-names":false,"suffix":""},{"dropping-particle":"","family":"Baird","given":"Janis","non-dropping-particle":"","parse-names":false,"suffix":""},{"dropping-particle":"","family":"Arai","given":"Lisa","non-dropping-particle":"","parse-names":false,"suffix":""},{"dropping-particle":"","family":"Law","given":"Catherine","non-dropping-particle":"","parse-names":false,"suffix":""},{"dropping-particle":"","family":"Roberts","given":"Helen M","non-dropping-particle":"","parse-names":false,"suffix":""}],"container-title":"BMC Medical Research Methodology","id":"ITEM-3","issue":"1","issued":{"date-parts":[["2007","12","15"]]},"page":"4","title":"Worked examples of alternative methods for the synthesis of qualitative and quantitative research in systematic reviews","type":"article-journal","volume":"7"},"uris":["http://www.mendeley.com/documents/?uuid=0fdc0e4e-2e97-325f-8f4f-4db8a28140d7"]}],"mendeley":{"formattedCitation":"(Grant &amp; Booth, 2009; Kastner et al., 2012; Lucas et al., 2007)","plainTextFormattedCitation":"(Grant &amp; Booth, 2009; Kastner et al., 2012; Lucas et al., 2007)","previouslyFormattedCitation":"(Grant &amp; Booth, 2009; Kastner et al., 2012; Lucas et al., 2007)"},"properties":{"noteIndex":0},"schema":"https://github.com/citation-style-language/schema/raw/master/csl-citation.json"}</w:instrText>
      </w:r>
      <w:r w:rsidRPr="00FB6919">
        <w:rPr>
          <w:rFonts w:cstheme="minorHAnsi"/>
        </w:rPr>
        <w:fldChar w:fldCharType="separate"/>
      </w:r>
      <w:r w:rsidR="00254D00" w:rsidRPr="00254D00">
        <w:rPr>
          <w:rFonts w:cstheme="minorHAnsi"/>
          <w:noProof/>
        </w:rPr>
        <w:t>(Grant &amp; Booth, 2009; Kastner et al., 2012; Lucas et al., 2007)</w:t>
      </w:r>
      <w:r w:rsidRPr="00FB6919">
        <w:rPr>
          <w:rFonts w:cstheme="minorHAnsi"/>
        </w:rPr>
        <w:fldChar w:fldCharType="end"/>
      </w:r>
      <w:r w:rsidRPr="00FB6919">
        <w:rPr>
          <w:rFonts w:cstheme="minorHAnsi"/>
        </w:rPr>
        <w:t>.</w:t>
      </w:r>
    </w:p>
    <w:p w14:paraId="59AE9B01" w14:textId="77777777" w:rsidR="0082276F" w:rsidRPr="00F40759" w:rsidRDefault="0082276F" w:rsidP="0082276F">
      <w:pPr>
        <w:spacing w:line="360" w:lineRule="auto"/>
      </w:pPr>
    </w:p>
    <w:p w14:paraId="1A7D55B9" w14:textId="3675EBA0" w:rsidR="0082276F" w:rsidRDefault="0082276F">
      <w:pPr>
        <w:pStyle w:val="Heading2"/>
        <w:numPr>
          <w:ilvl w:val="1"/>
          <w:numId w:val="29"/>
        </w:numPr>
        <w:tabs>
          <w:tab w:val="num" w:pos="360"/>
        </w:tabs>
        <w:spacing w:line="360" w:lineRule="auto"/>
        <w:ind w:left="0" w:firstLine="0"/>
        <w:rPr>
          <w:rFonts w:asciiTheme="minorHAnsi" w:hAnsiTheme="minorHAnsi" w:cstheme="minorHAnsi"/>
        </w:rPr>
      </w:pPr>
      <w:bookmarkStart w:id="20" w:name="_Toc156403419"/>
      <w:r w:rsidRPr="00D63895">
        <w:rPr>
          <w:rFonts w:asciiTheme="minorHAnsi" w:hAnsiTheme="minorHAnsi" w:cstheme="minorHAnsi"/>
        </w:rPr>
        <w:t>Aim and Objectives</w:t>
      </w:r>
      <w:bookmarkEnd w:id="20"/>
      <w:r w:rsidRPr="00D63895">
        <w:rPr>
          <w:rFonts w:asciiTheme="minorHAnsi" w:hAnsiTheme="minorHAnsi" w:cstheme="minorHAnsi"/>
        </w:rPr>
        <w:t xml:space="preserve"> </w:t>
      </w:r>
    </w:p>
    <w:p w14:paraId="31B308AB" w14:textId="77777777" w:rsidR="0003113A" w:rsidRPr="0003113A" w:rsidRDefault="0003113A" w:rsidP="009344E2"/>
    <w:p w14:paraId="554E644F" w14:textId="5AA6C742" w:rsidR="0082276F" w:rsidRPr="00D63895" w:rsidRDefault="008221EF" w:rsidP="0082276F">
      <w:pPr>
        <w:autoSpaceDE w:val="0"/>
        <w:autoSpaceDN w:val="0"/>
        <w:adjustRightInd w:val="0"/>
        <w:spacing w:line="360" w:lineRule="auto"/>
        <w:jc w:val="both"/>
        <w:rPr>
          <w:rFonts w:cstheme="minorHAnsi"/>
          <w:color w:val="000000"/>
        </w:rPr>
      </w:pPr>
      <w:r>
        <w:rPr>
          <w:rFonts w:cstheme="minorHAnsi"/>
          <w:color w:val="000000"/>
        </w:rPr>
        <w:t xml:space="preserve"> </w:t>
      </w:r>
      <w:r w:rsidRPr="008221EF">
        <w:rPr>
          <w:rFonts w:cstheme="minorHAnsi"/>
          <w:color w:val="000000"/>
        </w:rPr>
        <w:t xml:space="preserve">The </w:t>
      </w:r>
      <w:r>
        <w:rPr>
          <w:rFonts w:cstheme="minorHAnsi"/>
          <w:color w:val="000000"/>
        </w:rPr>
        <w:t>overall aim</w:t>
      </w:r>
      <w:r w:rsidRPr="008221EF">
        <w:rPr>
          <w:rFonts w:cstheme="minorHAnsi"/>
          <w:color w:val="000000"/>
        </w:rPr>
        <w:t xml:space="preserve"> of this program </w:t>
      </w:r>
      <w:r>
        <w:rPr>
          <w:rFonts w:cstheme="minorHAnsi"/>
          <w:color w:val="000000"/>
        </w:rPr>
        <w:t xml:space="preserve">of work </w:t>
      </w:r>
      <w:r w:rsidRPr="008221EF">
        <w:rPr>
          <w:rFonts w:cstheme="minorHAnsi"/>
          <w:color w:val="000000"/>
        </w:rPr>
        <w:t>is to establish a conceptual and theoretical foundation for</w:t>
      </w:r>
      <w:r>
        <w:rPr>
          <w:rFonts w:cstheme="minorHAnsi"/>
          <w:color w:val="000000"/>
        </w:rPr>
        <w:t xml:space="preserve"> </w:t>
      </w:r>
      <w:r w:rsidRPr="00D63895">
        <w:rPr>
          <w:rFonts w:cstheme="minorHAnsi"/>
          <w:color w:val="000000"/>
        </w:rPr>
        <w:t>children’s off-the-shelf stability footwear</w:t>
      </w:r>
      <w:r>
        <w:rPr>
          <w:rFonts w:cstheme="minorHAnsi"/>
          <w:color w:val="000000"/>
        </w:rPr>
        <w:t>.</w:t>
      </w:r>
      <w:r w:rsidRPr="008221EF">
        <w:rPr>
          <w:rFonts w:cstheme="minorHAnsi"/>
          <w:color w:val="000000"/>
        </w:rPr>
        <w:t xml:space="preserve"> Th</w:t>
      </w:r>
      <w:r>
        <w:rPr>
          <w:rFonts w:cstheme="minorHAnsi"/>
          <w:color w:val="000000"/>
        </w:rPr>
        <w:t>is</w:t>
      </w:r>
      <w:r w:rsidRPr="008221EF">
        <w:rPr>
          <w:rFonts w:cstheme="minorHAnsi"/>
          <w:color w:val="000000"/>
        </w:rPr>
        <w:t xml:space="preserve"> program will conduct both quantitative and qualitative evaluations of the footwear's design, leading to the creation of an evidence-based framework for clinical interventions catering to this specific population. The work will be carried out collaboratively with all relevant stakeholders.</w:t>
      </w:r>
      <w:r w:rsidR="0082276F">
        <w:rPr>
          <w:rFonts w:cstheme="minorHAnsi"/>
          <w:color w:val="000000"/>
        </w:rPr>
        <w:t xml:space="preserve"> </w:t>
      </w:r>
    </w:p>
    <w:p w14:paraId="3B6B1D31" w14:textId="77777777" w:rsidR="0082276F" w:rsidRPr="00D63895" w:rsidRDefault="0082276F" w:rsidP="0082276F">
      <w:pPr>
        <w:autoSpaceDE w:val="0"/>
        <w:autoSpaceDN w:val="0"/>
        <w:adjustRightInd w:val="0"/>
        <w:spacing w:line="360" w:lineRule="auto"/>
        <w:jc w:val="both"/>
        <w:rPr>
          <w:rFonts w:cstheme="minorHAnsi"/>
          <w:b/>
          <w:bCs/>
          <w:color w:val="000000"/>
        </w:rPr>
      </w:pPr>
      <w:r w:rsidRPr="00D63895">
        <w:rPr>
          <w:rFonts w:cstheme="minorHAnsi"/>
          <w:b/>
          <w:bCs/>
          <w:color w:val="000000"/>
        </w:rPr>
        <w:t xml:space="preserve">Objectives </w:t>
      </w:r>
    </w:p>
    <w:p w14:paraId="4CA91541" w14:textId="2A7E2DD8" w:rsidR="0082276F" w:rsidRPr="00D63895" w:rsidRDefault="008221EF" w:rsidP="0082276F">
      <w:pPr>
        <w:autoSpaceDE w:val="0"/>
        <w:autoSpaceDN w:val="0"/>
        <w:adjustRightInd w:val="0"/>
        <w:spacing w:line="360" w:lineRule="auto"/>
        <w:jc w:val="both"/>
        <w:rPr>
          <w:rFonts w:cstheme="minorHAnsi"/>
          <w:color w:val="000000"/>
        </w:rPr>
      </w:pPr>
      <w:r w:rsidRPr="008221EF">
        <w:rPr>
          <w:rFonts w:cstheme="minorHAnsi"/>
          <w:color w:val="000000"/>
        </w:rPr>
        <w:t>This study will attain its aim by focusing on the following objectives:</w:t>
      </w:r>
    </w:p>
    <w:p w14:paraId="0DA13502" w14:textId="0E23772E" w:rsidR="0082276F" w:rsidRPr="00D63895" w:rsidRDefault="0082276F">
      <w:pPr>
        <w:pStyle w:val="ListParagraph"/>
        <w:numPr>
          <w:ilvl w:val="0"/>
          <w:numId w:val="28"/>
        </w:numPr>
        <w:autoSpaceDE w:val="0"/>
        <w:autoSpaceDN w:val="0"/>
        <w:adjustRightInd w:val="0"/>
        <w:spacing w:line="360" w:lineRule="auto"/>
        <w:jc w:val="both"/>
        <w:rPr>
          <w:rFonts w:cstheme="minorHAnsi"/>
          <w:color w:val="000000"/>
        </w:rPr>
      </w:pPr>
      <w:r w:rsidRPr="00D63895">
        <w:rPr>
          <w:rFonts w:cstheme="minorHAnsi"/>
          <w:color w:val="000000"/>
        </w:rPr>
        <w:t xml:space="preserve">To define and achieve from the existing body of research and </w:t>
      </w:r>
      <w:r>
        <w:rPr>
          <w:rFonts w:cstheme="minorHAnsi"/>
          <w:color w:val="000000"/>
        </w:rPr>
        <w:t xml:space="preserve">further </w:t>
      </w:r>
      <w:r w:rsidRPr="00D63895">
        <w:rPr>
          <w:rFonts w:cstheme="minorHAnsi"/>
          <w:color w:val="000000"/>
        </w:rPr>
        <w:t xml:space="preserve">expert consensus what constitutes off-the-shelf stability footwear designated by: </w:t>
      </w:r>
    </w:p>
    <w:p w14:paraId="7C7B51C2" w14:textId="77777777" w:rsidR="0082276F" w:rsidRPr="00D63895" w:rsidRDefault="0082276F" w:rsidP="009344E2">
      <w:pPr>
        <w:pStyle w:val="ListParagraph"/>
        <w:numPr>
          <w:ilvl w:val="1"/>
          <w:numId w:val="55"/>
        </w:numPr>
        <w:autoSpaceDE w:val="0"/>
        <w:autoSpaceDN w:val="0"/>
        <w:adjustRightInd w:val="0"/>
        <w:spacing w:line="360" w:lineRule="auto"/>
        <w:jc w:val="both"/>
        <w:rPr>
          <w:rFonts w:cstheme="minorHAnsi"/>
          <w:color w:val="000000"/>
        </w:rPr>
      </w:pPr>
      <w:r w:rsidRPr="00D63895">
        <w:rPr>
          <w:rFonts w:cstheme="minorHAnsi"/>
          <w:color w:val="000000"/>
        </w:rPr>
        <w:t xml:space="preserve">Terminology: Standard statement of what identifies it and its intended clinical role </w:t>
      </w:r>
    </w:p>
    <w:p w14:paraId="21FC7CFC" w14:textId="77777777" w:rsidR="0082276F" w:rsidRPr="00D63895" w:rsidRDefault="0082276F" w:rsidP="009344E2">
      <w:pPr>
        <w:pStyle w:val="ListParagraph"/>
        <w:numPr>
          <w:ilvl w:val="1"/>
          <w:numId w:val="55"/>
        </w:numPr>
        <w:autoSpaceDE w:val="0"/>
        <w:autoSpaceDN w:val="0"/>
        <w:adjustRightInd w:val="0"/>
        <w:spacing w:line="360" w:lineRule="auto"/>
        <w:jc w:val="both"/>
        <w:rPr>
          <w:rFonts w:cstheme="minorHAnsi"/>
          <w:color w:val="000000"/>
        </w:rPr>
      </w:pPr>
      <w:r w:rsidRPr="00D63895">
        <w:rPr>
          <w:rFonts w:cstheme="minorHAnsi"/>
          <w:color w:val="000000"/>
        </w:rPr>
        <w:t xml:space="preserve">Specifics of its design: Both structural and material characteristics. </w:t>
      </w:r>
    </w:p>
    <w:p w14:paraId="6E538C9C" w14:textId="77777777" w:rsidR="0082276F" w:rsidRDefault="0082276F" w:rsidP="009344E2">
      <w:pPr>
        <w:pStyle w:val="ListParagraph"/>
        <w:numPr>
          <w:ilvl w:val="1"/>
          <w:numId w:val="55"/>
        </w:numPr>
        <w:autoSpaceDE w:val="0"/>
        <w:autoSpaceDN w:val="0"/>
        <w:adjustRightInd w:val="0"/>
        <w:spacing w:line="360" w:lineRule="auto"/>
        <w:jc w:val="both"/>
        <w:rPr>
          <w:rFonts w:cstheme="minorHAnsi"/>
          <w:color w:val="000000"/>
        </w:rPr>
      </w:pPr>
      <w:r w:rsidRPr="00D63895">
        <w:rPr>
          <w:rFonts w:cstheme="minorHAnsi"/>
          <w:color w:val="000000"/>
        </w:rPr>
        <w:t>Its potential clinical effects.</w:t>
      </w:r>
    </w:p>
    <w:p w14:paraId="16463E4D" w14:textId="77777777" w:rsidR="0082276F" w:rsidRPr="007541FC" w:rsidRDefault="0082276F" w:rsidP="0082276F">
      <w:pPr>
        <w:pStyle w:val="ListParagraph"/>
        <w:autoSpaceDE w:val="0"/>
        <w:autoSpaceDN w:val="0"/>
        <w:adjustRightInd w:val="0"/>
        <w:spacing w:line="360" w:lineRule="auto"/>
        <w:ind w:left="1440"/>
        <w:jc w:val="both"/>
        <w:rPr>
          <w:rFonts w:cstheme="minorHAnsi"/>
          <w:color w:val="000000"/>
        </w:rPr>
      </w:pPr>
    </w:p>
    <w:p w14:paraId="1FD0CCBE" w14:textId="6264948F" w:rsidR="0082276F" w:rsidRDefault="0082276F">
      <w:pPr>
        <w:pStyle w:val="ListParagraph"/>
        <w:numPr>
          <w:ilvl w:val="0"/>
          <w:numId w:val="28"/>
        </w:numPr>
        <w:autoSpaceDE w:val="0"/>
        <w:autoSpaceDN w:val="0"/>
        <w:adjustRightInd w:val="0"/>
        <w:spacing w:line="360" w:lineRule="auto"/>
        <w:jc w:val="both"/>
        <w:rPr>
          <w:rFonts w:cstheme="minorHAnsi"/>
          <w:color w:val="000000"/>
        </w:rPr>
      </w:pPr>
      <w:r w:rsidRPr="00D63895">
        <w:rPr>
          <w:rFonts w:cstheme="minorHAnsi"/>
          <w:color w:val="000000"/>
        </w:rPr>
        <w:t xml:space="preserve">To establish expert consensus clinical protocols for the prescription of off-the-shelf stability footwear in children living with a mobility impairment. In terms of: </w:t>
      </w:r>
    </w:p>
    <w:p w14:paraId="284B546A" w14:textId="47A410E2" w:rsidR="0082276F" w:rsidRPr="00D63895" w:rsidRDefault="0082276F" w:rsidP="009344E2">
      <w:pPr>
        <w:pStyle w:val="ListParagraph"/>
        <w:numPr>
          <w:ilvl w:val="0"/>
          <w:numId w:val="56"/>
        </w:numPr>
        <w:autoSpaceDE w:val="0"/>
        <w:autoSpaceDN w:val="0"/>
        <w:adjustRightInd w:val="0"/>
        <w:spacing w:line="360" w:lineRule="auto"/>
        <w:jc w:val="both"/>
        <w:rPr>
          <w:rFonts w:cstheme="minorHAnsi"/>
          <w:color w:val="000000"/>
        </w:rPr>
      </w:pPr>
      <w:r w:rsidRPr="00D63895">
        <w:rPr>
          <w:rFonts w:cstheme="minorHAnsi"/>
          <w:color w:val="000000"/>
        </w:rPr>
        <w:t xml:space="preserve">The specific type of mobility impairment </w:t>
      </w:r>
    </w:p>
    <w:p w14:paraId="6CF2339B" w14:textId="77777777" w:rsidR="0082276F" w:rsidRPr="00D63895" w:rsidRDefault="0082276F" w:rsidP="009344E2">
      <w:pPr>
        <w:pStyle w:val="ListParagraph"/>
        <w:numPr>
          <w:ilvl w:val="0"/>
          <w:numId w:val="56"/>
        </w:numPr>
        <w:autoSpaceDE w:val="0"/>
        <w:autoSpaceDN w:val="0"/>
        <w:adjustRightInd w:val="0"/>
        <w:spacing w:line="360" w:lineRule="auto"/>
        <w:jc w:val="both"/>
        <w:rPr>
          <w:rFonts w:cstheme="minorHAnsi"/>
          <w:color w:val="000000"/>
        </w:rPr>
      </w:pPr>
      <w:r w:rsidRPr="00D63895">
        <w:rPr>
          <w:rFonts w:cstheme="minorHAnsi"/>
          <w:color w:val="000000"/>
        </w:rPr>
        <w:t xml:space="preserve">The grade of the mobility impairment </w:t>
      </w:r>
    </w:p>
    <w:p w14:paraId="22B2BDFE" w14:textId="77777777" w:rsidR="0082276F" w:rsidRDefault="0082276F" w:rsidP="009344E2">
      <w:pPr>
        <w:pStyle w:val="ListParagraph"/>
        <w:numPr>
          <w:ilvl w:val="0"/>
          <w:numId w:val="56"/>
        </w:numPr>
        <w:autoSpaceDE w:val="0"/>
        <w:autoSpaceDN w:val="0"/>
        <w:adjustRightInd w:val="0"/>
        <w:spacing w:line="360" w:lineRule="auto"/>
        <w:jc w:val="both"/>
        <w:rPr>
          <w:rFonts w:cstheme="minorHAnsi"/>
          <w:color w:val="000000"/>
        </w:rPr>
      </w:pPr>
      <w:r w:rsidRPr="00D63895">
        <w:rPr>
          <w:rFonts w:cstheme="minorHAnsi"/>
          <w:color w:val="000000"/>
        </w:rPr>
        <w:t xml:space="preserve">The proposed outcomes of treatment </w:t>
      </w:r>
    </w:p>
    <w:p w14:paraId="3E2F7657" w14:textId="77777777" w:rsidR="0082276F" w:rsidRPr="007541FC" w:rsidRDefault="0082276F" w:rsidP="0082276F">
      <w:pPr>
        <w:pStyle w:val="ListParagraph"/>
        <w:autoSpaceDE w:val="0"/>
        <w:autoSpaceDN w:val="0"/>
        <w:adjustRightInd w:val="0"/>
        <w:spacing w:line="360" w:lineRule="auto"/>
        <w:ind w:left="1440"/>
        <w:jc w:val="both"/>
        <w:rPr>
          <w:rFonts w:cstheme="minorHAnsi"/>
          <w:color w:val="000000"/>
        </w:rPr>
      </w:pPr>
    </w:p>
    <w:p w14:paraId="3DDBC2DE" w14:textId="3AC0110B" w:rsidR="0082276F" w:rsidRPr="00057154" w:rsidRDefault="0082276F">
      <w:pPr>
        <w:pStyle w:val="ListParagraph"/>
        <w:numPr>
          <w:ilvl w:val="0"/>
          <w:numId w:val="28"/>
        </w:numPr>
        <w:autoSpaceDE w:val="0"/>
        <w:autoSpaceDN w:val="0"/>
        <w:adjustRightInd w:val="0"/>
        <w:spacing w:line="360" w:lineRule="auto"/>
        <w:jc w:val="both"/>
        <w:rPr>
          <w:rFonts w:cstheme="minorHAnsi"/>
          <w:color w:val="000000"/>
        </w:rPr>
      </w:pPr>
      <w:r w:rsidRPr="00057154">
        <w:rPr>
          <w:rFonts w:cstheme="minorHAnsi"/>
          <w:color w:val="000000"/>
        </w:rPr>
        <w:t xml:space="preserve">Design and validate methodology to mechanically test the salient expert consensus design characteristics of </w:t>
      </w:r>
      <w:r w:rsidR="00AA03CC">
        <w:rPr>
          <w:rFonts w:cstheme="minorHAnsi"/>
          <w:color w:val="000000"/>
        </w:rPr>
        <w:t>off-the-shelf stability footwear</w:t>
      </w:r>
      <w:r w:rsidRPr="00057154">
        <w:rPr>
          <w:rFonts w:cstheme="minorHAnsi"/>
          <w:color w:val="000000"/>
        </w:rPr>
        <w:t xml:space="preserve"> to inform on their effects on </w:t>
      </w:r>
      <w:r>
        <w:rPr>
          <w:rFonts w:cstheme="minorHAnsi"/>
          <w:color w:val="000000"/>
        </w:rPr>
        <w:t xml:space="preserve">the </w:t>
      </w:r>
      <w:r w:rsidRPr="00057154">
        <w:rPr>
          <w:rFonts w:cstheme="minorHAnsi"/>
          <w:color w:val="000000"/>
        </w:rPr>
        <w:t>stiffness of the footwear.</w:t>
      </w:r>
    </w:p>
    <w:p w14:paraId="32CFA1A1" w14:textId="755A9468" w:rsidR="0082276F" w:rsidRPr="00D63895" w:rsidRDefault="0082276F" w:rsidP="009344E2">
      <w:pPr>
        <w:pStyle w:val="ListParagraph"/>
        <w:numPr>
          <w:ilvl w:val="1"/>
          <w:numId w:val="53"/>
        </w:numPr>
        <w:spacing w:line="360" w:lineRule="auto"/>
        <w:jc w:val="both"/>
        <w:rPr>
          <w:rFonts w:cstheme="minorHAnsi"/>
        </w:rPr>
      </w:pPr>
      <w:r>
        <w:rPr>
          <w:rFonts w:cstheme="minorHAnsi"/>
          <w:color w:val="000000"/>
        </w:rPr>
        <w:t xml:space="preserve">Provide a valid and consistent laboratory protocol to mechanically test the expert consensus design characteristics of </w:t>
      </w:r>
      <w:r w:rsidR="00AA03CC">
        <w:rPr>
          <w:rFonts w:cstheme="minorHAnsi"/>
          <w:color w:val="000000"/>
        </w:rPr>
        <w:t>off-the-shelf stability footwear</w:t>
      </w:r>
      <w:r>
        <w:rPr>
          <w:rFonts w:cstheme="minorHAnsi"/>
          <w:color w:val="000000"/>
        </w:rPr>
        <w:t xml:space="preserve"> in situ of the shoe</w:t>
      </w:r>
    </w:p>
    <w:p w14:paraId="6278754D" w14:textId="77777777" w:rsidR="0082276F" w:rsidRPr="00D63895" w:rsidRDefault="0082276F" w:rsidP="009344E2">
      <w:pPr>
        <w:pStyle w:val="ListParagraph"/>
        <w:numPr>
          <w:ilvl w:val="1"/>
          <w:numId w:val="53"/>
        </w:numPr>
        <w:spacing w:line="360" w:lineRule="auto"/>
        <w:jc w:val="both"/>
        <w:rPr>
          <w:rFonts w:cstheme="minorHAnsi"/>
        </w:rPr>
      </w:pPr>
      <w:r w:rsidRPr="00D63895">
        <w:rPr>
          <w:rFonts w:cstheme="minorHAnsi"/>
          <w:color w:val="000000"/>
        </w:rPr>
        <w:lastRenderedPageBreak/>
        <w:t xml:space="preserve">Quantify the effects the suggested expert design characteristics have on enhancing the stability properties of this footwear </w:t>
      </w:r>
    </w:p>
    <w:p w14:paraId="423906AE" w14:textId="77777777" w:rsidR="0082276F" w:rsidRPr="00D63895" w:rsidRDefault="0082276F" w:rsidP="009344E2">
      <w:pPr>
        <w:pStyle w:val="ListParagraph"/>
        <w:numPr>
          <w:ilvl w:val="1"/>
          <w:numId w:val="53"/>
        </w:numPr>
        <w:spacing w:line="360" w:lineRule="auto"/>
        <w:jc w:val="both"/>
        <w:rPr>
          <w:rFonts w:cstheme="minorHAnsi"/>
        </w:rPr>
      </w:pPr>
      <w:r w:rsidRPr="00D63895">
        <w:rPr>
          <w:rFonts w:cstheme="minorHAnsi"/>
        </w:rPr>
        <w:t>Identify the design characteristics likely to influence stability.</w:t>
      </w:r>
    </w:p>
    <w:p w14:paraId="20C216C8" w14:textId="2EFC4993" w:rsidR="0082276F" w:rsidRPr="00D63895" w:rsidRDefault="0082276F" w:rsidP="009344E2">
      <w:pPr>
        <w:pStyle w:val="ListParagraph"/>
        <w:numPr>
          <w:ilvl w:val="1"/>
          <w:numId w:val="53"/>
        </w:numPr>
        <w:spacing w:line="360" w:lineRule="auto"/>
        <w:jc w:val="both"/>
        <w:rPr>
          <w:rFonts w:cstheme="minorHAnsi"/>
        </w:rPr>
      </w:pPr>
      <w:r w:rsidRPr="00D63895">
        <w:rPr>
          <w:rFonts w:cstheme="minorHAnsi"/>
        </w:rPr>
        <w:t xml:space="preserve">Provide preliminary objective evidence of how </w:t>
      </w:r>
      <w:r w:rsidR="00AA03CC">
        <w:rPr>
          <w:rFonts w:cstheme="minorHAnsi"/>
          <w:color w:val="000000"/>
        </w:rPr>
        <w:t>off-the-shelf stability footwear</w:t>
      </w:r>
      <w:r w:rsidRPr="00D63895">
        <w:rPr>
          <w:rFonts w:cstheme="minorHAnsi"/>
        </w:rPr>
        <w:t xml:space="preserve"> will act as an intervention </w:t>
      </w:r>
    </w:p>
    <w:p w14:paraId="50F0BAC4" w14:textId="77777777" w:rsidR="0082276F" w:rsidRPr="00D63895" w:rsidRDefault="0082276F" w:rsidP="0082276F">
      <w:pPr>
        <w:pStyle w:val="ListParagraph"/>
        <w:spacing w:line="360" w:lineRule="auto"/>
        <w:ind w:left="1440"/>
        <w:jc w:val="both"/>
        <w:rPr>
          <w:rFonts w:cstheme="minorHAnsi"/>
        </w:rPr>
      </w:pPr>
    </w:p>
    <w:p w14:paraId="05CD38F0" w14:textId="39E7B4C3" w:rsidR="00394425" w:rsidRDefault="0082276F" w:rsidP="00394425">
      <w:pPr>
        <w:pStyle w:val="ListParagraph"/>
        <w:numPr>
          <w:ilvl w:val="0"/>
          <w:numId w:val="28"/>
        </w:numPr>
        <w:spacing w:line="360" w:lineRule="auto"/>
        <w:jc w:val="both"/>
        <w:rPr>
          <w:rFonts w:cstheme="minorHAnsi"/>
        </w:rPr>
      </w:pPr>
      <w:r w:rsidRPr="00D63895">
        <w:rPr>
          <w:rFonts w:cstheme="minorHAnsi"/>
        </w:rPr>
        <w:t xml:space="preserve">Design a screening </w:t>
      </w:r>
      <w:r w:rsidR="00FA141A">
        <w:rPr>
          <w:rFonts w:cstheme="minorHAnsi"/>
        </w:rPr>
        <w:t>tool</w:t>
      </w:r>
      <w:r w:rsidR="00FA141A" w:rsidRPr="00D63895">
        <w:rPr>
          <w:rFonts w:cstheme="minorHAnsi"/>
        </w:rPr>
        <w:t xml:space="preserve"> </w:t>
      </w:r>
      <w:r w:rsidRPr="00D63895">
        <w:rPr>
          <w:rFonts w:cstheme="minorHAnsi"/>
        </w:rPr>
        <w:t xml:space="preserve">to practically assess and identify </w:t>
      </w:r>
      <w:r>
        <w:rPr>
          <w:rFonts w:cstheme="minorHAnsi"/>
        </w:rPr>
        <w:t xml:space="preserve">the salient design characteristics of </w:t>
      </w:r>
      <w:r w:rsidRPr="00D63895">
        <w:rPr>
          <w:rFonts w:cstheme="minorHAnsi"/>
        </w:rPr>
        <w:t>off-the-shelf stability footwear</w:t>
      </w:r>
      <w:r w:rsidR="00960375">
        <w:rPr>
          <w:rFonts w:cstheme="minorHAnsi"/>
        </w:rPr>
        <w:t>:</w:t>
      </w:r>
    </w:p>
    <w:p w14:paraId="4AD30F4C" w14:textId="73C5C96C" w:rsidR="0082276F" w:rsidRPr="004209BE" w:rsidRDefault="0082276F" w:rsidP="009344E2">
      <w:pPr>
        <w:pStyle w:val="ListParagraph"/>
        <w:numPr>
          <w:ilvl w:val="0"/>
          <w:numId w:val="58"/>
        </w:numPr>
        <w:spacing w:line="360" w:lineRule="auto"/>
        <w:jc w:val="both"/>
        <w:rPr>
          <w:rFonts w:cstheme="minorHAnsi"/>
        </w:rPr>
      </w:pPr>
      <w:r w:rsidRPr="00D63895">
        <w:rPr>
          <w:rFonts w:cstheme="minorHAnsi"/>
        </w:rPr>
        <w:t xml:space="preserve">Provide a simple </w:t>
      </w:r>
      <w:r w:rsidRPr="004209BE">
        <w:rPr>
          <w:rFonts w:cstheme="minorHAnsi"/>
        </w:rPr>
        <w:t xml:space="preserve">checklist of the validated design characteristics of off-the-shelf stability footwear established from objectives I and III to be readily used by clinicians, researchers, and footwear manufacturers. </w:t>
      </w:r>
    </w:p>
    <w:p w14:paraId="1DFEAB48" w14:textId="541784A2" w:rsidR="0082276F" w:rsidRPr="004209BE" w:rsidRDefault="0082276F" w:rsidP="009344E2">
      <w:pPr>
        <w:pStyle w:val="ListParagraph"/>
        <w:numPr>
          <w:ilvl w:val="0"/>
          <w:numId w:val="58"/>
        </w:numPr>
        <w:spacing w:line="360" w:lineRule="auto"/>
        <w:jc w:val="both"/>
        <w:rPr>
          <w:rFonts w:cstheme="minorHAnsi"/>
        </w:rPr>
      </w:pPr>
      <w:r w:rsidRPr="004209BE">
        <w:rPr>
          <w:rFonts w:cstheme="minorHAnsi"/>
        </w:rPr>
        <w:t>Pilot the tool for consistency and reliability</w:t>
      </w:r>
      <w:r w:rsidR="00FA141A" w:rsidRPr="004209BE">
        <w:rPr>
          <w:rFonts w:cstheme="minorHAnsi"/>
        </w:rPr>
        <w:t>.</w:t>
      </w:r>
      <w:r w:rsidRPr="004209BE">
        <w:rPr>
          <w:rFonts w:cstheme="minorHAnsi"/>
        </w:rPr>
        <w:t xml:space="preserve"> </w:t>
      </w:r>
    </w:p>
    <w:p w14:paraId="4DFDA65F" w14:textId="77777777" w:rsidR="0082276F" w:rsidRPr="002F232E" w:rsidRDefault="0082276F" w:rsidP="0082276F">
      <w:pPr>
        <w:pStyle w:val="ListParagraph"/>
        <w:spacing w:line="360" w:lineRule="auto"/>
        <w:ind w:left="1440"/>
        <w:jc w:val="both"/>
        <w:rPr>
          <w:rFonts w:cstheme="minorHAnsi"/>
        </w:rPr>
      </w:pPr>
    </w:p>
    <w:p w14:paraId="16E473B7" w14:textId="77777777" w:rsidR="0082276F" w:rsidRDefault="0082276F">
      <w:pPr>
        <w:pStyle w:val="Heading2"/>
        <w:numPr>
          <w:ilvl w:val="1"/>
          <w:numId w:val="29"/>
        </w:numPr>
        <w:tabs>
          <w:tab w:val="num" w:pos="360"/>
        </w:tabs>
        <w:spacing w:line="360" w:lineRule="auto"/>
        <w:ind w:left="0" w:firstLine="0"/>
        <w:rPr>
          <w:rFonts w:asciiTheme="minorHAnsi" w:hAnsiTheme="minorHAnsi" w:cstheme="minorHAnsi"/>
        </w:rPr>
      </w:pPr>
      <w:bookmarkStart w:id="21" w:name="_Toc156403420"/>
      <w:r w:rsidRPr="001D6307">
        <w:rPr>
          <w:rFonts w:asciiTheme="minorHAnsi" w:hAnsiTheme="minorHAnsi" w:cstheme="minorHAnsi"/>
        </w:rPr>
        <w:t>Scope and Boundaries</w:t>
      </w:r>
      <w:bookmarkEnd w:id="21"/>
    </w:p>
    <w:p w14:paraId="44C61DAA" w14:textId="77777777" w:rsidR="0003113A" w:rsidRPr="0003113A" w:rsidRDefault="0003113A" w:rsidP="009344E2"/>
    <w:p w14:paraId="1B23816B" w14:textId="09CA9B01" w:rsidR="007911C9" w:rsidRDefault="007911C9" w:rsidP="0082276F">
      <w:pPr>
        <w:spacing w:line="360" w:lineRule="auto"/>
        <w:jc w:val="both"/>
        <w:rPr>
          <w:rFonts w:cstheme="minorHAnsi"/>
        </w:rPr>
      </w:pPr>
      <w:r w:rsidRPr="007911C9">
        <w:rPr>
          <w:rFonts w:cstheme="minorHAnsi"/>
        </w:rPr>
        <w:t>The study will concentrate on the terminology and design features of children's off-the-shelf stability footwear, including clinical criteria for paediatric patients up to 18 years old (with no lower age limit other than the onset of walking). However, the proposed research will not conduct any biomechanical or in-vivo investigation into the effects of these footwear on children</w:t>
      </w:r>
      <w:r>
        <w:rPr>
          <w:rFonts w:cstheme="minorHAnsi"/>
        </w:rPr>
        <w:t>.</w:t>
      </w:r>
    </w:p>
    <w:p w14:paraId="2C36E8D2" w14:textId="66739380" w:rsidR="0082276F" w:rsidRDefault="0082276F" w:rsidP="008221EF">
      <w:pPr>
        <w:spacing w:line="360" w:lineRule="auto"/>
        <w:jc w:val="both"/>
        <w:rPr>
          <w:rFonts w:cstheme="minorHAnsi"/>
          <w:noProof/>
        </w:rPr>
      </w:pPr>
    </w:p>
    <w:p w14:paraId="731EBB9D" w14:textId="77777777" w:rsidR="00DC612A" w:rsidRDefault="00DC612A">
      <w:pPr>
        <w:pStyle w:val="Heading2"/>
        <w:numPr>
          <w:ilvl w:val="1"/>
          <w:numId w:val="29"/>
        </w:numPr>
        <w:tabs>
          <w:tab w:val="num" w:pos="360"/>
        </w:tabs>
        <w:spacing w:line="360" w:lineRule="auto"/>
        <w:ind w:left="0" w:firstLine="0"/>
        <w:rPr>
          <w:rFonts w:asciiTheme="minorHAnsi" w:hAnsiTheme="minorHAnsi" w:cstheme="minorHAnsi"/>
        </w:rPr>
      </w:pPr>
      <w:bookmarkStart w:id="22" w:name="_Toc141735348"/>
      <w:bookmarkStart w:id="23" w:name="_Toc156403421"/>
      <w:r w:rsidRPr="009344E2">
        <w:rPr>
          <w:rFonts w:asciiTheme="minorHAnsi" w:hAnsiTheme="minorHAnsi" w:cstheme="minorHAnsi"/>
        </w:rPr>
        <w:t>Framework</w:t>
      </w:r>
      <w:bookmarkEnd w:id="22"/>
      <w:bookmarkEnd w:id="23"/>
    </w:p>
    <w:p w14:paraId="7F76BE70" w14:textId="77777777" w:rsidR="0003113A" w:rsidRPr="009344E2" w:rsidRDefault="0003113A" w:rsidP="009344E2"/>
    <w:p w14:paraId="7D107D0D" w14:textId="5DF12720" w:rsidR="00DC612A" w:rsidRPr="009344E2" w:rsidRDefault="00DC612A" w:rsidP="00DC612A">
      <w:pPr>
        <w:spacing w:line="480" w:lineRule="auto"/>
        <w:jc w:val="both"/>
        <w:rPr>
          <w:rFonts w:cstheme="minorHAnsi"/>
        </w:rPr>
      </w:pPr>
      <w:r w:rsidRPr="00D064C4">
        <w:rPr>
          <w:rFonts w:cstheme="minorHAnsi"/>
        </w:rPr>
        <w:t xml:space="preserve">A mixed methodology research design was used to allow the gaps in knowledge concerning off-the-shelf stability footwear to be filled. </w:t>
      </w:r>
      <w:r w:rsidRPr="009344E2">
        <w:rPr>
          <w:rFonts w:cstheme="minorHAnsi"/>
        </w:rPr>
        <w:t xml:space="preserve">Before embarking on mixed method </w:t>
      </w:r>
      <w:r w:rsidRPr="009344E2">
        <w:rPr>
          <w:rFonts w:cstheme="minorHAnsi"/>
          <w:noProof/>
        </w:rPr>
        <w:t xml:space="preserve">research </w:t>
      </w:r>
      <w:r w:rsidRPr="009344E2">
        <w:rPr>
          <w:rFonts w:cstheme="minorHAnsi"/>
        </w:rPr>
        <w:t xml:space="preserve">Tariq and Woodman </w:t>
      </w:r>
      <w:r w:rsidRPr="009344E2">
        <w:rPr>
          <w:rFonts w:cstheme="minorHAnsi"/>
        </w:rPr>
        <w:fldChar w:fldCharType="begin" w:fldLock="1"/>
      </w:r>
      <w:r w:rsidR="00D471C6" w:rsidRPr="009344E2">
        <w:rPr>
          <w:rFonts w:cstheme="minorHAnsi"/>
        </w:rPr>
        <w:instrText>ADDIN CSL_CITATION {"citationItems":[{"id":"ITEM-1","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1","issue":"6","issued":{"date-parts":[["2013","6"]]},"page":"2042533313479197","publisher":"Royal Society of Medicine Press","title":"Using mixed methods in health research.","type":"article-journal","volume":"4"},"uris":["http://www.mendeley.com/documents/?uuid=0de711e9-7315-3e13-aa2e-77050d83156d"]}],"mendeley":{"formattedCitation":"(Tariq &amp; Woodman, 2013)","manualFormatting":"(2013)","plainTextFormattedCitation":"(Tariq &amp; Woodman, 2013)","previouslyFormattedCitation":"(Tariq &amp; Woodman, 2013)"},"properties":{"noteIndex":0},"schema":"https://github.com/citation-style-language/schema/raw/master/csl-citation.json"}</w:instrText>
      </w:r>
      <w:r w:rsidRPr="009344E2">
        <w:rPr>
          <w:rFonts w:cstheme="minorHAnsi"/>
        </w:rPr>
        <w:fldChar w:fldCharType="separate"/>
      </w:r>
      <w:r w:rsidRPr="009344E2">
        <w:rPr>
          <w:rFonts w:cstheme="minorHAnsi"/>
          <w:noProof/>
        </w:rPr>
        <w:t>(2013)</w:t>
      </w:r>
      <w:r w:rsidRPr="009344E2">
        <w:rPr>
          <w:rFonts w:cstheme="minorHAnsi"/>
        </w:rPr>
        <w:fldChar w:fldCharType="end"/>
      </w:r>
      <w:r w:rsidRPr="009344E2">
        <w:rPr>
          <w:rFonts w:cstheme="minorHAnsi"/>
          <w:noProof/>
        </w:rPr>
        <w:t xml:space="preserve"> highlight </w:t>
      </w:r>
      <w:r w:rsidRPr="009344E2">
        <w:rPr>
          <w:rFonts w:cstheme="minorHAnsi"/>
        </w:rPr>
        <w:t xml:space="preserve">it is important to consider </w:t>
      </w:r>
    </w:p>
    <w:p w14:paraId="7C9A6836" w14:textId="77777777" w:rsidR="00DC612A" w:rsidRPr="009344E2" w:rsidRDefault="00DC612A">
      <w:pPr>
        <w:pStyle w:val="ListParagraph"/>
        <w:numPr>
          <w:ilvl w:val="0"/>
          <w:numId w:val="38"/>
        </w:numPr>
        <w:spacing w:line="480" w:lineRule="auto"/>
        <w:jc w:val="both"/>
        <w:rPr>
          <w:rFonts w:cstheme="minorHAnsi"/>
        </w:rPr>
      </w:pPr>
      <w:r w:rsidRPr="009344E2">
        <w:rPr>
          <w:rFonts w:cstheme="minorHAnsi"/>
        </w:rPr>
        <w:t xml:space="preserve">The methods used </w:t>
      </w:r>
    </w:p>
    <w:p w14:paraId="4A9CCFA2" w14:textId="77777777" w:rsidR="00DC612A" w:rsidRPr="009344E2" w:rsidRDefault="00DC612A">
      <w:pPr>
        <w:pStyle w:val="ListParagraph"/>
        <w:numPr>
          <w:ilvl w:val="0"/>
          <w:numId w:val="38"/>
        </w:numPr>
        <w:spacing w:line="480" w:lineRule="auto"/>
        <w:jc w:val="both"/>
        <w:rPr>
          <w:rFonts w:cstheme="minorHAnsi"/>
        </w:rPr>
      </w:pPr>
      <w:r w:rsidRPr="009344E2">
        <w:rPr>
          <w:rFonts w:cstheme="minorHAnsi"/>
        </w:rPr>
        <w:t>The priority of the methods</w:t>
      </w:r>
    </w:p>
    <w:p w14:paraId="7CD668F8" w14:textId="77777777" w:rsidR="00DC612A" w:rsidRPr="009344E2" w:rsidRDefault="00DC612A">
      <w:pPr>
        <w:pStyle w:val="ListParagraph"/>
        <w:numPr>
          <w:ilvl w:val="0"/>
          <w:numId w:val="38"/>
        </w:numPr>
        <w:spacing w:line="480" w:lineRule="auto"/>
        <w:jc w:val="both"/>
        <w:rPr>
          <w:rFonts w:cstheme="minorHAnsi"/>
        </w:rPr>
      </w:pPr>
      <w:r w:rsidRPr="009344E2">
        <w:rPr>
          <w:rFonts w:cstheme="minorHAnsi"/>
        </w:rPr>
        <w:t xml:space="preserve">The Sequence in which the methods are to be used </w:t>
      </w:r>
    </w:p>
    <w:p w14:paraId="7D54E003" w14:textId="6E47636F" w:rsidR="009708E0" w:rsidRPr="009344E2" w:rsidRDefault="00DC612A" w:rsidP="001B6E2A">
      <w:pPr>
        <w:spacing w:line="360" w:lineRule="auto"/>
        <w:jc w:val="both"/>
        <w:rPr>
          <w:rFonts w:cstheme="minorHAnsi"/>
        </w:rPr>
      </w:pPr>
      <w:r w:rsidRPr="00FD5D60">
        <w:rPr>
          <w:rFonts w:cstheme="minorHAnsi"/>
        </w:rPr>
        <w:lastRenderedPageBreak/>
        <w:t xml:space="preserve">The work </w:t>
      </w:r>
      <w:r>
        <w:rPr>
          <w:rFonts w:cstheme="minorHAnsi"/>
        </w:rPr>
        <w:t>used</w:t>
      </w:r>
      <w:r w:rsidRPr="00FD5D60">
        <w:rPr>
          <w:rFonts w:cstheme="minorHAnsi"/>
        </w:rPr>
        <w:t xml:space="preserve"> </w:t>
      </w:r>
      <w:r>
        <w:rPr>
          <w:rFonts w:cstheme="minorHAnsi"/>
        </w:rPr>
        <w:t xml:space="preserve">a </w:t>
      </w:r>
      <w:r w:rsidRPr="00FD5D60">
        <w:rPr>
          <w:rFonts w:cstheme="minorHAnsi"/>
        </w:rPr>
        <w:t>staged mixed-method research design</w:t>
      </w:r>
      <w:r>
        <w:rPr>
          <w:rFonts w:cstheme="minorHAnsi"/>
        </w:rPr>
        <w:t>,</w:t>
      </w:r>
      <w:r w:rsidRPr="00FD5D60">
        <w:rPr>
          <w:rFonts w:cstheme="minorHAnsi"/>
        </w:rPr>
        <w:t xml:space="preserve"> using quantitative and qualitative methods across a series of studies</w:t>
      </w:r>
      <w:r>
        <w:rPr>
          <w:rFonts w:cstheme="minorHAnsi"/>
        </w:rPr>
        <w:t xml:space="preserve"> (see </w:t>
      </w:r>
      <w:r w:rsidRPr="00D064C4">
        <w:rPr>
          <w:rFonts w:cstheme="minorHAnsi"/>
        </w:rPr>
        <w:fldChar w:fldCharType="begin"/>
      </w:r>
      <w:r w:rsidRPr="00D064C4">
        <w:rPr>
          <w:rFonts w:cstheme="minorHAnsi"/>
        </w:rPr>
        <w:instrText xml:space="preserve"> REF _Ref141743104 \h </w:instrText>
      </w:r>
      <w:r w:rsidR="00D064C4" w:rsidRPr="00D064C4">
        <w:rPr>
          <w:rFonts w:cstheme="minorHAnsi"/>
        </w:rPr>
        <w:instrText xml:space="preserve"> \* MERGEFORMAT </w:instrText>
      </w:r>
      <w:r w:rsidRPr="00D064C4">
        <w:rPr>
          <w:rFonts w:cstheme="minorHAnsi"/>
        </w:rPr>
      </w:r>
      <w:r w:rsidRPr="00D064C4">
        <w:rPr>
          <w:rFonts w:cstheme="minorHAnsi"/>
        </w:rPr>
        <w:fldChar w:fldCharType="separate"/>
      </w:r>
      <w:r w:rsidRPr="00D064C4">
        <w:rPr>
          <w:rFonts w:cstheme="minorHAnsi"/>
        </w:rPr>
        <w:t xml:space="preserve">Figure </w:t>
      </w:r>
      <w:r w:rsidRPr="00D064C4">
        <w:rPr>
          <w:rFonts w:cstheme="minorHAnsi"/>
          <w:noProof/>
        </w:rPr>
        <w:t>1</w:t>
      </w:r>
      <w:r w:rsidRPr="00D064C4">
        <w:rPr>
          <w:rFonts w:cstheme="minorHAnsi"/>
        </w:rPr>
        <w:noBreakHyphen/>
      </w:r>
      <w:r w:rsidRPr="00D064C4">
        <w:rPr>
          <w:rFonts w:cstheme="minorHAnsi"/>
          <w:noProof/>
        </w:rPr>
        <w:t>3</w:t>
      </w:r>
      <w:r w:rsidRPr="00D064C4">
        <w:rPr>
          <w:rFonts w:cstheme="minorHAnsi"/>
        </w:rPr>
        <w:fldChar w:fldCharType="end"/>
      </w:r>
      <w:r>
        <w:rPr>
          <w:rFonts w:cstheme="minorHAnsi"/>
        </w:rPr>
        <w:t>)</w:t>
      </w:r>
    </w:p>
    <w:p w14:paraId="39FD83D9" w14:textId="4DB7FC0A" w:rsidR="00186EB2" w:rsidRDefault="00186EB2" w:rsidP="00DC612A">
      <w:pPr>
        <w:rPr>
          <w:rFonts w:cstheme="minorHAnsi"/>
        </w:rPr>
      </w:pPr>
    </w:p>
    <w:p w14:paraId="0A80B727" w14:textId="63C99742" w:rsidR="00DC612A" w:rsidRDefault="00186EB2" w:rsidP="00DC612A">
      <w:pPr>
        <w:rPr>
          <w:rFonts w:cstheme="minorHAnsi"/>
        </w:rPr>
      </w:pPr>
      <w:r>
        <w:rPr>
          <w:rFonts w:cstheme="minorHAnsi"/>
          <w:noProof/>
        </w:rPr>
        <mc:AlternateContent>
          <mc:Choice Requires="wpg">
            <w:drawing>
              <wp:anchor distT="0" distB="0" distL="114300" distR="114300" simplePos="0" relativeHeight="251658282" behindDoc="0" locked="0" layoutInCell="1" allowOverlap="1" wp14:anchorId="04F130DE" wp14:editId="3616F0FB">
                <wp:simplePos x="0" y="0"/>
                <wp:positionH relativeFrom="column">
                  <wp:posOffset>0</wp:posOffset>
                </wp:positionH>
                <wp:positionV relativeFrom="paragraph">
                  <wp:posOffset>138897</wp:posOffset>
                </wp:positionV>
                <wp:extent cx="5397500" cy="8110330"/>
                <wp:effectExtent l="0" t="0" r="12700" b="17780"/>
                <wp:wrapNone/>
                <wp:docPr id="1899556590" name="Group 1899556590"/>
                <wp:cNvGraphicFramePr/>
                <a:graphic xmlns:a="http://schemas.openxmlformats.org/drawingml/2006/main">
                  <a:graphicData uri="http://schemas.microsoft.com/office/word/2010/wordprocessingGroup">
                    <wpg:wgp>
                      <wpg:cNvGrpSpPr/>
                      <wpg:grpSpPr>
                        <a:xfrm>
                          <a:off x="0" y="0"/>
                          <a:ext cx="5397500" cy="8110330"/>
                          <a:chOff x="0" y="0"/>
                          <a:chExt cx="5397500" cy="7493000"/>
                        </a:xfrm>
                      </wpg:grpSpPr>
                      <wps:wsp>
                        <wps:cNvPr id="1835330997" name="Rectangle 2"/>
                        <wps:cNvSpPr/>
                        <wps:spPr>
                          <a:xfrm>
                            <a:off x="0" y="0"/>
                            <a:ext cx="5397500" cy="7493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wps:wsp>
                        <wps:cNvPr id="471171484" name="Text Box 3"/>
                        <wps:cNvSpPr txBox="1"/>
                        <wps:spPr>
                          <a:xfrm>
                            <a:off x="1663700" y="190500"/>
                            <a:ext cx="1752600" cy="304800"/>
                          </a:xfrm>
                          <a:prstGeom prst="rect">
                            <a:avLst/>
                          </a:prstGeom>
                          <a:solidFill>
                            <a:schemeClr val="lt1"/>
                          </a:solidFill>
                          <a:ln w="6350">
                            <a:solidFill>
                              <a:prstClr val="black"/>
                            </a:solidFill>
                          </a:ln>
                        </wps:spPr>
                        <wps:txbx>
                          <w:txbxContent>
                            <w:p w14:paraId="71F28F50" w14:textId="77777777" w:rsidR="00DC612A" w:rsidRDefault="00DC612A" w:rsidP="00DC612A">
                              <w:pPr>
                                <w:jc w:val="center"/>
                              </w:pPr>
                              <w:r>
                                <w:t>Stag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6495736" name="Text Box 4"/>
                        <wps:cNvSpPr txBox="1"/>
                        <wps:spPr>
                          <a:xfrm>
                            <a:off x="1739900" y="2209800"/>
                            <a:ext cx="1752600" cy="302400"/>
                          </a:xfrm>
                          <a:prstGeom prst="rect">
                            <a:avLst/>
                          </a:prstGeom>
                          <a:solidFill>
                            <a:schemeClr val="lt1"/>
                          </a:solidFill>
                          <a:ln w="6350">
                            <a:solidFill>
                              <a:prstClr val="black"/>
                            </a:solidFill>
                          </a:ln>
                        </wps:spPr>
                        <wps:txbx>
                          <w:txbxContent>
                            <w:p w14:paraId="6595C8D3" w14:textId="77777777" w:rsidR="00DC612A" w:rsidRDefault="00DC612A" w:rsidP="00DC612A">
                              <w:pPr>
                                <w:jc w:val="center"/>
                              </w:pPr>
                              <w:r>
                                <w:t>Stag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7904450" name="Text Box 5"/>
                        <wps:cNvSpPr txBox="1"/>
                        <wps:spPr>
                          <a:xfrm>
                            <a:off x="1739900" y="3670300"/>
                            <a:ext cx="1752600" cy="304800"/>
                          </a:xfrm>
                          <a:prstGeom prst="rect">
                            <a:avLst/>
                          </a:prstGeom>
                          <a:solidFill>
                            <a:schemeClr val="lt1"/>
                          </a:solidFill>
                          <a:ln w="6350">
                            <a:solidFill>
                              <a:prstClr val="black"/>
                            </a:solidFill>
                          </a:ln>
                        </wps:spPr>
                        <wps:txbx>
                          <w:txbxContent>
                            <w:p w14:paraId="250B6B62" w14:textId="77777777" w:rsidR="00DC612A" w:rsidRDefault="00DC612A" w:rsidP="00DC612A">
                              <w:pPr>
                                <w:jc w:val="center"/>
                              </w:pPr>
                              <w:r>
                                <w:t>Stag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643814" name="Text Box 6"/>
                        <wps:cNvSpPr txBox="1"/>
                        <wps:spPr>
                          <a:xfrm>
                            <a:off x="1739900" y="5105400"/>
                            <a:ext cx="1752600" cy="304800"/>
                          </a:xfrm>
                          <a:prstGeom prst="rect">
                            <a:avLst/>
                          </a:prstGeom>
                          <a:solidFill>
                            <a:schemeClr val="lt1"/>
                          </a:solidFill>
                          <a:ln w="6350">
                            <a:solidFill>
                              <a:prstClr val="black"/>
                            </a:solidFill>
                          </a:ln>
                        </wps:spPr>
                        <wps:txbx>
                          <w:txbxContent>
                            <w:p w14:paraId="60E0E5F3" w14:textId="77777777" w:rsidR="00DC612A" w:rsidRDefault="00DC612A" w:rsidP="00DC612A">
                              <w:pPr>
                                <w:jc w:val="center"/>
                              </w:pPr>
                              <w:r>
                                <w:t>Stag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3481668" name="Text Box 7"/>
                        <wps:cNvSpPr txBox="1"/>
                        <wps:spPr>
                          <a:xfrm>
                            <a:off x="228600" y="622300"/>
                            <a:ext cx="4737100" cy="419100"/>
                          </a:xfrm>
                          <a:prstGeom prst="rect">
                            <a:avLst/>
                          </a:prstGeom>
                          <a:solidFill>
                            <a:schemeClr val="lt1"/>
                          </a:solidFill>
                          <a:ln w="6350">
                            <a:solidFill>
                              <a:prstClr val="black"/>
                            </a:solidFill>
                          </a:ln>
                        </wps:spPr>
                        <wps:txbx>
                          <w:txbxContent>
                            <w:p w14:paraId="423ABFFB" w14:textId="77777777" w:rsidR="00DC612A" w:rsidRPr="004C0749" w:rsidRDefault="00DC612A" w:rsidP="00DC612A">
                              <w:pPr>
                                <w:jc w:val="center"/>
                                <w:rPr>
                                  <w:sz w:val="20"/>
                                  <w:szCs w:val="20"/>
                                </w:rPr>
                              </w:pPr>
                              <w:r w:rsidRPr="004C0749">
                                <w:rPr>
                                  <w:sz w:val="20"/>
                                  <w:szCs w:val="20"/>
                                </w:rPr>
                                <w:t>Comprehensive Review (Scoping and Systematic) of the literature relating to Children's footwear interventions in the Biomedical Databa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053893" name="Text Box 8"/>
                        <wps:cNvSpPr txBox="1"/>
                        <wps:spPr>
                          <a:xfrm>
                            <a:off x="228600" y="1168400"/>
                            <a:ext cx="1346200" cy="1054100"/>
                          </a:xfrm>
                          <a:prstGeom prst="rect">
                            <a:avLst/>
                          </a:prstGeom>
                          <a:solidFill>
                            <a:schemeClr val="lt1"/>
                          </a:solidFill>
                          <a:ln w="6350">
                            <a:solidFill>
                              <a:prstClr val="black"/>
                            </a:solidFill>
                          </a:ln>
                        </wps:spPr>
                        <wps:txbx>
                          <w:txbxContent>
                            <w:p w14:paraId="5C5D90C3" w14:textId="77777777" w:rsidR="00DC612A" w:rsidRPr="004C0749" w:rsidRDefault="00DC612A" w:rsidP="00DC612A">
                              <w:pPr>
                                <w:jc w:val="center"/>
                                <w:rPr>
                                  <w:sz w:val="20"/>
                                  <w:szCs w:val="20"/>
                                </w:rPr>
                              </w:pPr>
                              <w:r w:rsidRPr="004C0749">
                                <w:rPr>
                                  <w:sz w:val="20"/>
                                  <w:szCs w:val="20"/>
                                </w:rPr>
                                <w:t>Assess Quality of</w:t>
                              </w:r>
                            </w:p>
                            <w:p w14:paraId="0C876860" w14:textId="77777777" w:rsidR="00DC612A" w:rsidRPr="004C0749" w:rsidRDefault="00DC612A" w:rsidP="00DC612A">
                              <w:pPr>
                                <w:jc w:val="center"/>
                                <w:rPr>
                                  <w:sz w:val="20"/>
                                  <w:szCs w:val="20"/>
                                </w:rPr>
                              </w:pPr>
                              <w:r w:rsidRPr="004C0749">
                                <w:rPr>
                                  <w:sz w:val="20"/>
                                  <w:szCs w:val="20"/>
                                </w:rPr>
                                <w:t>studies exploring the effects of clinical footwear interventions in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7723487" name="Text Box 9"/>
                        <wps:cNvSpPr txBox="1"/>
                        <wps:spPr>
                          <a:xfrm>
                            <a:off x="1739900" y="1295400"/>
                            <a:ext cx="1752600" cy="622300"/>
                          </a:xfrm>
                          <a:prstGeom prst="rect">
                            <a:avLst/>
                          </a:prstGeom>
                          <a:solidFill>
                            <a:schemeClr val="lt1"/>
                          </a:solidFill>
                          <a:ln w="6350">
                            <a:solidFill>
                              <a:prstClr val="black"/>
                            </a:solidFill>
                          </a:ln>
                        </wps:spPr>
                        <wps:txbx>
                          <w:txbxContent>
                            <w:p w14:paraId="62B4ED2E" w14:textId="77777777" w:rsidR="00DC612A" w:rsidRPr="004C0749" w:rsidRDefault="00DC612A" w:rsidP="00DC612A">
                              <w:pPr>
                                <w:jc w:val="center"/>
                                <w:rPr>
                                  <w:sz w:val="20"/>
                                  <w:szCs w:val="20"/>
                                </w:rPr>
                              </w:pPr>
                              <w:r w:rsidRPr="004C0749">
                                <w:rPr>
                                  <w:sz w:val="20"/>
                                  <w:szCs w:val="20"/>
                                </w:rPr>
                                <w:t xml:space="preserve">Identify conditions suitable for clinical Footwear interven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8406485" name="Text Box 10"/>
                        <wps:cNvSpPr txBox="1"/>
                        <wps:spPr>
                          <a:xfrm>
                            <a:off x="3619500" y="1181100"/>
                            <a:ext cx="1346200" cy="1041400"/>
                          </a:xfrm>
                          <a:prstGeom prst="rect">
                            <a:avLst/>
                          </a:prstGeom>
                          <a:solidFill>
                            <a:schemeClr val="lt1"/>
                          </a:solidFill>
                          <a:ln w="6350">
                            <a:solidFill>
                              <a:prstClr val="black"/>
                            </a:solidFill>
                          </a:ln>
                        </wps:spPr>
                        <wps:txbx>
                          <w:txbxContent>
                            <w:p w14:paraId="480FD0CC" w14:textId="77777777" w:rsidR="00DC612A" w:rsidRPr="004C0749" w:rsidRDefault="00DC612A" w:rsidP="00DC612A">
                              <w:pPr>
                                <w:jc w:val="center"/>
                                <w:rPr>
                                  <w:sz w:val="20"/>
                                  <w:szCs w:val="20"/>
                                </w:rPr>
                              </w:pPr>
                              <w:r w:rsidRPr="004C0749">
                                <w:rPr>
                                  <w:sz w:val="20"/>
                                  <w:szCs w:val="20"/>
                                </w:rPr>
                                <w:t>Identify Common Thematic descriptors of clinical footwear interventions in the lit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5655365" name="Text Box 11"/>
                        <wps:cNvSpPr txBox="1"/>
                        <wps:spPr>
                          <a:xfrm>
                            <a:off x="1739900" y="2705100"/>
                            <a:ext cx="1752600" cy="736600"/>
                          </a:xfrm>
                          <a:prstGeom prst="rect">
                            <a:avLst/>
                          </a:prstGeom>
                          <a:solidFill>
                            <a:schemeClr val="lt1"/>
                          </a:solidFill>
                          <a:ln w="6350">
                            <a:solidFill>
                              <a:prstClr val="black"/>
                            </a:solidFill>
                          </a:ln>
                        </wps:spPr>
                        <wps:txbx>
                          <w:txbxContent>
                            <w:p w14:paraId="5BC816FA" w14:textId="77777777" w:rsidR="00DC612A" w:rsidRPr="004C0749" w:rsidRDefault="00DC612A" w:rsidP="00DC612A">
                              <w:pPr>
                                <w:jc w:val="center"/>
                                <w:rPr>
                                  <w:sz w:val="20"/>
                                  <w:szCs w:val="20"/>
                                </w:rPr>
                              </w:pPr>
                              <w:r w:rsidRPr="004C0749">
                                <w:rPr>
                                  <w:sz w:val="20"/>
                                  <w:szCs w:val="20"/>
                                </w:rPr>
                                <w:t xml:space="preserve">Identify common design characteristics of </w:t>
                              </w:r>
                              <w:r>
                                <w:rPr>
                                  <w:sz w:val="20"/>
                                  <w:szCs w:val="20"/>
                                </w:rPr>
                                <w:t xml:space="preserve">Off-the-shelf </w:t>
                              </w:r>
                              <w:r w:rsidRPr="004C0749">
                                <w:rPr>
                                  <w:sz w:val="20"/>
                                  <w:szCs w:val="20"/>
                                </w:rPr>
                                <w:t>Stability</w:t>
                              </w:r>
                              <w:r>
                                <w:rPr>
                                  <w:sz w:val="20"/>
                                  <w:szCs w:val="20"/>
                                </w:rPr>
                                <w:t xml:space="preserve"> clinical footwear interven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0432367" name="Text Box 12"/>
                        <wps:cNvSpPr txBox="1"/>
                        <wps:spPr>
                          <a:xfrm>
                            <a:off x="342900" y="4051300"/>
                            <a:ext cx="4622800" cy="927100"/>
                          </a:xfrm>
                          <a:prstGeom prst="rect">
                            <a:avLst/>
                          </a:prstGeom>
                          <a:solidFill>
                            <a:schemeClr val="lt1"/>
                          </a:solidFill>
                          <a:ln w="6350">
                            <a:solidFill>
                              <a:prstClr val="black"/>
                            </a:solidFill>
                          </a:ln>
                        </wps:spPr>
                        <wps:txbx>
                          <w:txbxContent>
                            <w:p w14:paraId="2684DC7E" w14:textId="77777777" w:rsidR="00DC612A" w:rsidRPr="00C164CB" w:rsidRDefault="00DC612A" w:rsidP="00DC612A">
                              <w:pPr>
                                <w:jc w:val="center"/>
                                <w:rPr>
                                  <w:sz w:val="20"/>
                                  <w:szCs w:val="20"/>
                                </w:rPr>
                              </w:pPr>
                              <w:r w:rsidRPr="00537CEA">
                                <w:rPr>
                                  <w:sz w:val="20"/>
                                  <w:szCs w:val="20"/>
                                </w:rPr>
                                <w:t>Design of Delphi Questionnaire Identify Professional Groups to explore and develop Consensus Clinical Protocols of stability footwear:</w:t>
                              </w:r>
                              <w:r w:rsidRPr="00C164CB">
                                <w:t xml:space="preserve"> </w:t>
                              </w:r>
                              <w:r w:rsidRPr="00C164CB">
                                <w:rPr>
                                  <w:sz w:val="20"/>
                                  <w:szCs w:val="20"/>
                                </w:rPr>
                                <w:t xml:space="preserve">Establish </w:t>
                              </w:r>
                              <w:r>
                                <w:rPr>
                                  <w:sz w:val="20"/>
                                  <w:szCs w:val="20"/>
                                </w:rPr>
                                <w:t xml:space="preserve">Expert </w:t>
                              </w:r>
                              <w:r w:rsidRPr="00C164CB">
                                <w:rPr>
                                  <w:sz w:val="20"/>
                                  <w:szCs w:val="20"/>
                                </w:rPr>
                                <w:t xml:space="preserve">Consensus </w:t>
                              </w:r>
                            </w:p>
                            <w:p w14:paraId="520B87C4" w14:textId="77777777" w:rsidR="00DC612A" w:rsidRPr="00C164CB" w:rsidRDefault="00DC612A" w:rsidP="00DC612A">
                              <w:pPr>
                                <w:jc w:val="center"/>
                                <w:rPr>
                                  <w:sz w:val="20"/>
                                  <w:szCs w:val="20"/>
                                </w:rPr>
                              </w:pPr>
                              <w:r>
                                <w:rPr>
                                  <w:sz w:val="20"/>
                                  <w:szCs w:val="20"/>
                                </w:rPr>
                                <w:t xml:space="preserve">Defining clinical footwear interventions inclusive of </w:t>
                              </w:r>
                              <w:r w:rsidRPr="00C164CB">
                                <w:rPr>
                                  <w:sz w:val="20"/>
                                  <w:szCs w:val="20"/>
                                </w:rPr>
                                <w:t xml:space="preserve">Stability footwear </w:t>
                              </w:r>
                            </w:p>
                            <w:p w14:paraId="1F645AAC" w14:textId="77777777" w:rsidR="00DC612A" w:rsidRPr="00C164CB" w:rsidRDefault="00DC612A" w:rsidP="00DC612A">
                              <w:pPr>
                                <w:jc w:val="center"/>
                                <w:rPr>
                                  <w:sz w:val="20"/>
                                  <w:szCs w:val="20"/>
                                </w:rPr>
                              </w:pPr>
                              <w:r>
                                <w:rPr>
                                  <w:sz w:val="20"/>
                                  <w:szCs w:val="20"/>
                                </w:rPr>
                                <w:t>Salient design characteristics and p</w:t>
                              </w:r>
                              <w:r w:rsidRPr="00C164CB">
                                <w:rPr>
                                  <w:sz w:val="20"/>
                                  <w:szCs w:val="20"/>
                                </w:rPr>
                                <w:t xml:space="preserve">urpose </w:t>
                              </w:r>
                              <w:r>
                                <w:rPr>
                                  <w:sz w:val="20"/>
                                  <w:szCs w:val="20"/>
                                </w:rPr>
                                <w:t>of features in Off-the-shelf stability footwear</w:t>
                              </w:r>
                            </w:p>
                            <w:p w14:paraId="67F7449C" w14:textId="77777777" w:rsidR="00DC612A" w:rsidRPr="004C0749" w:rsidRDefault="00DC612A" w:rsidP="00DC612A">
                              <w:pPr>
                                <w:jc w:val="center"/>
                                <w:rPr>
                                  <w:sz w:val="20"/>
                                  <w:szCs w:val="20"/>
                                </w:rPr>
                              </w:pPr>
                              <w:r w:rsidRPr="00C164CB">
                                <w:rPr>
                                  <w:sz w:val="20"/>
                                  <w:szCs w:val="20"/>
                                </w:rPr>
                                <w:t>Clinical Protocols for Stability use in Mobility impaired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1873315" name="Text Box 13"/>
                        <wps:cNvSpPr txBox="1"/>
                        <wps:spPr>
                          <a:xfrm>
                            <a:off x="546100" y="5524500"/>
                            <a:ext cx="4051300" cy="571500"/>
                          </a:xfrm>
                          <a:prstGeom prst="rect">
                            <a:avLst/>
                          </a:prstGeom>
                          <a:noFill/>
                          <a:ln w="6350">
                            <a:solidFill>
                              <a:schemeClr val="tx1"/>
                            </a:solidFill>
                          </a:ln>
                        </wps:spPr>
                        <wps:txbx>
                          <w:txbxContent>
                            <w:p w14:paraId="4562C50D" w14:textId="77777777" w:rsidR="00DC612A" w:rsidRPr="003346FB" w:rsidRDefault="00DC612A" w:rsidP="00DC612A">
                              <w:pPr>
                                <w:jc w:val="center"/>
                                <w:rPr>
                                  <w:sz w:val="20"/>
                                  <w:szCs w:val="20"/>
                                </w:rPr>
                              </w:pPr>
                              <w:r w:rsidRPr="003346FB">
                                <w:rPr>
                                  <w:sz w:val="20"/>
                                  <w:szCs w:val="20"/>
                                </w:rPr>
                                <w:t>Develop protocols for mechanically testing</w:t>
                              </w:r>
                              <w:r>
                                <w:rPr>
                                  <w:sz w:val="20"/>
                                  <w:szCs w:val="20"/>
                                </w:rPr>
                                <w:t xml:space="preserve"> </w:t>
                              </w:r>
                            </w:p>
                            <w:p w14:paraId="792E5A1D" w14:textId="77777777" w:rsidR="00DC612A" w:rsidRPr="003346FB" w:rsidRDefault="00DC612A" w:rsidP="00DC612A">
                              <w:pPr>
                                <w:jc w:val="center"/>
                                <w:rPr>
                                  <w:sz w:val="20"/>
                                  <w:szCs w:val="20"/>
                                </w:rPr>
                              </w:pPr>
                              <w:r>
                                <w:rPr>
                                  <w:sz w:val="20"/>
                                  <w:szCs w:val="20"/>
                                </w:rPr>
                                <w:t xml:space="preserve">Expert consensus salient </w:t>
                              </w:r>
                              <w:r w:rsidRPr="003346FB">
                                <w:rPr>
                                  <w:sz w:val="20"/>
                                  <w:szCs w:val="20"/>
                                </w:rPr>
                                <w:t xml:space="preserve">design </w:t>
                              </w:r>
                              <w:r>
                                <w:rPr>
                                  <w:sz w:val="20"/>
                                  <w:szCs w:val="20"/>
                                </w:rPr>
                                <w:t>characteristics</w:t>
                              </w:r>
                              <w:r w:rsidRPr="003346FB">
                                <w:rPr>
                                  <w:sz w:val="20"/>
                                  <w:szCs w:val="20"/>
                                </w:rPr>
                                <w:t xml:space="preserve"> of</w:t>
                              </w:r>
                              <w:r>
                                <w:rPr>
                                  <w:sz w:val="20"/>
                                  <w:szCs w:val="20"/>
                                </w:rPr>
                                <w:t xml:space="preserve"> Off-the-shelf stability footwear</w:t>
                              </w:r>
                              <w:r w:rsidRPr="003346FB">
                                <w:rPr>
                                  <w:sz w:val="20"/>
                                  <w:szCs w:val="20"/>
                                </w:rPr>
                                <w:t xml:space="preserve"> </w:t>
                              </w:r>
                              <w:r>
                                <w:rPr>
                                  <w:sz w:val="20"/>
                                  <w:szCs w:val="20"/>
                                </w:rPr>
                                <w:t>proposed to offer stability in-situ of the footwear.</w:t>
                              </w:r>
                            </w:p>
                            <w:p w14:paraId="0243F4F0" w14:textId="77777777" w:rsidR="00DC612A" w:rsidRPr="003346FB" w:rsidRDefault="00DC612A" w:rsidP="00DC612A">
                              <w:pPr>
                                <w:rPr>
                                  <w:rFonts w:cstheme="minorHAns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9636649" name="Text Box 14"/>
                        <wps:cNvSpPr txBox="1"/>
                        <wps:spPr>
                          <a:xfrm>
                            <a:off x="1739900" y="6197600"/>
                            <a:ext cx="1752600" cy="304800"/>
                          </a:xfrm>
                          <a:prstGeom prst="rect">
                            <a:avLst/>
                          </a:prstGeom>
                          <a:solidFill>
                            <a:schemeClr val="lt1"/>
                          </a:solidFill>
                          <a:ln w="6350">
                            <a:solidFill>
                              <a:prstClr val="black"/>
                            </a:solidFill>
                          </a:ln>
                        </wps:spPr>
                        <wps:txbx>
                          <w:txbxContent>
                            <w:p w14:paraId="33272617" w14:textId="77777777" w:rsidR="00DC612A" w:rsidRDefault="00DC612A" w:rsidP="00DC612A">
                              <w:pPr>
                                <w:jc w:val="center"/>
                              </w:pPr>
                              <w:r>
                                <w:t>Stag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9331948" name="Straight Arrow Connector 15"/>
                        <wps:cNvCnPr/>
                        <wps:spPr>
                          <a:xfrm>
                            <a:off x="2552700" y="1041400"/>
                            <a:ext cx="0" cy="2540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261913533" name="Straight Arrow Connector 16"/>
                        <wps:cNvCnPr/>
                        <wps:spPr>
                          <a:xfrm flipH="1">
                            <a:off x="1574800" y="1041400"/>
                            <a:ext cx="977900" cy="1270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1858842053" name="Straight Arrow Connector 17"/>
                        <wps:cNvCnPr/>
                        <wps:spPr>
                          <a:xfrm>
                            <a:off x="2552700" y="1041400"/>
                            <a:ext cx="1066800" cy="1270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611678281" name="Straight Arrow Connector 18"/>
                        <wps:cNvCnPr/>
                        <wps:spPr>
                          <a:xfrm>
                            <a:off x="2552700" y="1917700"/>
                            <a:ext cx="0" cy="2540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1548327582" name="Straight Arrow Connector 19"/>
                        <wps:cNvCnPr/>
                        <wps:spPr>
                          <a:xfrm>
                            <a:off x="2565400" y="3416300"/>
                            <a:ext cx="0" cy="2540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661039606" name="Straight Arrow Connector 21"/>
                        <wps:cNvCnPr/>
                        <wps:spPr>
                          <a:xfrm>
                            <a:off x="2565400" y="4978400"/>
                            <a:ext cx="0" cy="127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8129908" name="Straight Arrow Connector 24"/>
                        <wps:cNvCnPr/>
                        <wps:spPr>
                          <a:xfrm>
                            <a:off x="2565400" y="6096000"/>
                            <a:ext cx="0" cy="101600"/>
                          </a:xfrm>
                          <a:prstGeom prst="straightConnector1">
                            <a:avLst/>
                          </a:prstGeom>
                          <a:ln w="25400">
                            <a:tailEnd type="triangle"/>
                          </a:ln>
                        </wps:spPr>
                        <wps:style>
                          <a:lnRef idx="1">
                            <a:schemeClr val="accent1"/>
                          </a:lnRef>
                          <a:fillRef idx="0">
                            <a:schemeClr val="accent1"/>
                          </a:fillRef>
                          <a:effectRef idx="0">
                            <a:schemeClr val="accent1"/>
                          </a:effectRef>
                          <a:fontRef idx="minor">
                            <a:schemeClr val="tx1"/>
                          </a:fontRef>
                        </wps:style>
                        <wps:bodyPr/>
                      </wps:wsp>
                      <wps:wsp>
                        <wps:cNvPr id="1506349202" name="Text Box 25"/>
                        <wps:cNvSpPr txBox="1"/>
                        <wps:spPr>
                          <a:xfrm>
                            <a:off x="622300" y="6680200"/>
                            <a:ext cx="4051300" cy="571500"/>
                          </a:xfrm>
                          <a:prstGeom prst="rect">
                            <a:avLst/>
                          </a:prstGeom>
                          <a:noFill/>
                          <a:ln w="6350">
                            <a:solidFill>
                              <a:schemeClr val="tx1"/>
                            </a:solidFill>
                          </a:ln>
                        </wps:spPr>
                        <wps:txbx>
                          <w:txbxContent>
                            <w:p w14:paraId="42F069F2" w14:textId="77777777" w:rsidR="00DC612A" w:rsidRDefault="00DC612A" w:rsidP="00DC612A">
                              <w:pPr>
                                <w:jc w:val="center"/>
                                <w:rPr>
                                  <w:sz w:val="20"/>
                                  <w:szCs w:val="20"/>
                                </w:rPr>
                              </w:pPr>
                              <w:r w:rsidRPr="003346FB">
                                <w:rPr>
                                  <w:sz w:val="20"/>
                                  <w:szCs w:val="20"/>
                                </w:rPr>
                                <w:t xml:space="preserve">Develop </w:t>
                              </w:r>
                              <w:r>
                                <w:rPr>
                                  <w:sz w:val="20"/>
                                  <w:szCs w:val="20"/>
                                </w:rPr>
                                <w:t xml:space="preserve">and pilot a footwear tool to assess and evaluate Children’s Off-the-shelf stability footwear design characteristics based on </w:t>
                              </w:r>
                            </w:p>
                            <w:p w14:paraId="1C1D2F6D" w14:textId="77777777" w:rsidR="00DC612A" w:rsidRPr="003346FB" w:rsidRDefault="00DC612A" w:rsidP="00DC612A">
                              <w:pPr>
                                <w:jc w:val="center"/>
                                <w:rPr>
                                  <w:rFonts w:cstheme="minorHAnsi"/>
                                  <w:sz w:val="20"/>
                                  <w:szCs w:val="20"/>
                                </w:rPr>
                              </w:pPr>
                              <w:r>
                                <w:rPr>
                                  <w:sz w:val="20"/>
                                  <w:szCs w:val="20"/>
                                </w:rPr>
                                <w:t>expert consensus criteria in stage 3 and mechanical testing in stag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4F130DE" id="Group 1899556590" o:spid="_x0000_s1026" style="position:absolute;margin-left:0;margin-top:10.95pt;width:425pt;height:638.6pt;z-index:251658282;mso-height-relative:margin" coordsize="53975,74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">
                <v:rect id="Rectangle 2" o:spid="_x0000_s1027" style="position:absolute;width:53975;height:7493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" filled="f" strokecolor="#1f3763 [1604]" strokeweight="1pt"/>
                <v:shapetype id="_x0000_t202" coordsize="21600,21600" o:spt="202" path="m,l,21600r21600,l21600,xe">
                  <v:stroke joinstyle="miter"/>
                  <v:path gradientshapeok="t" o:connecttype="rect"/>
                </v:shapetype>
                <v:shape id="_x0000_s1028" type="#_x0000_t202" style="position:absolute;left:16637;top:1905;width:1752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" fillcolor="white [3201]" strokeweight=".5pt">
                  <v:textbox>
                    <w:txbxContent>
                      <w:p w14:paraId="71F28F50" w14:textId="77777777" w:rsidR="00DC612A" w:rsidRDefault="00DC612A" w:rsidP="00DC612A">
                        <w:pPr>
                          <w:jc w:val="center"/>
                        </w:pPr>
                        <w:r>
                          <w:t>Stage 1</w:t>
                        </w:r>
                      </w:p>
                    </w:txbxContent>
                  </v:textbox>
                </v:shape>
                <v:shape id="Text Box 4" o:spid="_x0000_s1029" type="#_x0000_t202" style="position:absolute;left:17399;top:22098;width:17526;height:3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" fillcolor="white [3201]" strokeweight=".5pt">
                  <v:textbox>
                    <w:txbxContent>
                      <w:p w14:paraId="6595C8D3" w14:textId="77777777" w:rsidR="00DC612A" w:rsidRDefault="00DC612A" w:rsidP="00DC612A">
                        <w:pPr>
                          <w:jc w:val="center"/>
                        </w:pPr>
                        <w:r>
                          <w:t>Stage 2</w:t>
                        </w:r>
                      </w:p>
                    </w:txbxContent>
                  </v:textbox>
                </v:shape>
                <v:shape id="Text Box 5" o:spid="_x0000_s1030" type="#_x0000_t202" style="position:absolute;left:17399;top:36703;width:1752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" fillcolor="white [3201]" strokeweight=".5pt">
                  <v:textbox>
                    <w:txbxContent>
                      <w:p w14:paraId="250B6B62" w14:textId="77777777" w:rsidR="00DC612A" w:rsidRDefault="00DC612A" w:rsidP="00DC612A">
                        <w:pPr>
                          <w:jc w:val="center"/>
                        </w:pPr>
                        <w:r>
                          <w:t>Stage 3</w:t>
                        </w:r>
                      </w:p>
                    </w:txbxContent>
                  </v:textbox>
                </v:shape>
                <v:shape id="Text Box 6" o:spid="_x0000_s1031" type="#_x0000_t202" style="position:absolute;left:17399;top:51054;width:1752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" fillcolor="white [3201]" strokeweight=".5pt">
                  <v:textbox>
                    <w:txbxContent>
                      <w:p w14:paraId="60E0E5F3" w14:textId="77777777" w:rsidR="00DC612A" w:rsidRDefault="00DC612A" w:rsidP="00DC612A">
                        <w:pPr>
                          <w:jc w:val="center"/>
                        </w:pPr>
                        <w:r>
                          <w:t>Stage 4</w:t>
                        </w:r>
                      </w:p>
                    </w:txbxContent>
                  </v:textbox>
                </v:shape>
                <v:shape id="Text Box 7" o:spid="_x0000_s1032" type="#_x0000_t202" style="position:absolute;left:2286;top:6223;width:4737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" fillcolor="white [3201]" strokeweight=".5pt">
                  <v:textbox>
                    <w:txbxContent>
                      <w:p w14:paraId="423ABFFB" w14:textId="77777777" w:rsidR="00DC612A" w:rsidRPr="004C0749" w:rsidRDefault="00DC612A" w:rsidP="00DC612A">
                        <w:pPr>
                          <w:jc w:val="center"/>
                          <w:rPr>
                            <w:sz w:val="20"/>
                            <w:szCs w:val="20"/>
                          </w:rPr>
                        </w:pPr>
                        <w:r w:rsidRPr="004C0749">
                          <w:rPr>
                            <w:sz w:val="20"/>
                            <w:szCs w:val="20"/>
                          </w:rPr>
                          <w:t>Comprehensive Review (Scoping and Systematic) of the literature relating to Children's footwear interventions in the Biomedical Databases,</w:t>
                        </w:r>
                      </w:p>
                    </w:txbxContent>
                  </v:textbox>
                </v:shape>
                <v:shape id="Text Box 8" o:spid="_x0000_s1033" type="#_x0000_t202" style="position:absolute;left:2286;top:11684;width:13462;height:1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" fillcolor="white [3201]" strokeweight=".5pt">
                  <v:textbox>
                    <w:txbxContent>
                      <w:p w14:paraId="5C5D90C3" w14:textId="77777777" w:rsidR="00DC612A" w:rsidRPr="004C0749" w:rsidRDefault="00DC612A" w:rsidP="00DC612A">
                        <w:pPr>
                          <w:jc w:val="center"/>
                          <w:rPr>
                            <w:sz w:val="20"/>
                            <w:szCs w:val="20"/>
                          </w:rPr>
                        </w:pPr>
                        <w:r w:rsidRPr="004C0749">
                          <w:rPr>
                            <w:sz w:val="20"/>
                            <w:szCs w:val="20"/>
                          </w:rPr>
                          <w:t>Assess Quality of</w:t>
                        </w:r>
                      </w:p>
                      <w:p w14:paraId="0C876860" w14:textId="77777777" w:rsidR="00DC612A" w:rsidRPr="004C0749" w:rsidRDefault="00DC612A" w:rsidP="00DC612A">
                        <w:pPr>
                          <w:jc w:val="center"/>
                          <w:rPr>
                            <w:sz w:val="20"/>
                            <w:szCs w:val="20"/>
                          </w:rPr>
                        </w:pPr>
                        <w:r w:rsidRPr="004C0749">
                          <w:rPr>
                            <w:sz w:val="20"/>
                            <w:szCs w:val="20"/>
                          </w:rPr>
                          <w:t>studies exploring the effects of clinical footwear interventions in children</w:t>
                        </w:r>
                      </w:p>
                    </w:txbxContent>
                  </v:textbox>
                </v:shape>
                <v:shape id="Text Box 9" o:spid="_x0000_s1034" type="#_x0000_t202" style="position:absolute;left:17399;top:12954;width:17526;height:6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" fillcolor="white [3201]" strokeweight=".5pt">
                  <v:textbox>
                    <w:txbxContent>
                      <w:p w14:paraId="62B4ED2E" w14:textId="77777777" w:rsidR="00DC612A" w:rsidRPr="004C0749" w:rsidRDefault="00DC612A" w:rsidP="00DC612A">
                        <w:pPr>
                          <w:jc w:val="center"/>
                          <w:rPr>
                            <w:sz w:val="20"/>
                            <w:szCs w:val="20"/>
                          </w:rPr>
                        </w:pPr>
                        <w:r w:rsidRPr="004C0749">
                          <w:rPr>
                            <w:sz w:val="20"/>
                            <w:szCs w:val="20"/>
                          </w:rPr>
                          <w:t xml:space="preserve">Identify conditions suitable for clinical Footwear interventions </w:t>
                        </w:r>
                      </w:p>
                    </w:txbxContent>
                  </v:textbox>
                </v:shape>
                <v:shape id="Text Box 10" o:spid="_x0000_s1035" type="#_x0000_t202" style="position:absolute;left:36195;top:11811;width:13462;height:104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" fillcolor="white [3201]" strokeweight=".5pt">
                  <v:textbox>
                    <w:txbxContent>
                      <w:p w14:paraId="480FD0CC" w14:textId="77777777" w:rsidR="00DC612A" w:rsidRPr="004C0749" w:rsidRDefault="00DC612A" w:rsidP="00DC612A">
                        <w:pPr>
                          <w:jc w:val="center"/>
                          <w:rPr>
                            <w:sz w:val="20"/>
                            <w:szCs w:val="20"/>
                          </w:rPr>
                        </w:pPr>
                        <w:r w:rsidRPr="004C0749">
                          <w:rPr>
                            <w:sz w:val="20"/>
                            <w:szCs w:val="20"/>
                          </w:rPr>
                          <w:t>Identify Common Thematic descriptors of clinical footwear interventions in the literature</w:t>
                        </w:r>
                      </w:p>
                    </w:txbxContent>
                  </v:textbox>
                </v:shape>
                <v:shape id="Text Box 11" o:spid="_x0000_s1036" type="#_x0000_t202" style="position:absolute;left:17399;top:27051;width:17526;height:7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" fillcolor="white [3201]" strokeweight=".5pt">
                  <v:textbox>
                    <w:txbxContent>
                      <w:p w14:paraId="5BC816FA" w14:textId="77777777" w:rsidR="00DC612A" w:rsidRPr="004C0749" w:rsidRDefault="00DC612A" w:rsidP="00DC612A">
                        <w:pPr>
                          <w:jc w:val="center"/>
                          <w:rPr>
                            <w:sz w:val="20"/>
                            <w:szCs w:val="20"/>
                          </w:rPr>
                        </w:pPr>
                        <w:r w:rsidRPr="004C0749">
                          <w:rPr>
                            <w:sz w:val="20"/>
                            <w:szCs w:val="20"/>
                          </w:rPr>
                          <w:t xml:space="preserve">Identify common design characteristics of </w:t>
                        </w:r>
                        <w:r>
                          <w:rPr>
                            <w:sz w:val="20"/>
                            <w:szCs w:val="20"/>
                          </w:rPr>
                          <w:t xml:space="preserve">Off-the-shelf </w:t>
                        </w:r>
                        <w:r w:rsidRPr="004C0749">
                          <w:rPr>
                            <w:sz w:val="20"/>
                            <w:szCs w:val="20"/>
                          </w:rPr>
                          <w:t>Stability</w:t>
                        </w:r>
                        <w:r>
                          <w:rPr>
                            <w:sz w:val="20"/>
                            <w:szCs w:val="20"/>
                          </w:rPr>
                          <w:t xml:space="preserve"> clinical footwear interventions</w:t>
                        </w:r>
                      </w:p>
                    </w:txbxContent>
                  </v:textbox>
                </v:shape>
                <v:shape id="Text Box 12" o:spid="_x0000_s1037" type="#_x0000_t202" style="position:absolute;left:3429;top:40513;width:46228;height:9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" fillcolor="white [3201]" strokeweight=".5pt">
                  <v:textbox>
                    <w:txbxContent>
                      <w:p w14:paraId="2684DC7E" w14:textId="77777777" w:rsidR="00DC612A" w:rsidRPr="00C164CB" w:rsidRDefault="00DC612A" w:rsidP="00DC612A">
                        <w:pPr>
                          <w:jc w:val="center"/>
                          <w:rPr>
                            <w:sz w:val="20"/>
                            <w:szCs w:val="20"/>
                          </w:rPr>
                        </w:pPr>
                        <w:r w:rsidRPr="00537CEA">
                          <w:rPr>
                            <w:sz w:val="20"/>
                            <w:szCs w:val="20"/>
                          </w:rPr>
                          <w:t>Design of Delphi Questionnaire Identify Professional Groups to explore and develop Consensus Clinical Protocols of stability footwear:</w:t>
                        </w:r>
                        <w:r w:rsidRPr="00C164CB">
                          <w:t xml:space="preserve"> </w:t>
                        </w:r>
                        <w:r w:rsidRPr="00C164CB">
                          <w:rPr>
                            <w:sz w:val="20"/>
                            <w:szCs w:val="20"/>
                          </w:rPr>
                          <w:t xml:space="preserve">Establish </w:t>
                        </w:r>
                        <w:r>
                          <w:rPr>
                            <w:sz w:val="20"/>
                            <w:szCs w:val="20"/>
                          </w:rPr>
                          <w:t xml:space="preserve">Expert </w:t>
                        </w:r>
                        <w:r w:rsidRPr="00C164CB">
                          <w:rPr>
                            <w:sz w:val="20"/>
                            <w:szCs w:val="20"/>
                          </w:rPr>
                          <w:t xml:space="preserve">Consensus </w:t>
                        </w:r>
                      </w:p>
                      <w:p w14:paraId="520B87C4" w14:textId="77777777" w:rsidR="00DC612A" w:rsidRPr="00C164CB" w:rsidRDefault="00DC612A" w:rsidP="00DC612A">
                        <w:pPr>
                          <w:jc w:val="center"/>
                          <w:rPr>
                            <w:sz w:val="20"/>
                            <w:szCs w:val="20"/>
                          </w:rPr>
                        </w:pPr>
                        <w:r>
                          <w:rPr>
                            <w:sz w:val="20"/>
                            <w:szCs w:val="20"/>
                          </w:rPr>
                          <w:t xml:space="preserve">Defining clinical footwear interventions inclusive of </w:t>
                        </w:r>
                        <w:r w:rsidRPr="00C164CB">
                          <w:rPr>
                            <w:sz w:val="20"/>
                            <w:szCs w:val="20"/>
                          </w:rPr>
                          <w:t xml:space="preserve">Stability footwear </w:t>
                        </w:r>
                      </w:p>
                      <w:p w14:paraId="1F645AAC" w14:textId="77777777" w:rsidR="00DC612A" w:rsidRPr="00C164CB" w:rsidRDefault="00DC612A" w:rsidP="00DC612A">
                        <w:pPr>
                          <w:jc w:val="center"/>
                          <w:rPr>
                            <w:sz w:val="20"/>
                            <w:szCs w:val="20"/>
                          </w:rPr>
                        </w:pPr>
                        <w:r>
                          <w:rPr>
                            <w:sz w:val="20"/>
                            <w:szCs w:val="20"/>
                          </w:rPr>
                          <w:t>Salient design characteristics and p</w:t>
                        </w:r>
                        <w:r w:rsidRPr="00C164CB">
                          <w:rPr>
                            <w:sz w:val="20"/>
                            <w:szCs w:val="20"/>
                          </w:rPr>
                          <w:t xml:space="preserve">urpose </w:t>
                        </w:r>
                        <w:r>
                          <w:rPr>
                            <w:sz w:val="20"/>
                            <w:szCs w:val="20"/>
                          </w:rPr>
                          <w:t>of features in Off-the-shelf stability footwear</w:t>
                        </w:r>
                      </w:p>
                      <w:p w14:paraId="67F7449C" w14:textId="77777777" w:rsidR="00DC612A" w:rsidRPr="004C0749" w:rsidRDefault="00DC612A" w:rsidP="00DC612A">
                        <w:pPr>
                          <w:jc w:val="center"/>
                          <w:rPr>
                            <w:sz w:val="20"/>
                            <w:szCs w:val="20"/>
                          </w:rPr>
                        </w:pPr>
                        <w:r w:rsidRPr="00C164CB">
                          <w:rPr>
                            <w:sz w:val="20"/>
                            <w:szCs w:val="20"/>
                          </w:rPr>
                          <w:t>Clinical Protocols for Stability use in Mobility impaired children</w:t>
                        </w:r>
                      </w:p>
                    </w:txbxContent>
                  </v:textbox>
                </v:shape>
                <v:shape id="Text Box 13" o:spid="_x0000_s1038" type="#_x0000_t202" style="position:absolute;left:5461;top:55245;width:40513;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" filled="f" strokecolor="black [3213]" strokeweight=".5pt">
                  <v:textbox>
                    <w:txbxContent>
                      <w:p w14:paraId="4562C50D" w14:textId="77777777" w:rsidR="00DC612A" w:rsidRPr="003346FB" w:rsidRDefault="00DC612A" w:rsidP="00DC612A">
                        <w:pPr>
                          <w:jc w:val="center"/>
                          <w:rPr>
                            <w:sz w:val="20"/>
                            <w:szCs w:val="20"/>
                          </w:rPr>
                        </w:pPr>
                        <w:r w:rsidRPr="003346FB">
                          <w:rPr>
                            <w:sz w:val="20"/>
                            <w:szCs w:val="20"/>
                          </w:rPr>
                          <w:t>Develop protocols for mechanically testing</w:t>
                        </w:r>
                        <w:r>
                          <w:rPr>
                            <w:sz w:val="20"/>
                            <w:szCs w:val="20"/>
                          </w:rPr>
                          <w:t xml:space="preserve"> </w:t>
                        </w:r>
                      </w:p>
                      <w:p w14:paraId="792E5A1D" w14:textId="77777777" w:rsidR="00DC612A" w:rsidRPr="003346FB" w:rsidRDefault="00DC612A" w:rsidP="00DC612A">
                        <w:pPr>
                          <w:jc w:val="center"/>
                          <w:rPr>
                            <w:sz w:val="20"/>
                            <w:szCs w:val="20"/>
                          </w:rPr>
                        </w:pPr>
                        <w:r>
                          <w:rPr>
                            <w:sz w:val="20"/>
                            <w:szCs w:val="20"/>
                          </w:rPr>
                          <w:t xml:space="preserve">Expert consensus salient </w:t>
                        </w:r>
                        <w:r w:rsidRPr="003346FB">
                          <w:rPr>
                            <w:sz w:val="20"/>
                            <w:szCs w:val="20"/>
                          </w:rPr>
                          <w:t xml:space="preserve">design </w:t>
                        </w:r>
                        <w:r>
                          <w:rPr>
                            <w:sz w:val="20"/>
                            <w:szCs w:val="20"/>
                          </w:rPr>
                          <w:t>characteristics</w:t>
                        </w:r>
                        <w:r w:rsidRPr="003346FB">
                          <w:rPr>
                            <w:sz w:val="20"/>
                            <w:szCs w:val="20"/>
                          </w:rPr>
                          <w:t xml:space="preserve"> of</w:t>
                        </w:r>
                        <w:r>
                          <w:rPr>
                            <w:sz w:val="20"/>
                            <w:szCs w:val="20"/>
                          </w:rPr>
                          <w:t xml:space="preserve"> Off-the-shelf stability footwear</w:t>
                        </w:r>
                        <w:r w:rsidRPr="003346FB">
                          <w:rPr>
                            <w:sz w:val="20"/>
                            <w:szCs w:val="20"/>
                          </w:rPr>
                          <w:t xml:space="preserve"> </w:t>
                        </w:r>
                        <w:r>
                          <w:rPr>
                            <w:sz w:val="20"/>
                            <w:szCs w:val="20"/>
                          </w:rPr>
                          <w:t>proposed to offer stability in-situ of the footwear.</w:t>
                        </w:r>
                      </w:p>
                      <w:p w14:paraId="0243F4F0" w14:textId="77777777" w:rsidR="00DC612A" w:rsidRPr="003346FB" w:rsidRDefault="00DC612A" w:rsidP="00DC612A">
                        <w:pPr>
                          <w:rPr>
                            <w:rFonts w:cstheme="minorHAnsi"/>
                            <w:sz w:val="20"/>
                            <w:szCs w:val="20"/>
                          </w:rPr>
                        </w:pPr>
                      </w:p>
                    </w:txbxContent>
                  </v:textbox>
                </v:shape>
                <v:shape id="Text Box 14" o:spid="_x0000_s1039" type="#_x0000_t202" style="position:absolute;left:17399;top:61976;width:17526;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" fillcolor="white [3201]" strokeweight=".5pt">
                  <v:textbox>
                    <w:txbxContent>
                      <w:p w14:paraId="33272617" w14:textId="77777777" w:rsidR="00DC612A" w:rsidRDefault="00DC612A" w:rsidP="00DC612A">
                        <w:pPr>
                          <w:jc w:val="center"/>
                        </w:pPr>
                        <w:r>
                          <w:t>Stage 5</w:t>
                        </w:r>
                      </w:p>
                    </w:txbxContent>
                  </v:textbox>
                </v:shape>
                <v:shapetype id="_x0000_t32" coordsize="21600,21600" o:spt="32" o:oned="t" path="m,l21600,21600e" filled="f">
                  <v:path arrowok="t" fillok="f" o:connecttype="none"/>
                  <o:lock v:ext="edit" shapetype="t"/>
                </v:shapetype>
                <v:shape id="Straight Arrow Connector 15" o:spid="_x0000_s1040" type="#_x0000_t32" style="position:absolute;left:25527;top:10414;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" strokecolor="#4472c4 [3204]" strokeweight="2pt">
                  <v:stroke endarrow="block" joinstyle="miter"/>
                </v:shape>
                <v:shape id="Straight Arrow Connector 16" o:spid="_x0000_s1041" type="#_x0000_t32" style="position:absolute;left:15748;top:10414;width:9779;height:12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" strokecolor="#4472c4 [3204]" strokeweight="2pt">
                  <v:stroke endarrow="block" joinstyle="miter"/>
                </v:shape>
                <v:shape id="Straight Arrow Connector 17" o:spid="_x0000_s1042" type="#_x0000_t32" style="position:absolute;left:25527;top:10414;width:10668;height:1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" strokecolor="#4472c4 [3204]" strokeweight="2pt">
                  <v:stroke endarrow="block" joinstyle="miter"/>
                </v:shape>
                <v:shape id="Straight Arrow Connector 18" o:spid="_x0000_s1043" type="#_x0000_t32" style="position:absolute;left:25527;top:19177;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" strokecolor="#4472c4 [3204]" strokeweight="2pt">
                  <v:stroke endarrow="block" joinstyle="miter"/>
                </v:shape>
                <v:shape id="Straight Arrow Connector 19" o:spid="_x0000_s1044" type="#_x0000_t32" style="position:absolute;left:25654;top:34163;width:0;height:25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" strokecolor="#4472c4 [3204]" strokeweight="2pt">
                  <v:stroke endarrow="block" joinstyle="miter"/>
                </v:shape>
                <v:shape id="Straight Arrow Connector 21" o:spid="_x0000_s1045" type="#_x0000_t32" style="position:absolute;left:25654;top:49784;width:0;height:12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" strokecolor="#4472c4 [3204]" strokeweight=".5pt">
                  <v:stroke endarrow="block" joinstyle="miter"/>
                </v:shape>
                <v:shape id="Straight Arrow Connector 24" o:spid="_x0000_s1046" type="#_x0000_t32" style="position:absolute;left:25654;top:60960;width:0;height:10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" strokecolor="#4472c4 [3204]" strokeweight="2pt">
                  <v:stroke endarrow="block" joinstyle="miter"/>
                </v:shape>
                <v:shape id="Text Box 25" o:spid="_x0000_s1047" type="#_x0000_t202" style="position:absolute;left:6223;top:66802;width:40513;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" filled="f" strokecolor="black [3213]" strokeweight=".5pt">
                  <v:textbox>
                    <w:txbxContent>
                      <w:p w14:paraId="42F069F2" w14:textId="77777777" w:rsidR="00DC612A" w:rsidRDefault="00DC612A" w:rsidP="00DC612A">
                        <w:pPr>
                          <w:jc w:val="center"/>
                          <w:rPr>
                            <w:sz w:val="20"/>
                            <w:szCs w:val="20"/>
                          </w:rPr>
                        </w:pPr>
                        <w:r w:rsidRPr="003346FB">
                          <w:rPr>
                            <w:sz w:val="20"/>
                            <w:szCs w:val="20"/>
                          </w:rPr>
                          <w:t xml:space="preserve">Develop </w:t>
                        </w:r>
                        <w:r>
                          <w:rPr>
                            <w:sz w:val="20"/>
                            <w:szCs w:val="20"/>
                          </w:rPr>
                          <w:t xml:space="preserve">and pilot a footwear tool to assess and evaluate Children’s Off-the-shelf stability footwear design characteristics based on </w:t>
                        </w:r>
                      </w:p>
                      <w:p w14:paraId="1C1D2F6D" w14:textId="77777777" w:rsidR="00DC612A" w:rsidRPr="003346FB" w:rsidRDefault="00DC612A" w:rsidP="00DC612A">
                        <w:pPr>
                          <w:jc w:val="center"/>
                          <w:rPr>
                            <w:rFonts w:cstheme="minorHAnsi"/>
                            <w:sz w:val="20"/>
                            <w:szCs w:val="20"/>
                          </w:rPr>
                        </w:pPr>
                        <w:r>
                          <w:rPr>
                            <w:sz w:val="20"/>
                            <w:szCs w:val="20"/>
                          </w:rPr>
                          <w:t>expert consensus criteria in stage 3 and mechanical testing in stage 4</w:t>
                        </w:r>
                      </w:p>
                    </w:txbxContent>
                  </v:textbox>
                </v:shape>
              </v:group>
            </w:pict>
          </mc:Fallback>
        </mc:AlternateContent>
      </w:r>
      <w:r w:rsidR="00DC612A">
        <w:rPr>
          <w:noProof/>
        </w:rPr>
        <mc:AlternateContent>
          <mc:Choice Requires="wps">
            <w:drawing>
              <wp:anchor distT="0" distB="0" distL="114300" distR="114300" simplePos="0" relativeHeight="251658260" behindDoc="0" locked="0" layoutInCell="1" allowOverlap="1" wp14:anchorId="4FA0E40C" wp14:editId="0A7557A2">
                <wp:simplePos x="0" y="0"/>
                <wp:positionH relativeFrom="column">
                  <wp:posOffset>0</wp:posOffset>
                </wp:positionH>
                <wp:positionV relativeFrom="paragraph">
                  <wp:posOffset>8340990</wp:posOffset>
                </wp:positionV>
                <wp:extent cx="5397500" cy="635"/>
                <wp:effectExtent l="0" t="0" r="0" b="12065"/>
                <wp:wrapNone/>
                <wp:docPr id="1900970517" name="Text Box 1900970517"/>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745A6BA2" w14:textId="7CA0DA82" w:rsidR="00DC612A" w:rsidRPr="000C79C6" w:rsidRDefault="00DC612A" w:rsidP="00DC612A">
                            <w:pPr>
                              <w:pStyle w:val="Caption"/>
                              <w:rPr>
                                <w:rFonts w:cstheme="minorHAnsi"/>
                                <w:noProof/>
                              </w:rPr>
                            </w:pPr>
                            <w:bookmarkStart w:id="24" w:name="_Ref141743104"/>
                            <w:bookmarkStart w:id="25" w:name="_Ref141743077"/>
                            <w:bookmarkStart w:id="26" w:name="_Toc156393185"/>
                            <w:r>
                              <w:t xml:space="preserve">Figure </w:t>
                            </w:r>
                            <w:fldSimple w:instr=" STYLEREF 1 \s ">
                              <w:r w:rsidR="00337CAB">
                                <w:rPr>
                                  <w:noProof/>
                                </w:rPr>
                                <w:t>1</w:t>
                              </w:r>
                            </w:fldSimple>
                            <w:r w:rsidR="00337CAB">
                              <w:noBreakHyphen/>
                            </w:r>
                            <w:fldSimple w:instr=" SEQ Figure \* ARABIC \s 1 ">
                              <w:r w:rsidR="00337CAB">
                                <w:rPr>
                                  <w:noProof/>
                                </w:rPr>
                                <w:t>3</w:t>
                              </w:r>
                            </w:fldSimple>
                            <w:bookmarkEnd w:id="24"/>
                            <w:r>
                              <w:t xml:space="preserve"> </w:t>
                            </w:r>
                            <w:r w:rsidRPr="00BB34F7">
                              <w:t>Framework of study to assess Off-the-shelf stability clinical footwear interventions</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0E40C" id="Text Box 1900970517" o:spid="_x0000_s1048" type="#_x0000_t202" style="position:absolute;margin-left:0;margin-top:656.75pt;width:425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" stroked="f">
                <v:textbox style="mso-fit-shape-to-text:t" inset="0,0,0,0">
                  <w:txbxContent>
                    <w:p w14:paraId="745A6BA2" w14:textId="7CA0DA82" w:rsidR="00DC612A" w:rsidRPr="000C79C6" w:rsidRDefault="00DC612A" w:rsidP="00DC612A">
                      <w:pPr>
                        <w:pStyle w:val="Caption"/>
                        <w:rPr>
                          <w:rFonts w:cstheme="minorHAnsi"/>
                          <w:noProof/>
                        </w:rPr>
                      </w:pPr>
                      <w:bookmarkStart w:id="27" w:name="_Ref141743104"/>
                      <w:bookmarkStart w:id="28" w:name="_Ref141743077"/>
                      <w:bookmarkStart w:id="29" w:name="_Toc156393185"/>
                      <w:r>
                        <w:t xml:space="preserve">Figure </w:t>
                      </w:r>
                      <w:fldSimple w:instr=" STYLEREF 1 \s ">
                        <w:r w:rsidR="00337CAB">
                          <w:rPr>
                            <w:noProof/>
                          </w:rPr>
                          <w:t>1</w:t>
                        </w:r>
                      </w:fldSimple>
                      <w:r w:rsidR="00337CAB">
                        <w:noBreakHyphen/>
                      </w:r>
                      <w:fldSimple w:instr=" SEQ Figure \* ARABIC \s 1 ">
                        <w:r w:rsidR="00337CAB">
                          <w:rPr>
                            <w:noProof/>
                          </w:rPr>
                          <w:t>3</w:t>
                        </w:r>
                      </w:fldSimple>
                      <w:bookmarkEnd w:id="27"/>
                      <w:r>
                        <w:t xml:space="preserve"> </w:t>
                      </w:r>
                      <w:r w:rsidRPr="00BB34F7">
                        <w:t>Framework of study to assess Off-the-shelf stability clinical footwear interventions</w:t>
                      </w:r>
                      <w:bookmarkEnd w:id="28"/>
                      <w:bookmarkEnd w:id="29"/>
                    </w:p>
                  </w:txbxContent>
                </v:textbox>
              </v:shape>
            </w:pict>
          </mc:Fallback>
        </mc:AlternateContent>
      </w:r>
      <w:r w:rsidR="00DC612A">
        <w:rPr>
          <w:rFonts w:cstheme="minorHAnsi"/>
        </w:rPr>
        <w:br w:type="page"/>
      </w:r>
    </w:p>
    <w:p w14:paraId="06FF18EE" w14:textId="49712EA9" w:rsidR="00DC612A" w:rsidRPr="00FD5D60" w:rsidRDefault="00DC612A" w:rsidP="00DC612A">
      <w:pPr>
        <w:spacing w:line="480" w:lineRule="auto"/>
        <w:jc w:val="both"/>
        <w:rPr>
          <w:rFonts w:cstheme="minorHAnsi"/>
        </w:rPr>
      </w:pPr>
      <w:r>
        <w:rPr>
          <w:rFonts w:cstheme="minorHAnsi"/>
        </w:rPr>
        <w:lastRenderedPageBreak/>
        <w:t>E</w:t>
      </w:r>
      <w:r w:rsidRPr="00FD5D60">
        <w:rPr>
          <w:rFonts w:cstheme="minorHAnsi"/>
        </w:rPr>
        <w:t xml:space="preserve">xploratory qualitative methodology </w:t>
      </w:r>
      <w:r>
        <w:rPr>
          <w:rFonts w:cstheme="minorHAnsi"/>
        </w:rPr>
        <w:t xml:space="preserve">was used </w:t>
      </w:r>
      <w:r w:rsidRPr="00FD5D60">
        <w:rPr>
          <w:rFonts w:cstheme="minorHAnsi"/>
        </w:rPr>
        <w:t xml:space="preserve">to identify terms and definitions for </w:t>
      </w:r>
      <w:r>
        <w:rPr>
          <w:rFonts w:cstheme="minorHAnsi"/>
        </w:rPr>
        <w:t>off-the-shelf</w:t>
      </w:r>
      <w:r w:rsidRPr="00FD5D60">
        <w:rPr>
          <w:rFonts w:cstheme="minorHAnsi"/>
        </w:rPr>
        <w:t xml:space="preserve"> stability footwear</w:t>
      </w:r>
      <w:r>
        <w:rPr>
          <w:rFonts w:cstheme="minorHAnsi"/>
        </w:rPr>
        <w:t xml:space="preserve">. Additionally, the qualitative work has </w:t>
      </w:r>
      <w:r w:rsidRPr="00FD5D60">
        <w:rPr>
          <w:rFonts w:cstheme="minorHAnsi"/>
        </w:rPr>
        <w:t>provide</w:t>
      </w:r>
      <w:r>
        <w:rPr>
          <w:rFonts w:cstheme="minorHAnsi"/>
        </w:rPr>
        <w:t>d</w:t>
      </w:r>
      <w:r w:rsidRPr="00FD5D60">
        <w:rPr>
          <w:rFonts w:cstheme="minorHAnsi"/>
        </w:rPr>
        <w:t xml:space="preserve"> hypotheses such as </w:t>
      </w:r>
      <w:r>
        <w:rPr>
          <w:rFonts w:cstheme="minorHAnsi"/>
        </w:rPr>
        <w:t>children’s mobility impairments</w:t>
      </w:r>
      <w:r w:rsidRPr="00FD5D60">
        <w:rPr>
          <w:rFonts w:cstheme="minorHAnsi"/>
        </w:rPr>
        <w:t xml:space="preserve"> </w:t>
      </w:r>
      <w:r>
        <w:rPr>
          <w:rFonts w:cstheme="minorHAnsi"/>
        </w:rPr>
        <w:t xml:space="preserve">suitable for treatment and the </w:t>
      </w:r>
      <w:r w:rsidRPr="00FD5D60">
        <w:rPr>
          <w:rFonts w:cstheme="minorHAnsi"/>
        </w:rPr>
        <w:t>proposed outcomes</w:t>
      </w:r>
      <w:r>
        <w:rPr>
          <w:rFonts w:cstheme="minorHAnsi"/>
        </w:rPr>
        <w:t>. The qualitative work has also explored the salient design characteristics of off-the-shelf</w:t>
      </w:r>
      <w:r w:rsidRPr="00FD5D60">
        <w:rPr>
          <w:rFonts w:cstheme="minorHAnsi"/>
        </w:rPr>
        <w:t xml:space="preserve"> stability</w:t>
      </w:r>
      <w:r>
        <w:rPr>
          <w:rFonts w:cstheme="minorHAnsi"/>
        </w:rPr>
        <w:t xml:space="preserve"> footwear</w:t>
      </w:r>
      <w:r w:rsidRPr="00BC50BE">
        <w:rPr>
          <w:rFonts w:cstheme="minorHAnsi"/>
        </w:rPr>
        <w:t xml:space="preserve"> </w:t>
      </w:r>
      <w:r>
        <w:rPr>
          <w:rFonts w:cstheme="minorHAnsi"/>
        </w:rPr>
        <w:t>and the perceived purpose of these</w:t>
      </w:r>
      <w:r w:rsidRPr="00FD5D60">
        <w:rPr>
          <w:rFonts w:cstheme="minorHAnsi"/>
        </w:rPr>
        <w:t xml:space="preserve">, with </w:t>
      </w:r>
      <w:r w:rsidRPr="00FD5D60">
        <w:rPr>
          <w:rFonts w:cstheme="minorHAnsi"/>
          <w:noProof/>
        </w:rPr>
        <w:t xml:space="preserve">subsequent testing of the hypotheses and </w:t>
      </w:r>
      <w:r w:rsidRPr="00FD5D60">
        <w:rPr>
          <w:rFonts w:cstheme="minorHAnsi"/>
        </w:rPr>
        <w:t xml:space="preserve">identified variables using quantitative research </w:t>
      </w:r>
      <w:r w:rsidRPr="00FD5D60">
        <w:rPr>
          <w:rFonts w:cstheme="minorHAnsi"/>
        </w:rPr>
        <w:fldChar w:fldCharType="begin" w:fldLock="1"/>
      </w:r>
      <w:r w:rsidR="00D471C6">
        <w:rPr>
          <w:rFonts w:cstheme="minorHAnsi"/>
        </w:rPr>
        <w:instrText>ADDIN CSL_CITATION {"citationItems":[{"id":"ITEM-1","itemData":{"DOI":"10.1007/s11577-017-0454-1","ISSN":"0023-2653","PMID":"28989188","abstract":"This article provides researchers with knowledge of how to design a high quality mixed methods research study. To design a mixed study, researchers must understand and carefully consider each of the dimensions of mixed methods design, and always keep an eye on the issue of validity. We explain the seven major design dimensions: purpose, theoretical drive, timing (simultaneity and dependency), point of integration, typological versus interactive design approaches, planned versus emergent design, and design complexity. There also are multiple secondary dimensions that need to be considered during the design process. We explain ten secondary dimensions of design to be considered for each research study. We also provide two case studies showing how the mixed designs were constructed. Der Beitrag gibt einen Überblick darüber, wie das Forschungsdesign bei Mixed Methods-Studien angelegt sein sollte. Um ein Mixed Methods-Forschungsdesign aufzustellen, müssen Forschende sorgfältig alle Dimensionen von Methodenkombinationen abwägen und von Anfang an auf die Güte und damit verbundene etwaige Probleme achten. Wir erklären und diskutieren die für Forschungsdesigns relevanten sieben Dimensionen von Methodenkombinationen: Untersuchungsziel, Rolle von Theorie im Forschungsprozess, Timing (Simultanität und Abhängigkeit), Schnittstellen, an denen Integration stattfindet, systematische vs. interaktive Design-Ansätze, geplante vs. emergente Designs und Komplexität des Designs. Es gibt außerdem zahlreiche sekundäre Dimensionen, die bei der Aufstellung des Forschungsdesigns berücksichtigt werden müssen, von denen wir zehn erklären. Der Beitrag schließt mit zwei Fallbeispielen ab, anhand derer konkret gezeigt wird, wie Mixed Methods-Forschungsdesigns aufgestellt werden können.","author":[{"dropping-particle":"","family":"Schoonenboom","given":"Judith","non-dropping-particle":"","parse-names":false,"suffix":""},{"dropping-particle":"","family":"Johnson","given":"R Burke","non-dropping-particle":"","parse-names":false,"suffix":""}],"container-title":"Kolner Zeitschrift fur Soziologie und Sozialpsychologie","id":"ITEM-1","issue":"Suppl 2","issued":{"date-parts":[["2017"]]},"page":"107-131","publisher":"Springer","title":"How to Construct a Mixed Methods Research Design.","type":"article-journal","volume":"69"},"uris":["http://www.mendeley.com/documents/?uuid=92cdc4f7-6f32-3c3b-9b85-e3b602cfdd9b"]},{"id":"ITEM-2","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2","issue":"6","issued":{"date-parts":[["2013","6"]]},"page":"2042533313479197","publisher":"Royal Society of Medicine Press","title":"Using mixed methods in health research.","type":"article-journal","volume":"4"},"uris":["http://www.mendeley.com/documents/?uuid=0de711e9-7315-3e13-aa2e-77050d83156d"]}],"mendeley":{"formattedCitation":"(Schoonenboom &amp; Johnson, 2017; Tariq &amp; Woodman, 2013)","plainTextFormattedCitation":"(Schoonenboom &amp; Johnson, 2017; Tariq &amp; Woodman, 2013)","previouslyFormattedCitation":"(Schoonenboom &amp; Johnson, 2017; Tariq &amp; Woodman, 2013)"},"properties":{"noteIndex":0},"schema":"https://github.com/citation-style-language/schema/raw/master/csl-citation.json"}</w:instrText>
      </w:r>
      <w:r w:rsidRPr="00FD5D60">
        <w:rPr>
          <w:rFonts w:cstheme="minorHAnsi"/>
        </w:rPr>
        <w:fldChar w:fldCharType="separate"/>
      </w:r>
      <w:r w:rsidR="009A28E3" w:rsidRPr="009A28E3">
        <w:rPr>
          <w:rFonts w:cstheme="minorHAnsi"/>
          <w:noProof/>
        </w:rPr>
        <w:t>(Schoonenboom &amp; Johnson, 2017; Tariq &amp; Woodman, 2013)</w:t>
      </w:r>
      <w:r w:rsidRPr="00FD5D60">
        <w:rPr>
          <w:rFonts w:cstheme="minorHAnsi"/>
        </w:rPr>
        <w:fldChar w:fldCharType="end"/>
      </w:r>
      <w:r w:rsidRPr="00FD5D60">
        <w:rPr>
          <w:rFonts w:cstheme="minorHAnsi"/>
        </w:rPr>
        <w:t xml:space="preserve">. </w:t>
      </w:r>
    </w:p>
    <w:p w14:paraId="036C1A10" w14:textId="36B380B3" w:rsidR="00DC612A" w:rsidRDefault="00DC612A" w:rsidP="00DC612A">
      <w:pPr>
        <w:spacing w:line="480" w:lineRule="auto"/>
        <w:jc w:val="both"/>
        <w:rPr>
          <w:rFonts w:cstheme="minorHAnsi"/>
        </w:rPr>
      </w:pPr>
      <w:r w:rsidRPr="00FD5D60">
        <w:rPr>
          <w:rFonts w:cstheme="minorHAnsi"/>
        </w:rPr>
        <w:t xml:space="preserve">Stage 1 </w:t>
      </w:r>
      <w:r w:rsidR="00575957">
        <w:rPr>
          <w:rFonts w:cstheme="minorHAnsi"/>
        </w:rPr>
        <w:t xml:space="preserve">(Chapters </w:t>
      </w:r>
      <w:r w:rsidR="007A1272">
        <w:rPr>
          <w:rFonts w:cstheme="minorHAnsi"/>
        </w:rPr>
        <w:fldChar w:fldCharType="begin"/>
      </w:r>
      <w:r w:rsidR="007A1272">
        <w:rPr>
          <w:rFonts w:cstheme="minorHAnsi"/>
        </w:rPr>
        <w:instrText xml:space="preserve"> REF _Ref132292040 \r \h </w:instrText>
      </w:r>
      <w:r w:rsidR="007A1272">
        <w:rPr>
          <w:rFonts w:cstheme="minorHAnsi"/>
        </w:rPr>
      </w:r>
      <w:r w:rsidR="007A1272">
        <w:rPr>
          <w:rFonts w:cstheme="minorHAnsi"/>
        </w:rPr>
        <w:fldChar w:fldCharType="separate"/>
      </w:r>
      <w:r w:rsidR="007A1272">
        <w:rPr>
          <w:rFonts w:cstheme="minorHAnsi"/>
        </w:rPr>
        <w:t>2</w:t>
      </w:r>
      <w:r w:rsidR="007A1272">
        <w:rPr>
          <w:rFonts w:cstheme="minorHAnsi"/>
        </w:rPr>
        <w:fldChar w:fldCharType="end"/>
      </w:r>
      <w:r w:rsidR="007A1272">
        <w:rPr>
          <w:rFonts w:cstheme="minorHAnsi"/>
        </w:rPr>
        <w:t xml:space="preserve"> &amp; </w:t>
      </w:r>
      <w:r w:rsidR="007A1272">
        <w:rPr>
          <w:rFonts w:cstheme="minorHAnsi"/>
        </w:rPr>
        <w:fldChar w:fldCharType="begin"/>
      </w:r>
      <w:r w:rsidR="007A1272">
        <w:rPr>
          <w:rFonts w:cstheme="minorHAnsi"/>
        </w:rPr>
        <w:instrText xml:space="preserve"> REF _Ref138097603 \r \h </w:instrText>
      </w:r>
      <w:r w:rsidR="007A1272">
        <w:rPr>
          <w:rFonts w:cstheme="minorHAnsi"/>
        </w:rPr>
      </w:r>
      <w:r w:rsidR="007A1272">
        <w:rPr>
          <w:rFonts w:cstheme="minorHAnsi"/>
        </w:rPr>
        <w:fldChar w:fldCharType="separate"/>
      </w:r>
      <w:r w:rsidR="007A1272">
        <w:rPr>
          <w:rFonts w:cstheme="minorHAnsi"/>
        </w:rPr>
        <w:t>3</w:t>
      </w:r>
      <w:r w:rsidR="007A1272">
        <w:rPr>
          <w:rFonts w:cstheme="minorHAnsi"/>
        </w:rPr>
        <w:fldChar w:fldCharType="end"/>
      </w:r>
      <w:r w:rsidR="007A1272">
        <w:rPr>
          <w:rFonts w:cstheme="minorHAnsi"/>
        </w:rPr>
        <w:t xml:space="preserve">) </w:t>
      </w:r>
      <w:r>
        <w:rPr>
          <w:rFonts w:cstheme="minorHAnsi"/>
        </w:rPr>
        <w:t xml:space="preserve">consisted </w:t>
      </w:r>
      <w:r w:rsidRPr="00FD5D60">
        <w:rPr>
          <w:rFonts w:cstheme="minorHAnsi"/>
        </w:rPr>
        <w:t xml:space="preserve">of a scoping review using qualitative analysis to synthesise suggested terms and definitions and conditions that had been </w:t>
      </w:r>
      <w:r>
        <w:rPr>
          <w:rFonts w:cstheme="minorHAnsi"/>
        </w:rPr>
        <w:t xml:space="preserve">used for </w:t>
      </w:r>
      <w:r w:rsidRPr="00FD5D60">
        <w:rPr>
          <w:rFonts w:cstheme="minorHAnsi"/>
        </w:rPr>
        <w:t>clinical footwear. It also analyse</w:t>
      </w:r>
      <w:r>
        <w:rPr>
          <w:rFonts w:cstheme="minorHAnsi"/>
        </w:rPr>
        <w:t>d</w:t>
      </w:r>
      <w:r w:rsidRPr="00FD5D60">
        <w:rPr>
          <w:rFonts w:cstheme="minorHAnsi"/>
        </w:rPr>
        <w:t xml:space="preserve"> the current quality of the evidence base concerning the effectiveness of clinical footwear on children’s mobility impairment </w:t>
      </w:r>
      <w:r>
        <w:rPr>
          <w:rFonts w:cstheme="minorHAnsi"/>
        </w:rPr>
        <w:t>via</w:t>
      </w:r>
      <w:r w:rsidRPr="00FD5D60">
        <w:rPr>
          <w:rFonts w:cstheme="minorHAnsi"/>
        </w:rPr>
        <w:t xml:space="preserve"> qualitative </w:t>
      </w:r>
      <w:r>
        <w:rPr>
          <w:rFonts w:cstheme="minorHAnsi"/>
        </w:rPr>
        <w:t>analysis has the disparity in the reporting of the evidence precluded</w:t>
      </w:r>
      <w:r w:rsidRPr="00FD5D60">
        <w:rPr>
          <w:rFonts w:cstheme="minorHAnsi"/>
        </w:rPr>
        <w:t xml:space="preserve"> quantitative meta-analysis. </w:t>
      </w:r>
    </w:p>
    <w:p w14:paraId="653082BF" w14:textId="77777777" w:rsidR="00DC612A" w:rsidRPr="00FD5D60" w:rsidRDefault="00DC612A" w:rsidP="00DC612A">
      <w:pPr>
        <w:spacing w:line="480" w:lineRule="auto"/>
        <w:jc w:val="both"/>
        <w:rPr>
          <w:rFonts w:cstheme="minorHAnsi"/>
        </w:rPr>
      </w:pPr>
    </w:p>
    <w:p w14:paraId="1114B64D" w14:textId="07048CF5" w:rsidR="00DC612A" w:rsidRPr="00FD5D60" w:rsidRDefault="00DC612A" w:rsidP="00DC612A">
      <w:pPr>
        <w:spacing w:line="480" w:lineRule="auto"/>
        <w:jc w:val="both"/>
        <w:rPr>
          <w:rFonts w:cstheme="minorHAnsi"/>
        </w:rPr>
      </w:pPr>
      <w:r w:rsidRPr="00FD5D60">
        <w:rPr>
          <w:rFonts w:cstheme="minorHAnsi"/>
        </w:rPr>
        <w:t xml:space="preserve">Stage 2 </w:t>
      </w:r>
      <w:r w:rsidR="00C96AB5">
        <w:rPr>
          <w:rFonts w:cstheme="minorHAnsi"/>
        </w:rPr>
        <w:t xml:space="preserve">(Chapter </w:t>
      </w:r>
      <w:r w:rsidR="00C96AB5">
        <w:rPr>
          <w:rFonts w:cstheme="minorHAnsi"/>
        </w:rPr>
        <w:fldChar w:fldCharType="begin"/>
      </w:r>
      <w:r w:rsidR="00C96AB5">
        <w:rPr>
          <w:rFonts w:cstheme="minorHAnsi"/>
        </w:rPr>
        <w:instrText xml:space="preserve"> REF _Ref136189248 \r \h </w:instrText>
      </w:r>
      <w:r w:rsidR="00C96AB5">
        <w:rPr>
          <w:rFonts w:cstheme="minorHAnsi"/>
        </w:rPr>
      </w:r>
      <w:r w:rsidR="00C96AB5">
        <w:rPr>
          <w:rFonts w:cstheme="minorHAnsi"/>
        </w:rPr>
        <w:fldChar w:fldCharType="separate"/>
      </w:r>
      <w:r w:rsidR="00C96AB5">
        <w:rPr>
          <w:rFonts w:cstheme="minorHAnsi"/>
        </w:rPr>
        <w:t>4</w:t>
      </w:r>
      <w:r w:rsidR="00C96AB5">
        <w:rPr>
          <w:rFonts w:cstheme="minorHAnsi"/>
        </w:rPr>
        <w:fldChar w:fldCharType="end"/>
      </w:r>
      <w:r w:rsidR="00C96AB5">
        <w:rPr>
          <w:rFonts w:cstheme="minorHAnsi"/>
        </w:rPr>
        <w:t>) used</w:t>
      </w:r>
      <w:r w:rsidR="00C96AB5" w:rsidRPr="00FD5D60">
        <w:rPr>
          <w:rFonts w:cstheme="minorHAnsi"/>
        </w:rPr>
        <w:t xml:space="preserve"> </w:t>
      </w:r>
      <w:r w:rsidRPr="00FD5D60">
        <w:rPr>
          <w:rFonts w:cstheme="minorHAnsi"/>
        </w:rPr>
        <w:t xml:space="preserve">qualitative and quantitative methodology to identify design </w:t>
      </w:r>
      <w:r>
        <w:rPr>
          <w:rFonts w:cstheme="minorHAnsi"/>
        </w:rPr>
        <w:t>characteristics of a</w:t>
      </w:r>
      <w:r w:rsidRPr="00FD5D60">
        <w:rPr>
          <w:rFonts w:cstheme="minorHAnsi"/>
        </w:rPr>
        <w:t xml:space="preserve"> range </w:t>
      </w:r>
      <w:r>
        <w:rPr>
          <w:rFonts w:cstheme="minorHAnsi"/>
        </w:rPr>
        <w:t>of off-the-shelf</w:t>
      </w:r>
      <w:r w:rsidRPr="00FD5D60">
        <w:rPr>
          <w:rFonts w:cstheme="minorHAnsi"/>
        </w:rPr>
        <w:t xml:space="preserve"> stability footwear for children, to inform on its potential to act as an assistive aid to children living with mobility impairment.</w:t>
      </w:r>
    </w:p>
    <w:p w14:paraId="62A26470" w14:textId="77777777" w:rsidR="00DC612A" w:rsidRPr="00FD5D60" w:rsidRDefault="00DC612A" w:rsidP="00DC612A">
      <w:pPr>
        <w:spacing w:line="480" w:lineRule="auto"/>
        <w:jc w:val="both"/>
        <w:rPr>
          <w:rFonts w:cstheme="minorHAnsi"/>
        </w:rPr>
      </w:pPr>
    </w:p>
    <w:p w14:paraId="6AE19795" w14:textId="051EE45F" w:rsidR="00B146E8" w:rsidRDefault="00DC612A" w:rsidP="0082276F">
      <w:pPr>
        <w:pStyle w:val="ListParagraph"/>
        <w:spacing w:line="480" w:lineRule="auto"/>
        <w:ind w:left="0"/>
        <w:jc w:val="both"/>
        <w:rPr>
          <w:rFonts w:cstheme="minorHAnsi"/>
        </w:rPr>
      </w:pPr>
      <w:r w:rsidRPr="00FD5D60">
        <w:rPr>
          <w:rFonts w:cstheme="minorHAnsi"/>
        </w:rPr>
        <w:t>Stage 3</w:t>
      </w:r>
      <w:r>
        <w:rPr>
          <w:rFonts w:cstheme="minorHAnsi"/>
        </w:rPr>
        <w:t xml:space="preserve"> </w:t>
      </w:r>
      <w:r w:rsidR="005F7DB8">
        <w:rPr>
          <w:rFonts w:cstheme="minorHAnsi"/>
        </w:rPr>
        <w:t xml:space="preserve">(Chapter </w:t>
      </w:r>
      <w:r w:rsidR="005F7DB8">
        <w:rPr>
          <w:rFonts w:cstheme="minorHAnsi"/>
        </w:rPr>
        <w:fldChar w:fldCharType="begin"/>
      </w:r>
      <w:r w:rsidR="005F7DB8">
        <w:rPr>
          <w:rFonts w:cstheme="minorHAnsi"/>
        </w:rPr>
        <w:instrText xml:space="preserve"> REF _Ref138001729 \r \h </w:instrText>
      </w:r>
      <w:r w:rsidR="005F7DB8">
        <w:rPr>
          <w:rFonts w:cstheme="minorHAnsi"/>
        </w:rPr>
      </w:r>
      <w:r w:rsidR="005F7DB8">
        <w:rPr>
          <w:rFonts w:cstheme="minorHAnsi"/>
        </w:rPr>
        <w:fldChar w:fldCharType="separate"/>
      </w:r>
      <w:r w:rsidR="005F7DB8">
        <w:rPr>
          <w:rFonts w:cstheme="minorHAnsi"/>
        </w:rPr>
        <w:t>5</w:t>
      </w:r>
      <w:r w:rsidR="005F7DB8">
        <w:rPr>
          <w:rFonts w:cstheme="minorHAnsi"/>
        </w:rPr>
        <w:fldChar w:fldCharType="end"/>
      </w:r>
      <w:r w:rsidR="005F7DB8">
        <w:rPr>
          <w:rFonts w:cstheme="minorHAnsi"/>
        </w:rPr>
        <w:t xml:space="preserve">) </w:t>
      </w:r>
      <w:r w:rsidR="00C96AB5">
        <w:rPr>
          <w:rFonts w:cstheme="minorHAnsi"/>
        </w:rPr>
        <w:t>gathered</w:t>
      </w:r>
      <w:r w:rsidR="00C96AB5" w:rsidRPr="00FD5D60">
        <w:rPr>
          <w:rFonts w:cstheme="minorHAnsi"/>
        </w:rPr>
        <w:t xml:space="preserve"> </w:t>
      </w:r>
      <w:r w:rsidRPr="00FD5D60">
        <w:rPr>
          <w:rFonts w:cstheme="minorHAnsi"/>
        </w:rPr>
        <w:t>expert opinion, using a Delphi study design to corroborate and develop the preliminary definitions provided by stage 1 of this study</w:t>
      </w:r>
      <w:r>
        <w:rPr>
          <w:rFonts w:cstheme="minorHAnsi"/>
        </w:rPr>
        <w:t xml:space="preserve"> which has provided consistent language amongst relevant stakeholders in clinical footwear.</w:t>
      </w:r>
      <w:r w:rsidRPr="00FD5D60">
        <w:rPr>
          <w:rFonts w:cstheme="minorHAnsi"/>
        </w:rPr>
        <w:t xml:space="preserve"> it also gain</w:t>
      </w:r>
      <w:r>
        <w:rPr>
          <w:rFonts w:cstheme="minorHAnsi"/>
        </w:rPr>
        <w:t>ed</w:t>
      </w:r>
      <w:r w:rsidRPr="00FD5D60">
        <w:rPr>
          <w:rFonts w:cstheme="minorHAnsi"/>
        </w:rPr>
        <w:t xml:space="preserve"> insight from the experts on the design and purpose of </w:t>
      </w:r>
      <w:r>
        <w:rPr>
          <w:rFonts w:cstheme="minorHAnsi"/>
        </w:rPr>
        <w:t>off-the-shelf</w:t>
      </w:r>
      <w:r w:rsidRPr="00FD5D60">
        <w:rPr>
          <w:rFonts w:cstheme="minorHAnsi"/>
        </w:rPr>
        <w:t xml:space="preserve"> stability footwear that had been identified from the preliminary </w:t>
      </w:r>
      <w:r>
        <w:rPr>
          <w:rFonts w:cstheme="minorHAnsi"/>
        </w:rPr>
        <w:t xml:space="preserve">analysis of off-the-shelf stability footwear in </w:t>
      </w:r>
      <w:r w:rsidRPr="00FD5D60">
        <w:rPr>
          <w:rFonts w:cstheme="minorHAnsi"/>
        </w:rPr>
        <w:t>stage 2</w:t>
      </w:r>
      <w:r>
        <w:rPr>
          <w:rFonts w:cstheme="minorHAnsi"/>
        </w:rPr>
        <w:t xml:space="preserve">. Additionally, the </w:t>
      </w:r>
      <w:r w:rsidRPr="00FD5D60">
        <w:rPr>
          <w:rFonts w:cstheme="minorHAnsi"/>
        </w:rPr>
        <w:t>Delphi</w:t>
      </w:r>
      <w:r>
        <w:rPr>
          <w:rFonts w:cstheme="minorHAnsi"/>
        </w:rPr>
        <w:t xml:space="preserve"> </w:t>
      </w:r>
      <w:r w:rsidRPr="00FD5D60">
        <w:rPr>
          <w:rFonts w:cstheme="minorHAnsi"/>
        </w:rPr>
        <w:t>explore</w:t>
      </w:r>
      <w:r>
        <w:rPr>
          <w:rFonts w:cstheme="minorHAnsi"/>
        </w:rPr>
        <w:t>d</w:t>
      </w:r>
      <w:r w:rsidRPr="00FD5D60">
        <w:rPr>
          <w:rFonts w:cstheme="minorHAnsi"/>
        </w:rPr>
        <w:t xml:space="preserve"> expert opinion on protocols and </w:t>
      </w:r>
      <w:r w:rsidRPr="00FD5D60">
        <w:rPr>
          <w:rFonts w:cstheme="minorHAnsi"/>
        </w:rPr>
        <w:lastRenderedPageBreak/>
        <w:t xml:space="preserve">outcomes for its use in children </w:t>
      </w:r>
      <w:r>
        <w:rPr>
          <w:rFonts w:cstheme="minorHAnsi"/>
        </w:rPr>
        <w:t xml:space="preserve">living </w:t>
      </w:r>
      <w:r w:rsidRPr="00FD5D60">
        <w:rPr>
          <w:rFonts w:cstheme="minorHAnsi"/>
        </w:rPr>
        <w:t xml:space="preserve">with mobility impairment. Qualitative analysis </w:t>
      </w:r>
      <w:r>
        <w:rPr>
          <w:rFonts w:cstheme="minorHAnsi"/>
        </w:rPr>
        <w:t>was</w:t>
      </w:r>
      <w:r w:rsidR="007C1F40">
        <w:rPr>
          <w:rFonts w:cstheme="minorHAnsi"/>
        </w:rPr>
        <w:t xml:space="preserve"> </w:t>
      </w:r>
      <w:r w:rsidRPr="00FD5D60">
        <w:rPr>
          <w:rFonts w:cstheme="minorHAnsi"/>
        </w:rPr>
        <w:t>employed in the Delphi to synthesise speculative opinion together with quantitative analysis</w:t>
      </w:r>
      <w:r>
        <w:rPr>
          <w:rFonts w:cstheme="minorHAnsi"/>
        </w:rPr>
        <w:t>,</w:t>
      </w:r>
      <w:r w:rsidRPr="00FD5D60">
        <w:rPr>
          <w:rFonts w:cstheme="minorHAnsi"/>
        </w:rPr>
        <w:t xml:space="preserve"> such as the frequency and strength of consensus of opinion</w:t>
      </w:r>
      <w:r>
        <w:rPr>
          <w:rFonts w:cstheme="minorHAnsi"/>
        </w:rPr>
        <w:t xml:space="preserve"> </w:t>
      </w:r>
      <w:r>
        <w:rPr>
          <w:rFonts w:cstheme="minorHAnsi"/>
        </w:rPr>
        <w:fldChar w:fldCharType="begin" w:fldLock="1"/>
      </w:r>
      <w:r w:rsidR="00EF53DC">
        <w:rPr>
          <w:rFonts w:cstheme="minorHAnsi"/>
        </w:rPr>
        <w:instrText>ADDIN CSL_CITATION {"citationItems":[{"id":"ITEM-1","itemData":{"DOI":"10.1016/J.TECHFORE.2011.04.005","ISSN":"0040-1625","abstract":"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author":[{"dropping-particle":"","family":"Hasson","given":"Felicity","non-dropping-particle":"","parse-names":false,"suffix":""},{"dropping-particle":"","family":"Keeney","given":"Sinead","non-dropping-particle":"","parse-names":false,"suffix":""}],"container-title":"Technological Forecasting and Social Change","id":"ITEM-1","issue":"9","issued":{"date-parts":[["2011","11","1"]]},"page":"1695-1704","publisher":"North-Holland","title":"Enhancing rigour in the Delphi technique research","type":"article-journal","volume":"78"},"uris":["http://www.mendeley.com/documents/?uuid=90c4d181-b01c-38b7-9e87-377061c2f561"]}],"mendeley":{"formattedCitation":"(Hasson &amp; Keeney, 2011)","plainTextFormattedCitation":"(Hasson &amp; Keeney, 2011)","previouslyFormattedCitation":"(Hasson &amp; Keeney, 2011)"},"properties":{"noteIndex":0},"schema":"https://github.com/citation-style-language/schema/raw/master/csl-citation.json"}</w:instrText>
      </w:r>
      <w:r>
        <w:rPr>
          <w:rFonts w:cstheme="minorHAnsi"/>
        </w:rPr>
        <w:fldChar w:fldCharType="separate"/>
      </w:r>
      <w:r w:rsidR="00254D00" w:rsidRPr="00254D00">
        <w:rPr>
          <w:rFonts w:cstheme="minorHAnsi"/>
          <w:noProof/>
        </w:rPr>
        <w:t>(Hasson &amp; Keeney, 2011)</w:t>
      </w:r>
      <w:r>
        <w:rPr>
          <w:rFonts w:cstheme="minorHAnsi"/>
        </w:rPr>
        <w:fldChar w:fldCharType="end"/>
      </w:r>
      <w:r w:rsidRPr="00FD5D60">
        <w:rPr>
          <w:rFonts w:cstheme="minorHAnsi"/>
        </w:rPr>
        <w:t>. Proposed protocols and outcomes identif</w:t>
      </w:r>
      <w:r>
        <w:rPr>
          <w:rFonts w:cstheme="minorHAnsi"/>
        </w:rPr>
        <w:t>ied</w:t>
      </w:r>
      <w:r w:rsidRPr="00FD5D60">
        <w:rPr>
          <w:rFonts w:cstheme="minorHAnsi"/>
        </w:rPr>
        <w:t xml:space="preserve"> variables such as the children’s mobility impairments </w:t>
      </w:r>
      <w:r>
        <w:rPr>
          <w:rFonts w:cstheme="minorHAnsi"/>
        </w:rPr>
        <w:t xml:space="preserve">suitable for treatment </w:t>
      </w:r>
      <w:r w:rsidRPr="00FD5D60">
        <w:rPr>
          <w:rFonts w:cstheme="minorHAnsi"/>
        </w:rPr>
        <w:t xml:space="preserve">and </w:t>
      </w:r>
      <w:r>
        <w:rPr>
          <w:rFonts w:cstheme="minorHAnsi"/>
        </w:rPr>
        <w:t xml:space="preserve">the </w:t>
      </w:r>
      <w:r w:rsidRPr="00FD5D60">
        <w:rPr>
          <w:rFonts w:cstheme="minorHAnsi"/>
        </w:rPr>
        <w:t xml:space="preserve">expected physical benefits (outcomes) of using </w:t>
      </w:r>
      <w:r>
        <w:rPr>
          <w:rFonts w:cstheme="minorHAnsi"/>
        </w:rPr>
        <w:t>off-the-shelf</w:t>
      </w:r>
      <w:r w:rsidRPr="00FD5D60">
        <w:rPr>
          <w:rFonts w:cstheme="minorHAnsi"/>
        </w:rPr>
        <w:t xml:space="preserve"> stability footwear. Although this work </w:t>
      </w:r>
      <w:r>
        <w:rPr>
          <w:rFonts w:cstheme="minorHAnsi"/>
        </w:rPr>
        <w:t xml:space="preserve">has </w:t>
      </w:r>
      <w:r w:rsidRPr="00FD5D60">
        <w:rPr>
          <w:rFonts w:cstheme="minorHAnsi"/>
        </w:rPr>
        <w:t>not directly explore</w:t>
      </w:r>
      <w:r>
        <w:rPr>
          <w:rFonts w:cstheme="minorHAnsi"/>
        </w:rPr>
        <w:t>d</w:t>
      </w:r>
      <w:r w:rsidRPr="00FD5D60">
        <w:rPr>
          <w:rFonts w:cstheme="minorHAnsi"/>
        </w:rPr>
        <w:t xml:space="preserve"> these outcomes on </w:t>
      </w:r>
      <w:r>
        <w:rPr>
          <w:rFonts w:cstheme="minorHAnsi"/>
        </w:rPr>
        <w:t>mobility-impaired</w:t>
      </w:r>
      <w:r w:rsidRPr="00FD5D60">
        <w:rPr>
          <w:rFonts w:cstheme="minorHAnsi"/>
        </w:rPr>
        <w:t xml:space="preserve"> children</w:t>
      </w:r>
      <w:r>
        <w:rPr>
          <w:rFonts w:cstheme="minorHAnsi"/>
        </w:rPr>
        <w:t>,</w:t>
      </w:r>
      <w:r w:rsidRPr="00FD5D60">
        <w:rPr>
          <w:rFonts w:cstheme="minorHAnsi"/>
        </w:rPr>
        <w:t xml:space="preserve"> the data obtained from stage 3 will inform future research streams studying the in-vivo effectiveness of </w:t>
      </w:r>
      <w:r>
        <w:rPr>
          <w:rFonts w:cstheme="minorHAnsi"/>
        </w:rPr>
        <w:t>off-the-shelf</w:t>
      </w:r>
      <w:r w:rsidRPr="00FD5D60">
        <w:rPr>
          <w:rFonts w:cstheme="minorHAnsi"/>
        </w:rPr>
        <w:t xml:space="preserve"> stability clinical footwear on children with mobility impairment. The project </w:t>
      </w:r>
      <w:r>
        <w:rPr>
          <w:rFonts w:cstheme="minorHAnsi"/>
        </w:rPr>
        <w:t xml:space="preserve">additionally </w:t>
      </w:r>
      <w:r w:rsidRPr="00FD5D60">
        <w:rPr>
          <w:rFonts w:cstheme="minorHAnsi"/>
        </w:rPr>
        <w:t>utilise</w:t>
      </w:r>
      <w:r>
        <w:rPr>
          <w:rFonts w:cstheme="minorHAnsi"/>
        </w:rPr>
        <w:t>d</w:t>
      </w:r>
      <w:r w:rsidRPr="00FD5D60">
        <w:rPr>
          <w:rFonts w:cstheme="minorHAnsi"/>
        </w:rPr>
        <w:t xml:space="preserve"> the </w:t>
      </w:r>
      <w:r>
        <w:rPr>
          <w:rFonts w:cstheme="minorHAnsi"/>
        </w:rPr>
        <w:t xml:space="preserve">data </w:t>
      </w:r>
      <w:r w:rsidRPr="00FD5D60">
        <w:rPr>
          <w:rFonts w:cstheme="minorHAnsi"/>
        </w:rPr>
        <w:t xml:space="preserve">from stage 3 to provide </w:t>
      </w:r>
      <w:r>
        <w:rPr>
          <w:rFonts w:cstheme="minorHAnsi"/>
        </w:rPr>
        <w:t xml:space="preserve">expert </w:t>
      </w:r>
      <w:r w:rsidRPr="00FD5D60">
        <w:rPr>
          <w:rFonts w:cstheme="minorHAnsi"/>
        </w:rPr>
        <w:t xml:space="preserve">consensus design characteristics of </w:t>
      </w:r>
      <w:r>
        <w:rPr>
          <w:rFonts w:cstheme="minorHAnsi"/>
        </w:rPr>
        <w:t>off-the-shelf</w:t>
      </w:r>
      <w:r w:rsidRPr="00FD5D60">
        <w:rPr>
          <w:rFonts w:cstheme="minorHAnsi"/>
        </w:rPr>
        <w:t xml:space="preserve"> stability clinical footwear that </w:t>
      </w:r>
      <w:r>
        <w:rPr>
          <w:rFonts w:cstheme="minorHAnsi"/>
        </w:rPr>
        <w:t>propose to offer</w:t>
      </w:r>
      <w:r w:rsidRPr="00FD5D60">
        <w:rPr>
          <w:rFonts w:cstheme="minorHAnsi"/>
        </w:rPr>
        <w:t xml:space="preserve"> stability. </w:t>
      </w:r>
      <w:r>
        <w:rPr>
          <w:rFonts w:cstheme="minorHAnsi"/>
        </w:rPr>
        <w:t>T</w:t>
      </w:r>
      <w:r w:rsidRPr="00FD5D60">
        <w:rPr>
          <w:rFonts w:cstheme="minorHAnsi"/>
        </w:rPr>
        <w:t>he</w:t>
      </w:r>
      <w:r>
        <w:rPr>
          <w:rFonts w:cstheme="minorHAnsi"/>
        </w:rPr>
        <w:t>se</w:t>
      </w:r>
      <w:r w:rsidRPr="00FD5D60">
        <w:rPr>
          <w:rFonts w:cstheme="minorHAnsi"/>
        </w:rPr>
        <w:t xml:space="preserve"> </w:t>
      </w:r>
      <w:r>
        <w:rPr>
          <w:rFonts w:cstheme="minorHAnsi"/>
        </w:rPr>
        <w:t xml:space="preserve">expert consensus </w:t>
      </w:r>
      <w:r w:rsidRPr="00FD5D60">
        <w:rPr>
          <w:rFonts w:cstheme="minorHAnsi"/>
        </w:rPr>
        <w:t xml:space="preserve">design characteristics of the footwear </w:t>
      </w:r>
      <w:r>
        <w:rPr>
          <w:rFonts w:cstheme="minorHAnsi"/>
        </w:rPr>
        <w:t>were</w:t>
      </w:r>
      <w:r w:rsidRPr="00FD5D60">
        <w:rPr>
          <w:rFonts w:cstheme="minorHAnsi"/>
        </w:rPr>
        <w:t xml:space="preserve"> tested</w:t>
      </w:r>
      <w:r w:rsidRPr="00D5631F">
        <w:rPr>
          <w:rFonts w:cstheme="minorHAnsi"/>
        </w:rPr>
        <w:t xml:space="preserve"> </w:t>
      </w:r>
      <w:r w:rsidRPr="00FD5D60">
        <w:rPr>
          <w:rFonts w:cstheme="minorHAnsi"/>
        </w:rPr>
        <w:t>to quantify their effects</w:t>
      </w:r>
      <w:r>
        <w:rPr>
          <w:rFonts w:cstheme="minorHAnsi"/>
        </w:rPr>
        <w:t xml:space="preserve"> on mechanical stiffness in stage 4 of the study</w:t>
      </w:r>
      <w:r w:rsidR="009C5F0D">
        <w:rPr>
          <w:rFonts w:cstheme="minorHAnsi"/>
        </w:rPr>
        <w:t xml:space="preserve"> (Chapters </w:t>
      </w:r>
      <w:r w:rsidR="009C5F0D">
        <w:rPr>
          <w:rFonts w:cstheme="minorHAnsi"/>
        </w:rPr>
        <w:fldChar w:fldCharType="begin"/>
      </w:r>
      <w:r w:rsidR="009C5F0D">
        <w:rPr>
          <w:rFonts w:cstheme="minorHAnsi"/>
        </w:rPr>
        <w:instrText xml:space="preserve"> REF _Ref137311990 \r \h </w:instrText>
      </w:r>
      <w:r w:rsidR="009C5F0D">
        <w:rPr>
          <w:rFonts w:cstheme="minorHAnsi"/>
        </w:rPr>
      </w:r>
      <w:r w:rsidR="009C5F0D">
        <w:rPr>
          <w:rFonts w:cstheme="minorHAnsi"/>
        </w:rPr>
        <w:fldChar w:fldCharType="separate"/>
      </w:r>
      <w:r w:rsidR="009C5F0D">
        <w:rPr>
          <w:rFonts w:cstheme="minorHAnsi"/>
        </w:rPr>
        <w:t>6</w:t>
      </w:r>
      <w:r w:rsidR="009C5F0D">
        <w:rPr>
          <w:rFonts w:cstheme="minorHAnsi"/>
        </w:rPr>
        <w:fldChar w:fldCharType="end"/>
      </w:r>
      <w:r w:rsidR="009C5F0D">
        <w:rPr>
          <w:rFonts w:cstheme="minorHAnsi"/>
        </w:rPr>
        <w:t xml:space="preserve"> &amp; </w:t>
      </w:r>
      <w:r w:rsidR="009C5F0D">
        <w:rPr>
          <w:rFonts w:cstheme="minorHAnsi"/>
        </w:rPr>
        <w:fldChar w:fldCharType="begin"/>
      </w:r>
      <w:r w:rsidR="009C5F0D">
        <w:rPr>
          <w:rFonts w:cstheme="minorHAnsi"/>
        </w:rPr>
        <w:instrText xml:space="preserve"> REF _Ref138162083 \r \h </w:instrText>
      </w:r>
      <w:r w:rsidR="009C5F0D">
        <w:rPr>
          <w:rFonts w:cstheme="minorHAnsi"/>
        </w:rPr>
      </w:r>
      <w:r w:rsidR="009C5F0D">
        <w:rPr>
          <w:rFonts w:cstheme="minorHAnsi"/>
        </w:rPr>
        <w:fldChar w:fldCharType="separate"/>
      </w:r>
      <w:r w:rsidR="009C5F0D">
        <w:rPr>
          <w:rFonts w:cstheme="minorHAnsi"/>
        </w:rPr>
        <w:t>7</w:t>
      </w:r>
      <w:r w:rsidR="009C5F0D">
        <w:rPr>
          <w:rFonts w:cstheme="minorHAnsi"/>
        </w:rPr>
        <w:fldChar w:fldCharType="end"/>
      </w:r>
      <w:r w:rsidR="009C5F0D">
        <w:rPr>
          <w:rFonts w:cstheme="minorHAnsi"/>
        </w:rPr>
        <w:t>)</w:t>
      </w:r>
      <w:r>
        <w:rPr>
          <w:rFonts w:cstheme="minorHAnsi"/>
        </w:rPr>
        <w:t xml:space="preserve">. Testing of the design characteristics were performed </w:t>
      </w:r>
      <w:r w:rsidRPr="00FD5D60">
        <w:rPr>
          <w:rFonts w:cstheme="minorHAnsi"/>
        </w:rPr>
        <w:t xml:space="preserve">in-situ of footwear </w:t>
      </w:r>
      <w:r>
        <w:rPr>
          <w:rFonts w:cstheme="minorHAnsi"/>
        </w:rPr>
        <w:t xml:space="preserve">via </w:t>
      </w:r>
      <w:r w:rsidRPr="00FD5D60">
        <w:rPr>
          <w:rFonts w:cstheme="minorHAnsi"/>
        </w:rPr>
        <w:t>novel mechanical testing protocols</w:t>
      </w:r>
      <w:r>
        <w:rPr>
          <w:rFonts w:cstheme="minorHAnsi"/>
        </w:rPr>
        <w:t xml:space="preserve"> developed in this study</w:t>
      </w:r>
      <w:r w:rsidRPr="00FD5D60">
        <w:rPr>
          <w:rFonts w:cstheme="minorHAnsi"/>
        </w:rPr>
        <w:t>. This provide</w:t>
      </w:r>
      <w:r>
        <w:rPr>
          <w:rFonts w:cstheme="minorHAnsi"/>
        </w:rPr>
        <w:t>d</w:t>
      </w:r>
      <w:r w:rsidRPr="00FD5D60">
        <w:rPr>
          <w:rFonts w:cstheme="minorHAnsi"/>
        </w:rPr>
        <w:t xml:space="preserve"> quantitative data </w:t>
      </w:r>
      <w:r>
        <w:rPr>
          <w:rFonts w:cstheme="minorHAnsi"/>
        </w:rPr>
        <w:t>which</w:t>
      </w:r>
      <w:r w:rsidRPr="00FD5D60">
        <w:rPr>
          <w:rFonts w:cstheme="minorHAnsi"/>
        </w:rPr>
        <w:t xml:space="preserve"> </w:t>
      </w:r>
      <w:r>
        <w:rPr>
          <w:rFonts w:cstheme="minorHAnsi"/>
        </w:rPr>
        <w:t xml:space="preserve">corroborated and refuted the consensus design characteristics generated in stage 3 and has provided an </w:t>
      </w:r>
      <w:r w:rsidRPr="00FD5D60">
        <w:rPr>
          <w:rFonts w:cstheme="minorHAnsi"/>
        </w:rPr>
        <w:t>understand</w:t>
      </w:r>
      <w:r>
        <w:rPr>
          <w:rFonts w:cstheme="minorHAnsi"/>
        </w:rPr>
        <w:t xml:space="preserve">ing of </w:t>
      </w:r>
      <w:r w:rsidRPr="00FD5D60">
        <w:rPr>
          <w:rFonts w:cstheme="minorHAnsi"/>
        </w:rPr>
        <w:t xml:space="preserve">how </w:t>
      </w:r>
      <w:r>
        <w:rPr>
          <w:rFonts w:cstheme="minorHAnsi"/>
        </w:rPr>
        <w:t>off-the-shelf</w:t>
      </w:r>
      <w:r w:rsidRPr="00FD5D60">
        <w:rPr>
          <w:rFonts w:cstheme="minorHAnsi"/>
        </w:rPr>
        <w:t xml:space="preserve"> stability footwear may work as a clinical intervention for children. </w:t>
      </w:r>
      <w:r>
        <w:rPr>
          <w:rFonts w:cstheme="minorHAnsi"/>
        </w:rPr>
        <w:t xml:space="preserve">The corroborated design characteristics of off-the-shelf stability footwear from the mechanical testing in stage 4 were synthesised alongside the other consensus characteristics to develop a survey tool in stage 5 </w:t>
      </w:r>
      <w:r w:rsidR="00B257A0">
        <w:rPr>
          <w:rFonts w:cstheme="minorHAnsi"/>
        </w:rPr>
        <w:t xml:space="preserve">(Chapter </w:t>
      </w:r>
      <w:r w:rsidR="00B257A0">
        <w:rPr>
          <w:rFonts w:cstheme="minorHAnsi"/>
        </w:rPr>
        <w:fldChar w:fldCharType="begin"/>
      </w:r>
      <w:r w:rsidR="00B257A0">
        <w:rPr>
          <w:rFonts w:cstheme="minorHAnsi"/>
        </w:rPr>
        <w:instrText xml:space="preserve"> REF _Ref141829732 \r \h </w:instrText>
      </w:r>
      <w:r w:rsidR="00B257A0">
        <w:rPr>
          <w:rFonts w:cstheme="minorHAnsi"/>
        </w:rPr>
      </w:r>
      <w:r w:rsidR="00B257A0">
        <w:rPr>
          <w:rFonts w:cstheme="minorHAnsi"/>
        </w:rPr>
        <w:fldChar w:fldCharType="separate"/>
      </w:r>
      <w:r w:rsidR="00B257A0">
        <w:rPr>
          <w:rFonts w:cstheme="minorHAnsi"/>
        </w:rPr>
        <w:t>8</w:t>
      </w:r>
      <w:r w:rsidR="00B257A0">
        <w:rPr>
          <w:rFonts w:cstheme="minorHAnsi"/>
        </w:rPr>
        <w:fldChar w:fldCharType="end"/>
      </w:r>
      <w:r w:rsidR="00B257A0">
        <w:rPr>
          <w:rFonts w:cstheme="minorHAnsi"/>
        </w:rPr>
        <w:t xml:space="preserve">) </w:t>
      </w:r>
      <w:r>
        <w:rPr>
          <w:rFonts w:cstheme="minorHAnsi"/>
        </w:rPr>
        <w:t xml:space="preserve">to allow relevant stakeholders in clinical footwear to rapidly recognise and assess the relevant design characteristics of off-the-shelf stability footwear to improve clinical practice and research reporting </w:t>
      </w:r>
      <w:r w:rsidR="0082276F">
        <w:rPr>
          <w:rFonts w:cstheme="minorHAnsi"/>
        </w:rPr>
        <w:fldChar w:fldCharType="begin" w:fldLock="1"/>
      </w:r>
      <w:r w:rsidR="00D471C6">
        <w:rPr>
          <w:rFonts w:cstheme="minorHAnsi"/>
        </w:rPr>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2","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raig et al., 2008; C. M. Williams, Morrison, et al., 2022)","plainTextFormattedCitation":"(Craig et al., 2008; C. M. Williams, Morrison, et al., 2022)","previouslyFormattedCitation":"(Craig et al., 2008; C. M. Williams, Morrison, et al., 2022)"},"properties":{"noteIndex":0},"schema":"https://github.com/citation-style-language/schema/raw/master/csl-citation.json"}</w:instrText>
      </w:r>
      <w:r w:rsidR="0082276F">
        <w:rPr>
          <w:rFonts w:cstheme="minorHAnsi"/>
        </w:rPr>
        <w:fldChar w:fldCharType="separate"/>
      </w:r>
      <w:r w:rsidR="009A28E3" w:rsidRPr="009A28E3">
        <w:rPr>
          <w:rFonts w:cstheme="minorHAnsi"/>
          <w:noProof/>
        </w:rPr>
        <w:t>(Craig et al., 2008; C. M. Williams, Morrison, et al., 2022)</w:t>
      </w:r>
      <w:r w:rsidR="0082276F">
        <w:rPr>
          <w:rFonts w:cstheme="minorHAnsi"/>
        </w:rPr>
        <w:fldChar w:fldCharType="end"/>
      </w:r>
      <w:r w:rsidR="0082276F">
        <w:rPr>
          <w:rFonts w:cstheme="minorHAnsi"/>
        </w:rPr>
        <w:t xml:space="preserve"> </w:t>
      </w:r>
    </w:p>
    <w:p w14:paraId="0700E392" w14:textId="099155A2" w:rsidR="0082276F" w:rsidRDefault="00E479C9">
      <w:pPr>
        <w:pStyle w:val="Heading2"/>
        <w:numPr>
          <w:ilvl w:val="1"/>
          <w:numId w:val="29"/>
        </w:numPr>
        <w:spacing w:line="360" w:lineRule="auto"/>
      </w:pPr>
      <w:bookmarkStart w:id="27" w:name="_Toc156403422"/>
      <w:r>
        <w:lastRenderedPageBreak/>
        <w:t>Structure of the thesis</w:t>
      </w:r>
      <w:bookmarkEnd w:id="27"/>
    </w:p>
    <w:p w14:paraId="24BF5962" w14:textId="77777777" w:rsidR="0003113A" w:rsidRPr="0003113A" w:rsidRDefault="0003113A" w:rsidP="009344E2"/>
    <w:p w14:paraId="75B7CAE4" w14:textId="7FB2A613" w:rsidR="00186EB2" w:rsidRDefault="008B41D4" w:rsidP="00F375D7">
      <w:pPr>
        <w:spacing w:line="360" w:lineRule="auto"/>
        <w:jc w:val="both"/>
      </w:pPr>
      <w:r>
        <w:t>T</w:t>
      </w:r>
      <w:r w:rsidR="00B353AD">
        <w:t xml:space="preserve">his thesis is structured as a set </w:t>
      </w:r>
      <w:r w:rsidR="00451FD4">
        <w:t xml:space="preserve">of individual manuscripts </w:t>
      </w:r>
      <w:r w:rsidR="00E46DEE">
        <w:t xml:space="preserve">each </w:t>
      </w:r>
      <w:r w:rsidR="00451FD4">
        <w:t xml:space="preserve">with </w:t>
      </w:r>
      <w:r w:rsidR="00E46DEE">
        <w:t>individual aims and objectives</w:t>
      </w:r>
      <w:r w:rsidR="009D3C68">
        <w:t xml:space="preserve">. </w:t>
      </w:r>
      <w:r w:rsidR="001F56AF">
        <w:t xml:space="preserve">The findings from each chapter have </w:t>
      </w:r>
      <w:r w:rsidR="00DB5F04">
        <w:t xml:space="preserve">been combined </w:t>
      </w:r>
      <w:r w:rsidR="00B72D96">
        <w:t xml:space="preserve">as detailed in the stages described above to </w:t>
      </w:r>
      <w:r w:rsidR="00110E0B">
        <w:t>me</w:t>
      </w:r>
      <w:r w:rsidR="00B72D96">
        <w:t>e</w:t>
      </w:r>
      <w:r w:rsidR="00110E0B">
        <w:t xml:space="preserve">t the overall </w:t>
      </w:r>
      <w:r w:rsidR="00B72D96">
        <w:t xml:space="preserve">aims and </w:t>
      </w:r>
      <w:r w:rsidR="00110E0B">
        <w:t>objectives of the thesis</w:t>
      </w:r>
      <w:r w:rsidR="00B72D96">
        <w:t>.</w:t>
      </w:r>
    </w:p>
    <w:p w14:paraId="2DBD1D23" w14:textId="77777777" w:rsidR="00AE0DDA" w:rsidRDefault="00AE0DDA" w:rsidP="00F375D7">
      <w:pPr>
        <w:spacing w:line="360" w:lineRule="auto"/>
        <w:jc w:val="both"/>
      </w:pPr>
    </w:p>
    <w:p w14:paraId="4331F0EB" w14:textId="67C0ECF3" w:rsidR="00AE0DDA" w:rsidRDefault="00703DEB" w:rsidP="00E60DBA">
      <w:pPr>
        <w:pStyle w:val="Heading2"/>
        <w:numPr>
          <w:ilvl w:val="1"/>
          <w:numId w:val="29"/>
        </w:numPr>
        <w:spacing w:line="360" w:lineRule="auto"/>
      </w:pPr>
      <w:bookmarkStart w:id="28" w:name="_Ref156388420"/>
      <w:bookmarkStart w:id="29" w:name="_Toc156403423"/>
      <w:r>
        <w:t>E</w:t>
      </w:r>
      <w:r w:rsidR="00F375D7">
        <w:t xml:space="preserve">ffect of </w:t>
      </w:r>
      <w:r w:rsidR="00F0624D">
        <w:t xml:space="preserve">the </w:t>
      </w:r>
      <w:r w:rsidR="00F375D7">
        <w:t xml:space="preserve">COVID-19 </w:t>
      </w:r>
      <w:r w:rsidR="00F0624D">
        <w:t xml:space="preserve">pandemic </w:t>
      </w:r>
      <w:r w:rsidR="00F375D7">
        <w:t>on this thesis</w:t>
      </w:r>
      <w:bookmarkEnd w:id="28"/>
      <w:bookmarkEnd w:id="29"/>
    </w:p>
    <w:p w14:paraId="1C04A7D8" w14:textId="77777777" w:rsidR="0003113A" w:rsidRPr="0003113A" w:rsidRDefault="0003113A" w:rsidP="009344E2"/>
    <w:p w14:paraId="43D57A36" w14:textId="3716E66D" w:rsidR="00F003C6" w:rsidRPr="009344E2" w:rsidRDefault="003E1500" w:rsidP="009344E2">
      <w:pPr>
        <w:spacing w:line="360" w:lineRule="auto"/>
        <w:jc w:val="both"/>
      </w:pPr>
      <w:r w:rsidRPr="009344E2">
        <w:rPr>
          <w:color w:val="000000" w:themeColor="text1"/>
        </w:rPr>
        <w:t xml:space="preserve">Initially, this thesis intended to develop and test a prescription protocol for OSSTF from the expert consensus that identified children’s mobility impairments and expected physical benefits (outcomes). These variables were originally proposed to be tested through a quantitative biomechanical study on children identified as suitable from the protocol in stage 4 of the thesis. </w:t>
      </w:r>
      <w:r w:rsidR="00E26828" w:rsidRPr="5B4D1E93">
        <w:rPr>
          <w:color w:val="000000" w:themeColor="text1"/>
        </w:rPr>
        <w:t>P</w:t>
      </w:r>
      <w:r w:rsidRPr="009344E2">
        <w:rPr>
          <w:color w:val="000000" w:themeColor="text1"/>
        </w:rPr>
        <w:t xml:space="preserve">ilot testing using biomechanical outcomes and children who fit the characteristics identified from the Delphi protocol would provide an appropriate evidence-based approach to test the protocols. </w:t>
      </w:r>
      <w:r w:rsidR="00B137E3" w:rsidRPr="5B4D1E93">
        <w:rPr>
          <w:color w:val="000000" w:themeColor="text1"/>
        </w:rPr>
        <w:t>However, t</w:t>
      </w:r>
      <w:r w:rsidRPr="009344E2">
        <w:rPr>
          <w:color w:val="000000" w:themeColor="text1"/>
        </w:rPr>
        <w:t>h</w:t>
      </w:r>
      <w:r w:rsidR="485135AF" w:rsidRPr="5B4D1E93">
        <w:rPr>
          <w:color w:val="000000" w:themeColor="text1"/>
        </w:rPr>
        <w:t xml:space="preserve">e work presented as a part of </w:t>
      </w:r>
      <w:r w:rsidRPr="009344E2">
        <w:rPr>
          <w:color w:val="000000" w:themeColor="text1"/>
        </w:rPr>
        <w:t xml:space="preserve">thesis was </w:t>
      </w:r>
      <w:r w:rsidR="6DE75C56" w:rsidRPr="5B4D1E93">
        <w:rPr>
          <w:color w:val="000000" w:themeColor="text1"/>
        </w:rPr>
        <w:t>conducted</w:t>
      </w:r>
      <w:r w:rsidRPr="009344E2">
        <w:rPr>
          <w:color w:val="000000" w:themeColor="text1"/>
        </w:rPr>
        <w:t xml:space="preserve"> during the </w:t>
      </w:r>
      <w:r w:rsidR="00BC3AAA" w:rsidRPr="5B4D1E93">
        <w:rPr>
          <w:color w:val="000000" w:themeColor="text1"/>
        </w:rPr>
        <w:t>COVID-19</w:t>
      </w:r>
      <w:r w:rsidRPr="009344E2">
        <w:rPr>
          <w:color w:val="000000" w:themeColor="text1"/>
        </w:rPr>
        <w:t xml:space="preserve"> pandemic </w:t>
      </w:r>
      <w:r w:rsidR="00BC3AAA" w:rsidRPr="5B4D1E93">
        <w:rPr>
          <w:color w:val="000000" w:themeColor="text1"/>
        </w:rPr>
        <w:t xml:space="preserve">and </w:t>
      </w:r>
      <w:r w:rsidRPr="009344E2">
        <w:rPr>
          <w:color w:val="000000" w:themeColor="text1"/>
        </w:rPr>
        <w:t>restrictions o</w:t>
      </w:r>
      <w:r w:rsidR="00BC3AAA" w:rsidRPr="5B4D1E93">
        <w:rPr>
          <w:color w:val="000000" w:themeColor="text1"/>
        </w:rPr>
        <w:t>n</w:t>
      </w:r>
      <w:r w:rsidRPr="009344E2">
        <w:rPr>
          <w:color w:val="000000" w:themeColor="text1"/>
        </w:rPr>
        <w:t xml:space="preserve"> participant recruitment pushed this proposed stage beyond the scope of this current study. </w:t>
      </w:r>
      <w:r w:rsidR="00B137E3" w:rsidRPr="5B4D1E93">
        <w:t>Therefore, s</w:t>
      </w:r>
      <w:r w:rsidRPr="5B4D1E93">
        <w:t>tage 4 of the thesis was modified to explore and test the suggested and hypothesised expert consensus design characteristics of OSSTF through the development and application of novel footwear mechanical testing protocols</w:t>
      </w:r>
      <w:r w:rsidR="00DC28E4" w:rsidRPr="5B4D1E93">
        <w:t xml:space="preserve"> </w:t>
      </w:r>
      <w:r w:rsidR="00B27B83" w:rsidRPr="009344E2">
        <w:t>(</w:t>
      </w:r>
      <w:r>
        <w:fldChar w:fldCharType="begin"/>
      </w:r>
      <w:r>
        <w:instrText xml:space="preserve"> REF _Ref141743104 \h  \* MERGEFORMAT </w:instrText>
      </w:r>
      <w:r>
        <w:fldChar w:fldCharType="separate"/>
      </w:r>
      <w:r w:rsidR="00B27B83" w:rsidRPr="5B4D1E93">
        <w:t>Figure 13</w:t>
      </w:r>
      <w:r>
        <w:fldChar w:fldCharType="end"/>
      </w:r>
      <w:r w:rsidR="00B27B83" w:rsidRPr="009344E2">
        <w:t>).</w:t>
      </w:r>
    </w:p>
    <w:p w14:paraId="6CD15A01" w14:textId="77777777" w:rsidR="00F003C6" w:rsidRDefault="00F003C6" w:rsidP="00F375D7">
      <w:pPr>
        <w:autoSpaceDE w:val="0"/>
        <w:autoSpaceDN w:val="0"/>
        <w:adjustRightInd w:val="0"/>
        <w:rPr>
          <w:rFonts w:ascii="Arial" w:hAnsi="Arial" w:cs="Arial"/>
          <w:sz w:val="22"/>
          <w:szCs w:val="22"/>
        </w:rPr>
      </w:pPr>
    </w:p>
    <w:p w14:paraId="5761BAC2" w14:textId="77777777" w:rsidR="00F375D7" w:rsidRPr="00F375D7" w:rsidRDefault="00F375D7" w:rsidP="009344E2">
      <w:pPr>
        <w:spacing w:line="360" w:lineRule="auto"/>
      </w:pPr>
    </w:p>
    <w:p w14:paraId="7D88CF53" w14:textId="77777777" w:rsidR="00AE0DDA" w:rsidRDefault="00AE0DDA" w:rsidP="00F375D7">
      <w:pPr>
        <w:spacing w:line="360" w:lineRule="auto"/>
        <w:jc w:val="both"/>
      </w:pPr>
    </w:p>
    <w:p w14:paraId="022D1844" w14:textId="77777777" w:rsidR="00AE0DDA" w:rsidRDefault="00AE0DDA" w:rsidP="00513493">
      <w:pPr>
        <w:spacing w:line="360" w:lineRule="auto"/>
        <w:jc w:val="both"/>
      </w:pPr>
    </w:p>
    <w:p w14:paraId="016C8B34" w14:textId="77777777" w:rsidR="00186EB2" w:rsidRDefault="00186EB2">
      <w:pPr>
        <w:rPr>
          <w:rFonts w:asciiTheme="majorHAnsi" w:eastAsiaTheme="majorEastAsia" w:hAnsiTheme="majorHAnsi" w:cstheme="majorBidi"/>
          <w:noProof/>
          <w:color w:val="2F5496" w:themeColor="accent1" w:themeShade="BF"/>
          <w:sz w:val="26"/>
          <w:szCs w:val="26"/>
        </w:rPr>
      </w:pPr>
      <w:r>
        <w:rPr>
          <w:noProof/>
        </w:rPr>
        <w:br w:type="page"/>
      </w:r>
    </w:p>
    <w:p w14:paraId="7BD7581F" w14:textId="1A2B2C5E" w:rsidR="00325CDB" w:rsidRPr="007C54F6" w:rsidRDefault="00541145">
      <w:pPr>
        <w:pStyle w:val="Heading1"/>
        <w:numPr>
          <w:ilvl w:val="0"/>
          <w:numId w:val="29"/>
        </w:numPr>
        <w:spacing w:line="360" w:lineRule="auto"/>
      </w:pPr>
      <w:bookmarkStart w:id="30" w:name="_Ref132292040"/>
      <w:bookmarkStart w:id="31" w:name="_Toc156403424"/>
      <w:bookmarkStart w:id="32" w:name="_Hlk534894117"/>
      <w:r w:rsidRPr="007C54F6">
        <w:lastRenderedPageBreak/>
        <w:t>Key Concepts in Children’s Footwear Research: A scoping review focusing on therapeutic footwear</w:t>
      </w:r>
      <w:bookmarkEnd w:id="30"/>
      <w:bookmarkEnd w:id="31"/>
      <w:r w:rsidRPr="007C54F6">
        <w:t xml:space="preserve"> </w:t>
      </w:r>
    </w:p>
    <w:p w14:paraId="2D5C59B2" w14:textId="77777777" w:rsidR="00325CDB" w:rsidRDefault="00325CDB" w:rsidP="00E52690">
      <w:pPr>
        <w:spacing w:line="360" w:lineRule="auto"/>
      </w:pPr>
    </w:p>
    <w:p w14:paraId="05329C98" w14:textId="22C5BAD2" w:rsidR="00325CDB" w:rsidRDefault="00325CDB" w:rsidP="00E52690">
      <w:pPr>
        <w:spacing w:line="360" w:lineRule="auto"/>
      </w:pPr>
      <w:r>
        <w:t xml:space="preserve">Aspects of this </w:t>
      </w:r>
      <w:r w:rsidR="00710BF3">
        <w:t>chapter have been published:</w:t>
      </w:r>
    </w:p>
    <w:p w14:paraId="1B787CB5" w14:textId="77777777" w:rsidR="00710BF3" w:rsidRDefault="00710BF3" w:rsidP="00E52690">
      <w:pPr>
        <w:spacing w:line="360" w:lineRule="auto"/>
      </w:pPr>
    </w:p>
    <w:p w14:paraId="0BF0172C" w14:textId="5104C5DF" w:rsidR="00443965" w:rsidRDefault="000F15D0" w:rsidP="00E52690">
      <w:pPr>
        <w:spacing w:line="360" w:lineRule="auto"/>
        <w:jc w:val="both"/>
      </w:pPr>
      <w:r w:rsidRPr="000F15D0">
        <w:t>Matthew</w:t>
      </w:r>
      <w:r w:rsidR="00DC1666">
        <w:t xml:space="preserve"> Hill</w:t>
      </w:r>
      <w:r w:rsidRPr="000F15D0">
        <w:t xml:space="preserve">, Aoife Healy, and Nachiappan Chockalingam. 2019. “Key Concepts in Children’s Footwear Research: A Scoping Review Focusing on Therapeutic Footwear.” </w:t>
      </w:r>
      <w:r w:rsidRPr="00910C3D">
        <w:rPr>
          <w:i/>
          <w:iCs/>
        </w:rPr>
        <w:t>Journal of Foot and Ankle Research</w:t>
      </w:r>
      <w:r w:rsidRPr="000F15D0">
        <w:t xml:space="preserve"> 12(1): 25.</w:t>
      </w:r>
    </w:p>
    <w:p w14:paraId="779A3938" w14:textId="77777777" w:rsidR="00910C3D" w:rsidRPr="00443965" w:rsidRDefault="00910C3D" w:rsidP="00E52690">
      <w:pPr>
        <w:spacing w:line="360" w:lineRule="auto"/>
        <w:jc w:val="both"/>
      </w:pPr>
    </w:p>
    <w:p w14:paraId="6E6C907B" w14:textId="281F975D" w:rsidR="00385098" w:rsidRDefault="00286898">
      <w:pPr>
        <w:pStyle w:val="Heading2"/>
        <w:numPr>
          <w:ilvl w:val="1"/>
          <w:numId w:val="29"/>
        </w:numPr>
        <w:spacing w:line="360" w:lineRule="auto"/>
      </w:pPr>
      <w:bookmarkStart w:id="33" w:name="_Toc156403425"/>
      <w:r>
        <w:t>Background</w:t>
      </w:r>
      <w:bookmarkEnd w:id="32"/>
      <w:bookmarkEnd w:id="33"/>
    </w:p>
    <w:p w14:paraId="69B68307" w14:textId="77777777" w:rsidR="002F232E" w:rsidRPr="002F232E" w:rsidRDefault="002F232E" w:rsidP="002F232E"/>
    <w:p w14:paraId="1D4FBCE6" w14:textId="4E20EA8F" w:rsidR="000B4B1B" w:rsidRPr="000B4B1B" w:rsidRDefault="000B4B1B" w:rsidP="00E52690">
      <w:pPr>
        <w:spacing w:line="360" w:lineRule="auto"/>
        <w:jc w:val="both"/>
      </w:pPr>
      <w:r w:rsidRPr="000B4B1B">
        <w:t xml:space="preserve">A United Nations report on disability provided an estimate of 93 million children in the world with moderate or severe disability. This equates to five percent of the global population under 15 years of age </w:t>
      </w:r>
      <w:r w:rsidRPr="000B4B1B">
        <w:fldChar w:fldCharType="begin" w:fldLock="1"/>
      </w:r>
      <w:r w:rsidR="00016B99">
        <w:instrText>ADDIN CSL_CITATION {"citationItems":[{"id":"ITEM-1","itemData":{"ISBN":"978-92-806-4662-7","URL":"https://data.unicef.org/wp-content/uploads/2015/12/SOWC_2013_75.pdf","accessed":{"date-parts":[["2018","5","14"]]},"author":[{"dropping-particle":"","family":"UNICEF","given":"","non-dropping-particle":"","parse-names":false,"suffix":""}],"container-title":"United Nations Publication","id":"ITEM-1","issued":{"date-parts":[["2013"]]},"title":"THE STATE OF THE WORLD'S CHILDREN 2013","type":"webpage"},"uris":["http://www.mendeley.com/documents/?uuid=767534b5-0cc5-3e74-959c-3ca0ef1fb53d"]}],"mendeley":{"formattedCitation":"(UNICEF, 2013)","plainTextFormattedCitation":"(UNICEF, 2013)","previouslyFormattedCitation":"(UNICEF, 2013)"},"properties":{"noteIndex":0},"schema":"https://github.com/citation-style-language/schema/raw/master/csl-citation.json"}</w:instrText>
      </w:r>
      <w:r w:rsidRPr="000B4B1B">
        <w:fldChar w:fldCharType="separate"/>
      </w:r>
      <w:r w:rsidR="00FD2112" w:rsidRPr="00FD2112">
        <w:rPr>
          <w:noProof/>
        </w:rPr>
        <w:t>(UNICEF, 2013)</w:t>
      </w:r>
      <w:r w:rsidRPr="000B4B1B">
        <w:fldChar w:fldCharType="end"/>
      </w:r>
      <w:r w:rsidRPr="000B4B1B">
        <w:t xml:space="preserve">. A further report from the United Kingdom highlighted that children represent the fastest growing group amongst the population of people with disabilities </w:t>
      </w:r>
      <w:r w:rsidRPr="000B4B1B">
        <w:fldChar w:fldCharType="begin" w:fldLock="1"/>
      </w:r>
      <w:r w:rsidR="00016B99">
        <w:instrText>ADDIN CSL_CITATION {"citationItems":[{"id":"ITEM-1","itemData":{"URL":"http://oxleas.nhs.uk/site-media/cms-downloads/Equal_Treatment_Closing_the_Gap_FI_part1.pdf","accessed":{"date-parts":[["2018","9","10"]]},"author":[{"dropping-particle":"","family":"Disability Rights Commision","given":"","non-dropping-particle":"","parse-names":false,"suffix":""}],"id":"ITEM-1","issued":{"date-parts":[["2006"]]},"title":"Equal Treatment: Closing the Gap A formal investigation into physical health inequalities experienced by people with learning disabilities and/or mental health problems","type":"webpage"},"uris":["http://www.mendeley.com/documents/?uuid=df7a1495-5f3d-32ef-a411-713052ca28e7"]}],"mendeley":{"formattedCitation":"(Disability Rights Commision, 2006)","plainTextFormattedCitation":"(Disability Rights Commision, 2006)","previouslyFormattedCitation":"(Disability Rights Commision, 2006)"},"properties":{"noteIndex":0},"schema":"https://github.com/citation-style-language/schema/raw/master/csl-citation.json"}</w:instrText>
      </w:r>
      <w:r w:rsidRPr="000B4B1B">
        <w:fldChar w:fldCharType="separate"/>
      </w:r>
      <w:r w:rsidR="00FD2112" w:rsidRPr="00FD2112">
        <w:rPr>
          <w:noProof/>
        </w:rPr>
        <w:t>(Disability Rights Commision, 2006)</w:t>
      </w:r>
      <w:r w:rsidRPr="000B4B1B">
        <w:fldChar w:fldCharType="end"/>
      </w:r>
      <w:r w:rsidRPr="000B4B1B">
        <w:t xml:space="preserve">. Of these childhood disabilities, over 30% are related to mobility or coordination impairment </w:t>
      </w:r>
      <w:r w:rsidRPr="000B4B1B">
        <w:fldChar w:fldCharType="begin" w:fldLock="1"/>
      </w:r>
      <w:r w:rsidR="00EF53DC">
        <w:instrText>ADDIN CSL_CITATION {"citationItems":[{"id":"ITEM-1","itemData":{"DOI":"10.1186/1471-2431-10-21","ISSN":"1471-2431","PMID":"20398346","abstract":"BACKGROUND Robust data on the prevalence of childhood disability and the circumstances and characteristics of disabled children is crucial to understanding the relationship between impairment and social disadvantage. It is also crucial for public policy development aimed at reducing the prevalence of childhood disability and providing appropriate and timely service provision. This paper reports prevalence rates for childhood disability in the United Kingdom (UK) and describes the social and household circumstances of disabled children, comparing these where appropriate to those of non-disabled children. METHODS Data were generated from secondary analysis of the Family Resources Survey, a national UK cross-sectional survey, (2004/5) which had data on 16,012 children aged 0-18 years. Children were defined as disabled if they met the Disability Discrimination Act (DDA) definition (1995 and 2005). Frequency distributions and cross-tabulations were run to establish prevalence estimates, and describe the circumstances of disabled children. To establish the association between individual social and material factors and childhood disability when other factors were controlled for, logistic regression models were fitted on the dependent variable 'DDA defined disability'. RESULTS 7.3% (CI 6.9, 7.7) of UK children were reported by as disabled according to the DDA definition. Patterns of disability differed between sexes with boys having a higher rate overall and more likely than girls to experience difficulties with physical coordination; memory, concentration and learning; communication. Disabled children lived in different personal situations from their non-disabled counterparts, and were more likely to live with low-income, deprivation, debt and poor housing. This was particularly the case for disabled children from black/minority ethnic/mixed parentage groups and lone-parent households. Childhood disability was associated with lone parenthood and parental disability and these associations persisted when social disadvantage was controlled for. CONCLUSION These analyses suggest that UK disabled children experience higher levels of poverty and personal and social disadvantage than other children. Further research is required to establish accurate prevalence estimates of childhood disability among different black and minority ethnic groups and to understand the associations between childhood disability and lone parenthood and the higher rates of sibling and parenta…","author":[{"dropping-particle":"","family":"Blackburn","given":"Clare M","non-dropping-particle":"","parse-names":false,"suffix":""},{"dropping-particle":"","family":"Spencer","given":"Nick J","non-dropping-particle":"","parse-names":false,"suffix":""},{"dropping-particle":"","family":"Read","given":"Janet M","non-dropping-particle":"","parse-names":false,"suffix":""}],"container-title":"BMC pediatrics","id":"ITEM-1","issued":{"date-parts":[["2010","4","16"]]},"page":"21","publisher":"BioMed Central","title":"Prevalence of childhood disability and the characteristics and circumstances of disabled children in the UK: secondary analysis of the Family Resources Survey.","type":"article-journal","volume":"10"},"uris":["http://www.mendeley.com/documents/?uuid=4dc0db68-f458-35d2-9e0a-accab0e5422d"]}],"mendeley":{"formattedCitation":"(Blackburn et al., 2010)","plainTextFormattedCitation":"(Blackburn et al., 2010)","previouslyFormattedCitation":"(Blackburn et al., 2010)"},"properties":{"noteIndex":0},"schema":"https://github.com/citation-style-language/schema/raw/master/csl-citation.json"}</w:instrText>
      </w:r>
      <w:r w:rsidRPr="000B4B1B">
        <w:fldChar w:fldCharType="separate"/>
      </w:r>
      <w:r w:rsidR="00254D00" w:rsidRPr="00254D00">
        <w:rPr>
          <w:noProof/>
        </w:rPr>
        <w:t>(Blackburn et al., 2010)</w:t>
      </w:r>
      <w:r w:rsidRPr="000B4B1B">
        <w:fldChar w:fldCharType="end"/>
      </w:r>
      <w:r w:rsidRPr="000B4B1B">
        <w:t xml:space="preserve">. Mobility issues in children represent a significant social and health problem </w:t>
      </w:r>
      <w:r w:rsidRPr="000B4B1B">
        <w:fldChar w:fldCharType="begin" w:fldLock="1"/>
      </w:r>
      <w:r w:rsidR="00D471C6">
        <w:instrText>ADDIN CSL_CITATION {"citationItems":[{"id":"ITEM-1","itemData":{"DOI":"10.1186/1471-2431-10-21","ISSN":"1471-2431","PMID":"20398346","abstract":"BACKGROUND Robust data on the prevalence of childhood disability and the circumstances and characteristics of disabled children is crucial to understanding the relationship between impairment and social disadvantage. It is also crucial for public policy development aimed at reducing the prevalence of childhood disability and providing appropriate and timely service provision. This paper reports prevalence rates for childhood disability in the United Kingdom (UK) and describes the social and household circumstances of disabled children, comparing these where appropriate to those of non-disabled children. METHODS Data were generated from secondary analysis of the Family Resources Survey, a national UK cross-sectional survey, (2004/5) which had data on 16,012 children aged 0-18 years. Children were defined as disabled if they met the Disability Discrimination Act (DDA) definition (1995 and 2005). Frequency distributions and cross-tabulations were run to establish prevalence estimates, and describe the circumstances of disabled children. To establish the association between individual social and material factors and childhood disability when other factors were controlled for, logistic regression models were fitted on the dependent variable 'DDA defined disability'. RESULTS 7.3% (CI 6.9, 7.7) of UK children were reported by as disabled according to the DDA definition. Patterns of disability differed between sexes with boys having a higher rate overall and more likely than girls to experience difficulties with physical coordination; memory, concentration and learning; communication. Disabled children lived in different personal situations from their non-disabled counterparts, and were more likely to live with low-income, deprivation, debt and poor housing. This was particularly the case for disabled children from black/minority ethnic/mixed parentage groups and lone-parent households. Childhood disability was associated with lone parenthood and parental disability and these associations persisted when social disadvantage was controlled for. CONCLUSION These analyses suggest that UK disabled children experience higher levels of poverty and personal and social disadvantage than other children. Further research is required to establish accurate prevalence estimates of childhood disability among different black and minority ethnic groups and to understand the associations between childhood disability and lone parenthood and the higher rates of sibling and parenta…","author":[{"dropping-particle":"","family":"Blackburn","given":"Clare M","non-dropping-particle":"","parse-names":false,"suffix":""},{"dropping-particle":"","family":"Spencer","given":"Nick J","non-dropping-particle":"","parse-names":false,"suffix":""},{"dropping-particle":"","family":"Read","given":"Janet M","non-dropping-particle":"","parse-names":false,"suffix":""}],"container-title":"BMC pediatrics","id":"ITEM-1","issued":{"date-parts":[["2010","4","16"]]},"page":"21","publisher":"BioMed Central","title":"Prevalence of childhood disability and the characteristics and circumstances of disabled children in the UK: secondary analysis of the Family Resources Survey.","type":"article-journal","volume":"10"},"uris":["http://www.mendeley.com/documents/?uuid=4dc0db68-f458-35d2-9e0a-accab0e5422d"]}],"mendeley":{"formattedCitation":"(Blackburn et al., 2010)","plainTextFormattedCitation":"(Blackburn et al., 2010)","previouslyFormattedCitation":"(Blackburn et al., 2010)"},"properties":{"noteIndex":0},"schema":"https://github.com/citation-style-language/schema/raw/master/csl-citation.json"}</w:instrText>
      </w:r>
      <w:r w:rsidRPr="000B4B1B">
        <w:fldChar w:fldCharType="separate"/>
      </w:r>
      <w:r w:rsidR="009A28E3" w:rsidRPr="009A28E3">
        <w:rPr>
          <w:noProof/>
        </w:rPr>
        <w:t>(Blackburn et al., 2010)</w:t>
      </w:r>
      <w:r w:rsidRPr="000B4B1B">
        <w:fldChar w:fldCharType="end"/>
      </w:r>
      <w:r w:rsidRPr="000B4B1B">
        <w:t xml:space="preserve"> which may require appropriate physical and rehabilitation medicine interventions to assist in their daily activities </w:t>
      </w:r>
      <w:r w:rsidRPr="000B4B1B">
        <w:fldChar w:fldCharType="begin" w:fldLock="1"/>
      </w:r>
      <w:r w:rsidR="00D471C6">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2","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2","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mendeley":{"formattedCitation":"(Bartkowlak et al., 2008; Ivanyi et al., 2015)","plainTextFormattedCitation":"(Bartkowlak et al., 2008; Ivanyi et al., 2015)","previouslyFormattedCitation":"(Bartkowlak et al., 2008; Ivanyi et al., 2015)"},"properties":{"noteIndex":0},"schema":"https://github.com/citation-style-language/schema/raw/master/csl-citation.json"}</w:instrText>
      </w:r>
      <w:r w:rsidRPr="000B4B1B">
        <w:fldChar w:fldCharType="separate"/>
      </w:r>
      <w:r w:rsidR="00810D03" w:rsidRPr="009A28E3">
        <w:rPr>
          <w:noProof/>
        </w:rPr>
        <w:t>(Bartkowlak et al., 2008; Ivanyi et al., 2015)</w:t>
      </w:r>
      <w:r w:rsidRPr="000B4B1B">
        <w:fldChar w:fldCharType="end"/>
      </w:r>
      <w:r w:rsidRPr="000B4B1B">
        <w:t xml:space="preserve">. Assistive devices such as orthoses, crutches and walking frames have been found to benefit individuals with mobility impairment in activities of daily living </w:t>
      </w:r>
      <w:r w:rsidRPr="000B4B1B">
        <w:fldChar w:fldCharType="begin" w:fldLock="1"/>
      </w:r>
      <w:r w:rsidR="00D471C6">
        <w:instrText>ADDIN CSL_CITATION {"citationItems":[{"id":"ITEM-1","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1","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id":"ITEM-2","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2","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Bartkowlak et al., 2008; Ivanyi et al., 2015)","plainTextFormattedCitation":"(Bartkowlak et al., 2008; Ivanyi et al., 2015)","previouslyFormattedCitation":"(Bartkowlak et al., 2008; Ivanyi et al., 2015)"},"properties":{"noteIndex":0},"schema":"https://github.com/citation-style-language/schema/raw/master/csl-citation.json"}</w:instrText>
      </w:r>
      <w:r w:rsidRPr="000B4B1B">
        <w:fldChar w:fldCharType="separate"/>
      </w:r>
      <w:r w:rsidR="00810D03" w:rsidRPr="009A28E3">
        <w:rPr>
          <w:noProof/>
        </w:rPr>
        <w:t>(Bartkowlak et al., 2008; Ivanyi et al., 2015)</w:t>
      </w:r>
      <w:r w:rsidRPr="000B4B1B">
        <w:fldChar w:fldCharType="end"/>
      </w:r>
      <w:r w:rsidRPr="000B4B1B">
        <w:t xml:space="preserve">. Footwear is the primary interface between the individual and the ground and as such will contribute to how ground reaction forces generated in gait are applied to the foot and ankle </w:t>
      </w:r>
      <w:r w:rsidRPr="000B4B1B">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mendeley":{"formattedCitation":"(Wegener, Hunt, et al., 2011)","plainTextFormattedCitation":"(Wegener, Hunt, et al., 2011)","previouslyFormattedCitation":"(Wegener, Hunt, et al., 2011)"},"properties":{"noteIndex":0},"schema":"https://github.com/citation-style-language/schema/raw/master/csl-citation.json"}</w:instrText>
      </w:r>
      <w:r w:rsidRPr="000B4B1B">
        <w:fldChar w:fldCharType="separate"/>
      </w:r>
      <w:r w:rsidR="00254D00" w:rsidRPr="00254D00">
        <w:rPr>
          <w:noProof/>
        </w:rPr>
        <w:t>(Wegener, Hunt, et al., 2011)</w:t>
      </w:r>
      <w:r w:rsidRPr="000B4B1B">
        <w:fldChar w:fldCharType="end"/>
      </w:r>
      <w:r w:rsidRPr="000B4B1B">
        <w:t>. Considering this, it is logical that footwear has been postulated to offer a role as a mobility aid for children with locomotory impairment since the 18</w:t>
      </w:r>
      <w:r w:rsidRPr="000B4B1B">
        <w:rPr>
          <w:vertAlign w:val="superscript"/>
        </w:rPr>
        <w:t>th</w:t>
      </w:r>
      <w:r w:rsidRPr="000B4B1B">
        <w:t xml:space="preserve"> Century </w:t>
      </w:r>
      <w:r w:rsidRPr="000B4B1B">
        <w:fldChar w:fldCharType="begin" w:fldLock="1"/>
      </w:r>
      <w:r w:rsidR="00EF53DC">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2","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2","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3","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3","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4","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4","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Eek et al., 2017; Ivanyi et al., 2015; Staheli, 1996; Staheli &amp; Giffin, 1980)","plainTextFormattedCitation":"(Eek et al., 2017; Ivanyi et al., 2015; Staheli, 1996; Staheli &amp; Giffin, 1980)","previouslyFormattedCitation":"(Eek et al., 2017; Ivanyi et al., 2015; Staheli, 1996; Staheli &amp; Giffin, 1980)"},"properties":{"noteIndex":0},"schema":"https://github.com/citation-style-language/schema/raw/master/csl-citation.json"}</w:instrText>
      </w:r>
      <w:r w:rsidRPr="000B4B1B">
        <w:fldChar w:fldCharType="separate"/>
      </w:r>
      <w:r w:rsidR="00254D00" w:rsidRPr="00254D00">
        <w:rPr>
          <w:noProof/>
        </w:rPr>
        <w:t>(Eek et al., 2017; Ivanyi et al., 2015; Staheli, 1996; Staheli &amp; Giffin, 1980)</w:t>
      </w:r>
      <w:r w:rsidRPr="000B4B1B">
        <w:fldChar w:fldCharType="end"/>
      </w:r>
      <w:r w:rsidRPr="000B4B1B">
        <w:t xml:space="preserve">. Research has shown that footwear is the key extrinsic factor affecting children’s gait with studies on conventional footwear in healthy children demonstrating that it modifies: lower limb movements, forces and sensory stimulus acting through the foot </w:t>
      </w:r>
      <w:r w:rsidRPr="000B4B1B">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051/sm/2011157","ISBN":"21185735 (ISSN)","abstract":"Context. The current study tries to bring a first answer of the shoes'effects on children gait following different walking velocities. Methods. Gait kinematic and dynamic parameters of twenty-one children have been defined, barefoot and shod. Gait trials were distributed following three velocities groups. Results. The knee and the ankle were affected by shoes, but also the hip, fact not revealed in previous studies. Moreover, the increase of walking velocity led to variations between the both gait conditions. Conclusions. The age, but also the walking velocity, must be considered for the study of the shod walking in children and for the shoe design. © ACAPS, EDP Sciences, 2011.","author":[{"dropping-particle":"","family":"Colloud","given":"F","non-dropping-particle":"","parse-names":false,"suffix":""},{"dropping-particle":"","family":"Samson","given":"W","non-dropping-particle":"","parse-names":false,"suffix":""},{"dropping-particle":"","family":"Dohin","given":"B","non-dropping-particle":"","parse-names":false,"suffix":""},{"dropping-particle":"","family":"Hamme","given":"A","non-dropping-particle":"Van","parse-names":false,"suffix":""},{"dropping-particle":"","family":"Dumas","given":"R","non-dropping-particle":"","parse-names":false,"suffix":""},{"dropping-particle":"","family":"Cheze","given":"L","non-dropping-particle":"","parse-names":false,"suffix":""},{"dropping-particle":"","family":"Hamme","given":"H","non-dropping-particle":"Van","parse-names":false,"suffix":""},{"dropping-particle":"","family":"Dumas","given":"R","non-dropping-particle":"","parse-names":false,"suffix":""},{"dropping-particle":"","family":"Cheze","given":"L","non-dropping-particle":"","parse-names":false,"suffix":""}],"container-title":"Movement and Sports Sciences - Science et Motricite","id":"ITEM-2","issue":"1","issued":{"date-parts":[["2012"]]},"language":"English","note":"From Duplicate 1 (Effet du chaussage sur la marche du jeune enfant avec l’augmentation de la vitesse de déplacement - Samson, W; Dohin, B; Van Hamme, H; Dumas, R; Cheze, L)\n\nCited By :3\nExport Date: 29 January 2018\nReferences: Clarke, T.E., Frederick, E.C., Hamill, C.L., (1984) The Study of Rearfoot Movement in Running, pp. 166-189. , Sport shoes and playing surfaces, Champaign; Clarke, T.E., Frederick, E.C., Cooper, L.B., Effects of shoe cushioning upon ground reaction forces in running (1983) International Journal of Sports Medicine, 4, pp. 247-251; Clarke, T.E., Frederick, E.C., Hamill, C.L., The effects of shoe design parameters on rearfoot control in running (1983) Medicine and Science in Sports and Exercise, 15, pp. 376-381; Chester, V.L., Wrigley, A.T., The identification of age-related differences in kinetic gait parameters using principal component analysis (2008) Clinical Biomechanics, 23, pp. 212-220; Colloud, F., (2003) Modélisation Dynamique Du Rameur Lors d’exercices réalisés Sur ergomètres d’aviron - Implications Pour l’entraînement, , Mémoire de Doctorat; Divert, C., Mornieux, G., Freychat, P., Baly, L., Mayer, F., Belli, A., Barefoot-shod running differences: Shoe or mass effect? (2008) International Journal of Sports Medicine, 29, pp. 512-518; Dumas, R., Aissaoui, R., De Guise, J.A., A 3D generic inverse dynamic method using wrench notation and quaternion algebra (2004) Computer Methods in Biomechanics and Biomedical Engineering, 7, pp. 159-166; Dusing, S.C., Thorpe, D.E., A normative sample of temporal and spatial gait parameters in children using the GAITRite electronic walkway (2007) Gait &amp;amp; Posture, 25, pp. 135-139; Frederick, E.C., Optimal frictional properties for sport shoes and sport surfaces (1993) Biomechanics Sports, 11, p. 1521; Frederick, E.C., Clarke, T.E., Hamill, C.L., The effect of running shoe design on shock attenuation (1984) Sport Shoes and Playing Surfaces, pp. 190-198. , E.C. Frederick (Ed.), Champaign: Human Kinetics Publ; Hagen, M., Hennig, E.M., Effects of different shoe-lacing patterns on the biomechanics of running shoes (2009) Journal of Sports Sciences, 27, pp. 267-275; Hallemans, A., De Clercq, D., Aerts, P., Changes in 3D joint dynamics during the first 5 months after the onset of independent walking: A longitudinal follow-up study (2006) Gait &amp;amp; Posture, 24, pp. 270-279; Hallemans, A., De Clercq, D., Otten, B., Aerts, P., 3D joint dynamics of walking in toddlers. A cross-sectional study spanning the first rapid development phase of walking (2005) Gait &amp;amp; Posture, 22, pp. 107-118; Hardin, E.C., Van Den Bogert, A.J., Hamill, J., Kinematic adaptations during running: Effects of footwear, surface, and duration (2004) Medicine and Science in Sports and Exercise, 36, pp. 838-844; Harrington, M.E., Zavatsky, A.B., Lawson, S.E.M., Yuan, Z., Theologis, T.N., Prediction of the hip joint centre in adults, children, and patients with cerebral palsy based on magnetic resonance imaging (2007) Journal of Biomechanics, 40, pp. 595-602; Hof, A.L., Scaling gait data to body size (1996) Gait &amp;amp; Posture, 4, pp. 222-223; Jensen, R.K., Changes in segment inertia proportions between 4 and 20 years (1989) Journal of Biomechanics, 22, pp. 529-536; Kristen, K.H., Kastner, J., Holzreiter, S., Wagner, P., Engel, A., Functional evaluation of shoes for children based on gait analysis of children in the learning to walk stage (1998) Zeitschrift Fur Orthopadie Und Ihre Grenzgebiete, 136, pp. 457-462; Li, K.W., Chen, C.J., The effect of shoe soling tread groove width on the coefficient of friction with different sole materials, floors, and contaminants (2004) Applied Ergonomics, 35, pp. 499-507; Lythgo, N., Wilson, C., Galea, M., Basic gait and symmetry measures for primary school-aged children and young adults whilst walking barefoot and with shoes (2009) Gait &amp;amp; Posture, 30, pp. 502-506; McNair, P.J., Marshall, R.N., Kinematic and kinetic parameters associated with running in different shoes (1994) British Journal of Sports Medicine, 28, pp. 256-260; Milani, T.L., Hennig, E.M., Lafortune, M.A., Perceptual and biomechanical variables for running in identical shoe constructions with varying midsole hardness (1997) Clinical Biomechanics (Bristol, Avon), 12, pp. 294-300; Muller, L., (2006) La Pratique Sportive En France, Reflet Du Milieu Social, pp. 657-663. , www.insee.fr/fr/ffc/docs_ffc/DONSOC06zu.PDF; Oeffinger, D., Brauch, B., Cranfill, S., Hisle, C., Wynn, C., Hicks, R., Augsburger, S., Comparison of gait with and without shoes in children (1999) Gait &amp;amp; Posture, 9, p. 95100; Polster, B., Mathematics: What is the best way to lace your shoes? (2002) Nature, 5, pp. 476-477; Samson, W., Desroches, G., Cheze, L., Dumas, R., 3D joint dynamics analysis of healthy children’s gait (2009) Journal of Biomechanics, 42, pp. 2447-2453; Samson, W., Dohin, B., Desroches, G., Chaverot, J.L., Dumas, R., Cheze, L., Foot mechanics during the first six years of independent walking (2011) Journal of Biomechanics, 44, pp. 1321-1327; Schwartz, M.H., Rozumalski, A., Trost, J.P., The effect of walking speed on the gait of typically developing children (2008) Journal of Biomechanics, 41, pp. 1639-1650; Staheli, L.T., Shoes for children: A review (1991) Pediatrics, 88, pp. 371-375; Stansfield, B.W., Hillman, S.J., Hazlewood, M.E., Lawson, A.A., Mann, A.M., Loudon, I.R., Robb, J.E., Sagittal joint kinematics, moments, and powers are predominantly characterized by speed of progression, not age, in normal children (2001) Journal of Pediatric Orthopaedics, 21, pp. 403-411; Stansfield, B.W., Hillman, S.J., Hazlewood, M.E., Lawson, A.A., Mann, A.M., Loudon, I.R., Robb, J.E., Normalisation of gait data in children (2003) Gait &amp;amp; Posture, 17, pp. 81-87; Stansfield, B.W., Hillman, S.J., Hazlewood, M.E., Robb, J.E., Regression analysis of gait parameters with speed in normal children walking at self-selected speeds (2006) Journal of Biomechanics, 23, pp. 288-294; Sutherland, D.H., The development of mature gait (1997) Gait &amp;amp; Posture, 6, pp. 163-170; Tsai, Y.J., Powers, C.M., Increased shoe sole hardness results in compensatory changes in the utilized coefficient of friction during walking (2009) Gait &amp;amp; Posture, 30, pp. 303-206; Walther, M., Herold, D., Sinderhauf, A., Morrison, R., Children sport shoes-- a systematic review of current literature (2008) Foot and Ankle Surgery, 14, pp. 180-189; Wegener, C., Hunt, A.E., Vanwanseele, B., Burns, J., Smith, R.M., Effect of children’s shoes on gait: A systematic review and meta-analysis (2011) Journal of Foot and Ankle Research, 18 (4), p. 3; Wiegerinck, J.I., Boyd, J., Yoder, J.C., Abbey, A.N., Nunley, J.A., Queen, R.M., Differences in plantar loading between training shoes and racing flats at a self-selected running speed (2009) Gait &amp;amp; Posture, 29, pp. 514-519; Wolf, S., Simon, J., Patikas, D., Schuster, W., Armbrust, P., Doderlein, L., Foot motion in children shoes: A comparison of barefoot walking with shod walking in conventional and flexible shoes (2008) Gait &amp;amp; Posture, 27, pp. 51-59; Wu, G., Cavanagh, P., ISB recommendations for standardization in the reporting of kinematic data (1995) Journal of Biomechanics, 28, pp. 1257-1261; Wu, G., Siegler, S., Allard, P., Kirtley, C., Leardini, A., Rosenbaum, D., Whittle, M., Stokes, I., ISB recommendation on definitions of joint coordinate system of various joints for the reporting of human joint motionpart I: Ankle, hip, and spine (2002) Journal of Biomechanics, 35, pp. 543-548\n\nFrom Duplicate 2 (Shoes effect on young children gait with the increase of displacement velocity - Colloud, F; Samson, W; Dohin, B; Van Hamme, A; Dumas, R; Cheze, L)\n\nExport Date: 29 January 2018\nCorrespondence Address: Colloud, F.; CTC, 4 rue Hermann Frenkel, 69367 Lyon Cedex 7, France\nReferences: Clarke, T.E., Frederick, E.C., Hamill, C.L., The study of rearfoot movement in running. Sport shoes and playing surfaces (1984) Champaign, , 166-189; Clarke, T.E., Frederick, E.C., Cooper, L.B., Effects of shoe cushioning upon ground reaction forces in running (1983) International Journal of Sports Medicine, 4, pp. 247-251; Clarke, T.E., Frederick, E.C., Hamill, C.L., The effects of shoe design parameters on rearfoot control in running (1983) Medicine and Science in Sports and Exercise, 15, pp. 376-381; Chester, V.L., Wrigley, A.T., The identification of age-related differences in kinetic gait parameters using principal component analysis (2008) Clinical Biomechanics, 23, pp. 212-220; Colloud, F., (2003) Modélisation Dynamique du Rameur Lors d'Exercices Réalisés sur Ergomètres d'Aviron-Implications Pour l'Entraînement, , Mémoire de Doctorat; Divert, C., Mornieux, G., Freychat, P., Baly, L., Mayer, F., Belli, A., Barefoot-shod running differences: Shoe or mass effect? (2008) International Journal of Sports Medicine, 29, pp. 512-518; Dumas, R., Aissaoui, R., De Guise, J.A., A 3D generic inverse dynamic method using wrench notation and quaternion algebra (2004) Computer Methods in Biomechanics and Biomedical Engineering, 7, pp. 159-166; Dusing, S.C., Thorpe, D.E., A normative sample of temporal and spatial gait parameters in children using the GAITRite electronic walkway (2007) Gait &amp;amp; Posture, 25, pp. 135-139; Frederick E., .C., Optimal frictional properties for sport shoes and sport surfaces (1993) Biomechanics Sports, 11, pp. 15-21; Frederick, E.C., Clarke, T.E., Hamill, C.L., The effect of running shoe design on shock attenuation (1984) Sport Shoes and Playing Surfaces, pp. 190-198. , In E. C. Frederick (Ed. ), Champaign: Human Kinetics Publ; Hagen, M., Hennig, E.M., Effects of different shoe-lacing patterns on the biomechanics of running shoes (2009) Journal of Sports Sciences, 27, pp. 267-275; Hallemans, A., De Clercq, D., Aerts, P., Changes in 3D joint dynamics during the first 5 months after the onset of independent walking: A longitudinal follow-up study (2006) Gait &amp;amp; Posture, 24, pp. 270-279; Hallemans, A., De Clercq, D., Otten, B., Aerts, P., 3D joint dynamics of walking in toddlers. A cross-sectional study spanning the first rapid development phase of walking (2005) Gait &amp;amp; Posture, 22, pp. 107-118; Hardin, E.C., Van Den Bogert, A.J., Hamill, J., Kinematic adaptations during running: Effects of footwear, surface, and duration (2004) Medicine and Science in Sports and Exercise, 36, pp. 838-844; Harrington, M.E., Zavatsky, A.B., Lawson, S.E.M., Yuan, Z., Theologis, T.N., Prediction of the hip joint centre in adults, children, and patients with cerebral palsy based on magnetic resonance imaging (2007) Journal of Biomechanics, 40, pp. 595-602; Hof, A.L., Scaling gait data to body size (1996) Gait &amp;amp; Posture, (4), pp. 222-223; Jensen, R.K., Changes in segment inertia proportions between 4 and 20 years (1989) Journal of Biomechanics, 22, pp. 529-536; Kristen, K.H., Kastner, J., Holzreiter, S., Wagner, P., Engel, A., Functional evaluation of shoes for children based on gait analysis of children in the learning to walk stage (1998) Zeitschrift fur Orthopadie und Ihre Grenzgebiete, 136, pp. 457-462; Li, K.W., Chen, C.J., The effect of shoe soling tread groove width on the coefficient of friction with different sole materials, floors, and contaminants (2004) Applied Ergonomics, 35, pp. 499-507; Lythgo, N., Wilson, C., Galea, M., Basic gait and symmetry measures for primary school-aged children and young adults whilst walking barefoot and with shoes (2009) Gait &amp;amp; Posture, 30, pp. 502-506; McNair, P.J., Marshall, R.N., Kinematic and kinetic parameters associated with running in different shoes (1994) British Journal of Sports Medicine, 28, pp. 256-260; Milani, T.L., Hennig, E.M., Lafortune, M.A., Perceptual and biomechanical variables for running in identical shoe constructions with varying midsole hardness (1997) Clinical Biomechanics (Bristol, Avon), 12, pp. 294-300; Muller, L., (2006) La Pratique Sportive en France, Reflet du Milieu Social, pp. 657-663. , www.insee.fr/fr/ffc/docs_ffc/DONSOC06zu.PDF; Oeffinger, D., Brauch, B., Cranfill, S., Hisle, C., Wynn, C., Hicks, R., Augsburger, S., Comparison of gait with and without shoes in children (1999) Gait &amp;amp; Posture, 9, pp. 95-100; Polster, B., Mathematics: What is the best way to lace your shoes (2002) Nature, 5, pp. 476-477; Samson, W., Desroches, G., Chèze, L., Dumas, R., 3D joint dynamics analysis of healthy children's gait (2009) Journal of Biomechanics, 42, pp. 2447-2453; Samson, W., Dohin, B., Desroches, G., Chaverot, J.L., Dumas, R., Chèze, L., Foot mechanics during the first six years of independent walking (2011) Journal of Biomechanics, 44, pp. 1321-1327; Schwartz, M.H., Rozumalski, A., Trost, J.P., The effect of walking speed on the gait of typically developing children (2008) Journal of Biomechanics, 41, pp. 1639-1650; Staheli, L.T., Shoes for children: A review (1991) Pediatrics, 88, pp. 371-375; Stansfield, B.W., Hillman, S.J., Hazlewood, M.E., Lawson, A.A., Mann, A.M., Loudon, I.R., Robb, J.E., Sagittal joint kinematics, moments, and powers are predominantly characterized by speed of progression, not age, in normal children (2001) Journal of Pediatric Orthopaedics, 21, pp. 403-411; Stansfield, B.W., Hillman, S.J., Hazlewood, M.E., Lawson, A.A., Mann, A.M., Loudon, I.R., Robb, J.E., Normalisation of gait data in children (2003) Gait &amp;amp; Posture, 17, pp. 81-87; Stansfield, B.W., Hillman, S.J., Hazlewood, M.E., Robb, J.E., Regression analysis of gait parameters with speed in normal children walking at self-selected speeds (2006) Journal of Biomechanics, 23, pp. 288-294; Sutherland, D.H., The development of mature gait (1997) Gait &amp;amp; Posture, 6, pp. 163-170; Tsai, Y.J., Powers, C.M., Increased shoe sole hardness results in compensatory changes in the utilized coefficient of friction during walking (2009) Gait &amp;amp; Posture, 30, pp. 303-206; Walther, M., Herold, D., Sinderhauf, A., Morrison, R., Children sport shoes - A systematic review of current literature (2008) Foot and Ankle Surgery, 14, pp. 180-189; Wegener, C., Hunt, A.E., Vanwanseele, B., Burns, J., Smith, R.M., Effect of children's shoes on gait: A systematic review and meta-analysis (2011) Journal of Foot and Ankle Research, 18, p. 4. , 3; Wiegerinck, J.I., Boyd, J., Yoder, J.C., Abbey, A.N., Nunley, J.A., Queen, R.M., Differences in plantar loading between training shoes and racing flats at a self-selected running speed (2009) Gait &amp;amp; Posture, 29, pp. 514-519; Wolf, S., Simon, J., Patikas, D., Schuster, W., Armbrust, P., Döderlein, L., Foot motion in children shoes: A comparison of barefoot walking with shod walking in conventional and flexible shoes (2008) Gait &amp;amp; Posture, 27, pp. 51-59; Wu, G., Cavanagh, P., ISB recommendations for standardization in the reporting of kinematic data (1995) Journal of Biomechanics, 28, pp. 1257-1261; Wu, G., Siegler, S., Allard, P., Kirtley, C., Leardini, A., Rosenbaum, D., Whittle, M., Stokes, I., ISB recommendation on definitions of joint coordinate system of various joints for the reporting of human joint motion-part I: Ankle, hip, and spine (2002) Journal of Biomechanics, 35, pp. 543-548","page":"97-105","title":"Shoes effect on young children gait with the increase of displacement velocity","type":"article-journal","volume":"75"},"uris":["http://www.mendeley.com/documents/?uuid=a1837195-04f8-43d1-9bde-e840b96bf724"]},{"id":"ITEM-3","itemData":{"DOI":"10.1016/S0966-6362(99)00005-3","ISBN":"0966-6362","ISSN":"09666362","PMID":"10575074","abstract":"Full body gait analysis was used to determine if differences exist in kinematic, kinetic, and temporal-spatial data with and without shoes in able-bodied children. The greatest difference noted between conditions was an increase in stride length with shoes. Minimal changes were seen in kinematics and kinetics with the addition of shoes. Due to the very tight standard deviations of the data, these minimal changes in the magnitude of the curves resulted in statistically significant differences, yet these changes do not appear to be clinically significant. It is believed that this study establishes that barefoot gait analysis is sufficient for most clinical studies, and an additional assessment undertaken while wearing shoes is not necessary.;","author":[{"dropping-particle":"","family":"Oeffinger","given":"Donna","non-dropping-particle":"","parse-names":false,"suffix":""},{"dropping-particle":"","family":"Brauch","given":"Bridgett","non-dropping-particle":"","parse-names":false,"suffix":""},{"dropping-particle":"","family":"Cranfill","given":"Shelley","non-dropping-particle":"","parse-names":false,"suffix":""},{"dropping-particle":"","family":"Hisle","given":"Cary","non-dropping-particle":"","parse-names":false,"suffix":""},{"dropping-particle":"","family":"Wynn","given":"Cyndi","non-dropping-particle":"","parse-names":false,"suffix":""},{"dropping-particle":"","family":"Hicks","given":"Ramona","non-dropping-particle":"","parse-names":false,"suffix":""},{"dropping-particle":"","family":"Augsburger","given":"Sam","non-dropping-particle":"","parse-names":false,"suffix":""}],"container-title":"Gait Posture","edition":"1999/11/27","id":"ITEM-3","issue":"2","issued":{"date-parts":[["1999","5"]]},"language":"English","note":"From Duplicate 1 (Comparison of gait with and without shoes in children - Oeffinger, Donna; Brauch, Bridgett; Cranfill, Shelley; Hisle, Cary; Wynn, Cyndi; Hicks, Ramona; Augsburger, Sam)\n\nFrom Duplicate 1 (Comparison of gait with and without shoes in children - Oeffinger, Donna; Brauch, Bridgett; Cranfill, Shelley; Hisle, Cary; Wynn, Cyndi; Hicks, Ramona; Augsburger, Sam)\n\nFrom Duplicate 1 (Comparison of gait with and without shoes in children - Oeffinger, D; Brauch, B; Cranfill, S; Hisle, C; Wynn, C; Hicks, R; Augsburger, S)\n\nFrom Duplicate 1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Author: Oeffinger, D. Author: Brauch, B. Author: Cranfill, S. Author: Hisle, C. Author: Wynn, C. Author: Hicks, R. Author: Augsburger, S. ; No. of Pages: 6; Language: English; Parent Item: SPHP784196; Publication Type: Article; Update Code: 20010801; SIRC Article No.: S-784617\n\nFrom Duplicate 2 (Comparison of gait with and without shoes in children - Oeffinger, D; Brauch, B; Cranfill, S; Hisle, C; Wynn, C; Hicks, R; Augsburger, S)\n\nCited By :52\nExport Date: 29 January 2018\nCODEN: GAPOF\nCorrespondence Address: Oeffinger, D.; Motion Analysis Laboratory, Shriners Hospitals for Children, Lexington Hospital, 1900 Richmond Road, Lexington, KY 40502, United States\nReferences: Deluca, P.A., Gait analysis in the treatment of the ambulatory child with cerebral palsy (1991) Clin. Orthoped., 264, pp. 65-75; Harris, G.F., Wertsch, J.J., Procedures for gait analysis (1994) Arch. Phys. Med. Rehabil., 75, pp. 216-225; Lee, E.H., Goh, J.C., Bose, K., Value of gait analysis in the assessment of surgery in cerebral palsy (1992) Arch. Phys. Med. Rehabil., 73, pp. 642-646; Rose, S.A., Deluca, P.A., Davis, R.B., Ounpuu, S., Gage, J.R., Kinematic and kinetic evaluation of the ankle after lengthening of the gastrocnemius fascia in children with cerebral palsy (1993) J. Pediatr. Orthopaed., 13 (6), pp. 727-732; Gage, J.R., The clinical use of kinetics for evaluation of pathologic gait in cerebral palsy (1995) Instruct. Course Lectures, 44, pp. 507-515; Gage, J.R., Gait analysis: An essential tool in the treatment of cerebral palsy (1993) Clin. Orthopaed. Related Res., 288, pp. 126-134; Ounpuu, S., Gage, J.R., Davis, R.B., Three-dimensional Lower extremity joint kinetics in normal pediatric gait (1991) J. Pediatr. Orthopaed., 11 (3), pp. 341-349; Sutherland, D.A., Olshen, R.A., Biden, E.N., Wyatt, M.P., (1988) The Development of Mature Walking, , London, UK: MacKieth Press; Winter, D.A., (1991) The Biomechanics and Motor Control of Human Gait: Normal, Elderly, and Pathological, , Ontario, Canada: University of Waterloo Press; Rose, S.A., Ounpuu, S., Deluca, P.A., Strategies for the assessment of pediatric gait in the clinical setting (1991) Phys. Therapy, 71 (12), pp. 961-980; Brodke, D.S., Skinner, S.R., Lamoreux, L.W., Johanson, M.E., St. Helen, R., Moran, S.A., Ashley, R.K., Effects of ankle-foot orthoses on the gait of children (1989) J. Pediatr. Orthopaed., 9, pp. 702-708; Hesse, S., Luecke, D., Jahnke, M.T., Maurhz, H.K., Gait function in spastic hemiparetic patients walking barefoot, with firm shoes, with ankle-foot orthoses (1996) Int. J. Rehabil. Res., 19, pp. 133-141; Halliday, D., Resnick, R., (1966) Physics: Parts I and II, pp. 360-362. , New York: Wiley; Radtka, S.A., Skinner, S.R., Dixon, D.M., Johanson, M.E., A comparison of gait with solid, dynamic, and no ankle-foot orthoses in children with spastic cerebral palsy (1996) Phys. Therapy, 77, pp. 395-409; Inman, V.T., Ralston, H.J., Todd, F., (1981) Human Walking, p. 23. , Baltimore: Williams and Wilkins\n\nFrom Duplicate 3 (Comparison of gait with and without shoes in children - Oeffinger, D; Brauch, B; Cranfill, S; Hisle, C; Wynn, C; Hicks, R; Augsburger, S)\n\nOeffinger, D\nBrauch, B\nCranfill, S\nHisle, C\nWynn, C\nHicks, R\nAugsburger, S\nClinical Trial\nComparative Study\nJournal Article\nRandomized Controlled Trial\nEngland\nGait Posture. 1999 May;9(2):95-100.\n\nFrom Duplicate 4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onna; Brauch, Bridgett; Cranfill, Shelley; Hisle, Cary; Wynn, Cyndi; Hicks, Ramona; Augsburger, Sam)\n\nFrom Duplicate 1 (Comparison of gait with and without shoes in children - Oeffinger, Donna; Brauch, Bridgett; Cranfill, Shelley; Hisle, Cary; Wynn, Cyndi; Hicks, Ramona; Augsburger, Sam)\n\nFrom Duplicate 1 (Comparison of gait with and without shoes in children - Oeffinger, Donna; Brauch, Bridgett; Cranfill, Shelley; Hisle, Cary; Wynn, Cyndi; Hicks, Ramona; Augsburger, Sam)\n\nFrom Duplicate 1 (Comparison of gait with and without shoes in children - Oeffinger, D; Brauch, B; Cranfill, S; Hisle, C; Wynn, C; Hicks, R; Augsburger, S)\n\nFrom Duplicate 1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Author: Oeffinger, D. Author: Brauch, B. Author: Cranfill, S. Author: Hisle, C. Author: Wynn, C. Author: Hicks, R. Author: Augsburger, S. ; No. of Pages: 6; Language: English; Parent Item: SPHP784196; Publication Type: Article; Update Code: 20010801; SIRC Article No.: S-784617\n\nFrom Duplicate 2 (Comparison of gait with and without shoes in children - Oeffinger, D; Brauch, B; Cranfill, S; Hisle, C; Wynn, C; Hicks, R; Augsburger, S)\n\nCited By :52\nExport Date: 29 January 2018\nCODEN: GAPOF\nCorrespondence Address: Oeffinger, D.; Motion Analysis Laboratory, Shriners Hospitals for Children, Lexington Hospital, 1900 Richmond Road, Lexington, KY 40502, United States\nReferences: Deluca, P.A., Gait analysis in the treatment of the ambulatory child with cerebral palsy (1991) Clin. Orthoped., 264, pp. 65-75; Harris, G.F., Wertsch, J.J., Procedures for gait analysis (1994) Arch. Phys. Med. Rehabil., 75, pp. 216-225; Lee, E.H., Goh, J.C., Bose, K., Value of gait analysis in the assessment of surgery in cerebral palsy (1992) Arch. Phys. Med. Rehabil., 73, pp. 642-646; Rose, S.A., Deluca, P.A., Davis, R.B., Ounpuu, S., Gage, J.R., Kinematic and kinetic evaluation of the ankle after lengthening of the gastrocnemius fascia in children with cerebral palsy (1993) J. Pediatr. Orthopaed., 13 (6), pp. 727-732; Gage, J.R., The clinical use of kinetics for evaluation of pathologic gait in cerebral palsy (1995) Instruct. Course Lectures, 44, pp. 507-515; Gage, J.R., Gait analysis: An essential tool in the treatment of cerebral palsy (1993) Clin. Orthopaed. Related Res., 288, pp. 126-134; Ounpuu, S., Gage, J.R., Davis, R.B., Three-dimensional Lower extremity joint kinetics in normal pediatric gait (1991) J. Pediatr. Orthopaed., 11 (3), pp. 341-349; Sutherland, D.A., Olshen, R.A., Biden, E.N., Wyatt, M.P., (1988) The Development of Mature Walking, , London, UK: MacKieth Press; Winter, D.A., (1991) The Biomechanics and Motor Control of Human Gait: Normal, Elderly, and Pathological, , Ontario, Canada: University of Waterloo Press; Rose, S.A., Ounpuu, S., Deluca, P.A., Strategies for the assessment of pediatric gait in the clinical setting (1991) Phys. Therapy, 71 (12), pp. 961-980; Brodke, D.S., Skinner, S.R., Lamoreux, L.W., Johanson, M.E., St. Helen, R., Moran, S.A., Ashley, R.K., Effects of ankle-foot orthoses on the gait of children (1989) J. Pediatr. Orthopaed., 9, pp. 702-708; Hesse, S., Luecke, D., Jahnke, M.T., Maurhz, H.K., Gait function in spastic hemiparetic patients walking barefoot, with firm shoes, with ankle-foot orthoses (1996) Int. J. Rehabil. Res., 19, pp. 133-141; Halliday, D., Resnick, R., (1966) Physics: Parts I and II, pp. 360-362. , New York: Wiley; Radtka, S.A., Skinner, S.R., Dixon, D.M., Johanson, M.E., A comparison of gait with solid, dynamic, and no ankle-foot orthoses in children with spastic cerebral palsy (1996) Phys. Therapy, 77, pp. 395-409; Inman, V.T., Ralston, H.J., Todd, F., (1981) Human Walking, p. 23. , Baltimore: Williams and Wilkins\n\nFrom Duplicate 3 (Comparison of gait with and without shoes in children - Oeffinger, D; Brauch, B; Cranfill, S; Hisle, C; Wynn, C; Hicks, R; Augsburger, S)\n\nOeffinger, D\nBrauch, B\nCranfill, S\nHisle, C\nWynn, C\nHicks, R\nAugsburger, S\nClinical Trial\nComparative Study\nJournal Article\nRandomized Controlled Trial\nEngland\nGait Posture. 1999 May;9(2):95-100.\n\nFrom Duplicate 4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onna; Brauch, Bridgett; Cranfill, Shelley; Hisle, Cary; Wynn, Cyndi; Hicks, Ramona; Augsburger, Sam)\n\nFrom Duplicate 2 (Comparison of gait with and without shoes in children - Oeffinger, Donna; Brauch, Bridgett; Cranfill, Shelley; Hisle, Cary; Wynn, Cyndi; Hicks, Ramona; Augsburger, Sam)\n\nFrom Duplicate 1 (Comparison of gait with and without shoes in children - Oeffinger, D; Brauch, B; Cranfill, S; Hisle, C; Wynn, C; Hicks, R; Augsburger, S)\n\nFrom Duplicate 1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Author: Oeffinger, D. Author: Brauch, B. Author: Cranfill, S. Author: Hisle, C. Author: Wynn, C. Author: Hicks, R. Author: Augsburger, S. ; No. of Pages: 6; Language: English; Parent Item: SPHP784196; Publication Type: Article; Update Code: 20010801; SIRC Article No.: S-784617\n\nFrom Duplicate 2 (Comparison of gait with and without shoes in children - Oeffinger, D; Brauch, B; Cranfill, S; Hisle, C; Wynn, C; Hicks, R; Augsburger, S)\n\nCited By :52\nExport Date: 29 January 2018\nCODEN: GAPOF\nCorrespondence Address: Oeffinger, D.; Motion Analysis Laboratory, Shriners Hospitals for Children, Lexington Hospital, 1900 Richmond Road, Lexington, KY 40502, United States\nReferences: Deluca, P.A., Gait analysis in the treatment of the ambulatory child with cerebral palsy (1991) Clin. Orthoped., 264, pp. 65-75; Harris, G.F., Wertsch, J.J., Procedures for gait analysis (1994) Arch. Phys. Med. Rehabil., 75, pp. 216-225; Lee, E.H., Goh, J.C., Bose, K., Value of gait analysis in the assessment of surgery in cerebral palsy (1992) Arch. Phys. Med. Rehabil., 73, pp. 642-646; Rose, S.A., Deluca, P.A., Davis, R.B., Ounpuu, S., Gage, J.R., Kinematic and kinetic evaluation of the ankle after lengthening of the gastrocnemius fascia in children with cerebral palsy (1993) J. Pediatr. Orthopaed., 13 (6), pp. 727-732; Gage, J.R., The clinical use of kinetics for evaluation of pathologic gait in cerebral palsy (1995) Instruct. Course Lectures, 44, pp. 507-515; Gage, J.R., Gait analysis: An essential tool in the treatment of cerebral palsy (1993) Clin. Orthopaed. Related Res., 288, pp. 126-134; Ounpuu, S., Gage, J.R., Davis, R.B., Three-dimensional Lower extremity joint kinetics in normal pediatric gait (1991) J. Pediatr. Orthopaed., 11 (3), pp. 341-349; Sutherland, D.A., Olshen, R.A., Biden, E.N., Wyatt, M.P., (1988) The Development of Mature Walking, , London, UK: MacKieth Press; Winter, D.A., (1991) The Biomechanics and Motor Control of Human Gait: Normal, Elderly, and Pathological, , Ontario, Canada: University of Waterloo Press; Rose, S.A., Ounpuu, S., Deluca, P.A., Strategies for the assessment of pediatric gait in the clinical setting (1991) Phys. Therapy, 71 (12), pp. 961-980; Brodke, D.S., Skinner, S.R., Lamoreux, L.W., Johanson, M.E., St. Helen, R., Moran, S.A., Ashley, R.K., Effects of ankle-foot orthoses on the gait of children (1989) J. Pediatr. Orthopaed., 9, pp. 702-708; Hesse, S., Luecke, D., Jahnke, M.T., Maurhz, H.K., Gait function in spastic hemiparetic patients walking barefoot, with firm shoes, with ankle-foot orthoses (1996) Int. J. Rehabil. Res., 19, pp. 133-141; Halliday, D., Resnick, R., (1966) Physics: Parts I and II, pp. 360-362. , New York: Wiley; Radtka, S.A., Skinner, S.R., Dixon, D.M., Johanson, M.E., A comparison of gait with solid, dynamic, and no ankle-foot orthoses in children with spastic cerebral palsy (1996) Phys. Therapy, 77, pp. 395-409; Inman, V.T., Ralston, H.J., Todd, F., (1981) Human Walking, p. 23. , Baltimore: Williams and Wilkins\n\nFrom Duplicate 3 (Comparison of gait with and without shoes in children - Oeffinger, D; Brauch, B; Cranfill, S; Hisle, C; Wynn, C; Hicks, R; Augsburger, S)\n\nOeffinger, D\nBrauch, B\nCranfill, S\nHisle, C\nWynn, C\nHicks, R\nAugsburger, S\nClinical Trial\nComparative Study\nJournal Article\nRandomized Controlled Trial\nEngland\nGait Posture. 1999 May;9(2):95-100.\n\nFrom Duplicate 4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Author: Oeffinger, D. Author: Brauch, B. Author: Cranfill, S. Author: Hisle, C. Author: Wynn, C. Author: Hicks, R. Author: Augsburger, S. ; No. of Pages: 6; Language: English; Parent Item: SPHP784196; Publication Type: Article; Update Code: 20010801; SIRC Article No.: S-784617\n\nFrom Duplicate 2 (Comparison of gait with and without shoes in children - Oeffinger, D; Brauch, B; Cranfill, S; Hisle, C; Wynn, C; Hicks, R; Augsburger, S)\n\nCited By :52\nExport Date: 29 January 2018\nCODEN: GAPOF\nCorrespondence Address: Oeffinger, D.; Motion Analysis Laboratory, Shriners Hospitals for Children, Lexington Hospital, 1900 Richmond Road, Lexington, KY 40502, United States\nReferences: Deluca, P.A., Gait analysis in the treatment of the ambulatory child with cerebral palsy (1991) Clin. Orthoped., 264, pp. 65-75; Harris, G.F., Wertsch, J.J., Procedures for gait analysis (1994) Arch. Phys. Med. Rehabil., 75, pp. 216-225; Lee, E.H., Goh, J.C., Bose, K., Value of gait analysis in the assessment of surgery in cerebral palsy (1992) Arch. Phys. Med. Rehabil., 73, pp. 642-646; Rose, S.A., Deluca, P.A., Davis, R.B., Ounpuu, S., Gage, J.R., Kinematic and kinetic evaluation of the ankle after lengthening of the gastrocnemius fascia in children with cerebral palsy (1993) J. Pediatr. Orthopaed., 13 (6), pp. 727-732; Gage, J.R., The clinical use of kinetics for evaluation of pathologic gait in cerebral palsy (1995) Instruct. Course Lectures, 44, pp. 507-515; Gage, J.R., Gait analysis: An essential tool in the treatment of cerebral palsy (1993) Clin. Orthopaed. Related Res., 288, pp. 126-134; Ounpuu, S., Gage, J.R., Davis, R.B., Three-dimensional Lower extremity joint kinetics in normal pediatric gait (1991) J. Pediatr. Orthopaed., 11 (3), pp. 341-349; Sutherland, D.A., Olshen, R.A., Biden, E.N., Wyatt, M.P., (1988) The Development of Mature Walking, , London, UK: MacKieth Press; Winter, D.A., (1991) The Biomechanics and Motor Control of Human Gait: Normal, Elderly, and Pathological, , Ontario, Canada: University of Waterloo Press; Rose, S.A., Ounpuu, S., Deluca, P.A., Strategies for the assessment of pediatric gait in the clinical setting (1991) Phys. Therapy, 71 (12), pp. 961-980; Brodke, D.S., Skinner, S.R., Lamoreux, L.W., Johanson, M.E., St. Helen, R., Moran, S.A., Ashley, R.K., Effects of ankle-foot orthoses on the gait of children (1989) J. Pediatr. Orthopaed., 9, pp. 702-708; Hesse, S., Luecke, D., Jahnke, M.T., Maurhz, H.K., Gait function in spastic hemiparetic patients walking barefoot, with firm shoes, with ankle-foot orthoses (1996) Int. J. Rehabil. Res., 19, pp. 133-141; Halliday, D., Resnick, R., (1966) Physics: Parts I and II, pp. 360-362. , New York: Wiley; Radtka, S.A., Skinner, S.R., Dixon, D.M., Johanson, M.E., A comparison of gait with solid, dynamic, and no ankle-foot orthoses in children with spastic cerebral palsy (1996) Phys. Therapy, 77, pp. 395-409; Inman, V.T., Ralston, H.J., Todd, F., (1981) Human Walking, p. 23. , Baltimore: Williams and Wilkins\n\nFrom Duplicate 3 (Comparison of gait with and without shoes in children - Oeffinger, D; Brauch, B; Cranfill, S; Hisle, C; Wynn, C; Hicks, R; Augsburger, S)\n\nOeffinger, D\nBrauch, B\nCranfill, S\nHisle, C\nWynn, C\nHicks, R\nAugsburger, S\nClinical Trial\nComparative Study\nJournal Article\nRandomized Controlled Trial\nEngland\nGait Posture. 1999 May;9(2):95-100.\n\nFrom Duplicate 4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Date of Electronic Publication: 19990501. Current Imprints: Publication: : Oxford, UK : Elsevier Sciencem; Original Imprints: Publication: Oxford, UK : Butterworth-Heinemann, c1993-\n\nFrom Duplicate 2 (Comparison of gait with and without shoes in children - Oeffinger, D; Brauch, B; Cranfill, S; Hisle, C; Wynn, C; Hicks, R; Augsburger, S)\n\nFrom Duplicate 1 (Comparison of gait with and without shoes in children - Oeffinger, D; Brauch, B; Cranfill, S; Hisle, C; Wynn, C; Hicks, R; Augsburger, S)\n\nAuthor: Oeffinger, D. Author: Brauch, B. Author: Cranfill, S. Author: Hisle, C. Author: Wynn, C. Author: Hicks, R. Author: Augsburger, S. ; No. of Pages: 6; Language: English; Parent Item: SPHP784196; Publication Type: Article; Update Code: 20010801; SIRC Article No.: S-784617\n\nFrom Duplicate 2 (Comparison of gait with and without shoes in children - Oeffinger, D; Brauch, B; Cranfill, S; Hisle, C; Wynn","page":"95-100","publisher":"Elsevier Sciencem","publisher-place":"England","title":"Comparison of gait with and without shoes in children","type":"article-journal","volume":"9"},"uris":["http://www.mendeley.com/documents/?uuid=e9b228df-0bf5-4ef3-8d90-e2c2fdaa9aed"]},{"id":"ITEM-4","itemData":{"DOI":"10.1055/s-2008-1053684","ISBN":"0044-3220","PMID":"9823643","abstract":"RESEARCH QUESTION: Although gait patterns of children are well described in gait analysis studies for barefoot gait, loading patterns in gait with shoes have not been analysed compared to barefoot gait. METHODS: 30 children (age 1.8 to 4.8 years) were examined. Ground reaction forces were recorded using two series connected Kistler plates, taking the 3D coordinates and the time coordinate. The gait aspect was recorded using a video system. Three shoe types were tested against each other and against barefoot gait. RESULTS: 1399 gait cycles, 739 barefoot, 660 with shoes were usable for calculation. Statistic analyses comparing barefoot gait to gait with shoes showed: A significant increase in ground contact duration, a shifting of maximal load from the rear towards the midfoot area, a significant increased maximal load, a cushioning of the initial impact at primary ground contact. A comparison between the shoes showed no significant influence of a medial subtalar orthotic support. CONCLUSION: Shoes cause a significant change of loading patterns. But there are also significant differences between different shoe types. CLINICAL RELEVANCE: Shoes for children must provide a stabilisation for the hindfoot, and must not restrict motion in the areas of the ankle and the metatatrsophalangeal joints. The amount of load in the different gait phases must be considered for the construction of a dynamic shoe for children.","author":[{"dropping-particle":"","family":"Kristen","given":"K H","non-dropping-particle":"","parse-names":false,"suffix":""},{"dropping-particle":"","family":"Kastner","given":"J","non-dropping-particle":"","parse-names":false,"suffix":""},{"dropping-particle":"","family":"St","given":"Holzreiter","non-dropping-particle":"","parse-names":false,"suffix":""},{"dropping-particle":"","family":"Wagner","given":"P","non-dropping-particle":"","parse-names":false,"suffix":""},{"dropping-particle":"","family":"Engel","given":"A","non-dropping-particle":"","parse-names":false,"suffix":""},{"dropping-particle":"","family":"Holzreiter","given":"S","non-dropping-particle":"","parse-names":false,"suffix":""},{"dropping-particle":"","family":"Wagner","given":"P","non-dropping-particle":"","parse-names":false,"suffix":""},{"dropping-particle":"","family":"Engel","given":"A","non-dropping-particle":"","parse-names":false,"suffix":""}],"container-title":"Z Orthop Ihre Grenzgeb","edition":"1998/11/21","id":"ITEM-4","issue":"5","issued":{"date-parts":[["1998"]]},"language":"German","note":"From Duplicate 1 ([Functional evaluation of shoes for children based on gait analysis of children in the learning to walk stage] - Kristen, K H; Kastner, J; Holzreiter, S; Wagner, P; Engel, A)\n\nFrom Duplicate 1 ([Functional evaluation of shoes for children based on gait analysis of children in the learning to walk stage] - Kristen, K H; Kastner, J; Holzreiter, S; Wagner, P; Engel, A)\n\nKristen, K H\nKastner, J\nHolzreiter, S\nWagner, P\nEngel, A\nComparative Study\nEnglish Abstract\nJournal Article\nGermany\nZ Orthop Ihre Grenzgeb. 1998 Sep-Oct;136(5):457-62. doi: 10.1055/s-2008-1053684.\n\nFrom Duplicate 2 ([Functional evaluation of shoes for children based on gait analysis of children in the learning to walk stage] - Kristen, K H; Kastner, J; Holzreiter, S; Wagner, P; Engel, A)\n\nDate of Electronic Publication: 19980901. Current Imprints: Publication: Stuttgart : Ferdinand Enke Verlag; Original Imprints: Publication: Stuttgart, Enke.\n\nFrom Duplicate 2 (Biomechanics of children shoes using gait analyses in saddlers - Kristen, K H; Kastner, J; St, Holzreiter; Wagner, P; Engel, A)\n\nCited By :13\nExport Date: 29 January 2018\nCODEN: ZOIGA\nCorrespondence Address: Kristen, K.-H.; Orthopadische Abteilung, Donauspital/SMZ Ost, Langobardenstr. 122, A-1220 Wien, Austria\nTradenames: Kistler plate\nReferences: Cavanagh, P.R., (1980) The Running Shoe Book, , Mountain view, CA: Anderson World Inc; Engle, E.T., Morton, D.J., Notes on foot disorders among natives of the Belgian Congo (1931) J. Bone Joint Surg., 13 A, pp. 311-318; Hoffmann, P., Conclusions drawn from a comparative study of the feet of barefootet and shoewearing peoples (1905) Amer. J. Orthop. Surg., 3, pp. 105-136; James, C.S., Footprints and feet of natives of the Solomon Islands (1939) Lancet, 2, pp. 1390-1393; Holzreiter, S.H., Kohle, M.E., Assessment of gait patterns using neural networks (1993) J. Biomech., 6, pp. 645-651; Kastner, J., Die Messung des Abrollverhaltens beim Gehen zur Therapie und Verlaufskontrolle (1992) Med. Orth. Tech., 112, pp. 272-276; Kristen, H., Der Kinderfuß in Österreich (1968) Zeitschrift für Orthopädie und Ihre Grenzgebiete, 21, pp. 318-333. , 104. Bd; Kristen, H., Was verlangen wir vom gesunden Kinderschuh? (1989) Med. Orth. Tech., 109, pp. 51-53; Kristen, H., Richtlinien für fußgerechte Kinderschuhe (1989) Med. Orth. Tech., 109, pp. 54-59; Mayer, E., Sinn und Unsinn von Einlagen für Kinder (1987) Der Allgemeinarzt, 9 (9), pp. 146-155; Mayer, E., Über die Schädlichkeit der Gewölbestützen für Kinderfüße (1991) Der Kinderarzt, 22, pp. 56-58; Nigg, B.M., (1986) Biomechanics of Running Shoes, , Human Kinematic Publishers, Champaign, IL, USA, ISBN: 0-87322-002-1; Rao, U.B., Joseph, B., The Influence of Footwear on the Prevalence of Flat Foot (1992) J. Bone Joint Surg., 74 B, pp. 525-537. , Brit; Reinschmidt, C., Nigg, B.M., Influence of heel night on the ankle joint moments in running (1995) Medicine and Science in Sports and Exercise, 27 (3), pp. 410-416; Segesser, B., Indikation, Technik und Fehlermöglichkeiten einer Sportschuhkorrektur (1978) Orthop. Praxis, 11, pp. 834-847; Sim-Fook, L., Hodgson, A., A comparison of foot forms among the non shoe-wearing Chinese Population (1958) J. Bone Joint Surg., 40 A, pp. 1058-1062; Staheli, L., Shoes for Children: A Review (1991) Pediatrics, 88 (2), pp. 371-375; Sutherland, D., The Development of Mature Gait (1980) J. Bone Joint Surg., 62 A (3), pp. 336-353; Takegami, Y., Wave pattern of ground reaction force of growing children (1992) J. Pediatric Orthop., 12 (4), pp. 522-526; Wenger, D.R., Mauldin, D., Speck, G., Corrective shoes and inserts as treatment for flexible flatfoot in infants and children (1989) J. Bone Joint Surg., 71 A (6), pp. 800-810; Wickenstrom, J., Williams, R.A., Shoe corrections and orthopaedic foot supports (1970) Clin. Orthop., 70, p. 30","page":"457-462","publisher":"Ferdinand Enke Verlag","publisher-place":"Germany","title":"Functional evaluation of shoes for children based on gait analysis of children in the learning to walk stage","title-short":"Funktionelle beurteilung von kinderschuhen anhand","type":"article-journal","volume":"136"},"uris":["http://www.mendeley.com/documents/?uuid=c7a41d99-6e11-4d06-9d56-b16ef9f4706d"]},{"id":"ITEM-5","itemData":{"URL":"https://www.footwearbiomechanics.org/fbs-2005","accessed":{"date-parts":[["2019","4","8"]]},"author":[{"dropping-particle":"","family":"Carlos González","given":"Juan","non-dropping-particle":"","parse-names":false,"suffix":""},{"dropping-particle":"","family":"Alemany","given":"Susana","non-dropping-particle":"","parse-names":false,"suffix":""},{"dropping-particle":"","family":"Garrido","given":"David","non-dropping-particle":"","parse-names":false,"suffix":""}],"container-title":"Proceeding of the 7th Symposium on Footwear Biomechanics,","id":"ITEM-5","issued":{"date-parts":[["2005"]]},"title":"Footwear's Influence On Young Children's Gait Pattern","type":"webpage"},"uris":["http://www.mendeley.com/documents/?uuid=be529670-550b-3c25-85ac-849f7faa95c6"]}],"mendeley":{"formattedCitation":"(Carlos González et al., 2005; Colloud et al., 2012; Kristen et al., 1998; Oeffinger et al., 1999; Wegener, Hunt, et al., 2011)","plainTextFormattedCitation":"(Carlos González et al., 2005; Colloud et al., 2012; Kristen et al., 1998; Oeffinger et al., 1999; Wegener, Hunt, et al., 2011)","previouslyFormattedCitation":"(Carlos González et al., 2005; Colloud et al., 2012; Kristen et al., 1998; Oeffinger et al., 1999; Wegener, Hunt, et al., 2011)"},"properties":{"noteIndex":0},"schema":"https://github.com/citation-style-language/schema/raw/master/csl-citation.json"}</w:instrText>
      </w:r>
      <w:r w:rsidRPr="000B4B1B">
        <w:fldChar w:fldCharType="separate"/>
      </w:r>
      <w:r w:rsidR="00254D00" w:rsidRPr="00254D00">
        <w:rPr>
          <w:noProof/>
        </w:rPr>
        <w:t xml:space="preserve">(Carlos González et al., </w:t>
      </w:r>
      <w:r w:rsidR="00254D00" w:rsidRPr="00254D00">
        <w:rPr>
          <w:noProof/>
        </w:rPr>
        <w:lastRenderedPageBreak/>
        <w:t>2005; Colloud et al., 2012; Kristen et al., 1998; Oeffinger et al., 1999; Wegener, Hunt, et al., 2011)</w:t>
      </w:r>
      <w:r w:rsidRPr="000B4B1B">
        <w:fldChar w:fldCharType="end"/>
      </w:r>
      <w:r w:rsidRPr="000B4B1B">
        <w:t xml:space="preserve">. As children are still growing and developing their feet demonstrate differing structural and functional characteristics in comparison to adult feet </w:t>
      </w:r>
      <w:r w:rsidRPr="000B4B1B">
        <w:fldChar w:fldCharType="begin" w:fldLock="1"/>
      </w:r>
      <w:r w:rsidR="00EF53DC">
        <w:instrText>ADDIN CSL_CITATION {"citationItems":[{"id":"ITEM-1","itemData":{"DOI":"10.1016/J.GAITPOST.2017.07.004","ISSN":"0966-6362","abstract":"OBJECTIVE\nThe purpose of this study was to establish normative reference values for spatiotemporal and plantar pressure parameters, and to investigate the influence of demographic, anthropometric and physical characteristics. \n\nMETHODS\nIn 1000 healthy males and females aged 3–101 years, spatiotemporal and plantar pressure data were collected barefoot with the Zeno™ walkway and Emed® platform. Correlograms were developed to visualise the relationships between widely reported spatiotemporal and pressure variables with demographic (age, gender), anthropometric (height, mass, waist circumference) and physical characteristics (ankle strength, ankle range of motion, vibration perception) in children aged 3–9 years, adolescents aged 10–19 years, adults aged 20–59 years and older adults aged over 60 years. \n\nRESULTS\nA comprehensive catalogue of 31 spatiotemporal and pressure variables were generated from 1000 healthy individuals. The key findings were that gait velocity was stable during adolescence and adulthood, while children and older adults walked at a comparable slower speed. Peak pressures increased during childhood to older adulthood. Children demonstrated highest peak pressures beneath the rearfoot whilst adolescents, adults and older adults demonstrated highest pressures at the forefoot. Main factors influencing spatiotemporal and pressure parameters were: increased age, height, body mass and waist circumference, as well as ankle dorsiflexion and plantarflexion strength. \n\nCONCLUSION\nThis study has established whole of life normative reference values of widely used spatiotemporal and plantar pressure parameters, and revealed changes to be expected across the lifespan.","author":[{"dropping-particle":"","family":"McKay","given":"Marnee J.","non-dropping-particle":"","parse-names":false,"suffix":""},{"dropping-particle":"","family":"Baldwin","given":"Jennifer N.","non-dropping-particle":"","parse-names":false,"suffix":""},{"dropping-particle":"","family":"Ferreira","given":"Paulo","non-dropping-particle":"","parse-names":false,"suffix":""},{"dropping-particle":"","family":"Simic","given":"Milena","non-dropping-particle":"","parse-names":false,"suffix":""},{"dropping-particle":"","family":"Vanicek","given":"Natalie","non-dropping-particle":"","parse-names":false,"suffix":""},{"dropping-particle":"","family":"Wojciechowski","given":"Elizabeth","non-dropping-particle":"","parse-names":false,"suffix":""},{"dropping-particle":"","family":"Mudge","given":"Anita","non-dropping-particle":"","parse-names":false,"suffix":""},{"dropping-particle":"","family":"Burns","given":"Joshua","non-dropping-particle":"","parse-names":false,"suffix":""}],"container-title":"Gait &amp; Posture","id":"ITEM-1","issued":{"date-parts":[["2017","10","1"]]},"page":"78-87","publisher":"Elsevier","title":"Spatiotemporal and plantar pressure patterns of 1000 healthy individuals aged 3–101 years","type":"article-journal","volume":"58"},"uris":["http://www.mendeley.com/documents/?uuid=05ae7102-d037-344c-8925-a4c6988292ae"]},{"id":"ITEM-2","itemData":{"DOI":"10.1016/S0924-980X(97)00055-6","ISSN":"0924-980X","abstract":"Gait analysis on the treadmill and in the overground condition is used both in scientific approaches for investigating the neuronal organisation and ontogenetic development of locomotion and in a variety of clinical applications. We investigated the differences between overground and treadmill locomotion (at identical gait velocity) in 12 adults and 14 children (6–7 years old). During treadmill locomotion the step frequency increased by 7% in adults and 10% in children compared to overground walking, whereas the stride length and the stance phase of the walking cycle decreased. The swing phase, however, increased significantly by 5% in adults and remained unchanged in children. Balance-related gait parameters such as the step width and foot rotation angles increased during treadmill locomotion. The reduction of the step length was found to be stable after 10 min of treadmill walking in most subjects. With regard to the shifted phases of the walking cycle and the changed balance related gait parameters in the treadmill condition, we assume a different modulation of the central pattern generator in treadmill walking, due to a changed afferent input. Regarding the pronounced differences between overground and treadmill walking in children, it is discussed whether the systems generating and integrating different modulations of locomotion into a stable movement pattern have reached full capacity in 6–7 year old children.","author":[{"dropping-particle":"","family":"Stolze","given":"H","non-dropping-particle":"","parse-names":false,"suffix":""},{"dropping-particle":"","family":"Kuhtz-Buschbeck","given":"J.P","non-dropping-particle":"","parse-names":false,"suffix":""},{"dropping-particle":"","family":"Mondwurf","given":"C","non-dropping-particle":"","parse-names":false,"suffix":""},{"dropping-particle":"","family":"Boczek-Funcke","given":"A","non-dropping-particle":"","parse-names":false,"suffix":""},{"dropping-particle":"","family":"Jöhnk","given":"K","non-dropping-particle":"","parse-names":false,"suffix":""},{"dropping-particle":"","family":"Deuschl","given":"G","non-dropping-particle":"","parse-names":false,"suffix":""},{"dropping-particle":"","family":"Illert","given":"M","non-dropping-particle":"","parse-names":false,"suffix":""}],"container-title":"Electroencephalography and Clinical Neurophysiology/Electromyography and Motor Control","id":"ITEM-2","issue":"6","issued":{"date-parts":[["1997","12","1"]]},"page":"490-497","publisher":"Elsevier","title":"Gait analysis during treadmill and overground locomotion in children and adults","type":"article-journal","volume":"105"},"uris":["http://www.mendeley.com/documents/?uuid=88afbcf9-d0d6-30b0-bdf4-94fef1cdff24"]},{"id":"ITEM-3","itemData":{"DOI":"10.1097/BPO.0b013e31823c9038","ISSN":"0271-6798","PMID":"22173395","abstract":"BACKGROUND In the absence of age and sex-specific normative data for postnatal growth of the calcaneus, it has been hypothesized that the growth of the calcaneus would simulate growth of the foot. METHODS A total of 860 normal lateral foot radiographs, 50 (25 female and 25 male) for each year of development from 1 to 18 years, and 10 radiographs from birth till 1 year, were measured for the length and height of the calcaneus, Bohler angle, the appearance, fusion and fragmentation of calcaneus apophysis, and the height and width of apophysis. Nonlinear curves were fit to a growth chart of the calcaneus, and the results were superimposed on the historical growth charts of the foot, stature, and long bones (femur, tibia). The ratio of calcaneus length to apophysis height was calculated. RESULTS Growth of the calcaneus does not simulate growth of the foot (which attains 50% of its mature dimension by the age of 1 y in girls and 1.5 y in boys), but simulates the growth of the long bones, which attain 50% of their mature length after the age of 3 years in girls and 4 years in boys. Bohler angle remains within normal limits across all ages. When the length of calcaneus is triple the height of its apophysis, 80% of calcaneus growth is complete. CONCLUSIONS We provide normative data for postnatal growth of the calcaneus. On the basis of these data, the assumption that growth disturbance in children affects the length of the calcaneus proportionately less than similar disturbances in the long bones, is false. Children &lt;3 years have at least 50% of growth remaining. Bohler angle should be maintained at all ages. CLINICAL RELEVANCE This study of postnatal growth of the calcaneus provides age and sex-based normative data to predict growth pattern of calcaneus.","author":[{"dropping-particle":"","family":"Parikh","given":"Shital N.","non-dropping-particle":"","parse-names":false,"suffix":""},{"dropping-particle":"","family":"Weesner","given":"Marshall","non-dropping-particle":"","parse-names":false,"suffix":""},{"dropping-particle":"","family":"Welge","given":"Jeffrey","non-dropping-particle":"","parse-names":false,"suffix":""}],"container-title":"Journal of Pediatric Orthopaedics","id":"ITEM-3","issue":"1","issued":{"date-parts":[["2012"]]},"page":"93-99","title":"Postnatal Growth of the Calcaneus Does not Simulate Growth of the Foot","type":"article-journal","volume":"32"},"uris":["http://www.mendeley.com/documents/?uuid=c5c845ee-0c60-35cf-99f0-8c31640a260b"]}],"mendeley":{"formattedCitation":"(McKay et al., 2017; Parikh et al., 2012; Stolze et al., 1997)","plainTextFormattedCitation":"(McKay et al., 2017; Parikh et al., 2012; Stolze et al., 1997)","previouslyFormattedCitation":"(McKay et al., 2017; Parikh et al., 2012; Stolze et al., 1997)"},"properties":{"noteIndex":0},"schema":"https://github.com/citation-style-language/schema/raw/master/csl-citation.json"}</w:instrText>
      </w:r>
      <w:r w:rsidRPr="000B4B1B">
        <w:fldChar w:fldCharType="separate"/>
      </w:r>
      <w:r w:rsidR="00254D00" w:rsidRPr="00254D00">
        <w:rPr>
          <w:noProof/>
        </w:rPr>
        <w:t>(McKay et al., 2017; Parikh et al., 2012; Stolze et al., 1997)</w:t>
      </w:r>
      <w:r w:rsidRPr="000B4B1B">
        <w:fldChar w:fldCharType="end"/>
      </w:r>
      <w:r w:rsidRPr="000B4B1B">
        <w:t xml:space="preserve">. These differences will also vary within childhood depending on the developmental stage taking into account the: plasticity of the foot, growth rate, allometry, and motor ability </w:t>
      </w:r>
      <w:r w:rsidRPr="000B4B1B">
        <w:fldChar w:fldCharType="begin" w:fldLock="1"/>
      </w:r>
      <w:r w:rsidR="00EF53DC">
        <w:instrText>ADDIN CSL_CITATION {"citationItems":[{"id":"ITEM-1","itemData":{"DOI":"10.1016/j.fas.2008.04.001","ISBN":"1268-7731","PMID":"19083640","abstract":"OBJECTIVE: The child's foot is clearly distinct from the adult foot in its functional anatomy and ability to cope with pressure. This requires special considerations in the development of a children's sport shoe. METHODS: Medical and sport science databases were thoroughly searched for studies pertaining to the anatomy and biomechanics of children's feet during their development. With the data found, a list of requirements for the children's shoe was compiled. RESULTS: Small children should have a sports shoe, which is as flexible as their own foot. The small impact forces during their sports activities make extra cushioning superfluous. During school age the connective tissue gains stability. The growing amount of sports activities, much of which is performed on hard indoor surfaces, enhances the need for cushioning. At the same time there is a growing necessity for adequate mechanical stimuli to help the muscles and bones develop. The strength of the connective tissue and the flexibility of the joints reach adult levels by the age of 15. In small shoes, the displacement of proportions can lead to improper positioning of the flex zone and thereby causing harmful stress on the foot. Cushioning elements are often oversized. Considering the wide range of anatomy in the child's foot, it is advisable to produce children's shoes in different widths. CONCLUSION: The child's foot differs in anatomy and function from the adult foot. Children sport shoes should meet the child specific requirement.","author":[{"dropping-particle":"","family":"Walther","given":"Markus","non-dropping-particle":"","parse-names":false,"suffix":""},{"dropping-particle":"","family":"Herold","given":"Dirk","non-dropping-particle":"","parse-names":false,"suffix":""},{"dropping-particle":"","family":"Sinderhauf","given":"Angela","non-dropping-particle":"","parse-names":false,"suffix":""},{"dropping-particle":"","family":"Morrison","given":"Robert","non-dropping-particle":"","parse-names":false,"suffix":""}],"container-title":"Foot Ankle Surg","edition":"2008/12/17","id":"ITEM-1","issue":"4","issued":{"date-parts":[["2008"]]},"language":"eng","note":"From Duplicate 1 (Children sport shoes--a systematic review of current literature - Walther, M; Herold, D; Sinderhauf, A; Morrison, R)\n\n1460-9584\nWalther, Markus\nHerold, Dirk\nSinderhauf, Angela\nMorrison, Robert\nJournal Article\nReview\nFrance\nFoot Ankle Surg. 2008;14(4):180-9. doi: 10.1016/j.fas.2008.04.001. Epub 2008 Jul 7.\n\nFrom Duplicate 2 (Children sport shoes--a systematic review of current literature - Walther, Markus; Herold, Dirk; Sinderhauf, Angela; Morrison, Robert)\n\nFrom Duplicate 1 (Children sport shoes--a systematic review of current literature - Walther, M; Herold, D; Sinderhauf, A; Morrison, R)\n\n1460-9584\nWalther, Markus\nHerold, Dirk\nSinderhauf, Angela\nMorrison, Robert\nJournal Article\nReview\nFrance\nFoot Ankle Surg. 2008;14(4):180-9. doi: 10.1016/j.fas.2008.04.001. Epub 2008 Jul 7.\n\nFrom Duplicate 2 (Children sport shoes--a systematic review of current literature - Walther, Markus; Herold, Dirk; Sinderhauf, Angela; Morrison, Robert)\n\nDate of Electronic Publication: 2008 Jul 07. ; Original Imprints: Publication: Paris : Arnette Blackwell, c1996-\n\nFrom Duplicate 3 (Children sport shoes-A systematic review of current literature - Walther, M; Herold, D; Sinderhauf, A; Morrison, R)\n\nCited By :23\nExport Date: 29 January 2018\nCODEN: FASUF\nCorrespondence Address: Walther, M.; Department of Foot and Ankle Surgery, Orthopaedic Hospital Munich-Harlaching, Harlachinger Straße 51, 81547 Munich, Germany; email: info@markus-walther.com\nReferences: Taunton, J.E., Ryan, M.B., Clement, D.B., McKenzie, D.C., Lloyd-Smith, D.R., Zumbo, B.D., A retrospective case-control analysis of 2002 running injuries (2002) Br J Sports Med, 36, pp. 95-101; Taunton, J.E., Ryan, M.B., Clement, D.B., McKenzie, D.C., Lloyd-Smith, D.R., Zumbo, B.D., A prospective study of running injuries: the Vancouver Sun Run &amp;quot;In Training&amp;quot; clinics (2003) Br J Sports Med, 37, pp. 239-244; Schilling, F.W., (1994) Der Säuglings- und Kinderfuß, , Enke, Bücherei des Orthopäden Stuttgart pp. 13-24; Fritsch, H., Sectional anatomy of connective tissue structures in the hindfoot of the newborn child and the adult (1996) Anat Rec, 246, pp. 147-154; Maier, E., Killmann, M., (2003) Kinderfuß und Kinderschuh, , Verlag Neuer Merkur, Munich; Bleck, E.E., Developmental Orthopaedics. III. Toddlers (1982) Dev Med Child Neurol, 24, pp. 533-555; Sutherland, D.H., Valencia, F., Padiatric gait (1992) The child's foot and ankle, , Drennan J.C. (Ed), Raven Press, New York pp. 19-35; Hefti, F., Deviations in the axes of the lower extremities (2000) Orthopäde, 29, pp. 814-820; Maier, E., Kinderschuhe, (1989) Die orthopädietechnische, , Baumgartner R., and Stinus H. (Eds), Versorgung des Fußes Stuttgart, Thieme; Anetzberger, H., von Liebe, A., Entwicklung und funktionelle Anatomie des kindlichen Fußes (2000) Orthopädieschuhtechnik, 12, pp. 41-43; Kummer, B., The bearing surface of the hip joint (1979) Z Orthop Ihre Grenzgeb, 117, pp. 693-696; Maier, E., Über die Schädlichkeit von Gewölbestützen für Kinder (1991) Kinderarzt, 22, pp. 56-58; Spitzy, H., Über Bau und Entwicklung des kindlichen Fußes (1903) Jahrbuch Kinderheilkunde, 57, p. 733; Losel, S., Burgess-Milliron, M.J., Micheli, L.J., Edington, C.J., A simplified technique for determining foot progression angle in children 4-16 years of age (1996) J Pediatr Orthop, 16, pp. 570-574; Hefti, F., (1997) Kinderorthopädie in der Praxis, , Springer, Berlin/Heidelberg/New York; Staheli, L.T., In-toeing and out-toeing in children (1983) J Fam Pract, 16, pp. 1005-1011; Schilling, F.W., The medial longitudinal arch of the foot in young children (1985) Z Orthop Ihre Grenzgeb, 123, pp. 296-299; Bahler, A., Einlagenversorgung des kindlichen Knick-Senkfusses (1986) Orthopade, 15, pp. 205-211; Maier, E., Sinn oder Unsinn von Einlagen für Kinder (1987) Allgemeinarzt, 9, pp. 146-155; Maier, E., Über den Gestaltwandel der kindlichen Beine und Füße (1999) Orthopädieschuhtechnik, 4, pp. 24-30; Hefti, F., Brunner, R., Plattfuß, (1999) Orthopade, 28, pp. 159-172; Kling, T.F., Hensinger, R.N., Angular and torsional deformities of the lower limbs in children (1983) Clin Orthop, pp. 136-147; Moulies, D., Les pieds plats de l'enfant (1993) Ann Pediatr Paris, 40, pp. 223-229; Cheng, J.C., Leung, S.S., Leung, A.K., Guo, X., Sher, A., Mak, A.F., Change of foot size with weightbearing. A study of 2829 children 3-18 years of age (1997) Clin Orthop, pp. 123-131; Gould, N., Moreland, M., Trevino, S., Alvarez, R., Fenwick, J., Bach, N., Foot growth in children age one to five years (1990) Foot Ankle, 10, pp. 211-213; Wenger, D.R., Mauldin, D., Morgan, D., Sobol, M.G., Pennebaker, M., Thaler, R., Foot growth rate in children age one to six years (1983) Foot Ankle, 3, pp. 207-210; Rabl, C.R., Nyga W, (2003) Orthopädie des Fußes, , Enke, Stuttgart; Sforza, C., Fragnito, N., Serrao, G., Ferrario, V.F., Harmonic analysis of footprint symmetry in healthy adolescents (2000) Anat Anz, 182, pp. 285-291; Kinderschuh, B.C., Miniaturausgabe des Erwachsenenschuhs? (1993) Sportverletz Sportschaden, 7, pp. 183-186; Berger, C., Kinderschuh, Miniaturausgabe des Erwachsenenschuhs? (1993) Sportverletz Sportschaden, 7, pp. 183-186; Robbins, S.E., Gouw, G.J., Athletic footwear: unsafe due to perceptual illusions (1991) Med Sci Sports Exerc, 23, pp. 217-224; Marciniak, W., Formation of longitudinal arch of the foot in children and construction of shoe patterns from the angle of the foot biomechanics (1973) Chir Narzadow Ruchu Orthop Pol, 38, pp. 225-231; Kristen, K.H., Was verlangen wir vom gesunden Kinderschuh? (1989) Med Orth Tech, 109, pp. 51-53; Stussi, E., Stacoff, A., Segesser, B., Biomechanical considerations of the load on the ankle joint (1992) Orthopade, 21, pp. 88-95; Kristen, K.H., Baumgartner, R., Maier, E., Schilling, F.W., Richtlinien für fußgerechte Kinderschuhe (1989) Med Orth Tech, 109, pp. 54-59; Kristen, K.H., Kastner, J., Holzreiter, S., Wagner, P., Engel, A., Functional evaluation of shoes for children based on gait analysis of children in the learning to walk stage (1998) Z Orthop Ihre Grenzgeb, 136, pp. 457-462; Stefanyshyn, D.J., Hawes, M.R., (1997) Blue Book Foot and Leg-Adidas America Research and Innovation, , Human Performance Laboratory, University of Calgary, Calgary; Staheli, L.T., Shoes for children: a review (1991) Pediatrics, 88, pp. 371-375; Pforringer, W., Segesser, B., Der Sportschuh (1986) Orthopade, 15, pp. 260-263; Koebke, J., The functional anatomy of the lower extremity, especially the foot (1993) Sportverletz Sportschaden, 7, pp. 163-166; Stacoff, A., Sportschuhe in der Schule (1984) Schweizer Schule, 9, pp. 377-381; Hennig, E.M., Staats, A., Rosenbaum, D., Plantar pressure distribution patterns of young school children in comparison to adults (1994) Foot Ankle Int, 15, pp. 35-40; Hennig, E.M., Rosenbaum, D., Pressure distribution patterns under the feet of children in comparison with adults (1991) Foot Ankle, 11, pp. 306-311; Sutherland, D.H., Olshen, R., Cooper, L., Woo, S.L., The development of mature gait (1980) J Bone Joint Surg Am, 62, pp. 336-353; Takegami, Y., Wave pattern of ground reaction force of growing children (1992) J Pediatr Orthop, 12, pp. 522-526; Hawes, M.R., (1997) Anatomical/anthropometric differences. Blue Book Foot and Leg, , Adidas America Research and Innovation, Calgary pp. 116-8; Staheli, L.T., Footwear for children (1994) Instr Course Lect, 43, pp. 193-197; Lin, J.P., Brown, J.K., Walsh, E.G., Soleus muscle length, stretch reflex excitability, and the contractile properties of muscle in children and adults: a study of the functional joint angle (1997) Dev Med Child Neurol, 39, pp. 469-480; Lebiedowska, M.K., Polisiakiewicz, A., Changes in the lower leg moment of inertia due to child's growth (1997) J Biomech, 30, pp. 723-728; Robbins, S.E., Gouw, G.J., Hanna, A.M., Running-related injury prevention through innate impact-moderating behavior (1989) Med Sci Sports Exerc, 21, pp. 130-139; Komi, P.V., Hyvarinen, T., Gollhofer, A., Kvist, M., Biomechanische Überlegungen über Stosskräfte und Fussstabilität beim Laufen (1993) Sportverletz Sportschaden, 7, pp. 179-182; Mundermann, A., Nigg, B.M., Humble, R.N., Stefanyshyn, D.J., Foot orthotics affect lower extremity kinematics and kinetics during running. (2003) Clin Biomech (Bristol, Avon), 18, pp. 254-262; Nigg, B.M., The role of impact forces and foot pronation: a new paradigm (2001) Clin J Sport Med, 11, pp. 2-9; Maier, E., (1991) Auf die passenden Schuhe achten! Sozialpädiatrie in Klinik und Praxis, 8, pp. 570-576; Green, D.R., Brekke, M., Anatomy, biomechanics, and pathomechanics of lesser digital deformities (1996) Clin Podiatr Med Surg, 13, pp. 179-200; Koller, A., Fiedler, R., Wetz, H.H., Passgenauigkeit und Größenbezeichnung bei Kinderschuhen (2000) Med Orth Tech, 120, pp. 91-95; Hafkemeyer, U., Müller-Gliemann, C., Koller, A., Fiedler, R., Drerup, B., Wetz, H.H., Kinderfußtage in der Technischen Orthopädie Münster (2003) Orthopädieschuhtechnik, 7 (8), pp. 42-43; Walther, M., Zusammenhänge zwischen der subjektiven Beurteilung von Laufschuhen, den Materialdaten sowie kinetischen und kinematischen Parametern des Gangzyklus (2003) Sportorthopädie Sporttraumatologie, 19, pp. 161-164; Maier, E., Anforderungen an einen Kinderfreizeitschuh (1987) Sozialpädiatrie in Klinik und Praxis, 9, pp. 12-15; Walther, M., Sportschuhe für Kinder und Jugendliche (2005) Z Orthop Ihre Grenzgeb, 143, pp. 601-603","page":"180-189","publisher":"Arnette Blackwell","publisher-place":"France","title":"Children sport shoes--a systematic review of current literature","type":"article-journal","volume":"14"},"uris":["http://www.mendeley.com/documents/?uuid=3387b3de-d409-415e-8867-3691f470ed35"]},{"id":"ITEM-2","itemData":{"DOI":"10.1177/107110079001000404","ISBN":"0198-0211","PMID":"2307377","abstract":"As part of the protocol on the Development of the Child's Arch, foot growth studies were monitored prospectively in 107 children from 1 year of age till 5 years of age. Under 15 months of age, growth necessitated a 1/2 size footwear change in less than 2 months; from 15 months to 2 years of age, 1/2 size increase occurred every 2 to 3 months; from 2 to 3 years of age, 1/2 size change every 3 to 4 months; and from 3 to 5 years of age, 1/2 size change every 4 months. Although foot growth in boys and girls is parallel, boys' feet tend to average one size longer and one size wider. Width growth remained proportional to length growth throughout the study.;","author":[{"dropping-particle":"","family":"Gould","given":"N","non-dropping-particle":"","parse-names":false,"suffix":""},{"dropping-particle":"","family":"Moreland","given":"M","non-dropping-particle":"","parse-names":false,"suffix":""},{"dropping-particle":"","family":"Trevino","given":"S","non-dropping-particle":"","parse-names":false,"suffix":""},{"dropping-particle":"","family":"Alvarez","given":"R","non-dropping-particle":"","parse-names":false,"suffix":""},{"dropping-particle":"","family":"Fenwick","given":"J","non-dropping-particle":"","parse-names":false,"suffix":""},{"dropping-particle":"","family":"Bach","given":"N","non-dropping-particle":"","parse-names":false,"suffix":""}],"container-title":"Foot Ankle","edition":"1990/02/01","id":"ITEM-2","issue":"4","issued":{"date-parts":[["1990"]]},"language":"English","note":"From Duplicate 1 (Foot growth in children age one to five years - Gould, N; Moreland, M; Trevino, S; Alvarez, R; Fenwick, J; Bach, N)\n\nFrom Duplicate 1 (Foot Growth in Children Age One to Five Years - Gould, N; Moreland, M; Trevino, S; Alvarez, R; Fenwick, J; Bach, N)\n\nCited By :22\nExport Date: 29 January 2018\nReferences: Gould, N., Moreland, M., Alvarez, R., Trevino, S., Fenwick, J., The development of the toddler arch (1989) Foot Ankle, 9 (5), p. 241; Gould, N., Shoes versus sneakers in toddler ambulation (1985) Foot Ankle, 6 (2), p. 105; Wenger, D., Mauldin, D., Morgan, D., Sobol, M., Pennebaker, M., Thale, R., Foot growth rate in children age one to six years (1983) Foot Ankle, 3 (4), p. 207\n\nFrom Duplicate 2 (Foot growth in children age one to five years - Gould, N; Moreland, M; Trevino, S; Alvarez, R; Fenwick, J; Bach, N)\n\nDate of Electronic Publication: 19900201. ; Original Imprints: Publication: Baltimore, Md., Williams &amp;amp; Wilkins [etc.]\n\nFrom Duplicate 3 (Foot growth in children age one to five years - Gould, N; Moreland, M; Trevino, S; Alvarez, R; Fenwick, J; Bach, N)\n\nGould, N\nMoreland, M\nTrevino, S\nAlvarez, R\nFenwick, J\nBach, N\nJournal Article\nResearch Support, Non-U.S. Gov't\nUnited States\nFoot Ankle. 1990 Feb;10(4):211-3.\n\nFrom Duplicate 2 (Foot growth in children age one to five years - Gould, N; Moreland, M; Trevino, S; Alvarez, R; Fenwick, J; Bach, N)\n\nDate of Electronic Publication: 19900201. ; Original Imprints: Publication: Baltimore, Md., Williams &amp;amp; Wilkins [etc.]","page":"211-213","publisher":"Williams &amp; Wilkins [etc.]","publisher-place":"United States","title":"Foot growth in children age one to five years","type":"article-journal","volume":"10"},"uris":["http://www.mendeley.com/documents/?uuid=0f809aec-60b7-495e-b98c-88173cbcf737"]},{"id":"ITEM-3","itemData":{"ISSN":"1930-8264","PMID":"19917735","abstract":"BACKGROUND The establishment of growth reference values is needed in pediatric practice where pathologic conditions can have a detrimental effect on the growth and development of the pediatric foot. This study aims to use multiple regression to evaluate the effects of multiple predictor variables (height, age, body mass, and gender) on anthropometric characteristics of the peripubescent foot. METHODS Two hundred children aged 9 to 12 years were recruited, and three anthropometric measurements of the pediatric foot were recorded (foot length, forefoot width, and navicular height). RESULTS Multiple regression analysis was conducted, and coefficients for gender, height, and body mass all had significant relationships for the prediction of forefoot width and foot length (P &lt; or = .05, r &gt; or = 0.7). The coefficients for gender and body mass were not significant for the prediction of navicular height (P &gt; or = .05), whereas height was (P &lt; or = .05). CONCLUSIONS Normative growth reference values and prognostic regression equations are presented for the peripubescent foot.","author":[{"dropping-particle":"","family":"Morrison","given":"Stewart C","non-dropping-particle":"","parse-names":false,"suffix":""},{"dropping-particle":"","family":"Durward","given":"Brian R","non-dropping-particle":"","parse-names":false,"suffix":""},{"dropping-particle":"","family":"Watt","given":"Gordon F","non-dropping-particle":"","parse-names":false,"suffix":""},{"dropping-particle":"","family":"Donaldson","given":"Malcolm D C","non-dropping-particle":"","parse-names":false,"suffix":""}],"container-title":"Journal of the American Podiatric Medical Association","id":"ITEM-3","issue":"6","issued":{"date-parts":[["2009"]]},"page":"497-502","title":"Prediction of anthropometric foot characteristics in children.","type":"article-journal","volume":"99"},"uris":["http://www.mendeley.com/documents/?uuid=976e1a2e-b03b-37ad-8288-01072af2fc01"]}],"mendeley":{"formattedCitation":"(Gould et al., 1990; Morrison et al., 2009; Walther et al., 2008)","plainTextFormattedCitation":"(Gould et al., 1990; Morrison et al., 2009; Walther et al., 2008)","previouslyFormattedCitation":"(Gould et al., 1990; Morrison et al., 2009; Walther et al., 2008)"},"properties":{"noteIndex":0},"schema":"https://github.com/citation-style-language/schema/raw/master/csl-citation.json"}</w:instrText>
      </w:r>
      <w:r w:rsidRPr="000B4B1B">
        <w:fldChar w:fldCharType="separate"/>
      </w:r>
      <w:r w:rsidR="00254D00" w:rsidRPr="00254D00">
        <w:rPr>
          <w:noProof/>
        </w:rPr>
        <w:t>(Gould et al., 1990; Morrison et al., 2009; Walther et al., 2008)</w:t>
      </w:r>
      <w:r w:rsidRPr="000B4B1B">
        <w:fldChar w:fldCharType="end"/>
      </w:r>
      <w:r w:rsidRPr="000B4B1B">
        <w:t xml:space="preserve">. It is therefore considered that foot development is a fundamental factor underlying the requirements of children’s footwear </w:t>
      </w:r>
      <w:r w:rsidRPr="000B4B1B">
        <w:fldChar w:fldCharType="begin" w:fldLock="1"/>
      </w:r>
      <w:r w:rsidR="00EF53DC">
        <w:instrText>ADDIN CSL_CITATION {"citationItems":[{"id":"ITEM-1","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1","issue":"1","issued":{"date-parts":[["2018","12","6"]]},"page":"39","publisher":"BioMed Central","title":"Big issues for small feet: developmental, biomechanical and clinical narratives on children’s footwear","type":"article-journal","volume":"11"},"uris":["http://www.mendeley.com/documents/?uuid=5eebc60c-5f7d-42c7-9c16-995a4328ad8d"]},{"id":"ITEM-2","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2","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mendeley":{"formattedCitation":"(Morrison, Price, et al., 2018; Wegener, Hunt, et al., 2011)","plainTextFormattedCitation":"(Morrison, Price, et al., 2018; Wegener, Hunt, et al., 2011)","previouslyFormattedCitation":"(Morrison, Price, et al., 2018; Wegener, Hunt, et al., 2011)"},"properties":{"noteIndex":0},"schema":"https://github.com/citation-style-language/schema/raw/master/csl-citation.json"}</w:instrText>
      </w:r>
      <w:r w:rsidRPr="000B4B1B">
        <w:fldChar w:fldCharType="separate"/>
      </w:r>
      <w:r w:rsidR="00254D00" w:rsidRPr="00254D00">
        <w:rPr>
          <w:noProof/>
        </w:rPr>
        <w:t>(Morrison, Price, et al., 2018; Wegener, Hunt, et al., 2011)</w:t>
      </w:r>
      <w:r w:rsidRPr="000B4B1B">
        <w:fldChar w:fldCharType="end"/>
      </w:r>
      <w:r w:rsidRPr="000B4B1B">
        <w:t xml:space="preserve">. However, there is still uncertainty on the long-term effects of footwear on child development and the specifics of children’s footwear design in terms of support and flexibility </w:t>
      </w:r>
      <w:r w:rsidRPr="000B4B1B">
        <w:fldChar w:fldCharType="begin" w:fldLock="1"/>
      </w:r>
      <w:r w:rsidR="00EF53DC">
        <w:instrText>ADDIN CSL_CITATION {"citationItems":[{"id":"ITEM-1","itemData":{"DOI":"10.1111/1467-8624.7402011","ISSN":"0009-3920","abstract":"This study compared the relative contributions of growing body dimensions, age, and walking experience in the development of walking skill in 9‐ to 17‐month‐old infants (N=210), 5–6‐year old kindergartners (N=15), and college students (N=13). Kinematic measures derived from participants' footprints showed characteristic improvements in walking skill. As children became bigger, older, and more experienced, their steps became longer, narrower, straighter, and more consistent. Improvements reflected a narrowing base of support and increasing control over the path of progression. Although both infants' age and the duration of their walking experience contributed to improvements in walking skill, experience was the stronger predictor. This finding suggests that practice is the more important developmental factor for helping infants to conquer their weak muscles and precarious balance.","author":[{"dropping-particle":"","family":"Adolph","given":"Karen E.","non-dropping-particle":"","parse-names":false,"suffix":""},{"dropping-particle":"","family":"Vereijken","given":"Beatrix","non-dropping-particle":"","parse-names":false,"suffix":""},{"dropping-particle":"","family":"Shrout","given":"Patrick E.","non-dropping-particle":"","parse-names":false,"suffix":""}],"container-title":"Child Development","id":"ITEM-1","issue":"2","issued":{"date-parts":[["2003","3","1"]]},"page":"475-497","publisher":"Wiley/Blackwell (10.1111)","title":"What Changes in Infant Walking and Why","type":"article-journal","volume":"74"},"uris":["http://www.mendeley.com/documents/?uuid=26b178f5-ebbe-3636-a624-bdd83c6689b4"]},{"id":"ITEM-2","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2","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3","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3","issue":"1","issued":{"date-parts":[["2018","12","6"]]},"page":"39","publisher":"BioMed Central","title":"Big issues for small feet: developmental, biomechanical and clinical narratives on children’s footwear","type":"article-journal","volume":"11"},"uris":["http://www.mendeley.com/documents/?uuid=5eebc60c-5f7d-42c7-9c16-995a4328ad8d"]}],"mendeley":{"formattedCitation":"(Adolph et al., 2003; Morrison, Price, et al., 2018; Wegener, Hunt, et al., 2011)","plainTextFormattedCitation":"(Adolph et al., 2003; Morrison, Price, et al., 2018; Wegener, Hunt, et al., 2011)","previouslyFormattedCitation":"(Adolph et al., 2003; Morrison, Price, et al., 2018; Wegener, Hunt, et al., 2011)"},"properties":{"noteIndex":0},"schema":"https://github.com/citation-style-language/schema/raw/master/csl-citation.json"}</w:instrText>
      </w:r>
      <w:r w:rsidRPr="000B4B1B">
        <w:fldChar w:fldCharType="separate"/>
      </w:r>
      <w:r w:rsidR="00254D00" w:rsidRPr="00254D00">
        <w:rPr>
          <w:noProof/>
        </w:rPr>
        <w:t>(Adolph et al., 2003; Morrison, Price, et al., 2018; Wegener, Hunt, et al., 2011)</w:t>
      </w:r>
      <w:r w:rsidRPr="000B4B1B">
        <w:fldChar w:fldCharType="end"/>
      </w:r>
      <w:r w:rsidRPr="000B4B1B">
        <w:t xml:space="preserve">. These uncertainties concerning footwear are further confounded when considering the developmental needs of children living with a physical disability </w:t>
      </w:r>
      <w:r w:rsidRPr="000B4B1B">
        <w:fldChar w:fldCharType="begin" w:fldLock="1"/>
      </w:r>
      <w:r w:rsidR="00EF53DC">
        <w:instrText>ADDIN CSL_CITATION {"citationItems":[{"id":"ITEM-1","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1","issue":"1","issued":{"date-parts":[["2018","12","6"]]},"page":"39","publisher":"BioMed Central","title":"Big issues for small feet: developmental, biomechanical and clinical narratives on children’s footwear","type":"article-journal","volume":"11"},"uris":["http://www.mendeley.com/documents/?uuid=5eebc60c-5f7d-42c7-9c16-995a4328ad8d"]},{"id":"ITEM-2","itemData":{"DOI":"10.1177/0309364614522684","ISSN":"1746-1553","PMID":"24570017","abstract":"Background:There is a paucity of evidence regarding the design of children's footwear in relation to musculoskeletal structure.Objectives:The aim was to gain consensus regarding where flexibility and support should be given on a school shoe for the 6- to 10-year-olds.Study design:Delphi Questionnaire.Methods:Recruitment of 10 Allied Health Professionals yielded a consensus group. Those recruited had dedicated experience in paediatrics and foot health. Rounds of questions were delivered to investigate the basis of the opinions made by the group on the location of support and flexibility in a school shoe for the age range identified.Results:Six themes were generated. Four themes gained 100% consensus regarding footwear allowing normal foot movement, footwear allowing normal forefoot function, footwear providing a stable base and the foot being secure in the shoe. Fleiss' kappa calculations revealed 'poor agreement' for the remaining two themes regarding clinical intervention and the purpose of footwear design in the midfoot in both the upper and sole of the shoe.Conclusion:The qualitative data generated through discussion have highlighted areas where more understanding and research are required, particularly in understanding how, in the long term, shoe design can affect the developing foot.Clinical relevanceChildren's footwear advice is often delivered from experience and personal belief. This article questions current understanding and opinion from clinical experts in the field of paediatric footwear and highlights that there is a lack of knowledge and confidence into the effects of children's footwear. There is a strong requirement for further empirical research to be completed on children's footwear to allow clinicians to formulate relevant and appropriate footwear advice.","author":[{"dropping-particle":"","family":"Davies","given":"Nina","non-dropping-particle":"","parse-names":false,"suffix":""},{"dropping-particle":"","family":"Branthwaite","given":"Helen","non-dropping-particle":"","parse-names":false,"suffix":""},{"dropping-particle":"","family":"Chockalingam","given":"Nachiappan","non-dropping-particle":"","parse-names":false,"suffix":""}],"container-title":"Prosthetics and orthotics international","id":"ITEM-2","issue":"3","issued":{"date-parts":[["2015","2"]]},"page":"213-8","title":"Where should a school shoe provide flexibility and support for the asymptomatic 6- to 10-year-olds and on what information is this based? A Delphi yielded consensus.","type":"article-journal","volume":"39"},"uris":["http://www.mendeley.com/documents/?uuid=198601a1-3121-423c-b182-0594d6f7bc47"]},{"id":"ITEM-3","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3","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 Davies et al., 2015; Morrison, Price, et al., 2018)","plainTextFormattedCitation":"(Aboutorabi et al., 2014; Davies et al., 2015; Morrison, Price, et al., 2018)","previouslyFormattedCitation":"(Aboutorabi et al., 2014; Davies et al., 2015; Morrison, Price, et al., 2018)"},"properties":{"noteIndex":0},"schema":"https://github.com/citation-style-language/schema/raw/master/csl-citation.json"}</w:instrText>
      </w:r>
      <w:r w:rsidRPr="000B4B1B">
        <w:fldChar w:fldCharType="separate"/>
      </w:r>
      <w:r w:rsidR="00254D00" w:rsidRPr="00254D00">
        <w:rPr>
          <w:noProof/>
        </w:rPr>
        <w:t>(Aboutorabi et al., 2014; Davies et al., 2015; Morrison, Price, et al., 2018)</w:t>
      </w:r>
      <w:r w:rsidRPr="000B4B1B">
        <w:fldChar w:fldCharType="end"/>
      </w:r>
      <w:r w:rsidRPr="000B4B1B">
        <w:t>.</w:t>
      </w:r>
    </w:p>
    <w:p w14:paraId="170E9155" w14:textId="77777777" w:rsidR="000B4B1B" w:rsidRPr="000B4B1B" w:rsidRDefault="000B4B1B" w:rsidP="00E52690">
      <w:pPr>
        <w:spacing w:line="360" w:lineRule="auto"/>
        <w:jc w:val="both"/>
        <w:rPr>
          <w:b/>
        </w:rPr>
      </w:pPr>
    </w:p>
    <w:p w14:paraId="24EA3230" w14:textId="2986EE71" w:rsidR="000B4B1B" w:rsidRPr="000B4B1B" w:rsidRDefault="000B4B1B" w:rsidP="00E52690">
      <w:pPr>
        <w:spacing w:line="360" w:lineRule="auto"/>
        <w:jc w:val="both"/>
      </w:pPr>
      <w:r w:rsidRPr="000B4B1B">
        <w:t xml:space="preserve">Therapeutic footwear for children consists of a number of footwear modifications that may be either bespoke or off-the-shelf </w:t>
      </w:r>
      <w:r w:rsidRPr="000B4B1B">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2","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Aboutorabi et al., 2014; Kanatlı et al., 2016)","plainTextFormattedCitation":"(Aboutorabi et al., 2014; Kanatlı et al., 2016)","previouslyFormattedCitation":"(Aboutorabi et al., 2014; Kanatlı et al., 2016)"},"properties":{"noteIndex":0},"schema":"https://github.com/citation-style-language/schema/raw/master/csl-citation.json"}</w:instrText>
      </w:r>
      <w:r w:rsidRPr="000B4B1B">
        <w:fldChar w:fldCharType="separate"/>
      </w:r>
      <w:r w:rsidR="00810D03" w:rsidRPr="009A28E3">
        <w:rPr>
          <w:noProof/>
        </w:rPr>
        <w:t>(Aboutorabi et al., 2014; Kanatlı et al., 2016)</w:t>
      </w:r>
      <w:r w:rsidRPr="000B4B1B">
        <w:fldChar w:fldCharType="end"/>
      </w:r>
      <w:r w:rsidRPr="000B4B1B">
        <w:t xml:space="preserve">. These modifications have been used in an attempt to achieve efficient walking patterns or to correct skeletal alignment in children with a range of clinical presentations such as: flat feet, talipes </w:t>
      </w:r>
      <w:proofErr w:type="spellStart"/>
      <w:r w:rsidRPr="000B4B1B">
        <w:t>equino</w:t>
      </w:r>
      <w:proofErr w:type="spellEnd"/>
      <w:r w:rsidRPr="000B4B1B">
        <w:t xml:space="preserve"> varus, toe walking, cerebral palsy, and developmental delay </w:t>
      </w:r>
      <w:r w:rsidRPr="000B4B1B">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2","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3","itemData":{"DOI":"10.1002/14651858.CD012363","ISBN":"1469493X (ISSN)","ISSN":"14651858","abstract":"This is the protocol for a review and there is no abstract. The objectives are as follows: To assess the effects of conservative and surgical interventions on gait normalisation, ankle range of motion, and pain in children with idiopathic toe walking (ITW), identifying adverse effects of the interventions and the frequency of recurrence. © 2016 The Cochrane Collaboration. Published by John Wiley &amp; Sons, Ltd.","author":[{"dropping-particle":"","family":"Williams","given":"Cylie M","non-dropping-particle":"","parse-names":false,"suffix":""},{"dropping-particle":"","family":"Pacey","given":"Verity","non-dropping-particle":"","parse-names":false,"suffix":""},{"dropping-particle":"","family":"Bakker","given":"Pauline B","non-dropping-particle":"de","parse-names":false,"suffix":""},{"dropping-particle":"","family":"Caserta","given":"Antoni J","non-dropping-particle":"","parse-names":false,"suffix":""},{"dropping-particle":"","family":"Gray","given":"Kelly","non-dropping-particle":"","parse-names":false,"suffix":""},{"dropping-particle":"","family":"Engelbert","given":"Raoul HH","non-dropping-particle":"","parse-names":false,"suffix":""}],"container-title":"Cochrane Database of Systematic Reviews","id":"ITEM-3","issue":"10","issued":{"date-parts":[["2016","10","3"]]},"language":"English","note":"From Duplicate 2 (Interventions for idiopathic toe walking - Williams, Cylie M; Pacey, Verity; de Bakker, Pauline B; Caserta, Antoni J; Gray, Kelly; Engelbert, Raoul HH)\n\nFrom Duplicate 1 (Interventions for idiopathic toe walking - Williams, Cylie M; Pacey, Verity; de Bakker, Pauline B; Caserta, Antoni J; Gray, Kelly; Engelbert, Raoul HH H)\n\nFrom Duplicate 1 (Interventions for idiopathic toe walking - Williams, C M; Pacey, V; de Bakker, P B; Caserta, A J; Gray, K; Engelbert, R H H)\n\nExport Date: 29 January 2018\nCorrespondence Address: Williams, C.M.; Monash University, Department of PhysiotherapyAustralia; email: cylie.williams@monash.edu\nChemicals/CAS: botulinum toxin A, 93384-43-1, 1309378-01-5, 1800016-51-6, 1638949-86-6\nReferences: Accardo, P., Whitman, B., Toe walking. A marker for language disorders in the developmentally disabled (1989) Clinical Pediatrics, 28 (8), pp. 347-350. , [PUBMED: 2474401]; Accardo, P., Morrow, J., Heaney, M.S., Whitman, B., Tomazic, T., Toe walking and language development (1992) Clinical Pediatrics, 31 (3), pp. 158-160. , PUBMED: 1547588]; Ade-Hall, R.A., Moore, A.P., Botulinum toxin type A in the treatment of lower limb spasticity in cerebral palsy (2000) Cochrane Database of Systematic Reviews, (1). , PUBMED: 10796784]; Armand, S., Watelain, E., Mercier, M., Lensel, G., Lepoutre, F.X., Identification and classification of toe-walkers based on ankle kinematics, using a data-mining method (2006) Gait &amp;amp; Posture, 23 (2), pp. 240-248. , PUBMED: 16399521]; Atkins, D., Best, D., Briss, P.A., Eccles, M., Falck-Ytter, Y., Flottorp, S., Grading quality of evidence and strength of recommendations (2004) BMJ, 328 (7454), p. 1490; Barrow, W.J., Jaworski, M., Accardo, P.J., Persistent toe walking in autism (2011) Journal of Child Neurology, 26 (5), pp. 619-621. , PUBMED: 21285033]; Bernhard, M.K., Töpfer, M., Vogler, L., Merkenschlager, A., Prevalence of toe-walking in childhood (2005) Neuropediatrics, 36 (2), p. P116; Brouwer, B., Davidson, L.K., Olney, S.J., Serial casting in idiopathic toe-walkers and children with spastic cerebral palsy (2000) Journal of Pediatric Orthopedics, 20 (2), pp. 221-225. , PUBMED: 10739286]; Brunt, D., Woo, R., Kim, H.D., Ko, M.S., Senesac, C., Li, S., Effect of botulinum toxin type A on gait of children who are idiopathic toe-walkers (2004) Journal of Surgical Orthopaedic Advances, 13 (3), pp. 149-155. , PUBMED: 15559690]; Caselli, M.A., Rzonca, E.C., Lue, B.Y., Habitual toe-walking: evaluation and approach to treatment (1988) Clinics in Podiatric Medicine and Surgery, 5 (3), pp. 547-559. , PUBMED: 3293753]; Caselli, M.A., Habitual toe walking: learn to evaluate and treat this idiopathic childhood condition (2002) Podiatry Management, 21 (9), pp. 163-174; Clark, E., Sweeney, J.K., Yocum, A., McCoy, S.W., Effects of motor control intervention for children with idiopathic toe walking: a 5-case series (2010) Pediatric Physical Therapy: the official publication of the Section on Pediatrics of the American Physical Therapy Association, 22 (4), pp. 417-426. , PUBMED: 21068642]; Conrad, L., Bleck, E.E., Augmented auditory feed back in the treatment of equinus gait in children (1980) Developmental Medicine and Child Neurology, 22 (6), pp. 713-718. , [PUBMED: 7450297]; Crenna, P., Fedrizzi, E., Andreucci, E., Frigo, C., Bono, R., The heel-contact gait pattern of habitual toe walkers (2005) Gait &amp;amp; Posture, 21 (3), pp. 311-317. , PUBMED: 15760747]; Eastwood, D.M., Dennett, X., Shield, L.K., Dickens, D.R., Muscle abnormalities in idiopathic toe-walkers (1997) Journal of Pediatric Orthopedics. Part B, 6 (3), pp. 215-218. , PUBMED: 9260653]; Eastwood, D.M., Menelaus, M.B., Dickens, D.R., Broughton, N.S., Cole, W.G., Idiopathic toe-walking: does treatment alter the natural history? (2000) Journal of Pediatric Orthopedics. Part B, 9 (1), pp. 47-49. , PUBMED: 10647110]; Eiff, M.P., Steiner, E., Judkins, D.Z., Winkler-Prins, V., Clinical inquiries. What is the appropriate evaluation and treatment of children who are &amp;quot;toe walkers&amp;quot;? (2006) The Journal of Family Practice, 55 (5), pp. 447-450. , PUBMED: 16670043]; Engelbert, R.H., van Empelen, R., Scheurer, N.D., Helders, P.J., van Nieuwenhuizen, O., Influence of infant-walkers on motor development: mimicking spastic diplegia? (1999) European Journal of Paediatric Neurology: official journal of the European Paediatric Neurology Society, 3 (6), pp. 273-275. , PUBMED: 10595672]; Engelbert, R., Gorter, J.W., Uiterwaal, C., van de Putte, E., Helders, P., Idiopathic toe-walking in children, adolescents and young adults: a matter of local or generalised stiffness? (2011) BMC Musculoskeletal Disorders, 12, p. 61. , PUBMED: 21418634]; Engström, P., Gutierrez-Farewik, E.M., Bartonek, A., Tedroff, K., Orefelt, C., Haglund-Åkerlind, Y., Does botulinum toxin A improve the walking pattern in children with idiopathic toe-walking? (2010) Journal of Children's Orthopaedics, 4 (4), pp. 301-308. , PUBMED: 21804891]; Engström, P., Tedroff, K., The prevalence and course of idiopathic toe-walking in 5-year-old children (2012) Pediatrics, 130 (2), pp. 279-284. , [PUBMED: 22826572]; Engström, P., Bartonek, A., Tedroff, K., Orefelt, C., Haglund-Akerlind, Y., Gutierrez-Farewik, E.M., Botulinum toxin A does not improve the results of cast treatment for idiopathic toe-walking (2013) The Journal of Bone and Joint Surgery, 95 (5), pp. 400-407. , PUBMED: 23467862]; Fanchiang, H.D., Geil, M.D., Wu, J., Ajisafe, T., Chen, Y., The effects of walking surface on the gait pattern of children with idiopathic toe walking (2016) Journal of Child Neurology, 31 (7), pp. 858-863; Fox, A., Deakin, S., Pettigrew, G., Paton, R., Serial casting in the treatment of idiopathic toe-walkers and review of the literature (2006) Acta Orthopaedica Belgica, 72 (6), pp. 722-730. , PUBMED: 17260610]; Gormley, M.E., Herring, G.M., Gaebler-Spira, D.J., The use of botulinum toxin in children: a retrospective study of adverse reactions and treatment of idiopathic toe-walking (1997) European Journal of Neurology, 4, pp. 827-830; GRADEpro GDT Version accessed 1 September 2016. Hamilton (ON): GRADE Working Group, McMaster University; Griffin, P.P., Wheelhouse, W.W., Shiavi, R., Bass, W., Habitual toe-walkers. A clinical and electromyographic gait analysis (1977) The Journal of Bone and Joint Surgery. American Volume, 59 (1), pp. 97-101. , PUBMED: 833184]; Hall, J.E., Salter, R.B., Bhalla, S.K., Congenital short tendo calcaneus (1967) The Journal of Bone and Joint Surgery. British Volume, 49 (4), pp. 695-697. , PUBMED: 6073187]; Hallemans, A., D'Août, K., De Clercq, D., Aerts, P., Pressure distribution patterns under the feet of new walkers: the first two months of independent walking (2003) Foot &amp;amp; Ankle International, 24 (5), pp. 444-453. , PUBMED: 12801204]; Hemo, Y., Macdessi, S.J., Pierce, R.A., Aiona, M.D., Sussman, M.D., Outcome of patients after Achilles tendon lengthening for treatment of idiopathic toe walking (2006) Journal of Pediatric Orthopedics, 26 (3), pp. 336-340. , PUBMED: 16670545]; Herrin, K., Geil, M., A comparison of orthoses in the treatment of idiopathic toe walking: A randomized controlled trial (2016) Prosthetetics and Orthotics International, 40 (2), pp. 262-269. , [PUBMED: 25628380]; Hicks, R., Durinick, N., Gage, J.R., Differentiation of idiopathic toe-walking and cerebral palsy (1988) Journal of Pediatric Orthopedics, 8 (2), pp. 160-163. , PUBMED: 3350949]; Higgins, J.P., Green, S., Cochrane Handbook for Systematic Reviews of Interventions (2011), www.handbook.cochrane.org, Version 5.1.0 (updated March 2011). The Cochrane Collaboration; Hirsch, G., Wagner, B., The natural history of idiopathic toe-walking: a long-term follow-up of fourteen conservatively treated children (2004) Acta Paediatrica, 93 (2), pp. 196-199. , [PUBMED: 15046273]; Hyde, S.A., Flłytrup, I., Glent, S., Kroksmark, A.K., Salling, B., Steffensen, B.F., A randomized comparative study of two methods for controlling Tendo Achilles contracture in Duchenne muscular dystrophy (2000) Neuromuscular Disorders, 10 (4-5), pp. 257-263. , PUBMED: 10838252]; Jahn, J., Vasavada, A.N., McMulkin, M.L., Calf muscle-tendon lengths before and after Tendo-Achilles lengthenings and gastrocnemius lengthenings for equinus in cerebral palsy and idiopathic toe walking (2009) Gait &amp;amp; Posture, 29 (4), pp. 612-617. , PUBMED: 19200730]; Kalen, V., Adler, N., Bleck, E.E., Electromyography of idiopathic toe walking (1986) Journal of Pediatric Orthopedics, 6 (1), pp. 31-33. , PUBMED: 3941176]; Katalinic, O.M., Harvey, L.A., Herbert, R.D., Moseley, A.M., Lannin, N.A., Schurr, K., Stretch for the treatment and prevention of contractures (2010) Cochrane Database of Systematic Reviews, (9). , PUBMED: 20824861]; Katz, M.M., Mubarak, S.J., Hereditary tendo Achillis contractures (1984) Journal of Pediatric Orthopedics, 4 (6), pp. 711-714. , [PUBMED: 6511899]; Kogan, M., Smith, J., Simplified approach to idiopathic toe-walking (2001) Journal of Pediatric Orthopedics, 21 (6), pp. 790-791. , [PUBMED: 11675556]; McMulkin, M.L., Baird, G.O., Caskey, P.M., Ferguson, R.L., Comprehensive outcomes of surgically treated idiopathic toe walkers (2006) Journal of Pediatric Orthopedics, 26 (5), pp. 606-611. , PUBMED: 16932099]; Ming, X., Brimacombe, M., Wagner, G.C., Prevalence of motor impairment in autism spectrum disorders (2007) Brain &amp;amp; Development, 29 (9), pp. 565-570. , PUBMED: 17467940]; Moher, D., Liberati, A., Tetzlaff, J., Altman, D.G., Preferred reporting items for systematic reviews and meta-analyses: The PRISMA Statement (2009) BMJ, 339, p. 2535; Moreau, M.J., Lake, D.M., Outpatient percutaneous heel cord lengthening in children (1987) Journal of Pediatric Orthopedics, 7 (3), pp. 253-255. , [PUBMED: 3584437]; Norlin, R., Odenrick, P., Sandlund, B., Development of gait in the normal child (1981) Journal of Pediatric Orthopedics, 1 (3), pp. 261-266. , PUBMED: 7334104]; Papariello, S.G., Skinner, S.R., Dynamic electromyography analysis of habitual toe-walkers (1985) Journal of Pediatric Orthopedics, 5 (2), pp. 171-175. , [PUBMED: 3988918]; Pendharkar, G., Lai, D.T., Begg, R.K., Detecting idiopathic toe-walking gait pattern from normal gait pattern using heel accelerometry data and Support Vector Machines (2008) Conference proceedings: Annual International Conference of the IEEE Engineering in Medicine and Biology Society. IEEE Engineering in Medicine and Biology Society, pp. 4920-4923. , PUBMED: 19163820]; Pendharkar, G., Percival, P., Morgan, D., Lai, D., Automated method to distinguish toe walking strides from normal strides in the gait of idiopathic toe walking children from heel accelerometry data (2012) Gait &amp;amp; Posture, 35 (3), pp. 478-482. , PUBMED: 22300731]; Review Manager (RevMan) (2014), Version 5.3. Copenhagen: Nordic Cochrane Centre, The Cochrane Collaboration; Sala, D.A., Shulman, L.H., Kennedy, R.F., Grant, A.D., Chu, M.L., Idiopathic toe-walking: a review (1999) Developmental Medicine and Child Neurology, 41 (12), pp. 846-848. , PUBMED: 10619285]; Shulman, L.H., Sala, D.A., Chu, M.L., McCaul, P.R., Sandler, B.J., Developmental implications of idiopathic toe walking (1997) The Journal of Pediatrics, 130 (4), pp. 541-546. , PUBMED: 9108850]; Sobel, E., Caselli, M.A., Velez, Z., Effect of persistent toe walking on ankle equinus. Analysis of 60 idiopathic toe walkers (1997) Journal of the American Podiatric Medical Association, 87 (1), pp. 17-22. , PUBMED: 9009544]; Solan, M.C., Kohls-Gatzoulis, J., Stephens, M.M., Idiopathic toe walking and contractures of the triceps surae (2010) Foot and Ankle Clinics, 15 (2), pp. 297-307. , PUBMED: 20534357]; Stott, N.S., Walt, S.E., Lobb, G.A., Reynolds, N., Nicol, R.O., Treatment for idiopathic toe-walking: results at skeletal maturity (2004) Journal of Pediatric Orthopedics, 24 (1), pp. 63-69. , PUBMED: 14676536]; Stricker, S.J., Angulo, J.C., Idiopathic toe walking: a comparison of treatment methods (1998) Journal of Pediatric Orthopedics, 18 (3), pp. 289-293. , [PUBMED: 9600550]; Sutherland, D.H., Olshen, R., Cooper, L., Woo, S.L., The development of mature gait (1980) The Journal of Bone and Joint Surgery. American volume, 62 (3), pp. 336-353. , PUBMED: 7364807]; Taussig, G., Delouvée, E., Idiopathic toe walker child. Diagnosis and spontaneous evolution (2001) Annales de Réadaptation et de Medecine Physique, 44 (6), pp. 333-339. , [La marche en equin idiopathique de l'enfant. Diagnostic et evolution spontanee]. [PUBMED: 11587675]; Westberry, D.E., Davids, J.R., Davis, R.B., de Morais Filho, M.C., Idiopathic toe walking: a kinematic and kinetic profile (2008) Journal of Pediatric Orthopedics, 28 (3), pp. 352-358. , PUBMED: 18362803]; Williams, C.M., Tinley, P., Curtin, M., The Toe Walking Tool: a novel method for assessing idiopathic toe walking children (2010) Gait &amp;amp; Posture, 32 (4), pp. 508-511. , PUBMED: 20692159]; Williams, C.M., Tinley, P., Curtin, M., Nielsen, S., Vibration perception thresholds in children with idiopathic toe walking gait (2012) Journal of Child Neurology, 27 (8), pp. 1017-1021. , PUBMED: 22433426]; Williams, C.M., Tinley, P.D., Curtin, M., Nielsen, S., Foot and ankle characteristics of children with an idiopathic toe-walking gait (2013) Journal of the American Podiatric Medicial Association, 103 (5), pp. 374-379. , PUBMED: 24072365]; Wren, T.A., Cheatwood, A.P., Rethlefsen, S.A., Hara, R., Perez, F.J., Kay, R.M., Achilles tendon length and medial gastrocnemius architecture in children with cerebral palsy and equinus gait (2010) Journal of Pediatric Orthopedics, 30 (5), pp. 479-484. , PUBMED: 20574267]; Yngve, D.A., Chambers, C., Vulpius and Z-lengthening (1996) Journal of Pediatric Orthopedics, 16 (6), pp. 759-764. , [PUBMED: 8906648]","publisher":"John Wiley &amp; Sons, Ltd","title":"Interventions for idiopathic toe walking","type":"article-journal","volume":"2016"},"uris":["http://www.mendeley.com/documents/?uuid=3aa97d9d-3cd3-48bd-aa09-5de89289c7d9"]},{"id":"ITEM-4","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4","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Abd Elkader et al., 2013; Aboutorabi et al., 2014; W. Chen et al., 2015; C. M. Williams et al., 2016)","plainTextFormattedCitation":"(Abd Elkader et al., 2013; Aboutorabi et al., 2014; W. Chen et al., 2015; C. M. Williams et al., 2016)","previouslyFormattedCitation":"(Abd Elkader et al., 2013; Aboutorabi et al., 2014; W. Chen et al., 2015; C. M. Williams et al., 2016)"},"properties":{"noteIndex":0},"schema":"https://github.com/citation-style-language/schema/raw/master/csl-citation.json"}</w:instrText>
      </w:r>
      <w:r w:rsidRPr="000B4B1B">
        <w:fldChar w:fldCharType="separate"/>
      </w:r>
      <w:r w:rsidR="009A28E3" w:rsidRPr="009A28E3">
        <w:rPr>
          <w:noProof/>
        </w:rPr>
        <w:t>(Abd Elkader et al., 2013; Aboutorabi et al., 2014; W. Chen et al., 2015; C. M. Williams et al., 2016)</w:t>
      </w:r>
      <w:r w:rsidRPr="000B4B1B">
        <w:fldChar w:fldCharType="end"/>
      </w:r>
      <w:r w:rsidRPr="000B4B1B">
        <w:t xml:space="preserve">. Footwear intended for therapeutic use ranges in design and application from those whose role is to simply accommodate a foot orthosis to those that act as an independent mobility or corrective device </w:t>
      </w:r>
      <w:r w:rsidRPr="000B4B1B">
        <w:fldChar w:fldCharType="begin" w:fldLock="1"/>
      </w:r>
      <w:r w:rsidR="00D471C6">
        <w:instrText>ADDIN CSL_CITATION {"citationItems":[{"id":"ITEM-1","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1","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2","itemData":{"ISBN":"0959-8138","ISSN":"0959-8138","PMID":"1995105","author":[{"dropping-particle":"","family":"Holt","given":"Kenneth S","non-dropping-particle":"","parse-names":false,"suffix":""}],"container-title":"BMJ (Clinical Research Ed.)","edition":"1991/01/12","id":"ITEM-2","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3","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3","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Holt, 1991; Kanatlı et al., 2016; Staheli, 1996)","plainTextFormattedCitation":"(Holt, 1991; Kanatlı et al., 2016; Staheli, 1996)","previouslyFormattedCitation":"(Holt, 1991; Kanatlı et al., 2016; Staheli, 1996)"},"properties":{"noteIndex":0},"schema":"https://github.com/citation-style-language/schema/raw/master/csl-citation.json"}</w:instrText>
      </w:r>
      <w:r w:rsidRPr="000B4B1B">
        <w:fldChar w:fldCharType="separate"/>
      </w:r>
      <w:r w:rsidR="009A28E3" w:rsidRPr="009A28E3">
        <w:rPr>
          <w:noProof/>
        </w:rPr>
        <w:t>(Holt, 1991; Kanatlı et al., 2016; Staheli, 1996)</w:t>
      </w:r>
      <w:r w:rsidRPr="000B4B1B">
        <w:fldChar w:fldCharType="end"/>
      </w:r>
      <w:r w:rsidRPr="000B4B1B">
        <w:t xml:space="preserve">. Therapeutic footwear is widely prescribed by healthcare professionals, as evidenced by a recent survey in the United Kingdom </w:t>
      </w:r>
      <w:r w:rsidRPr="000B4B1B">
        <w:fldChar w:fldCharType="begin" w:fldLock="1"/>
      </w:r>
      <w:r w:rsidR="00D471C6">
        <w:instrText>ADDIN CSL_CITATION {"citationItems":[{"id":"ITEM-1","itemData":{"DOI":"10.1186/s13047-018-0250-9","ISSN":"17571146","PMID":"29581729","abstract":"Background: A national survey recently provided the first description of foot orthotic provision in the United Kingdom. This article aims to profile and compare the foot orthoses practice of podiatrists, orthotists and physiotherapists within the current provision. Method: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 month period in 2016. Differences between professions were investigated using Chi squared and Fischer's exact tests, and regression analysis was used to predict the likelihood of each aspect of practice in each of the three professions. Result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Conclusion: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12","20"]]},"page":"10","publisher":"BioMed Central","title":"National profile of foot orthotic provision in the United Kingdom, part 2: Podiatrist, orthotist and physiotherapy practices","type":"article-journal","volume":"11"},"uris":["http://www.mendeley.com/documents/?uuid=2dbc4c03-45f7-33c1-a4a3-0435e5362907"]}],"mendeley":{"formattedCitation":"(Nester et al., 2018)","plainTextFormattedCitation":"(Nester et al., 2018)","previouslyFormattedCitation":"(Nester et al., 2018)"},"properties":{"noteIndex":0},"schema":"https://github.com/citation-style-language/schema/raw/master/csl-citation.json"}</w:instrText>
      </w:r>
      <w:r w:rsidRPr="000B4B1B">
        <w:fldChar w:fldCharType="separate"/>
      </w:r>
      <w:r w:rsidR="00810D03" w:rsidRPr="009A28E3">
        <w:rPr>
          <w:noProof/>
        </w:rPr>
        <w:t>(Nester et al., 2018)</w:t>
      </w:r>
      <w:r w:rsidRPr="000B4B1B">
        <w:fldChar w:fldCharType="end"/>
      </w:r>
      <w:r w:rsidRPr="000B4B1B">
        <w:t>; however, there is lack of scientific evidence on the specifics of the design and purpose of this footwear for children.</w:t>
      </w:r>
    </w:p>
    <w:p w14:paraId="479419C7" w14:textId="77777777" w:rsidR="000B4B1B" w:rsidRPr="000B4B1B" w:rsidRDefault="000B4B1B" w:rsidP="00E52690">
      <w:pPr>
        <w:spacing w:line="360" w:lineRule="auto"/>
        <w:jc w:val="both"/>
      </w:pPr>
    </w:p>
    <w:p w14:paraId="008EFEC0" w14:textId="7137B88B" w:rsidR="000B4B1B" w:rsidRDefault="000B4B1B" w:rsidP="00E52690">
      <w:pPr>
        <w:spacing w:line="360" w:lineRule="auto"/>
        <w:jc w:val="both"/>
      </w:pPr>
      <w:r w:rsidRPr="000B4B1B">
        <w:t xml:space="preserve">Conventional children’s footwear in typically developing children has been examined in a number of reviews, including the effects of footwear on gait and the requirements of </w:t>
      </w:r>
      <w:r w:rsidRPr="000B4B1B">
        <w:lastRenderedPageBreak/>
        <w:t xml:space="preserve">athletic and school footwear </w:t>
      </w:r>
      <w:r w:rsidRPr="000B4B1B">
        <w:fldChar w:fldCharType="begin" w:fldLock="1"/>
      </w:r>
      <w:r w:rsidR="00EF53DC">
        <w:instrText>ADDIN CSL_CITATION {"citationItems":[{"id":"ITEM-1","itemData":{"DOI":"10.3233/WOR-162415","ISBN":"1051-9815","PMID":"27689598","abstract":"BACKGROUND: Foot ailments are common among schoolchildren, some of which may be attributed to wearing illfitting footwear. As schoolchildren often participate in athletic activity, they are doubly vulnerable to foot ailments, and are particularly vulnerable to conditions such as hallux valgus, Achilles tendonitis, athlete's foot, corns and calluses. Thus, there is an acute need for the design and manufacture of ergonomic footwear for this target group. While research on appropriate footwear for children has been carried out in relation to child populations in other societies, research on the circumstances of Sri Lankan schoolchildren is lacking. Neither the requisite design know-how nor the information for design is available to footwear manufacturers. OBJECTIVES: This review of the literature is aimed at confirming the need for ergonomic footwear from the point of view of the effects of wearing ill-fitting shoes and at identifying the requirements in terms of design information, especially for schoolchildren of the age group five to ten years, to empower footwear manufacturers. METHODS: PubMed, Google scholar and Science Direct were used for the literature search. RESULTS: 208 publications were read in full, 94 of which are referenced in this review. CONCLUSION: The review shows morphological measurements, behavior and activity patterns of schoolchildren and environmental conditions they are exposed to should be determined to formulate design information.","author":[{"dropping-particle":"","family":"Hettigama","given":"I S","non-dropping-particle":"","parse-names":false,"suffix":""},{"dropping-particle":"","family":"Punchihewa","given":"H K G","non-dropping-particle":"","parse-names":false,"suffix":""},{"dropping-particle":"","family":"Heenkenda","given":"N K","non-dropping-particle":"","parse-names":false,"suffix":""}],"container-title":"Work","edition":"2016/10/22","id":"ITEM-1","issue":"2","issued":{"date-parts":[["2016"]]},"language":"English","note":"From Duplicate 1 (Ergonomic footwear for Sri Lankan primary schoolchildren: A review of the literature - Hettigama, I S; Punchihewa, H K G; Heenkenda, N K)\n\nDate of Electronic Publication: 20161017. Current Imprints: Publication: 1999- : Amsterdam : IOS Press; Original Imprints: Publication: Reading, MA : Andover Medical Publishers, c1990-\n\nFrom Duplicate 2 (Ergonomic footwear for Sri Lankan primary schoolchildren: A review of the literature - Hettigama, I S; Punchihewa, H K G; Heenkenda, N K)\n\nExport Date: 29 January 2018\nCODEN: WORKF\nCorrespondence Address: Hettigama, I.S.; Department of Mechanical Engineering, University of Moratuwa, 37, Kandewatte Lane, Sri Lanka; email: ieshahettigama@gmail.com\nReferences: Department of census and statistics (2010) Annual Bulletin of Education Statistics, , Colombo: Ministry of Finance and Planning;. Report No.: SSN NO 2012-7049; Department of census and statistics (2011) Child Activity Survey 2008/09; Wickramanayake, T.W., The growth chart (2000) Sri Lanka Journal of Child Health, 29, pp. 18-22; Kramer, A., (2010) Benefits and Types of Ergonomic Shoes, , http://www.askergoworks.com/news/96/benefits-and-types-of-ergonomic-shoes.aspx, [cited 2012 03 19; Mauch, M., Garu, S., Krauss, I., Maiwald, C., Horstmann, T., A new approach to children's footwear based on foot type classification (2009) Ergonomics, 52 (8), pp. 999-1008; Hawes, M.R., Sovak, D., Miyashita, M., Kang, S.J., Yoshihuku, Y., Tanaka, S., Ethnic differences in forefoot shape and the determination of shoe comfort (1994) Ergonomics, 37 (1), pp. 187-196; Castro-Aragon, O., Vallarupalli, S., Warner, M., Panchbhavi, V., Trevino, S., Ethnic radiographic foot differences (2009) Foot Ankle Int, 30 (1), pp. 57-61; Nakashima, T., Hojo, T., Suzuki, K., Ijichi, M., Symphalangism (two phalanges) in the digits of the Japanese foot (1995) Ann Anat, 177 (3), pp. 275-278; Gaal, S.A., Doyle, J.R., Larsen, I.J., Symphalangism in Hawaii: A study of three distinct ethnic pedigrees (1988) J Hand Surg Am, 13 (5), pp. 783-787; Gurney, J.K., Kuch, C., Rosenbaum, D., Kersting, U.G., The Maori foot exhibits differences in plantar loading and midfoot morphology to the Caucasian foot (2012) Dait Posture, 36 (1), pp. 157-159; Mauch, M., Mickle, K.J., Munro, B.J., Dowling, A.M., Grau, S., Steele, J.R., Do the feet of German and australian children differ in structure implications for children's shoe design (2008) Ergonomics, 51 (4), pp. 527-539; Case, D.T., Heiman, J., Pedal symphalangism in modern American and Japanese skeletons (2005) Homo, 55 (3), pp. 251-262; Kidd, R.S., Oxnard, C.E., Patterns of morphological discrimination in selected human tarsal elements (2002) AmJ Phys Anthropol, 117 (2), pp. 168-181; Fernando, W.M.T.P.J., Jayathilake, H.P.E.U., Mahindaratne, P.D.P.Y., Punchihewa, H.K.G., (2005) An Analysis of the Current Status of the Footwear Industry in Sri Lanka, , http://footwearsinfolinethree.tripod.com/srilankafootwr.pdf, [Online].; [cited 2012 o3 17; Morgano, G., (2009) Ergonomics March into trendy lines of shoe, , http://ergonomicsnews.usernomics.com/2009/04/ergonomicsmarch-into-trendy-lines-of.html, [cited 2012 03 14; Pribut, S., Richie, D., Jr., Separating the buzz from the biomechanics: A guide to athletic shoe trends &amp;amp;innovations (2004) Podiatry Management, pp. 85-97; Rossi, W.A., Why shoes make 'normal' gait impossible (1999) Podiatry Management, pp. 50-61; Thompson, F.M., Coughlin, M.J., The high price of highfashion footwear (1994) J Bone Joint Surg Am, 76, pp. 1586-1593; Benisty, S., (2007) Basic Anatomy of the Foot, , http://www.wefixfeet.ca/images/pdf/anatomyofthefoot.pdf, [Online].; [cited 2013 04 03; Standring, S., (2008) Gray's Anatomy, , 40th Edition: Churchill Livingstone; Bonnel, F., Bonnin, M., Canovas, F., Chamoun, M., Bouysset, M., Anatomy of the foot and ankle (1998) Bone and Joint Disorders of the Foot and Ankle, pp. 1-14. , Bouysset M, editor. Heidelberg: Springer Berlin; Chung, T., Jaramillo, D., Normal maturing distal tibia and fibula:changes with age at MR imaging (1995) Radiology, (194), pp. 227-232; Walther, M., Herold, D., Sinderhauf, A., Morrison, R., Children's sport shoes: A systematic review of current literature (2008) Foot Ankle Surg, 14 (4), pp. 180-189; Huson, A., Functional anatomy of the foot (1991) Disorders of the Foot and Ankle, pp. 409-431. , Jahss MH, editor. Philadelphia:W.B. Saunders Co; Chuckrow, R., (2002) Tai Chi Walking Boston M A, , YMAA Publication Centre; Schafer, R.C., Body alignment, posture and gait (1987) Clinical Biomechanics: Musculoskelital Actions and Reactions, , Wikiams &amp;amp;Wilkins; Khamis, S., Yizhar, Z., Effect of feet hyperpronation on pelvic alignment in a standing position (2007) Gait &amp;amp;Posture, 25, pp. 127-134; Ganley, K.J., Powers, C.M., Gail kinematics and kinetics of 7-year-old children:Acomparison to adults using age-specific anthropometric data (2005) Gail &amp;amp;Posture, 21 (2), pp. 141-145; Jerosch, J., Mamsch, H., Deformities and misalignment of feet in children-A field study of 345 students [Article in German] (1998) Z Orthorp Ihre Grenzgeb, 136 (3), pp. 215-220; Kouchi, M., Foot dimensions and foot shape: Differences due to growth,generation and ethnic origin (1998) Anthropological Science, 106, pp. 161-188; Morrison, S.C., Durward, B.R., Watt, G.F., Donaldson, M.D.C., Anthropometric foot structure of peripubscent children with excessive versus normal body mass (2007) Journal of the American Podiatruc Medical Association, 97 (5), pp. 366-370; Mickle, K.J., Steele, J.R., Munro, B.J., The feet of overweight and obese young children: Are they flat or fat? (2006) Obesity, 14 (11), pp. 1949-1953; Sinkjor, T., Andersen, J.B., Ladouceur, M., Christensen, L.O.D., Nielsen, J.B., Major role for sensory feedback in soleus EMG activity in the stance phase of walking in man (2000) Journal of Physiology, 523 (3), pp. 817-827; Meyer, P.F., Oddsson, L.I.E., Luca, C.J.D., The role of plantar cutaneous sensation in unperturbed stance (2004) Exp Brain Res, 156, pp. 505-512; Palmer, C.J., Van Emmerik, R.E.A., Hamill, J., Ecological gait dynamics: Stability, variability and optimal design (2012) Footwear Science, 4 (2), pp. 167-182; Wickramasinghe, V.P., Lamabadusuriya, S.P., Atapattu, N., Sathyadas, G., Kuruparanathan, S., Karunarathne, P., Nutritional status of schoolchildren in an urban area of Sri Lanka (2004) Ceylon Medical Journal, 49 (4), pp. 114-118; Jayatissa, R., Ranbanda, R.M., Prevalence of challenging nutritional problems among adolescents in Sri Lanka (2006) Food and Nutrition Bulletin, 27 (2), pp. 153-160; Bray, M., The shadow education system: Private tutoring and its implications for planners (1999) Fundamentals of Educational Planning-61, , Paris: UNSCO; Report No; Sri Lanka integrated survey Department of Census and Statistics, , Sri Lanka; 1999-2000; Arunatilake, N., (2006) Education Participation in Sri Lanka-Why All Are Not in School, , Education Participation, Sri Lanka. Colombo: The Institute of Policy Studies of Sri Lanka; Wedge, J.H., Assessing children's legs and feet (1985) Can Fam Physician, 31, pp. 595-598; Poil, J., Footwear, T.G., (1988) Phys Ther, 68 (12), pp. 1857-1865; Barton, C.J., Bonanno, D., Menz, H.B., Development and evaluation of a tool for the assessment of footwear characteristics (2009) J Foot Ankle Res, 2 (10); Hutchins, S., Bowker, P., Gearyy, N., Richards, J., The biomechanics and clinical efficacy of footwear adapted with rocker profiles-Evidence in the literature (2009) The Foot, 19 (3), pp. 165-170; Jenkins, D.W., Cauthon, D.J., Barefoot running claims and controversies-A review of the literature (2011) J Am Podiatr Med Assoc, 101 (3), pp. 231-246; Bowerman, W.J., Anatomy of a running shoe (1980) Symposium on the Foot and Leg in Running Sports, , Coronado, California; Shakoor, N., Sengupta, M., Foucher, K.C., Wimmer, H.A., Fogg, L.F., Block, J.A., Effects of common footwear on joint loading in osteoarthritis of the knee (2010) Arthritis Care &amp;amp;Research, 62 (7), pp. 917-923; Pivecka, J., (1994) Practical Handbook on Shoe Production, , 3rd Edition Efchborn: Deutsche Gesellschaft fur Technische Zusammenardeit (GTZ) GmbH; Menant, J.C., Steele, J.R., Menz, H.B., Munro, B.J., Lord, S.R., Optimizing footwear for older people at risk of falls (2008) Journal of Rehabilitation Research &amp;amp;Development, 45 (8), pp. 1167-1182; Lloyd-Roberts, G.C., Children's feet (1977) Proc Roy Soc Med, 70, pp. 375-377; Aage, T., Bellussi, F., From fashion to design: Creative networks in industrial districts (2008) Industry and Innovation, 15 (5), pp. 475-491; Kouchi, M., Analysis of foot shape variation based on the medial axis of foot outline (1995) Ergonomics, 38 (9), pp. 1911-1920; Forsey, R.R., Doctor, my feet hurt (1980) J Canadian Medical Association, 123, pp. 745-747; Manna, I., Pradhan, D., Ghosh, S., Kar, S.K., Dhara, P., A comparative study of foot dimension between adult male and female and evaluation of foot hazards due to using of footwear (2001) J Physiol Anthropol Appl Human Sci, 20 (4), pp. 241-246; Dufour, A.B., Broe, K.E., Nguyen, U.S.D.T., Gagnon, D.R., Hillstrom, H.J., Walker, A.H., Foot pain: Is current or past shoewear a factor? (2009) The Framingham Foot Study. Arthritis Rheum, 61 (10), pp. 1352-1358; Goud, A., Khurana, B., Chiodo, C., Weissman, B.N., Women's musculoskeletal foot conditions exacerbated by shoe wear: An imaging perspective (2011) Am J Orthop (Belle Mead NJ), 40 (4), pp. 183-191; Frey, C., Foot health and shoewear for women (2000) Clin Orthop Relat Res, 372, pp. 32-44; Burry, H.C., The pathology of the painful heel (1971) Br J Sports Med, 6, pp. 9-12; Nikookhah, F., Azamian, A., Mahzounich, M., A study on fungal infection Athlete's Foot among soccer players in the Esfahan City Sports Clubs (2007) J Med Sci, 7 (5), pp. 913-915; Goonetilleke, R.S., Luximon, A., Tsui, K.L., The quality of footwear fit: What we know, don't know and should know (2000) IEA 2000/HFEF 2000 Congress; Nguyen, U.S.D.T., Hillstrom, H.J., Li, W., Dufour, A.B., Kiel, D.P., Procter-Gray, E., Factors associated with hallux valgus in a population-based study of older women and men: The MOBILIZE boston study (2010) Osteoarthritis Cartilage, 18 (1), p. 41; Coughlin, M., Juvenile hallox valgus: Etiology and treatment (1995) Foot Ankle Int, 16, pp. 682-697; Klein, C., Groll-Knapp, E., Kundi, M., Kinz, W., Increased hallux angle in children and its association with insufficient length of footwear: A community based cross-sectional study (2009) BMC Musculoskelet Disord, 10, p. 159; British medical journal (1965) Hallux Valgus Br Ed J, 1 (5451), p. 1623; Freeman, D.B., Corns and calluses resulting from mechanical hyperkeratosis (2002) Am Fam Physician, 65 (11), pp. 2277-2280; Kurvin, L., Volkering, C., Diagnosis and treatment of warts, corns, and clavi (2007) MMW Fortschr Med, 149 (10), pp. 31-33; Whitman, R., The classic: A study of the weak foot, with reference to its causes, its diagnosis, and its cure; With an analysis of a thousand cases of so-called flat-foot (2010) Clin Orthorp Relat Res, 468 (4), pp. 925-939; Shirzad, K., Kiesau, C.D., Parekh, S.G., Lesser toe deformities (2011) J Am Acad Orthop Surg, 19 (8), pp. 505-514; Brahms, M.A., Common foot problems (1967) J Bone Joint Surg Am, 49 (8), pp. 1653-1664; Roxas, M., Plantar fasciitis: Diagnosis and therapeutic considerations (2005) Altern Med Rev, 10 (2), pp. 83-93; Goodacre, L.J., Candy, F.J., If i didnt have RA i wouldnt give them house room The relationship between RA, footwear and clothing choices (2011) Rheumatology (Oxford), 50 (3), pp. 513-517; Sachithanandam, V., Joseph, B., The influence of footwear on the prevalence of flat foot A survey of 1846 skeletally mature persons (1995) J Bone Joint Surg Br, 77 (2), pp. 254-257; Rso, U.B., Joseph, B., The influence of footwear on the prevelence of flat foot A survey of 2300 children (1992) J Bone Joint Surg Br, 74 (4), pp. 525-527; Wegener, C., Hunt, A.E., Vanwanseele, B., Burns, J., Smith, R.M., Effect of children's shoes on gait: A systematic review and meta-analysis (2011) J Foot Ankle Res, 18 (43); Wolf, S., Simon, J., Patikas, D., Shuster, W., Armbrust, P., Doderlein, L., Foot motion in children shoes: A comparison of barefoot walking with shod walking in conventional and flexible shoes (2008) Gait Posture, 27 (1), pp. 51-59; Morrison, S.C., Durward, B.R., Watt, G.F., Donaldson, M.D., Anthropometric foot structure of peripubescent children with excessive versus normal body mass: A cross-sectional study (2007) J Am Podiatr Med Assoc, 97 (5), pp. 366-370; Shultz, S.P., Sitler, M.R., Tierney, R.T., Hillstrom, H.J., Song, J., Consequences of pediatric obesity on the foot and ankle complex (2012) J Am Podiatr Med Assoc, 102 (1), pp. 5-12; Jimenez-Ormeno, E., Aguado, X., Degado-Abellan, L., Mecerreyes, L., Alegre, L.M., Foot morphology in normal-weight, overweight, and obese schoolchildren (2013) Eur J Pediatr, 172 (5), pp. 645-652; Mauch, M., Grau, S., Krauss, I., Maiwald, C., Horstmann, T., Foot morphology of normal, underweight and overweight children (2008) J Obes (Lond), 32 (7), pp. 1068-1075; Krauss, I., Grau, S., Mauch, M., Maiwald, C., Hoerstmann, T., Sex-related differences in foot shape (2008) Ergonomics, 51 (11), pp. 1693-1709; Krauss, I., Valiant, G., Horstmann, T., Grau, S., Comparison of female foot morphology and last design in athletic footwear-are men's lasts appropriate for women? (2010) Res Sports Med, 18 (2), pp. 140-156; Unger, H., Rosenbaum, D., Gender-specific differences of the foot during the first year of walking (2004) Foot Ankle Int, 25 (8), pp. 582-587; Nacher, B., Alemany, S., Gonzalez, J.C., Alcantara, E., Garcia-Hernandez, J., Heras, S., A footwear fit classification model based on anthropometric data (2006) The E-print Network, US Department of Energy, , DHM 2006-01-2356; Agi, A., Foot morphometric phenomena (2007) Boll Antropol, 31 (2), pp. 495-501; Mauch, M., Grau, S., Krauss, I., Mauwald, C., Hoestmann, T., A new approach to children's footwear based on foot type classification (2009) Ergonomics, 52 (8), pp. 999-1008; Telfer, S., Woodburn, J., The use of 3D surface scanning for the measurement and assessment of the human foot (2010) J Foot Ankle Res, pp. 3-19; Carroll, M., Annabell, M.E., Rome, K., Reliability of capturing foot parameters using digital scanning and the neutral suspension casting technique (2011) J Foot Ankle Res, 4 (1), p. 9; Kouchi, M., Kimura, M., Mochimaru, M., Deformation of foot cross-section shapes during walking (2009) Gait Posture, 30 (4), pp. 482-486; Frederick, E.C., Kinematically mediated effects of sport shoe design: A review (1986) Journal of Sports Science, 4 (3), pp. 169-184; Menkveld, S.R., Knipstein, E.A., Quinn, J.R., Analysis of gait patterns in normal school-aged children (1988) Journal of Pediatric Orthpaedics, 8 (3); Krauss, I., List, R., Janessen, P., Maiwald, C., Grau, S., Horstmann, T., Comparison of distinctive gait variables using two different biomechanical models for ankle joint kinematics (2010) Footwear Science, 2 (2), pp. 77-84; Xu, H., Akai, M., Kakurai, S., Yokota, K., Kaneko, H., Effect of shoe modifications on center of pressure and in-shoe plantar pressures1 (1999) American Journal of Physical Medicine &amp;amp;Rehabilitation, 78 (6), pp. 516-524; Sinclair, J., Greenhalgh, A., Edmundson, C.J., Brooks, D., Hobbs, S.J., Gender differences in the kinetics and kinematics of distance running: Implications for footwear design (2012) J Sports Sci and Eng, 6 (2), pp. 118-128; Menz, H.B., Lord, S.R., Footwear and postural stability in older people (1999) Journal of the American Podiatric Medical Association, 89 (7), pp. 346-357\n\nFrom Duplicate 3 (Ergonomic footwear for Sri Lankan primary schoolchildren: A review of the literature - Hettigama, I S; Punchihewa, H K; Heenkenda, N K)\n\n1875-9270\nHettigama, I S\nPunchihewa, H K G\nHeenkenda, N K\nJournal Article\nReview\nNetherlands\nWork. 2016 Oct 17;55(2):285-295. doi: 10.3233/WOR-162415.\n\nFrom Duplicate 4 (Ergonomic footwear for Sri Lankan primary schoolchildren: A review of the literature - Hettigama, I S; Punchihewa, H K G; Heenkenda, N K)\n\nreview; tables/charts. Journal Subset: Allied Health; Europe; Peer Reviewed; UK &amp;amp; Ireland. NLM UID: 9204382.","page":"285-295","publisher":"IOS Press","publisher-place":"Netherlands","title":"Ergonomic footwear for Sri Lankan primary schoolchildren: A review of the literature","type":"article-journal","volume":"55"},"uris":["http://www.mendeley.com/documents/?uuid=394a7406-5d11-4fcc-aa44-0e7c96c77b5f"]},{"id":"ITEM-2","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2","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3","itemData":{"DOI":"10.1016/j.fas.2008.04.001","ISBN":"1268-7731","PMID":"19083640","abstract":"OBJECTIVE: The child's foot is clearly distinct from the adult foot in its functional anatomy and ability to cope with pressure. This requires special considerations in the development of a children's sport shoe. METHODS: Medical and sport science databases were thoroughly searched for studies pertaining to the anatomy and biomechanics of children's feet during their development. With the data found, a list of requirements for the children's shoe was compiled. RESULTS: Small children should have a sports shoe, which is as flexible as their own foot. The small impact forces during their sports activities make extra cushioning superfluous. During school age the connective tissue gains stability. The growing amount of sports activities, much of which is performed on hard indoor surfaces, enhances the need for cushioning. At the same time there is a growing necessity for adequate mechanical stimuli to help the muscles and bones develop. The strength of the connective tissue and the flexibility of the joints reach adult levels by the age of 15. In small shoes, the displacement of proportions can lead to improper positioning of the flex zone and thereby causing harmful stress on the foot. Cushioning elements are often oversized. Considering the wide range of anatomy in the child's foot, it is advisable to produce children's shoes in different widths. CONCLUSION: The child's foot differs in anatomy and function from the adult foot. Children sport shoes should meet the child specific requirement.","author":[{"dropping-particle":"","family":"Walther","given":"Markus","non-dropping-particle":"","parse-names":false,"suffix":""},{"dropping-particle":"","family":"Herold","given":"Dirk","non-dropping-particle":"","parse-names":false,"suffix":""},{"dropping-particle":"","family":"Sinderhauf","given":"Angela","non-dropping-particle":"","parse-names":false,"suffix":""},{"dropping-particle":"","family":"Morrison","given":"Robert","non-dropping-particle":"","parse-names":false,"suffix":""}],"container-title":"Foot Ankle Surg","edition":"2008/12/17","id":"ITEM-3","issue":"4","issued":{"date-parts":[["2008"]]},"language":"eng","note":"From Duplicate 1 (Children sport shoes--a systematic review of current literature - Walther, M; Herold, D; Sinderhauf, A; Morrison, R)\n\n1460-9584\nWalther, Markus\nHerold, Dirk\nSinderhauf, Angela\nMorrison, Robert\nJournal Article\nReview\nFrance\nFoot Ankle Surg. 2008;14(4):180-9. doi: 10.1016/j.fas.2008.04.001. Epub 2008 Jul 7.\n\nFrom Duplicate 2 (Children sport shoes--a systematic review of current literature - Walther, Markus; Herold, Dirk; Sinderhauf, Angela; Morrison, Robert)\n\nFrom Duplicate 1 (Children sport shoes--a systematic review of current literature - Walther, M; Herold, D; Sinderhauf, A; Morrison, R)\n\n1460-9584\nWalther, Markus\nHerold, Dirk\nSinderhauf, Angela\nMorrison, Robert\nJournal Article\nReview\nFrance\nFoot Ankle Surg. 2008;14(4):180-9. doi: 10.1016/j.fas.2008.04.001. Epub 2008 Jul 7.\n\nFrom Duplicate 2 (Children sport shoes--a systematic review of current literature - Walther, Markus; Herold, Dirk; Sinderhauf, Angela; Morrison, Robert)\n\nDate of Electronic Publication: 2008 Jul 07. ; Original Imprints: Publication: Paris : Arnette Blackwell, c1996-\n\nFrom Duplicate 3 (Children sport shoes-A systematic review of current literature - Walther, M; Herold, D; Sinderhauf, A; Morrison, R)\n\nCited By :23\nExport Date: 29 January 2018\nCODEN: FASUF\nCorrespondence Address: Walther, M.; Department of Foot and Ankle Surgery, Orthopaedic Hospital Munich-Harlaching, Harlachinger Straße 51, 81547 Munich, Germany; email: info@markus-walther.com\nReferences: Taunton, J.E., Ryan, M.B., Clement, D.B., McKenzie, D.C., Lloyd-Smith, D.R., Zumbo, B.D., A retrospective case-control analysis of 2002 running injuries (2002) Br J Sports Med, 36, pp. 95-101; Taunton, J.E., Ryan, M.B., Clement, D.B., McKenzie, D.C., Lloyd-Smith, D.R., Zumbo, B.D., A prospective study of running injuries: the Vancouver Sun Run &amp;quot;In Training&amp;quot; clinics (2003) Br J Sports Med, 37, pp. 239-244; Schilling, F.W., (1994) Der Säuglings- und Kinderfuß, , Enke, Bücherei des Orthopäden Stuttgart pp. 13-24; Fritsch, H., Sectional anatomy of connective tissue structures in the hindfoot of the newborn child and the adult (1996) Anat Rec, 246, pp. 147-154; Maier, E., Killmann, M., (2003) Kinderfuß und Kinderschuh, , Verlag Neuer Merkur, Munich; Bleck, E.E., Developmental Orthopaedics. III. Toddlers (1982) Dev Med Child Neurol, 24, pp. 533-555; Sutherland, D.H., Valencia, F., Padiatric gait (1992) The child's foot and ankle, , Drennan J.C. (Ed), Raven Press, New York pp. 19-35; Hefti, F., Deviations in the axes of the lower extremities (2000) Orthopäde, 29, pp. 814-820; Maier, E., Kinderschuhe, (1989) Die orthopädietechnische, , Baumgartner R., and Stinus H. (Eds), Versorgung des Fußes Stuttgart, Thieme; Anetzberger, H., von Liebe, A., Entwicklung und funktionelle Anatomie des kindlichen Fußes (2000) Orthopädieschuhtechnik, 12, pp. 41-43; Kummer, B., The bearing surface of the hip joint (1979) Z Orthop Ihre Grenzgeb, 117, pp. 693-696; Maier, E., Über die Schädlichkeit von Gewölbestützen für Kinder (1991) Kinderarzt, 22, pp. 56-58; Spitzy, H., Über Bau und Entwicklung des kindlichen Fußes (1903) Jahrbuch Kinderheilkunde, 57, p. 733; Losel, S., Burgess-Milliron, M.J., Micheli, L.J., Edington, C.J., A simplified technique for determining foot progression angle in children 4-16 years of age (1996) J Pediatr Orthop, 16, pp. 570-574; Hefti, F., (1997) Kinderorthopädie in der Praxis, , Springer, Berlin/Heidelberg/New York; Staheli, L.T., In-toeing and out-toeing in children (1983) J Fam Pract, 16, pp. 1005-1011; Schilling, F.W., The medial longitudinal arch of the foot in young children (1985) Z Orthop Ihre Grenzgeb, 123, pp. 296-299; Bahler, A., Einlagenversorgung des kindlichen Knick-Senkfusses (1986) Orthopade, 15, pp. 205-211; Maier, E., Sinn oder Unsinn von Einlagen für Kinder (1987) Allgemeinarzt, 9, pp. 146-155; Maier, E., Über den Gestaltwandel der kindlichen Beine und Füße (1999) Orthopädieschuhtechnik, 4, pp. 24-30; Hefti, F., Brunner, R., Plattfuß, (1999) Orthopade, 28, pp. 159-172; Kling, T.F., Hensinger, R.N., Angular and torsional deformities of the lower limbs in children (1983) Clin Orthop, pp. 136-147; Moulies, D., Les pieds plats de l'enfant (1993) Ann Pediatr Paris, 40, pp. 223-229; Cheng, J.C., Leung, S.S., Leung, A.K., Guo, X., Sher, A., Mak, A.F., Change of foot size with weightbearing. A study of 2829 children 3-18 years of age (1997) Clin Orthop, pp. 123-131; Gould, N., Moreland, M., Trevino, S., Alvarez, R., Fenwick, J., Bach, N., Foot growth in children age one to five years (1990) Foot Ankle, 10, pp. 211-213; Wenger, D.R., Mauldin, D., Morgan, D., Sobol, M.G., Pennebaker, M., Thaler, R., Foot growth rate in children age one to six years (1983) Foot Ankle, 3, pp. 207-210; Rabl, C.R., Nyga W, (2003) Orthopädie des Fußes, , Enke, Stuttgart; Sforza, C., Fragnito, N., Serrao, G., Ferrario, V.F., Harmonic analysis of footprint symmetry in healthy adolescents (2000) Anat Anz, 182, pp. 285-291; Kinderschuh, B.C., Miniaturausgabe des Erwachsenenschuhs? (1993) Sportverletz Sportschaden, 7, pp. 183-186; Berger, C., Kinderschuh, Miniaturausgabe des Erwachsenenschuhs? (1993) Sportverletz Sportschaden, 7, pp. 183-186; Robbins, S.E., Gouw, G.J., Athletic footwear: unsafe due to perceptual illusions (1991) Med Sci Sports Exerc, 23, pp. 217-224; Marciniak, W., Formation of longitudinal arch of the foot in children and construction of shoe patterns from the angle of the foot biomechanics (1973) Chir Narzadow Ruchu Orthop Pol, 38, pp. 225-231; Kristen, K.H., Was verlangen wir vom gesunden Kinderschuh? (1989) Med Orth Tech, 109, pp. 51-53; Stussi, E., Stacoff, A., Segesser, B., Biomechanical considerations of the load on the ankle joint (1992) Orthopade, 21, pp. 88-95; Kristen, K.H., Baumgartner, R., Maier, E., Schilling, F.W., Richtlinien für fußgerechte Kinderschuhe (1989) Med Orth Tech, 109, pp. 54-59; Kristen, K.H., Kastner, J., Holzreiter, S., Wagner, P., Engel, A., Functional evaluation of shoes for children based on gait analysis of children in the learning to walk stage (1998) Z Orthop Ihre Grenzgeb, 136, pp. 457-462; Stefanyshyn, D.J., Hawes, M.R., (1997) Blue Book Foot and Leg-Adidas America Research and Innovation, , Human Performance Laboratory, University of Calgary, Calgary; Staheli, L.T., Shoes for children: a review (1991) Pediatrics, 88, pp. 371-375; Pforringer, W., Segesser, B., Der Sportschuh (1986) Orthopade, 15, pp. 260-263; Koebke, J., The functional anatomy of the lower extremity, especially the foot (1993) Sportverletz Sportschaden, 7, pp. 163-166; Stacoff, A., Sportschuhe in der Schule (1984) Schweizer Schule, 9, pp. 377-381; Hennig, E.M., Staats, A., Rosenbaum, D., Plantar pressure distribution patterns of young school children in comparison to adults (1994) Foot Ankle Int, 15, pp. 35-40; Hennig, E.M., Rosenbaum, D., Pressure distribution patterns under the feet of children in comparison with adults (1991) Foot Ankle, 11, pp. 306-311; Sutherland, D.H., Olshen, R., Cooper, L., Woo, S.L., The development of mature gait (1980) J Bone Joint Surg Am, 62, pp. 336-353; Takegami, Y., Wave pattern of ground reaction force of growing children (1992) J Pediatr Orthop, 12, pp. 522-526; Hawes, M.R., (1997) Anatomical/anthropometric differences. Blue Book Foot and Leg, , Adidas America Research and Innovation, Calgary pp. 116-8; Staheli, L.T., Footwear for children (1994) Instr Course Lect, 43, pp. 193-197; Lin, J.P., Brown, J.K., Walsh, E.G., Soleus muscle length, stretch reflex excitability, and the contractile properties of muscle in children and adults: a study of the functional joint angle (1997) Dev Med Child Neurol, 39, pp. 469-480; Lebiedowska, M.K., Polisiakiewicz, A., Changes in the lower leg moment of inertia due to child's growth (1997) J Biomech, 30, pp. 723-728; Robbins, S.E., Gouw, G.J., Hanna, A.M., Running-related injury prevention through innate impact-moderating behavior (1989) Med Sci Sports Exerc, 21, pp. 130-139; Komi, P.V., Hyvarinen, T., Gollhofer, A., Kvist, M., Biomechanische Überlegungen über Stosskräfte und Fussstabilität beim Laufen (1993) Sportverletz Sportschaden, 7, pp. 179-182; Mundermann, A., Nigg, B.M., Humble, R.N., Stefanyshyn, D.J., Foot orthotics affect lower extremity kinematics and kinetics during running. (2003) Clin Biomech (Bristol, Avon), 18, pp. 254-262; Nigg, B.M., The role of impact forces and foot pronation: a new paradigm (2001) Clin J Sport Med, 11, pp. 2-9; Maier, E., (1991) Auf die passenden Schuhe achten! Sozialpädiatrie in Klinik und Praxis, 8, pp. 570-576; Green, D.R., Brekke, M., Anatomy, biomechanics, and pathomechanics of lesser digital deformities (1996) Clin Podiatr Med Surg, 13, pp. 179-200; Koller, A., Fiedler, R., Wetz, H.H., Passgenauigkeit und Größenbezeichnung bei Kinderschuhen (2000) Med Orth Tech, 120, pp. 91-95; Hafkemeyer, U., Müller-Gliemann, C., Koller, A., Fiedler, R., Drerup, B., Wetz, H.H., Kinderfußtage in der Technischen Orthopädie Münster (2003) Orthopädieschuhtechnik, 7 (8), pp. 42-43; Walther, M., Zusammenhänge zwischen der subjektiven Beurteilung von Laufschuhen, den Materialdaten sowie kinetischen und kinematischen Parametern des Gangzyklus (2003) Sportorthopädie Sporttraumatologie, 19, pp. 161-164; Maier, E., Anforderungen an einen Kinderfreizeitschuh (1987) Sozialpädiatrie in Klinik und Praxis, 9, pp. 12-15; Walther, M., Sportschuhe für Kinder und Jugendliche (2005) Z Orthop Ihre Grenzgeb, 143, pp. 601-603","page":"180-189","publisher":"Arnette Blackwell","publisher-place":"France","title":"Children sport shoes--a systematic review of current literature","type":"article-journal","volume":"14"},"uris":["http://www.mendeley.com/documents/?uuid=3387b3de-d409-415e-8867-3691f470ed35"]}],"mendeley":{"formattedCitation":"(Hettigama et al., 2016; Walther et al., 2008; Wegener, Hunt, et al., 2011)","plainTextFormattedCitation":"(Hettigama et al., 2016; Walther et al., 2008; Wegener, Hunt, et al., 2011)","previouslyFormattedCitation":"(Hettigama et al., 2016; Walther et al., 2008; Wegener, Hunt, et al., 2011)"},"properties":{"noteIndex":0},"schema":"https://github.com/citation-style-language/schema/raw/master/csl-citation.json"}</w:instrText>
      </w:r>
      <w:r w:rsidRPr="000B4B1B">
        <w:fldChar w:fldCharType="separate"/>
      </w:r>
      <w:r w:rsidR="00254D00" w:rsidRPr="00254D00">
        <w:rPr>
          <w:noProof/>
        </w:rPr>
        <w:t>(Hettigama et al., 2016; Walther et al., 2008; Wegener, Hunt, et al., 2011)</w:t>
      </w:r>
      <w:r w:rsidRPr="000B4B1B">
        <w:fldChar w:fldCharType="end"/>
      </w:r>
      <w:r w:rsidRPr="000B4B1B">
        <w:t xml:space="preserve">. Although children’s therapeutic footwear has previously been considered in a number of reviews, some of these have focussed on individual pathological conditions and others have provided an overview rather than a structured synthesis of the body of research </w:t>
      </w:r>
      <w:r w:rsidRPr="000B4B1B">
        <w:fldChar w:fldCharType="begin" w:fldLock="1"/>
      </w:r>
      <w:r w:rsidR="00D471C6">
        <w:instrText>ADDIN CSL_CITATION {"citationItems":[{"id":"ITEM-1","itemData":{"DOI":"10.1002/14651858.CD006311.pub2","ISBN":"1361-6137","PMID":"20614443","abstract":"BACKGROUND: Paediatric pes planus ('flat feet') is a common childhood condition with a reported prevalence of 14%. Flat feet can result in pain and altered gait. No optimal strategy for non-surgical management of paediatric flat feet has been identified. OBJECTIVES: To assess the effectiveness of non-surgical interventions for treatment of paediatric pes planus (flat feet). SEARCH STRATEGY: We searched the Cochrane Central Register of Controlled Trials (CENTRAL) (The Cochrane Library), MEDLINE, EMBASE, CINAHL, Index to Theses, and Dissertation Abstracts (up to June 2009). SELECTION CRITERIA: All randomised and quasi-randomised trials of non-surgical interventions for paediatric pes planus were identified. The primary outcomes were pain reduction and adverse events; secondary outcomes included disability involving the foot, goniometric measurements, quality of life and patient comfort. DATA COLLECTION AND ANALYSIS: Two authors independently extracted data and assessed the risk of bias of included trials. MAIN RESULTS: Three trials involving 305 children were included in this review. Due to clinical heterogeneity, data were not pooled. All trials had potential for bias. Data from one trial (40 children with juvenile arthritis and foot pain) indicated that use of custom-made orthoses compared with supportive shoes alone resulted in significantly greater reduction in pain intensity (mean difference (MD) -1.5 points on a 10-point visual analogue scale (VAS), 95% CI -2.8 to -0.2; number need to treat to benefit (NNTB) 3, 95% CI 2 to 23), and reduction in disability (measured using the disability subscale of the Foot Function Index on a 100mm scale (MD -18.65mm, 95% CI -34.42 to -2.68mm). The second trial of seven to 11 year old children with bilateral flat feet (n = 178) found no difference in the number of participants with foot pain between custom-made orthoses, prefabricated orthoses and the control group who received no treatment. A third trial of one to five year olds with bilateral flat feet (n=129) did not report pain at baseline but reported the subjective impression of pain reduction after wearing shoes. No adverse effects were reported in the three trials. AUTHORS' CONCLUSIONS: The evidence from randomised controlled trials is currently too limited to draw definitive conclusions about the use of non-surgical interventions for paediatric pes planus. Future high quality trials are warranted in this field. Only limited interventions commonly used in pr…","author":[{"dropping-particle":"","family":"Rome","given":"Keith","non-dropping-particle":"","parse-names":false,"suffix":""},{"dropping-particle":"","family":"Ashford","given":"Robert L","non-dropping-particle":"","parse-names":false,"suffix":""},{"dropping-particle":"","family":"Evans","given":"Angela","non-dropping-particle":"","parse-names":false,"suffix":""}],"container-title":"Cochrane Database Syst Rev","edition":"2010/07/09","id":"ITEM-1","issue":"7","issued":{"date-parts":[["2010"]]},"language":"eng","note":"Criteria (Query) \nParticipants Yes Children and Locomotor Disability \n  \nIntervention Yes Theraputic Footwear \n  \nComparators Orthotics Orthotics normal footwear barefoot \n  \nType of Study Literature review \n  \nPrimary Outcomes Anthropometric Biomecjhanics \n  \nSecondary Outcomes Pain \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Date of Electronic Publication: 2010 Jul 07. Current Imprints: Publication: 2004- : Chichester, West Sussex, England : Wiley; Original Imprints: Publication: Oxford, U.K. ; Vista, CA : Update Software\n\nFrom Duplicate 3 (Non-surgical interventions for paediatric pes planus - Rome, K; Ashford, R L; Evans, A)\n\nCited By :35\nExport Date: 29 January 2018\nCorrespondence Address: Rome, K.\n\nFrom Duplicate 4 (Non-surgical interventions for paediatric pes planus - Rome, K; Ashford, R L; Evans, A)\n\nresearch; systematic review. Journal Subset: Europe; Peer Reviewed; UK &amp;amp; Ireland. Special Interest: Evidence-Based Practice; Pediatric Care. NLM UID: 100909747. Cochrane AN: CD006311.\nPMID: 20614443.","page":"Cd006311","publisher":"John Wiley &amp; Sons, Inc.","publisher-place":"England","title":"Non-surgical interventions for paediatric pes planus","type":"article-journal","volume":"7"},"uris":["http://www.mendeley.com/documents/?uuid=a5d4d0b4-a3df-4c68-bd39-479005bf3ebc"]},{"id":"ITEM-2","itemData":{"DOI":"10.2147/JMDH.S28669","ISBN":"11782390 (ISSN)","PMID":"22328828","abstract":"Background: An intoed gait pattern is one of the most common referrals for children to an orthopedic consultation. Parental concern as to the aesthetics of the child's gait pattern and/or its symptomatic nature will primarily drive these referrals during a child's early developmental years. Whilst some of these referrals prove to be the result of a normal growth variant, some children will present with a symptomatic intoed gait pattern. Various treatments, both conservative and surgical, have been proposed including: braces, wedges, stretches and exercises, shoe modifications, and surgical procedures. However, which treatments are effective and justified in the management of this condition is not clear within the literature. The aim of this systematic review was to therefore identify and critique the best available evidence for the non-surgical management of an intoed gait pattern in a pediatric population.; Method: A systematic review was conducted of which only experimental studies investigating a management option for an intoeing gait pattern were included. Studies needed to be written in English, pertaining to a human pediatric population, and published within a peer reviewed journal. Electronic databases were searched: Ovid (Medline), EMBASE, AMED, PubMed, SportDiscus, CINAHL, and Cochrane Library. The National Health and Medical Research Council's designation of levels of hierarchy and the Critical Appraisal Skills Programme cohort studies critical appraisal tool were used.; Results: Five level IV studies were found. The studies were of varied quality and with mixed results. Gait plates, physiologic/standardized shoes, and orthotic devices (with gate plate extension) were shown to produce a statistically significant improvement to an intoed gait pattern. Shoe wedges, torqheels, and a leather counter splint were not able to reduce an intoed gait pattern.; Conclusion: There is limited evidence to inform the non-surgical management of a pediatric intoed gait pattern. The body of evidence that does exist is small (n = 5) and of varied quality, which means recommendations arising from this evidence base should be interpreted with caution. There is generally weak evidence that suggests that gait plates and orthotic devices with a gait plate extension may assist in the management of a pediatric intoed gait pattern.;","author":[{"dropping-particle":"","family":"Uden","given":"Hayley","non-dropping-particle":"","parse-names":false,"suffix":""},{"dropping-particle":"","family":"Kumar","given":"Saravana","non-dropping-particle":"","parse-names":false,"suffix":""}],"container-title":"Journal of Multidisciplinary Healthcare","id":"ITEM-2","issued":{"date-parts":[["2012"]]},"language":"English","note":"Criteria (Query) \nParticipants Yes Children and Locomotor Disability \n  \nIntervention Yes Theraputic Footwear \n  \nComparators Braces Nil Intervention\n  \nType of Study No Literature Review\n  \nPrimary Outcomes no\n  \nSecondary Outcomes No\n\nFrom Duplicate 1 (Non-surgical management of a pediatric &amp;quot;intoed&amp;quot; gait pattern - a systematic review of the current best evidence - Uden, Hayley; Kumar, Saravana)\n\nDate of Electronic Publication: 2012 Jan 25. ; Original Imprints: Publication: [Auckland, N.Z.] : Dove Medical Press, c2008-\n\nFrom Duplicate 2 (Non-surgical management of a pediatric &amp;quot;intoed&amp;quot;gait pattern - a systematic review of the current best evidence - Uden, Hayley; Kumar, Saravana)\n\nFrom Duplicate 1 (Non-surgical management of a pediatric &amp;quot;intoed&amp;quot;gait pattern - a systematic review of the current best evidence - Uden, H; Kumar, S)\n\nCited By :8\nExport Date: 29 January 2018\nCorrespondence Address: Uden, H.; Podiatry Department, University of South Australia, GPO Box 2471, Adelaide SA 5001, Australia; email: hayley.uden@unisa.edu.au\nReferences: Molony, D., Hefferman, G., Dodds, M., McCormack, D., Normal variants in the paediatric orthopaedic population (2006) Ir Med J., 99 (1), pp. 13-14; Briggs, R.G., Carlson, W.O., The management of intoeing: A review (1990) S D J Med., 43 (2), pp. 13-16; Redmond, A.C., The effectiveness of gait plates in controlling in- toeing symptoms in young children (2000) J Am Podiatr Med Assoc., 90 (2), pp. 70-76; Ryan, D.J., Intoeing A developmental norm (2001) Orthop Nurs., 20 (2), pp. 13-18; Malone, M., Rotational deformities of the lower limb in children - a primary cause of intoeing (2007) Podiatry Now., 10 (10), pp. 29-36; Killam, P.E., Orthopedic assessment of young children: Developmental variations (1989) Nurse Pract., 14 (7), pp. 27-36; Redmond, A.C., An evaluation of the use of gait plate inlays in the short-term management of the intoeing child (1998) Foot Ankle Int., 19 (3), pp. 144-148; Li, Y.H., Leong, J.C., Intoeing gait in children (1999) Hong Kong Med J., 5 (4), pp. 360-366; Williams, P.F., Intoeing in Children (1960) Med J Aust., 47 (2), pp. 16-19; Sharrard, W.J., Intoeing and flat feet (1976) Br Med J., 1 (6014), pp. 888-889; Gulan, G., Matovinović, D., Nemec, B., Rubinić, D., Ravlić-Gulan, J., Femoral neck anteversion: Values, development, measurement, common problems (2000) Coll Antropol., 24 (2), pp. 521-527; Svenningson, S., Terjesen, T., Apalset, K., Anda, S., Osteotomy for femoral anteversion: A prospective 9-year study of 52 children (1990) Acta Orthop Scand., 61 (4), pp. 360-363; Payne, L.Z., de Luca, P.A., Intertrochanteric versus supracondylar osteotomy for severe femoral anteversion (1994) J Pediatr Orthop., 14 (1), pp. 39-44; Knittle, G., Staheli, L.T., The effectiveness of shoe modifications for intoeing (1976) Orthop Clin North Am., 7 (4), pp. 1019-1025; Staheli, L.T., Intoeing in Children (1978) Prim Care., 5 (1), pp. 97-110; Staheli, L.T., Lower positional deformity in infants and children: A review (1990) J Pediatr Orthop., 10 (4), pp. 559-563; Lösel, S., Burgess-Milliron, J., Micheli, L.J., Edington, C.J., A simplified technique for determining foot progression angle in children 4 to 16 years of age (1996) J Pediatr Orthop., 16 (5), pp. 570-574; Matovinović, D., Nemec, B., Gulan, G., Šestan, B., Ravlić-Gulan, J., Comparison in regression of femoral neck anteversion in children with normal, intoeing and outtoeing gait - prospective study (1998) Coll Antropol., 22 (2), pp. 525-532; Svenningson, S., Apalset, K., Terjesen, T., Anda, S., Regression of femoral anteversion: A prospective study of intoeing children (1989) Acta Orthop Scand., 60 (2), pp. 170-173; Munuera, P.V., Castillo, J.M., Dominguez, G., Lafuente, G., Orthotic devices with out-toeing wedge as treatment for in-toes gait in children (2010) J Am Podiatr Med Assoc., 100 (6), pp. 472-478; Fabry, G., Cheng, L.X., Molenaers, G., Normal and abnormal torsional development in children (1994) Clin Orthop Relat Res., (302), pp. 22-26; Karol, L.A., Rotational deformities in the lower extremities (1997) Curr Opin Pediatr., 9 (1), pp. 77-80; Rosman, M.A., Intoeing. Easing parents' concerns (1987) Patient Care., 21 (12), pp. 173-179; Stricker, S.J., Sama, A.A., Assessment of angulation and torsion of lower limbs in children (2001) Int Pediatr., 16 (3), pp. 138-143; Scherl, S.A., Common lower extremity problems in children (2004) Pediatr Rev., 25 (2), pp. 52-61; Lanier, J.C., (1971) J Fla Med Assoc., 58 (12), pp. 19-23. , The intoeing child. Treament with a simple orthopedic appliance; Milliron, M., Loesel, S., Micheli, L., Edington, C., Comparison of methods for calculation of foot progression angle (1992) J Am Coll Sports Med., 24 (5), pp. S173; Yngve, D.A., Foot-progression angle in clubfeet (1990) J Pediatr Orthop., 10 (4), pp. 467-472; Staheli, L.T., Report of the Pediatric Orthopaedic Society (POS) Subcommittee on Torsional Deformity (1980) Orthop Trans., 4, pp. 64-65; Staheli, L.T., Corbett, M., Wyss, C., King, H., Lower-extremity rotational problems in children. Normal values to guide management (1985) J Bone Joint Surg Am., 67 (1), pp. 39-47; Sass, P., Hassan, G., Lower extremity abnormalities in children (2003) Am Fam Physician., 68 (3), pp. 461-468; Evans, A.M., The flat-footed child - to treat or not to treat: What is the clinician to do? (2008) J Am Podiatr Med Assoc., 98 (5), pp. 386-393; (1998) A Guide to The Development, Implementation and Evaluation of Clinical Practice Guidelines, , http://www.nhmrc.gov.au/_files_nhmrc/file/publications/synopses/cp30.pdf, National Health and Medical Research Council (NHMRC), Australia. Available from:, Accessed December 19, 2011; (2004) Cohort Studies Critical Appraisal Tool, , http://www.phru.nhs.uk/Doc_Links/cohort%2012%20questions.pdf, The Critical Appraisal Skills Programme, Available from, Accessed December 19, 2011, Oxford; (2009) NHMRC Levels of Evidence and Grades for Recommendations for Developers of Guidelines, , http://www.nhmrc.gov.au/_files_nhmrc/file/guidelines/evidence_statement_form.pdf, Australia. Available from, Accessed December 19, 2011\n\nFrom Duplicate 2 (Non-surgical management of a pediatric &amp;quot;intoed&amp;quot; gait pattern - a systematic review of the current best evidence - Uden, Hayley; Kumar, Saravana)\n\nDate of Electronic Publication: 2012 Jan 25. ; Original Imprints: Publication: [Auckland, N.Z.] : Dove Medical Press, c2008-","page":"27-35","publisher":"Dove Medical Press","publisher-place":"New Zealand","title":"Non-surgical management of a pediatric \"intoed\"gait pattern - a systematic review of the current best evidence","type":"article-journal","volume":"5"},"uris":["http://www.mendeley.com/documents/?uuid=f08f6360-8a23-4f5b-94dc-e96d7a4653f1"]},{"id":"ITEM-3","itemData":{"ISBN":"0031-4005 (Print) 0031-4005","PMID":"1861942","abstract":"1. Optimum foot development occurs in the barefoot environment. 2. The primary role of shoes is to protect the foot from injury and infection. 3. Stiff and compressive footwear may cause deformity, weakness, and loss of mobility. 4. The term \"corrective shoes\" is a misnomer. 5. Shock absorption, load distribution, and elevation are valid indications for shoe modifications. 6. Shoe selection for children should be based on the barefoot model. 7. Physicians should avoid and discourage the commercialization and \"media\"-ization of footwear. Merchandising of the \"corrective shoe\" is harmful to the child, expensive for the family, and a discredit to the medical profession.","author":[{"dropping-particle":"","family":"Staheli","given":"L T","non-dropping-particle":"","parse-names":false,"suffix":""}],"container-title":"Pediatrics","edition":"1991/08/01","id":"ITEM-3","issue":"2","issued":{"date-parts":[["1991"]]},"language":"eng","note":"Criteria (Query) \nParticipants Yes Children and Locomotor Disability \n  \nIntervention Yes Theraputic Footwear \n  \nComparators No \n  \nType of Study No Literature Review\n  \nPrimary Outcomes no\n  \nSecondary Outcomes No\nFrom Duplicate 1 (Shoes for children: a review - Staheli, L T)\n\nStaheli, L T\nHistorical Article\nJournal Article\nReview\nUnited States\nPediatrics. 1991 Aug;88(2):371-5.\n\nFrom Duplicate 2 (Shoes for children: A review - Staheli, L T)\n\nCited By :43\nExport Date: 29 January 2018\nCODEN: PEDIA\nCorrespondence Address: Staheli, L.T.; Department of Orthopedics, Children's Hospital, Medical Center, 4800 Sand Point Way NE, Seattle, WA 98105, United States\n\nFrom Duplicate 3 (Shoes for children: a review - Staheli, L T)\n\nIM; Q; Date of Electronic Publication: 19910801. Current Imprints: Publication: Elk Grove Village Il : American Academy of Pediatrics; Original Imprints: Publication: Springfield, Ill., Thomas.","page":"371-375","publisher":"American Academy of Pediatrics","publisher-place":"United States","title":"Shoes for children: a review","type":"article-journal","volume":"88"},"uris":["http://www.mendeley.com/documents/?uuid=4f23e316-41fb-4d94-8b38-3e20aa0d994c"]}],"mendeley":{"formattedCitation":"(Rome et al., 2010; Staheli, 1991; Uden &amp; Kumar, 2012)","plainTextFormattedCitation":"(Rome et al., 2010; Staheli, 1991; Uden &amp; Kumar, 2012)","previouslyFormattedCitation":"(Rome et al., 2010; Staheli, 1991; Uden &amp; Kumar, 2012)"},"properties":{"noteIndex":0},"schema":"https://github.com/citation-style-language/schema/raw/master/csl-citation.json"}</w:instrText>
      </w:r>
      <w:r w:rsidRPr="000B4B1B">
        <w:fldChar w:fldCharType="separate"/>
      </w:r>
      <w:r w:rsidR="009A28E3" w:rsidRPr="009A28E3">
        <w:rPr>
          <w:noProof/>
        </w:rPr>
        <w:t>(Rome et al., 2010; Staheli, 1991; Uden &amp; Kumar, 2012)</w:t>
      </w:r>
      <w:r w:rsidRPr="000B4B1B">
        <w:fldChar w:fldCharType="end"/>
      </w:r>
      <w:r w:rsidRPr="000B4B1B">
        <w:t>. Therefore,</w:t>
      </w:r>
      <w:r w:rsidR="00346A63">
        <w:t xml:space="preserve"> </w:t>
      </w:r>
      <w:r w:rsidRPr="000B4B1B">
        <w:t>it is important to establish the range, and scope of research focussing on therapeutic footwear to support future evidence base in this area. However, it is unclear how footwear intended for therapeutic purposes in children has been defined in the literature. Thus, in order to identify the scope of work concerning therapeutic footwear it is first essential to establish the terminology used for this intervention within the general body of children’s footwear research.</w:t>
      </w:r>
    </w:p>
    <w:p w14:paraId="7E65719D" w14:textId="77777777" w:rsidR="002F232E" w:rsidRPr="000B4B1B" w:rsidRDefault="002F232E" w:rsidP="00E52690">
      <w:pPr>
        <w:spacing w:line="360" w:lineRule="auto"/>
        <w:jc w:val="both"/>
      </w:pPr>
    </w:p>
    <w:p w14:paraId="08CFC393" w14:textId="77777777" w:rsidR="000B4B1B" w:rsidRDefault="000B4B1B" w:rsidP="00E52690">
      <w:pPr>
        <w:spacing w:line="360" w:lineRule="auto"/>
        <w:jc w:val="both"/>
      </w:pPr>
      <w:r w:rsidRPr="000B4B1B">
        <w:t>A systematic search was undertaken to compile the key concepts pertaining to children’s footwear that is facilitative of daily wear, and activity to demonstrate the volume, and progress of work in this area. It was also performed to highlight the gaps in knowledge whilst considering therapeutic footwear alongside the body of children’s footwear research. In addition, it was important to include all areas of research and not just limit to either the design and manufacturing aspects of footwear or their influence on locomotory function.</w:t>
      </w:r>
    </w:p>
    <w:p w14:paraId="11030E5C" w14:textId="77777777" w:rsidR="00034D3F" w:rsidRDefault="00034D3F" w:rsidP="00E52690">
      <w:pPr>
        <w:spacing w:line="360" w:lineRule="auto"/>
        <w:jc w:val="both"/>
      </w:pPr>
    </w:p>
    <w:p w14:paraId="0F28261A" w14:textId="0DCBA403" w:rsidR="004857C9" w:rsidRPr="004857C9" w:rsidRDefault="004857C9">
      <w:pPr>
        <w:pStyle w:val="Heading3"/>
        <w:numPr>
          <w:ilvl w:val="2"/>
          <w:numId w:val="29"/>
        </w:numPr>
        <w:spacing w:line="360" w:lineRule="auto"/>
        <w:jc w:val="both"/>
      </w:pPr>
      <w:bookmarkStart w:id="34" w:name="_Toc156403426"/>
      <w:r>
        <w:t>Aims and objectives</w:t>
      </w:r>
      <w:bookmarkEnd w:id="34"/>
    </w:p>
    <w:p w14:paraId="258E9E3F" w14:textId="77777777" w:rsidR="000B4B1B" w:rsidRPr="000B4B1B" w:rsidRDefault="000B4B1B" w:rsidP="00E52690">
      <w:pPr>
        <w:spacing w:line="360" w:lineRule="auto"/>
        <w:jc w:val="both"/>
      </w:pPr>
      <w:r w:rsidRPr="000B4B1B">
        <w:t>The review set out to achieve the following objectives:</w:t>
      </w:r>
    </w:p>
    <w:p w14:paraId="6B598C92" w14:textId="77777777" w:rsidR="000B4B1B" w:rsidRPr="000B4B1B" w:rsidRDefault="000B4B1B">
      <w:pPr>
        <w:numPr>
          <w:ilvl w:val="0"/>
          <w:numId w:val="14"/>
        </w:numPr>
        <w:spacing w:line="360" w:lineRule="auto"/>
        <w:jc w:val="both"/>
      </w:pPr>
      <w:r w:rsidRPr="000B4B1B">
        <w:t>Explore how children’s footwear has been studied in the literature; specifically, the intended purpose of the footwear and the chosen methodology.</w:t>
      </w:r>
    </w:p>
    <w:p w14:paraId="6572AFA4" w14:textId="77777777" w:rsidR="000B4B1B" w:rsidRPr="000B4B1B" w:rsidRDefault="000B4B1B">
      <w:pPr>
        <w:numPr>
          <w:ilvl w:val="0"/>
          <w:numId w:val="14"/>
        </w:numPr>
        <w:spacing w:line="360" w:lineRule="auto"/>
        <w:jc w:val="both"/>
      </w:pPr>
      <w:r w:rsidRPr="000B4B1B">
        <w:t>Identify how therapeutic footwear has been defined and studied in terms of its design and intended therapeutic role.</w:t>
      </w:r>
    </w:p>
    <w:p w14:paraId="7BC90CB4" w14:textId="5EB511FF" w:rsidR="000B4B1B" w:rsidRPr="000B4B1B" w:rsidRDefault="000B4B1B" w:rsidP="00E52690">
      <w:pPr>
        <w:spacing w:line="360" w:lineRule="auto"/>
        <w:jc w:val="both"/>
      </w:pPr>
      <w:r w:rsidRPr="000B4B1B">
        <w:t xml:space="preserve">With the overall aim to summate the current state and scope of knowledge in relation to both conventional and therapeutic children’s footwear and to inform further research streams on the role of footwear as a therapy for children with </w:t>
      </w:r>
      <w:r w:rsidR="00862F35">
        <w:t xml:space="preserve">a </w:t>
      </w:r>
      <w:r w:rsidR="00E1642D">
        <w:t>mobility impairment</w:t>
      </w:r>
      <w:r w:rsidRPr="000B4B1B">
        <w:t xml:space="preserve">. </w:t>
      </w:r>
    </w:p>
    <w:p w14:paraId="6AF94555" w14:textId="77777777" w:rsidR="000B4B1B" w:rsidRPr="000B4B1B" w:rsidRDefault="000B4B1B" w:rsidP="00E52690">
      <w:pPr>
        <w:spacing w:line="360" w:lineRule="auto"/>
        <w:jc w:val="both"/>
        <w:rPr>
          <w:b/>
        </w:rPr>
      </w:pPr>
    </w:p>
    <w:p w14:paraId="77E5B61A" w14:textId="77777777" w:rsidR="000B4B1B" w:rsidRDefault="000B4B1B">
      <w:pPr>
        <w:pStyle w:val="Heading2"/>
        <w:numPr>
          <w:ilvl w:val="1"/>
          <w:numId w:val="29"/>
        </w:numPr>
        <w:spacing w:line="360" w:lineRule="auto"/>
        <w:jc w:val="both"/>
      </w:pPr>
      <w:bookmarkStart w:id="35" w:name="_Toc156403427"/>
      <w:r w:rsidRPr="000B4B1B">
        <w:lastRenderedPageBreak/>
        <w:t>Methods:</w:t>
      </w:r>
      <w:bookmarkEnd w:id="35"/>
      <w:r w:rsidRPr="000B4B1B">
        <w:t xml:space="preserve"> </w:t>
      </w:r>
    </w:p>
    <w:p w14:paraId="7F2F9DA7" w14:textId="77777777" w:rsidR="002F232E" w:rsidRPr="002F232E" w:rsidRDefault="002F232E" w:rsidP="002F232E"/>
    <w:p w14:paraId="4287F6C3" w14:textId="24DF5025" w:rsidR="000B4B1B" w:rsidRPr="000B4B1B" w:rsidRDefault="000B4B1B" w:rsidP="00E52690">
      <w:pPr>
        <w:spacing w:line="360" w:lineRule="auto"/>
        <w:jc w:val="both"/>
      </w:pPr>
      <w:r w:rsidRPr="000B4B1B">
        <w:t xml:space="preserve">The scoping review followed the staged methodological guidance of Arksey &amp; O’Malley </w:t>
      </w:r>
      <w:r w:rsidRPr="000B4B1B">
        <w:fldChar w:fldCharType="begin" w:fldLock="1"/>
      </w:r>
      <w:r w:rsidR="00496150">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author":[{"dropping-particle":"","family":"Arksey","given":"Hilary","non-dropping-particle":"","parse-names":false,"suffix":""},{"dropping-particle":"","family":"O'Malley","given":"Lisa","non-dropping-particle":"","parse-names":false,"suffix":""}],"container-title":"International Journal of Social Research Methodology","id":"ITEM-1","issue":"1","issued":{"date-parts":[["2005","2"]]},"page":"19-32","publisher":" Taylor and Francis Group Ltd ","title":"Scoping studies: towards a methodological framework","type":"article-journal","volume":"8"},"uris":["http://www.mendeley.com/documents/?uuid=bfad2284-ebb4-395f-a6c2-b17999f71191"]}],"mendeley":{"formattedCitation":"(Arksey &amp; O’Malley, 2005)","plainTextFormattedCitation":"(Arksey &amp; O’Malley, 2005)","previouslyFormattedCitation":"(Arksey &amp; O’Malley, 2005)"},"properties":{"noteIndex":0},"schema":"https://github.com/citation-style-language/schema/raw/master/csl-citation.json"}</w:instrText>
      </w:r>
      <w:r w:rsidRPr="000B4B1B">
        <w:fldChar w:fldCharType="separate"/>
      </w:r>
      <w:r w:rsidR="003A0640" w:rsidRPr="003A0640">
        <w:rPr>
          <w:noProof/>
        </w:rPr>
        <w:t>(Arksey &amp; O’Malley, 2005)</w:t>
      </w:r>
      <w:r w:rsidRPr="000B4B1B">
        <w:fldChar w:fldCharType="end"/>
      </w:r>
      <w:r w:rsidRPr="000B4B1B">
        <w:t xml:space="preserve"> and Colquhoun et al. </w:t>
      </w:r>
      <w:r w:rsidRPr="000B4B1B">
        <w:fldChar w:fldCharType="begin" w:fldLock="1"/>
      </w:r>
      <w:r w:rsidR="00D25E13">
        <w:instrText>ADDIN CSL_CITATION {"citationItems":[{"id":"ITEM-1","itemData":{"DOI":"10.1016/j.jclinepi.2014.03.013","ISSN":"08954356","PMID":"25034198","abstract":"OBJECTIVES The scoping review has become increasingly popular as a form of knowledge synthesis. However, a lack of consensus on scoping review terminology, definition, methodology, and reporting limits the potential of this form of synthesis. In this article, we propose recommendations to further advance the field of scoping review methodology. STUDY DESIGN AND SETTING We summarize current understanding of scoping review publication rates, terms, definitions, and methods. We propose three recommendations for clarity in term, definition and methodology. RESULTS We recommend adopting the terms \"scoping review\" or \"scoping study\" and the use of a proposed definition. Until such time as further guidance is developed, we recommend the use of the methodological steps outlined in the Arksey and O'Malley framework and further enhanced by Levac et al. The development of reporting guidance for the conduct and reporting of scoping reviews is underway. CONCLUSION Consistency in the proposed domains and methodologies of scoping reviews, along with the development of reporting guidance, will facilitate methodological advancement, reduce confusion, facilitate collaboration and improve knowledge translation of scoping review findings.","author":[{"dropping-particle":"","family":"Colquhoun","given":"Heather L.","non-dropping-particle":"","parse-names":false,"suffix":""},{"dropping-particle":"","family":"Levac","given":"Danielle","non-dropping-particle":"","parse-names":false,"suffix":""},{"dropping-particle":"","family":"O'Brien","given":"Kelly K.","non-dropping-particle":"","parse-names":false,"suffix":""},{"dropping-particle":"","family":"Straus","given":"Sharon","non-dropping-particle":"","parse-names":false,"suffix":""},{"dropping-particle":"","family":"Tricco","given":"Andrea C.","non-dropping-particle":"","parse-names":false,"suffix":""},{"dropping-particle":"","family":"Perrier","given":"Laure","non-dropping-particle":"","parse-names":false,"suffix":""},{"dropping-particle":"","family":"Kastner","given":"Monika","non-dropping-particle":"","parse-names":false,"suffix":""},{"dropping-particle":"","family":"Moher","given":"David","non-dropping-particle":"","parse-names":false,"suffix":""}],"container-title":"Journal of Clinical Epidemiology","id":"ITEM-1","issue":"12","issued":{"date-parts":[["2014","12"]]},"page":"1291-1294","title":"Scoping reviews: time for clarity in definition, methods, and reporting","type":"article-journal","volume":"67"},"uris":["http://www.mendeley.com/documents/?uuid=973daa3b-391d-389a-a115-7bbf14298280"]}],"mendeley":{"formattedCitation":"(Colquhoun et al., 2014)","manualFormatting":"(2014)","plainTextFormattedCitation":"(Colquhoun et al., 2014)","previouslyFormattedCitation":"(Colquhoun et al., 2014)"},"properties":{"noteIndex":0},"schema":"https://github.com/citation-style-language/schema/raw/master/csl-citation.json"}</w:instrText>
      </w:r>
      <w:r w:rsidRPr="000B4B1B">
        <w:fldChar w:fldCharType="separate"/>
      </w:r>
      <w:r w:rsidR="00810D03" w:rsidRPr="009A28E3">
        <w:rPr>
          <w:noProof/>
        </w:rPr>
        <w:t>(2014)</w:t>
      </w:r>
      <w:r w:rsidRPr="000B4B1B">
        <w:fldChar w:fldCharType="end"/>
      </w:r>
      <w:r w:rsidRPr="000B4B1B">
        <w:t xml:space="preserve"> this met the preferred reporting guidelines extension for scoping reviews PRISMA-</w:t>
      </w:r>
      <w:proofErr w:type="spellStart"/>
      <w:r w:rsidRPr="000B4B1B">
        <w:t>ScR</w:t>
      </w:r>
      <w:proofErr w:type="spellEnd"/>
      <w:r w:rsidRPr="000B4B1B">
        <w:t xml:space="preserve"> </w:t>
      </w:r>
      <w:r w:rsidRPr="000B4B1B">
        <w:fldChar w:fldCharType="begin" w:fldLock="1"/>
      </w:r>
      <w:r w:rsidR="00D471C6">
        <w:instrText>ADDIN CSL_CITATION {"citationItems":[{"id":"ITEM-1","itemData":{"DOI":"10.7326/M18-0850","ISBN":"0003-4819","ISSN":"15393704","PMID":"30178033","abstract":"Scoping reviews, a type of knowledge synthesis, follow a systematic approach to map evidence on a topic and identify main concepts ,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 publishers, commissioners, policymakers, health care providers ,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10","2"]]},"page":"467-473","publisher":"American College of Physicians","title":"PRISMA extension for scoping reviews (PRISMA-ScR): Checklist and explanation","type":"article","volume":"169"},"uris":["http://www.mendeley.com/documents/?uuid=64d10806-6c5f-36d3-80da-0b8c66f99846"]}],"mendeley":{"formattedCitation":"(Tricco et al., 2018)","plainTextFormattedCitation":"(Tricco et al., 2018)","previouslyFormattedCitation":"(Tricco et al., 2018)"},"properties":{"noteIndex":0},"schema":"https://github.com/citation-style-language/schema/raw/master/csl-citation.json"}</w:instrText>
      </w:r>
      <w:r w:rsidRPr="000B4B1B">
        <w:fldChar w:fldCharType="separate"/>
      </w:r>
      <w:r w:rsidR="00810D03" w:rsidRPr="009A28E3">
        <w:rPr>
          <w:noProof/>
        </w:rPr>
        <w:t>(Tricco et al., 2018)</w:t>
      </w:r>
      <w:r w:rsidRPr="000B4B1B">
        <w:fldChar w:fldCharType="end"/>
      </w:r>
      <w:r w:rsidRPr="000B4B1B">
        <w:t xml:space="preserve"> (</w:t>
      </w:r>
      <w:r w:rsidR="005A2873">
        <w:t xml:space="preserve">Appendix </w:t>
      </w:r>
      <w:r w:rsidR="00344137">
        <w:fldChar w:fldCharType="begin"/>
      </w:r>
      <w:r w:rsidR="00344137">
        <w:instrText xml:space="preserve"> REF _Ref132202426 \r \h </w:instrText>
      </w:r>
      <w:r w:rsidR="00E52690">
        <w:instrText xml:space="preserve"> \* MERGEFORMAT </w:instrText>
      </w:r>
      <w:r w:rsidR="00344137">
        <w:fldChar w:fldCharType="separate"/>
      </w:r>
      <w:r w:rsidR="00344137">
        <w:t>1.1</w:t>
      </w:r>
      <w:r w:rsidR="00344137">
        <w:fldChar w:fldCharType="end"/>
      </w:r>
      <w:r w:rsidR="004A59C0">
        <w:t xml:space="preserve"> </w:t>
      </w:r>
      <w:r w:rsidRPr="000B4B1B">
        <w:t>PRISMA-</w:t>
      </w:r>
      <w:proofErr w:type="spellStart"/>
      <w:r w:rsidRPr="000B4B1B">
        <w:t>ScR</w:t>
      </w:r>
      <w:proofErr w:type="spellEnd"/>
      <w:r w:rsidRPr="000B4B1B">
        <w:t xml:space="preserve"> Checklist) . The inclusion and exclusion criteria for the systematic search is detailed below</w:t>
      </w:r>
      <w:r w:rsidR="00CE6BB4">
        <w:t>:</w:t>
      </w:r>
    </w:p>
    <w:p w14:paraId="75125F4B" w14:textId="77777777" w:rsidR="000B4B1B" w:rsidRPr="000B4B1B" w:rsidRDefault="000B4B1B" w:rsidP="00E52690">
      <w:pPr>
        <w:spacing w:line="360" w:lineRule="auto"/>
        <w:jc w:val="both"/>
      </w:pPr>
    </w:p>
    <w:p w14:paraId="66818501" w14:textId="79DE6DA6" w:rsidR="000B4B1B" w:rsidRPr="000B4B1B" w:rsidRDefault="000B4B1B">
      <w:pPr>
        <w:pStyle w:val="Heading3"/>
        <w:numPr>
          <w:ilvl w:val="2"/>
          <w:numId w:val="29"/>
        </w:numPr>
        <w:spacing w:line="360" w:lineRule="auto"/>
        <w:jc w:val="both"/>
      </w:pPr>
      <w:bookmarkStart w:id="36" w:name="_Toc156403428"/>
      <w:r w:rsidRPr="000B4B1B">
        <w:t>Inclusion and exclusion criteria.</w:t>
      </w:r>
      <w:bookmarkEnd w:id="36"/>
    </w:p>
    <w:p w14:paraId="11D86FB4" w14:textId="77777777" w:rsidR="000B4B1B" w:rsidRPr="000B4B1B" w:rsidRDefault="000B4B1B">
      <w:pPr>
        <w:pStyle w:val="Heading4"/>
        <w:numPr>
          <w:ilvl w:val="3"/>
          <w:numId w:val="29"/>
        </w:numPr>
        <w:spacing w:line="360" w:lineRule="auto"/>
        <w:jc w:val="both"/>
      </w:pPr>
      <w:bookmarkStart w:id="37" w:name="_Toc156403429"/>
      <w:r w:rsidRPr="000B4B1B">
        <w:t>Types of Study and Publication</w:t>
      </w:r>
      <w:bookmarkEnd w:id="37"/>
    </w:p>
    <w:p w14:paraId="3741F4ED" w14:textId="77777777" w:rsidR="000B4B1B" w:rsidRPr="000B4B1B" w:rsidRDefault="000B4B1B" w:rsidP="00E52690">
      <w:pPr>
        <w:spacing w:line="360" w:lineRule="auto"/>
        <w:jc w:val="both"/>
        <w:rPr>
          <w:i/>
        </w:rPr>
      </w:pPr>
      <w:r w:rsidRPr="000B4B1B">
        <w:rPr>
          <w:i/>
        </w:rPr>
        <w:t>Inclusion</w:t>
      </w:r>
    </w:p>
    <w:p w14:paraId="785E0C33" w14:textId="77777777" w:rsidR="000B4B1B" w:rsidRPr="000B4B1B" w:rsidRDefault="000B4B1B">
      <w:pPr>
        <w:numPr>
          <w:ilvl w:val="0"/>
          <w:numId w:val="15"/>
        </w:numPr>
        <w:spacing w:line="360" w:lineRule="auto"/>
        <w:jc w:val="both"/>
      </w:pPr>
      <w:r w:rsidRPr="000B4B1B">
        <w:t xml:space="preserve">Studies where footwear was the intervention or where its effects were explored independently if it was used as an adjunct to an orthotic intervention. </w:t>
      </w:r>
    </w:p>
    <w:p w14:paraId="4B06F424" w14:textId="77777777" w:rsidR="000B4B1B" w:rsidRPr="000B4B1B" w:rsidRDefault="000B4B1B">
      <w:pPr>
        <w:numPr>
          <w:ilvl w:val="0"/>
          <w:numId w:val="15"/>
        </w:numPr>
        <w:spacing w:line="360" w:lineRule="auto"/>
        <w:jc w:val="both"/>
      </w:pPr>
      <w:r w:rsidRPr="000B4B1B">
        <w:t xml:space="preserve">Studies examining characteristics relating to ergonomic footwear design and fit. </w:t>
      </w:r>
    </w:p>
    <w:p w14:paraId="64D0ED68" w14:textId="77777777" w:rsidR="000B4B1B" w:rsidRPr="000B4B1B" w:rsidRDefault="000B4B1B">
      <w:pPr>
        <w:numPr>
          <w:ilvl w:val="0"/>
          <w:numId w:val="15"/>
        </w:numPr>
        <w:spacing w:line="360" w:lineRule="auto"/>
        <w:jc w:val="both"/>
      </w:pPr>
      <w:r w:rsidRPr="000B4B1B">
        <w:t xml:space="preserve">Studies exploring the effects of footwear on child health </w:t>
      </w:r>
    </w:p>
    <w:p w14:paraId="3E3090F0" w14:textId="77777777" w:rsidR="000B4B1B" w:rsidRPr="000B4B1B" w:rsidRDefault="000B4B1B">
      <w:pPr>
        <w:numPr>
          <w:ilvl w:val="0"/>
          <w:numId w:val="15"/>
        </w:numPr>
        <w:spacing w:line="360" w:lineRule="auto"/>
        <w:jc w:val="both"/>
      </w:pPr>
      <w:r w:rsidRPr="000B4B1B">
        <w:t xml:space="preserve">Studies exploring the effects of footwear on child development. </w:t>
      </w:r>
    </w:p>
    <w:p w14:paraId="68351F14" w14:textId="77777777" w:rsidR="000B4B1B" w:rsidRPr="000B4B1B" w:rsidRDefault="000B4B1B">
      <w:pPr>
        <w:numPr>
          <w:ilvl w:val="0"/>
          <w:numId w:val="15"/>
        </w:numPr>
        <w:spacing w:line="360" w:lineRule="auto"/>
        <w:jc w:val="both"/>
      </w:pPr>
      <w:r w:rsidRPr="000B4B1B">
        <w:t>All study designs were considered from peer-reviewed journals and conference proceedings</w:t>
      </w:r>
    </w:p>
    <w:p w14:paraId="58F61E93" w14:textId="77777777" w:rsidR="000B4B1B" w:rsidRPr="000B4B1B" w:rsidRDefault="000B4B1B">
      <w:pPr>
        <w:numPr>
          <w:ilvl w:val="0"/>
          <w:numId w:val="15"/>
        </w:numPr>
        <w:spacing w:line="360" w:lineRule="auto"/>
        <w:jc w:val="both"/>
      </w:pPr>
      <w:r w:rsidRPr="000B4B1B">
        <w:t xml:space="preserve">Studies with an available English language abstract. </w:t>
      </w:r>
    </w:p>
    <w:p w14:paraId="74FFE536" w14:textId="77777777" w:rsidR="000B4B1B" w:rsidRPr="000B4B1B" w:rsidRDefault="000B4B1B" w:rsidP="00E52690">
      <w:pPr>
        <w:spacing w:line="360" w:lineRule="auto"/>
        <w:jc w:val="both"/>
      </w:pPr>
    </w:p>
    <w:p w14:paraId="18093378" w14:textId="77777777" w:rsidR="000B4B1B" w:rsidRPr="000B4B1B" w:rsidRDefault="000B4B1B" w:rsidP="00E52690">
      <w:pPr>
        <w:spacing w:line="360" w:lineRule="auto"/>
        <w:jc w:val="both"/>
        <w:rPr>
          <w:i/>
        </w:rPr>
      </w:pPr>
      <w:r w:rsidRPr="000B4B1B">
        <w:rPr>
          <w:i/>
        </w:rPr>
        <w:t>Exclusion</w:t>
      </w:r>
    </w:p>
    <w:p w14:paraId="340836F8" w14:textId="77777777" w:rsidR="000B4B1B" w:rsidRPr="000B4B1B" w:rsidRDefault="000B4B1B">
      <w:pPr>
        <w:numPr>
          <w:ilvl w:val="0"/>
          <w:numId w:val="16"/>
        </w:numPr>
        <w:spacing w:line="360" w:lineRule="auto"/>
        <w:jc w:val="both"/>
      </w:pPr>
      <w:r w:rsidRPr="000B4B1B">
        <w:t xml:space="preserve">Studies where footwear was not the preliminary or secondary focus of the research question. </w:t>
      </w:r>
    </w:p>
    <w:p w14:paraId="3A31A0A9" w14:textId="77777777" w:rsidR="000B4B1B" w:rsidRPr="000B4B1B" w:rsidRDefault="000B4B1B">
      <w:pPr>
        <w:numPr>
          <w:ilvl w:val="0"/>
          <w:numId w:val="16"/>
        </w:numPr>
        <w:spacing w:line="360" w:lineRule="auto"/>
        <w:jc w:val="both"/>
      </w:pPr>
      <w:r w:rsidRPr="000B4B1B">
        <w:t>Commercial based study design customisation which was not related to fit or function.</w:t>
      </w:r>
    </w:p>
    <w:p w14:paraId="1CED41B2" w14:textId="77777777" w:rsidR="000B4B1B" w:rsidRPr="000B4B1B" w:rsidRDefault="000B4B1B">
      <w:pPr>
        <w:numPr>
          <w:ilvl w:val="0"/>
          <w:numId w:val="16"/>
        </w:numPr>
        <w:spacing w:line="360" w:lineRule="auto"/>
        <w:jc w:val="both"/>
      </w:pPr>
      <w:r w:rsidRPr="000B4B1B">
        <w:t>Textbook entries, poster presentations.</w:t>
      </w:r>
    </w:p>
    <w:p w14:paraId="54FE1C62" w14:textId="77777777" w:rsidR="000B4B1B" w:rsidRPr="000B4B1B" w:rsidRDefault="000B4B1B">
      <w:pPr>
        <w:numPr>
          <w:ilvl w:val="0"/>
          <w:numId w:val="16"/>
        </w:numPr>
        <w:spacing w:line="360" w:lineRule="auto"/>
        <w:jc w:val="both"/>
      </w:pPr>
      <w:r w:rsidRPr="000B4B1B">
        <w:t>Non-English language abstract.</w:t>
      </w:r>
    </w:p>
    <w:p w14:paraId="3393C9D2" w14:textId="77777777" w:rsidR="000B4B1B" w:rsidRPr="000B4B1B" w:rsidRDefault="000B4B1B" w:rsidP="00E52690">
      <w:pPr>
        <w:spacing w:line="360" w:lineRule="auto"/>
        <w:jc w:val="both"/>
      </w:pPr>
    </w:p>
    <w:p w14:paraId="47B25E8C" w14:textId="77777777" w:rsidR="000B4B1B" w:rsidRPr="000B4B1B" w:rsidRDefault="000B4B1B">
      <w:pPr>
        <w:pStyle w:val="Heading4"/>
        <w:numPr>
          <w:ilvl w:val="3"/>
          <w:numId w:val="29"/>
        </w:numPr>
        <w:spacing w:line="360" w:lineRule="auto"/>
        <w:jc w:val="both"/>
      </w:pPr>
      <w:bookmarkStart w:id="38" w:name="_Toc156403430"/>
      <w:r w:rsidRPr="000B4B1B">
        <w:t>Participants</w:t>
      </w:r>
      <w:bookmarkEnd w:id="38"/>
    </w:p>
    <w:p w14:paraId="20E1F1DC" w14:textId="77777777" w:rsidR="000B4B1B" w:rsidRPr="000B4B1B" w:rsidRDefault="000B4B1B" w:rsidP="00E52690">
      <w:pPr>
        <w:spacing w:line="360" w:lineRule="auto"/>
        <w:jc w:val="both"/>
        <w:rPr>
          <w:i/>
        </w:rPr>
      </w:pPr>
      <w:r w:rsidRPr="000B4B1B">
        <w:rPr>
          <w:i/>
        </w:rPr>
        <w:t>Inclusion</w:t>
      </w:r>
    </w:p>
    <w:p w14:paraId="170845F6" w14:textId="77777777" w:rsidR="000B4B1B" w:rsidRPr="000B4B1B" w:rsidRDefault="000B4B1B">
      <w:pPr>
        <w:numPr>
          <w:ilvl w:val="0"/>
          <w:numId w:val="17"/>
        </w:numPr>
        <w:spacing w:line="360" w:lineRule="auto"/>
        <w:jc w:val="both"/>
      </w:pPr>
      <w:r w:rsidRPr="000B4B1B">
        <w:lastRenderedPageBreak/>
        <w:t>Infant, children, and adolescents of typical walking and shod age 9 months-18 years of age.</w:t>
      </w:r>
    </w:p>
    <w:p w14:paraId="3370BB52" w14:textId="77777777" w:rsidR="000B4B1B" w:rsidRPr="000B4B1B" w:rsidRDefault="000B4B1B" w:rsidP="00E52690">
      <w:pPr>
        <w:spacing w:line="360" w:lineRule="auto"/>
        <w:jc w:val="both"/>
        <w:rPr>
          <w:i/>
        </w:rPr>
      </w:pPr>
      <w:r w:rsidRPr="000B4B1B">
        <w:rPr>
          <w:i/>
        </w:rPr>
        <w:t>Exclusion</w:t>
      </w:r>
    </w:p>
    <w:p w14:paraId="06CF012C" w14:textId="77777777" w:rsidR="000B4B1B" w:rsidRPr="000B4B1B" w:rsidRDefault="000B4B1B">
      <w:pPr>
        <w:numPr>
          <w:ilvl w:val="0"/>
          <w:numId w:val="17"/>
        </w:numPr>
        <w:spacing w:line="360" w:lineRule="auto"/>
        <w:jc w:val="both"/>
      </w:pPr>
      <w:r w:rsidRPr="000B4B1B">
        <w:t>Less than 9 months of age.</w:t>
      </w:r>
    </w:p>
    <w:p w14:paraId="4E6CBA4B" w14:textId="77777777" w:rsidR="000B4B1B" w:rsidRDefault="000B4B1B">
      <w:pPr>
        <w:numPr>
          <w:ilvl w:val="0"/>
          <w:numId w:val="17"/>
        </w:numPr>
        <w:spacing w:line="360" w:lineRule="auto"/>
        <w:jc w:val="both"/>
      </w:pPr>
      <w:r w:rsidRPr="000B4B1B">
        <w:t>Greater than 18 years of age.</w:t>
      </w:r>
    </w:p>
    <w:p w14:paraId="296CF36A" w14:textId="65942C54" w:rsidR="00DA7663" w:rsidRDefault="00AB5563" w:rsidP="00DA7663">
      <w:pPr>
        <w:spacing w:line="360" w:lineRule="auto"/>
        <w:jc w:val="both"/>
      </w:pPr>
      <w:r>
        <w:t xml:space="preserve">Gross motor milestones indicates </w:t>
      </w:r>
      <w:r w:rsidR="005069C9">
        <w:t xml:space="preserve">that the </w:t>
      </w:r>
      <w:r w:rsidR="00586587">
        <w:t xml:space="preserve">normal range of </w:t>
      </w:r>
      <w:r w:rsidR="007F5ACA">
        <w:t>onset of walking</w:t>
      </w:r>
      <w:r w:rsidR="008228D3">
        <w:t xml:space="preserve"> is</w:t>
      </w:r>
      <w:r w:rsidR="007F5ACA">
        <w:t xml:space="preserve"> at </w:t>
      </w:r>
      <w:r w:rsidR="00586587">
        <w:t xml:space="preserve">9-18 months </w:t>
      </w:r>
      <w:r w:rsidR="00767A62">
        <w:fldChar w:fldCharType="begin" w:fldLock="1"/>
      </w:r>
      <w:r w:rsidR="0039013D">
        <w:instrText>ADDIN CSL_CITATION {"citationItems":[{"id":"ITEM-1","itemData":{"DOI":"10.1111/j.1651-2227.2006.tb02379.x","ISSN":"08035326","PMID":"16817682","abstract":"AIM: To review the methods for generating windows of achievement for six gross motor developmental milestones and to compare the actual windows with commonly used motor development scales. METHODS: As part of the WHO Multicentre Growth Reference Study, longitudinal data were collected to describe the attainment of six gross motor milestones by children aged 4 to 24 mo in Ghana, India, Norway, Oman and the USA. Trained fieldworkers assessed 816 children at scheduled visits (monthly in year 1, bimonthly in year 2). Caretakers also recorded ages of achievement independently. Failure time models were used to construct windows of achievement for each milestone, bound by the 1st and 99th percentiles, without internal demarcations. RESULTS: About 90% of children achieved five of the milestones following a common sequence, and 4.3% did not exhibit hands-and-knees crawling. The six windows have age overlaps but vary in width; the narrowest is sitting without support (5.4 mo), and the widest are walking alone (9.4 mo) and standing alone (10.0 mo). The estimated 1st and 99th percentiles in months are: 3.8, 9.2 (sitting without support), 4.8, 11.4 (standing with assistance), 5.2, 13.5 (hands-and-knees crawling), 5.9, 13.7 (walking with assistance), 6.9, 16.9 (standing alone) and 8.2, 17.6 (walking alone). The 95% confidence interval widths varied among milestones between 0.2 and 0.4 mo for the 1st percentile, and 0.5 and 1.0 mo for the 99th. CONCLUSION: The windows represent normal variation in ages of milestone achievement among healthy children. They are recommended for descriptive comparisons among populations, to signal the need for appropriate screening when individual children appear to be late in achieving the milestones, and to raise awareness about the importance of overall development in child health.","author":[{"dropping-particle":"","family":"World Health Organization","given":"","non-dropping-particle":"","parse-names":false,"suffix":""}],"container-title":"Acta paediatrica (Oslo, Norway : 1992). Supplement.","id":"ITEM-1","issued":{"date-parts":[["2006","4"]]},"page":"86-95","publisher":"Acta Paediatr Suppl","title":"WHO Motor Development Study: windows of achievement for six gross motor development milestones.","type":"article-journal","volume":"450"},"uris":["http://www.mendeley.com/documents/?uuid=c07123c7-b8b2-37d8-befb-2acb210fd7bd"]}],"mendeley":{"formattedCitation":"(World Health Organization, 2006)","plainTextFormattedCitation":"(World Health Organization, 2006)","previouslyFormattedCitation":"(World Health Organization, 2006)"},"properties":{"noteIndex":0},"schema":"https://github.com/citation-style-language/schema/raw/master/csl-citation.json"}</w:instrText>
      </w:r>
      <w:r w:rsidR="00767A62">
        <w:fldChar w:fldCharType="separate"/>
      </w:r>
      <w:r w:rsidR="00767A62" w:rsidRPr="00767A62">
        <w:rPr>
          <w:noProof/>
        </w:rPr>
        <w:t>(World Health Organization, 2006)</w:t>
      </w:r>
      <w:r w:rsidR="00767A62">
        <w:fldChar w:fldCharType="end"/>
      </w:r>
      <w:r w:rsidR="008228D3">
        <w:t>,</w:t>
      </w:r>
      <w:r w:rsidR="00A33B8B">
        <w:t xml:space="preserve"> </w:t>
      </w:r>
      <w:r w:rsidR="00767A62">
        <w:t xml:space="preserve">with onset of walking </w:t>
      </w:r>
      <w:r w:rsidR="00A70B20">
        <w:t xml:space="preserve">associated with the </w:t>
      </w:r>
      <w:r w:rsidR="0039013D">
        <w:t xml:space="preserve">introduction of shoe wear </w:t>
      </w:r>
      <w:r w:rsidR="0039013D">
        <w:fldChar w:fldCharType="begin" w:fldLock="1"/>
      </w:r>
      <w:r w:rsidR="00CD0424">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rsidR="0039013D">
        <w:fldChar w:fldCharType="separate"/>
      </w:r>
      <w:r w:rsidR="0039013D" w:rsidRPr="0039013D">
        <w:rPr>
          <w:noProof/>
        </w:rPr>
        <w:t>(C. M. Williams, Morrison, et al., 2022)</w:t>
      </w:r>
      <w:r w:rsidR="0039013D">
        <w:fldChar w:fldCharType="end"/>
      </w:r>
      <w:r w:rsidR="00C36C01">
        <w:t xml:space="preserve">. </w:t>
      </w:r>
      <w:r w:rsidR="00A33B8B">
        <w:t xml:space="preserve">Additionally, skeletal development of the foot is considered to be essentially complete by 18 years of age </w:t>
      </w:r>
      <w:r w:rsidR="00CD0424">
        <w:fldChar w:fldCharType="begin" w:fldLock="1"/>
      </w:r>
      <w:r w:rsidR="00661BA7">
        <w:instrText>ADDIN CSL_CITATION {"citationItems":[{"id":"ITEM-1","itemData":{"DOI":"10.3233/WOR-162415","ISBN":"1051-9815","PMID":"27689598","abstract":"BACKGROUND: Foot ailments are common among schoolchildren, some of which may be attributed to wearing illfitting footwear. As schoolchildren often participate in athletic activity, they are doubly vulnerable to foot ailments, and are particularly vulnerable to conditions such as hallux valgus, Achilles tendonitis, athlete's foot, corns and calluses. Thus, there is an acute need for the design and manufacture of ergonomic footwear for this target group. While research on appropriate footwear for children has been carried out in relation to child populations in other societies, research on the circumstances of Sri Lankan schoolchildren is lacking. Neither the requisite design know-how nor the information for design is available to footwear manufacturers. OBJECTIVES: This review of the literature is aimed at confirming the need for ergonomic footwear from the point of view of the effects of wearing ill-fitting shoes and at identifying the requirements in terms of design information, especially for schoolchildren of the age group five to ten years, to empower footwear manufacturers. METHODS: PubMed, Google scholar and Science Direct were used for the literature search. RESULTS: 208 publications were read in full, 94 of which are referenced in this review. CONCLUSION: The review shows morphological measurements, behavior and activity patterns of schoolchildren and environmental conditions they are exposed to should be determined to formulate design information.","author":[{"dropping-particle":"","family":"Hettigama","given":"I S","non-dropping-particle":"","parse-names":false,"suffix":""},{"dropping-particle":"","family":"Punchihewa","given":"H K G","non-dropping-particle":"","parse-names":false,"suffix":""},{"dropping-particle":"","family":"Heenkenda","given":"N K","non-dropping-particle":"","parse-names":false,"suffix":""}],"container-title":"Work","edition":"2016/10/22","id":"ITEM-1","issue":"2","issued":{"date-parts":[["2016"]]},"language":"English","note":"From Duplicate 1 (Ergonomic footwear for Sri Lankan primary schoolchildren: A review of the literature - Hettigama, I S; Punchihewa, H K G; Heenkenda, N K)\n\nDate of Electronic Publication: 20161017. Current Imprints: Publication: 1999- : Amsterdam : IOS Press; Original Imprints: Publication: Reading, MA : Andover Medical Publishers, c1990-\n\nFrom Duplicate 2 (Ergonomic footwear for Sri Lankan primary schoolchildren: A review of the literature - Hettigama, I S; Punchihewa, H K G; Heenkenda, N K)\n\nExport Date: 29 January 2018\nCODEN: WORKF\nCorrespondence Address: Hettigama, I.S.; Department of Mechanical Engineering, University of Moratuwa, 37, Kandewatte Lane, Sri Lanka; email: ieshahettigama@gmail.com\nReferences: Department of census and statistics (2010) Annual Bulletin of Education Statistics, , Colombo: Ministry of Finance and Planning;. Report No.: SSN NO 2012-7049; Department of census and statistics (2011) Child Activity Survey 2008/09; Wickramanayake, T.W., The growth chart (2000) Sri Lanka Journal of Child Health, 29, pp. 18-22; Kramer, A., (2010) Benefits and Types of Ergonomic Shoes, , http://www.askergoworks.com/news/96/benefits-and-types-of-ergonomic-shoes.aspx, [cited 2012 03 19; Mauch, M., Garu, S., Krauss, I., Maiwald, C., Horstmann, T., A new approach to children's footwear based on foot type classification (2009) Ergonomics, 52 (8), pp. 999-1008; Hawes, M.R., Sovak, D., Miyashita, M., Kang, S.J., Yoshihuku, Y., Tanaka, S., Ethnic differences in forefoot shape and the determination of shoe comfort (1994) Ergonomics, 37 (1), pp. 187-196; Castro-Aragon, O., Vallarupalli, S., Warner, M., Panchbhavi, V., Trevino, S., Ethnic radiographic foot differences (2009) Foot Ankle Int, 30 (1), pp. 57-61; Nakashima, T., Hojo, T., Suzuki, K., Ijichi, M., Symphalangism (two phalanges) in the digits of the Japanese foot (1995) Ann Anat, 177 (3), pp. 275-278; Gaal, S.A., Doyle, J.R., Larsen, I.J., Symphalangism in Hawaii: A study of three distinct ethnic pedigrees (1988) J Hand Surg Am, 13 (5), pp. 783-787; Gurney, J.K., Kuch, C., Rosenbaum, D., Kersting, U.G., The Maori foot exhibits differences in plantar loading and midfoot morphology to the Caucasian foot (2012) Dait Posture, 36 (1), pp. 157-159; Mauch, M., Mickle, K.J., Munro, B.J., Dowling, A.M., Grau, S., Steele, J.R., Do the feet of German and australian children differ in structure implications for children's shoe design (2008) Ergonomics, 51 (4), pp. 527-539; Case, D.T., Heiman, J., Pedal symphalangism in modern American and Japanese skeletons (2005) Homo, 55 (3), pp. 251-262; Kidd, R.S., Oxnard, C.E., Patterns of morphological discrimination in selected human tarsal elements (2002) AmJ Phys Anthropol, 117 (2), pp. 168-181; Fernando, W.M.T.P.J., Jayathilake, H.P.E.U., Mahindaratne, P.D.P.Y., Punchihewa, H.K.G., (2005) An Analysis of the Current Status of the Footwear Industry in Sri Lanka, , http://footwearsinfolinethree.tripod.com/srilankafootwr.pdf, [Online].; [cited 2012 o3 17; Morgano, G., (2009) Ergonomics March into trendy lines of shoe, , http://ergonomicsnews.usernomics.com/2009/04/ergonomicsmarch-into-trendy-lines-of.html, [cited 2012 03 14; Pribut, S., Richie, D., Jr., Separating the buzz from the biomechanics: A guide to athletic shoe trends &amp;amp;innovations (2004) Podiatry Management, pp. 85-97; Rossi, W.A., Why shoes make 'normal' gait impossible (1999) Podiatry Management, pp. 50-61; Thompson, F.M., Coughlin, M.J., The high price of highfashion footwear (1994) J Bone Joint Surg Am, 76, pp. 1586-1593; Benisty, S., (2007) Basic Anatomy of the Foot, , http://www.wefixfeet.ca/images/pdf/anatomyofthefoot.pdf, [Online].; [cited 2013 04 03; Standring, S., (2008) Gray's Anatomy, , 40th Edition: Churchill Livingstone; Bonnel, F., Bonnin, M., Canovas, F., Chamoun, M., Bouysset, M., Anatomy of the foot and ankle (1998) Bone and Joint Disorders of the Foot and Ankle, pp. 1-14. , Bouysset M, editor. Heidelberg: Springer Berlin; Chung, T., Jaramillo, D., Normal maturing distal tibia and fibula:changes with age at MR imaging (1995) Radiology, (194), pp. 227-232; Walther, M., Herold, D., Sinderhauf, A., Morrison, R., Children's sport shoes: A systematic review of current literature (2008) Foot Ankle Surg, 14 (4), pp. 180-189; Huson, A., Functional anatomy of the foot (1991) Disorders of the Foot and Ankle, pp. 409-431. , Jahss MH, editor. Philadelphia:W.B. Saunders Co; Chuckrow, R., (2002) Tai Chi Walking Boston M A, , YMAA Publication Centre; Schafer, R.C., Body alignment, posture and gait (1987) Clinical Biomechanics: Musculoskelital Actions and Reactions, , Wikiams &amp;amp;Wilkins; Khamis, S., Yizhar, Z., Effect of feet hyperpronation on pelvic alignment in a standing position (2007) Gait &amp;amp;Posture, 25, pp. 127-134; Ganley, K.J., Powers, C.M., Gail kinematics and kinetics of 7-year-old children:Acomparison to adults using age-specific anthropometric data (2005) Gail &amp;amp;Posture, 21 (2), pp. 141-145; Jerosch, J., Mamsch, H., Deformities and misalignment of feet in children-A field study of 345 students [Article in German] (1998) Z Orthorp Ihre Grenzgeb, 136 (3), pp. 215-220; Kouchi, M., Foot dimensions and foot shape: Differences due to growth,generation and ethnic origin (1998) Anthropological Science, 106, pp. 161-188; Morrison, S.C., Durward, B.R., Watt, G.F., Donaldson, M.D.C., Anthropometric foot structure of peripubscent children with excessive versus normal body mass (2007) Journal of the American Podiatruc Medical Association, 97 (5), pp. 366-370; Mickle, K.J., Steele, J.R., Munro, B.J., The feet of overweight and obese young children: Are they flat or fat? (2006) Obesity, 14 (11), pp. 1949-1953; Sinkjor, T., Andersen, J.B., Ladouceur, M., Christensen, L.O.D., Nielsen, J.B., Major role for sensory feedback in soleus EMG activity in the stance phase of walking in man (2000) Journal of Physiology, 523 (3), pp. 817-827; Meyer, P.F., Oddsson, L.I.E., Luca, C.J.D., The role of plantar cutaneous sensation in unperturbed stance (2004) Exp Brain Res, 156, pp. 505-512; Palmer, C.J., Van Emmerik, R.E.A., Hamill, J., Ecological gait dynamics: Stability, variability and optimal design (2012) Footwear Science, 4 (2), pp. 167-182; Wickramasinghe, V.P., Lamabadusuriya, S.P., Atapattu, N., Sathyadas, G., Kuruparanathan, S., Karunarathne, P., Nutritional status of schoolchildren in an urban area of Sri Lanka (2004) Ceylon Medical Journal, 49 (4), pp. 114-118; Jayatissa, R., Ranbanda, R.M., Prevalence of challenging nutritional problems among adolescents in Sri Lanka (2006) Food and Nutrition Bulletin, 27 (2), pp. 153-160; Bray, M., The shadow education system: Private tutoring and its implications for planners (1999) Fundamentals of Educational Planning-61, , Paris: UNSCO; Report No; Sri Lanka integrated survey Department of Census and Statistics, , Sri Lanka; 1999-2000; Arunatilake, N., (2006) Education Participation in Sri Lanka-Why All Are Not in School, , Education Participation, Sri Lanka. Colombo: The Institute of Policy Studies of Sri Lanka; Wedge, J.H., Assessing children's legs and feet (1985) Can Fam Physician, 31, pp. 595-598; Poil, J., Footwear, T.G., (1988) Phys Ther, 68 (12), pp. 1857-1865; Barton, C.J., Bonanno, D., Menz, H.B., Development and evaluation of a tool for the assessment of footwear characteristics (2009) J Foot Ankle Res, 2 (10); Hutchins, S., Bowker, P., Gearyy, N., Richards, J., The biomechanics and clinical efficacy of footwear adapted with rocker profiles-Evidence in the literature (2009) The Foot, 19 (3), pp. 165-170; Jenkins, D.W., Cauthon, D.J., Barefoot running claims and controversies-A review of the literature (2011) J Am Podiatr Med Assoc, 101 (3), pp. 231-246; Bowerman, W.J., Anatomy of a running shoe (1980) Symposium on the Foot and Leg in Running Sports, , Coronado, California; Shakoor, N., Sengupta, M., Foucher, K.C., Wimmer, H.A., Fogg, L.F., Block, J.A., Effects of common footwear on joint loading in osteoarthritis of the knee (2010) Arthritis Care &amp;amp;Research, 62 (7), pp. 917-923; Pivecka, J., (1994) Practical Handbook on Shoe Production, , 3rd Edition Efchborn: Deutsche Gesellschaft fur Technische Zusammenardeit (GTZ) GmbH; Menant, J.C., Steele, J.R., Menz, H.B., Munro, B.J., Lord, S.R., Optimizing footwear for older people at risk of falls (2008) Journal of Rehabilitation Research &amp;amp;Development, 45 (8), pp. 1167-1182; Lloyd-Roberts, G.C., Children's feet (1977) Proc Roy Soc Med, 70, pp. 375-377; Aage, T., Bellussi, F., From fashion to design: Creative networks in industrial districts (2008) Industry and Innovation, 15 (5), pp. 475-491; Kouchi, M., Analysis of foot shape variation based on the medial axis of foot outline (1995) Ergonomics, 38 (9), pp. 1911-1920; Forsey, R.R., Doctor, my feet hurt (1980) J Canadian Medical Association, 123, pp. 745-747; Manna, I., Pradhan, D., Ghosh, S., Kar, S.K., Dhara, P., A comparative study of foot dimension between adult male and female and evaluation of foot hazards due to using of footwear (2001) J Physiol Anthropol Appl Human Sci, 20 (4), pp. 241-246; Dufour, A.B., Broe, K.E., Nguyen, U.S.D.T., Gagnon, D.R., Hillstrom, H.J., Walker, A.H., Foot pain: Is current or past shoewear a factor? (2009) The Framingham Foot Study. Arthritis Rheum, 61 (10), pp. 1352-1358; Goud, A., Khurana, B., Chiodo, C., Weissman, B.N., Women's musculoskeletal foot conditions exacerbated by shoe wear: An imaging perspective (2011) Am J Orthop (Belle Mead NJ), 40 (4), pp. 183-191; Frey, C., Foot health and shoewear for women (2000) Clin Orthop Relat Res, 372, pp. 32-44; Burry, H.C., The pathology of the painful heel (1971) Br J Sports Med, 6, pp. 9-12; Nikookhah, F., Azamian, A., Mahzounich, M., A study on fungal infection Athlete's Foot among soccer players in the Esfahan City Sports Clubs (2007) J Med Sci, 7 (5), pp. 913-915; Goonetilleke, R.S., Luximon, A., Tsui, K.L., The quality of footwear fit: What we know, don't know and should know (2000) IEA 2000/HFEF 2000 Congress; Nguyen, U.S.D.T., Hillstrom, H.J., Li, W., Dufour, A.B., Kiel, D.P., Procter-Gray, E., Factors associated with hallux valgus in a population-based study of older women and men: The MOBILIZE boston study (2010) Osteoarthritis Cartilage, 18 (1), p. 41; Coughlin, M., Juvenile hallox valgus: Etiology and treatment (1995) Foot Ankle Int, 16, pp. 682-697; Klein, C., Groll-Knapp, E., Kundi, M., Kinz, W., Increased hallux angle in children and its association with insufficient length of footwear: A community based cross-sectional study (2009) BMC Musculoskelet Disord, 10, p. 159; British medical journal (1965) Hallux Valgus Br Ed J, 1 (5451), p. 1623; Freeman, D.B., Corns and calluses resulting from mechanical hyperkeratosis (2002) Am Fam Physician, 65 (11), pp. 2277-2280; Kurvin, L., Volkering, C., Diagnosis and treatment of warts, corns, and clavi (2007) MMW Fortschr Med, 149 (10), pp. 31-33; Whitman, R., The classic: A study of the weak foot, with reference to its causes, its diagnosis, and its cure; With an analysis of a thousand cases of so-called flat-foot (2010) Clin Orthorp Relat Res, 468 (4), pp. 925-939; Shirzad, K., Kiesau, C.D., Parekh, S.G., Lesser toe deformities (2011) J Am Acad Orthop Surg, 19 (8), pp. 505-514; Brahms, M.A., Common foot problems (1967) J Bone Joint Surg Am, 49 (8), pp. 1653-1664; Roxas, M., Plantar fasciitis: Diagnosis and therapeutic considerations (2005) Altern Med Rev, 10 (2), pp. 83-93; Goodacre, L.J., Candy, F.J., If i didnt have RA i wouldnt give them house room The relationship between RA, footwear and clothing choices (2011) Rheumatology (Oxford), 50 (3), pp. 513-517; Sachithanandam, V., Joseph, B., The influence of footwear on the prevalence of flat foot A survey of 1846 skeletally mature persons (1995) J Bone Joint Surg Br, 77 (2), pp. 254-257; Rso, U.B., Joseph, B., The influence of footwear on the prevelence of flat foot A survey of 2300 children (1992) J Bone Joint Surg Br, 74 (4), pp. 525-527; Wegener, C., Hunt, A.E., Vanwanseele, B., Burns, J., Smith, R.M., Effect of children's shoes on gait: A systematic review and meta-analysis (2011) J Foot Ankle Res, 18 (43); Wolf, S., Simon, J., Patikas, D., Shuster, W., Armbrust, P., Doderlein, L., Foot motion in children shoes: A comparison of barefoot walking with shod walking in conventional and flexible shoes (2008) Gait Posture, 27 (1), pp. 51-59; Morrison, S.C., Durward, B.R., Watt, G.F., Donaldson, M.D., Anthropometric foot structure of peripubescent children with excessive versus normal body mass: A cross-sectional study (2007) J Am Podiatr Med Assoc, 97 (5), pp. 366-370; Shultz, S.P., Sitler, M.R., Tierney, R.T., Hillstrom, H.J., Song, J., Consequences of pediatric obesity on the foot and ankle complex (2012) J Am Podiatr Med Assoc, 102 (1), pp. 5-12; Jimenez-Ormeno, E., Aguado, X., Degado-Abellan, L., Mecerreyes, L., Alegre, L.M., Foot morphology in normal-weight, overweight, and obese schoolchildren (2013) Eur J Pediatr, 172 (5), pp. 645-652; Mauch, M., Grau, S., Krauss, I., Maiwald, C., Horstmann, T., Foot morphology of normal, underweight and overweight children (2008) J Obes (Lond), 32 (7), pp. 1068-1075; Krauss, I., Grau, S., Mauch, M., Maiwald, C., Hoerstmann, T., Sex-related differences in foot shape (2008) Ergonomics, 51 (11), pp. 1693-1709; Krauss, I., Valiant, G., Horstmann, T., Grau, S., Comparison of female foot morphology and last design in athletic footwear-are men's lasts appropriate for women? (2010) Res Sports Med, 18 (2), pp. 140-156; Unger, H., Rosenbaum, D., Gender-specific differences of the foot during the first year of walking (2004) Foot Ankle Int, 25 (8), pp. 582-587; Nacher, B., Alemany, S., Gonzalez, J.C., Alcantara, E., Garcia-Hernandez, J., Heras, S., A footwear fit classification model based on anthropometric data (2006) The E-print Network, US Department of Energy, , DHM 2006-01-2356; Agi, A., Foot morphometric phenomena (2007) Boll Antropol, 31 (2), pp. 495-501; Mauch, M., Grau, S., Krauss, I., Mauwald, C., Hoestmann, T., A new approach to children's footwear based on foot type classification (2009) Ergonomics, 52 (8), pp. 999-1008; Telfer, S., Woodburn, J., The use of 3D surface scanning for the measurement and assessment of the human foot (2010) J Foot Ankle Res, pp. 3-19; Carroll, M., Annabell, M.E., Rome, K., Reliability of capturing foot parameters using digital scanning and the neutral suspension casting technique (2011) J Foot Ankle Res, 4 (1), p. 9; Kouchi, M., Kimura, M., Mochimaru, M., Deformation of foot cross-section shapes during walking (2009) Gait Posture, 30 (4), pp. 482-486; Frederick, E.C., Kinematically mediated effects of sport shoe design: A review (1986) Journal of Sports Science, 4 (3), pp. 169-184; Menkveld, S.R., Knipstein, E.A., Quinn, J.R., Analysis of gait patterns in normal school-aged children (1988) Journal of Pediatric Orthpaedics, 8 (3); Krauss, I., List, R., Janessen, P., Maiwald, C., Grau, S., Horstmann, T., Comparison of distinctive gait variables using two different biomechanical models for ankle joint kinematics (2010) Footwear Science, 2 (2), pp. 77-84; Xu, H., Akai, M., Kakurai, S., Yokota, K., Kaneko, H., Effect of shoe modifications on center of pressure and in-shoe plantar pressures1 (1999) American Journal of Physical Medicine &amp;amp;Rehabilitation, 78 (6), pp. 516-524; Sinclair, J., Greenhalgh, A., Edmundson, C.J., Brooks, D., Hobbs, S.J., Gender differences in the kinetics and kinematics of distance running: Implications for footwear design (2012) J Sports Sci and Eng, 6 (2), pp. 118-128; Menz, H.B., Lord, S.R., Footwear and postural stability in older people (1999) Journal of the American Podiatric Medical Association, 89 (7), pp. 346-357\n\nFrom Duplicate 3 (Ergonomic footwear for Sri Lankan primary schoolchildren: A review of the literature - Hettigama, I S; Punchihewa, H K; Heenkenda, N K)\n\n1875-9270\nHettigama, I S\nPunchihewa, H K G\nHeenkenda, N K\nJournal Article\nReview\nNetherlands\nWork. 2016 Oct 17;55(2):285-295. doi: 10.3233/WOR-162415.\n\nFrom Duplicate 4 (Ergonomic footwear for Sri Lankan primary schoolchildren: A review of the literature - Hettigama, I S; Punchihewa, H K G; Heenkenda, N K)\n\nreview; tables/charts. Journal Subset: Allied Health; Europe; Peer Reviewed; UK &amp;amp; Ireland. NLM UID: 9204382.","page":"285-295","publisher":"IOS Press","publisher-place":"Netherlands","title":"Ergonomic footwear for Sri Lankan primary schoolchildren: A review of the literature","type":"article-journal","volume":"55"},"uris":["http://www.mendeley.com/documents/?uuid=394a7406-5d11-4fcc-aa44-0e7c96c77b5f"]}],"mendeley":{"formattedCitation":"(Hettigama et al., 2016)","plainTextFormattedCitation":"(Hettigama et al., 2016)","previouslyFormattedCitation":"(Hettigama et al., 2016)"},"properties":{"noteIndex":0},"schema":"https://github.com/citation-style-language/schema/raw/master/csl-citation.json"}</w:instrText>
      </w:r>
      <w:r w:rsidR="00CD0424">
        <w:fldChar w:fldCharType="separate"/>
      </w:r>
      <w:r w:rsidR="00CD0424" w:rsidRPr="00CD0424">
        <w:rPr>
          <w:noProof/>
        </w:rPr>
        <w:t>(Hettigama et al., 2016)</w:t>
      </w:r>
      <w:r w:rsidR="00CD0424">
        <w:fldChar w:fldCharType="end"/>
      </w:r>
      <w:r w:rsidR="004F4463">
        <w:t>.</w:t>
      </w:r>
      <w:r w:rsidR="00D6312F">
        <w:t xml:space="preserve"> </w:t>
      </w:r>
      <w:r w:rsidR="00DA7663">
        <w:t>Therefore, the age range included in this review protocol would feasibly capture all articles where footwear has been considered across the growth and development of the child’s foot and ankle.</w:t>
      </w:r>
    </w:p>
    <w:p w14:paraId="5DD2226E" w14:textId="3A32913F" w:rsidR="00CA2F6C" w:rsidRPr="000B4B1B" w:rsidRDefault="00CA2F6C" w:rsidP="009344E2">
      <w:pPr>
        <w:spacing w:line="360" w:lineRule="auto"/>
        <w:jc w:val="both"/>
      </w:pPr>
    </w:p>
    <w:p w14:paraId="3C33A9C3" w14:textId="77777777" w:rsidR="000B4B1B" w:rsidRPr="000B4B1B" w:rsidRDefault="000B4B1B" w:rsidP="00E52690">
      <w:pPr>
        <w:spacing w:line="360" w:lineRule="auto"/>
      </w:pPr>
    </w:p>
    <w:p w14:paraId="25046181" w14:textId="77777777" w:rsidR="000B4B1B" w:rsidRPr="000B4B1B" w:rsidRDefault="000B4B1B">
      <w:pPr>
        <w:pStyle w:val="Heading4"/>
        <w:numPr>
          <w:ilvl w:val="3"/>
          <w:numId w:val="29"/>
        </w:numPr>
        <w:spacing w:line="360" w:lineRule="auto"/>
        <w:jc w:val="both"/>
      </w:pPr>
      <w:bookmarkStart w:id="39" w:name="_Toc156403431"/>
      <w:r w:rsidRPr="000B4B1B">
        <w:t>Footwear Type</w:t>
      </w:r>
      <w:bookmarkEnd w:id="39"/>
      <w:r w:rsidRPr="000B4B1B">
        <w:tab/>
      </w:r>
    </w:p>
    <w:p w14:paraId="341D462A" w14:textId="77777777" w:rsidR="000B4B1B" w:rsidRPr="000B4B1B" w:rsidRDefault="000B4B1B" w:rsidP="00E52690">
      <w:pPr>
        <w:spacing w:line="360" w:lineRule="auto"/>
        <w:jc w:val="both"/>
        <w:rPr>
          <w:i/>
        </w:rPr>
      </w:pPr>
      <w:r w:rsidRPr="000B4B1B">
        <w:rPr>
          <w:i/>
        </w:rPr>
        <w:t>Inclusion</w:t>
      </w:r>
    </w:p>
    <w:p w14:paraId="62198ADA" w14:textId="77777777" w:rsidR="000B4B1B" w:rsidRPr="000B4B1B" w:rsidRDefault="000B4B1B">
      <w:pPr>
        <w:numPr>
          <w:ilvl w:val="0"/>
          <w:numId w:val="18"/>
        </w:numPr>
        <w:spacing w:line="360" w:lineRule="auto"/>
        <w:jc w:val="both"/>
      </w:pPr>
      <w:r w:rsidRPr="000B4B1B">
        <w:t>Footwear that facilitates typical daily activities (e.g., walking running, jumping)</w:t>
      </w:r>
    </w:p>
    <w:p w14:paraId="08F0C5FC" w14:textId="77777777" w:rsidR="000B4B1B" w:rsidRPr="000B4B1B" w:rsidRDefault="000B4B1B" w:rsidP="00E52690">
      <w:pPr>
        <w:spacing w:line="360" w:lineRule="auto"/>
        <w:jc w:val="both"/>
        <w:rPr>
          <w:i/>
        </w:rPr>
      </w:pPr>
      <w:r w:rsidRPr="000B4B1B">
        <w:rPr>
          <w:i/>
        </w:rPr>
        <w:t>Exclusion</w:t>
      </w:r>
    </w:p>
    <w:p w14:paraId="17E80088" w14:textId="541C2758" w:rsidR="000B4B1B" w:rsidRPr="000B4B1B" w:rsidRDefault="000B4B1B">
      <w:pPr>
        <w:numPr>
          <w:ilvl w:val="0"/>
          <w:numId w:val="18"/>
        </w:numPr>
        <w:spacing w:line="360" w:lineRule="auto"/>
        <w:jc w:val="both"/>
      </w:pPr>
      <w:r w:rsidRPr="000B4B1B">
        <w:t>Footwear modified for specific sporting task precluding daily wear and activities (</w:t>
      </w:r>
      <w:r w:rsidR="00C76BA8" w:rsidRPr="000B4B1B">
        <w:t>e.g.,</w:t>
      </w:r>
      <w:r w:rsidRPr="000B4B1B">
        <w:t xml:space="preserve"> studs, cleats, spikes, ski-boots, and skates)</w:t>
      </w:r>
    </w:p>
    <w:p w14:paraId="3A692CC9" w14:textId="77777777" w:rsidR="000B4B1B" w:rsidRPr="000B4B1B" w:rsidRDefault="000B4B1B" w:rsidP="00E52690">
      <w:pPr>
        <w:spacing w:line="360" w:lineRule="auto"/>
        <w:jc w:val="both"/>
      </w:pPr>
    </w:p>
    <w:p w14:paraId="011729B3" w14:textId="13F055C1" w:rsidR="00164E8A" w:rsidRPr="00164E8A" w:rsidRDefault="000B4B1B">
      <w:pPr>
        <w:pStyle w:val="Heading3"/>
        <w:numPr>
          <w:ilvl w:val="2"/>
          <w:numId w:val="29"/>
        </w:numPr>
        <w:spacing w:line="360" w:lineRule="auto"/>
        <w:jc w:val="both"/>
      </w:pPr>
      <w:bookmarkStart w:id="40" w:name="_Toc156403432"/>
      <w:r w:rsidRPr="000B4B1B">
        <w:t>Search Strategy</w:t>
      </w:r>
      <w:bookmarkEnd w:id="40"/>
      <w:r w:rsidRPr="000B4B1B">
        <w:t xml:space="preserve"> </w:t>
      </w:r>
    </w:p>
    <w:p w14:paraId="2F1CBF71" w14:textId="2059B27B" w:rsidR="000B4B1B" w:rsidRPr="00164E8A" w:rsidRDefault="000B4B1B" w:rsidP="00E52690">
      <w:pPr>
        <w:spacing w:line="360" w:lineRule="auto"/>
        <w:jc w:val="both"/>
      </w:pPr>
      <w:r w:rsidRPr="000B4B1B">
        <w:t xml:space="preserve">The following electronic databases were searched for eligible studies: MEDLINE, CINAHL, PubMed, </w:t>
      </w:r>
      <w:proofErr w:type="spellStart"/>
      <w:r w:rsidRPr="000B4B1B">
        <w:t>SPORTdiscus</w:t>
      </w:r>
      <w:proofErr w:type="spellEnd"/>
      <w:r w:rsidRPr="000B4B1B">
        <w:t>, and Scopus. MeSH headings and free text terms for children and footwear were used to capture all research in this area. Search strategy including the search terms is provided in supplementary material (</w:t>
      </w:r>
      <w:r w:rsidR="002D571B">
        <w:t xml:space="preserve">Appendix </w:t>
      </w:r>
      <w:r w:rsidR="007C1896">
        <w:fldChar w:fldCharType="begin"/>
      </w:r>
      <w:r w:rsidR="007C1896">
        <w:instrText xml:space="preserve"> REF _Ref132203418 \r \h </w:instrText>
      </w:r>
      <w:r w:rsidR="00E52690">
        <w:instrText xml:space="preserve"> \* MERGEFORMAT </w:instrText>
      </w:r>
      <w:r w:rsidR="007C1896">
        <w:fldChar w:fldCharType="separate"/>
      </w:r>
      <w:r w:rsidR="007C1896">
        <w:t>1.2</w:t>
      </w:r>
      <w:r w:rsidR="007C1896">
        <w:fldChar w:fldCharType="end"/>
      </w:r>
      <w:r w:rsidR="007C1896">
        <w:t xml:space="preserve"> </w:t>
      </w:r>
      <w:r w:rsidR="005958EB">
        <w:t xml:space="preserve">Example search </w:t>
      </w:r>
      <w:r w:rsidR="00D7546F">
        <w:t>strategy</w:t>
      </w:r>
      <w:r w:rsidR="005958EB">
        <w:t>)</w:t>
      </w:r>
      <w:r w:rsidRPr="000B4B1B">
        <w:t xml:space="preserve">. The search strategy was adapted across the databases to capture eligible articles published from database inception to </w:t>
      </w:r>
      <w:bookmarkStart w:id="41" w:name="_Hlk5710619"/>
      <w:r w:rsidRPr="000B4B1B">
        <w:t xml:space="preserve">1st February 2018. </w:t>
      </w:r>
      <w:bookmarkEnd w:id="41"/>
    </w:p>
    <w:p w14:paraId="54B93829" w14:textId="77777777" w:rsidR="00164E8A" w:rsidRPr="000B4B1B" w:rsidRDefault="00164E8A" w:rsidP="00E52690">
      <w:pPr>
        <w:spacing w:line="360" w:lineRule="auto"/>
        <w:jc w:val="both"/>
      </w:pPr>
    </w:p>
    <w:p w14:paraId="51E0D56E" w14:textId="776358D2" w:rsidR="00164E8A" w:rsidRPr="0068731E" w:rsidRDefault="000B4B1B">
      <w:pPr>
        <w:pStyle w:val="Heading3"/>
        <w:numPr>
          <w:ilvl w:val="2"/>
          <w:numId w:val="29"/>
        </w:numPr>
        <w:spacing w:line="360" w:lineRule="auto"/>
        <w:jc w:val="both"/>
      </w:pPr>
      <w:bookmarkStart w:id="42" w:name="_Toc156403433"/>
      <w:r w:rsidRPr="000B4B1B">
        <w:lastRenderedPageBreak/>
        <w:t>Screening and Selection of Studies</w:t>
      </w:r>
      <w:bookmarkEnd w:id="42"/>
    </w:p>
    <w:p w14:paraId="1731A7EB" w14:textId="44D698F6" w:rsidR="000B4B1B" w:rsidRPr="000B4B1B" w:rsidRDefault="000B4B1B" w:rsidP="00E52690">
      <w:pPr>
        <w:spacing w:line="360" w:lineRule="auto"/>
        <w:jc w:val="both"/>
      </w:pPr>
      <w:r w:rsidRPr="000B4B1B">
        <w:t>Prior to screening all duplicates were removed using referencing software (Mendeley, Elsevier B.V.) and supplemented by a manual check by the principal investigator (</w:t>
      </w:r>
      <w:r w:rsidR="00140A0D">
        <w:t>MH</w:t>
      </w:r>
      <w:r w:rsidRPr="000B4B1B">
        <w:t>). One reviewer</w:t>
      </w:r>
      <w:r w:rsidR="00A33B8B">
        <w:t xml:space="preserve"> </w:t>
      </w:r>
      <w:r w:rsidRPr="000B4B1B">
        <w:t>(</w:t>
      </w:r>
      <w:r w:rsidR="00140A0D">
        <w:t>MH</w:t>
      </w:r>
      <w:r w:rsidRPr="000B4B1B">
        <w:t xml:space="preserve">) independently screened the titles and abstracts yielded by the search against the eligibility criteria; with any uncertainty regarding eligibility resolved through discussion with </w:t>
      </w:r>
      <w:r w:rsidR="00291AE4">
        <w:t xml:space="preserve">a </w:t>
      </w:r>
      <w:r w:rsidRPr="000B4B1B">
        <w:t>2</w:t>
      </w:r>
      <w:r w:rsidRPr="000B4B1B">
        <w:rPr>
          <w:vertAlign w:val="superscript"/>
        </w:rPr>
        <w:t>nd</w:t>
      </w:r>
      <w:r w:rsidRPr="000B4B1B">
        <w:t xml:space="preserve"> </w:t>
      </w:r>
      <w:r w:rsidR="00291AE4">
        <w:t xml:space="preserve">(AH) </w:t>
      </w:r>
      <w:r w:rsidRPr="000B4B1B">
        <w:t>and 3</w:t>
      </w:r>
      <w:r w:rsidRPr="000B4B1B">
        <w:rPr>
          <w:vertAlign w:val="superscript"/>
        </w:rPr>
        <w:t>rd</w:t>
      </w:r>
      <w:r w:rsidRPr="000B4B1B">
        <w:t xml:space="preserve"> </w:t>
      </w:r>
      <w:r w:rsidR="00291AE4">
        <w:t xml:space="preserve">(NC) </w:t>
      </w:r>
      <w:r w:rsidRPr="000B4B1B">
        <w:t>reviewer.</w:t>
      </w:r>
    </w:p>
    <w:p w14:paraId="6703A189" w14:textId="77777777" w:rsidR="000B4B1B" w:rsidRPr="000B4B1B" w:rsidRDefault="000B4B1B" w:rsidP="00E52690">
      <w:pPr>
        <w:spacing w:line="360" w:lineRule="auto"/>
        <w:jc w:val="both"/>
      </w:pPr>
    </w:p>
    <w:p w14:paraId="7D25E08F" w14:textId="3D7133F8" w:rsidR="00164E8A" w:rsidRPr="00164E8A" w:rsidRDefault="000B4B1B">
      <w:pPr>
        <w:pStyle w:val="Heading3"/>
        <w:numPr>
          <w:ilvl w:val="2"/>
          <w:numId w:val="29"/>
        </w:numPr>
        <w:spacing w:line="360" w:lineRule="auto"/>
        <w:jc w:val="both"/>
      </w:pPr>
      <w:bookmarkStart w:id="43" w:name="_Toc156403434"/>
      <w:r w:rsidRPr="000B4B1B">
        <w:t>Data Extraction and Synthesis</w:t>
      </w:r>
      <w:bookmarkEnd w:id="43"/>
      <w:r w:rsidRPr="000B4B1B">
        <w:t xml:space="preserve"> </w:t>
      </w:r>
    </w:p>
    <w:p w14:paraId="1A15F033" w14:textId="6E43C1A9" w:rsidR="000B4B1B" w:rsidRPr="000B4B1B" w:rsidRDefault="000B4B1B" w:rsidP="00E52690">
      <w:pPr>
        <w:spacing w:line="360" w:lineRule="auto"/>
        <w:jc w:val="both"/>
      </w:pPr>
      <w:r w:rsidRPr="000B4B1B">
        <w:t xml:space="preserve">Data were extracted from the abstracts by the </w:t>
      </w:r>
      <w:r w:rsidR="0020722B">
        <w:t>Author</w:t>
      </w:r>
      <w:r w:rsidRPr="000B4B1B" w:rsidDel="0020722B">
        <w:t xml:space="preserve"> </w:t>
      </w:r>
      <w:r w:rsidR="00CF3B10">
        <w:t>(</w:t>
      </w:r>
      <w:r w:rsidR="0020722B">
        <w:t>MH)</w:t>
      </w:r>
      <w:r w:rsidRPr="000B4B1B">
        <w:t xml:space="preserve"> using a form developed and tested by the</w:t>
      </w:r>
      <w:r w:rsidR="004A146E">
        <w:t xml:space="preserve"> </w:t>
      </w:r>
      <w:r w:rsidR="0020722B">
        <w:t>Author</w:t>
      </w:r>
      <w:r w:rsidRPr="000B4B1B">
        <w:t xml:space="preserve">. Information on study design, footwear style, age range of participants, methodology, outcomes of the study and topics discussed were extracted. Textual narrative synthesis </w:t>
      </w:r>
      <w:r w:rsidRPr="000B4B1B">
        <w:fldChar w:fldCharType="begin" w:fldLock="1"/>
      </w:r>
      <w:r w:rsidR="00D471C6">
        <w:instrText>ADDIN CSL_CITATION {"citationItems":[{"id":"ITEM-1","itemData":{"DOI":"10.1186/1471-2288-12-114","ISSN":"1471-2288","PMID":"22862833","abstract":"BACKGROUND A knowledge synthesis attempts to summarize all pertinent studies on a specific question, can improve the understanding of inconsistencies in diverse evidence, and can identify gaps in research evidence to define future research agendas. Knowledge synthesis activities in healthcare have largely focused on systematic reviews of interventions. However, a wider range of synthesis methods has emerged in the last decade addressing different types of questions (e.g., realist synthesis to explore mediating mechanisms and moderators of interventions). Many different knowledge synthesis methods exist in the literature across multiple disciplines, but locating these, particularly for qualitative research, present challenges. There is a need for a comprehensive manual for synthesis methods (quantitative/qualitative or mixed), outlining how these methods are related, and how to match the most appropriate knowledge synthesis method to answer a research question. The objectives of this scoping review are to: 1) conduct a systematic search of the literature for knowledge synthesis methods across multi-disciplinary fields; 2) compare and contrast the different knowledge synthesis methods; and, 3) map out the specific steps to conducting the knowledge syntheses to inform the development of a knowledge synthesis methods manual/tool. METHODS We will search relevant electronic databases (e.g., MEDLINE, CINAHL), grey literature, and discipline-based listservs. The scoping review will consider all study designs including qualitative and quantitative methodologies (excluding economic analysis or clinical practice guideline development), and identify knowledge synthesis methods across the disciplines of health, education, sociology, and philosophy. Two reviewers will pilot-test the screening criteria and data abstraction forms, and will independently screen the literature and abstract the data. A three-step synthesis process will be used to map the literature to our objectives. DISCUSSION This project represents the first attempt to broadly and systematically identify, define and classify knowledge synthesis methods (i.e., less traditional knowledge synthesis methods). We anticipate that our results will lead to an accepted taxonomy for less traditional knowledge synthesis methods, and to the development and implementation of a methods manual for these reviews which will be relevant to a wide range of knowledge users, including researchers, funders, and journal edit…","author":[{"dropping-particle":"","family":"Kastner","given":"Monika","non-dropping-particle":"","parse-names":false,"suffix":""},{"dropping-particle":"","family":"Tricco","given":"Andrea C","non-dropping-particle":"","parse-names":false,"suffix":""},{"dropping-particle":"","family":"Soobiah","given":"Charlene","non-dropping-particle":"","parse-names":false,"suffix":""},{"dropping-particle":"","family":"Lillie","given":"Erin","non-dropping-particle":"","parse-names":false,"suffix":""},{"dropping-particle":"","family":"Perrier","given":"Laure","non-dropping-particle":"","parse-names":false,"suffix":""},{"dropping-particle":"","family":"Horsley","given":"Tanya","non-dropping-particle":"","parse-names":false,"suffix":""},{"dropping-particle":"","family":"Welch","given":"Vivian","non-dropping-particle":"","parse-names":false,"suffix":""},{"dropping-particle":"","family":"Cogo","given":"Elise","non-dropping-particle":"","parse-names":false,"suffix":""},{"dropping-particle":"","family":"Antony","given":"Jesmin","non-dropping-particle":"","parse-names":false,"suffix":""},{"dropping-particle":"","family":"Straus","given":"Sharon E","non-dropping-particle":"","parse-names":false,"suffix":""}],"container-title":"BMC Medical Research Methodology","id":"ITEM-1","issue":"1","issued":{"date-parts":[["2012","12","3"]]},"page":"114","title":"What is the most appropriate knowledge synthesis method to conduct a review? Protocol for a scoping review","type":"article-journal","volume":"12"},"uris":["http://www.mendeley.com/documents/?uuid=9e0df704-8d1f-3fec-8d30-0a1f46dcf475"]},{"id":"ITEM-2","itemData":{"DOI":"10.1186/1471-2288-7-4","ISSN":"1471-2288","PMID":"17224044","abstract":"BACKGROUND The inclusion of qualitative studies in systematic reviews poses methodological challenges. This paper presents worked examples of two methods of data synthesis (textual narrative and thematic), used in relation to one review, with the aim of enabling researchers to consider the strength of different approaches. METHODS A systematic review of lay perspectives of infant size and growth was conducted, locating 19 studies (including both qualitative and quantitative). The data extracted from these were synthesised using both a textual narrative and a thematic synthesis. RESULTS The processes of both methods are presented, showing a stepwise progression to the final synthesis. Both methods led us to similar conclusions about lay views toward infant size and growth. Differences between methods lie in the way they dealt with study quality and heterogeneity. CONCLUSION On the basis of the work reported here, we consider textual narrative and thematic synthesis have strengths and weaknesses in relation to different research questions. Thematic synthesis holds most potential for hypothesis generation, but may obscure heterogeneity and quality appraisal. Textual narrative synthesis is better able to describe the scope of existing research and account for the strength of evidence, but is less good at identifying commonality.","author":[{"dropping-particle":"","family":"Lucas","given":"Patricia J","non-dropping-particle":"","parse-names":false,"suffix":""},{"dropping-particle":"","family":"Baird","given":"Janis","non-dropping-particle":"","parse-names":false,"suffix":""},{"dropping-particle":"","family":"Arai","given":"Lisa","non-dropping-particle":"","parse-names":false,"suffix":""},{"dropping-particle":"","family":"Law","given":"Catherine","non-dropping-particle":"","parse-names":false,"suffix":""},{"dropping-particle":"","family":"Roberts","given":"Helen M","non-dropping-particle":"","parse-names":false,"suffix":""}],"container-title":"BMC Medical Research Methodology","id":"ITEM-2","issue":"1","issued":{"date-parts":[["2007","12","15"]]},"page":"4","title":"Worked examples of alternative methods for the synthesis of qualitative and quantitative research in systematic reviews","type":"article-journal","volume":"7"},"uris":["http://www.mendeley.com/documents/?uuid=0fdc0e4e-2e97-325f-8f4f-4db8a28140d7"]}],"mendeley":{"formattedCitation":"(Kastner et al., 2012; Lucas et al., 2007)","plainTextFormattedCitation":"(Kastner et al., 2012; Lucas et al., 2007)","previouslyFormattedCitation":"(Kastner et al., 2012; Lucas et al., 2007)"},"properties":{"noteIndex":0},"schema":"https://github.com/citation-style-language/schema/raw/master/csl-citation.json"}</w:instrText>
      </w:r>
      <w:r w:rsidRPr="000B4B1B">
        <w:fldChar w:fldCharType="separate"/>
      </w:r>
      <w:r w:rsidR="009A28E3" w:rsidRPr="009A28E3">
        <w:rPr>
          <w:noProof/>
        </w:rPr>
        <w:t>(Kastner et al., 2012; Lucas et al., 2007)</w:t>
      </w:r>
      <w:r w:rsidRPr="000B4B1B">
        <w:fldChar w:fldCharType="end"/>
      </w:r>
      <w:r w:rsidRPr="000B4B1B">
        <w:t xml:space="preserve"> was used to chart the evidence into sectioned homogeneous research groupings dependent on the topics discussed or the methodology used within the studies. The charting process took an iterative approach, with groupings of the research reached by structured discussion and consensus between all reviewers</w:t>
      </w:r>
      <w:r w:rsidR="004A146E">
        <w:t xml:space="preserve"> (MH, AH, NC)</w:t>
      </w:r>
      <w:r w:rsidRPr="000B4B1B">
        <w:t xml:space="preserve">. As data was extracted solely from the abstracts, </w:t>
      </w:r>
      <w:r w:rsidR="009C09D7" w:rsidRPr="000B4B1B">
        <w:t>i.e.,</w:t>
      </w:r>
      <w:r w:rsidRPr="000B4B1B">
        <w:t xml:space="preserve"> the full texts of the included studies were not analysed, a quality assessment of the included studies were not performed. </w:t>
      </w:r>
    </w:p>
    <w:p w14:paraId="352F316C" w14:textId="77777777" w:rsidR="000B4B1B" w:rsidRPr="000B4B1B" w:rsidRDefault="000B4B1B" w:rsidP="00E52690">
      <w:pPr>
        <w:spacing w:line="360" w:lineRule="auto"/>
        <w:jc w:val="both"/>
      </w:pPr>
    </w:p>
    <w:p w14:paraId="6E87D04D" w14:textId="77777777" w:rsidR="000B4B1B" w:rsidRDefault="000B4B1B">
      <w:pPr>
        <w:pStyle w:val="Heading2"/>
        <w:numPr>
          <w:ilvl w:val="1"/>
          <w:numId w:val="29"/>
        </w:numPr>
        <w:spacing w:line="360" w:lineRule="auto"/>
      </w:pPr>
      <w:bookmarkStart w:id="44" w:name="_Toc156403435"/>
      <w:r w:rsidRPr="000B4B1B">
        <w:t>Results</w:t>
      </w:r>
      <w:bookmarkEnd w:id="44"/>
      <w:r w:rsidRPr="000B4B1B">
        <w:t xml:space="preserve"> </w:t>
      </w:r>
    </w:p>
    <w:p w14:paraId="0466AF31" w14:textId="77777777" w:rsidR="00C31EFD" w:rsidRPr="00C31EFD" w:rsidRDefault="00C31EFD" w:rsidP="00E52690">
      <w:pPr>
        <w:spacing w:line="360" w:lineRule="auto"/>
      </w:pPr>
    </w:p>
    <w:p w14:paraId="6B4F1288" w14:textId="73DEB1B0" w:rsidR="000B4B1B" w:rsidRPr="000B4B1B" w:rsidRDefault="000B4B1B" w:rsidP="00E52690">
      <w:pPr>
        <w:spacing w:line="360" w:lineRule="auto"/>
        <w:jc w:val="both"/>
        <w:rPr>
          <w:b/>
        </w:rPr>
      </w:pPr>
      <w:r w:rsidRPr="000B4B1B">
        <w:t xml:space="preserve">The search yielded 10,608 articles, after removing duplicate articles this total was reduced to 5,003 articles. Three further articles were found through related author research </w:t>
      </w:r>
      <w:r w:rsidRPr="000B4B1B">
        <w:fldChar w:fldCharType="begin" w:fldLock="1"/>
      </w:r>
      <w:r w:rsidR="00EF53DC">
        <w:instrText>ADDIN CSL_CITATION {"citationItems":[{"id":"ITEM-1","itemData":{"DOI":"10.1186/1757-1146-6-s1-o35","ISSN":"1757-1146","author":[{"dropping-particle":"","family":"Wegener","given":"Caleb","non-dropping-particle":"","parse-names":false,"suffix":""},{"dropping-particle":"","family":"Greene","given":"Andrew","non-dropping-particle":"","parse-names":false,"suffix":""},{"dropping-particle":"","family":"Burns","given":"Joshua","non-dropping-particle":"","parse-names":false,"suffix":""},{"dropping-particle":"","family":"Vanwanseele","given":"Benedicte","non-dropping-particle":"","parse-names":false,"suffix":""},{"dropping-particle":"","family":"Hunt","given":"Adrienne E","non-dropping-particle":"","parse-names":false,"suffix":""},{"dropping-particle":"","family":"Smith","given":"Richard M","non-dropping-particle":"","parse-names":false,"suffix":""}],"container-title":"Journal of Foot and Ankle Research 2013 6:1","id":"ITEM-1","issue":"1","issued":{"date-parts":[["2013","5","31"]]},"page":"O35","publisher":"BioMed Central","title":"Power generation of the midfoot in children wearing sports shoes","type":"article-journal","volume":"6"},"uris":["http://www.mendeley.com/documents/?uuid=41df28eb-bc48-3966-88a9-4e9451cc8451"]},{"id":"ITEM-2","itemData":{"DOI":"10.1186/1757-1146-4-S1-O49","ISSN":"1757-1146","author":[{"dropping-particle":"","family":"Wegener","given":"Caleb","non-dropping-particle":"","parse-names":false,"suffix":""},{"dropping-particle":"","family":"Smith","given":"Richard","non-dropping-particle":"","parse-names":false,"suffix":""},{"dropping-particle":"","family":"Hunt","given":"Adrienne","non-dropping-particle":"","parse-names":false,"suffix":""},{"dropping-particle":"","family":"Vanwanseele","given":"Benedicte","non-dropping-particle":"","parse-names":false,"suffix":""},{"dropping-particle":"","family":"Greene","given":"Andrew","non-dropping-particle":"","parse-names":false,"suffix":""},{"dropping-particle":"","family":"Burns","given":"Joshua","non-dropping-particle":"","parse-names":false,"suffix":""}],"container-title":"Journal of Foot and Ankle Research","id":"ITEM-2","issue":"Suppl 1","issued":{"date-parts":[["2011","5","20"]]},"page":"O49","publisher":"BioMed Central","title":"Children’s rearfoot and midfoot motion while walking in school shoes","type":"article-journal","volume":"4"},"uris":["http://www.mendeley.com/documents/?uuid=b6fddc17-f1f6-4948-936d-8d7d0fd10e8d"]},{"id":"ITEM-3","itemData":{"ISSN":"1757-1146","author":[{"dropping-particle":"","family":"Wegener","given":"Caleb","non-dropping-particle":"","parse-names":false,"suffix":""},{"dropping-particle":"","family":"O’Meara","given":"Damien","non-dropping-particle":"","parse-names":false,"suffix":""},{"dropping-particle":"","family":"Hunt","given":"Adrienne E","non-dropping-particle":"","parse-names":false,"suffix":""},{"dropping-particle":"","family":"Burns","given":"Joshua","non-dropping-particle":"","parse-names":false,"suffix":""},{"dropping-particle":"","family":"Vanwanseele","given":"Benedicte","non-dropping-particle":"","parse-names":false,"suffix":""},{"dropping-particle":"","family":"Greene","given":"Andrew","non-dropping-particle":"","parse-names":false,"suffix":""},{"dropping-particle":"","family":"Smith","given":"Richard M","non-dropping-particle":"","parse-names":false,"suffix":""}],"container-title":"Journal of Foot and Ankle Research","id":"ITEM-3","issued":{"date-parts":[["2012","4","10"]]},"page":"O20","publisher":"BioMed Central","title":"Three-dimensional ankle kinematics in children’s school shoes during running","type":"article-journal","volume":"5"},"uris":["http://www.mendeley.com/documents/?uuid=ec09c4c0-4d3e-4f84-9e77-d49f885bb6d3"]}],"mendeley":{"formattedCitation":"(Wegener et al., 2012, 2013b; Wegener, Smith, et al., 2011)","plainTextFormattedCitation":"(Wegener et al., 2012, 2013b; Wegener, Smith, et al., 2011)","previouslyFormattedCitation":"(Wegener et al., 2012, 2013b; Wegener, Smith, et al., 2011)"},"properties":{"noteIndex":0},"schema":"https://github.com/citation-style-language/schema/raw/master/csl-citation.json"}</w:instrText>
      </w:r>
      <w:r w:rsidRPr="000B4B1B">
        <w:fldChar w:fldCharType="separate"/>
      </w:r>
      <w:r w:rsidR="00254D00" w:rsidRPr="00254D00">
        <w:rPr>
          <w:noProof/>
        </w:rPr>
        <w:t>(Wegener et al., 2012, 2013b; Wegener, Smith, et al., 2011)</w:t>
      </w:r>
      <w:r w:rsidRPr="000B4B1B">
        <w:fldChar w:fldCharType="end"/>
      </w:r>
      <w:r w:rsidRPr="000B4B1B">
        <w:t>. Following screening, a total of 287 articles were included for synthesis (</w:t>
      </w:r>
      <w:bookmarkStart w:id="45" w:name="_Hlk517093758"/>
      <w:r w:rsidR="0075079E">
        <w:fldChar w:fldCharType="begin"/>
      </w:r>
      <w:r w:rsidR="0075079E">
        <w:instrText xml:space="preserve"> REF _Ref138794817 \h </w:instrText>
      </w:r>
      <w:r w:rsidR="00E52690">
        <w:instrText xml:space="preserve"> \* MERGEFORMAT </w:instrText>
      </w:r>
      <w:r w:rsidR="0075079E">
        <w:fldChar w:fldCharType="separate"/>
      </w:r>
      <w:r w:rsidR="0075079E">
        <w:t xml:space="preserve">Figure </w:t>
      </w:r>
      <w:r w:rsidR="0075079E">
        <w:rPr>
          <w:noProof/>
        </w:rPr>
        <w:t>2</w:t>
      </w:r>
      <w:r w:rsidR="0075079E">
        <w:noBreakHyphen/>
      </w:r>
      <w:r w:rsidR="0075079E">
        <w:rPr>
          <w:noProof/>
        </w:rPr>
        <w:t>1</w:t>
      </w:r>
      <w:r w:rsidR="0075079E">
        <w:fldChar w:fldCharType="end"/>
      </w:r>
      <w:r w:rsidRPr="000B4B1B">
        <w:t xml:space="preserve">). A full list of the included studies and results of individual sources of evidence are provided in </w:t>
      </w:r>
      <w:r w:rsidR="002D3AC9">
        <w:t xml:space="preserve">Appendix </w:t>
      </w:r>
      <w:r w:rsidR="004E23A7">
        <w:fldChar w:fldCharType="begin"/>
      </w:r>
      <w:r w:rsidR="004E23A7">
        <w:instrText xml:space="preserve"> REF _Ref132205442 \r \h </w:instrText>
      </w:r>
      <w:r w:rsidR="00E52690">
        <w:instrText xml:space="preserve"> \* MERGEFORMAT </w:instrText>
      </w:r>
      <w:r w:rsidR="004E23A7">
        <w:fldChar w:fldCharType="separate"/>
      </w:r>
      <w:r w:rsidR="004E23A7">
        <w:t>1.3</w:t>
      </w:r>
      <w:r w:rsidR="004E23A7">
        <w:fldChar w:fldCharType="end"/>
      </w:r>
      <w:r w:rsidR="004E23A7">
        <w:t xml:space="preserve"> </w:t>
      </w:r>
      <w:r w:rsidRPr="000B4B1B">
        <w:t>(n= number of papers from included studies).</w:t>
      </w:r>
    </w:p>
    <w:p w14:paraId="5386CF49" w14:textId="77777777" w:rsidR="000B4B1B" w:rsidRPr="000B4B1B" w:rsidRDefault="000B4B1B" w:rsidP="009C09D7">
      <w:pPr>
        <w:jc w:val="both"/>
      </w:pPr>
    </w:p>
    <w:bookmarkStart w:id="46" w:name="_Hlk529188447"/>
    <w:p w14:paraId="084F62C1" w14:textId="77777777" w:rsidR="00A673B2" w:rsidRDefault="00B13780" w:rsidP="00A673B2">
      <w:pPr>
        <w:keepNext/>
        <w:jc w:val="both"/>
      </w:pPr>
      <w:r w:rsidRPr="00D51819">
        <w:rPr>
          <w:noProof/>
        </w:rPr>
        <w:lastRenderedPageBreak/>
        <mc:AlternateContent>
          <mc:Choice Requires="wpg">
            <w:drawing>
              <wp:inline distT="0" distB="0" distL="0" distR="0" wp14:anchorId="50E56CCE" wp14:editId="14646313">
                <wp:extent cx="5396230" cy="5448300"/>
                <wp:effectExtent l="0" t="0" r="13970" b="12700"/>
                <wp:docPr id="41" name="Group 41"/>
                <wp:cNvGraphicFramePr/>
                <a:graphic xmlns:a="http://schemas.openxmlformats.org/drawingml/2006/main">
                  <a:graphicData uri="http://schemas.microsoft.com/office/word/2010/wordprocessingGroup">
                    <wpg:wgp>
                      <wpg:cNvGrpSpPr/>
                      <wpg:grpSpPr>
                        <a:xfrm>
                          <a:off x="0" y="0"/>
                          <a:ext cx="5396230" cy="5448300"/>
                          <a:chOff x="0" y="0"/>
                          <a:chExt cx="6200775" cy="4386398"/>
                        </a:xfrm>
                      </wpg:grpSpPr>
                      <wps:wsp>
                        <wps:cNvPr id="49" name="Rectangle 49"/>
                        <wps:cNvSpPr/>
                        <wps:spPr>
                          <a:xfrm>
                            <a:off x="9525" y="0"/>
                            <a:ext cx="6191250" cy="157162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FB26C4A" w14:textId="77777777" w:rsidR="00B13780" w:rsidRPr="00C239AF" w:rsidRDefault="00B13780" w:rsidP="00B13780">
                              <w:pPr>
                                <w:rPr>
                                  <w:sz w:val="32"/>
                                  <w:szCs w:val="32"/>
                                </w:rPr>
                              </w:pPr>
                              <w:r>
                                <w:rPr>
                                  <w:sz w:val="32"/>
                                  <w:szCs w:val="32"/>
                                </w:rPr>
                                <w:t>Identification</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9525" y="1733550"/>
                            <a:ext cx="6191250" cy="84307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15CB533A" w14:textId="77777777" w:rsidR="00B13780" w:rsidRPr="00C239AF" w:rsidRDefault="00B13780" w:rsidP="00B13780">
                              <w:pPr>
                                <w:rPr>
                                  <w:sz w:val="32"/>
                                  <w:szCs w:val="32"/>
                                </w:rPr>
                              </w:pPr>
                              <w:r>
                                <w:rPr>
                                  <w:sz w:val="32"/>
                                  <w:szCs w:val="32"/>
                                </w:rPr>
                                <w:t xml:space="preserve">Screening </w:t>
                              </w:r>
                              <w:r>
                                <w:rPr>
                                  <w:sz w:val="32"/>
                                  <w:szCs w:val="32"/>
                                </w:rPr>
                                <w:tab/>
                              </w:r>
                              <w:r>
                                <w:rPr>
                                  <w:sz w:val="32"/>
                                  <w:szCs w:val="32"/>
                                </w:rPr>
                                <w:tab/>
                              </w:r>
                              <w:r>
                                <w:rPr>
                                  <w:sz w:val="32"/>
                                  <w:szCs w:val="32"/>
                                </w:rPr>
                                <w:tab/>
                              </w:r>
                              <w:r>
                                <w:rPr>
                                  <w:sz w:val="32"/>
                                  <w:szCs w:val="32"/>
                                </w:rPr>
                                <w:tab/>
                              </w:r>
                              <w:r>
                                <w:rPr>
                                  <w:sz w:val="32"/>
                                  <w:szCs w:val="32"/>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9525" y="2686050"/>
                            <a:ext cx="6191250" cy="800574"/>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45D53E15" w14:textId="77777777" w:rsidR="00B13780" w:rsidRPr="00C239AF" w:rsidRDefault="00B13780" w:rsidP="00B13780">
                              <w:pPr>
                                <w:rPr>
                                  <w:sz w:val="32"/>
                                  <w:szCs w:val="32"/>
                                </w:rPr>
                              </w:pPr>
                              <w:r>
                                <w:rPr>
                                  <w:sz w:val="32"/>
                                  <w:szCs w:val="32"/>
                                </w:rPr>
                                <w:t>Eligibility</w:t>
                              </w:r>
                              <w:r>
                                <w:rPr>
                                  <w:sz w:val="32"/>
                                  <w:szCs w:val="32"/>
                                </w:rPr>
                                <w:tab/>
                              </w:r>
                              <w:r>
                                <w:rPr>
                                  <w:sz w:val="32"/>
                                  <w:szCs w:val="32"/>
                                </w:rPr>
                                <w:tab/>
                              </w:r>
                              <w:r>
                                <w:rPr>
                                  <w:sz w:val="32"/>
                                  <w:szCs w:val="32"/>
                                </w:rPr>
                                <w:tab/>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0" y="3600450"/>
                            <a:ext cx="6191250" cy="785948"/>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53EDEA6C" w14:textId="77777777" w:rsidR="00B13780" w:rsidRDefault="00B13780" w:rsidP="00B13780">
                              <w:pPr>
                                <w:rPr>
                                  <w:sz w:val="32"/>
                                  <w:szCs w:val="32"/>
                                </w:rPr>
                              </w:pPr>
                            </w:p>
                            <w:p w14:paraId="69470E5E" w14:textId="77777777" w:rsidR="00B13780" w:rsidRDefault="00B13780" w:rsidP="00B13780">
                              <w:pPr>
                                <w:rPr>
                                  <w:sz w:val="32"/>
                                  <w:szCs w:val="32"/>
                                </w:rPr>
                              </w:pPr>
                              <w:r w:rsidRPr="00C239AF">
                                <w:rPr>
                                  <w:sz w:val="32"/>
                                  <w:szCs w:val="32"/>
                                </w:rPr>
                                <w:t>Included</w:t>
                              </w:r>
                            </w:p>
                            <w:p w14:paraId="65FF23E2" w14:textId="77777777" w:rsidR="00B13780" w:rsidRDefault="00B13780" w:rsidP="00B13780">
                              <w:pPr>
                                <w:rPr>
                                  <w:sz w:val="32"/>
                                  <w:szCs w:val="32"/>
                                </w:rPr>
                              </w:pPr>
                            </w:p>
                            <w:p w14:paraId="081078FC" w14:textId="77777777" w:rsidR="00B13780" w:rsidRDefault="00B13780" w:rsidP="00B13780">
                              <w:pPr>
                                <w:rPr>
                                  <w:sz w:val="32"/>
                                  <w:szCs w:val="32"/>
                                </w:rPr>
                              </w:pPr>
                            </w:p>
                            <w:p w14:paraId="7AFE13E4" w14:textId="77777777" w:rsidR="00B13780" w:rsidRDefault="00B13780" w:rsidP="00B13780">
                              <w:pPr>
                                <w:rPr>
                                  <w:sz w:val="32"/>
                                  <w:szCs w:val="32"/>
                                </w:rPr>
                              </w:pPr>
                            </w:p>
                            <w:p w14:paraId="004E0273" w14:textId="77777777" w:rsidR="00B13780" w:rsidRDefault="00B13780" w:rsidP="00B13780">
                              <w:pPr>
                                <w:rPr>
                                  <w:sz w:val="32"/>
                                  <w:szCs w:val="32"/>
                                </w:rPr>
                              </w:pPr>
                            </w:p>
                            <w:p w14:paraId="4BC0A98D" w14:textId="77777777" w:rsidR="00B13780" w:rsidRDefault="00B13780" w:rsidP="00B13780">
                              <w:pPr>
                                <w:rPr>
                                  <w:sz w:val="32"/>
                                  <w:szCs w:val="32"/>
                                </w:rPr>
                              </w:pPr>
                            </w:p>
                            <w:p w14:paraId="393573C5" w14:textId="77777777" w:rsidR="00B13780" w:rsidRDefault="00B13780" w:rsidP="00B13780">
                              <w:pPr>
                                <w:rPr>
                                  <w:sz w:val="32"/>
                                  <w:szCs w:val="32"/>
                                </w:rPr>
                              </w:pPr>
                            </w:p>
                            <w:p w14:paraId="52A723DB" w14:textId="77777777" w:rsidR="00B13780" w:rsidRPr="00C239AF" w:rsidRDefault="00B13780" w:rsidP="00B13780">
                              <w:pPr>
                                <w:rPr>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457325" y="57150"/>
                            <a:ext cx="1771650" cy="1466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AA6C40" w14:textId="77777777" w:rsidR="00B13780" w:rsidRDefault="00B13780" w:rsidP="00B13780">
                              <w:pPr>
                                <w:jc w:val="center"/>
                              </w:pPr>
                              <w:r w:rsidRPr="00225A47">
                                <w:t xml:space="preserve">Records Identified </w:t>
                              </w:r>
                              <w:r>
                                <w:t>t</w:t>
                              </w:r>
                              <w:r w:rsidRPr="00225A47">
                                <w:t>hrough database searching</w:t>
                              </w:r>
                            </w:p>
                            <w:p w14:paraId="210794D1" w14:textId="77777777" w:rsidR="00B13780" w:rsidRDefault="00B13780" w:rsidP="00B13780">
                              <w:pPr>
                                <w:jc w:val="center"/>
                              </w:pPr>
                              <w:r>
                                <w:t>(</w:t>
                              </w:r>
                              <w:r w:rsidRPr="00225A47">
                                <w:t>n=</w:t>
                              </w:r>
                              <w:r>
                                <w:t>10608):</w:t>
                              </w:r>
                            </w:p>
                            <w:p w14:paraId="3AE4C6EE" w14:textId="77777777" w:rsidR="00B13780" w:rsidRDefault="00B13780" w:rsidP="00B13780">
                              <w:pPr>
                                <w:jc w:val="center"/>
                              </w:pPr>
                              <w:proofErr w:type="spellStart"/>
                              <w:r w:rsidRPr="00225A47">
                                <w:t>Sportdiscus</w:t>
                              </w:r>
                              <w:proofErr w:type="spellEnd"/>
                              <w:r w:rsidRPr="00225A47">
                                <w:t xml:space="preserve"> (n=833) Medline (n=2537)</w:t>
                              </w:r>
                              <w:r>
                                <w:t xml:space="preserve"> </w:t>
                              </w:r>
                            </w:p>
                            <w:p w14:paraId="75B06A5B" w14:textId="77777777" w:rsidR="00B13780" w:rsidRDefault="00B13780" w:rsidP="00B13780">
                              <w:pPr>
                                <w:jc w:val="center"/>
                              </w:pPr>
                              <w:r w:rsidRPr="00225A47">
                                <w:t>PubMed (n=</w:t>
                              </w:r>
                              <w:r>
                                <w:t>2567</w:t>
                              </w:r>
                              <w:r w:rsidRPr="00225A47">
                                <w:t>)</w:t>
                              </w:r>
                              <w:r>
                                <w:t xml:space="preserve"> </w:t>
                              </w:r>
                            </w:p>
                            <w:p w14:paraId="0BED135B" w14:textId="77777777" w:rsidR="00B13780" w:rsidRDefault="00B13780" w:rsidP="00B13780">
                              <w:pPr>
                                <w:jc w:val="center"/>
                              </w:pPr>
                              <w:r>
                                <w:t xml:space="preserve">CINAHL (n=862)   </w:t>
                              </w:r>
                            </w:p>
                            <w:p w14:paraId="210C4BEC" w14:textId="77777777" w:rsidR="00B13780" w:rsidRPr="00225A47" w:rsidRDefault="00B13780" w:rsidP="00B13780">
                              <w:pPr>
                                <w:jc w:val="center"/>
                              </w:pPr>
                              <w:r>
                                <w:t>Scopus (n=3809)</w:t>
                              </w:r>
                            </w:p>
                            <w:p w14:paraId="6FC9699C" w14:textId="77777777" w:rsidR="00B13780" w:rsidRDefault="00B13780" w:rsidP="00B13780">
                              <w:pPr>
                                <w:jc w:val="center"/>
                              </w:pPr>
                            </w:p>
                            <w:p w14:paraId="1CE56D73" w14:textId="77777777" w:rsidR="00B13780" w:rsidRDefault="00B13780" w:rsidP="00B13780">
                              <w:pPr>
                                <w:jc w:val="center"/>
                              </w:pPr>
                            </w:p>
                            <w:p w14:paraId="28A49E49" w14:textId="77777777" w:rsidR="00B13780" w:rsidRDefault="00B13780" w:rsidP="00B137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400425" y="781050"/>
                            <a:ext cx="1819275" cy="6953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9F820C3" w14:textId="77777777" w:rsidR="00B13780" w:rsidRDefault="00B13780" w:rsidP="00B13780">
                              <w:pPr>
                                <w:jc w:val="center"/>
                              </w:pPr>
                              <w:r w:rsidRPr="00DA0710">
                                <w:t xml:space="preserve">Additional </w:t>
                              </w:r>
                              <w:r>
                                <w:t>r</w:t>
                              </w:r>
                              <w:r w:rsidRPr="00DA0710">
                                <w:t xml:space="preserve">ecords </w:t>
                              </w:r>
                              <w:r>
                                <w:t>i</w:t>
                              </w:r>
                              <w:r w:rsidRPr="00DA0710">
                                <w:t xml:space="preserve">dentified </w:t>
                              </w:r>
                              <w:r>
                                <w:t>t</w:t>
                              </w:r>
                              <w:r w:rsidRPr="00DA0710">
                                <w:t>hrough other sources</w:t>
                              </w:r>
                              <w:r>
                                <w:t xml:space="preserve"> </w:t>
                              </w:r>
                            </w:p>
                            <w:p w14:paraId="4F0DC87B" w14:textId="77777777" w:rsidR="00B13780" w:rsidRDefault="00B13780" w:rsidP="00B13780">
                              <w:pPr>
                                <w:jc w:val="center"/>
                              </w:pPr>
                              <w:r>
                                <w:t>(n=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4810125" y="2886075"/>
                            <a:ext cx="1266825" cy="5429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805184E" w14:textId="77777777" w:rsidR="00B13780" w:rsidRDefault="00B13780" w:rsidP="00B13780">
                              <w:pPr>
                                <w:jc w:val="center"/>
                              </w:pPr>
                              <w:r w:rsidRPr="008E6203">
                                <w:t>Records excluded (n=47</w:t>
                              </w:r>
                              <w:r>
                                <w:t>18</w:t>
                              </w:r>
                              <w:r w:rsidRPr="008E620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286001" y="3733799"/>
                            <a:ext cx="1962150" cy="5810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AB951FC" w14:textId="77777777" w:rsidR="00B13780" w:rsidRDefault="00B13780" w:rsidP="00B13780">
                              <w:pPr>
                                <w:jc w:val="center"/>
                              </w:pPr>
                              <w:r>
                                <w:t>Studies</w:t>
                              </w:r>
                              <w:r w:rsidRPr="008E6203">
                                <w:t xml:space="preserve"> included </w:t>
                              </w:r>
                              <w:r>
                                <w:t>in synthesis</w:t>
                              </w:r>
                              <w:r w:rsidRPr="008E6203">
                                <w:t xml:space="preserve"> </w:t>
                              </w:r>
                            </w:p>
                            <w:p w14:paraId="528AEAFD" w14:textId="77777777" w:rsidR="00B13780" w:rsidRDefault="00B13780" w:rsidP="00B13780">
                              <w:pPr>
                                <w:jc w:val="center"/>
                              </w:pPr>
                              <w:r w:rsidRPr="008E6203">
                                <w:t>(n=2</w:t>
                              </w:r>
                              <w:r>
                                <w:t>87</w:t>
                              </w:r>
                              <w:r w:rsidRPr="008E6203">
                                <w:t>)</w:t>
                              </w:r>
                            </w:p>
                            <w:p w14:paraId="3665DFD3" w14:textId="77777777" w:rsidR="00B13780" w:rsidRDefault="00B13780" w:rsidP="00B13780">
                              <w:pPr>
                                <w:jc w:val="center"/>
                              </w:pPr>
                            </w:p>
                            <w:p w14:paraId="7D487B6A" w14:textId="77777777" w:rsidR="00B13780" w:rsidRDefault="00B13780" w:rsidP="00B13780">
                              <w:pPr>
                                <w:jc w:val="center"/>
                              </w:pPr>
                            </w:p>
                            <w:p w14:paraId="60B38293" w14:textId="77777777" w:rsidR="00B13780" w:rsidRDefault="00B13780" w:rsidP="00B13780">
                              <w:pPr>
                                <w:jc w:val="center"/>
                              </w:pPr>
                            </w:p>
                            <w:p w14:paraId="61A51EFC" w14:textId="77777777" w:rsidR="00B13780" w:rsidRDefault="00B13780" w:rsidP="00B13780">
                              <w:pPr>
                                <w:jc w:val="center"/>
                              </w:pPr>
                            </w:p>
                            <w:p w14:paraId="16A2A4BB" w14:textId="77777777" w:rsidR="00B13780" w:rsidRDefault="00B13780" w:rsidP="00B13780">
                              <w:pPr>
                                <w:jc w:val="center"/>
                              </w:pPr>
                            </w:p>
                            <w:p w14:paraId="78966515" w14:textId="77777777" w:rsidR="00B13780" w:rsidRDefault="00B13780" w:rsidP="00B13780">
                              <w:pPr>
                                <w:jc w:val="center"/>
                              </w:pPr>
                            </w:p>
                            <w:p w14:paraId="3CB0DDF3" w14:textId="77777777" w:rsidR="00B13780" w:rsidRDefault="00B13780" w:rsidP="00B137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505075" y="1524000"/>
                            <a:ext cx="542925" cy="333375"/>
                          </a:xfrm>
                          <a:prstGeom prst="straightConnector1">
                            <a:avLst/>
                          </a:prstGeom>
                          <a:noFill/>
                          <a:ln w="6350" cap="flat" cmpd="sng" algn="ctr">
                            <a:solidFill>
                              <a:sysClr val="windowText" lastClr="000000"/>
                            </a:solidFill>
                            <a:prstDash val="solid"/>
                            <a:miter lim="800000"/>
                            <a:tailEnd type="triangle"/>
                          </a:ln>
                          <a:effectLst/>
                        </wps:spPr>
                        <wps:bodyPr/>
                      </wps:wsp>
                      <wps:wsp>
                        <wps:cNvPr id="62" name="Straight Arrow Connector 62"/>
                        <wps:cNvCnPr/>
                        <wps:spPr>
                          <a:xfrm flipH="1">
                            <a:off x="3533775" y="1485900"/>
                            <a:ext cx="409575" cy="371475"/>
                          </a:xfrm>
                          <a:prstGeom prst="straightConnector1">
                            <a:avLst/>
                          </a:prstGeom>
                          <a:noFill/>
                          <a:ln w="6350" cap="flat" cmpd="sng" algn="ctr">
                            <a:solidFill>
                              <a:sysClr val="windowText" lastClr="000000"/>
                            </a:solidFill>
                            <a:prstDash val="solid"/>
                            <a:miter lim="800000"/>
                            <a:tailEnd type="triangle"/>
                          </a:ln>
                          <a:effectLst/>
                        </wps:spPr>
                        <wps:bodyPr/>
                      </wps:wsp>
                      <wps:wsp>
                        <wps:cNvPr id="63" name="Straight Arrow Connector 7"/>
                        <wps:cNvCnPr/>
                        <wps:spPr>
                          <a:xfrm>
                            <a:off x="3228975" y="2333625"/>
                            <a:ext cx="0" cy="504000"/>
                          </a:xfrm>
                          <a:prstGeom prst="straightConnector1">
                            <a:avLst/>
                          </a:prstGeom>
                          <a:noFill/>
                          <a:ln w="6350" cap="flat" cmpd="sng" algn="ctr">
                            <a:solidFill>
                              <a:sysClr val="windowText" lastClr="000000"/>
                            </a:solidFill>
                            <a:prstDash val="solid"/>
                            <a:miter lim="800000"/>
                            <a:tailEnd type="triangle"/>
                          </a:ln>
                          <a:effectLst/>
                        </wps:spPr>
                        <wps:bodyPr/>
                      </wps:wsp>
                      <wps:wsp>
                        <wps:cNvPr id="64" name="Straight Arrow Connector 7"/>
                        <wps:cNvCnPr/>
                        <wps:spPr>
                          <a:xfrm>
                            <a:off x="3228975" y="3314700"/>
                            <a:ext cx="0" cy="396000"/>
                          </a:xfrm>
                          <a:prstGeom prst="straightConnector1">
                            <a:avLst/>
                          </a:prstGeom>
                          <a:noFill/>
                          <a:ln w="9525" cap="flat" cmpd="sng" algn="ctr">
                            <a:solidFill>
                              <a:sysClr val="windowText" lastClr="000000"/>
                            </a:solidFill>
                            <a:prstDash val="solid"/>
                            <a:tailEnd type="triangle"/>
                          </a:ln>
                          <a:effectLst/>
                        </wps:spPr>
                        <wps:bodyPr/>
                      </wps:wsp>
                      <wps:wsp>
                        <wps:cNvPr id="65" name="Straight Arrow Connector 65"/>
                        <wps:cNvCnPr/>
                        <wps:spPr>
                          <a:xfrm rot="21300000">
                            <a:off x="4238625" y="3124200"/>
                            <a:ext cx="572400" cy="46800"/>
                          </a:xfrm>
                          <a:prstGeom prst="straightConnector1">
                            <a:avLst/>
                          </a:prstGeom>
                          <a:noFill/>
                          <a:ln w="6350" cap="flat" cmpd="sng" algn="ctr">
                            <a:solidFill>
                              <a:sysClr val="windowText" lastClr="000000"/>
                            </a:solidFill>
                            <a:prstDash val="solid"/>
                            <a:miter lim="800000"/>
                            <a:tailEnd type="triangle"/>
                          </a:ln>
                          <a:effectLst/>
                        </wps:spPr>
                        <wps:bodyPr/>
                      </wps:wsp>
                      <wps:wsp>
                        <wps:cNvPr id="57" name="Rectangle 57"/>
                        <wps:cNvSpPr/>
                        <wps:spPr>
                          <a:xfrm>
                            <a:off x="2238375" y="1876224"/>
                            <a:ext cx="2152650" cy="6000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45CABAD" w14:textId="77777777" w:rsidR="00B13780" w:rsidRDefault="00B13780" w:rsidP="00B13780">
                              <w:pPr>
                                <w:jc w:val="center"/>
                              </w:pPr>
                              <w:r w:rsidRPr="00303B50">
                                <w:t>Records after duplicates removed (n=</w:t>
                              </w:r>
                              <w:r>
                                <w:t>500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295525" y="2838450"/>
                            <a:ext cx="1943101" cy="53570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2FC0122" w14:textId="77777777" w:rsidR="00B13780" w:rsidRDefault="00B13780" w:rsidP="00B13780">
                              <w:pPr>
                                <w:jc w:val="center"/>
                              </w:pPr>
                              <w:r w:rsidRPr="008E6203">
                                <w:t xml:space="preserve">Records screened for </w:t>
                              </w:r>
                              <w:r>
                                <w:t>e</w:t>
                              </w:r>
                              <w:r w:rsidRPr="008E6203">
                                <w:t xml:space="preserve">ligibility </w:t>
                              </w:r>
                            </w:p>
                            <w:p w14:paraId="08C435DE" w14:textId="77777777" w:rsidR="00B13780" w:rsidRDefault="00B13780" w:rsidP="00B13780">
                              <w:pPr>
                                <w:jc w:val="center"/>
                              </w:pPr>
                              <w:r w:rsidRPr="008E6203">
                                <w:t>(n=</w:t>
                              </w:r>
                              <w:r>
                                <w:t>5006</w:t>
                              </w:r>
                              <w:r w:rsidRPr="008E620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0E56CCE" id="Group 41" o:spid="_x0000_s1049" style="width:424.9pt;height:429pt;mso-position-horizontal-relative:char;mso-position-vertical-relative:line" coordsize="62007,43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">
                <v:rect id="Rectangle 49" o:spid="_x0000_s1050" style="position:absolute;left:95;width:61912;height:15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" fillcolor="#d2d2d2" strokecolor="#a5a5a5" strokeweight=".5pt">
                  <v:fill color2="silver" rotate="t" colors="0 #d2d2d2;.5 #c8c8c8;1 silver" focus="100%" type="gradient">
                    <o:fill v:ext="view" type="gradientUnscaled"/>
                  </v:fill>
                  <v:textbox>
                    <w:txbxContent>
                      <w:p w14:paraId="7FB26C4A" w14:textId="77777777" w:rsidR="00B13780" w:rsidRPr="00C239AF" w:rsidRDefault="00B13780" w:rsidP="00B13780">
                        <w:pPr>
                          <w:rPr>
                            <w:sz w:val="32"/>
                            <w:szCs w:val="32"/>
                          </w:rPr>
                        </w:pPr>
                        <w:r>
                          <w:rPr>
                            <w:sz w:val="32"/>
                            <w:szCs w:val="32"/>
                          </w:rPr>
                          <w:t>Identification</w:t>
                        </w:r>
                        <w:r>
                          <w:t xml:space="preserve">   </w:t>
                        </w:r>
                      </w:p>
                    </w:txbxContent>
                  </v:textbox>
                </v:rect>
                <v:rect id="Rectangle 52" o:spid="_x0000_s1051" style="position:absolute;left:95;top:17335;width:61912;height:8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" fillcolor="#d2d2d2" strokecolor="#a5a5a5" strokeweight=".5pt">
                  <v:fill color2="silver" rotate="t" colors="0 #d2d2d2;.5 #c8c8c8;1 silver" focus="100%" type="gradient">
                    <o:fill v:ext="view" type="gradientUnscaled"/>
                  </v:fill>
                  <v:textbox>
                    <w:txbxContent>
                      <w:p w14:paraId="15CB533A" w14:textId="77777777" w:rsidR="00B13780" w:rsidRPr="00C239AF" w:rsidRDefault="00B13780" w:rsidP="00B13780">
                        <w:pPr>
                          <w:rPr>
                            <w:sz w:val="32"/>
                            <w:szCs w:val="32"/>
                          </w:rPr>
                        </w:pPr>
                        <w:r>
                          <w:rPr>
                            <w:sz w:val="32"/>
                            <w:szCs w:val="32"/>
                          </w:rPr>
                          <w:t xml:space="preserve">Screening </w:t>
                        </w:r>
                        <w:r>
                          <w:rPr>
                            <w:sz w:val="32"/>
                            <w:szCs w:val="32"/>
                          </w:rPr>
                          <w:tab/>
                        </w:r>
                        <w:r>
                          <w:rPr>
                            <w:sz w:val="32"/>
                            <w:szCs w:val="32"/>
                          </w:rPr>
                          <w:tab/>
                        </w:r>
                        <w:r>
                          <w:rPr>
                            <w:sz w:val="32"/>
                            <w:szCs w:val="32"/>
                          </w:rPr>
                          <w:tab/>
                        </w:r>
                        <w:r>
                          <w:rPr>
                            <w:sz w:val="32"/>
                            <w:szCs w:val="32"/>
                          </w:rPr>
                          <w:tab/>
                        </w:r>
                        <w:r>
                          <w:rPr>
                            <w:sz w:val="32"/>
                            <w:szCs w:val="32"/>
                          </w:rPr>
                          <w:tab/>
                        </w:r>
                      </w:p>
                    </w:txbxContent>
                  </v:textbox>
                </v:rect>
                <v:rect id="Rectangle 53" o:spid="_x0000_s1052" style="position:absolute;left:95;top:26860;width:61912;height:8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" fillcolor="#d2d2d2" strokecolor="#a5a5a5" strokeweight=".5pt">
                  <v:fill color2="silver" rotate="t" colors="0 #d2d2d2;.5 #c8c8c8;1 silver" focus="100%" type="gradient">
                    <o:fill v:ext="view" type="gradientUnscaled"/>
                  </v:fill>
                  <v:textbox>
                    <w:txbxContent>
                      <w:p w14:paraId="45D53E15" w14:textId="77777777" w:rsidR="00B13780" w:rsidRPr="00C239AF" w:rsidRDefault="00B13780" w:rsidP="00B13780">
                        <w:pPr>
                          <w:rPr>
                            <w:sz w:val="32"/>
                            <w:szCs w:val="32"/>
                          </w:rPr>
                        </w:pPr>
                        <w:r>
                          <w:rPr>
                            <w:sz w:val="32"/>
                            <w:szCs w:val="32"/>
                          </w:rPr>
                          <w:t>Eligibility</w:t>
                        </w:r>
                        <w:r>
                          <w:rPr>
                            <w:sz w:val="32"/>
                            <w:szCs w:val="32"/>
                          </w:rPr>
                          <w:tab/>
                        </w:r>
                        <w:r>
                          <w:rPr>
                            <w:sz w:val="32"/>
                            <w:szCs w:val="32"/>
                          </w:rPr>
                          <w:tab/>
                        </w:r>
                        <w:r>
                          <w:rPr>
                            <w:sz w:val="32"/>
                            <w:szCs w:val="32"/>
                          </w:rPr>
                          <w:tab/>
                          <w:t xml:space="preserve">                            </w:t>
                        </w:r>
                      </w:p>
                    </w:txbxContent>
                  </v:textbox>
                </v:rect>
                <v:rect id="Rectangle 54" o:spid="_x0000_s1053" style="position:absolute;top:36004;width:61912;height:78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" fillcolor="#d2d2d2" strokecolor="#a5a5a5" strokeweight=".5pt">
                  <v:fill color2="silver" rotate="t" colors="0 #d2d2d2;.5 #c8c8c8;1 silver" focus="100%" type="gradient">
                    <o:fill v:ext="view" type="gradientUnscaled"/>
                  </v:fill>
                  <v:textbox>
                    <w:txbxContent>
                      <w:p w14:paraId="53EDEA6C" w14:textId="77777777" w:rsidR="00B13780" w:rsidRDefault="00B13780" w:rsidP="00B13780">
                        <w:pPr>
                          <w:rPr>
                            <w:sz w:val="32"/>
                            <w:szCs w:val="32"/>
                          </w:rPr>
                        </w:pPr>
                      </w:p>
                      <w:p w14:paraId="69470E5E" w14:textId="77777777" w:rsidR="00B13780" w:rsidRDefault="00B13780" w:rsidP="00B13780">
                        <w:pPr>
                          <w:rPr>
                            <w:sz w:val="32"/>
                            <w:szCs w:val="32"/>
                          </w:rPr>
                        </w:pPr>
                        <w:r w:rsidRPr="00C239AF">
                          <w:rPr>
                            <w:sz w:val="32"/>
                            <w:szCs w:val="32"/>
                          </w:rPr>
                          <w:t>Included</w:t>
                        </w:r>
                      </w:p>
                      <w:p w14:paraId="65FF23E2" w14:textId="77777777" w:rsidR="00B13780" w:rsidRDefault="00B13780" w:rsidP="00B13780">
                        <w:pPr>
                          <w:rPr>
                            <w:sz w:val="32"/>
                            <w:szCs w:val="32"/>
                          </w:rPr>
                        </w:pPr>
                      </w:p>
                      <w:p w14:paraId="081078FC" w14:textId="77777777" w:rsidR="00B13780" w:rsidRDefault="00B13780" w:rsidP="00B13780">
                        <w:pPr>
                          <w:rPr>
                            <w:sz w:val="32"/>
                            <w:szCs w:val="32"/>
                          </w:rPr>
                        </w:pPr>
                      </w:p>
                      <w:p w14:paraId="7AFE13E4" w14:textId="77777777" w:rsidR="00B13780" w:rsidRDefault="00B13780" w:rsidP="00B13780">
                        <w:pPr>
                          <w:rPr>
                            <w:sz w:val="32"/>
                            <w:szCs w:val="32"/>
                          </w:rPr>
                        </w:pPr>
                      </w:p>
                      <w:p w14:paraId="004E0273" w14:textId="77777777" w:rsidR="00B13780" w:rsidRDefault="00B13780" w:rsidP="00B13780">
                        <w:pPr>
                          <w:rPr>
                            <w:sz w:val="32"/>
                            <w:szCs w:val="32"/>
                          </w:rPr>
                        </w:pPr>
                      </w:p>
                      <w:p w14:paraId="4BC0A98D" w14:textId="77777777" w:rsidR="00B13780" w:rsidRDefault="00B13780" w:rsidP="00B13780">
                        <w:pPr>
                          <w:rPr>
                            <w:sz w:val="32"/>
                            <w:szCs w:val="32"/>
                          </w:rPr>
                        </w:pPr>
                      </w:p>
                      <w:p w14:paraId="393573C5" w14:textId="77777777" w:rsidR="00B13780" w:rsidRDefault="00B13780" w:rsidP="00B13780">
                        <w:pPr>
                          <w:rPr>
                            <w:sz w:val="32"/>
                            <w:szCs w:val="32"/>
                          </w:rPr>
                        </w:pPr>
                      </w:p>
                      <w:p w14:paraId="52A723DB" w14:textId="77777777" w:rsidR="00B13780" w:rsidRPr="00C239AF" w:rsidRDefault="00B13780" w:rsidP="00B13780">
                        <w:pPr>
                          <w:rPr>
                            <w:sz w:val="32"/>
                            <w:szCs w:val="32"/>
                          </w:rPr>
                        </w:pPr>
                      </w:p>
                    </w:txbxContent>
                  </v:textbox>
                </v:rect>
                <v:rect id="Rectangle 55" o:spid="_x0000_s1054" style="position:absolute;left:14573;top:571;width:17716;height:14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" fillcolor="window" strokecolor="windowText" strokeweight="1pt">
                  <v:textbox>
                    <w:txbxContent>
                      <w:p w14:paraId="2CAA6C40" w14:textId="77777777" w:rsidR="00B13780" w:rsidRDefault="00B13780" w:rsidP="00B13780">
                        <w:pPr>
                          <w:jc w:val="center"/>
                        </w:pPr>
                        <w:r w:rsidRPr="00225A47">
                          <w:t xml:space="preserve">Records Identified </w:t>
                        </w:r>
                        <w:r>
                          <w:t>t</w:t>
                        </w:r>
                        <w:r w:rsidRPr="00225A47">
                          <w:t>hrough database searching</w:t>
                        </w:r>
                      </w:p>
                      <w:p w14:paraId="210794D1" w14:textId="77777777" w:rsidR="00B13780" w:rsidRDefault="00B13780" w:rsidP="00B13780">
                        <w:pPr>
                          <w:jc w:val="center"/>
                        </w:pPr>
                        <w:r>
                          <w:t>(</w:t>
                        </w:r>
                        <w:r w:rsidRPr="00225A47">
                          <w:t>n=</w:t>
                        </w:r>
                        <w:r>
                          <w:t>10608):</w:t>
                        </w:r>
                      </w:p>
                      <w:p w14:paraId="3AE4C6EE" w14:textId="77777777" w:rsidR="00B13780" w:rsidRDefault="00B13780" w:rsidP="00B13780">
                        <w:pPr>
                          <w:jc w:val="center"/>
                        </w:pPr>
                        <w:r w:rsidRPr="00225A47">
                          <w:t>Sportdiscus (n=833) Medline (n=2537)</w:t>
                        </w:r>
                        <w:r>
                          <w:t xml:space="preserve"> </w:t>
                        </w:r>
                      </w:p>
                      <w:p w14:paraId="75B06A5B" w14:textId="77777777" w:rsidR="00B13780" w:rsidRDefault="00B13780" w:rsidP="00B13780">
                        <w:pPr>
                          <w:jc w:val="center"/>
                        </w:pPr>
                        <w:r w:rsidRPr="00225A47">
                          <w:t>PubMed (n=</w:t>
                        </w:r>
                        <w:r>
                          <w:t>2567</w:t>
                        </w:r>
                        <w:r w:rsidRPr="00225A47">
                          <w:t>)</w:t>
                        </w:r>
                        <w:r>
                          <w:t xml:space="preserve"> </w:t>
                        </w:r>
                      </w:p>
                      <w:p w14:paraId="0BED135B" w14:textId="77777777" w:rsidR="00B13780" w:rsidRDefault="00B13780" w:rsidP="00B13780">
                        <w:pPr>
                          <w:jc w:val="center"/>
                        </w:pPr>
                        <w:r>
                          <w:t xml:space="preserve">CINAHL (n=862)   </w:t>
                        </w:r>
                      </w:p>
                      <w:p w14:paraId="210C4BEC" w14:textId="77777777" w:rsidR="00B13780" w:rsidRPr="00225A47" w:rsidRDefault="00B13780" w:rsidP="00B13780">
                        <w:pPr>
                          <w:jc w:val="center"/>
                        </w:pPr>
                        <w:r>
                          <w:t>Scopus (n=3809)</w:t>
                        </w:r>
                      </w:p>
                      <w:p w14:paraId="6FC9699C" w14:textId="77777777" w:rsidR="00B13780" w:rsidRDefault="00B13780" w:rsidP="00B13780">
                        <w:pPr>
                          <w:jc w:val="center"/>
                        </w:pPr>
                      </w:p>
                      <w:p w14:paraId="1CE56D73" w14:textId="77777777" w:rsidR="00B13780" w:rsidRDefault="00B13780" w:rsidP="00B13780">
                        <w:pPr>
                          <w:jc w:val="center"/>
                        </w:pPr>
                      </w:p>
                      <w:p w14:paraId="28A49E49" w14:textId="77777777" w:rsidR="00B13780" w:rsidRDefault="00B13780" w:rsidP="00B13780">
                        <w:pPr>
                          <w:jc w:val="center"/>
                        </w:pPr>
                      </w:p>
                    </w:txbxContent>
                  </v:textbox>
                </v:rect>
                <v:rect id="Rectangle 56" o:spid="_x0000_s1055" style="position:absolute;left:34004;top:7810;width:18193;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" fillcolor="window" strokecolor="windowText" strokeweight="1pt">
                  <v:textbox>
                    <w:txbxContent>
                      <w:p w14:paraId="49F820C3" w14:textId="77777777" w:rsidR="00B13780" w:rsidRDefault="00B13780" w:rsidP="00B13780">
                        <w:pPr>
                          <w:jc w:val="center"/>
                        </w:pPr>
                        <w:r w:rsidRPr="00DA0710">
                          <w:t xml:space="preserve">Additional </w:t>
                        </w:r>
                        <w:r>
                          <w:t>r</w:t>
                        </w:r>
                        <w:r w:rsidRPr="00DA0710">
                          <w:t xml:space="preserve">ecords </w:t>
                        </w:r>
                        <w:r>
                          <w:t>i</w:t>
                        </w:r>
                        <w:r w:rsidRPr="00DA0710">
                          <w:t xml:space="preserve">dentified </w:t>
                        </w:r>
                        <w:r>
                          <w:t>t</w:t>
                        </w:r>
                        <w:r w:rsidRPr="00DA0710">
                          <w:t>hrough other sources</w:t>
                        </w:r>
                        <w:r>
                          <w:t xml:space="preserve"> </w:t>
                        </w:r>
                      </w:p>
                      <w:p w14:paraId="4F0DC87B" w14:textId="77777777" w:rsidR="00B13780" w:rsidRDefault="00B13780" w:rsidP="00B13780">
                        <w:pPr>
                          <w:jc w:val="center"/>
                        </w:pPr>
                        <w:r>
                          <w:t>(n=3)</w:t>
                        </w:r>
                      </w:p>
                    </w:txbxContent>
                  </v:textbox>
                </v:rect>
                <v:rect id="Rectangle 59" o:spid="_x0000_s1056" style="position:absolute;left:48101;top:28860;width:12668;height:5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" fillcolor="window" strokecolor="windowText" strokeweight="1pt">
                  <v:textbox>
                    <w:txbxContent>
                      <w:p w14:paraId="1805184E" w14:textId="77777777" w:rsidR="00B13780" w:rsidRDefault="00B13780" w:rsidP="00B13780">
                        <w:pPr>
                          <w:jc w:val="center"/>
                        </w:pPr>
                        <w:r w:rsidRPr="008E6203">
                          <w:t>Records excluded (n=47</w:t>
                        </w:r>
                        <w:r>
                          <w:t>18</w:t>
                        </w:r>
                        <w:r w:rsidRPr="008E6203">
                          <w:t>)</w:t>
                        </w:r>
                      </w:p>
                    </w:txbxContent>
                  </v:textbox>
                </v:rect>
                <v:rect id="Rectangle 60" o:spid="_x0000_s1057" style="position:absolute;left:22860;top:37337;width:19621;height:5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" fillcolor="window" strokecolor="windowText" strokeweight="1pt">
                  <v:textbox>
                    <w:txbxContent>
                      <w:p w14:paraId="1AB951FC" w14:textId="77777777" w:rsidR="00B13780" w:rsidRDefault="00B13780" w:rsidP="00B13780">
                        <w:pPr>
                          <w:jc w:val="center"/>
                        </w:pPr>
                        <w:r>
                          <w:t>Studies</w:t>
                        </w:r>
                        <w:r w:rsidRPr="008E6203">
                          <w:t xml:space="preserve"> included </w:t>
                        </w:r>
                        <w:r>
                          <w:t>in synthesis</w:t>
                        </w:r>
                        <w:r w:rsidRPr="008E6203">
                          <w:t xml:space="preserve"> </w:t>
                        </w:r>
                      </w:p>
                      <w:p w14:paraId="528AEAFD" w14:textId="77777777" w:rsidR="00B13780" w:rsidRDefault="00B13780" w:rsidP="00B13780">
                        <w:pPr>
                          <w:jc w:val="center"/>
                        </w:pPr>
                        <w:r w:rsidRPr="008E6203">
                          <w:t>(n=2</w:t>
                        </w:r>
                        <w:r>
                          <w:t>87</w:t>
                        </w:r>
                        <w:r w:rsidRPr="008E6203">
                          <w:t>)</w:t>
                        </w:r>
                      </w:p>
                      <w:p w14:paraId="3665DFD3" w14:textId="77777777" w:rsidR="00B13780" w:rsidRDefault="00B13780" w:rsidP="00B13780">
                        <w:pPr>
                          <w:jc w:val="center"/>
                        </w:pPr>
                      </w:p>
                      <w:p w14:paraId="7D487B6A" w14:textId="77777777" w:rsidR="00B13780" w:rsidRDefault="00B13780" w:rsidP="00B13780">
                        <w:pPr>
                          <w:jc w:val="center"/>
                        </w:pPr>
                      </w:p>
                      <w:p w14:paraId="60B38293" w14:textId="77777777" w:rsidR="00B13780" w:rsidRDefault="00B13780" w:rsidP="00B13780">
                        <w:pPr>
                          <w:jc w:val="center"/>
                        </w:pPr>
                      </w:p>
                      <w:p w14:paraId="61A51EFC" w14:textId="77777777" w:rsidR="00B13780" w:rsidRDefault="00B13780" w:rsidP="00B13780">
                        <w:pPr>
                          <w:jc w:val="center"/>
                        </w:pPr>
                      </w:p>
                      <w:p w14:paraId="16A2A4BB" w14:textId="77777777" w:rsidR="00B13780" w:rsidRDefault="00B13780" w:rsidP="00B13780">
                        <w:pPr>
                          <w:jc w:val="center"/>
                        </w:pPr>
                      </w:p>
                      <w:p w14:paraId="78966515" w14:textId="77777777" w:rsidR="00B13780" w:rsidRDefault="00B13780" w:rsidP="00B13780">
                        <w:pPr>
                          <w:jc w:val="center"/>
                        </w:pPr>
                      </w:p>
                      <w:p w14:paraId="3CB0DDF3" w14:textId="77777777" w:rsidR="00B13780" w:rsidRDefault="00B13780" w:rsidP="00B13780">
                        <w:pPr>
                          <w:jc w:val="center"/>
                        </w:pPr>
                      </w:p>
                    </w:txbxContent>
                  </v:textbox>
                </v:rect>
                <v:shape id="Straight Arrow Connector 61" o:spid="_x0000_s1058" type="#_x0000_t32" style="position:absolute;left:25050;top:15240;width:5430;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" strokecolor="windowText" strokeweight=".5pt">
                  <v:stroke endarrow="block" joinstyle="miter"/>
                </v:shape>
                <v:shape id="Straight Arrow Connector 62" o:spid="_x0000_s1059" type="#_x0000_t32" style="position:absolute;left:35337;top:14859;width:4096;height:37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" strokecolor="windowText" strokeweight=".5pt">
                  <v:stroke endarrow="block" joinstyle="miter"/>
                </v:shape>
                <v:shape id="Straight Arrow Connector 7" o:spid="_x0000_s1060" type="#_x0000_t32" style="position:absolute;left:32289;top:23336;width:0;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" strokecolor="windowText" strokeweight=".5pt">
                  <v:stroke endarrow="block" joinstyle="miter"/>
                </v:shape>
                <v:shape id="Straight Arrow Connector 7" o:spid="_x0000_s1061" type="#_x0000_t32" style="position:absolute;left:32289;top:33147;width:0;height:3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" strokecolor="windowText">
                  <v:stroke endarrow="block"/>
                </v:shape>
                <v:shape id="Straight Arrow Connector 65" o:spid="_x0000_s1062" type="#_x0000_t32" style="position:absolute;left:42386;top:31242;width:5724;height:468;rotation:-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" strokecolor="windowText" strokeweight=".5pt">
                  <v:stroke endarrow="block" joinstyle="miter"/>
                </v:shape>
                <v:rect id="Rectangle 57" o:spid="_x0000_s1063" style="position:absolute;left:22383;top:18762;width:21527;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" fillcolor="window" strokecolor="windowText" strokeweight="1pt">
                  <v:textbox>
                    <w:txbxContent>
                      <w:p w14:paraId="145CABAD" w14:textId="77777777" w:rsidR="00B13780" w:rsidRDefault="00B13780" w:rsidP="00B13780">
                        <w:pPr>
                          <w:jc w:val="center"/>
                        </w:pPr>
                        <w:r w:rsidRPr="00303B50">
                          <w:t>Records after duplicates removed (n=</w:t>
                        </w:r>
                        <w:r>
                          <w:t>5006)</w:t>
                        </w:r>
                      </w:p>
                    </w:txbxContent>
                  </v:textbox>
                </v:rect>
                <v:rect id="Rectangle 58" o:spid="_x0000_s1064" style="position:absolute;left:22955;top:28384;width:19431;height:53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" fillcolor="window" strokecolor="windowText" strokeweight="1pt">
                  <v:textbox>
                    <w:txbxContent>
                      <w:p w14:paraId="32FC0122" w14:textId="77777777" w:rsidR="00B13780" w:rsidRDefault="00B13780" w:rsidP="00B13780">
                        <w:pPr>
                          <w:jc w:val="center"/>
                        </w:pPr>
                        <w:r w:rsidRPr="008E6203">
                          <w:t xml:space="preserve">Records screened for </w:t>
                        </w:r>
                        <w:r>
                          <w:t>e</w:t>
                        </w:r>
                        <w:r w:rsidRPr="008E6203">
                          <w:t xml:space="preserve">ligibility </w:t>
                        </w:r>
                      </w:p>
                      <w:p w14:paraId="08C435DE" w14:textId="77777777" w:rsidR="00B13780" w:rsidRDefault="00B13780" w:rsidP="00B13780">
                        <w:pPr>
                          <w:jc w:val="center"/>
                        </w:pPr>
                        <w:r w:rsidRPr="008E6203">
                          <w:t>(n=</w:t>
                        </w:r>
                        <w:r>
                          <w:t>5006</w:t>
                        </w:r>
                        <w:r w:rsidRPr="008E6203">
                          <w:t>)</w:t>
                        </w:r>
                      </w:p>
                    </w:txbxContent>
                  </v:textbox>
                </v:rect>
                <w10:anchorlock/>
              </v:group>
            </w:pict>
          </mc:Fallback>
        </mc:AlternateContent>
      </w:r>
    </w:p>
    <w:p w14:paraId="281DE354" w14:textId="2D986E4C" w:rsidR="00783A3B" w:rsidRDefault="00A673B2" w:rsidP="00A673B2">
      <w:pPr>
        <w:pStyle w:val="Caption"/>
        <w:jc w:val="both"/>
      </w:pPr>
      <w:bookmarkStart w:id="47" w:name="_Ref138794817"/>
      <w:bookmarkStart w:id="48" w:name="_Toc156393186"/>
      <w:r>
        <w:t xml:space="preserve">Figure </w:t>
      </w:r>
      <w:fldSimple w:instr=" STYLEREF 1 \s ">
        <w:r w:rsidR="00337CAB">
          <w:rPr>
            <w:noProof/>
          </w:rPr>
          <w:t>2</w:t>
        </w:r>
      </w:fldSimple>
      <w:r w:rsidR="00337CAB">
        <w:noBreakHyphen/>
      </w:r>
      <w:fldSimple w:instr=" SEQ Figure \* ARABIC \s 1 ">
        <w:r w:rsidR="00337CAB">
          <w:rPr>
            <w:noProof/>
          </w:rPr>
          <w:t>1</w:t>
        </w:r>
      </w:fldSimple>
      <w:bookmarkEnd w:id="47"/>
      <w:r>
        <w:t xml:space="preserve"> </w:t>
      </w:r>
      <w:r w:rsidRPr="00AA5A0D">
        <w:t>Flow diagram for selection of studies included in the scoping review (n=number of papers)</w:t>
      </w:r>
      <w:bookmarkEnd w:id="48"/>
    </w:p>
    <w:bookmarkEnd w:id="46"/>
    <w:p w14:paraId="08243B90" w14:textId="77777777" w:rsidR="000B4B1B" w:rsidRPr="000B4B1B" w:rsidRDefault="000B4B1B" w:rsidP="009C09D7">
      <w:pPr>
        <w:jc w:val="both"/>
      </w:pPr>
    </w:p>
    <w:p w14:paraId="710DB2E4" w14:textId="74FBF2F6" w:rsidR="000B4B1B" w:rsidRPr="000B4B1B" w:rsidRDefault="000B4B1B" w:rsidP="00E52690">
      <w:pPr>
        <w:spacing w:line="360" w:lineRule="auto"/>
        <w:jc w:val="both"/>
      </w:pPr>
      <w:r w:rsidRPr="000B4B1B">
        <w:t xml:space="preserve">When articles were grouped by year of publication </w:t>
      </w:r>
      <w:r w:rsidR="00CE03EC">
        <w:t>(</w:t>
      </w:r>
      <w:r w:rsidR="00CE03EC">
        <w:fldChar w:fldCharType="begin"/>
      </w:r>
      <w:r w:rsidR="00CE03EC">
        <w:instrText xml:space="preserve"> REF _Ref138794854 \h </w:instrText>
      </w:r>
      <w:r w:rsidR="00E52690">
        <w:instrText xml:space="preserve"> \* MERGEFORMAT </w:instrText>
      </w:r>
      <w:r w:rsidR="00CE03EC">
        <w:fldChar w:fldCharType="separate"/>
      </w:r>
      <w:r w:rsidR="00CE03EC">
        <w:t xml:space="preserve">Figure </w:t>
      </w:r>
      <w:r w:rsidR="00CE03EC">
        <w:rPr>
          <w:noProof/>
        </w:rPr>
        <w:t>2</w:t>
      </w:r>
      <w:r w:rsidR="00CE03EC">
        <w:noBreakHyphen/>
      </w:r>
      <w:r w:rsidR="00CE03EC">
        <w:rPr>
          <w:noProof/>
        </w:rPr>
        <w:t>2</w:t>
      </w:r>
      <w:r w:rsidR="00CE03EC">
        <w:fldChar w:fldCharType="end"/>
      </w:r>
      <w:r w:rsidR="00CE03EC">
        <w:t>),</w:t>
      </w:r>
      <w:r w:rsidRPr="000B4B1B">
        <w:t xml:space="preserve"> it was evident that children’s footwear is an increasing area of research with 56% of articles (n=161) identified in this search published in the past 10 years. There were 211 empirical studies amongst the articles sourced, with 137 of these reporting the age range of the participants in the abstract; age range was from 9 months to 18 years. Articles were grouped by age into 3 ranges: 1) </w:t>
      </w:r>
      <w:r w:rsidRPr="000B4B1B">
        <w:rPr>
          <w:b/>
        </w:rPr>
        <w:t>infant and preschool</w:t>
      </w:r>
      <w:r w:rsidRPr="000B4B1B">
        <w:t xml:space="preserve"> (9mths-5Yrs), 2) </w:t>
      </w:r>
      <w:r w:rsidRPr="000B4B1B">
        <w:rPr>
          <w:b/>
        </w:rPr>
        <w:t>primary school</w:t>
      </w:r>
      <w:r w:rsidRPr="000B4B1B">
        <w:t xml:space="preserve"> (6-12Yrs) and 3) </w:t>
      </w:r>
      <w:r w:rsidRPr="000B4B1B">
        <w:rPr>
          <w:b/>
        </w:rPr>
        <w:t>adolescents</w:t>
      </w:r>
      <w:r w:rsidRPr="000B4B1B">
        <w:t xml:space="preserve"> (13-18Yrs). Although a number of articles considered more than one of the age groupings in the population sampled the majority of the research involved primary school aged children (n=93), followed by adolescents (n=56), then infants and pre-schoolers (n=53). </w:t>
      </w:r>
    </w:p>
    <w:p w14:paraId="3594BBC8" w14:textId="77777777" w:rsidR="000B4B1B" w:rsidRPr="000B4B1B" w:rsidRDefault="000B4B1B" w:rsidP="00E52690">
      <w:pPr>
        <w:spacing w:line="360" w:lineRule="auto"/>
        <w:jc w:val="both"/>
        <w:rPr>
          <w:b/>
        </w:rPr>
      </w:pPr>
    </w:p>
    <w:p w14:paraId="4A5C6EBB" w14:textId="77777777" w:rsidR="00783A3B" w:rsidRDefault="000067FF" w:rsidP="00783A3B">
      <w:pPr>
        <w:keepNext/>
        <w:jc w:val="both"/>
      </w:pPr>
      <w:bookmarkStart w:id="49" w:name="_Hlk529188630"/>
      <w:r>
        <w:rPr>
          <w:noProof/>
        </w:rPr>
        <w:drawing>
          <wp:inline distT="0" distB="0" distL="0" distR="0" wp14:anchorId="450A78D4" wp14:editId="399CDD9D">
            <wp:extent cx="5396230" cy="3321677"/>
            <wp:effectExtent l="0" t="0" r="13970" b="6350"/>
            <wp:docPr id="66" name="Chart 66">
              <a:extLst xmlns:a="http://schemas.openxmlformats.org/drawingml/2006/main">
                <a:ext uri="{FF2B5EF4-FFF2-40B4-BE49-F238E27FC236}">
                  <a16:creationId xmlns:a16="http://schemas.microsoft.com/office/drawing/2014/main" id="{DFE6E27B-577D-4643-B7E6-24DE3182F8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D0B079" w14:textId="74A11117" w:rsidR="000067FF" w:rsidRDefault="00783A3B" w:rsidP="00783A3B">
      <w:pPr>
        <w:pStyle w:val="Caption"/>
        <w:jc w:val="both"/>
      </w:pPr>
      <w:bookmarkStart w:id="50" w:name="_Ref138794854"/>
      <w:bookmarkStart w:id="51" w:name="_Toc156393187"/>
      <w:r>
        <w:t xml:space="preserve">Figure </w:t>
      </w:r>
      <w:fldSimple w:instr=" STYLEREF 1 \s ">
        <w:r w:rsidR="00337CAB">
          <w:rPr>
            <w:noProof/>
          </w:rPr>
          <w:t>2</w:t>
        </w:r>
      </w:fldSimple>
      <w:r w:rsidR="00337CAB">
        <w:noBreakHyphen/>
      </w:r>
      <w:fldSimple w:instr=" SEQ Figure \* ARABIC \s 1 ">
        <w:r w:rsidR="00337CAB">
          <w:rPr>
            <w:noProof/>
          </w:rPr>
          <w:t>2</w:t>
        </w:r>
      </w:fldSimple>
      <w:bookmarkEnd w:id="50"/>
      <w:r>
        <w:t xml:space="preserve"> </w:t>
      </w:r>
      <w:r w:rsidRPr="00141D8A">
        <w:t>Scoping review search results by year of publication</w:t>
      </w:r>
      <w:r w:rsidR="00CA3F72">
        <w:t>.</w:t>
      </w:r>
      <w:bookmarkEnd w:id="51"/>
    </w:p>
    <w:p w14:paraId="374312BE" w14:textId="7EB1D147" w:rsidR="000B4B1B" w:rsidRPr="0068731E" w:rsidRDefault="00557CCD">
      <w:pPr>
        <w:pStyle w:val="Heading3"/>
        <w:numPr>
          <w:ilvl w:val="2"/>
          <w:numId w:val="29"/>
        </w:numPr>
        <w:spacing w:line="360" w:lineRule="auto"/>
      </w:pPr>
      <w:bookmarkStart w:id="52" w:name="_Toc156403436"/>
      <w:r>
        <w:t>Overarching areas</w:t>
      </w:r>
      <w:r w:rsidR="00E65E5F">
        <w:t>:</w:t>
      </w:r>
      <w:r>
        <w:t xml:space="preserve"> </w:t>
      </w:r>
      <w:r w:rsidR="00A406A6">
        <w:t xml:space="preserve">Footwear </w:t>
      </w:r>
      <w:r w:rsidR="000F785D">
        <w:t>d</w:t>
      </w:r>
      <w:r w:rsidR="00A406A6">
        <w:t xml:space="preserve">esign and </w:t>
      </w:r>
      <w:r w:rsidR="000F785D">
        <w:t>Effects of footwear</w:t>
      </w:r>
      <w:bookmarkEnd w:id="49"/>
      <w:bookmarkEnd w:id="52"/>
    </w:p>
    <w:bookmarkEnd w:id="45"/>
    <w:p w14:paraId="2332E435" w14:textId="77777777" w:rsidR="000B4B1B" w:rsidRDefault="000B4B1B" w:rsidP="00E52690">
      <w:pPr>
        <w:spacing w:line="360" w:lineRule="auto"/>
        <w:jc w:val="both"/>
      </w:pPr>
      <w:r w:rsidRPr="000B4B1B">
        <w:t>Charting of the included articles yielded two overarching areas of research in children’s footwear:</w:t>
      </w:r>
    </w:p>
    <w:p w14:paraId="09FEBA8D" w14:textId="77777777" w:rsidR="00743B88" w:rsidRPr="000B4B1B" w:rsidRDefault="00743B88" w:rsidP="00E52690">
      <w:pPr>
        <w:spacing w:line="360" w:lineRule="auto"/>
        <w:jc w:val="both"/>
      </w:pPr>
    </w:p>
    <w:p w14:paraId="72698F48" w14:textId="77777777" w:rsidR="000B4B1B" w:rsidRDefault="000B4B1B" w:rsidP="00E52690">
      <w:pPr>
        <w:spacing w:line="360" w:lineRule="auto"/>
        <w:jc w:val="both"/>
      </w:pPr>
      <w:r w:rsidRPr="000B4B1B">
        <w:t xml:space="preserve">1) </w:t>
      </w:r>
      <w:r w:rsidRPr="000B4B1B">
        <w:rPr>
          <w:b/>
        </w:rPr>
        <w:t>Footwear design</w:t>
      </w:r>
      <w:r w:rsidRPr="000B4B1B">
        <w:t xml:space="preserve"> (n=146) this was in terms of both ergonomics (refining the dimensional fit and functional properties of footwear to meet the daily demands of the child’s foot in both typical and atypical development) and the material components of footwear (upper, lining, sole and tanning agents).</w:t>
      </w:r>
    </w:p>
    <w:p w14:paraId="37400D8A" w14:textId="77777777" w:rsidR="00743B88" w:rsidRPr="000B4B1B" w:rsidRDefault="00743B88" w:rsidP="00E52690">
      <w:pPr>
        <w:spacing w:line="360" w:lineRule="auto"/>
        <w:jc w:val="both"/>
      </w:pPr>
    </w:p>
    <w:p w14:paraId="56AAA8AD" w14:textId="508FF5DB" w:rsidR="000B4B1B" w:rsidRPr="000B4B1B" w:rsidRDefault="000B4B1B" w:rsidP="00E52690">
      <w:pPr>
        <w:spacing w:line="360" w:lineRule="auto"/>
        <w:jc w:val="both"/>
      </w:pPr>
      <w:r w:rsidRPr="000B4B1B">
        <w:t xml:space="preserve">2) </w:t>
      </w:r>
      <w:r w:rsidR="00DD5FFF">
        <w:rPr>
          <w:b/>
        </w:rPr>
        <w:t>E</w:t>
      </w:r>
      <w:r w:rsidRPr="000B4B1B">
        <w:rPr>
          <w:b/>
        </w:rPr>
        <w:t xml:space="preserve">ffects of footwear </w:t>
      </w:r>
      <w:r w:rsidRPr="000B4B1B">
        <w:t xml:space="preserve">(n=216) </w:t>
      </w:r>
      <w:r w:rsidR="00DD5FFF">
        <w:t xml:space="preserve">This was the effects of footwear </w:t>
      </w:r>
      <w:r w:rsidRPr="000B4B1B">
        <w:t xml:space="preserve">on the child (effects on gait, protective benefits, risk factor for injury/pathology and therapeutic effects). </w:t>
      </w:r>
    </w:p>
    <w:p w14:paraId="6C15E7DC" w14:textId="0FA063C8" w:rsidR="000B4B1B" w:rsidRPr="000B4B1B" w:rsidRDefault="000B4B1B" w:rsidP="00E52690">
      <w:pPr>
        <w:spacing w:line="360" w:lineRule="auto"/>
        <w:jc w:val="both"/>
      </w:pPr>
      <w:r w:rsidRPr="000B4B1B">
        <w:t xml:space="preserve">Amongst these two overarching areas, eight general groupings were further charted. </w:t>
      </w:r>
      <w:r w:rsidR="00604175">
        <w:fldChar w:fldCharType="begin"/>
      </w:r>
      <w:r w:rsidR="00604175">
        <w:instrText xml:space="preserve"> REF _Ref138794576 \h </w:instrText>
      </w:r>
      <w:r w:rsidR="00E52690">
        <w:instrText xml:space="preserve"> \* MERGEFORMAT </w:instrText>
      </w:r>
      <w:r w:rsidR="00604175">
        <w:fldChar w:fldCharType="separate"/>
      </w:r>
      <w:r w:rsidR="00604175">
        <w:t xml:space="preserve">Figure </w:t>
      </w:r>
      <w:r w:rsidR="00604175">
        <w:rPr>
          <w:noProof/>
        </w:rPr>
        <w:t>2</w:t>
      </w:r>
      <w:r w:rsidR="00604175">
        <w:noBreakHyphen/>
      </w:r>
      <w:r w:rsidR="00604175">
        <w:rPr>
          <w:noProof/>
        </w:rPr>
        <w:t>3</w:t>
      </w:r>
      <w:r w:rsidR="00604175">
        <w:fldChar w:fldCharType="end"/>
      </w:r>
      <w:r w:rsidR="00604175">
        <w:t xml:space="preserve"> </w:t>
      </w:r>
      <w:r w:rsidRPr="000B4B1B">
        <w:t>provides an overview of the charted groupings and how the articles in each group were apportioned amongst the two main areas. The articles were not exclusive to each of the eight groupings or two overarching areas with many articles overlapping across both areas and groupings.</w:t>
      </w:r>
    </w:p>
    <w:p w14:paraId="1F6CDC28" w14:textId="77777777" w:rsidR="000B4B1B" w:rsidRPr="000B4B1B" w:rsidRDefault="000B4B1B" w:rsidP="009C09D7">
      <w:pPr>
        <w:jc w:val="both"/>
      </w:pPr>
      <w:bookmarkStart w:id="53" w:name="_Hlk529188728"/>
    </w:p>
    <w:bookmarkEnd w:id="53"/>
    <w:p w14:paraId="6CC76032" w14:textId="77777777" w:rsidR="00783A3B" w:rsidRDefault="000A18E6" w:rsidP="00783A3B">
      <w:pPr>
        <w:keepNext/>
        <w:jc w:val="both"/>
      </w:pPr>
      <w:r>
        <w:rPr>
          <w:noProof/>
        </w:rPr>
        <w:lastRenderedPageBreak/>
        <mc:AlternateContent>
          <mc:Choice Requires="wpg">
            <w:drawing>
              <wp:inline distT="0" distB="0" distL="0" distR="0" wp14:anchorId="199DD943" wp14:editId="57A49C8E">
                <wp:extent cx="4933950" cy="4855968"/>
                <wp:effectExtent l="0" t="0" r="19050" b="20955"/>
                <wp:docPr id="67" name="Group 67"/>
                <wp:cNvGraphicFramePr/>
                <a:graphic xmlns:a="http://schemas.openxmlformats.org/drawingml/2006/main">
                  <a:graphicData uri="http://schemas.microsoft.com/office/word/2010/wordprocessingGroup">
                    <wpg:wgp>
                      <wpg:cNvGrpSpPr/>
                      <wpg:grpSpPr>
                        <a:xfrm>
                          <a:off x="0" y="0"/>
                          <a:ext cx="4933950" cy="4855968"/>
                          <a:chOff x="0" y="0"/>
                          <a:chExt cx="4933950" cy="4855968"/>
                        </a:xfrm>
                      </wpg:grpSpPr>
                      <wps:wsp>
                        <wps:cNvPr id="68" name="Rectangle 68"/>
                        <wps:cNvSpPr/>
                        <wps:spPr>
                          <a:xfrm>
                            <a:off x="0" y="312517"/>
                            <a:ext cx="4933950" cy="454345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344A5B8" w14:textId="77777777" w:rsidR="000A18E6" w:rsidRDefault="000A18E6" w:rsidP="000A18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Straight Connector 69"/>
                        <wps:cNvCnPr/>
                        <wps:spPr>
                          <a:xfrm>
                            <a:off x="2465408" y="312517"/>
                            <a:ext cx="0" cy="4543451"/>
                          </a:xfrm>
                          <a:prstGeom prst="line">
                            <a:avLst/>
                          </a:prstGeom>
                          <a:ln/>
                        </wps:spPr>
                        <wps:style>
                          <a:lnRef idx="1">
                            <a:schemeClr val="dk1"/>
                          </a:lnRef>
                          <a:fillRef idx="0">
                            <a:schemeClr val="dk1"/>
                          </a:fillRef>
                          <a:effectRef idx="0">
                            <a:schemeClr val="dk1"/>
                          </a:effectRef>
                          <a:fontRef idx="minor">
                            <a:schemeClr val="tx1"/>
                          </a:fontRef>
                        </wps:style>
                        <wps:bodyPr/>
                      </wps:wsp>
                      <wps:wsp>
                        <wps:cNvPr id="70" name="Text Box 70"/>
                        <wps:cNvSpPr txBox="1"/>
                        <wps:spPr>
                          <a:xfrm>
                            <a:off x="0" y="0"/>
                            <a:ext cx="2466974" cy="311830"/>
                          </a:xfrm>
                          <a:prstGeom prst="rect">
                            <a:avLst/>
                          </a:prstGeom>
                          <a:solidFill>
                            <a:sysClr val="window" lastClr="FFFFFF"/>
                          </a:solidFill>
                          <a:ln w="6350">
                            <a:solidFill>
                              <a:prstClr val="black"/>
                            </a:solidFill>
                          </a:ln>
                        </wps:spPr>
                        <wps:txbx>
                          <w:txbxContent>
                            <w:p w14:paraId="2657C8EC" w14:textId="77777777" w:rsidR="000A18E6" w:rsidRPr="00F84492" w:rsidRDefault="000A18E6" w:rsidP="000A18E6">
                              <w:pPr>
                                <w:jc w:val="center"/>
                                <w:rPr>
                                  <w:b/>
                                  <w:sz w:val="28"/>
                                  <w:szCs w:val="28"/>
                                  <w:u w:val="single"/>
                                </w:rPr>
                              </w:pPr>
                              <w:r w:rsidRPr="00F84492">
                                <w:rPr>
                                  <w:b/>
                                  <w:sz w:val="28"/>
                                  <w:szCs w:val="28"/>
                                  <w:u w:val="single"/>
                                </w:rPr>
                                <w:t xml:space="preserve">Footwear </w:t>
                              </w:r>
                              <w:r>
                                <w:rPr>
                                  <w:b/>
                                  <w:sz w:val="28"/>
                                  <w:szCs w:val="28"/>
                                  <w:u w:val="single"/>
                                </w:rPr>
                                <w:t>d</w:t>
                              </w:r>
                              <w:r w:rsidRPr="00F84492">
                                <w:rPr>
                                  <w:b/>
                                  <w:sz w:val="28"/>
                                  <w:szCs w:val="28"/>
                                  <w:u w:val="single"/>
                                </w:rPr>
                                <w:t>esign</w:t>
                              </w:r>
                              <w:r>
                                <w:rPr>
                                  <w:sz w:val="28"/>
                                  <w:szCs w:val="28"/>
                                </w:rPr>
                                <w:t xml:space="preserve"> </w:t>
                              </w:r>
                              <w:r w:rsidRPr="006A33A4">
                                <w:rPr>
                                  <w:sz w:val="28"/>
                                  <w:szCs w:val="28"/>
                                </w:rPr>
                                <w:t>(n=14</w:t>
                              </w:r>
                              <w:r>
                                <w:rPr>
                                  <w:sz w:val="28"/>
                                  <w:szCs w:val="28"/>
                                </w:rPr>
                                <w:t>6</w:t>
                              </w:r>
                              <w:r w:rsidRPr="006A33A4">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1" name="Text Box 71"/>
                        <wps:cNvSpPr txBox="1"/>
                        <wps:spPr>
                          <a:xfrm>
                            <a:off x="2465408" y="0"/>
                            <a:ext cx="2466974" cy="311830"/>
                          </a:xfrm>
                          <a:prstGeom prst="rect">
                            <a:avLst/>
                          </a:prstGeom>
                          <a:solidFill>
                            <a:sysClr val="window" lastClr="FFFFFF"/>
                          </a:solidFill>
                          <a:ln w="6350">
                            <a:solidFill>
                              <a:prstClr val="black"/>
                            </a:solidFill>
                          </a:ln>
                        </wps:spPr>
                        <wps:txbx>
                          <w:txbxContent>
                            <w:p w14:paraId="4567BBF2" w14:textId="77777777" w:rsidR="000A18E6" w:rsidRPr="00F84492" w:rsidRDefault="000A18E6" w:rsidP="000A18E6">
                              <w:pPr>
                                <w:jc w:val="center"/>
                                <w:rPr>
                                  <w:b/>
                                  <w:sz w:val="28"/>
                                  <w:szCs w:val="28"/>
                                  <w:u w:val="single"/>
                                </w:rPr>
                              </w:pPr>
                              <w:r w:rsidRPr="00F84492">
                                <w:rPr>
                                  <w:b/>
                                  <w:sz w:val="28"/>
                                  <w:szCs w:val="28"/>
                                  <w:u w:val="single"/>
                                </w:rPr>
                                <w:t xml:space="preserve">Effects of </w:t>
                              </w:r>
                              <w:r>
                                <w:rPr>
                                  <w:b/>
                                  <w:sz w:val="28"/>
                                  <w:szCs w:val="28"/>
                                  <w:u w:val="single"/>
                                </w:rPr>
                                <w:t>f</w:t>
                              </w:r>
                              <w:r w:rsidRPr="00F84492">
                                <w:rPr>
                                  <w:b/>
                                  <w:sz w:val="28"/>
                                  <w:szCs w:val="28"/>
                                  <w:u w:val="single"/>
                                </w:rPr>
                                <w:t>ootwear</w:t>
                              </w:r>
                              <w:r>
                                <w:rPr>
                                  <w:sz w:val="28"/>
                                  <w:szCs w:val="28"/>
                                </w:rPr>
                                <w:t xml:space="preserve"> </w:t>
                              </w:r>
                              <w:r w:rsidRPr="006A33A4">
                                <w:rPr>
                                  <w:sz w:val="28"/>
                                  <w:szCs w:val="28"/>
                                </w:rPr>
                                <w:t>(n=21</w:t>
                              </w:r>
                              <w:r>
                                <w:rPr>
                                  <w:sz w:val="28"/>
                                  <w:szCs w:val="28"/>
                                </w:rPr>
                                <w:t>6</w:t>
                              </w:r>
                              <w:r w:rsidRPr="006A33A4">
                                <w:rPr>
                                  <w:sz w:val="28"/>
                                  <w:szCs w:val="2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Rectangle 16"/>
                        <wps:cNvSpPr/>
                        <wps:spPr>
                          <a:xfrm>
                            <a:off x="1759352" y="3808071"/>
                            <a:ext cx="2276475" cy="3187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20C1AC" w14:textId="77777777" w:rsidR="000A18E6" w:rsidRPr="00324225" w:rsidRDefault="000A18E6" w:rsidP="000A18E6">
                              <w:pPr>
                                <w:pStyle w:val="NormalWeb"/>
                                <w:spacing w:before="0" w:beforeAutospacing="0" w:after="0" w:afterAutospacing="0"/>
                                <w:jc w:val="center"/>
                                <w:textAlignment w:val="baseline"/>
                                <w:rPr>
                                  <w:sz w:val="28"/>
                                  <w:szCs w:val="28"/>
                                </w:rPr>
                              </w:pPr>
                              <w:r w:rsidRPr="00324225">
                                <w:rPr>
                                  <w:rFonts w:asciiTheme="minorHAnsi" w:hAnsi="Calibri" w:cstheme="minorBidi"/>
                                  <w:color w:val="000000" w:themeColor="dark1"/>
                                  <w:kern w:val="24"/>
                                  <w:sz w:val="28"/>
                                  <w:szCs w:val="28"/>
                                </w:rPr>
                                <w:t>Psychosocial</w:t>
                              </w:r>
                              <w:r>
                                <w:rPr>
                                  <w:rFonts w:asciiTheme="minorHAnsi" w:hAnsi="Calibri" w:cstheme="minorBidi"/>
                                  <w:color w:val="000000" w:themeColor="dark1"/>
                                  <w:kern w:val="24"/>
                                  <w:sz w:val="28"/>
                                  <w:szCs w:val="28"/>
                                </w:rPr>
                                <w:t xml:space="preserve"> (n=12)</w:t>
                              </w:r>
                            </w:p>
                          </w:txbxContent>
                        </wps:txbx>
                        <wps:bodyPr wrap="square">
                          <a:noAutofit/>
                        </wps:bodyPr>
                      </wps:wsp>
                      <wps:wsp>
                        <wps:cNvPr id="73" name="Rectangle 14"/>
                        <wps:cNvSpPr/>
                        <wps:spPr>
                          <a:xfrm>
                            <a:off x="2465408" y="4352081"/>
                            <a:ext cx="2314575" cy="3187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322700" w14:textId="77777777" w:rsidR="000A18E6" w:rsidRDefault="000A18E6" w:rsidP="000A18E6">
                              <w:pPr>
                                <w:pStyle w:val="NormalWeb"/>
                                <w:spacing w:before="0" w:beforeAutospacing="0" w:after="0" w:afterAutospacing="0"/>
                                <w:jc w:val="center"/>
                                <w:textAlignment w:val="baseline"/>
                              </w:pPr>
                              <w:r>
                                <w:rPr>
                                  <w:rFonts w:asciiTheme="minorHAnsi" w:hAnsi="Calibri" w:cstheme="minorBidi"/>
                                  <w:color w:val="000000" w:themeColor="dark1"/>
                                  <w:kern w:val="24"/>
                                  <w:sz w:val="28"/>
                                  <w:szCs w:val="28"/>
                                </w:rPr>
                                <w:t>Physiological (n=3)</w:t>
                              </w:r>
                            </w:p>
                          </w:txbxContent>
                        </wps:txbx>
                        <wps:bodyPr wrap="square">
                          <a:noAutofit/>
                        </wps:bodyPr>
                      </wps:wsp>
                      <wps:wsp>
                        <wps:cNvPr id="74" name="Rectangle 5"/>
                        <wps:cNvSpPr/>
                        <wps:spPr>
                          <a:xfrm>
                            <a:off x="1261641" y="1469985"/>
                            <a:ext cx="2533650" cy="3571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B8F8E63"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Anthropometrics (n=72)</w:t>
                              </w:r>
                            </w:p>
                            <w:p w14:paraId="5D564DAB"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s:wsp>
                        <wps:cNvPr id="75" name="Rectangle 5"/>
                        <wps:cNvSpPr/>
                        <wps:spPr>
                          <a:xfrm>
                            <a:off x="1851950" y="2037144"/>
                            <a:ext cx="2533650" cy="3571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5ADE023"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Biomechanical</w:t>
                              </w:r>
                              <w:r w:rsidRPr="00324225">
                                <w:rPr>
                                  <w:rFonts w:asciiTheme="minorHAnsi" w:hAnsi="Calibri" w:cstheme="minorBidi"/>
                                  <w:color w:val="000000" w:themeColor="dark1"/>
                                  <w:kern w:val="24"/>
                                  <w:sz w:val="28"/>
                                  <w:szCs w:val="28"/>
                                </w:rPr>
                                <w:t xml:space="preserve"> </w:t>
                              </w:r>
                              <w:r>
                                <w:rPr>
                                  <w:rFonts w:asciiTheme="minorHAnsi" w:hAnsi="Calibri" w:cstheme="minorBidi"/>
                                  <w:color w:val="000000" w:themeColor="dark1"/>
                                  <w:kern w:val="24"/>
                                  <w:sz w:val="28"/>
                                  <w:szCs w:val="28"/>
                                </w:rPr>
                                <w:t>(n=70)</w:t>
                              </w:r>
                            </w:p>
                            <w:p w14:paraId="1A7C6DEB"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s:wsp>
                        <wps:cNvPr id="76" name="Rectangle 5"/>
                        <wps:cNvSpPr/>
                        <wps:spPr>
                          <a:xfrm>
                            <a:off x="1979271" y="462987"/>
                            <a:ext cx="2533650" cy="3571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734DE5" w14:textId="77777777" w:rsidR="000A18E6" w:rsidRDefault="000A18E6" w:rsidP="000A18E6">
                              <w:pPr>
                                <w:pStyle w:val="NormalWeb"/>
                                <w:spacing w:before="0" w:beforeAutospacing="0" w:after="0" w:afterAutospacing="0"/>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Developmental effects (n=114)</w:t>
                              </w:r>
                            </w:p>
                            <w:p w14:paraId="49800995"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s:wsp>
                        <wps:cNvPr id="77" name="Rectangle 77"/>
                        <wps:cNvSpPr/>
                        <wps:spPr>
                          <a:xfrm>
                            <a:off x="1192193" y="925975"/>
                            <a:ext cx="2533650" cy="3571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0EABBC1"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sidRPr="00324225">
                                <w:rPr>
                                  <w:rFonts w:asciiTheme="minorHAnsi" w:hAnsi="Calibri" w:cstheme="minorBidi"/>
                                  <w:color w:val="000000" w:themeColor="dark1"/>
                                  <w:kern w:val="24"/>
                                  <w:sz w:val="28"/>
                                  <w:szCs w:val="28"/>
                                </w:rPr>
                                <w:t>Therapeutic</w:t>
                              </w:r>
                              <w:r>
                                <w:rPr>
                                  <w:sz w:val="28"/>
                                  <w:szCs w:val="28"/>
                                </w:rPr>
                                <w:t xml:space="preserve"> </w:t>
                              </w:r>
                              <w:r>
                                <w:rPr>
                                  <w:rFonts w:asciiTheme="minorHAnsi" w:hAnsi="Calibri" w:cstheme="minorBidi"/>
                                  <w:color w:val="000000" w:themeColor="dark1"/>
                                  <w:kern w:val="24"/>
                                  <w:sz w:val="28"/>
                                  <w:szCs w:val="28"/>
                                </w:rPr>
                                <w:t>f</w:t>
                              </w:r>
                              <w:r w:rsidRPr="00324225">
                                <w:rPr>
                                  <w:rFonts w:asciiTheme="minorHAnsi" w:hAnsi="Calibri" w:cstheme="minorBidi"/>
                                  <w:color w:val="000000" w:themeColor="dark1"/>
                                  <w:kern w:val="24"/>
                                  <w:sz w:val="28"/>
                                  <w:szCs w:val="28"/>
                                </w:rPr>
                                <w:t xml:space="preserve">ootwear </w:t>
                              </w:r>
                              <w:r>
                                <w:rPr>
                                  <w:rFonts w:asciiTheme="minorHAnsi" w:hAnsi="Calibri" w:cstheme="minorBidi"/>
                                  <w:color w:val="000000" w:themeColor="dark1"/>
                                  <w:kern w:val="24"/>
                                  <w:sz w:val="28"/>
                                  <w:szCs w:val="28"/>
                                </w:rPr>
                                <w:t>(n=77)</w:t>
                              </w:r>
                            </w:p>
                            <w:p w14:paraId="6831982D"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s:wsp>
                        <wps:cNvPr id="78" name="Rectangle 5"/>
                        <wps:cNvSpPr/>
                        <wps:spPr>
                          <a:xfrm>
                            <a:off x="1956122" y="2604304"/>
                            <a:ext cx="2533650" cy="35718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3E0EE70" w14:textId="77777777" w:rsidR="000A18E6" w:rsidRPr="00324225" w:rsidRDefault="000A18E6" w:rsidP="000A18E6">
                              <w:pPr>
                                <w:pStyle w:val="NormalWeb"/>
                                <w:spacing w:before="0" w:beforeAutospacing="0" w:after="168" w:afterAutospacing="0" w:line="216" w:lineRule="auto"/>
                                <w:jc w:val="center"/>
                                <w:textAlignment w:val="baseline"/>
                                <w:rPr>
                                  <w:rFonts w:asciiTheme="minorHAnsi" w:hAnsi="Calibri" w:cstheme="minorBidi"/>
                                  <w:color w:val="000000" w:themeColor="dark1"/>
                                  <w:kern w:val="24"/>
                                  <w:sz w:val="28"/>
                                  <w:szCs w:val="28"/>
                                  <w:lang w:val="en-US"/>
                                </w:rPr>
                              </w:pPr>
                              <w:r w:rsidRPr="00324225">
                                <w:rPr>
                                  <w:rFonts w:asciiTheme="minorHAnsi" w:hAnsi="Calibri" w:cstheme="minorBidi"/>
                                  <w:color w:val="000000" w:themeColor="dark1"/>
                                  <w:kern w:val="24"/>
                                  <w:sz w:val="28"/>
                                  <w:szCs w:val="28"/>
                                  <w:lang w:val="en-US"/>
                                </w:rPr>
                                <w:t xml:space="preserve">Protective </w:t>
                              </w:r>
                              <w:r>
                                <w:rPr>
                                  <w:rFonts w:asciiTheme="minorHAnsi" w:hAnsi="Calibri" w:cstheme="minorBidi"/>
                                  <w:color w:val="000000" w:themeColor="dark1"/>
                                  <w:kern w:val="24"/>
                                  <w:sz w:val="28"/>
                                  <w:szCs w:val="28"/>
                                  <w:lang w:val="en-US"/>
                                </w:rPr>
                                <w:t>r</w:t>
                              </w:r>
                              <w:r w:rsidRPr="00324225">
                                <w:rPr>
                                  <w:rFonts w:asciiTheme="minorHAnsi" w:hAnsi="Calibri" w:cstheme="minorBidi"/>
                                  <w:color w:val="000000" w:themeColor="dark1"/>
                                  <w:kern w:val="24"/>
                                  <w:sz w:val="28"/>
                                  <w:szCs w:val="28"/>
                                  <w:lang w:val="en-US"/>
                                </w:rPr>
                                <w:t>ole</w:t>
                              </w:r>
                              <w:r>
                                <w:rPr>
                                  <w:rFonts w:asciiTheme="minorHAnsi" w:hAnsi="Calibri" w:cstheme="minorBidi"/>
                                  <w:color w:val="000000" w:themeColor="dark1"/>
                                  <w:kern w:val="24"/>
                                  <w:sz w:val="28"/>
                                  <w:szCs w:val="28"/>
                                  <w:lang w:val="en-US"/>
                                </w:rPr>
                                <w:t xml:space="preserve"> (n=40)</w:t>
                              </w:r>
                            </w:p>
                            <w:p w14:paraId="57281681"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s:wsp>
                        <wps:cNvPr id="79" name="Rectangle 5"/>
                        <wps:cNvSpPr/>
                        <wps:spPr>
                          <a:xfrm>
                            <a:off x="1226917" y="3125165"/>
                            <a:ext cx="2533650" cy="515542"/>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CB74ED3" w14:textId="77777777" w:rsidR="000A18E6" w:rsidRPr="00EB1B6F" w:rsidRDefault="000A18E6" w:rsidP="000A18E6">
                              <w:pPr>
                                <w:pStyle w:val="NormalWeb"/>
                                <w:spacing w:before="0" w:beforeAutospacing="0" w:after="134" w:afterAutospacing="0" w:line="216" w:lineRule="auto"/>
                                <w:jc w:val="center"/>
                                <w:textAlignment w:val="baseline"/>
                                <w:rPr>
                                  <w:sz w:val="28"/>
                                  <w:szCs w:val="28"/>
                                </w:rPr>
                              </w:pPr>
                              <w:r w:rsidRPr="00B10AD2">
                                <w:rPr>
                                  <w:rFonts w:asciiTheme="minorHAnsi" w:hAnsi="Calibri" w:cstheme="minorBidi"/>
                                  <w:color w:val="000000" w:themeColor="dark1"/>
                                  <w:kern w:val="24"/>
                                  <w:sz w:val="28"/>
                                  <w:szCs w:val="28"/>
                                  <w:lang w:val="en-US"/>
                                </w:rPr>
                                <w:t xml:space="preserve">Risk </w:t>
                              </w:r>
                              <w:r>
                                <w:rPr>
                                  <w:rFonts w:asciiTheme="minorHAnsi" w:hAnsi="Calibri" w:cstheme="minorBidi"/>
                                  <w:color w:val="000000" w:themeColor="dark1"/>
                                  <w:kern w:val="24"/>
                                  <w:sz w:val="28"/>
                                  <w:szCs w:val="28"/>
                                  <w:lang w:val="en-US"/>
                                </w:rPr>
                                <w:t>f</w:t>
                              </w:r>
                              <w:r w:rsidRPr="00B10AD2">
                                <w:rPr>
                                  <w:rFonts w:asciiTheme="minorHAnsi" w:hAnsi="Calibri" w:cstheme="minorBidi"/>
                                  <w:color w:val="000000" w:themeColor="dark1"/>
                                  <w:kern w:val="24"/>
                                  <w:sz w:val="28"/>
                                  <w:szCs w:val="28"/>
                                  <w:lang w:val="en-US"/>
                                </w:rPr>
                                <w:t xml:space="preserve">actor </w:t>
                              </w:r>
                              <w:r>
                                <w:rPr>
                                  <w:rFonts w:asciiTheme="minorHAnsi" w:hAnsi="Calibri" w:cstheme="minorBidi"/>
                                  <w:color w:val="000000" w:themeColor="dark1"/>
                                  <w:kern w:val="24"/>
                                  <w:sz w:val="28"/>
                                  <w:szCs w:val="28"/>
                                  <w:lang w:val="en-US"/>
                                </w:rPr>
                                <w:t>for i</w:t>
                              </w:r>
                              <w:r w:rsidRPr="000074AB">
                                <w:rPr>
                                  <w:rFonts w:asciiTheme="minorHAnsi" w:hAnsi="Calibri" w:cstheme="minorBidi"/>
                                  <w:color w:val="000000" w:themeColor="dark1"/>
                                  <w:kern w:val="24"/>
                                  <w:sz w:val="28"/>
                                  <w:szCs w:val="28"/>
                                  <w:lang w:val="en-US"/>
                                </w:rPr>
                                <w:t>njury</w:t>
                              </w:r>
                              <w:r>
                                <w:rPr>
                                  <w:rFonts w:asciiTheme="minorHAnsi" w:hAnsi="Calibri" w:cstheme="minorBidi"/>
                                  <w:color w:val="000000" w:themeColor="dark1"/>
                                  <w:kern w:val="24"/>
                                  <w:sz w:val="28"/>
                                  <w:szCs w:val="28"/>
                                  <w:lang w:val="en-US"/>
                                </w:rPr>
                                <w:t>/pat</w:t>
                              </w:r>
                              <w:r w:rsidRPr="000074AB">
                                <w:rPr>
                                  <w:rFonts w:asciiTheme="minorHAnsi" w:hAnsi="Calibri" w:cstheme="minorBidi"/>
                                  <w:color w:val="000000" w:themeColor="dark1"/>
                                  <w:kern w:val="24"/>
                                  <w:sz w:val="28"/>
                                  <w:szCs w:val="28"/>
                                  <w:lang w:val="en-US"/>
                                </w:rPr>
                                <w:t xml:space="preserve">hology </w:t>
                              </w:r>
                              <w:r w:rsidRPr="00B10AD2">
                                <w:rPr>
                                  <w:rFonts w:asciiTheme="minorHAnsi" w:hAnsi="Calibri" w:cstheme="minorBidi"/>
                                  <w:color w:val="000000" w:themeColor="dark1"/>
                                  <w:kern w:val="24"/>
                                  <w:sz w:val="28"/>
                                  <w:szCs w:val="28"/>
                                  <w:lang w:val="en-US"/>
                                </w:rPr>
                                <w:t>(n=3</w:t>
                              </w:r>
                              <w:r w:rsidRPr="00EB1B6F">
                                <w:rPr>
                                  <w:rFonts w:asciiTheme="minorHAnsi" w:hAnsi="Calibri" w:cstheme="minorBidi"/>
                                  <w:color w:val="000000" w:themeColor="dark1"/>
                                  <w:kern w:val="24"/>
                                  <w:sz w:val="28"/>
                                  <w:szCs w:val="28"/>
                                  <w:lang w:val="en-US"/>
                                </w:rPr>
                                <w:t>5)</w:t>
                              </w:r>
                            </w:p>
                            <w:p w14:paraId="0F57B8C4" w14:textId="77777777" w:rsidR="000A18E6" w:rsidRPr="00324225" w:rsidRDefault="000A18E6" w:rsidP="000A18E6">
                              <w:pPr>
                                <w:pStyle w:val="NormalWeb"/>
                                <w:spacing w:before="0" w:beforeAutospacing="0" w:after="0" w:afterAutospacing="0"/>
                                <w:textAlignment w:val="baseline"/>
                                <w:rPr>
                                  <w:sz w:val="28"/>
                                  <w:szCs w:val="28"/>
                                </w:rPr>
                              </w:pPr>
                            </w:p>
                          </w:txbxContent>
                        </wps:txbx>
                        <wps:bodyPr wrap="square">
                          <a:noAutofit/>
                        </wps:bodyPr>
                      </wps:wsp>
                    </wpg:wgp>
                  </a:graphicData>
                </a:graphic>
              </wp:inline>
            </w:drawing>
          </mc:Choice>
          <mc:Fallback>
            <w:pict>
              <v:group w14:anchorId="199DD943" id="Group 67" o:spid="_x0000_s1065" style="width:388.5pt;height:382.35pt;mso-position-horizontal-relative:char;mso-position-vertical-relative:line" coordsize="49339,485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">
                <v:rect id="Rectangle 68" o:spid="_x0000_s1066" style="position:absolute;top:3125;width:49339;height:45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" fillcolor="window" strokecolor="windowText" strokeweight="1pt">
                  <v:textbox>
                    <w:txbxContent>
                      <w:p w14:paraId="5344A5B8" w14:textId="77777777" w:rsidR="000A18E6" w:rsidRDefault="000A18E6" w:rsidP="000A18E6">
                        <w:pPr>
                          <w:jc w:val="center"/>
                        </w:pPr>
                      </w:p>
                    </w:txbxContent>
                  </v:textbox>
                </v:rect>
                <v:line id="Straight Connector 69" o:spid="_x0000_s1067" style="position:absolute;visibility:visible;mso-wrap-style:square" from="24654,3125" to="24654,48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" strokecolor="black [3200]" strokeweight=".5pt">
                  <v:stroke joinstyle="miter"/>
                </v:line>
                <v:shape id="Text Box 70" o:spid="_x0000_s1068" type="#_x0000_t202" style="position:absolute;width:24669;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" fillcolor="window" strokeweight=".5pt">
                  <v:textbox>
                    <w:txbxContent>
                      <w:p w14:paraId="2657C8EC" w14:textId="77777777" w:rsidR="000A18E6" w:rsidRPr="00F84492" w:rsidRDefault="000A18E6" w:rsidP="000A18E6">
                        <w:pPr>
                          <w:jc w:val="center"/>
                          <w:rPr>
                            <w:b/>
                            <w:sz w:val="28"/>
                            <w:szCs w:val="28"/>
                            <w:u w:val="single"/>
                          </w:rPr>
                        </w:pPr>
                        <w:r w:rsidRPr="00F84492">
                          <w:rPr>
                            <w:b/>
                            <w:sz w:val="28"/>
                            <w:szCs w:val="28"/>
                            <w:u w:val="single"/>
                          </w:rPr>
                          <w:t xml:space="preserve">Footwear </w:t>
                        </w:r>
                        <w:r>
                          <w:rPr>
                            <w:b/>
                            <w:sz w:val="28"/>
                            <w:szCs w:val="28"/>
                            <w:u w:val="single"/>
                          </w:rPr>
                          <w:t>d</w:t>
                        </w:r>
                        <w:r w:rsidRPr="00F84492">
                          <w:rPr>
                            <w:b/>
                            <w:sz w:val="28"/>
                            <w:szCs w:val="28"/>
                            <w:u w:val="single"/>
                          </w:rPr>
                          <w:t>esign</w:t>
                        </w:r>
                        <w:r>
                          <w:rPr>
                            <w:sz w:val="28"/>
                            <w:szCs w:val="28"/>
                          </w:rPr>
                          <w:t xml:space="preserve"> </w:t>
                        </w:r>
                        <w:r w:rsidRPr="006A33A4">
                          <w:rPr>
                            <w:sz w:val="28"/>
                            <w:szCs w:val="28"/>
                          </w:rPr>
                          <w:t>(n=14</w:t>
                        </w:r>
                        <w:r>
                          <w:rPr>
                            <w:sz w:val="28"/>
                            <w:szCs w:val="28"/>
                          </w:rPr>
                          <w:t>6</w:t>
                        </w:r>
                        <w:r w:rsidRPr="006A33A4">
                          <w:rPr>
                            <w:sz w:val="28"/>
                            <w:szCs w:val="28"/>
                          </w:rPr>
                          <w:t>)</w:t>
                        </w:r>
                      </w:p>
                    </w:txbxContent>
                  </v:textbox>
                </v:shape>
                <v:shape id="Text Box 71" o:spid="_x0000_s1069" type="#_x0000_t202" style="position:absolute;left:24654;width:24669;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" fillcolor="window" strokeweight=".5pt">
                  <v:textbox>
                    <w:txbxContent>
                      <w:p w14:paraId="4567BBF2" w14:textId="77777777" w:rsidR="000A18E6" w:rsidRPr="00F84492" w:rsidRDefault="000A18E6" w:rsidP="000A18E6">
                        <w:pPr>
                          <w:jc w:val="center"/>
                          <w:rPr>
                            <w:b/>
                            <w:sz w:val="28"/>
                            <w:szCs w:val="28"/>
                            <w:u w:val="single"/>
                          </w:rPr>
                        </w:pPr>
                        <w:r w:rsidRPr="00F84492">
                          <w:rPr>
                            <w:b/>
                            <w:sz w:val="28"/>
                            <w:szCs w:val="28"/>
                            <w:u w:val="single"/>
                          </w:rPr>
                          <w:t xml:space="preserve">Effects of </w:t>
                        </w:r>
                        <w:r>
                          <w:rPr>
                            <w:b/>
                            <w:sz w:val="28"/>
                            <w:szCs w:val="28"/>
                            <w:u w:val="single"/>
                          </w:rPr>
                          <w:t>f</w:t>
                        </w:r>
                        <w:r w:rsidRPr="00F84492">
                          <w:rPr>
                            <w:b/>
                            <w:sz w:val="28"/>
                            <w:szCs w:val="28"/>
                            <w:u w:val="single"/>
                          </w:rPr>
                          <w:t>ootwear</w:t>
                        </w:r>
                        <w:r>
                          <w:rPr>
                            <w:sz w:val="28"/>
                            <w:szCs w:val="28"/>
                          </w:rPr>
                          <w:t xml:space="preserve"> </w:t>
                        </w:r>
                        <w:r w:rsidRPr="006A33A4">
                          <w:rPr>
                            <w:sz w:val="28"/>
                            <w:szCs w:val="28"/>
                          </w:rPr>
                          <w:t>(n=21</w:t>
                        </w:r>
                        <w:r>
                          <w:rPr>
                            <w:sz w:val="28"/>
                            <w:szCs w:val="28"/>
                          </w:rPr>
                          <w:t>6</w:t>
                        </w:r>
                        <w:r w:rsidRPr="006A33A4">
                          <w:rPr>
                            <w:sz w:val="28"/>
                            <w:szCs w:val="28"/>
                          </w:rPr>
                          <w:t>)</w:t>
                        </w:r>
                      </w:p>
                    </w:txbxContent>
                  </v:textbox>
                </v:shape>
                <v:rect id="Rectangle 16" o:spid="_x0000_s1070" style="position:absolute;left:17593;top:38080;width:2276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" fillcolor="window" strokecolor="windowText" strokeweight="1pt">
                  <v:textbox>
                    <w:txbxContent>
                      <w:p w14:paraId="5E20C1AC" w14:textId="77777777" w:rsidR="000A18E6" w:rsidRPr="00324225" w:rsidRDefault="000A18E6" w:rsidP="000A18E6">
                        <w:pPr>
                          <w:pStyle w:val="NormalWeb"/>
                          <w:spacing w:before="0" w:beforeAutospacing="0" w:after="0" w:afterAutospacing="0"/>
                          <w:jc w:val="center"/>
                          <w:textAlignment w:val="baseline"/>
                          <w:rPr>
                            <w:sz w:val="28"/>
                            <w:szCs w:val="28"/>
                          </w:rPr>
                        </w:pPr>
                        <w:r w:rsidRPr="00324225">
                          <w:rPr>
                            <w:rFonts w:asciiTheme="minorHAnsi" w:hAnsi="Calibri" w:cstheme="minorBidi"/>
                            <w:color w:val="000000" w:themeColor="dark1"/>
                            <w:kern w:val="24"/>
                            <w:sz w:val="28"/>
                            <w:szCs w:val="28"/>
                          </w:rPr>
                          <w:t>Psychosocial</w:t>
                        </w:r>
                        <w:r>
                          <w:rPr>
                            <w:rFonts w:asciiTheme="minorHAnsi" w:hAnsi="Calibri" w:cstheme="minorBidi"/>
                            <w:color w:val="000000" w:themeColor="dark1"/>
                            <w:kern w:val="24"/>
                            <w:sz w:val="28"/>
                            <w:szCs w:val="28"/>
                          </w:rPr>
                          <w:t xml:space="preserve"> (n=12)</w:t>
                        </w:r>
                      </w:p>
                    </w:txbxContent>
                  </v:textbox>
                </v:rect>
                <v:rect id="Rectangle 14" o:spid="_x0000_s1071" style="position:absolute;left:24654;top:43520;width:2314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" fillcolor="window" strokecolor="windowText" strokeweight="1pt">
                  <v:textbox>
                    <w:txbxContent>
                      <w:p w14:paraId="4C322700" w14:textId="77777777" w:rsidR="000A18E6" w:rsidRDefault="000A18E6" w:rsidP="000A18E6">
                        <w:pPr>
                          <w:pStyle w:val="NormalWeb"/>
                          <w:spacing w:before="0" w:beforeAutospacing="0" w:after="0" w:afterAutospacing="0"/>
                          <w:jc w:val="center"/>
                          <w:textAlignment w:val="baseline"/>
                        </w:pPr>
                        <w:r>
                          <w:rPr>
                            <w:rFonts w:asciiTheme="minorHAnsi" w:hAnsi="Calibri" w:cstheme="minorBidi"/>
                            <w:color w:val="000000" w:themeColor="dark1"/>
                            <w:kern w:val="24"/>
                            <w:sz w:val="28"/>
                            <w:szCs w:val="28"/>
                          </w:rPr>
                          <w:t>Physiological (n=3)</w:t>
                        </w:r>
                      </w:p>
                    </w:txbxContent>
                  </v:textbox>
                </v:rect>
                <v:rect id="Rectangle 5" o:spid="_x0000_s1072" style="position:absolute;left:12616;top:14699;width:25336;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" fillcolor="window" strokecolor="windowText" strokeweight="1pt">
                  <v:textbox>
                    <w:txbxContent>
                      <w:p w14:paraId="4B8F8E63"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Anthropometrics (n=72)</w:t>
                        </w:r>
                      </w:p>
                      <w:p w14:paraId="5D564DAB" w14:textId="77777777" w:rsidR="000A18E6" w:rsidRPr="00324225" w:rsidRDefault="000A18E6" w:rsidP="000A18E6">
                        <w:pPr>
                          <w:pStyle w:val="NormalWeb"/>
                          <w:spacing w:before="0" w:beforeAutospacing="0" w:after="0" w:afterAutospacing="0"/>
                          <w:textAlignment w:val="baseline"/>
                          <w:rPr>
                            <w:sz w:val="28"/>
                            <w:szCs w:val="28"/>
                          </w:rPr>
                        </w:pPr>
                      </w:p>
                    </w:txbxContent>
                  </v:textbox>
                </v:rect>
                <v:rect id="Rectangle 5" o:spid="_x0000_s1073" style="position:absolute;left:18519;top:20371;width:25337;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" fillcolor="window" strokecolor="windowText" strokeweight="1pt">
                  <v:textbox>
                    <w:txbxContent>
                      <w:p w14:paraId="25ADE023"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Biomechanical</w:t>
                        </w:r>
                        <w:r w:rsidRPr="00324225">
                          <w:rPr>
                            <w:rFonts w:asciiTheme="minorHAnsi" w:hAnsi="Calibri" w:cstheme="minorBidi"/>
                            <w:color w:val="000000" w:themeColor="dark1"/>
                            <w:kern w:val="24"/>
                            <w:sz w:val="28"/>
                            <w:szCs w:val="28"/>
                          </w:rPr>
                          <w:t xml:space="preserve"> </w:t>
                        </w:r>
                        <w:r>
                          <w:rPr>
                            <w:rFonts w:asciiTheme="minorHAnsi" w:hAnsi="Calibri" w:cstheme="minorBidi"/>
                            <w:color w:val="000000" w:themeColor="dark1"/>
                            <w:kern w:val="24"/>
                            <w:sz w:val="28"/>
                            <w:szCs w:val="28"/>
                          </w:rPr>
                          <w:t>(n=70)</w:t>
                        </w:r>
                      </w:p>
                      <w:p w14:paraId="1A7C6DEB" w14:textId="77777777" w:rsidR="000A18E6" w:rsidRPr="00324225" w:rsidRDefault="000A18E6" w:rsidP="000A18E6">
                        <w:pPr>
                          <w:pStyle w:val="NormalWeb"/>
                          <w:spacing w:before="0" w:beforeAutospacing="0" w:after="0" w:afterAutospacing="0"/>
                          <w:textAlignment w:val="baseline"/>
                          <w:rPr>
                            <w:sz w:val="28"/>
                            <w:szCs w:val="28"/>
                          </w:rPr>
                        </w:pPr>
                      </w:p>
                    </w:txbxContent>
                  </v:textbox>
                </v:rect>
                <v:rect id="Rectangle 5" o:spid="_x0000_s1074" style="position:absolute;left:19792;top:4629;width:25337;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" fillcolor="window" strokecolor="windowText" strokeweight="1pt">
                  <v:textbox>
                    <w:txbxContent>
                      <w:p w14:paraId="13734DE5" w14:textId="77777777" w:rsidR="000A18E6" w:rsidRDefault="000A18E6" w:rsidP="000A18E6">
                        <w:pPr>
                          <w:pStyle w:val="NormalWeb"/>
                          <w:spacing w:before="0" w:beforeAutospacing="0" w:after="0" w:afterAutospacing="0"/>
                          <w:textAlignment w:val="baseline"/>
                          <w:rPr>
                            <w:rFonts w:asciiTheme="minorHAnsi" w:hAnsi="Calibri" w:cstheme="minorBidi"/>
                            <w:color w:val="000000" w:themeColor="dark1"/>
                            <w:kern w:val="24"/>
                            <w:sz w:val="28"/>
                            <w:szCs w:val="28"/>
                          </w:rPr>
                        </w:pPr>
                        <w:r>
                          <w:rPr>
                            <w:rFonts w:asciiTheme="minorHAnsi" w:hAnsi="Calibri" w:cstheme="minorBidi"/>
                            <w:color w:val="000000" w:themeColor="dark1"/>
                            <w:kern w:val="24"/>
                            <w:sz w:val="28"/>
                            <w:szCs w:val="28"/>
                          </w:rPr>
                          <w:t>Developmental effects (n=114)</w:t>
                        </w:r>
                      </w:p>
                      <w:p w14:paraId="49800995" w14:textId="77777777" w:rsidR="000A18E6" w:rsidRPr="00324225" w:rsidRDefault="000A18E6" w:rsidP="000A18E6">
                        <w:pPr>
                          <w:pStyle w:val="NormalWeb"/>
                          <w:spacing w:before="0" w:beforeAutospacing="0" w:after="0" w:afterAutospacing="0"/>
                          <w:textAlignment w:val="baseline"/>
                          <w:rPr>
                            <w:sz w:val="28"/>
                            <w:szCs w:val="28"/>
                          </w:rPr>
                        </w:pPr>
                      </w:p>
                    </w:txbxContent>
                  </v:textbox>
                </v:rect>
                <v:rect id="Rectangle 77" o:spid="_x0000_s1075" style="position:absolute;left:11921;top:9259;width:25337;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" fillcolor="window" strokecolor="windowText" strokeweight="1pt">
                  <v:textbox>
                    <w:txbxContent>
                      <w:p w14:paraId="20EABBC1" w14:textId="77777777" w:rsidR="000A18E6" w:rsidRDefault="000A18E6" w:rsidP="000A18E6">
                        <w:pPr>
                          <w:pStyle w:val="NormalWeb"/>
                          <w:spacing w:before="0" w:beforeAutospacing="0" w:after="0" w:afterAutospacing="0"/>
                          <w:jc w:val="center"/>
                          <w:textAlignment w:val="baseline"/>
                          <w:rPr>
                            <w:rFonts w:asciiTheme="minorHAnsi" w:hAnsi="Calibri" w:cstheme="minorBidi"/>
                            <w:color w:val="000000" w:themeColor="dark1"/>
                            <w:kern w:val="24"/>
                            <w:sz w:val="28"/>
                            <w:szCs w:val="28"/>
                          </w:rPr>
                        </w:pPr>
                        <w:r w:rsidRPr="00324225">
                          <w:rPr>
                            <w:rFonts w:asciiTheme="minorHAnsi" w:hAnsi="Calibri" w:cstheme="minorBidi"/>
                            <w:color w:val="000000" w:themeColor="dark1"/>
                            <w:kern w:val="24"/>
                            <w:sz w:val="28"/>
                            <w:szCs w:val="28"/>
                          </w:rPr>
                          <w:t>Therapeutic</w:t>
                        </w:r>
                        <w:r>
                          <w:rPr>
                            <w:sz w:val="28"/>
                            <w:szCs w:val="28"/>
                          </w:rPr>
                          <w:t xml:space="preserve"> </w:t>
                        </w:r>
                        <w:r>
                          <w:rPr>
                            <w:rFonts w:asciiTheme="minorHAnsi" w:hAnsi="Calibri" w:cstheme="minorBidi"/>
                            <w:color w:val="000000" w:themeColor="dark1"/>
                            <w:kern w:val="24"/>
                            <w:sz w:val="28"/>
                            <w:szCs w:val="28"/>
                          </w:rPr>
                          <w:t>f</w:t>
                        </w:r>
                        <w:r w:rsidRPr="00324225">
                          <w:rPr>
                            <w:rFonts w:asciiTheme="minorHAnsi" w:hAnsi="Calibri" w:cstheme="minorBidi"/>
                            <w:color w:val="000000" w:themeColor="dark1"/>
                            <w:kern w:val="24"/>
                            <w:sz w:val="28"/>
                            <w:szCs w:val="28"/>
                          </w:rPr>
                          <w:t xml:space="preserve">ootwear </w:t>
                        </w:r>
                        <w:r>
                          <w:rPr>
                            <w:rFonts w:asciiTheme="minorHAnsi" w:hAnsi="Calibri" w:cstheme="minorBidi"/>
                            <w:color w:val="000000" w:themeColor="dark1"/>
                            <w:kern w:val="24"/>
                            <w:sz w:val="28"/>
                            <w:szCs w:val="28"/>
                          </w:rPr>
                          <w:t>(n=77)</w:t>
                        </w:r>
                      </w:p>
                      <w:p w14:paraId="6831982D" w14:textId="77777777" w:rsidR="000A18E6" w:rsidRPr="00324225" w:rsidRDefault="000A18E6" w:rsidP="000A18E6">
                        <w:pPr>
                          <w:pStyle w:val="NormalWeb"/>
                          <w:spacing w:before="0" w:beforeAutospacing="0" w:after="0" w:afterAutospacing="0"/>
                          <w:textAlignment w:val="baseline"/>
                          <w:rPr>
                            <w:sz w:val="28"/>
                            <w:szCs w:val="28"/>
                          </w:rPr>
                        </w:pPr>
                      </w:p>
                    </w:txbxContent>
                  </v:textbox>
                </v:rect>
                <v:rect id="Rectangle 5" o:spid="_x0000_s1076" style="position:absolute;left:19561;top:26043;width:25336;height:3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" fillcolor="window" strokecolor="windowText" strokeweight="1pt">
                  <v:textbox>
                    <w:txbxContent>
                      <w:p w14:paraId="33E0EE70" w14:textId="77777777" w:rsidR="000A18E6" w:rsidRPr="00324225" w:rsidRDefault="000A18E6" w:rsidP="000A18E6">
                        <w:pPr>
                          <w:pStyle w:val="NormalWeb"/>
                          <w:spacing w:before="0" w:beforeAutospacing="0" w:after="168" w:afterAutospacing="0" w:line="216" w:lineRule="auto"/>
                          <w:jc w:val="center"/>
                          <w:textAlignment w:val="baseline"/>
                          <w:rPr>
                            <w:rFonts w:asciiTheme="minorHAnsi" w:hAnsi="Calibri" w:cstheme="minorBidi"/>
                            <w:color w:val="000000" w:themeColor="dark1"/>
                            <w:kern w:val="24"/>
                            <w:sz w:val="28"/>
                            <w:szCs w:val="28"/>
                            <w:lang w:val="en-US"/>
                          </w:rPr>
                        </w:pPr>
                        <w:r w:rsidRPr="00324225">
                          <w:rPr>
                            <w:rFonts w:asciiTheme="minorHAnsi" w:hAnsi="Calibri" w:cstheme="minorBidi"/>
                            <w:color w:val="000000" w:themeColor="dark1"/>
                            <w:kern w:val="24"/>
                            <w:sz w:val="28"/>
                            <w:szCs w:val="28"/>
                            <w:lang w:val="en-US"/>
                          </w:rPr>
                          <w:t xml:space="preserve">Protective </w:t>
                        </w:r>
                        <w:r>
                          <w:rPr>
                            <w:rFonts w:asciiTheme="minorHAnsi" w:hAnsi="Calibri" w:cstheme="minorBidi"/>
                            <w:color w:val="000000" w:themeColor="dark1"/>
                            <w:kern w:val="24"/>
                            <w:sz w:val="28"/>
                            <w:szCs w:val="28"/>
                            <w:lang w:val="en-US"/>
                          </w:rPr>
                          <w:t>r</w:t>
                        </w:r>
                        <w:r w:rsidRPr="00324225">
                          <w:rPr>
                            <w:rFonts w:asciiTheme="minorHAnsi" w:hAnsi="Calibri" w:cstheme="minorBidi"/>
                            <w:color w:val="000000" w:themeColor="dark1"/>
                            <w:kern w:val="24"/>
                            <w:sz w:val="28"/>
                            <w:szCs w:val="28"/>
                            <w:lang w:val="en-US"/>
                          </w:rPr>
                          <w:t>ole</w:t>
                        </w:r>
                        <w:r>
                          <w:rPr>
                            <w:rFonts w:asciiTheme="minorHAnsi" w:hAnsi="Calibri" w:cstheme="minorBidi"/>
                            <w:color w:val="000000" w:themeColor="dark1"/>
                            <w:kern w:val="24"/>
                            <w:sz w:val="28"/>
                            <w:szCs w:val="28"/>
                            <w:lang w:val="en-US"/>
                          </w:rPr>
                          <w:t xml:space="preserve"> (n=40)</w:t>
                        </w:r>
                      </w:p>
                      <w:p w14:paraId="57281681" w14:textId="77777777" w:rsidR="000A18E6" w:rsidRPr="00324225" w:rsidRDefault="000A18E6" w:rsidP="000A18E6">
                        <w:pPr>
                          <w:pStyle w:val="NormalWeb"/>
                          <w:spacing w:before="0" w:beforeAutospacing="0" w:after="0" w:afterAutospacing="0"/>
                          <w:textAlignment w:val="baseline"/>
                          <w:rPr>
                            <w:sz w:val="28"/>
                            <w:szCs w:val="28"/>
                          </w:rPr>
                        </w:pPr>
                      </w:p>
                    </w:txbxContent>
                  </v:textbox>
                </v:rect>
                <v:rect id="Rectangle 5" o:spid="_x0000_s1077" style="position:absolute;left:12269;top:31251;width:25336;height:51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" fillcolor="window" strokecolor="windowText" strokeweight="1pt">
                  <v:textbox>
                    <w:txbxContent>
                      <w:p w14:paraId="2CB74ED3" w14:textId="77777777" w:rsidR="000A18E6" w:rsidRPr="00EB1B6F" w:rsidRDefault="000A18E6" w:rsidP="000A18E6">
                        <w:pPr>
                          <w:pStyle w:val="NormalWeb"/>
                          <w:spacing w:before="0" w:beforeAutospacing="0" w:after="134" w:afterAutospacing="0" w:line="216" w:lineRule="auto"/>
                          <w:jc w:val="center"/>
                          <w:textAlignment w:val="baseline"/>
                          <w:rPr>
                            <w:sz w:val="28"/>
                            <w:szCs w:val="28"/>
                          </w:rPr>
                        </w:pPr>
                        <w:r w:rsidRPr="00B10AD2">
                          <w:rPr>
                            <w:rFonts w:asciiTheme="minorHAnsi" w:hAnsi="Calibri" w:cstheme="minorBidi"/>
                            <w:color w:val="000000" w:themeColor="dark1"/>
                            <w:kern w:val="24"/>
                            <w:sz w:val="28"/>
                            <w:szCs w:val="28"/>
                            <w:lang w:val="en-US"/>
                          </w:rPr>
                          <w:t xml:space="preserve">Risk </w:t>
                        </w:r>
                        <w:r>
                          <w:rPr>
                            <w:rFonts w:asciiTheme="minorHAnsi" w:hAnsi="Calibri" w:cstheme="minorBidi"/>
                            <w:color w:val="000000" w:themeColor="dark1"/>
                            <w:kern w:val="24"/>
                            <w:sz w:val="28"/>
                            <w:szCs w:val="28"/>
                            <w:lang w:val="en-US"/>
                          </w:rPr>
                          <w:t>f</w:t>
                        </w:r>
                        <w:r w:rsidRPr="00B10AD2">
                          <w:rPr>
                            <w:rFonts w:asciiTheme="minorHAnsi" w:hAnsi="Calibri" w:cstheme="minorBidi"/>
                            <w:color w:val="000000" w:themeColor="dark1"/>
                            <w:kern w:val="24"/>
                            <w:sz w:val="28"/>
                            <w:szCs w:val="28"/>
                            <w:lang w:val="en-US"/>
                          </w:rPr>
                          <w:t xml:space="preserve">actor </w:t>
                        </w:r>
                        <w:r>
                          <w:rPr>
                            <w:rFonts w:asciiTheme="minorHAnsi" w:hAnsi="Calibri" w:cstheme="minorBidi"/>
                            <w:color w:val="000000" w:themeColor="dark1"/>
                            <w:kern w:val="24"/>
                            <w:sz w:val="28"/>
                            <w:szCs w:val="28"/>
                            <w:lang w:val="en-US"/>
                          </w:rPr>
                          <w:t>for i</w:t>
                        </w:r>
                        <w:r w:rsidRPr="000074AB">
                          <w:rPr>
                            <w:rFonts w:asciiTheme="minorHAnsi" w:hAnsi="Calibri" w:cstheme="minorBidi"/>
                            <w:color w:val="000000" w:themeColor="dark1"/>
                            <w:kern w:val="24"/>
                            <w:sz w:val="28"/>
                            <w:szCs w:val="28"/>
                            <w:lang w:val="en-US"/>
                          </w:rPr>
                          <w:t>njury</w:t>
                        </w:r>
                        <w:r>
                          <w:rPr>
                            <w:rFonts w:asciiTheme="minorHAnsi" w:hAnsi="Calibri" w:cstheme="minorBidi"/>
                            <w:color w:val="000000" w:themeColor="dark1"/>
                            <w:kern w:val="24"/>
                            <w:sz w:val="28"/>
                            <w:szCs w:val="28"/>
                            <w:lang w:val="en-US"/>
                          </w:rPr>
                          <w:t>/pat</w:t>
                        </w:r>
                        <w:r w:rsidRPr="000074AB">
                          <w:rPr>
                            <w:rFonts w:asciiTheme="minorHAnsi" w:hAnsi="Calibri" w:cstheme="minorBidi"/>
                            <w:color w:val="000000" w:themeColor="dark1"/>
                            <w:kern w:val="24"/>
                            <w:sz w:val="28"/>
                            <w:szCs w:val="28"/>
                            <w:lang w:val="en-US"/>
                          </w:rPr>
                          <w:t xml:space="preserve">hology </w:t>
                        </w:r>
                        <w:r w:rsidRPr="00B10AD2">
                          <w:rPr>
                            <w:rFonts w:asciiTheme="minorHAnsi" w:hAnsi="Calibri" w:cstheme="minorBidi"/>
                            <w:color w:val="000000" w:themeColor="dark1"/>
                            <w:kern w:val="24"/>
                            <w:sz w:val="28"/>
                            <w:szCs w:val="28"/>
                            <w:lang w:val="en-US"/>
                          </w:rPr>
                          <w:t>(n=3</w:t>
                        </w:r>
                        <w:r w:rsidRPr="00EB1B6F">
                          <w:rPr>
                            <w:rFonts w:asciiTheme="minorHAnsi" w:hAnsi="Calibri" w:cstheme="minorBidi"/>
                            <w:color w:val="000000" w:themeColor="dark1"/>
                            <w:kern w:val="24"/>
                            <w:sz w:val="28"/>
                            <w:szCs w:val="28"/>
                            <w:lang w:val="en-US"/>
                          </w:rPr>
                          <w:t>5)</w:t>
                        </w:r>
                      </w:p>
                      <w:p w14:paraId="0F57B8C4" w14:textId="77777777" w:rsidR="000A18E6" w:rsidRPr="00324225" w:rsidRDefault="000A18E6" w:rsidP="000A18E6">
                        <w:pPr>
                          <w:pStyle w:val="NormalWeb"/>
                          <w:spacing w:before="0" w:beforeAutospacing="0" w:after="0" w:afterAutospacing="0"/>
                          <w:textAlignment w:val="baseline"/>
                          <w:rPr>
                            <w:sz w:val="28"/>
                            <w:szCs w:val="28"/>
                          </w:rPr>
                        </w:pPr>
                      </w:p>
                    </w:txbxContent>
                  </v:textbox>
                </v:rect>
                <w10:anchorlock/>
              </v:group>
            </w:pict>
          </mc:Fallback>
        </mc:AlternateContent>
      </w:r>
    </w:p>
    <w:p w14:paraId="6B52C8E8" w14:textId="23E67F5A" w:rsidR="000B4B1B" w:rsidRDefault="00783A3B" w:rsidP="00783A3B">
      <w:pPr>
        <w:pStyle w:val="Caption"/>
        <w:jc w:val="both"/>
        <w:rPr>
          <w:b/>
        </w:rPr>
      </w:pPr>
      <w:bookmarkStart w:id="54" w:name="_Ref138794576"/>
      <w:bookmarkStart w:id="55" w:name="_Toc156393188"/>
      <w:r>
        <w:t xml:space="preserve">Figure </w:t>
      </w:r>
      <w:fldSimple w:instr=" STYLEREF 1 \s ">
        <w:r w:rsidR="00337CAB">
          <w:rPr>
            <w:noProof/>
          </w:rPr>
          <w:t>2</w:t>
        </w:r>
      </w:fldSimple>
      <w:r w:rsidR="00337CAB">
        <w:noBreakHyphen/>
      </w:r>
      <w:fldSimple w:instr=" SEQ Figure \* ARABIC \s 1 ">
        <w:r w:rsidR="00337CAB">
          <w:rPr>
            <w:noProof/>
          </w:rPr>
          <w:t>3</w:t>
        </w:r>
      </w:fldSimple>
      <w:bookmarkEnd w:id="54"/>
      <w:r>
        <w:t xml:space="preserve"> </w:t>
      </w:r>
      <w:r w:rsidRPr="00FC2E75">
        <w:t>Charting of studies within overarching areas (footwear design and effects) and groupings (ordered by volume of studies) (n=number of studies)</w:t>
      </w:r>
      <w:bookmarkEnd w:id="55"/>
    </w:p>
    <w:p w14:paraId="1C5F5607" w14:textId="77777777" w:rsidR="000A18E6" w:rsidRDefault="000A18E6" w:rsidP="009C09D7">
      <w:pPr>
        <w:jc w:val="both"/>
        <w:rPr>
          <w:b/>
        </w:rPr>
      </w:pPr>
    </w:p>
    <w:p w14:paraId="3DA052D5" w14:textId="48DA11A2" w:rsidR="00FC7FC8" w:rsidRPr="00FC7FC8" w:rsidRDefault="000B4B1B">
      <w:pPr>
        <w:pStyle w:val="Heading4"/>
        <w:numPr>
          <w:ilvl w:val="3"/>
          <w:numId w:val="29"/>
        </w:numPr>
        <w:spacing w:line="360" w:lineRule="auto"/>
      </w:pPr>
      <w:bookmarkStart w:id="56" w:name="_Toc156403437"/>
      <w:r w:rsidRPr="000B4B1B">
        <w:t>Developmental Effects</w:t>
      </w:r>
      <w:bookmarkEnd w:id="56"/>
    </w:p>
    <w:p w14:paraId="29C5FEFD" w14:textId="58C3C314" w:rsidR="000B4B1B" w:rsidRDefault="000B4B1B" w:rsidP="00E52690">
      <w:pPr>
        <w:spacing w:line="360" w:lineRule="auto"/>
        <w:jc w:val="both"/>
      </w:pPr>
      <w:r w:rsidRPr="000B4B1B">
        <w:t xml:space="preserve">These articles explored the effects or perceived effects of footwear and footwear design on typical and atypical child development; this represented the largest research grouping (n=114). Ninety-four of the studies were empirical in design with age range reported in 63 of the articles, infant and preschool (n=28), primary school (n=40) and adolescents (n=19). Earlier research in this grouping focused on skeletal foot development (n=35) inclusive of the medial longitudinal arch and digital deformity </w:t>
      </w:r>
      <w:r w:rsidRPr="000B4B1B">
        <w:fldChar w:fldCharType="begin" w:fldLock="1"/>
      </w:r>
      <w:r w:rsidR="00EF53DC">
        <w:instrText>ADDIN CSL_CITATION {"citationItems":[{"id":"ITEM-1","itemData":{"DOI":"10.1016/j.foot.2011.07.002","ISBN":"0958-2592","PMID":"21820894","abstract":"Background: Flatfoot is common in children and its prevalence influenced by several factors. This study investigated the role of age and type of foot wear as predictors of flatfoot in school age children in urban and rural areas in south-western Nigeria. Methods: 560 children between 6 and 12 years, divided into two groups; rural and urban were studied. Each subject's static footprint was taken on a white duplicating paper after which the instep was measured for classification into high arch, normal, flat or severe flat. The BMI of each subject was calculated from the anthropometric data. The type of footwear with which the subjects were shod was also recorded. Data analysis was by Epi Info statistical package version 3.5.1 (2008). Results: Chi-square showed a significant (p&lt; 0.05) association between the presence of flatfoot, age and type of footwear. Comparison of the prevalence of flatfoot by age group indicated a significant difference at age 10 years. Simple logistic regressions, however, showed that age was a significant (p&lt; 0.05) predictor for flat foot while the type of footwear was not. Conclusion: In this study, age is the primary predictor for flatfoot while the type of footwear is not. © 2011 Elsevier Ltd.","author":[{"dropping-particle":"","family":"Abolarin","given":"Temilola","non-dropping-particle":"","parse-names":false,"suffix":""},{"dropping-particle":"","family":"Aiyegbusi","given":"Ayoola","non-dropping-particle":"","parse-names":false,"suffix":""},{"dropping-particle":"","family":"Tella","given":"Abidemi","non-dropping-particle":"","parse-names":false,"suffix":""},{"dropping-particle":"","family":"Akinbo","given":"Sunday","non-dropping-particle":"","parse-names":false,"suffix":""}],"container-title":"Foot (Edinb)","edition":"2011/08/09","id":"ITEM-1","issue":"4","issued":{"date-parts":[["2011"]]},"language":"eng","note":"From Duplicate 1 (Predictive factors for flatfoot: The role of age and footwear in children in urban and rural communities in South West Nigeria - Abolarin, Temilola; Aiyegbusi, Ayoola; Tella, Abidemi; Akinbo, Sunday)\n\nresearch. Journal Subset: Biomedical; Europe; Peer Reviewed; UK &amp;amp; Ireland. Special Interest: Pediatric Care. NLM UID: 9109564.\n\nFrom Duplicate 2 (Predictive factors for flatfoot: The role of age and footwear in children in urban and rural communities in South West Nigeria - Abolarin, T; Aiyegbusi, A; Tella, A; Akinbo, S)\n\n1532-2963\nAbolarin, Temilola\nAiyegbusi, Ayoola\nTella, Abidemi\nAkinbo, Sunday\nComparative Study\nJournal Article\nMulticenter Study\nScotland\nFoot (Edinb). 2011 Dec;21(4):188-92. doi: 10.1016/j.foot.2011.07.002. Epub 2011 Aug 5.\n\nFrom Duplicate 3 (Predictive factors for flatfoot: The role of age and footwear in children in urban and rural communities in South West Nigeria - Abolarin, T; Aiyegbusi, A; Tella, A; Akinbo, S)\n\nCited By :6\nExport Date: 29 January 2018\nCODEN: FOOTE\nCorrespondence Address: Abolarin, T.; Department of Physiotherapy, College of Medicine, University of LagosNigeria; email: temfem98@yahoo.com\nReferences: Husney, A., Flatfoot (Pes planus) topic overview http://www.bing.com/health/article/healthwise, Healthwise incorporated available at; [Retreived on 29.04.10]; Rao, U.B., Joseph, B., The influence of footwear on the prevalence of flat foot. Asurvey of 2300 children (1992) J Bone Joint Surg Br, 74 (4), pp. 525-527; Pfeiffer, M., Kotz, R., Ledl, T., Hauser, G., Sluga, M., Prevalence of flat foot in preschool-aged children (2006) Pediatrics, 118, pp. 634-639; Staheli, L.T., Giffin, L., Corrective shoes for children: a survey of current practice (1980) Pediatrics, 65, pp. 13-17; Volpon, J.B., O pe' em Cresmento Segundo as Impressoes Plantares (1989) 30. Congresso Paulista de Orthopediae Traumatologia, p. 135; Forriol, F., Pascual, J., Footprint analysis between three and seventeen years of age (1990) Foot Ankle, 11, pp. 101-104; Rose, G.K., Welton, E.A., Marshall, T., The diagnosis of flat foot in the child (1985) J Bone Joint Surg Br, pp. 7l-8l; Staheli, L.T., Chew, D.E., Corbet, M., The longitudinal arch (1987) J Bone Joint Surg Am, 69, pp. 426-428; Clarke, H.H., An objective method of measuring the height of the longitudinal arch in foot examinations (1993) Res Q, 4. , 99-107.40; Igbigbi, P.S., Msamati, B.C., Sheriff, M.B., Arch index as a predictor of pesplanus (2005) J Am Podiatr Med Assoc, 95 (3), pp. 273-276; Sachithanandam, V., Joseph, B., The influence of footwear on the prevalence of flat foot. A survey of 1846 skeletally mature persons (1995) J Bone Joint Surg Br, 77, pp. 254-257; Chang, J.H., Wang, S.H., Kuo, C.L., Shen, H.C., Hong, Y.W., Lin, L.C., Prevalence of flexible flat foot in Taiwanese school-aged children in relation to obesity, gender and age (2010) Eur J Pediatr, 169, pp. 447-452; Eluwa, M.A., Omini, R.B., Kpela, T., Ekanem, T.B., Akpantah, A.O., The incidence of pes planus amongst akwa Ibom state students in the university of calabar (2009) Int J Forensic Sci, 3, p. 2; Lynn, T.S., (2006) Shoes, practice of pediatric orthopedics, p. 47. , http://books.google.co.uk/books?id=fxqFdiyrxQcC&amp;amp;pg=PA47, 9781582558189; Evans, A.M., Rome, K., &amp;quot;A review of the evidence for non-surgical interventions for flexible paediatric flat feet&amp;quot; Eur J Phys Rehab Med, (47). , in press; Koebnick, C., Smith, N., Coleman, K.J., Getahun, D., Reynolds, K., Quinn, V.P., Prevalence of extreme obesity in a multiethnic cohort of children and adolescents (2010) J Pediatr, 157 (1), pp. 26-31; (2010) Paediatrics. The pocket podiatry guide, , Churchill Livingstone, Elsevier, ISBN 9780702030314\n\nFrom Duplicate 4 (Predictive factors for flatfoot: The role of age and footwear in children in urban and rural communities in South West Nigeria - Abolarin, Temilola; Aiyegbusi, Ayoola; Tella, Abidemi; Akinbo, Sunday)\n\nDate of Electronic Publication: 2011 Aug 05. ; Original Imprints: Publication: Edinburgh ; New York : Churchill Livingstone, c1991-","page":"188-192","publisher":"Churchill Livingstone, Inc.","publisher-place":"Scotland","title":"Predictive factors for flatfoot: The role of age and footwear in children in urban and rural communities in South West Nigeria","type":"article-journal","volume":"21"},"uris":["http://www.mendeley.com/documents/?uuid=1cc8f8dd-a9f0-4eeb-9872-fbbfc32318b2"]},{"id":"ITEM-2","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2","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3","itemData":{"DOI":"10.1177/107110079501601104","ISBN":"10711007 (ISSN)","PMID":"8589807","abstract":"In an 11-year retrospective study of 45 patients (60 feet) with juvenile hallux valgus, a multiprocedural approach was used to surgically correct the deformity. A Chevron osteotomy or McBride procedure was used for mild deformities, a distal soft tissue procedure with proximal first metatarsal osteotomy was used for moderate and severe deformities with MTP subluxation, and a double osteotomy (extra-articular correction) was used for moderate and severe deformities with an increased distal metatarsal articular angle (DMAA). The average hallux valgus correction was 17.2° and the average correction of the 1–2 intermetatarsal angle was 5.3°. Good and excellent results were obtained in 92% of cases using a multiprocedural approach. Eighty-eight percent of patients were female and 40% of deformities occurred at age 10 or younger. Early onset was characterized by increased deformity and an increased DMAA. Maternal transmission was noted in 72% of patients. An increased distal metatarsal articular angle was noted in 48% of cases. With subluxation of the first MTP joint, the average DMAA was 7.9°. With a congruent joint, the average DMAA was 15.3°. In patients where hallux valgus occurred at age 10 or younger, the DMAA was increased. First metatarsal length was compared with second metatarsal length. While the incidence of a long first metatarsal was similar to that in the normal population (30%), the DMAA was 15.8° for a long first metatarsal and 6.0° for a short first metatarsal. An increased DMAA may be the defining characteristic of juvenile hallux valgus. The success of surgical correction of a juvenile hallux valgus deformity is intimately associated with the magnitude of the DMAA. Moderate and severe pes planus occurred in 17% of cases, which was no different than the incidence in the normal population. No recurrences occurred in the presence of pes planus. Pes planus was not thought to have an affect on occurrence or recurrence of deformity. Moderate and severe metatarsus adductus was noted in 22% of cases, a rate much higher than that in the normal population. The presence of metatarsus adductus did not affect the preoperative hallux valgus angle or the average surgical correction of the hallux valgus angle. Constricting footwear was noted by only 24% of patients as playing a role in the development of juvenile hallux valgus. There were six recurrences of the deformities and eight complications (six cases of postoperative hallux varus, one case of wire …","author":[{"dropping-particle":"","family":"Coughlin","given":"M J","non-dropping-particle":"","parse-names":false,"suffix":""}],"container-title":"Foot Ankle Int","edition":"1995/11/01","id":"ITEM-3","issue":"11","issued":{"date-parts":[["1995"]]},"language":"English","note":"From Duplicate 1 (Roger A. Mann Award. Juvenile hallux valgus: etiology and treatment - Coughlin, M J)\n\nFrom Duplicate 1 (Roger A. Mann Award. Juvenile hallux valgus: etiology and treatment - Coughlin, M J)\n\nCoughlin, M J\nComparative Study\nJournal Article\nUnited States\nFoot Ankle Int. 1995 Nov;16(11):682-97. doi: 10.1177/107110079501601104.\n\nFrom Duplicate 2 (Roger A. Mann Award. Juvenile hallux valgus: etiology and treatment - Coughlin, M J)\n\nDate of Electronic Publication: 19951101. Current Imprints: Publication: 2013- : Thousand Oaks, CA : Sage Publications; Original Imprints: Publication: Baltimore, MD : Williams &amp;amp; Wilkins, c1994-\n\nFrom Duplicate 2 (Juvenile Hallux Valgus: Etiology and Treatment - Coughlin, M J)\n\nCited By :135\nExport Date: 29 January 2018\nCorrespondence Address: Coughlin, M.J.; Oregon Health Sciences University, Portland, Oregon, United States\nReferences: Amarnek, D., Jacobs, A., Oloff, L., Adolescent hallux valgus: its etiology and surgical management (1985) J. Foot Surg., 24, pp. 54-61; Amarnek, D., Mollica, A., Jacobs, A., Oloff, L., A statistical analysis on the reliability of the proximal articular set angle (1986) J. Foot Surg., 25, pp. 39-42; Antrobus, J., The primary deformity in hallux valgus and metatarsus primus varus (1984) Clin. Orthop., 184, pp. 251-255; Ball, J., Sullivan, J., Treatment of the juvenile bunion by Mitchell osteotomy (1985) Orthopaedics, 8, pp. 1249-1252; Banks, A., Hsu, Y., Mariash, S., Zirm, R., Juvenile hallux abducto valgus association with metatarsus adductus (1994) J. Am. Podiatr. Med. Assoc., 84, pp. 219-224; Bonney, G., MacNab, I., Hallux valgus and hallux rigidus: a critical survey of operative results (1952) J. Bone Joint Surg., 34B, pp. 366-385; Canale, P., Aronsson, D., Lamont, R., Manoli, A., The Mitchell procedure for the treatment of adolescent hallux valgus (1993) J. Bone Joint Surg., 75A, pp. 1610-1618; Carr, C., Boyd, B., Correctional osteotomy for metatarsus primus varus and hallux valgus (1968) J. Bone Joint Surg., 50A, pp. 1353-1367; Cholmeley, J., Hallux valgus in adolescents (1958) Proc. R. Soc. Med., 51, pp. 903-906; Coughlin, M., Arthrodesis of the first metatarsophalangeal joint with mini-fragment plate fixation (1990) Orthopaedics, 139 (9), pp. 1037-1044; Coughlin, M., The evaluation and treatment of the juvenile bunion. In (1993) Surgery of the Foot and Ankle, pp. 297-339. , 6th Ed. Mann R.A., Coughlin M.J.,(eds. St. Louis Mosby Yearbook; Coughlin, M., Bordelon, R., Johnson, K., Mann, R., President's forum: evaluation and treatment of juvenile hallux valgus (1990) Contemp. Orthop., 21, pp. 169-203; Coughlin, M., Mann, R., The pathophysiology of the juvenile bunion (1987) A.A.O.S. Instr. Course Lect., 36, pp. 123-136; De Das, S., Distal metatarsal osteotomy for adolescent hallux valgus (1984) J. Pediatr. Orthop., 4, pp. 32-38; Durman, D., Metatarsus primus varus and hallux valgus (1957) Arch. Surg., 74, pp. 128-135; Ellis, V., A method of correcting metatarsus primus varus (1951) J. Bone Joint Surg., 33B, pp. 415-417; Engle, E., Erlick, N., Krems, I., A simplified metatarsus adductus angle (1983) J. Am. Podiatr. Med. Assoc., 73, pp. 620-628; Geissle, A., Stanton, R., Surgical treatment of adolescent hallux valgus (1990) J. Pediatr. Orthop., 10, pp. 642-648; Gerbert, J., The indications and techniques for utilizing preoperative templates in podiatric surgery (1979) J. Am. Podiatr. Med. Assoc., 69, pp. 139-148; Glynn, M., Dunlop, J., Fitz-Patrick, D., The Mitchell distal metatarsal osteotomy for hallux valgus (1980) J. Bone Joint Surg., 62B, pp. 188-191; Goldner, J., Gaines, R., Adult and juvenile hallux valgus: analysis and treatment (1976) Orthop. Clin. North Am., 7, pp. 863-887; Greenberg, G., Relationship of hallux abductus angle and first metatarsal angle to severity of pronation (1979) J. Am. Podiatr. Med. Assoc., 69, pp. 29-34; Griffiths, T., Palladino, S., Metatarsus adductus and selected radiographic measurements of the first ray in normal feet (1992) J. Am. Podiatr. Med. Assoc., 82, pp. 616-622; Grill, F., Hetherington, V., Steinbock, G., Altenhuber, J., Experiences with the Chevron (V)-osteotomy on adolescent hallux valgus (1986) Arch. Orthop. Trauma Surg., 106 (1), pp. 47-51; Grosio, J., Juvenile hallux valgus. A conservative approach to treatment (1992) J. Bone Joint Surg., 74A, pp. 1367-1374; Halebain, J., Gaines, S., Juvenile hallux valgus (1983) J. Foot Surg., 22, pp. 290-293; Hardy, R., Clapham, J., Observations on hallux valgus (1951) J. Bone Joint Surg., 33B, pp. 376-391; Harris, R., Beath, T., Hypermobile flat-foot with short tendo-Achilles (1948) J. Bone Joint Surg., 30A, pp. 116-138; Harris, R., Beath, T., The short first metatarsal. Its incidence and clinical significance (1949) J. Bone Joint Surg., 31A, pp. 553-565; Hawkins, F., Mitchell, C., Hedrick, D., Correction of hallux valgus by metatarsal osteotomy (1945) J. Bone Joint Surg., 27, pp. 387-394; Helal, B., Surgery for adolescent hallux valgus (1981) Clin. Orthop., 157, pp. 50-63; Helal, B., Gupta, S., Gojaseni, P., Surgery for adolescent hallux valgus (1974) Acta Orthop. Scand., 45, pp. 271-295; Inman, V., Hallux valgus: a review of etiologic factors (1974) Orthop. Clin. North Am., 5, pp. 59-66; Johnston, O., Further studies of the inheritance of hand and foot anomalies (1954) Clin. Orthop., 8, pp. 146-160; Jones, A., Hallux valgus in the adolescent (1948) Proc. R. Soc. Med., 41, pp. 392-393; Joseph, J., Range of movement of the great toe in men (1954) J. Bone Joint. Surg., 36B, pp. 450-457; Kalen, V., Brecher, A., Relationship between adolescent bunions and flat feet (1988) Foot Ankle, 8, pp. 331-336; Kilmartin, T., Wallace, W., The significance of pes planus in juvenile hallux valgus (1992) Foot Ankle, 13, pp. 53-56; LaReaux, R., Lee, B., Metatarsus adductus and hallux abducto valgus: their correlation (1987) J. Foot Surg., 26, pp. 304-308; Luba, R., Rosman, M., Bunions in children: treatment with a modified Mitchell osteotomy (1984) J. Pediatr. Orthop., 4, pp. 44-47; Mahan, K., Jacko, J., Juvenile hallux valgus with compensated metatarsus adductus: a case report (1991) J. Am. Podiatr. Med. Assoc., 81, pp. 525-530; Mann, R., Coughlin, M., Hallux valgus: etiology, anatomy, treatment, and surgical considerations (1981) Clin. Orthop., 157, pp. 31-41; McHale, K., McKay, D., Bunions in a child: conservative versus surgical management (1986) J. Musculoskel. Med., 3, pp. 56-62; Meehan, P., Adolescent bunion (1982) AAOS Instr. Course Lect., 31, pp. 262-264; Mitchell, C., Fleming, J., Allen, R., Glenney, C., Sanford, G., Osteotomy-bunionectomy for hallux valgus (1958) J. Bone Joint Surg., 40A, pp. 41-58; Peterson, H., Newman, S., Adolescent bunion deformity treated with double osteotomy and longitudinal pin fixation of the first ray (1993) J. Pediatr. Orthop., 13, pp. 80-84; Piggott, H., The natural history of hallux valgus in adolescence and early adult life (1960) J Bone Joint Surg., 42B, pp. 749-760; Pontious, J., Mahan, K., Carter, S., Characteristics of adolescent hallux abducto valgus: a retrospective study (1994) J. Am. Podiatr. Med. Assoc., 84, pp. 208-218; Richardson, E., Graves, S., McClure, J., Boone, R., First metatarsal head-shaft angle: a method of determination (1993) Foot Ankle, 14, pp. 181-185; Scranton, P., Adolescent bunions: diagnosis and management (1982) Pediatr. Ann., 11, pp. 518-520; Scranton, P., Zuckerman, J., Bunion surgery in the adolescent: results of surgical treatment (1984) J. Pediatr. Orthop., 1, pp. 39-43; Simmonds, F., Menelaus, M., Hallux valgus in adolescents (1960) J. Bone Joint Surg., 42B, pp. 761-768; Smith, R., Reynolds, J., Stewart, M., Hallux valgus assessment: report of research committee of American Orthopaedic Foot and Ankle Society (1984) Foot Ankle, 5, pp. 92-103; Staheli, L., Lower positional deformity in infants and children: a review (1990) J. Pediatr. Orthop., 10, pp. 559-563; Thompson, F., Coughlin, M., The high price of high fashion footwear (1994) J. Bone Joint Surg., 76A, pp. 1586-1593; Trott, A., Hallux valgus in adolescents (1972) A.A.O.S. Instr. Course Lect., 21, pp. 262-268; Zimmer, T., Johnson, A., Klassen, R., Treatment of hallux valgus in adolescents by the Chevron osteotomy (1989) Foot Ankle, 9, pp. 190-193","page":"682-697","publisher":"Sage Publications","publisher-place":"United States","title":"Juvenile Hallux Valgus: Etiology and Treatment","type":"article-journal","volume":"16"},"uris":["http://www.mendeley.com/documents/?uuid=7fbfddec-53a8-438b-a1f0-508517ffe2e2"]},{"id":"ITEM-4","itemData":{"ISBN":"04825985 (ISSN)","abstract":"Footprints were studied using the Chippaux-Smirak indices. Staheli arc, and Clarke angle in 1851 congolese children, 905 girls and 945 boys, age 3 years to 12 years. Urban children wore shoes and rural children generally went barefoot. The youngest children had the largest percentage of morphologically flat feet. The percentage of flat feet decreased in older children in both sexes. The factor that most influenced the development of the foot and footprint was age, followed by the use of footwear and sex. Young boys had the highest frequency of morphologically flat feet. Girls had a higher rate of pes cavus. The rural children who went barefoot had a higher proportion of normal feet among young children.","author":[{"dropping-particle":"","family":"Echarri","given":"J J","non-dropping-particle":"","parse-names":false,"suffix":""},{"dropping-particle":"","family":"Forriol","given":"F","non-dropping-particle":"","parse-names":false,"suffix":""}],"container-title":"Revista de Ortopedia y Traumatologia","id":"ITEM-4","issue":"6","issued":{"date-parts":[["2003"]]},"language":"Spanish","note":"Cited By :1\nExport Date: 29 January 2018\nCODEN: ROTRA\nCorrespondence Address: Forriol, F.; Dpto. COT, Clínica Universitaria, Avda Pío XII, 36, 31008 Pamplona, Spain; email: fforriol@unav.es\nReferences: Hefti, F., Brunner, R., Flat foot (1999) Orthopäde, 28, pp. 159-172; Coll Bosch, M.D., Viladot Pericé, A., Suso Vergara, S., Estudio evolutivo del pie plano infantil (1999) Rev Ortop Traumatol, 3, pp. 213-220; Forriol, F., Pascual, J.A., Footprint analysis between 3 and 17 years of age (1990) Foot Ankle, 11, pp. 101-104; Forriol Campos, F., Pascual Maiques, J.A., Morfología de la huella plantar desde los tres años hasta la finalización del crecimiento (1990) Rehabilitación, 24, pp. 153-157; Volpon, J.B., Footprint analysis during the growth period (1994) J Pediatr Orthop, 14, pp. 83-85; Cheng, J.C., Chan, P.S., Hui, P.W., Joint laxity in children (1991) J Pediatr Orthop, 11, pp. 752-756; Wenger, D.R., Mauldin, D., Speck, G., Morgan, D., Lieber, R.L., Corrective shoes and inserts as treatment for flexible flatfoot in infants and children (1989) J Bone Joint Surg Am, 71 A, pp. 800-810; Rao, U.B., Joseph, B., The influence of footwear on the prevalence of flat foot. A survey of 2,300 children (1992) J Bone Joint Surg Br, 74 B, pp. 525-527; Sachithanandam, V., Joseph, B., The influence of footwear on the prevalence of flat foot. A survey of 1.846 skeletally mature persons (1995) J Bone Joint Surg Br, 77 B, pp. 254-257; Rose, G.K., Welton, E.A., Marshall, T., The diagnosis of flat foot in the child (1985) J Bone Joint Surg Br, 67 B, pp. 71-78; Staheli, L.T., Plano-valgus foot deformity. Current status (1999) J Am Podiatr Med Assoc, 89, pp. 94-99; Viladot, A., Surgical treatment of child's flatfoot (1992) Clin Orthop, 283, pp. 34-38; San Gil Vernet, A., Gómez Pellico, L., Forriol Campos, F., Diez Ulloa, A., Análisis dinámico de la marcha: Estudio de la influencia del calzado en los centros de presión sobre la huella plantar (1993) Rehabilitación, 27, pp. 192-199; Cavanagh, P.R., Rodgers, M.M., The arch index: A useful measure from footprints (1987) J Biomechanics, 20, pp. 547-551; Kanatli, U., Yetkin, H., Cila, E., Footprint and radiographic analysis of the feet (2001) J Pediatr Orthop, 21, pp. 225-228; Cobey, J.C., Sella, E., Standardizing methods of measurement of foot shape by including the effects of rotation (1981) Foot Ankle, 2, pp. 30-36; Hawes, M.R., Nachbauer, W., Sovak, D., Nigg, B.M., Footprints as measure of arch height (1992) Fool Ankle, 13, pp. 22-26; Forriol, F., Pascual, J.A., Tibio-fibular unit development (1990) Surg Radiol Anat, 12, pp. 109-112; Lin, C.J., Lai, K.A., Kuan, T.S., Chou, Y.I., Correlating factors and clinical significance of flexible flatffot in preschool children (2001) J Pediatr Orthop, 21, pp. 378-382; Dowling, A.M., Steele, J.R., Baur, L.A., Does obesity influence foot structure and plantar pressure patterns in prepubescent children? (2001) Int J Obes Relat Metab Disord, 25, pp. 845-852; Didia, B.C., Omu, E.T., Obuoforibo, A.A., The use of footprint contact index 11 for classification of flat feet in a Nigerian population (1987) Foot Ankle, 7, pp. 285-289","page":"395-399","title":"Development of footprint morphology in congolese children in relation to footwear use","title-short":"Desarrollo de la morfología de la huella plantar e","type":"article-journal","volume":"47"},"uris":["http://www.mendeley.com/documents/?uuid=259e329e-07d9-4bc3-92fa-f8ee3002882e"]},{"id":"ITEM-5","itemData":{"DOI":"10.1186/1471-2474-10-159","ISBN":"1471-2474","PMID":"20015410","abstract":"BACKGROUND: Wearing shoes of insufficient length during childhood has often been cited as leading to deformities of the foot, particularly to the development of hallux valgus disorders. Until now, these assumptions have not been confirmed through scientific research. This study aims to investigate whether this association can be statistically proven, and if children who wear shoes of insufficient length actually do have a higher risk of a more pronounced lateral deviation of the hallux. METHODS: 858 pre-school children were included in the study. The study sample was stratified by sex, urban/rural areas and Austrian province. The hallux angle and the length of the feet were recorded. The inside length of the children's footwear (indoor shoes worn in pre-school and outdoor shoes) were assessed. Personal data and different anthropometric measurements were taken. The risk of hallux valgus deviation was statistically tested by a stepwise logistic regression analysis and the relative risk (odds ratio) for a hallux angle &gt; or = 4 degrees was calculated. RESULTS: Exact examinations of the hallux angle could be conducted on a total of 1,579 individual feet. Only 23.9% out of 1,579 feet presented a straight position of the great toe. The others were characterized by lateral deviations (valgus position) at different degrees, equalling 10 degrees or greater in 14.2% of the children's feet.88.8% of 808 children examined wore indoor footwear that was of insufficient length, and 69.4% of 812 children wore outdoor shoes that were too short. A significant relationship was observed between the lengthwise fit of the shoes and the hallux angle: the shorter the shoe, the higher the value of the hallux angle. The relative risk (odds ratio) of a lateral hallux deviation of &gt; or = 4 degrees in children wearing shoes of insufficient length was significantly increased. CONCLUSIONS: There is a significant relationship between the hallux angle in children and footwear that is too short in length. The fact that the majority of the children examined were wearing shoes of insufficient length makes the issue particularly significant. Our results emphasize the importance of ensuring that children's footwear fits properly.","author":[{"dropping-particle":"","family":"Klein","given":"Christian","non-dropping-particle":"","parse-names":false,"suffix":""},{"dropping-particle":"","family":"Groll-Knapp","given":"Elisabeth","non-dropping-particle":"","parse-names":false,"suffix":""},{"dropping-particle":"","family":"Kundi","given":"Michael","non-dropping-particle":"","parse-names":false,"suffix":""},{"dropping-particle":"","family":"Kinz","given":"Wieland","non-dropping-particle":"","parse-names":false,"suffix":""}],"container-title":"BMC Musculoskelet Disord","edition":"2009/12/18","id":"ITEM-5","issue":"1","issued":{"date-parts":[["2009"]]},"language":"English","note":"From Duplicate 1 (Increased hallux angle in children and its association with insufficient length of footwear: a community based cross-sectional study - Klein, C; Groll-Knapp, E; Kundi, M; Kinz, W)\n\nresearch. Journal Subset: Biomedical; Europe; UK &amp;amp; Ireland. NLM UID: 100968565.\nPMID: 20015410.\n\nFrom Duplicate 2 (Increased hallux angle in children and its association with insufficient length of footwear: a community based cross-sectional study - Klein, Christian; Groll-Knapp, Elisabeth; Kundi, Michael; Kinz, Wieland)\n\nFrom Duplicate 1 (Increased hallux angle in children and its association with insufficient length of footwear: a community based cross-sectional study - Klein, C; Groll-Knapp, E; Kundi, M; Kinz, W)\n\n1471-2474\nKlein, Christian\nGroll-Knapp, Elisabeth\nKundi, Michael\nKinz, Wieland\nJournal Article\nResearch Support, Non-U.S. Gov't\nEngland\nBMC Musculoskelet Disord. 2009 Dec 17;10:159. doi: 10.1186/1471-2474-10-159.\n\nFrom Duplicate 2 (Increased hallux angle in children and its association with insufficient length of footwear: A community based cross-sectional study - Klein, C; Groll-Knapp, E; Kundi, M)\n\nCited By :21\nExport Date: 29 January 2018\nCorrespondence Address: Kundi, M.; Institute for Environmental Health, Center for Public Health, Medical University of Vienna, Kinderspitalgasse 15, 1090 Vienna, Austria; email: michael.kundi@meduniwien.ac.at\nReferences: Coughlin, M.J., Mann, R.A., (1999) Sugery of the Foot and Ankle, 1, pp. 151-168. , Philadelphia: Mosby 7; Hardy, R.H., Clapham, J.C.R., Observations on Hallux valgus (1951) J Bone Joint Surg [Br], 33, pp. 376-391. , 14861244; Glynn, M.K., Dunlop, J.B., Fitzpatrick, D., The Mitchell distal metatarsal osteotomy for Hallux valgus (1980) J Bone Joint Surg [Br], 62, pp. 188-191. , 7364833; Johnston, O., Further studies of the inheritance of hand and foot anomalies (1956) Clin Orthop, 8, pp. 146-160. , 13374909; Wanievenhaus, A., Bock, P., Gruber, F., Ivanic, G., Klein, C., Siorpaes, R., Schneider, W., Trnka, H.J., Deformity associated treatment of the hallux valgus complex (2009) Orthopade; Coughlin, M.J., Jones, C.P., Hallux Valgus: Demographics, etiology and radiographic assessment (2007) Foot Ankle Int, 28, pp. 759-777. , 10.3113/FAI.2007.0759. 17666168; Mann, R.A., Coughlin, M.J., Hallux valgus: Etiology, anatomy treatment and surgical considerations (1981) Clin Orthop, 157, p. 31. , 7249460; Coughlin, M.J., Juvenil hallux valgus: Etiology and treatment (1995) Foot Ankle Int, 16, pp. 682-697. , 8589807; Harris, R.I., Beath, T., The short first metatarsal: Its incidence and clinical significance (1949) J Bone Joint Surg [Am], 31, pp. 553-565; Morton, D.J., (1935) The Human Foot, , New York: Columbia University Press; Wheeler Haines, R., McDougall, A., The anatomy of hallux valgus (1954) J Bone Joint Surg [Br], 36, pp. 272-293. , 13163115; Mayo, C.H., The surgical treatment of bunions (1920) Minn Med J, 3, pp. 326-331; Craigmile Doris, A., Incidence, origin and prevention of certain foot defects (1953) Br Med J, 2, pp. 749-752. , 10.1136/bmj.2.4839.749. 13082099; Sim-Fook, L., Hodgson, A.R., A comparison of foot forms among the non-shoe and shoe-wearing Chinese population (1958) J Bone Joint Surg [Am], 40, pp. 1058-1062. , 13587573; Coughlin, M.J., Hallux valgus Causes, evaluation and treatment (1984) Postgrad Med, 75, pp. 174-187. , 6709527; Menz, H.B., Morris, M.E., Footwear characteristics and foot problems in older people (2005) Gerontology, 51, pp. 346-351. , 10.1159/000086373. 16110238; Cheng, F.T., Perng, D.B., A systematic approach for developing a foot size information system for shoe last design (1999) Int J Ind Ergon, 25, pp. 171-185. , 10.1016/S0169-8141(98)00098-5; Timm, H., Measurement of the length of children's shoes with shoe-measurement cards (1963) Z Orthop Ihre Grenzgeb, 97, pp. 384-386. , 14045169; Debrunner, H.U., Wachstum und Entwicklung des Fubes beim Jugendlichen (Growth and development of the juvenile foot) (1965) Supplement to No. 99 of the Z Orthop, , Stuttgart: Ferdinand Enke Verlag; Bauer, R., Frischhut, B., Der Vorfu (1996) Orthopade, 25, p. 301. , 10.1007/s001320050028. 8927374; Eckstein, G., Der nicht passende Schuh und das Problem erworbener Vorfuschäden bei Kindern (Poorly-fitting shoes and the problem of acquired forefoot damage) (1990) PhD Thesis, , Erlangen-Nürnberg; Maier, E., Killmann, M., (2003) Kinderfu und Kinderschuh. Entwicklung der Kindlichen Beine und Fü und Ihre Anforderungen An Fugerechte Schuhe, , München: Verlag Neuer Merkur; Kato, T., Watanabe, S., The etiology of hallux valgus in Japan (1981) Clin Orthop Relat Res, 157, pp. 78-81. , 7249466; Stracker, O., Child's foot and child's shoe (1966) Arch Orthop Unfallchir, 59, pp. 286-294. , 10.1007/BF00415251. 5996423; Kristen, H., The child's foot in Austria (1968) Z Orthop Ihre Grenzgeb, 3, pp. 318-333; Hellbruegge, T., Zur Prophylaxe erworbener Fuschäden. Kinderschuh-Seminare für Kinderärzte (Preventing acquired foot damage. Seminars on children's footwear for pediatricians) (1980) Sozialpädiatrie in Praxis und Klinik, p. 3; Maier, E., Erworbene Fuschäden bei Kindern und Jugendlichen (Acquired foot damage of childrens and juveniles) (1982) Sozialpädiatrie in Praxis und Klinik, 6, pp. 297-307; Dhom, G., Das Zugabeproblem bei fugerechten Kinderschuhen (The problem of extra length in correctly fitting children's shoes) (1984) PhD Thesis, , Johannes Gutenberg Universität Mainz; Schmidt, C., Die optimale Längenzugabe in Sport-und Freizeitschuhen bei Kindern (The optimal length of sport shoes and recreational footwear for children) (1989) PhD Thesis, , Erlangen-Nürnberg; Barnicot, N.A., Hardy, R.H., The position of the hallux in West Africans (1955) Am J Anat, 89, pp. 355-361; Pisani, G., (1988) Fuchirurgie, , Georg Thieme Verlag Stuttgart; Shine, I.B., Incidence of hallux valgus in a partially shoe-wearing community (1965) Br Med J, 1, pp. 1648-1650. , 10.1136/bmj.1.5451.1648. 14298843; Wülker, N., (1997) Hallux Valgus-hallux Rigidus, , Stuttgart: Ferdinand Enke Verlag; Jerosch, J., Mamsch, H., Deformities and misalignment of feet in children-a field study of 345 students (1998) Z Orthop Ihre Grenzgeb, 136, pp. 215-220. , 10.1055/s-2008-1054225. 9736981; Forst, R., Spreizfu und Hallux valgus des Jugendlichen (Juvenile splay foot and hallux valgus) (1993) Jahrbuch der Orthopädie, pp. 63-72. , Zülpich: Biermann Venbrocks R, Salis-Soglio G; Schilling, W., Morphologische und funktionelle Entwicklung des Kinderfues (Morphological and functional development of children's feet) (1982) Medizinische Orthopädietechnik, 109, pp. 2-6; Kilmartin, T.E., Barrington, R.L., Wallace, W.A., Metatarsus Primus Varus. A statistical study (1991) J Bone Joint Surg [Br], 73, pp. 937-940; Kromeyer-Hauschild, K., Wabitsch, M., Kunze, D., Geller, F., Geiss, H.C., Hesse, V., Von Hippel, A., Hebebrand, J., Percentiles of body mass index in children and adolescents evaluated from different regional German studies (2001) Monatsschrift fur Kinderheilkunde, 149 (8), pp. 807-818. , DOI 10.1007/s001120170107; AGA (Arbeitsgemeinschaft Adipositas im Kindes-und Jugendalter), , http://www.a-g-a.de/aga_content.html; Schneider, W., Knahr, K., Metatarsophalangeal and intermetatarsal angle: Different values and interpretation of postoperative results dependent on the technique of measurements (1998) Foot and Ankle Int, 19, pp. 532-536\n\nFrom Duplicate 3 (Increased hallux angle in children and its association with insufficient length of footwear: a community based cross-sectional study - Klein, C; Groll-Knapp, E; Kundi, M; Kinz, W)\n\nresearch. Journal Subset: Biomedical; Europe; UK &amp;amp; Ireland. NLM UID: 100968565.\nPMID: 20015410.\n\nFrom Duplicate 4 (Increased hallux angle in children and its association with insufficient length of footwear: a community based cross-sectional study - Klein, Christian; Groll-Knapp, Elisabeth; Kundi, Michael; Kinz, Wieland)\n\nDate of Electronic Publication: 2009 Dec 17. ; Original Imprints: Publication: London : BioMed Central, [2000-","page":"159","publisher":"BioMed Central","publisher-place":"England","title":"Increased hallux angle in children and its association with insufficient length of footwear: a community based cross-sectional study","type":"article-journal","volume":"10"},"uris":["http://www.mendeley.com/documents/?uuid=75153aae-66eb-448f-bd80-6b5e9443b793"]},{"id":"ITEM-6","itemData":{"DOI":"10.1186/s13047-015-0062-0","ISBN":"17571146 (ISSN)","PMID":"25722747","abstract":"Background: Foot deformity, flat feet, and the use of ill-fitting footwear are common in children and adolescents with Down syndrome (DS). The aim of this study was to determine whether these observations are associated with foot-specific disability in this group.; Methods: A cross-sectional study design. Foot structure (foot posture determined using the Arch Index, presence of hallux valgus and lesser toe deformities) and footwear fit (determined by length and width percentage differences between the participant's foot and footwear) were assessed in 50 participants with DS (22 females, 28 males) aged five to 18 with a mean (SD) age of 10.6 (3.9) years. Foot-specific disability was determined using the parent-reported Oxford Ankle Foot Questionnaire for Children (OxAFQ-C). Associations between foot structure and footwear fit with the four domains (Physical, School and play, Emotional and Footwear) of the OxAFQ-C were determined using multivariate regression modelling.; Results: The mean (SD) Arch Index was 0.29 (0.08), and the prevalence of flat feet, hallux valgus and lesser toe deformities was 76%, 10% and 12% respectively. Few participants wore footwear that was too short (10%), but the use of footwear that was too narrow was common (58%). The presence of hallux valgus was significantly associated with increased disability for the OxAFQ-C School and play domain scores. The use of narrow-fitting footwear was significantly associated with increased levels of disability for the OxAFQ-C Physical, School and play, and Emotional domains. However, these variables only explained between 10% to 14% of the variance in the OxAFQ-C domain scores. There were no significant associations between foot structure and footwear fit with the OxAFQ-C Footwear domain scores.; Conclusions: Flatter feet and lesser toe deformities are not associated with foot-specific disability in children and adolescents with DS. Hallux valgus is associated with foot-specific disability during school and play activities. Ill-fitting footwear (too narrow) is common and is associated with foot-specific disability. Further research is required to identify if the relationship between narrow-fitting footwear and foot-specific disability is causal, and to identify other factors associated with foot-specific disability in children and adolescents with DS.;","author":[{"dropping-particle":"","family":"Lim","given":"Polly Qx X","non-dropping-particle":"","parse-names":false,"suffix":""},{"dropping-particle":"","family":"Shields","given":"Nora","non-dropping-particle":"","parse-names":false,"suffix":""},{"dropping-particle":"","family":"Nikolopoulos","given":"Nikolaos","non-dropping-particle":"","parse-names":false,"suffix":""},{"dropping-particle":"","family":"Barrett","given":"Joanna T","non-dropping-particle":"","parse-names":false,"suffix":""},{"dropping-particle":"","family":"Evans","given":"Angela M","non-dropping-particle":"","parse-names":false,"suffix":""},{"dropping-particle":"","family":"Taylor","given":"Nicholas F","non-dropping-particle":"","parse-names":false,"suffix":""},{"dropping-particle":"","family":"Munteanu","given":"Shannon E","non-dropping-particle":"","parse-names":false,"suffix":""}],"container-title":"J Foot Ankle Res","id":"ITEM-6","issue":"1","issued":{"date-parts":[["2015"]]},"language":"English","note":"From Duplicate 1 (The association of foot structure and footwear fit with disability in children and adolescents with Down syndrome - Lim, Polly Qx X; Shields, Nora; Nikolopoulos, Nikolaos; Barrett, Joanna T; Evans, Angela M; Taylor, Nicholas F; Munteanu, Shannon E)\n\nFrom Duplicate 1 (The association of foot structure and footwear fit with disability in children and adolescents with Down syndrome - Lim, P Q X; Shields, N; Nikolopoulos, N; Barrett, J T; Evans, A M; Taylor, N F; Munteanu, S E)\n\nCited By :2\nExport Date: 29 January 2018\nCorrespondence Address: Munteanu, S.E.; Discipline of Podiatry, College of Science, Health and Engineering, La Trobe UniversityAustralia\nReferences: Elton, T.S., Sansom, S.E., Martin, M.M., Trisomy-21 gene dosage over-expression of miRNAs results in the haploinsufficiency of specific target proteins (2010) RNA Biol, 7 (5), pp. 540-547; Roizen, N.J., Patterson, D., Down's syndrome (2003) Lancet, 361 (9365), pp. 1281-1289; Steingass, K.J., Chicoine, B., McGuire, D., Roizen, N.J., Developmental disabilities grown up: Down syndrome (2011) J Dev Behav Pediatr, 32 (7), pp. 548-558; Cowley, P.M., Ploutz-Snyder, L.L., Baynard, T., Heffernan, K., Jae, S.Y., Hsu, S., Physical fitness predicts functional tasks in individuals with Down syndrome (2010) Med Sci Sports Exerc, 42 (2), pp. 388-393; Mercer, V.S., Lewis, C.L., Hip abductor and knee extensor muscle strength of children with and without Down syndrome (2001) Pediatr Phys Ther, 13 (1), pp. 18-26; Galli, M., Cimolin, V., Pau, M., Costici, P., Albertini, G., Relationship between flat foot condition and gait pattern alterations in children with Down syndrome (2014) J Intellect Disabil Res, 58 (3), pp. 269-276; Rigoldi, C., Galli, M., Albertini, G., Gait development during lifespan in subjects with Down syndrome (2011) Res Dev Disabil, 32 (1), pp. 158-163; Mik, G., Gholve, P.A., Scher, D.M., Widmann, R.F., Green, D.W., Down syndrome: orthopedic issues (2008) Curr Opin Pediatr, 20 (1), pp. 30-36; Caird, M.S., Wills, B.P., Dormans, J.P., Down syndrome in children: the role of the orthopaedic surgeon (2006) J Am Acad Orthop Surg, 14 (11), pp. 610-619; Livingstone, B., Hirst, P., Orthopedic disorders in school children with Down's syndrome with special reference to the incidence of joint laxity (1986) Clin Orthop Relat Res, 207, pp. 74-76; Diamond, L.S., Lynne, D., Sigman, B., Orthopedic disorders in patients with Down's syndrome (1981) Orthop Clin North Am, 12 (1), pp. 57-71; Pikora, T.J., Bourke, J., Bathgate, K., Foley, K.R., Lennox, N., Leonard, H., Health conditions and their impact among adolescents and young adults with Down syndrome (2014) PLoS One, 9 (5); Mahan, K.T., Diamond, E., Brown, D., Podiatric profile of the Down's syndrome individual (1983) J Am Podiatry Assoc, 73 (4), pp. 173-179; Caselli, M.A., Cohen-Sobel, E., Thompson, J., Adler, J., Gonzalez, L., Biomechanical management of children and adolescents with Down syndrome (1991) J Am Podiatr Med Assoc, 81 (3), pp. 119-127; Merrick, J., Ezra, E., Josef, B., Hendel, D., Steinberg, D.M., Wientroub, S., Musculoskeletal problems in down syndrome European paediatric orthopaedic society survey: the Israeli sample (2000) J Pediatr Orthop B, 9 (3), pp. 185-192; Concolino, D., Pasquzzi, A., Capalbo, G., Sinopoli, S., Strisciuglio, P., Early detection of podiatric anomalies in children with Down syndrome (2006) Acta Paediatr, 95 (1), pp. 17-20; Prasher, V.P., Robinson, L., Krishnan, V.H., Chung, M.C., Podiatric disorders among children with Down syndrome and learning disability (1995) Dev Med Child Neurol, 37 (2), pp. 131-134; Pau, M., Galli, M., Crivellini, M., Albertini, G., Foot-ground interaction during upright standing in children with Down syndrome (2012) Res Dev Disabil, 33 (6), pp. 1881-1887; Cavanagh, P.R., Rodgers, M.M., The arch index: a useful measure from footprints (1987) J Biomech, 20 (5), pp. 547-551; Murley, G.S., Menz, H.B., Landorf, K.B., A protocol for classifying normal- and flat-arched foot posture for research studies using clinical and radiographic measurements (2009) J Foot Ankle Res, 2 (1), p. 22; Gilmour, J.C., Burns, Y., The measurement of the medial longitudinal arch in children (2001) Foot Ankle Int, 22 (6), pp. 493-498; Igbigbi, P.S., Msamati, B.C., The footprint ratio as a predictor of pes planus: a study of indigenous Malawians (2002) J Foot Ankle Surg, 41 (6), pp. 394-397; Kanatli, U., Yetkin, H., Cila, E., Footprint and radiographic analysis of the feet (2001) J Pediatr Orthop, 21 (2), pp. 225-228; Wearing, S.C., Hills, A.P., Byrne, N.M., Hennig, E.M., McDonald, M., The arch index: a measure of flat or fat feet? (2004) Foot Ankle Int, 25 (8), pp. 575-581; Mickle, K.J., Steele, J.R., Munro, B.J., The feet of overweight and obese young children: are they flat or fat? (2006) Obesity (Silver Spring), 14 (11), pp. 1949-1953; Murray, J., Ryan-Krause, P., Obesity in children with Down syndrome: Background and recommendations for management (2010) Pediatr Nurs, 36 (6), pp. 314-319; Rimmer, J.H., Yamaki, K., Davis, B.M., Wang, E., Vogel, L.C., Obesity and overweight prevalence among adolescents with disabilities (2011) Prev Chronic Dis, 8 (2); Pau, M., Galli, M., Crivellini, M., Albertini, G., Relationship between obesity and plantar pressure distribution in youths with down syndrome (2013) Am J Phys Med Rehabil, 92 (10), pp. 889-897; Garrow, A.P., Papageorgiou, A., Silman, A.J., Thomas, E., Jayson, M.I.V., Macfarlane, G.J., The grading of hallux valgus: The Manchester scale (2001) J Am Podiatr Med Assoc, 91 (2), pp. 74-78; Menz, H.B., Fotoohabadi, M.R., Wee, E., Spink, M.J., Validity of self-assessment of hallux valgus using the Manchester scale (2010) BMC Musculoskelet Disord, 11 (1), pp. 1-6; Menz, H.B., Munteanu, S.E., Radiographic validation of the Manchester scale for the classification of hallux valgus deformity (2005) Rheumatology (Oxford), 44 (8), pp. 1061-1066; Menz, H.B., Lord, S.R., Foot pain impairs balance and functional ability in community-dwelling older people (2001) J Am Podiatr Med Assoc, 91 (5), pp. 222-229; Menz, H.B., Morris, M.E., Footwear characteristics and foot problems in older people (2005) Gerontology, 51 (5), pp. 346-351; Morris, C., Doll, H.A., Wainwright, A., Theologis, T., Fitzpatrick, R., The Oxford ankle foot questionnaire for children: scaling, reliability and validity (2008) J Bone Joint Surg (Br), 90 (11), pp. 1451-1456; Morris, C., Doll, H., Davies, N., Wainwright, A., Theologis, T., Willett, K., The Oxford Ankle Foot Questionnaire for children: responsiveness and longitudinal validity (2009) Qual Life Res, 18 (10), pp. 1367-1376; Morris, C., Doll, H., Wainwright, A., Davies, N., Theologis, T., Fitzpatrick, R., The oxford ankle foot questionnaire for children: review of development and potential applications (2010) Prosthet Orthot Int, 34 (3), pp. 238-244; Faul, F., Erdfelder, E., Buchner, A., Lang, A.G., Statistical power analyses using G*Power 3.1: tests for correlation and regression analyses (2009) Behav Res Methods, 41 (4), pp. 1149-1160; Menz, H.B., Two feet, or one person? Problems associated with statistical analysis of paired data in foot and ankle medicine (2004) Foot, 14 (1), pp. 2-5; Tabachnick, B.G., Fidell, L.S., Multiple Regression. Chapter 5 (2007) Using Multivariate Statistics, pp. 117-194. , Hartman S, editor. 5th ed. Boston: Pearson/Allyn &amp;amp; Bacon; Jankowicz-Szymanska, A., Mikolajczyk, E., Wojtanowski, W., The effect of the degree of disability on nutritional status and flat feet in adolescents with Down syndrome (2013) Res Dev Disabil, 34 (11), pp. 3686-3690; Galli, M., Cimolin, V., Rigoldi, C., Pau, M., Costici, P., Albertini, G., The effects of low arched feet on foot rotation during gait in children with Down syndrome (2014) J Intellect Disabil Res, 58 (8), pp. 758-764; Evans, A.M., Rome, K., A Cochrane review of the evidence for non-surgical interventions for flexible pediatric flat feet (2011) Eur J Phys Rehabil Med, 47 (1), pp. 69-89; Evans, A.M., Screening for foot problems in children: is this practice justifiable? (2012) J Foot Ankle Res, 5 (1), p. 18; Menz, H.B., Roddy, E., Thomas, E., Croft, P.R., Impact of hallux valgus severity on general and foot-specific health-related quality of life (2011) Arthritis Care Res (Hoboken), 63 (3), pp. 396-404; Nix, S.E., Vicenzino, B.T., Collins, N.J., Smith, M.D., Gait parameters associated with hallux valgus: a systematic review (2013) J Foot Ankle Res, 6 (1), p. 9; Chaiwanichsiri, D., Tantisiriwat, N., Janchai, S., Proper shoe sizes for Thai elderly (2008) Foot (Edinb), 18 (4), pp. 186-191; Klein, C., Groll-Knapp, E., Kundi, M., Kinz, W., Increased hallux angle in children and its association with insufficient length of footwear: a community based cross-sectional study (2009) BMC Musculoskelet Disord, 10, p. 159; Rigoldi, C., Galli, M., Cimolin, V., Camerota, F., Celletti, C., Tenore, N., Gait strategy in patients with Ehlers-Danlos syndrome hypermobility type and Down syndrome (2012) Res Dev Disabil, 33 (5), pp. 1437-1442; Celletti, C., Galli, M., Cimolin, V., Castori, M., Albertini, G., Camerota, F., Relationship between fatigue and gait abnormality in joint hypermobility syndrome/Ehlers-Danlos syndrome hypermobility type (2012) Res Dev Disabil, 33 (6), pp. 1914-1918; Galli, M., Rigoldi, C., Brunner, R., Virji-Babul, N., Giorgio, A., Joint stiffness and gait pattern evaluation in children with Down syndrome (2008) Gait Posture, 28 (3), pp. 502-506\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page":"4","publisher":"BioMed Central","publisher-place":"England","title":"The association of foot structure and footwear fit with disability in children and adolescents with Down syndrome","type":"article-journal","volume":"8"},"uris":["http://www.mendeley.com/documents/?uuid=18770c8d-757d-433a-9feb-715530283856"]}],"mendeley":{"formattedCitation":"(Abolarin et al., 2011; Basta et al., 1977; Coughlin, 1995; Echarri &amp; Forriol, 2003; Klein et al., 2009; P. Q. X. Lim et al., 2015)","plainTextFormattedCitation":"(Abolarin et al., 2011; Basta et al., 1977; Coughlin, 1995; Echarri &amp; Forriol, 2003; Klein et al., 2009; P. Q. X. Lim et al., 2015)","previouslyFormattedCitation":"(Abolarin et al., 2011; Basta et al., 1977; Coughlin, 1995; Echarri &amp; Forriol, 2003; Klein et al., 2009; P. Q. X. Lim et al., 2015)"},"properties":{"noteIndex":0},"schema":"https://github.com/citation-style-language/schema/raw/master/csl-citation.json"}</w:instrText>
      </w:r>
      <w:r w:rsidRPr="000B4B1B">
        <w:fldChar w:fldCharType="separate"/>
      </w:r>
      <w:r w:rsidR="00254D00" w:rsidRPr="00254D00">
        <w:rPr>
          <w:noProof/>
        </w:rPr>
        <w:t>(Abolarin et al., 2011; Basta et al., 1977; Coughlin, 1995; Echarri &amp; Forriol, 2003; Klein et al., 2009; P. Q. X. Lim et al., 2015)</w:t>
      </w:r>
      <w:r w:rsidRPr="000B4B1B">
        <w:fldChar w:fldCharType="end"/>
      </w:r>
      <w:r w:rsidRPr="000B4B1B">
        <w:t xml:space="preserve">. However the recent focus of this research grouping has considered the potential effects on neuromuscular development in terms of gait and other motor tasks (n=45) </w:t>
      </w:r>
      <w:r w:rsidRPr="000B4B1B">
        <w:fldChar w:fldCharType="begin" w:fldLock="1"/>
      </w:r>
      <w:r w:rsidR="00EF53DC">
        <w:instrText>ADDIN CSL_CITATION {"citationItems":[{"id":"ITEM-1","itemData":{"DOI":"10.1016/j.gaitpost.2007.01.005","ISBN":"0966-6362 (Print) 0966-6362","PMID":"17353125","abstract":"The increased prevalence for flatfoot and hallux valgus in modern societies may be the consequence of inadequate footwear in childhood. Based on the assumption that barefoot walking represents the best condition for the development of a healthy foot the objective of this study was to monitor the influence of commercial footwear on children's foot motion during walking. Furthermore, an attempt was made to reduce this influence by changing the physical properties of standard footwear. Children's barefoot motion pattern was monitored by a marker-based optical 3D-tracking method using a multi-segment foot model. In the study's first stage, barefoot walking was compared to walking with a commercial product. In the second stage it was compared to both, the pattern with the commercial product and with the shoe modified on the basis of the findings of the first stage of the study. Eighteen children (8.2+/-0.7 years old) with no foot deformity and with the same shoe size were recruited for this study. It was found that tibio-talar ROM increased in the commercial shoe (26.6 degrees ) compared to the barefoot condition (22.5 degrees , p=0.001) whereas the medial arch changes for push-off were diminished since the variation in arch length was reduced from 9.9% (barefoot) to 5.9% (shoe, p&lt;0.001). Further, ROM in foot torsion along the long foot axis was reduced from 9.8 degrees (bare) to 4.7 degrees (shoe, p&lt;0.001). These parameters could be improved with more flexible footwear. The present study shows that slimmer and more flexible children's shoes do not change foot motion as much as conventional shoes and therefore should be recommended not only for children in this age but for healthy children in general.","author":[{"dropping-particle":"","family":"Wolf","given":"Sebastian","non-dropping-particle":"","parse-names":false,"suffix":""},{"dropping-particle":"","family":"Simon","given":"Jan","non-dropping-particle":"","parse-names":false,"suffix":""},{"dropping-particle":"","family":"Patikas","given":"Dimitrios","non-dropping-particle":"","parse-names":false,"suffix":""},{"dropping-particle":"","family":"Schuster","given":"Waltraud","non-dropping-particle":"","parse-names":false,"suffix":""},{"dropping-particle":"","family":"Armbrust","given":"Petra","non-dropping-particle":"","parse-names":false,"suffix":""},{"dropping-particle":"","family":"Doderlein","given":"L","non-dropping-particle":"","parse-names":false,"suffix":""},{"dropping-particle":"","family":"Döderlein","given":"Leonhard","non-dropping-particle":"","parse-names":false,"suffix":""},{"dropping-particle":"","family":"Doderlein","given":"L","non-dropping-particle":"","parse-names":false,"suffix":""},{"dropping-particle":"","family":"Döderlein","given":"Leonhard","non-dropping-particle":"","parse-names":false,"suffix":""}],"container-title":"Gait Posture","edition":"2007/03/14","id":"ITEM-1","issue":"1","issued":{"date-parts":[["2008"]]},"language":"eng","note":"From Duplicate 1 (Foot motion in children shoes: a comparison of barefoot walking with shod walking in conventional and flexible shoes - Wolf, Sebastian; Simon, Jan; Patikas, Dimitrios; Schuster, Waltraud; Armbrust, Petra; Döderlein, Leonhard; Doderlein, L; Döderlein, Leonhard)\n\nFrom Duplicate 1 (Foot motion in children shoes-A comparison of barefoot walking with shod walking in conventional and flexible shoes - Wolf, S; Simon, J; Patikas, D; Schuster, W; Armbrust, P; Döderlein, L)\n\nCited By :65\nExport Date: 29 January 2018\nCODEN: GAPOF\nCorrespondence Address: Wolf, S.; Department of Orthopedic Surgery, University of Heidelberg, Schlierbacher Landstrasse 200a, 69118 Heidelberg, Germany; email: Sebastian.Wolf@ok.uni-hd.de\nReferences: Staheli, L.T., Shoes for children: a review (1991) Pediatrics, 88 (2), pp. 371-375; Rao, U.B., Joseph, B., The influence of footwear on the prevalence of flat foot. A survey of 2300 children (1992) J Bone Joint Surg Br, 74 (4), pp. 525-527; Jerosch, J., Mamsch, H., Deformities and misalignment of feet in children-a field study of 345 students (1998) Z Orthop Ihre Grenzgeb, 136 (3), pp. 215-220; Wearing, S.C., Smeathers, J.E., Yates, B., Sullivan, P.M., Urry, S.R., Dubois, P., Errors in measuring sagittal arch kinematics of the human foot with digital fluoroscopy (2005) Gait Posture, 21 (3), pp. 326-332; Leardini, A., Benedetti, M.G., Catani, F., Simoncini, L., Giannini, S., An anatomically based protocol for the description of foot segment kinematics during gait (1999) Clin Biomech, 14 (8), pp. 528-536; MacWilliams, B.A., Cowley, M., Nicholson, D.E., Foot kinematics and kinetics during adolescent gait (2003) Gait Posture, 17 (3), pp. 214-224; Myers, K.A., Wang, M., Marks, R.M., Harris, G.F., Validation of a multisegment foot and ankle kinematic model for pediatric gait (2004) IEEE Trans Neural Syst Rehabil Eng, 12 (1), pp. 122-130; Arampatzis, A., Bruggemann, G.P., Klapsing, G.M., A three-dimensional shank-foot model to determine the foot motion during landings (2002) Med Sci Sports Exerc, 34 (1), pp. 130-138; Carson, M.C., Harrington, M.E., Thompson, N., O'Connor, J.J., Theologis, T.N., Kinematic analysis of a multi-segment foot model for research and clinical applications: a repeatability analysis (2001) J Biomech, 34 (10), pp. 1299-1307; Simon, J., Doederlein, L., McIntosh, A.S., Metaxiotis, D., Bock, H.G., Wolf, S.I., The Heidelberg foot measurement method: development, description and assessment (2006) Gait Posture, 23 (4), pp. 411-424; Stebbins, J., Harrington, M., Thompson, N., Zavatsky, A., Theologis, T., Repeatability of a model for measuring multi-segment foot kinematics in children (2006) Gait Posture, 23 (4), pp. 401-410; Kadaba, M.P., Ramakrishnan, H.K., Wootten, M.E., Gainey, J., Gorton, G., Cochran, G.V.B., Repeatability of kinematic, kinetic, and electromyographic data in normal adult gait (1989) J Orthop Res, 7 (6), pp. 849-860; Cornwall, M.W., McPoil, T.G., Motion of the calcaneus, navicular, and first metatarsal during the stance phase of walking (2002) J Am Podiatr Med Assoc, 92 (2), pp. 67-76; Kidder, S.M., Abuzzahab Jr., F.S., Harris, G.F., Johnson, J.E., A system for the analysis of foot and ankle kinematics during gait (1996) IEEE Trans Rehabil Eng, 4 (1), pp. 25-32; Scott, S.H., Winter, D.A., Biomechanical model of the human foot: kinematics and kinetics during the stance phase of walking (1993) J Biomech, 26 (9), pp. 1091-1104; Woodburn, J., Nelson, K.M., Siegel, K.L., Kepple, T.M., Gerber, L.H., Multisegment foot motion during gait: proof of concept in rheumatoid arthritis (2004) J Rheumatol, 31 (10), pp. 1918-1927; Oeffinger, D., Brauch, B., Cranfill, S., Hisle, C., Wynn, C., Hicks, R., Comparison of gait with and without shoes in children (1999) Gait Posture, 9 (2), pp. 95-100; Perry, J.P., (1992) Gait analysis: normal and pathological function, , Slack, Thorofare, NJ; Der Kinderschuh, M.E., (1995) Die orhopädietechnische Versorgung des Fußes, pp. 163-169. , Baumgartner R., and Stinus H. (Eds), Thieme Verlag, Stuttgart\n\nFrom Duplicate 2 (Foot motion in children shoes: a comparison of barefoot walking with shod walking in conventional and flexible shoes - Wolf, Sebastian; Simon, Jan; Patikas, Dimitrios; Schuster, Waltraud; Armbrust, Petra; Döderlein, Leonhard)\n\nDate of Electronic Publication: 2007 Mar 13. Current Imprints: Publication: : Oxford, UK : Elsevier Sciencem; Original Imprints: Publication: Oxford, UK : Butterworth-Heinemann, c1993-\n\nFrom Duplicate 3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n\nFrom Duplicate 4 (Foot motion in children shoes: a comparison of barefoot walking with shod walking in conventional and flexible shoes - Wolf, S; Simon, J; Patikas, D; Schuster, W; Armbrust, P; Döderlein, L)\n\nresearch. Journal Subset: Biomedical; Europe; UK &amp;amp; Ireland. NLM UID: 9416830.\nPMID: 17353125.\n\nFrom Duplicate 5 (Foot motion in children shoes—A comparison of barefoot walking with shod walking in conventional and flexible shoes - Wolf, Sebastian; Simon, Jan; Patikas, Dimitrios; Schuster, Waltraud; Armbrust, Petra; Döderlein, Leonhard)\n\nAuthor: Wolf, Sebastian: 1 email: Sebastian.Wolf@ok.uni-hd.de. Author: Simon, Jan: 2 Author: Patikas, Dimitrios: 1 Author: Schuster, Waltraud: 1 Author: Armbrust, Petra: 1 Author: Döderlein, Leonhard: 1 ; Author Affiliation: 1 Department of Orthopedic Surgery, University of Heidelberg, Schlierbacher Landstrasse 200a, 69118 Heidelberg, Germany: 2 Interdisciplinary Center for Scientific Computation, Heidelberg (IWR), Im Neuenheimer Feld 368, 69120 Heidelberg, Germany; No. of Pages: 9; Language: English; Publication Type: Article; Update Code: 20080102\n\nFrom Duplicate 2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page":"51-59","publisher":"Elsevier B.V.","publisher-place":"England","title":"Foot motion in children shoes: a comparison of barefoot walking with shod walking in conventional and flexible shoes","type":"article-journal","volume":"27"},"uris":["http://www.mendeley.com/documents/?uuid=3a5e90df-9662-4485-89cf-3eb67ae78f83"]},{"id":"ITEM-2","itemData":{"DOI":"10.1016/j.gaitpost.2009.07.119","ISBN":"0966-6362","PMID":"19692245","abstract":"This study investigated the basic spatio-temporal gait measures of 898 primary school-aged children (5-13 years) and 82 young adults (18-27 years). Participants completed 6-8 walks at preferred speed along a GAITRite walkway whilst barefoot and whilst wearing athletic shoes or runners. Outcome measures (non-normalized and normalized) were gait speed, cadence, step and stride length, support base, single and double support, stance duration, foot angle and associated symmetry measures. Non-normalized measures of speed, step and stride length, support base and foot angle increased with age whereas cadence reduced. Normalized measures remained unchanged with age in children whereas the young adults (both conditions) exhibited a 2.3% reduction in single support, a 5.1% increase in double support and a 2.6% increase in stance duration (p&lt;0.0001). For the entire sample, shoes increased walking speed by 8 cm s(-1), step length by 5.5 cm, stride length by 11.1 cm and base of support by 0.5 cm. In contrast, foot angle and cadence reduced by 0.1 degrees and 3.9 steps min(-1) respectively. Shoes increased both double support (1.6%) and stance time (0.8%), whereas single support reduced by 0.8%. Symmetry remained unaffected by age. On average, measures of step and stride symmetry (combining both conditions) fell around 0.7 cm, whereas measures of symmetry for step and stance time, single and double support fell around 0.6%. Footwear significantly affected gait (p&lt;0.0001). Gait may not be mature by age 13. Gait is symmetrical in healthy children and young adults but may change with pathology.","author":[{"dropping-particle":"","family":"Lythgo","given":"Noel","non-dropping-particle":"","parse-names":false,"suffix":""},{"dropping-particle":"","family":"Wilson","given":"Cameron","non-dropping-particle":"","parse-names":false,"suffix":""},{"dropping-particle":"","family":"Galea","given":"Mary","non-dropping-particle":"","parse-names":false,"suffix":""}],"container-title":"Gait Posture","edition":"2009/08/21","id":"ITEM-2","issue":"4","issued":{"date-parts":[["2009"]]},"language":"eng","note":"From Duplicate 1 (Basic gait and symmetry measures for primary school-aged children and young adults whilst walking barefoot and with shoes - Lythgo, N; Wilson, C; Galea, M)\n\nresearch. Journal Subset: Biomedical; Europe; UK &amp;amp; Ireland. NLM UID: 9416830.\nPMID: 19692245.\n\nFrom Duplicate 2 (Basic gait and symmetry measures for primary school-aged children and young adults whilst walking barefoot and with shoes - Lythgo, Noel; Wilson, Cameron; Galea, Mary)\n\nFrom Duplicate 1 (Basic gait and symmetry measures for primary school-aged children and young adults whilst walking barefoot and with shoes - Lythgo, N; Wilson, C; Galea, M)\n\n1879-2219\nLythgo, Noel\nWilson, Cameron\nGalea, Mary\nJournal Article\nResearch Support, Non-U.S. Gov't\nEngland\nGait Posture. 2009 Nov;30(4):502-6. doi: 10.1016/j.gaitpost.2009.07.119. Epub 2009 Aug 18.\n\nFrom Duplicate 2 (Basic gait and symmetry measures for primary school-aged children and young adults whilst walking barefoot and with shoes - Lythgo, N; Wilson, C; Galea, M)\n\nCited By :67\nExport Date: 29 January 2018\nCODEN: GAPOF\nCorrespondence Address: Lythgo, N.; Rehabilitation Sciences Research Centre, University of MelbourneAustralia; email: nlythgo@unimelb.edu.au\nFunding details: University of Melbourne\nReferences: Conover, W.J., (1980) Practical nonparametric statistics, , John Wiley and Sons, New York; Cupp, T., Osffinger, D., Tylkowski, C., Augsburger, S., Age-related kinetic changes in normal pediatrics (1999) J Ped Orthopaed, 19, pp. 475-478; Dusing, S.C., Thorpe, D.E., A normative sample of temporal and spatial gait parameters in children using the GAITRite® electronic walkway (2007) Gait Posture, 25, pp. 135-139; Ganley, K.J., Powers, C.M., Gait kinematics of 7-year-old children: a comparison to adults using age-specific anthropometric data (2005) Gait Posture, 21, pp. 141-145; Hills, A.P., Parker, A.W., Locomotor characteristics of obese children (1992) Child Care Health Develop, 18, pp. 29-34; Hof, A.L., Scaling gait data to body size (1996) Gait Posture, 4, pp. 222-223; Holm, I., Tveter, A.T., Fredriksen, P.M., Vøllestad, N., A normative sample of gait and hopping on one leg parameters in children 7-12 years of age (2009) Gait Posture, 29, pp. 317-321; Lindemann, U., Najafi, B., Zijlstra, W., Hauer, K., Muche, R., Becker, C., Distance to achieve steady state walking speed in frail elderly persons (2008) Gait Posture, 27, pp. 91-96; McRae, R., (1999) Pocketbook of orthopaedics and fractures, , Churchill Livingston, Edinburgh; Menz, B., Latt, D., Tiedeman, A., Mun Sun Kwan, M., Lord, S., Reliability of the GAITRite walkway system for the quantification of the temporo-spatial parameters of gait in young and older people (2004) Gait Posture, 20, pp. 20-25; Miff, S.C., Childress, D.S., Gard, S.A., Meier, M.R., Hansen, A.H., Temporal symmetries during gait initiation and termination in nondisabled ambulators and in people with unilateral transtibial limb loss (2005) J Rehabil Res Dev, 42, pp. 175-182; Singh, T., Koh, M., Effects of backpack load position on spatiotemporal parameters and trunk forward lean (2009) Gait Posture, 29, pp. 49-53; Stansfield, B.W., Hillman, S.J., Hazelwood, M.E., Lawson, A.M., Mann, A.M., Loudon, I.R., Normalisation of gait in children (2003) Gait Posture, 17, pp. 81-87; Sutherland, D.H., Olshen, R., Biden, E.N., Wyatt, M.P., (1988) The development of mature walking, , Mac Keith Press, London; Thorpe, D.E., Dusing, S.C., Moore, C.G., Repeatability of temporospatial gait measures in children using the GAITRite electronic walkway (2005) Arch Phys Med Rehabil, 86, pp. 2342-2346; Webster, K., Wittwer, J., Feller, J., Validity of GAITRite walkway system for the measurement of averaged and individual step parameters of gait (2005) Gait Posture, 22, pp. 317-321; Wilson, C., Lythgo, N., Maschette, W., Body mass index, motor impairment and gait characteristics in primary aged children: a pilot study (2004) Australian Association for Exercise and Sports Science inaugural national conference, , Queensland University of Technology, Brisbane, Australia; Wolf, S., Simon, J., Patikas, D., Schuster, W., Armbrust, P., Doderlein, L., Foot motion in children shoes-a comparison of barefoot walking with shod walking in conventional and flexible shoes (2008) Gait Posture, 27, pp. 51-59\n\nFrom Duplicate 3 (Basic gait and symmetry measures for primary school-aged children and young adults whilst walking barefoot and with shoes - Lythgo, Noel; Wilson, Cameron; Galea, Mary)\n\nDate of Electronic Publication: 2009 Aug 18. Current Imprints: Publication: : Oxford, UK : Elsevier Sciencem; Original Imprints: Publication: Oxford, UK : Butterworth-Heinemann, c1993-\n\nFrom Duplicate 4 (Basic gait and symmetry measures for primary school-aged children and young adults whilst walking barefoot and with shoes - Lythgo, N; Wilson, C; Galea, M)\n\nresearch. Journal Subset: Biomedical; Europe; UK &amp;amp; Ireland. NLM UID: 9416830.\nPMID: 19692245.\n\nFrom Duplicate 5 (Basic gait and symmetry measures for primary school-aged children and young adults whilst walking barefoot and with shoes - Lythgo, Noel; Wilson, Cameron; Galea, Mary)\n\nAuthor: Lythgo, Noel: 1 email: nlythgo@unimelb.edu.au. Author: Wilson, Cameron: 2 Author: Galea, Mary: 1 ; Author Affiliation: 1 Rehabilitation Sciences Research Centre, University of Melbourne, Australia: 2 School of Exercise Science, Australian Catholic University, Australia; No. of Pages: 5; Language: English; Publication Type: Article; Update Code: 20091030","page":"502-506","publisher":"Elsevier B.V.","publisher-place":"England","title":"Basic gait and symmetry measures for primary school-aged children and young adults whilst walking barefoot and with shoes","type":"article-journal","volume":"30"},"uris":["http://www.mendeley.com/documents/?uuid=968a8e61-7d78-423e-a0aa-e37b72b6c4a9"]},{"id":"ITEM-3","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3","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4","itemData":{"DOI":"10.1249/JSR.0000000000000431","ISBN":"1537890X (ISSN)","PMID":"126176694","abstract":"Habitually barefoot (HB) children from the Kalenjin tribe of Kenya are known for their high physical activity levels. To date, there has been no comprehensive assessment of foot structure and function in these highly active and HB children/adolescents and link with overuse injuries. Purpose: The aim of this research is to assess foot structure, foot function, injury and physical activity levels in Kenyan children and adolescents who are HB compared with those who were habitually shod (HS). Methods: Foot structure, function, injury prevalence, and physical activity levels were studied using two studies with equal numbers of HS and HB. HS and HB children and adolescents were matched for age, sex, and body mass. Foot arch characteristics, foot strength, and lower-limb injury prevalence were investigated in Study 1 (n = 76). Heel bone stiffness, Achilles tendon moment arm length and physical activity levels in Study 2 (n=62). Foot muscle strength was measured using a strength device TKK 3360 and heel bone stiffness by bone ultrasonometry. The moment arm length of the Achilles tendon was estimated from photographs and physical activity was assessed using questionnaires and accelerometers. Results: Foot shortening strength was greater in HB (4.8 ± 1.9 kg vs 3.5 ± 1.8 kg, P &lt; 0.01). Navicular drop was greater in HB (0.53 ± 0.32 cm vs 0.39 ± 0.19 cm, P &lt; 0.05). Calcaneus stiffness index was greater (right 113.5 ± 17.1 vs 100.5 ± 116.8, P &lt; 0.01 left 109.8 ± 15.7 vs 101.7 ± 18.7, P &lt; 0.05) and Achilles tendon moment arm shorter in HB (right, 3.4 ± 0.4 vs 3.6 ± 0.4 cm, P &lt; 0.05; left, 3.4 ± 0.5 vs 3.7 ± 0.4 cm, P &lt; 0.01). Lower-limb injury prevalence was 8% in HB and 61% in HS. HB subjects spent more time engaged in moderate to vigorous physical activity (60 ± 26 min·d-1 vs 31 ± 13 min·d-1; P &lt; 0.001). Conclusions: Significant differences observed in foot parameters, injury prevalence and general foot health between HB and HS suggest that footwear conditions may impact on foot structure and function and general foot health. HB children and adolescents spent more time engaged in moderate to vigorous physical activity and less time sedentary than HS children and adolescents. Copyright © 2017 by the American College of Sports Medicine.","author":[{"dropping-particle":"","family":"Aibast","given":"Herje","non-dropping-particle":"","parse-names":false,"suffix":""},{"dropping-particle":"","family":"Okutoyi","given":"Paul","non-dropping-particle":"","parse-names":false,"suffix":""},{"dropping-particle":"","family":"Sigei","given":"Timothy","non-dropping-particle":"","parse-names":false,"suffix":""},{"dropping-particle":"","family":"Adero","given":"Walter","non-dropping-particle":"","parse-names":false,"suffix":""},{"dropping-particle":"","family":"Chemjor","given":"Danny","non-dropping-particle":"","parse-names":false,"suffix":""},{"dropping-particle":"","family":"Ongaro","given":"Neford","non-dropping-particle":"","parse-names":false,"suffix":""},{"dropping-particle":"","family":"Noriyuki","given":"Fuku","non-dropping-particle":"","parse-names":false,"suffix":""},{"dropping-particle":"","family":"Konstabel","given":"Kenn","non-dropping-particle":"","parse-names":false,"suffix":""},{"dropping-particle":"","family":"Clark","given":"Carol","non-dropping-particle":"","parse-names":false,"suffix":""},{"dropping-particle":"","family":"Lieberman","given":"Daniel E","non-dropping-particle":"","parse-names":false,"suffix":""},{"dropping-particle":"","family":"Pitsiladis","given":"Yannis","non-dropping-particle":"","parse-names":false,"suffix":""},{"dropping-particle":"","family":"Fuku","given":"Noriyuki","non-dropping-particle":"","parse-names":false,"suffix":""},{"dropping-particle":"","family":"Konstabel","given":"Kenn","non-dropping-particle":"","parse-names":false,"suffix":""},{"dropping-particle":"","family":"Clark","given":"Carol","non-dropping-particle":"","parse-names":false,"suffix":""},{"dropping-particle":"","family":"Lieberman","given":"Daniel E","non-dropping-particle":"","parse-names":false,"suffix":""},{"dropping-particle":"","family":"Pitsiladis","given":"Yannis","non-dropping-particle":"","parse-names":false,"suffix":""}],"container-title":"Current Sports Medicine Reports (Lippincott Williams &amp; Wilkins)","id":"ITEM-4","issue":"6","issued":{"date-parts":[["2017"]]},"language":"English","note":"From Duplicate 1 (Foot Structure and Function in Habitually Barefoot and Shod Adolescents in Kenya - Aibast, Herje; Okutoyi, Paul; Sigei, Timothy; Adero, Walter; Chemjor, Danny; Ongaro, Neford; Noriyuki, Fuku; Konstabel, Kenn; Clark, Carol; Lieberman, Daniel E; Pitsiladis, Yannis; Fuku, Noriyuki; Konstabel, Kenn; Clark, Carol; Lieberman, Daniel E; Pitsiladis, Yannis)\n\nFrom Duplicate 1 (Foot Structure and Function in Habitually Barefoot and Shod Adolescents in Kenya - Aibast, H; Okutoyi, P; Sigei, T; Adero, W; Chemjor, D; Ongaro, N; Fuku, N; Konstabel, K; Clark, C; Lieberman, D E; Pitsiladis, Y)\n\nExport Date: 29 January 2018\nCorrespondence Address: Pitsiladis, Y.; Collaborating Centre of Sports Medicine, University of BrightonUnited Kingdom; email: pitsiladis@brighton.ac.uk\nFunding details: 9Collaborating, MA, Museums Association\nFunding details: 6Department, TÜ, Tartu Ülikool\nFunding details: 3Department\nFunding details: 2Department\nFunding details: 5Institute, Juntendo University\nFunding details: 8Department, BU, Bournemouth University\nFunding details: Harvard University\nFunding details: 7DepartmentN1 - References: Baecke, J.A., Burema, J., Frijters, J.E., A short questionnaire for the measurement of habitual physical activity in epidemiological studies (1982) Am. J. Clin. Nutr., 36, pp. 936-942; Bencke, J., Christiansen, D., Jensen, K., Measuring medial longitudinal arch deformation during gait. A reliability study (2012) Gait Posture., 35, pp. 400-404; Bramble, D.M., Lieberman, D.E., Endurance running and the evolution of Homo (2004) Nature., 432, pp. 345-352; Cobb, S.C., James, C.R., Hjertstedt, M., Kruk, J., A digital photographic measurement method for quantifying foot posture: Validity, reliability, and descriptive data (2011) J. Athl. Train., 1, pp. 20-30; D'Aout, K., Pataky, T.C., De Clercq, D., The effects of habitual footwear use: Foot shape and function in native barefoot walkers (2009) Footwear Sci., 1, pp. 81-94; Echarri, J.J., Forriol, F., The development in footprint morphology in 1851 Congolese children from urban and rural areas, and the relationship between this and wearing shoes (2003) J. Pediatr. Orthop., 12, pp. 141-146; Fath, F., Methodologican and anatomical modifiers of achilles tendon moment arm estimates: Implications for biomechanical modelling [dissertation] (2011) Center for Sports Medicine and Human Performance, p. 107. , Brunel University London; Fiolkowski, P., Brunt, D., Bishop, M., Intrinsic pedal musculature support of the medial longitudinal arch: An electromyography study (2003) Foot Ankle Surg., 42, pp. 327-333; Fong, Y.A., Sinclair, P.J., Hiller, C., Impact attenuation during weight bearing activities in barefoot vs. Shod conditions: A systematic review (2013) Gait Posture., 38, pp. 175-186; Franklin, S., Grey, M.J., Heneghan, N., Barefoot vs common footwear: A systematic review of the kinematic, kinetic and muscle activity differences during walking (2015) Gait Posture., 42, pp. 230-239; Gibson, A.R., Ojiambo, R., Konstabel, K., Aerobic capacity, activity levels and daily energy expenditure in Male and feMale adolescents of the Kenyan Nandi sub-group (2013) PLoS. One., 8, pp. 1-8; Giuliani, J., Masini, B., Alitz, C., Owens, B.D., Barefoot-simulating footwear associated with metatarsal stress injury in 2 runners (2011) Orthopedics, 34, pp. e320-e323; Gribble, P.A., Hertel, J., Considerations for normalizing measures of the Star Excursion balance test (2003) Meas. Phys. Educ. Exerc. Sci., 7, pp. 89-100; Headlee, D.L., Leonard, J.L., Hart, J.M., Fatigue of the plantar intrinsic foot muscles increases navicular drop (2008) J. Electromyogr. Kinesiol., 18, pp. 420-425; Hermann, D., Intemann, T., Lauria, F., Reference values of bone stiffness index and C-terminal telopeptide in healthy European children (2014) Int. J. Obes. (Lond)., 38, pp. 576-585; Hodgkinson, R., Njeh, C.F., Currey, J.D., The ability of ultrasound velocity to predict the stiffness of cancellous bone in vitro (1997) Bone., 21, pp. 183-190; Hollander, K., Heidt, C., Van Der Zwaard, B.C., Long-term effects of habitual barefoot running and walking: A systematic review (2017) Med. Sci. Sports Exerc., 49, pp. 752-762; Hryvniak, D., Dicharry, J., Wilder, R., Barefoot running survey: Evidence from the field (2014) J. Sport Health Sci., 3, pp. 131-136; Jung, D.Y., Kim, M.H., Koh, E.K., A comparison in the muscle activity of the abductor hallucis and the medial longitudinal arch angle during toe curl and short foot exercises (2011) Phys. Ther. Sport., 12, pp. 30-35; Kaufman, K.R., Brodine, S.K., Shaffer, R.A., The effect of foot structure and range of motion on musculoskeletal overuse injuries (1999) Am. J. SportsMed., 27, pp. 585-593; Kura, H., Luo, Z., Kitaoka, H.B., Quantitative analysis of the intrinsic muscles of the foot (1997) Anat. Rec., 249, pp. 143-151; Larsen, H.B., Christensen, D.L., Nolan, T., Søndergaard, H., Body dimensions, exercise capacity and physical activity level of adolescent Nandi boys in western Kenya (2004) Ann. Hum. Biol., 31, pp. 159-173; Lieberman, D.E., Strike type variation among Tarahumara Indians in minimal sandals versus conventional running shoes (2014) J. Sports Health Sci., 3, p. 86; Lieberman, D.E., Venkadesan, M., Werbel, W.A., Foot strike patterns and collision forces in habitually barefoot versus shod runners (2010) Nature., 463, pp. 531-536; Miller, E., Whitcome, K., Lieberman, D.E., The effect of minimal shoes on arch structure and intrinsic foot muscle strength (2014) J. Sports Health Sci., 3, pp. 74-85; Murphy, K., Curry, E.J., Matzkin, E.G., Barefoot running: Does it prevent injuries? (2013) Sports Med., 43, pp. 1131-1138; Ojiambo, R.M., Cuthill, R., Budd, H., Impact of methodological decisions on accelerometer outcome variables in young children (2011) Int. J. Obes. (Lond)., 35, pp. 98-103; Ojiambo, R.M., Easton, C., Casajus, J.A., Effect of urbanization on objectively measured physical activity levels, sedentary time, and indices of adiposity in Kenyan adolescents (2012) J. Phys. Act. Health., 9, pp. 115-123; Ojiambo, R.M., Gibson, A.R., Konstabel, K., Free-living energy expenditure of 586 adolescents from the Kenyan Nandi ''running tribe'' Ann (2013) Hum. Biol., 40, pp. 318-323; Onywera, V.O., Scott, R.A., Bott, M.K., Pitsiladis, Y.P., Demographic characteristics of elite Kenyan endurance runners (2006) J. Sports Sci., 24, pp. 415-422; Perkins, K.P., Hanney, W.J., Rothschild, C.E., The risks and benefits of running barefoot or in minimalist shoes: A systematic review (2014) Sports Health., 6, pp. 475-480; Potthast, W., Braunstein, B., Niehoff, A., Brüggemann, G.O., The choice of training footwear has an effect on changes in morphology and function of foot and shank muscles (2005) Proceedings of the 23rd International Symposium on Biomechanics in Sports, pp. 668-670. , August 22-27: Beijing (China). International Society of Biomechanics in Sports (ISBS). 2005; Puyau, M.R., Adolph, A.L., Firoz, A.V., Validation and calibration of physical activity monitors in children (2002) Obes. Res., 10, pp. 150-157; Raichlen, D.A., Armstrong, H., Lieberman, D.E., Calcaneus length determines running economy: Implications for endurance running performance in modern humans and Neandertals (2011) J. Hum. Evol., 60, pp. 299-308; Rao, U.B., Joseph, B., The influence of footwear on the prevalence of flat foot. A survey of 2300 children (1992) Br. J. Bone Joint Surg., 74, pp. 525-527; Ridge, S.T., Johnson, A.W., Mitchell, U.H., Foot bone marrow edema after a 10-wk transition to minimalist running shoes (2013) Med. Sci. Sports Exerc., 45, pp. 1363-1368; Rolian, C., Liebermanm, D.E., Hamill, J., Walking, running and the evolution of short toes in humans (2009) J. Exper. Biol., 212, pp. 713-721; Scholz, M.N., Boobert, M.F., Van Soest, A.J., Running biomechanics: Shorter heels, better economy (2008) J. Exp. Biol., 211, pp. 3266-3271; Scott, R.A., Georgiades, E., Wilson, R.H., Demographic characteristics of elite Ethiopian endurance runners (2003) Med. Sci. Sports Exerc., 35, pp. 1727-1732; Trinkaus, E., Anatomical evidence for the antiquity of human footwear use (2005) J. Archae. Sci., 32, pp. 1515-1526; Tuttle, R.H., Basmajian, J.V., EMG of locomotion in gorilla and man (1973) Controls of Posture and Locomotion, pp. 599-609. , Stein R, Pearson KB, Smith RS, Redford JB, eds. London: Plenum Press; Villarroya, M.A., Esquivel, J.M., Tomàs, C., Foot structure in overweight and obese children (2008) Int. J. Pediatr. Obes., 3, pp. 39-45; Williams, D.S., McClay, I.S., Hamill, J., Arch structure and injury patterns in runners (2001) Clin. Biomech., 16, pp. 341-347; Williams, D.S., III, McClay, I.S., Measurements used to characterize the foot and the medial longitudinal arch: Reliability and validity (2000) Phys. Ther., 80, pp. 864-871; Wong, Y.S., Influence of the abductor hallucis muscle on the medial arch of the foot: A kinematic and anatomical cadaver study (2007) Foot Ankle Int., 28, pp. 617-620; Zifchock, R.A., Davis, I., Hillstrom, H., Song, J., The effect of gender, age, and lateral dominance on arch height and arch stiffness (2006) Foot Ankle Int., 27, pp. 367-372\n\nFrom Duplicate 2 (Foot Structure and Function in Habitually Barefoot and Shod Adolescents in Kenya - Aibast, Herje; Okutoyi, Paul; Sigei, Timothy; Adero, Walter; Chemjor, Danny; Ongaro, Neford; Fuku, Noriyuki; Konstabel, Kenn; Clark, Carol; Lieberman, Daniel E; Pitsiladis, Yannis)\n\nDate of Electronic Publication: 20171101. ; Original Imprints: Publication: Philadelphia, PA : Current Science Inc., c2002-\n\nFrom Duplicate 3 (Foot Structure and Function in Habitually Barefoot and Shod Adolescents in Kenya - Aibast, Herje; Okutoyi, Paul; Sigei, Timothy; Adero, Walter; Chemjor, Danny; Ongaro, Neford; Noriyuki, Fuku; Konstabel, Kenn; Clark, Carol; Lieberman, Daniel E; Pitsiladis, Yannis; Fuku, Noriyuki)\n\nAuthor: Aibast, Herje: 1 Author: Okutoyi, Paul: 2 Author: Sigei, Timothy: 3 Author: Adero, Walter: 2 Author: Chemjor, Danny: 2 Author: Ongaro, Neford: 2 Author: Noriyuki Fuku: 4 Author: Konstabel, Kenn: 5,6 Author: Clark, Carol: 7 Author: Lieberman, Daniel E.: 8 Author: Pitsiladis, Yannis: 9,10 email: pitsiladis@brighton.ac.uk. Author: Fuku, Noriyuki ; Author Affiliation: 1 Institute of Sports Biology and Physiotherapy, Department of Exercise and Sport Sciences, University of Tartu, Tartu, ESTONIA: 2 Department of Orthopaedics and Rehabilitation, Moi University, Eldoret, KENYA: 3 Department of Statistics and Computer Science, Moi University, Eldoret, KENYA: 4 Graduated School of Health and Sport Science, Juntendo University, Chiba, JAPAN: 5 Institute of Psychology, University of Tartu, ESTONIA: 6 Department of Chronic Diseases, National Institute for Health Development, Tallinn, ESTONIA: 7 Department of Human Science and Public Health, Bournemouth University, Bournemouth, UNITED KINGDOM: 8 Department of Human Evolutionary Biology, Harvard University, Cambridge, MA: 9 Collaborating Centre of Sports Medicine, University of Brighton, Eastbourne, UNITED KINGDOM: 10 Department of Movement, Human and Health Sciences, University of Rome &amp;quot;Foro Italico&amp;quot;, Rome, ITALY; No. of Pages: 11; Language: English; Publication Type: journal article; Update Code: 20171113\n\nFrom Duplicate 2 (Foot Structure and Function in Habitually Barefoot and Shod Adolescents in Kenya - Aibast, Herje; Okutoyi, Paul; Sigei, Timothy; Adero, Walter; Chemjor, Danny; Ongaro, Neford; Noriyuki, Fuku; Konstabel, Kenn; Clark, Carol; Lieberman, Daniel E; Pitsiladis, Yannis; Fuku, Noriyuki; Konstabel, Kenn; Clark, Carol; Lieberman, Daniel E; Pitsiladis, Yannis)\n\nFrom Duplicate 1 (Foot Structure and Function in Habitually Barefoot and Shod Adolescents in Kenya - Aibast, H; Okutoyi, P; Sigei, T; Adero, W; Chemjor, D; Ongaro, N; Fuku, N; Konstabel, K; Clark, C; Lieberman, D E; Pitsiladis, Y)\n\nExport Date: 29 January 2018\nCorrespondence Address: Pitsiladis, Y.; Collaborating Centre of Sports Medicine, University of BrightonUnited Kingdom; email: pitsiladis@brighton.ac.uk\nFunding details: 9Collaborating, MA, Museums Association\nFunding details: 6Department, TÜ, Tartu Ülikool\nFunding details: 3Department\nFunding details: 2Department\nFunding details: 5Institute, Juntendo University\nFunding details: 8Department, BU, Bournemouth University\nFunding details: Harvard University\nFunding details: 7DepartmentN1 - References: Baecke, J.A., Burema, J., Frijters, J.E., A short questionnaire for the measurement of habitual physical activity in epidemiological studies (1982) Am. J. Clin. Nutr., 36, pp. 936-942; Bencke, J., Christiansen, D., Jensen, K., Measuring medial longitudinal arch deformation during gait. A reliability study (2012) Gait Posture., 35, pp. 400-404; Bramble, D.M., Lieberman, D.E., Endurance running and the evolution of Homo (2004) Nature., 432, pp. 345-352; Cobb, S.C., James, C.R., Hjertstedt, M., Kruk, J., A digital photographic measurement method for quantifying foot posture: Validity, reliability, and descriptive data (2011) J. Athl. Train., 1, pp. 20-30; D'Aout, K., Pataky, T.C., De Clercq, D., The effects of habitual footwear use: Foot shape and function in native barefoot walkers (2009) Footwear Sci., 1, pp. 81-94; Echarri, J.J., Forriol, F., The development in footprint morphology in 1851 Congolese children from urban and rural areas, and the relationship between this and wearing shoes (2003) J. Pediatr. Orthop., 12, pp. 141-146; Fath, F., Methodologican and anatomical modifiers of achilles tendon moment arm estimates: Implications for biomechanical modelling [dissertation] (2011) Center for Sports Medicine and Human Performance, p. 107. , Brunel University London; Fiolkowski, P., Brunt, D., Bishop, M., Intrinsic pedal musculature support of the medial longitudinal arch: An electromyography study (2003) Foot Ankle Surg., 42, pp. 327-333; Fong, Y.A., Sinclair, P.J., Hiller, C., Impact attenuation during weight bearing activities in barefoot vs. Shod conditions: A systematic review (2013) Gait Posture., 38, pp. 175-186; Franklin, S., Grey, M.J., Heneghan, N., Barefoot vs common footwear: A systematic review of the kinematic, kinetic and muscle activity differences during walking (2015) Gait Posture., 42, pp. 230-239; Gibson, A.R., Ojiambo, R., Konstabel, K., Aerobic capacity, activity levels and daily energy expenditure in Male and feMale adolescents of the Kenyan Nandi sub-group (2013) PLoS. One., 8, pp. 1-8; Giuliani, J., Masini, B., Alitz, C., Owens, B.D., Barefoot-simulating footwear associated with metatarsal stress injury in 2 runners (2011) Orthopedics, 34, pp. e320-e323; Gribble, P.A., Hertel, J., Considerations for normalizing measures of the Star Excursion balance test (2003) Meas. Phys. Educ. Exerc. Sci., 7, pp. 89-100; Headlee, D.L., Leonard, J.L., Hart, J.M., Fatigue of the plantar intrinsic foot muscles increases navicular drop (2008) J. Electromyogr. Kinesiol., 18, pp. 420-425; Hermann, D., Intemann, T., Lauria, F., Reference values of bone stiffness index and C-terminal telopeptide in healthy European children (2014) Int. J. Obes. (Lond)., 38, pp. 576-585; Hodgkinson, R., Njeh, C.F., Currey, J.D., The ability of ultrasound velocity to predict the stiffness of cancellous bone in vitro (1997) Bone., 21, pp. 183-190; Hollander, K., Heidt, C., Van Der Zwaard, B.C., Long-term effects of habitual barefoot running and walking: A systematic review (2017) Med. Sci. Sports Exerc., 49, pp. 752-762; Hryvniak, D., Dicharry, J., Wilder, R., Barefoot running survey: Evidence from the field (2014) J. Sport Health Sci., 3, pp. 131-136; Jung, D.Y., Kim, M.H., Koh, E.K., A comparison in the muscle activity of the abductor hallucis and the medial longitudinal arch angle during toe curl and short foot exercises (2011) Phys. Ther. Sport., 12, pp. 30-35; Kaufman, K.R., Brodine, S.K., Shaffer, R.A., The effect of foot structure and range of motion on musculoskeletal overuse injuries (1999) Am. J. SportsMed., 27, pp. 585-593; Kura, H., Luo, Z., Kitaoka, H.B., Quantitative analysis of the intrinsic muscles of the foot (1997) Anat. Rec., 249, pp. 143-151; Larsen, H.B., Christensen, D.L., Nolan, T., Søndergaard, H., Body dimensions, exercise capacity and physical activity level of adolescent Nandi boys in western Kenya (2004) Ann. Hum. Biol., 31, pp. 159-173; Lieberman, D.E., Strike type variation among Tarahumara Indians in minimal sandals versus conventional running shoes (2014) J. Sports Health Sci., 3, p. 86; Lieberman, D.E., Venkadesan, M., Werbel, W.A., Foot strike patterns and collision forces in habitually barefoot versus shod runners (2010) Nature., 463, pp. 531-536; Miller, E., Whitcome, K., Lieberman, D.E., The effect of minimal shoes on arch structure and intrinsic foot muscle strength (2014) J. Sports Health Sci., 3, pp. 74-85; Murphy, K., Curry, E.J., Matzkin, E.G., Barefoot running: Does it prevent injuries? (2013) Sports Med., 43, pp. 1131-1138; Ojiambo, R.M., Cuthill, R., Budd, H., Impact of methodological decisions on accelerometer outcome variables in young children (2011) Int. J. Obes. (Lond)., 35, pp. 98-103; Ojiambo, R.M., Easton, C., Casajus, J.A., Effect of urbanization on objectively measured physical activity levels, sedentary time, and indices of adiposity in Kenyan adolescents (2012) J. Phys. Act. Health., 9, pp. 115-123; Ojiambo, R.M., Gibson, A.R., Konstabel, K., Free-living energy expenditure of 586 adolescents from the Kenyan Nandi ''running tribe'' Ann (2013) Hum. Biol., 40, pp. 318-323; Onywera, V.O., Scott, R.A., Bott, M.K., Pitsiladis, Y.P., Demographic characteristics of elite Kenyan endurance runners (2006) J. Sports Sci., 24, pp. 415-422; Perkins, K.P., Hanney, W.J., Rothschild, C.E., The risks and benefits of running barefoot or in minimalist shoes: A systematic review (2014) Sports Health., 6, pp. 475-480; Potthast, W., Braunstein, B., Niehoff, A., Brüggemann, G.O., The choice of training footwear has an effect on changes in morphology and function of foot and shank muscles (2005) Proceedings of the 23rd International Symposium on Biomechanics in Sports, pp. 668-670. , August 22-27: Beijing (China). International Society of Biomechanics in Sports (ISBS). 2005; Puyau, M.R., Adolph, A.L., Firoz, A.V., Validation and calibration of physical activity monitors in children (2002) Obes. Res., 10, pp. 150-157; Raichlen, D.A., Armstrong, H., Lieberman, D.E., Calcaneus length determines running economy: Implications for endurance running performance in modern humans and Neandertals (2011) J. Hum. Evol., 60, pp. 299-308; Rao, U.B., Joseph, B., The influence of footwear on the prevalence of flat foot. A survey of 2300 children (1992) Br. J. Bone Joint Surg., 74, pp. 525-527; Ridge, S.T., Johnson, A.W., Mitchell, U.H., Foot bone marrow edema after a 10-wk transition to minimalist running shoes (2013) Med. Sci. Sports Exerc., 45, pp. 1363-1368; Rolian, C., Liebermanm, D.E., Hamill, J., Walking, running and the evolution of short toes in humans (2009) J. Exper. Biol., 212, pp. 713-721; Scholz, M.N., Boobert, M.F., Van Soest, A.J., Running biomechanics: Shorter heels, better economy (2008) J. Exp. Biol., 211, pp. 3266-3271; Scott, R.A., Georgiades, E., Wilson, R.H., Demographic characteristics of elite Ethiopian endurance runners (2003) Med. Sci. Sports Exerc., 35, pp. 1727-1732; Trinkaus, E., Anatomical evidence for the antiquity of human footwear use (2005) J. Archae. Sci., 32, pp. 1515-1526; Tuttle, R.H., Basmajian, J.V., EMG of locomotion in gorilla and man (1973) Controls of Posture and Locomotion, pp. 599-609. , Stein R, Pearson KB, Smith RS, Redford JB, eds. London: Plenum Press; Villarroya, M.A., Esquivel, J.M., Tomàs, C., Foot structure in overweight and obese children (2008) Int. J. Pediatr. Obes., 3, pp. 39-45; Williams, D.S., McClay, I.S., Hamill, J., Arch structure and injury patterns in runners (2001) Clin. Biomech., 16, pp. 341-347; Williams, D.S., III, McClay, I.S., Measurements used to characterize the foot and the medial longitudinal arch: Reliability and validity (2000) Phys. Ther., 80, pp. 864-871; Wong, Y.S., Influence of the abductor hallucis muscle on the medial arch of the foot: A kinematic and anatomical cadaver study (2007) Foot Ankle Int., 28, pp. 617-620; Zifchock, R.A., Davis, I., Hillstrom, H., Song, J., The effect of gender, age, and lateral dominance on arch height and arch stiffness (2006) Foot Ankle Int., 27, pp. 367-372\n\nFrom Duplicate 2 (Foot Structure and Function in Habitually Barefoot and Shod Adolescents in Kenya - Aibast, Herje; Okutoyi, Paul; Sigei, Timothy; Adero, Walter; Chemjor, Danny; Ongaro, Neford; Noriyuki, Fuku; Konstabel, Kenn; Clark, Carol; Lieberman, Daniel E; Pitsiladis, Yannis; Fuku, Noriyuki; Konstabel, Kenn; Clark, Carol; Lieberman, Daniel E; Pitsiladis, Yannis)\n\nFrom Duplicate 1 (Foot Structure and Function in Habitually Barefoot and Shod Adolescents in Kenya - Aibast, H; Okutoyi, P; Sigei, T; Adero, W; Chemjor, D; Ongaro, N; Fuku, N; Konstabel, K; Clark, C; Lieberman, D E; Pitsiladis, Y)\n\nExport Date: 29 January 2018\nCorrespondence Address: Pitsiladis, Y.; Collaborating Centre of Sports Medicine, University of BrightonUnited Kingdom; email: pitsiladis@brighton.ac.uk\nFunding details: 9Collaborating, MA, Museums Association\nFunding details: 6Department, TÜ, Tartu Ülikool\nFunding details: 3Department\nFunding details: 2Department\nFunding details: 5Institute, Juntendo University\nFunding details: 8Department, BU, Bournemouth University\nFunding details: Harvard University\nFunding details: 7DepartmentN1 - Referen","page":"448-458","publisher":"Lippincott Williams and Wilkins","publisher-place":"United States","title":"Foot Structure and Function in Habitually Barefoot and Shod Adolescents in Kenya","type":"article-journal","volume":"16"},"uris":["http://www.mendeley.com/documents/?uuid=05e5a5cd-f3e6-48fa-b377-8aabca5251fa"]},{"id":"ITEM-5","itemData":{"DOI":"10.7547/1030297","ISBN":"1930-8264","PMID":"23878382","abstract":"Background: In a previous pilot study of \"cruisers\" (nonindependent ambulation), \"early walkers\" (independent ambulation for 0-5 months), and \"experienced walkers\" (independent ambulation for 6-12 months), developmental age significantly affected the children's stability when walking and performing functional activities. We sought to examine how shoe structural characteristics affect plantar pressure distribution in early walkers.; Methods: Torsional flexibility was evaluated in four shoe designs (UltraFlex, MedFlex, LowFlex, and Stiff based on decreasing relative flexibility) with a structural testing machine. Plantar pressures were recorded in 25 early walkers while barefoot and shod at self-selected walking speeds. Peak pressure was calculated over ten masked regions for the barefoot and shod conditions.; Results: Torsional flexibility, the angular rotation divided by the applied moment about the long axis of the shoe, was different across the four shoe designs. As expected, UltraFlex was the most flexible and Stiff was the least flexible. As applied moment increased, torsional flexibility decreased in all footwear. When evaluating early walkers during gait, peak pressure was significantly different across shoe conditions for all of the masked regions. The stiffest shoe had the lowest peak pressures and the most flexible shoe had the highest.; Conclusions: It is likely that increased shoe flexibility promoted greater plantar loading. Plantar pressures while wearing the most flexible shoe are similar to those while barefoot. This mechanical feedback may enhance proprioception, which is a desirable attribute for children learning to walk.;","author":[{"dropping-particle":"","family":"Hillstrom","given":"Howard J","non-dropping-particle":"","parse-names":false,"suffix":""},{"dropping-particle":"","family":"Buckland","given":"Melanie A","non-dropping-particle":"","parse-names":false,"suffix":""},{"dropping-particle":"","family":"Slevin","given":"Corinne M","non-dropping-particle":"","parse-names":false,"suffix":""},{"dropping-particle":"","family":"Hafer","given":"Jocelyn F","non-dropping-particle":"","parse-names":false,"suffix":""},{"dropping-particle":"","family":"Root","given":"Leon M","non-dropping-particle":"","parse-names":false,"suffix":""},{"dropping-particle":"","family":"Backus","given":"Sherry I","non-dropping-particle":"","parse-names":false,"suffix":""},{"dropping-particle":"","family":"Kraszewski","given":"Andrew P","non-dropping-particle":"","parse-names":false,"suffix":""},{"dropping-particle":"","family":"Whitney","given":"Kendrick A","non-dropping-particle":"","parse-names":false,"suffix":""},{"dropping-particle":"","family":"Scher","given":"David M","non-dropping-particle":"","parse-names":false,"suffix":""},{"dropping-particle":"","family":"Song","given":"Jinsup","non-dropping-particle":"","parse-names":false,"suffix":""},{"dropping-particle":"","family":"Furmato","given":"James","non-dropping-particle":"","parse-names":false,"suffix":""},{"dropping-particle":"","family":"Choate","given":"Cherri S","non-dropping-particle":"","parse-names":false,"suffix":""},{"dropping-particle":"","family":"Scherer","given":"Paul R","non-dropping-particle":"","parse-names":false,"suffix":""}],"container-title":"J Am Podiatr Med Assoc","edition":"2013/07/24","id":"ITEM-5","issue":"4","issued":{"date-parts":[["2013"]]},"language":"English","note":"From Duplicate 1 (Effect of shoe flexibility on plantar loading in children learning to walk - Hillstrom, Howard J; Buckland, Melanie A; Slevin, Corinne M; Hafer, Jocelyn F; Root, Leon M; Backus, Sherry I; Kraszewski, Andrew P; Whitney, Kendrick A; Scher, David M; Song, Jinsup; Furmato, James; Choate, Cherri S; Scherer, Paul R)\n\nDate of Electronic Publication: 20130701. ; Original Imprints: Publication: [Washington, DC] : American Podiatry Association, [c1985-\n\nFrom Duplicate 2 (Effect of shoe flexibility on plantar loading in children learning to walk - Hillstrom, Howard J; Buckland, Melanie A; Slevin, Corinne M; Hafer, Jocelyn F; Root, Leon M; Backus, Sherry I; Kraszewski, Andrew P; Whitney, Kendrick A; Scher, David M; Song, Jinsup; Furmato, James; Choate, Cherri S; Scherer, Paul R)\n\nFrom Duplicate 1 (Effect of shoe flexibility on plantar loading in children learning to walk - Hillstrom, H J; Buckland, M A; Slevin, C M; Hafer, J F; Root, L M; Backus, S I; Kraszewski, A P; Whitney, K A; Scher, D M; Song, J; Furmato, J; Choate, C S; Scherer, P R)\n\nCited By :3\nExport Date: 29 January 2018\nCorrespondence Address: Hillstrom, H. J.; Motion Analysis Laboratory, Hospital for Special Surgery, 535 E 70th St, New York, NY 10021, United States; email: HillstromH@HSS.edu\nReferences: Hillstrom, H.J., Buckland, M., McCarthy, C., Torsional shoe flexibility effects on functional performance of children learning to walk (2009) Footwear Sci, 1 (SUPPL. 1), p. 73; Zifchock, R.A., Davis, I., Hillstrom, H., The effect of gender, age, and lateral dominance on arch height and arch stiffness (2006) Foot Ankle Int, 27, p. 367; Butler, R.J., Hillstrom, H., Song, J., Arch height index measurement system: Establishment of reliability and normative values [published correction appears in JAPMA 98: 277, 2008] (2008) JAPMA, 98, p. 102; Song, J., Hillstrom, H.J., Secord, D., Foot type biomechanics: Comparison of planus and rectus foot types (1996) JAPMA, 86, p. 16; Cavanagh, P.R., Morag, E., Boulton, A.J., The relationship of static foot structure to dynamic foot function (1997) J Biomech, 30, p. 243; Morag, E., Cavanagh, P.R., Structural and functional predictors of regional peak pressures under the foot during walking (1999) J Biomech, 32, p. 359; Liu, W., Siegler, S., Hillstrom, H., Three-dimensional, six-degrees-of-freedom kinematics during the stance phase of level walking (1997) Hum Mov Sci, 16, p. 283; Canseco, K., Rankine, L., Long, J., Motion of the multisegmental foot in hallux valgus (2010) Foot Ankle Int, 31, p. 146; Shultz, S.P., Sitler, M.R., Tierney, R.T., Effects of pediatric obesity on joint kinematics and kinetics during 2 walking cadences (2009) Arch Phys Med Rehabil, 90, p. 2146; Hillstrom, H.J., Song, J., Heilman, B.P., A Method for Testing Shoe Torsional and Toe Break Flexibilities, International Society of Biomechanics (ISB) (2005) Proceedings of the 7th Symposium on Footwear Biomechanics, , in, July 28-30, Cleveland, OH; Hillstrom, H.J., Song, J., Kim, E., Does Sandal Arch Height Effect Foot and Ankle Biomechanics? International Society of Biomechanics (ISB) (2005) Proceedings of the 7th Symposium on Footwear Biomechanics, , in, July 28-30, Cleveland, OH; Dib, M.Y., Smith, J., Bernhardt, K.A., Effect of environmental temperature on shock absorption properties of running shoes (2005) Clin J Sport Med, 15, p. 172; Charanya, G., Patil, K.M., Narayanamurthy, V.B., Effect of foot sole hardness, thickness and footwear on foot pressure distribution parameters in diabetic neuropathy (2004) Proc Inst Mech Eng H, 218, p. 431; Nigg, B.M., Stergiou, P., Cole, G., Effect of shoe inserts on kinematics, center of pressure, and leg joint moments during running (2003) Med Sci Sports Exerc, 35, p. 314; Mündermann, A., Nigg, B.M., Humble, R.N., Orthotic comfort is related to kinematics, kinetics, and EMG in recreational runners (2003) Med Sci Sports Exerc, 35, p. 1710; Erhart, J.C., Mündermann, A., Elspas, B., Changes in knee adduction moment, pain, and functionality with a variable-stiffness walking shoe after 6 months (2010) J Orthop Res, 28, p. 873; Rao, S., Baumhauer, J.F., Becica, L., Shoe inserts alter plantar loading and function in patients with midfoot arthritis (2009) J Orthop Sports Phys Ther, 39, p. 522; Hillstrom, H.J., Song, J., Heilman, B.P., How Does Shoe Upper Design Influence Plantar Pressure Distribution? International Society of Bioemchanics (ISB) (2005) Proceedings of the 7th Symposium on Footwear Biomechanics, , in, July 28-30, Cleveland, OH; Song, J., Hillstrom, H.J., Kim, E.H., Effect of Sandal Arch Height on Dynamic Plantar Pressures, International Society of Biomechanics (ISB) (2005) Proceedings of the 7th Symposium on Footwear Biomechanics, , in, July 28-30, Cleveland, OH; Ivanenko, Y., Dominici, N., Cappellini, G., Development of pendulum mechanism and kinematic coordination from the first unsupported steps in toddlers (2004) J Exp Biol, 207, p. 3797; Ivanenko, Y., Dominici, N., Cappellini, G., Kinematics in newly walking toddlers does not depend upon postural stability (2005) J Neurophysiol, 94, p. 754; Valmassy, R.L., Biomechanical evaluation of the child (1984) Clin Podiatry, 1, p. 563; Kristen, K., Kastner, J., Holzreiter, S., Functional evaluation of shoes for children based on gait analysis of children in the learning to walk stage (1998) Z Orthop Ihre Grenzgeb, 136, p. 457; Gould, N., Moreland, M., Alvarez, R., Development of the child's arch (1989) Foot Ankle, 9, p. 241; Staheli, L., Shoes for children: A review (1991) Pediatrics, 88, p. 371; Windows of achievement for six gross motor development milestones (2006) Acta Paediatr, 450, p. 86. , WHO Multicentre Growth Reference Study Group. WHO Motor Development Study; Norkin, C., White, J., (1995) Measurement of Joint Motion: A Guide to Goniometry, , FA Davis, Philadelphia\n\nFrom Duplicate 2 (Effect of shoe flexibility on plantar loading in children learning to walk - Hillstrom, Howard J; Buckland, Melanie A; Slevin, Corinne M; Hafer, Jocelyn F; Root, Leon M; Backus, Sherry I; Kraszewski, Andrew P; Whitney, Kendrick A; Scher, David M; Song, Jinsup; Furmato, James; Choate, Cherri S; Scherer, Paul R)\n\nFrom Duplicate 1 (Effect of shoe flexibility on plantar loading in children learning to walk - Hillstrom, Howard J; Buckland, Melanie A; Slevin, Corinne M; Hafer, Jocelyn F; Root, Leon M; Backus, Sherry I; Kraszewski, Andrew P; Whitney, Kendrick A; Scher, David M; Song, Jinsup; Furmato, James; Choate, Cherri S; Scherer, Paul R)\n\nDate of Electronic Publication: 20130701. ; Original Imprints: Publication: [Washington, DC] : American Podiatry Association, [c1985-\n\nFrom Duplicate 2 (Effect of shoe flexibility on plantar loading in children learning to walk - Hillstrom, H J; Buckland, M A; Slevin, C M; Hafer, J F; Root, L M; Backus, S I; Kraszewski, A P; Whitney, K A; Scher, D M; Song, J; Furmato, J; Choate, C S; Scherer, P R)\n\n1930-8264\nHillstrom, Howard J\nBuckland, Melanie A\nSlevin, Corinne M\nHafer, Jocelyn F\nRoot, Leon M\nBackus, Sherry I\nKraszewski, Andrew P\nWhitney, Kendrick A\nScher, David M\nSong, Jinsup\nFurmato, James\nChoate, Cherri S\nScherer, Paul R\nJournal Article\nResearch Support, Non-U.S. Gov't\nUnited States\nJ Am Podiatr Med Assoc. 2013 Jul-Aug;103(4):297-305.\n\nFrom Duplicate 3 (Effect of shoe flexibility on plantar loading in children learning to walk - Hillstrom, Howard J; Buckland, Melanie A; Slevin, Corinne M; Hafer, Jocelyn F; Root, Leon M; Backus, Sherry I; Kraszewski, Andrew P; Whitney, Kendrick A; Scher, David M; Song, Jinsup; Furmato, James; Choate, Cherri S; Scherer, Paul R)\n\npictorial; research; tables/charts. Journal Subset: Biomedical; Double Blind Peer Reviewed; Expert Peer Reviewed; Peer Reviewed; USA. Special Interest: Pediatric Care; Perioperative Care. Grant Information: This study was sponsored by Stride Rite.. NLM UID: 8501423.\nPMID: 23878382.\n\nFrom Duplicate 4 (Effect of shoe flexibility on plantar loading in children learning to walk - Hillstrom, H J; Buckland, M A; Slevin, C M; Hafer, J F; Root, L M; Backus, S I; Kraszewski, A P; Whitney, K A; Scher, D M; Song, J; Furmato, J; Choate, C S; Scherer, P R)\n\nCited By :3\nExport Date: 29 January 2018\nCorrespondence Address: Hillstrom, H. J.; Motion Analysis Laboratory, Hospital for Special Surgery, 535 E 70th St, New York, NY 10021, United States; email: HillstromH@HSS.edu\nReferences: Hillstrom, H.J., Buckland, M., McCarthy, C., Torsional shoe flexibility effects on functional performance of children learning to walk (2009) Footwear Sci, 1 (SUPPL. 1), p. 73; Zifchock, R.A., Davis, I., Hillstrom, H., The effect of gender, age, and lateral dominance on arch height and arch stiffness (2006) Foot Ankle Int, 27, p. 367; Butler, R.J., Hillstrom, H., Song, J., Arch height index measurement system: Establishment of reliability and normative values [published correction appears in JAPMA 98: 277, 2008] (2008) JAPMA, 98, p. 102; Song, J., Hillstrom, H.J., Secord, D., Foot type biomechanics: Comparison of planus and rectus foot types (1996) JAPMA, 86, p. 16; Cavanagh, P.R., Morag, E., Boulton, A.J., The relationship of static foot structure to dynamic foot function (1997) J Biomech, 30, p. 243; Morag, E., Cavanagh, P.R., Structural and functional predictors of regional peak pressures under the foot during walking (1999) J Biomech, 32, p. 359; Liu, W., Siegler, S., Hillstrom, H., Three-dimensional, six-degrees-of-freedom kinematics during the stance phase of level walking (1997) Hum Mov Sci, 16, p. 283; Canseco, K., Rankine, L., Long, J., Motion of the multisegmental foot in hallux valgus (2010) Foot Ankle Int, 31, p. 146; Shultz, S.P., Sitler, M.R., Tierney, R.T., Effects of pediatric obesity on joint kinematics and kinetics during 2 walking cadences (2009) Arch Phys Med Rehabil, 90, p. 2146; Hillstrom, H.J., Song, J., Heilman, B.P., A Method for Testing Shoe Torsional and Toe Break Flexibilities, International Society of Biomechanics (ISB) (2005) Proceedings of the 7th Symposium on Footwear Biomechanics, , in, July 28-30, Cleveland, OH; Hillstrom, H.J., Song, J., Kim, E., Does Sandal Arch Height Effect Foot and Ankle Biomechanics? International Society of Biomechanics (ISB) (2005) Proceedings of the 7th Symposium on Footwear Biomechanics, , in, July 28-30, Cleveland, OH; Dib, M.Y., Smith, J., Bernhardt, K.A., Effect of environmental temperature on shock absorption properties of running shoes (2005) Clin J Sport Med, 15, p. 172; Charanya, G., Patil, K.M., Narayanamurthy, V.B., Effect of foot sole hardness, thickness and footwear on foot pressure distribution parameters in diabetic neuropathy (2004) Proc Inst Mech Eng H, 218, p. 431; Nigg, B.M., Stergiou, P., Cole, G., Effect of shoe inserts on kinematics, center of pressure, and leg joint moments during running (2003) Med Sci Sports Exerc, 35, p. 314; Mündermann, A., Nigg, B.M., Humble, R.N., Orthotic comfort is related to kinematics, kinetics, and EMG in recreational runners (2003) Med Sci Sports Exerc, 35, p. 1710; Erhart, J.C., Mündermann, A., Elspas, B., Changes in knee adduction moment, pain, and functionality with a variable-stiffness walking shoe after 6 months (2010) J Orthop Res, 28, p. 873; Rao, S., Baumhauer, J.F., Becica, L., Shoe inserts alter plantar loading and function in patients with midfoot arthritis (2009) J Orthop Sports Phys Ther, 39, p. 522; Hillstrom, H.J., Song, J., Heilman, B.P., How Does Shoe Upper Design Influence Plantar Pressure Distribution? International Society of Bioemchanics (ISB) (2005) Proceedings of the 7th Symposium on Footwear Biomechanics, , in, July 28-30, Cleveland, OH; Song, J., Hillstrom, H.J., Kim, E.H., Effect of Sandal Arch Height on Dynamic Plantar Pressures, International Society of Biomechanics (ISB) (2005) Proceedings of the 7th Symposium on Footwear Biomechanics, , in, July 28-30, Cleveland, OH; Ivanenko, Y., Dominici, N., Cappellini, G., Development of pendulum mechanism and kinematic coordination from the first unsupported steps in toddlers (2004) J Exp Biol, 207, p. 3797; Ivanenko, Y., Dominici, N., Cappellini, G., Kinematics in newly walking toddlers does not depend upon postural stability (2005) J Neurophysiol, 94, p. 754; Valmassy, R.L., Biomechanical evaluation of the child (1984) Clin Podiatry, 1, p. 563; Kristen, K., Kastner, J., Holzreiter, S., Functional evaluation of shoes for children based on gait analysis of children in the learning to walk stage (1998) Z Orthop Ihre Grenzgeb, 136, p. 457; Gould, N., Moreland, M., Alvarez, R., Development of the child's arch (1989) Foot Ankle, 9, p. 241; Staheli, L., Shoes for children: A review (1991) Pediatrics, 88, p. 371; Windows of achievement for six gross motor development milestones (2006) Acta Paediatr, 450, p. 86. , WHO Multicentre Growth Reference Study Group. WHO Motor Development Study; Norkin, C., White, J., (1995) Measurement of Joint Motion: A Guide to Goniometry, , FA Davis, Philadelphia","page":"297-305","publisher":"American Podiatry Association","publisher-place":"United States","title":"Effect of shoe flexibility on plantar loading in children learning to walk","type":"article-journal","volume":"103"},"uris":["http://www.mendeley.com/documents/?uuid=60331fc5-4153-4449-a0a7-4f1e230bfd4f"]},{"id":"ITEM-6","itemData":{"DOI":"10.1055/s-0043-120344","ISBN":"01724622 (ISSN)","ISSN":"1439-3964 (Electronic)","PMID":"29145687","abstract":"Effects of early and permanent footwear use are not well understood. The aim of this study was to investigate the effects of habituation to footwear on foot strike patterns of children and adolescents. Healthy habitually barefoot and shod participants (aged 6–18 years) from South Africa (n=288) and Germany (n=390) performed multiple 20-m jogging and running trials with and without shoes. Each foot strike was captured using a high-speed camera to determine a rearfoot or non-rearfoot strike. The probability of a rearfoot strike in both cohorts and each age was analyzed by using a mixed-effects logistic regression adjusted for possible confounders. Habitually barefoot children showed a higher probability of using rearfoot strikes than habitually shod children (p&lt;0.001). The probability was age-dependent and decreased in habitually barefoot children with age (OR barefoot-jogging =0.82, 95% CI, 0.71 to 0.96, p=0.014; OR barefoot-running =0.58, 95% CI, 0.50 to 0.67, p&lt;0.001 and OR shod-running =0.68, 95% CI, 0.59 to 0.79, p&lt;0.001). In habitually shod children, the probability increased significantly for shod jogging (OR=1.19, 95% CI, 1.05 to 1.35, p=0.006). To conclude, foot strike patterns of children are influenced by habituation to footwear. .Younger habitually barefoot children show higher rates of rearfoot strikes for shod and barefoot running, and it converges in later adolescence Copyright © 2017, Georg Thieme Verlag KG. All rights reserved.","author":[{"dropping-particle":"","family":"Hollander","given":"Karsten","non-dropping-particle":"","parse-names":false,"suffix":""},{"dropping-particle":"","family":"Villiers","given":"Johanna Elsabe","non-dropping-particle":"de","parse-names":false,"suffix":""},{"dropping-particle":"","family":"Venter","given":"Ranel","non-dropping-particle":"","parse-names":false,"suffix":""},{"dropping-particle":"","family":"Sehner","given":"Susanne","non-dropping-particle":"","parse-names":false,"suffix":""},{"dropping-particle":"","family":"Wegscheider","given":"Karl","non-dropping-particle":"","parse-names":false,"suffix":""},{"dropping-particle":"","family":"Braumann","given":"Klaus-Michael M","non-dropping-particle":"","parse-names":false,"suffix":""},{"dropping-particle":"","family":"Zech","given":"Astrid","non-dropping-particle":"","parse-names":false,"suffix":""}],"container-title":"International Journal Of Sports Medicine","id":"ITEM-6","issue":"2","issued":{"date-parts":[["2018","2","16"]]},"language":"English","note":"From Duplicate 1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Zech, Astrid)\n\nAccession Number: 29145687. Language: English. Date Revised: 20171117. Date Created: 20171117. Update Code: 20171118. Publication Type: Journal Article. Journal ID: 8008349. Publication Model: Print-Electronic. Cited Medium: Internet. NLM ISO Abbr: Int J Sports Med. Linking ISSN: 01724622. Date of Electronic Publication: 2017 Nov 16. Current Imprints: Publication: Stuttgart : Thieme; Original Imprints: Publication: Stuttgart, New York, Thiem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M; Zech, Astrid)\n\nFrom Duplicate 2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n\nFrom Duplicate 2 (Foot Strike Patterns Differ Between Children and Adolescents Growing up Barefoot vs. Shod. - Hollander, Karsten; de Villiers, Johanna Elsabe; Venter, Ranel; Sehner, Susanne; Wegscheider, Karl; Braumann, Klaus-Michael; Zech, Astrid)\n\nAccession Number: 29145687. Language: English. Date Revised: 20171117. Date Created: 20171117. Update Code: 20171118. Publication Type: Journal Article. Journal ID: 8008349. Publication Model: Print-Electronic. Cited Medium: Internet. NLM ISO Abbr: Int J Sports Med. Linking ISSN: 01724622. Date of Electronic Publication: 2017 Nov 16. Current Imprints: Publication: Stuttgart : Thieme; Original Imprints: Publication: Stuttgart, New York, Thiem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M; Zech, Astrid)\n\nFrom Duplicate 2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n\nFrom Duplicate 2 (Foot Strike Patterns Differ Between Children and Adolescents Growing up Barefoot vs. Shod. - Hollander, Karsten; de Villiers, Johanna Elsabe; Venter, Ranel; Sehner, Susanne; Wegscheider, Karl; Braumann, Klaus-Michael M; Zech, Astrid)\n\nFrom Duplicate 1 (Foot Strike Patterns Differ Between Children and Adolescents Growing up Barefoot vs. Shod - Hollander, Karsten; de Villiers, Johanna Elsabe; Venter, Ranel; Sehner, Susanne; Wegscheider, Karl; Braumann, Klaus-Michael M; Zech, Astrid)\n\nFrom Duplicate 2 (Foot Strike Patterns Differ Between Children and Adolescents Growing up Barefoot vs. Shod - Hollander, K; de Villiers, J E; Venter, R; Sehner, S; Wegscheider, K; Braumann, K M; Zech, A)\n\nExport Date: 29 January 2018\nArticle in Press\nCODEN: IJSMD\nCorrespondence Address: Hollander, K.email: karsten.hollander@uni-hamburg.de","page":"97-103","publisher":"Georg Thieme Verlag","publisher-place":"University of Hamburg, Institute of Human Movement Science, Department of Sports and Exercise Medicine, Hamburg, Germany., Germany","title":"Foot Strike Patterns Differ Between Children and Adolescents Growing up Barefoot vs. Shod","type":"article-journal","volume":"39"},"uris":["http://www.mendeley.com/documents/?uuid=05a2550a-3f89-44fa-858a-a8f0d66e4152"]},{"id":"ITEM-7","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7","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Aibast et al., 2017; Hillstrom et al., 2013; Hollander et al., 2018; Lythgo et al., 2009; Wegener, Hunt, et al., 2011; Wolf et al., 2008)","plainTextFormattedCitation":"(Abd Elkader et al., 2013; Aibast et al., 2017; Hillstrom et al., 2013; Hollander et al., 2018; Lythgo et al., 2009; Wegener, Hunt, et al., 2011; Wolf et al., 2008)","previouslyFormattedCitation":"(Abd Elkader et al., 2013; Aibast et al., 2017; Hillstrom et al., 2013; Hollander et al., 2018; Lythgo et al., 2009; Wegener, Hunt, et al., 2011; Wolf et al., 2008)"},"properties":{"noteIndex":0},"schema":"https://github.com/citation-style-language/schema/raw/master/csl-citation.json"}</w:instrText>
      </w:r>
      <w:r w:rsidRPr="000B4B1B">
        <w:fldChar w:fldCharType="separate"/>
      </w:r>
      <w:r w:rsidR="00254D00" w:rsidRPr="00254D00">
        <w:rPr>
          <w:noProof/>
        </w:rPr>
        <w:t xml:space="preserve">(Abd Elkader et al., 2013; Aibast et al., 2017; Hillstrom et al., 2013; Hollander et al., 2018; Lythgo et al., 2009; Wegener, Hunt, et al., 2011; Wolf et al., </w:t>
      </w:r>
      <w:r w:rsidR="00254D00" w:rsidRPr="00254D00">
        <w:rPr>
          <w:noProof/>
        </w:rPr>
        <w:lastRenderedPageBreak/>
        <w:t>2008)</w:t>
      </w:r>
      <w:r w:rsidRPr="000B4B1B">
        <w:fldChar w:fldCharType="end"/>
      </w:r>
      <w:r w:rsidRPr="000B4B1B">
        <w:t xml:space="preserve">. The remaining articles (n= 35) were in relation to the ideal attributes of footwear design and application for the child in both typical and atypical development, with a broad range study design including opinion base, cross-sectional survey through to systematic review </w:t>
      </w:r>
      <w:r w:rsidRPr="000B4B1B">
        <w:fldChar w:fldCharType="begin" w:fldLock="1"/>
      </w:r>
      <w:r w:rsidR="00EF53DC">
        <w:instrText>ADDIN CSL_CITATION {"citationItems":[{"id":"ITEM-1","itemData":{"ISBN":"03008134 (ISSN)","PMID":"1025214","abstract":"Shoes fastened with laces are good for the feet for several reasons. (I) Individual adjustment of shoes according to different ball girth is possible. (2) Adjustment in accordance with physical growth is also made easy for a child. (3) The influence of thick stockings and socks or of growing feet is readily recognized when shoes with laces are worn. Medical foot care specialists report that nearly 70% of Japanese children suffer from some kind of foot defect and that most of these is due to unsuitable footwear. The findings suggest that the delayed exchange of children's shoes will easily result in deformity and skin lesions of feet. This, in turn, suggests that children should be given shoes with adjustable laces.","author":[{"dropping-particle":"","family":"Baba","given":"K","non-dropping-particle":"","parse-names":false,"suffix":""}],"container-title":"J Hum Ergol (Tokyo)","edition":"1976/09/01","id":"ITEM-1","issue":"1","issued":{"date-parts":[["1976"]]},"language":"English","note":"From Duplicate 1 (Shoes as a necessity for children - Baba, K)\n\nBaba, K\nLetter\nJapan\nJ Hum Ergol (Tokyo). 1976 Sep;5(1):82-3.\n\nFrom Duplicate 2 (Shoes as a necessity for children - Baba, K)\n\nDate of Electronic Publication: 19760901. Current Imprints: Publication: Dec. 2008-: [Tokyo] : Human Ergology Society; Original Imprints: Publication: 1972-1977: Tokyo : Univ. of Tokyo Press\n\nFrom Duplicate 3 (Shoes as a necessity for children - Baba, K)\n\nExport Date: 29 January 2018\nCODEN: JHEGA","page":"82-83","publisher":"Human Ergology Society","publisher-place":"Japan","title":"Shoes as a necessity for children","type":"article-journal","volume":"5"},"uris":["http://www.mendeley.com/documents/?uuid=d1ffd376-72bc-4832-af09-354a470e8947"]},{"id":"ITEM-2","itemData":{"DOI":"10.1177/0309364614522684","ISSN":"1746-1553","PMID":"24570017","abstract":"Background:There is a paucity of evidence regarding the design of children's footwear in relation to musculoskeletal structure.Objectives:The aim was to gain consensus regarding where flexibility and support should be given on a school shoe for the 6- to 10-year-olds.Study design:Delphi Questionnaire.Methods:Recruitment of 10 Allied Health Professionals yielded a consensus group. Those recruited had dedicated experience in paediatrics and foot health. Rounds of questions were delivered to investigate the basis of the opinions made by the group on the location of support and flexibility in a school shoe for the age range identified.Results:Six themes were generated. Four themes gained 100% consensus regarding footwear allowing normal foot movement, footwear allowing normal forefoot function, footwear providing a stable base and the foot being secure in the shoe. Fleiss' kappa calculations revealed 'poor agreement' for the remaining two themes regarding clinical intervention and the purpose of footwear design in the midfoot in both the upper and sole of the shoe.Conclusion:The qualitative data generated through discussion have highlighted areas where more understanding and research are required, particularly in understanding how, in the long term, shoe design can affect the developing foot.Clinical relevanceChildren's footwear advice is often delivered from experience and personal belief. This article questions current understanding and opinion from clinical experts in the field of paediatric footwear and highlights that there is a lack of knowledge and confidence into the effects of children's footwear. There is a strong requirement for further empirical research to be completed on children's footwear to allow clinicians to formulate relevant and appropriate footwear advice.","author":[{"dropping-particle":"","family":"Davies","given":"Nina","non-dropping-particle":"","parse-names":false,"suffix":""},{"dropping-particle":"","family":"Branthwaite","given":"Helen","non-dropping-particle":"","parse-names":false,"suffix":""},{"dropping-particle":"","family":"Chockalingam","given":"Nachiappan","non-dropping-particle":"","parse-names":false,"suffix":""}],"container-title":"Prosthetics and orthotics international","id":"ITEM-2","issue":"3","issued":{"date-parts":[["2015","2"]]},"page":"213-8","title":"Where should a school shoe provide flexibility and support for the asymptomatic 6- to 10-year-olds and on what information is this based? A Delphi yielded consensus.","type":"article-journal","volume":"39"},"uris":["http://www.mendeley.com/documents/?uuid=198601a1-3121-423c-b182-0594d6f7bc47"]},{"id":"ITEM-3","itemData":{"DOI":"10.1007/s10302-005-0096-x","ISBN":"16199987 (ISSN)","abstract":"A child's foot is clearly distinct from the adult foot in its functional anatomy and ability to cope with pressure. This requires special considerations in the development of children's sport shoes. The aim of this study is to establish a definitive set of prerequisites which children's sport shoes must fulfill at each stage of childhood. Medical and sport science databases were thoroughly searched for studies pertaining to the anatomy and biomechanics of children's feet during their development. With the data found, a list of requirements for children's shoes was compiled. Small children should have a sports shoe that is as flexible as their own foot. The small impact forces during their sports activities make extra cushioning superfluous. During school age the connective tissue gains stability. The growing amount of sports activities, much of which is performed on hard indoor surfaces, enhances the need for cushioning. At the same time there is a growing necessity for adequate mechanical stimuli to help the muscles and bones develop. The strength of the connective tissue and the flexibility of the joints reach adult levels by the age of 15. Therefore, starting at this age, shoes can be constructed similar to those of adults. Often children's sport shoes are produced as small versions of adult models, without using appropriately developed materials for cushioning and flexibility. In small shoes, the displacement of proportions can lead to improper positioning of the flex zone and thereby causing harmful stress on the foot. On the other hand the cushioning elements used are often oversized. Considering the wide range of anatomy in children's feet, it is advisable to produce children's shoes in different widths. The WMS System is based on scientifically founded parameters for the production of children shoes, but this system is used by only a small portion of the manufacturers of children sport shoes. © Steinkopff Verlag 2005.","author":[{"dropping-particle":"","family":"Walther","given":"M","non-dropping-particle":"","parse-names":false,"suffix":""},{"dropping-particle":"","family":"Herold","given":"D","non-dropping-particle":"","parse-names":false,"suffix":""},{"dropping-particle":"","family":"Sinderhauf","given":"A","non-dropping-particle":"","parse-names":false,"suffix":""},{"dropping-particle":"","family":"Körger","given":"H","non-dropping-particle":"","parse-names":false,"suffix":""},{"dropping-particle":"","family":"Kleindienst","given":"F","non-dropping-particle":"","parse-names":false,"suffix":""},{"dropping-particle":"","family":"Krabbe","given":"B","non-dropping-particle":"","parse-names":false,"suffix":""}],"container-title":"Fuss und Sprunggelenk","id":"ITEM-3","issue":"1","issued":{"date-parts":[["2005"]]},"language":"German","note":"Cited By :1\nExport Date: 29 January 2018\nCorrespondence Address: Walther, M.; Orthopad. Klinik Konig-Lidwig-Haus, Lehrstuhl für Orthopädie, Universität Würzburg, Brettreichstraße 11, 97074 Würzburg, Germany; email: info@markus-walther.com\nReferences: Anetzberger, H., von Liebe, A., Entwicklung und funktionelle natomie des kindlichen (2000) Fußes Orthopädieschuhtechnik, 12, pp. 41-43; Bahler, A., Einlagenversorgung des kindlichen Knick-Senkfußes (1986) Orthopade, 15, pp. 205-211; Berger, C., Kinderschuh: Miniaturausgabe des Erwachsenenschuhs? (1993) Sportverletz Sportschaden, 7, pp. 183-186; Bleck, E.E., Developmental Orthopaedics III: Toddlers (1982) Dev. Med. Child. Neurol., 24, pp. 533-555; Cheng, J.C., Leung, S.S., Leung, A.K., Guo, X., Sher, A., Mak, A.F., Change of foot size with weightbearing. A study of 2829 children 3 to 18 years of age (1997) Clin. Orthop., pp. 123-131; Fritsch, H., Sectional anatomy of connective tissue structures in the hindfoot of the newborn child and the adult (1996) Anat. Rec., 246, pp. 147-154; Gould, N., Moreland, M., Trevino, S., Alvarez, R., Fenwick, J., Bach, N., Foot growth in children age one to five years (1990) Foot Ankle, 10, pp. 211-213; Green, D.R., Brekke, M., Anatomy, biomechanics, and pathomechanics of lesser digital deformities (1996) Clin. Podiatr. Med. Surg., 13, pp. 179-200; Hafkemeyer, U., Müller-Gliemann, C., Koller, A., Fiedler, R., Drerup, B., Wetz, H.H., Kinderfußtage in der Technischen (2003) Orthopädie Münster Orthopädieschuhtechnik, 7-8, pp. 42-43; Hawes, M.R., Anatomical/anthropometric differences (1997) Blue Book Foot and Leg. Adidas America Research and Innovation, Calgary, pp. 116-118; Hefti, F., Kinderorthopädie in der Praxis (1997), Springer, Berlin Heidelberg New York; Hefti, F., Deviations in the axes of the lower extremities (2000) Orthopäde, 29, pp. 814-820; Hefti, F., Brunner, R., Plattfuß (1999) Orthopade, 28, pp. 159-172; Hennig, E.M., Rosenbaum, D., Pressure distribution patterns under the feet of children in comparison with adults (1991) Foot Ankle, 11, pp. 306-311; Hennig, E.M., Staats, A., Rosenbaum, D., Plantar pressure distribution patterns of young school children in comparison to adults (1994) Foot Ankle Int., 15, pp. 35-40; Kling, T.F., Hensinger, R.N., Angular and torsional deformities of the lower limbs in children (1983) Clin. Orthop., pp. 136-147; Koebke, J., The functional anatomy of the lower extremity, especially the foot (1993) Sportverletz Sportschaden, 7, pp. 163-166; Koller, A., Fiedler, R., Wetz, H.H., Passgenauigkeit und Größenbezeichnung bei Kinderschuhen (2000) Med. Orth. Tech., 120, pp. 91-95; Komi, P.V., Hyvarinen, T., Gollhofer, A., Kvist, M., Biomechanische Überlegungen über Stoßkräfte und Fußstabilität beim Laufen (1993) Sportverletz Sportschaden, 7, pp. 179-182; Kristen, K.H., Was verlangen wir vom gesunden Kinderschuh? (1989) Med. Orth. Tech., 109, pp. 51-53; Kristen, K.H., Baumgartner, R., Maier, E., Schilling, F.W., Richtlinien für fußgerechte Kinderschuhe (1989) Med. Orth. Tech., pp. 109 54-59; Kristen, K.H., Kastner, J., Holzreiter, S., Wagner, P., Engel, A., Functional evaluation of shoes for children based on gait analysis of children in the learning to walk stage (1998) Z. Orthop. Ihre. Grenzgeb., pp. 136 457-462; Kummer, B., The bearing surface of the hip joint (1979) Z. Orthop. Ihre. Grenzgeb., 117, pp. 693-696; Lebiedowska, M.K., Polisiakiewicz, A., Changes in the lower leg moment of inertia due to child's growth (1997) J. Biomech., 30, pp. 723-728; Lin, J.P., Brown, J.K., Walsh, E.G., Soleus muscle length, stretch reflex excitability, and the contractile properties of muscle in children and adults: A study of the functional joint angle (1997) Dev. Med. Child. Neurol., 39, pp. 469-480. , 1:STN:280:ByiH38botVQ%3D; Losel, S., Burgess-Milliron, M.J., Micheli, L.J., Edington, C.J., A simplified technique for determining foot progression angle in children 4 to 16 years of age (1996) J. Pediatr. Orthop., pp. 16 570-574; Maier, E., Anforderungen an einen Kinderfreizeitschuh (1987) Sozialpädiatrie in Klinik und Praxis, 9, pp. 12-15; Maier, E., Sinn oder Unsinn von Einlagen für Kinder (1987) Allgemeinarzt, 9, pp. 146-155; Maier, E., Kinderschuhe (1989) Die Orthopädietechnische Versorgung des Fußes, , In: Baumgartner R. Stinus H. (eds) Thieme, Stuttgart; Maier, E., Auf die passenden Schuhe achten! (1991) Sozialpädiatrie in Klinik und Praxis, 8, pp. 570-576; Maier, E., Über die Schädlichkeit von Gewölbestützen für Kinder (1991) Kinderarzt, 22, pp. 56-58; Maier, E., Über den Gestaltwandel der kindlichen Beine und Füße (1999) Orthopädieschuhtechnik, 4, pp. 24-30; Maier, E., Killmann, M., Kinderfuß und Kinderschuh (2003) Neuer Merkur, München; Marciniak, W., Formation of longitudinal arch of the foot in children and construction of shoe patterns from the angle of the foot biomechanics (1973) Chir. Narzadow. Ruchu. Ortop. Pol., 38, pp. 225-231; Moulies, D., Les pieds plats de l'enfant (1993) Ann. Pediatr. Paris, 40, pp. 223-229; Mundermann, A., Nigg, B.M., Humble, R.N., Stefanyshyn, D.J., Foot orthotics affect lower extremity kinematics and kinetics during running (2003) Clin. Biomech. (Bristol, Avon), 18, pp. 254-262. , 10.1016/S0268-0033(02)00186-9; Nigg, B.M., The role of impact forces and foot pronation: A new paradigm (2001) Clin. J. Sport Med., 11, pp. 2-9; Pforringer, W., Segesser, B., Der Sportschuh (1986) Orthopade, 15, pp. 260-263; Rabl, C.R., Nyga, W., Orthopädie des Fußes (2003), Enke, Stuttgart; Robbins, S.E., Gouw, G.J., Athletic footwear: Unsafe due to perceptual illusions (1991) Med. Sci. Sports Exerc., 23, pp. 217-224; Robbins, S.E., Gouw, G.J., Hanna, A.M., Running-related injury prevention through innate impact-moderating behavior (1989) Med. Sci. Sports Exerc., 21, pp. 130-139; Schilling, F.W., The medial longitudinal arch of the foot in young children (1985) Z. Orthop. Ihre. Grenzgeb., 123, pp. 296-299; Schilling, F.W., Der Säuglings- und Kinderfuß (1994) Bücherei des Orthopäden, pp. 13-24. , Enke, Stuttgart; Sforza, C., Fragnito, N., Serrao, G., Ferrario, V.F., Harmonic analysis of footprint symmetry in healthy adolescents (2000) Anat. Anz., 182, pp. 285-291; Spitzy, H., Über Bau und Entwicklung des kindlichen Fußes (1903) Jahrbuch Kinderheilkunde, 57, p. 733; Stacoff, A., Sportschuhe in der Schule (1984) Schweizer Schule, 9, pp. 377-381; Stacoff, A., Reinschmidt, C., Nigg, B.M., van den Bogert, A.J., Lundberg, A., Denoth, J., Stussi, E., Effects of shoe sole construction on skeletal motion during running (2001) Med. Sci. Sports Exerc., 33, pp. 311-319; Staheli, L.T., In-toeing and outtoeing in children (1983) J. Fam. Pract., 16, pp. 1005-1011; Staheli, L.T., Shoes for children: A review (1991) Pediatrics, 88, pp. 371-375; Staheli, L.T., Footwear for children (1994) Instr. Course Lect., 43, pp. 193-197; Stefanyshyn, D.J., Dynamic differences (1997) Blue Book Foot and Leg. Human Performance Lab., pp. 125-129. , Adidas America Research and Innovation, Calgary; Stefanyshyn, D.J., Hawes, M.R., (1997) Blue Book Foot and Leg - Adidas America Research and Innovation, , Human Performance Laboratory. University of Calgary, Calgary; Stussi, E., Stacoff, A., Segesser, B., Biomechanical considerations of the load on the ankle joint (1992) Orthopade, 21, pp. 88-95; Sutherland, D.H., Olshen, R., Cooper, L., Woo, S.L., The development of mature gait (1980) J. Bone Joint Surg. Am., 62, pp. 336-353; Sutherland, D.H., Valencia, F., Padiatric gait (1992) The Child's Foot and Ankle, pp. 19-35. , In: Drennan JC (ed.) Raven Press, New York; Takegami, Y., Wave pattern of ground reaction force of growing children (1992) J. Pediatr. Orthop., 12, pp. 522-526; Taunton, J.E., Ryan, M.B., Clement, D.B., McKenzie, D.C., Lloyd-Smith, D.R., Zumbo, B.D., A retrospective casecontroll analysis of 2002 running injuries (2002) Br. J. Sports Med., 36, pp. 95-101. , 10.1136/bjsm.36.2.95; Taunton, J.E., Ryan, M.B., Clement, D.B., McKenzie, D.C., Lloyd-Smith, D.R., Zumbo, B.D., A prospective study of running injuries: The Vancouver Sun Run &amp;quot;In Training&amp;quot; clinics (2003) Br. J. Sports Med., 37, pp. 239-244. , 10.1136/bjsm.37.3.239; Walther, M., Zusammenhänge zwischen der subjektiven Beurteilung von Laufschuhen, den Materialdaten, sowie kinetischen und kinematischen Parametern des Gangzyklus (2001), Universität, Würzburg; Anetzberger, H., von Liebe, A., Entwicklung und funktionelle natomie des kindlichen (2000) Fußes Orthopädieschuhtechnik, 12, pp. 41-43","page":"23-33","publisher":"D. Steinkopff-Verlag","title":"Requirements for children sport shoes, when taking into consideration the evolution of the child's foot. A systematic review of current literature","title-short":"Anforderungen an den Kindersportschuh vor dem Hint","type":"article-journal","volume":"3"},"uris":["http://www.mendeley.com/documents/?uuid=236719c7-1111-4520-9b3b-69510f175050"]},{"id":"ITEM-4","itemData":{"DOI":"10.1177/0309364613497047","ISBN":"0309-3646","PMID":"23996655","abstract":"Background: Unsuitable footwear worn in childhood may cause some foot problems by interfering normal development of foot.Objectives: To compare footwear suitability rate of indoor and outdoor footwear at all points in preschool children and investigate factors which could affect footwear suitability.Study Design: A cross-sectional survey study.Methods: A total of 1000 healthy preschool children (4-6 years old) participated in this study. Indoor and outdoor footwear of children were evaluated through Turkish version of Footwear Assessment Score. Effect of factors like age, sex, number of siblings, educational and occupational situation of parents, and behavior of school management about selecting footwear was investigated.Results: Children got better footwear score for outdoor than indoor ones (p &lt; 0.001). Boys got statistically better footwear score for both indoor and outdoor ones than girls (p &lt; 0.001). Also significant difference in footwear score was found in favor of children who were going to schools that gave guidance about selecting footwear for both indoor and outdoor in comparison to children going to other schools (p &lt; 0.001).Conclusions: For healthy foot development, parents need an education about suitable footwear for their children. Performing education programs and investigation of their effect with comprehensive follow-up studies in future is essential.Clinical Relevance: This study reflects footwear habits of Turkish preschool children and factors affecting this issue. Results may give way to education programs about suitable footwear worn in childhood for healthy foot development.","author":[{"dropping-particle":"","family":"Yurt","given":"Yasin","non-dropping-particle":"","parse-names":false,"suffix":""},{"dropping-particle":"","family":"Sener","given":"Gul","non-dropping-particle":"","parse-names":false,"suffix":""},{"dropping-particle":"","family":"Yakut","given":"Yavuz","non-dropping-particle":"","parse-names":false,"suffix":""}],"container-title":"Prosthetics &amp; Orthotics International (Taylor &amp; Francis Ltd)","edition":"2013/09/03","id":"ITEM-4","issue":"3","issued":{"date-parts":[["2014"]]},"language":"English","note":"From Duplicate 1 (Footwear suitability in Turkish preschool-aged children - Yurt, Yasin; Sener, Gul; Yakut, Yavuz)\n\nUSA. Special Interest: Occupational Therapy; Physical Therapy. NLM UID: 7707720.\nPMID: 23996655.\n\nFrom Duplicate 2 (Footwear suitability in Turkish preschool-aged children - Yurt, Yasin; Sener, Gul; Yakut, Yavuz)\n\nFrom Duplicate 1 (Footwear suitability in Turkish preschool-aged children - Yurt, Yasin; Sener, Gul; Yakut, Yavuz)\n\nDate of Electronic Publication: 2013 Aug 30. Current Imprints: Publication: March 2011- : London : Sage; Original Imprints: Publication: Hellerup, Denmark, International Society for Prosthetics and Orthotics.\n\nFrom Duplicate 2 (Footwear suitability in Turkish preschool-aged children - Yurt, Yasin; Sener, Gul; Yakut, Yavuz)\n\nUSA. Special Interest: Occupational Therapy; Physical Therapy. NLM UID: 7707720.\nPMID: 23996655.\n\nFrom Duplicate 3 (Footwear suitability in Turkish preschool-aged children - Yurt, Y; Sener, G; Yakut, Y)\n\nCited By :2\nExport Date: 29 January 2018\nCODEN: POIND\nCorrespondence Address: Yurt, Y.; Physiotherapy and Rehabilitation Department, Faculty of Health Sciences, Hacettepe University, Ankara, 06100, Turkey; email: fzt.yasinyurt@gmail.com\nReferences: McPoil, T.G., Footwear (1988) Phys Ther, 68, pp. 1857-1865; Staheli, L.T., Shoes for children: A review (1991) Pediatrics, 88, pp. 371-375; Shine, I.B., Incidence of hallux valgus in a partially shoe-wearing community (1965) BMJ, 1, pp. 1648-1650; Kato, T., Watanabe, S., The etiology of hallux valgus in japan (1981) Clin Orthop Relat Res, 157, pp. 78-81; Manna, I., Pradhan, D., Ghosh, S., A comparative study of foot dimension between adult male and female and evaluation of foot hazards due to using of footwear (2001) J Physiol Anthropol Appl Human Sci, 20, pp. 241-246; Burns, S.L., Leese, G.P., McMurdo, M.E., Older people and ill fitting shoes (2002) Postgrad Med J, 78, pp. 344-346; Menz, H.B., Morris, M.E., Footwear characteristics and foot problems in older people (2005) Gerontology, 51, pp. 346-351; Dufour, A.B., Broe, K.E., Nguyen, U.S., Foot pain: Is current or past shoewear a factor (2009) Arthritis Rheum, 61, pp. 1352-1358; Klein, C., Groll-Knapp, E., Kundi, M., Increased hallux angle in children and its association with insufficient length of footwear: A community based cross-sectional study (2009) BMC Musculoskelel Disord, 10, p. 159; Rao, U.B., Joseph, B., The influence of footwear on the prevalence of flat foot. A survey of 2300 children (1992) J Bone Joint Surg Br, 74, pp. 525-527; Sachithanandam, V., Joseph, B., The influence of footwear on the prevalence of flat foot a survey of 1846 skeletally mature persons (1995) J Bone Joint Surg Br, (77), pp. 254-257; Gilmour, J.C., Burns, Y., The measurement of the medial longitudinal arch in children (2001) Foot Ankle Int, 22, pp. 493-498; Byrne, M., Curran, M.J., The development and use of a footwear assessment score in comparing the fit of children's shoes (1998) The Foot, 8, pp. 215-218; Barton, C.J., Bonanno, D., Menz, H.B., Development and evaluation of a tool for the assessment of footwear characteristics (2009) J Foot Ankle Res, 2, p. 10; Menz, H.B., Sherrington, C., The footwear assessment form: A reliable clinical tool to assess footwear characteristics of relevance to postural stability in older adults (2000) Clin Rehabil, 14, pp. 657-664; Yakut, Y., Yurt, Y., Bek, N., Reliability of turkish version of footwear assessment score (abstract in turkish (2010) Fizyoterapi Rehabilitasyon, (21), p. 234; Baker, M.D., Bell, R.E., The role of footwear in childhood injuries (1991) Pediatr Emerg Care, 7, pp. 353-355; Hall, C., Nester, C.J., Sagittal plane compensations for artificially induced limitation of the first metatarsophalangeal joint: A preliminary study (2004) J Am Podiatr Med Assoc, 94, pp. 269-274; Williams, A., Footwear assessment and management (2007) Podiatry Management (serial online October, pp. 165-178. , http://www.podiatrym.com; Walther, M., Herold, D., Sinderhauf, A., Children sport shoes a systematic review of current literature (2008) Foot Ankle Surg, 14, pp. 180-189; Riddiford-Harland, D.L., Steele, J.R., Storlien, L.H., (2000) Does obesity influence foot structure in prepubescent children? Int J Obes Relat Metab Disord, 24, pp. 541-544; Paiva De Castro, A., Rebelatto, J.R., Aurichio, T.R., The relationship between foot pain, anthropometric variables and footwear among older people (2010) Appl Ergon, (41), pp. 93-97; Hill, C.L., Gill, T.K., Menz, H.B., Prevalence and correlates of foot pain in a population-based study: The north west adelaide health study (2008) J Foot Ankle Res, 1, p. 2; Gould, N., Moreland, M., Trevino, S., Foot growth in children age one to five years (1990) Foot Ankle, 10, pp. 211-213; Mauch, M., Grau, S., Krauss, I., A new approach to children's footwear based on foot type classification (2009) Ergonomics, 52, pp. 999-1008; Mauch, M., Mickle, K.J., Munro, B.J., Do the feet of german and australian children differ in structure? Implications for children's shoe design (2008) Ergonomics, 51, pp. 527-539\n\nFrom Duplicate 4 (Footwear suitability in Turkish preschool-aged children - Yurt, Y; Sener, G; Yakut, Y)\n\n1746-1553\nYurt, Yasin\nSener, Gul\nYakut, Yavuz\nJournal Article\nEngland\nProsthet Orthot Int. 2014 Jun;38(3):224-31. doi: 10.1177/0309364613497047. Epub 2013 Aug 30.","page":"224-231","publisher":"Sage Publications Inc.","publisher-place":"Thousand Oaks, California","title":"Footwear suitability in Turkish preschool-aged children","type":"article-journal","volume":"38"},"uris":["http://www.mendeley.com/documents/?uuid=e8b37fc7-5aab-4ef4-9598-6f9b3f731538"]}],"mendeley":{"formattedCitation":"(Baba, 1976; Davies et al., 2015; Walther et al., 2005; Yurt et al., 2014)","plainTextFormattedCitation":"(Baba, 1976; Davies et al., 2015; Walther et al., 2005; Yurt et al., 2014)","previouslyFormattedCitation":"(Baba, 1976; Davies et al., 2015; Walther et al., 2005; Yurt et al., 2014)"},"properties":{"noteIndex":0},"schema":"https://github.com/citation-style-language/schema/raw/master/csl-citation.json"}</w:instrText>
      </w:r>
      <w:r w:rsidRPr="000B4B1B">
        <w:fldChar w:fldCharType="separate"/>
      </w:r>
      <w:r w:rsidR="00254D00" w:rsidRPr="00254D00">
        <w:rPr>
          <w:noProof/>
        </w:rPr>
        <w:t>(Baba, 1976; Davies et al., 2015; Walther et al., 2005; Yurt et al., 2014)</w:t>
      </w:r>
      <w:r w:rsidRPr="000B4B1B">
        <w:fldChar w:fldCharType="end"/>
      </w:r>
      <w:r w:rsidRPr="000B4B1B">
        <w:t xml:space="preserve">. </w:t>
      </w:r>
    </w:p>
    <w:p w14:paraId="373DAC4B" w14:textId="77777777" w:rsidR="00FC7FC8" w:rsidRPr="000B4B1B" w:rsidRDefault="00FC7FC8" w:rsidP="00E52690">
      <w:pPr>
        <w:spacing w:line="360" w:lineRule="auto"/>
        <w:jc w:val="both"/>
      </w:pPr>
    </w:p>
    <w:p w14:paraId="4023033B" w14:textId="1FBF77B1" w:rsidR="00FC7FC8" w:rsidRPr="00FC7FC8" w:rsidRDefault="000B4B1B">
      <w:pPr>
        <w:pStyle w:val="Heading4"/>
        <w:numPr>
          <w:ilvl w:val="3"/>
          <w:numId w:val="29"/>
        </w:numPr>
        <w:spacing w:line="360" w:lineRule="auto"/>
      </w:pPr>
      <w:bookmarkStart w:id="57" w:name="_Toc156403438"/>
      <w:r w:rsidRPr="000B4B1B">
        <w:t>Therapeutic Footwear</w:t>
      </w:r>
      <w:bookmarkEnd w:id="57"/>
    </w:p>
    <w:p w14:paraId="7E2857B5" w14:textId="68C97360" w:rsidR="000B4B1B" w:rsidRDefault="000B4B1B" w:rsidP="00E52690">
      <w:pPr>
        <w:spacing w:line="360" w:lineRule="auto"/>
        <w:jc w:val="both"/>
      </w:pPr>
      <w:r w:rsidRPr="000B4B1B">
        <w:t xml:space="preserve">This grouping focused on footwear that was designed for the treatment of childhood musculoskeletal or neurological locomotor disability with the underlying principle of last and sole modification to influence the structure and function of the child’s foot </w:t>
      </w:r>
      <w:r w:rsidRPr="000B4B1B">
        <w:fldChar w:fldCharType="begin" w:fldLock="1"/>
      </w:r>
      <w:r w:rsidR="00254D00">
        <w:instrText>ADDIN CSL_CITATION {"citationItems":[{"id":"ITEM-1","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1","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3","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3","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4","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4","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5","itemData":{"ISBN":"0021-9355","PMID":"2745475","author":[{"dropping-particle":"","family":"Cohen","given":"J","non-dropping-particle":"","parse-names":false,"suffix":""},{"dropping-particle":"","family":"Cowell","given":"H R","non-dropping-particle":"","parse-names":false,"suffix":""}],"container-title":"J Bone Joint Surg Am","edition":"1989/07/01","id":"ITEM-5","issue":"6","issued":{"date-parts":[["1989"]]},"language":"English","note":"From Duplicate 1 (Corrective shoes - Cohen, J; Cowell, H R)\n\nFrom Duplicate 1 (Corrective shoes - Cohen, J; Cowell, H R)\n\nIM; Date of Electronic Publication: 19890701. ; Original Imprints: Publication: Boston, MA : Journal of Bone and Joint Surgery\n\nFrom Duplicate 2 (Corrective shoes - Cohen, J; Cowell, H R)\n\nCited By :1\nExport Date: 29 January 2018\nCorrespondence Address: Cohen, J.\n\nFrom Duplicate 3 (Corrective shoes - Cohen, J; Cowell, H R)\n\nCohen, J\nCowell, H R\nEditorial\nUnited States\nJ Bone Joint Surg Am. 1989 Jul;71(6):799.\n\nFrom Duplicate 2 (Corrective shoes - Cohen, J; Cowell, H R)\n\nCited By :1\nExport Date: 29 January 2018\nCorrespondence Address: Cohen, J.","page":"799","publisher":"Journal of Bone and Joint Surgery","publisher-place":"United States","title":"Corrective shoes","type":"article-journal","volume":"71"},"uris":["http://www.mendeley.com/documents/?uuid=d3321923-78d5-4dc9-b6c4-dda8faa9dce7"]},{"id":"ITEM-6","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6","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7","itemData":{"ISBN":"0031-4005 (Print) 0031-4005","PMID":"1861942","abstract":"1. Optimum foot development occurs in the barefoot environment. 2. The primary role of shoes is to protect the foot from injury and infection. 3. Stiff and compressive footwear may cause deformity, weakness, and loss of mobility. 4. The term \"corrective shoes\" is a misnomer. 5. Shock absorption, load distribution, and elevation are valid indications for shoe modifications. 6. Shoe selection for children should be based on the barefoot model. 7. Physicians should avoid and discourage the commercialization and \"media\"-ization of footwear. Merchandising of the \"corrective shoe\" is harmful to the child, expensive for the family, and a discredit to the medical profession.","author":[{"dropping-particle":"","family":"Staheli","given":"L T","non-dropping-particle":"","parse-names":false,"suffix":""}],"container-title":"Pediatrics","edition":"1991/08/01","id":"ITEM-7","issue":"2","issued":{"date-parts":[["1991"]]},"language":"eng","note":"Criteria (Query) \nParticipants Yes Children and Locomotor Disability \n  \nIntervention Yes Theraputic Footwear \n  \nComparators No \n  \nType of Study No Literature Review\n  \nPrimary Outcomes no\n  \nSecondary Outcomes No\nFrom Duplicate 1 (Shoes for children: a review - Staheli, L T)\n\nStaheli, L T\nHistorical Article\nJournal Article\nReview\nUnited States\nPediatrics. 1991 Aug;88(2):371-5.\n\nFrom Duplicate 2 (Shoes for children: A review - Staheli, L T)\n\nCited By :43\nExport Date: 29 January 2018\nCODEN: PEDIA\nCorrespondence Address: Staheli, L.T.; Department of Orthopedics, Children's Hospital, Medical Center, 4800 Sand Point Way NE, Seattle, WA 98105, United States\n\nFrom Duplicate 3 (Shoes for children: a review - Staheli, L T)\n\nIM; Q; Date of Electronic Publication: 19910801. Current Imprints: Publication: Elk Grove Village Il : American Academy of Pediatrics; Original Imprints: Publication: Springfield, Ill., Thomas.","page":"371-375","publisher":"American Academy of Pediatrics","publisher-place":"United States","title":"Shoes for children: a review","type":"article-journal","volume":"88"},"uris":["http://www.mendeley.com/documents/?uuid=4f23e316-41fb-4d94-8b38-3e20aa0d994c"]}],"mendeley":{"formattedCitation":"(Aboutorabi et al., 2014; Bleck, 1971; Cohen &amp; Cowell, 1989; Eddison &amp; Chockalingam, 2013; Kanatlı et al., 2016; Staheli, 1991, 1996)","plainTextFormattedCitation":"(Aboutorabi et al., 2014; Bleck, 1971; Cohen &amp; Cowell, 1989; Eddison &amp; Chockalingam, 2013; Kanatlı et al., 2016; Staheli, 1991, 1996)","previouslyFormattedCitation":"(Aboutorabi et al., 2014; Bleck, 1971; Cohen &amp; Cowell, 1989; Eddison &amp; Chockalingam, 2013; Kanatlı et al., 2016; Staheli, 1991, 1996)"},"properties":{"noteIndex":0},"schema":"https://github.com/citation-style-language/schema/raw/master/csl-citation.json"}</w:instrText>
      </w:r>
      <w:r w:rsidRPr="000B4B1B">
        <w:fldChar w:fldCharType="separate"/>
      </w:r>
      <w:r w:rsidR="00D85835" w:rsidRPr="00D85835">
        <w:rPr>
          <w:noProof/>
        </w:rPr>
        <w:t>(Aboutorabi et al., 2014; Bleck, 1971; Cohen &amp; Cowell, 1989; Eddison &amp; Chockalingam, 2013; Kanatlı et al., 2016; Staheli, 1991, 1996)</w:t>
      </w:r>
      <w:r w:rsidRPr="000B4B1B">
        <w:fldChar w:fldCharType="end"/>
      </w:r>
      <w:r w:rsidRPr="000B4B1B">
        <w:t>. Numerous terms were used to define therapeutic footwear throughout the literature including orthopaedic shoes, shoe corrections, rehabilitative boots, modified shoes, arch support footwear, supportive shoes, special shoes, medical shoes and wedged shoes</w:t>
      </w:r>
      <w:r w:rsidRPr="000B4B1B">
        <w:rPr>
          <w:u w:val="single"/>
        </w:rPr>
        <w:t xml:space="preserve"> </w:t>
      </w:r>
      <w:r w:rsidRPr="000B4B1B">
        <w:rPr>
          <w:u w:val="single"/>
        </w:rPr>
        <w:fldChar w:fldCharType="begin" w:fldLock="1"/>
      </w:r>
      <w:r w:rsidR="00EF53DC">
        <w:rPr>
          <w:u w:val="single"/>
        </w:rPr>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1016/S0031-3955(16)33498-8","ISBN":"0031-3955","PMID":"927941","abstract":"Selection and correction of shoes is an important subject to all individuals who treat children. Unfortunately, it is also a subject of great controversy and an area in which few scientifically performed studies have been carried out. A discussion of the use of shoes and shoe corrections must be viewed, then, as an individual's approach to the problem, rather than as a documented treatise. The purpose of the presentation is to describe the components required in a shoe, the proper fitting of shoes, the type of shoes to be used by normal children, and the use of corrections in shoes for certain deformities.","author":[{"dropping-particle":"","family":"Cowell","given":"H R","non-dropping-particle":"","parse-names":false,"suffix":""}],"container-title":"Pediatr Clin North Am","edition":"1977/11/01","id":"ITEM-2","issue":"4","issued":{"date-parts":[["1977"]]},"language":"English","note":"Criteria (Query) \nParticipants Yes Children and Locomotor Disability \n  \nIntervention Yes Theraputic Footwear \n  \nComparators No \n  \nType of Study No Opinion Piece \n  \nPrimary Outcomes No\n  \nSecondary Outcomes No\nFrom Duplicate 1 (Shoes and shoe corrections - Cowell, H R)\n\nDate of Electronic Publication: 19771101. Current Imprints: Publication: Philadelphia, PA : W.B. Saunders; Original Imprints: Publication: Philadelphia.\n\nFrom Duplicate 2 (Shoes and shoe corrections - Cowell, H R)\n\nFrom Duplicate 1 (Shoes and shoe corrections - Cowell, H R)\n\nDate of Electronic Publication: 19771101. Current Imprints: Publication: Philadelphia, PA : W.B. Saunders; Original Imprints: Publication: Philadelphia.\n\nFrom Duplicate 2 (Shoes and shoe corrections - Cowell, H R)\n\nCited By :1\nExport Date: 29 January 2018\nCODEN: PCNAA\n\nFrom Duplicate 3 (Shoes and shoe corrections - Cowell, H R)\n\nCowell, H R\nJournal Article\nUnited States\nPediatr Clin North Am. 1977 Nov;24(4):791-7.","page":"791-797","publisher":"W.B. Saunders","publisher-place":"United States","title":"Shoes and shoe corrections","type":"article-journal","volume":"24"},"uris":["http://www.mendeley.com/documents/?uuid=5b6a78e1-ed0c-4a1d-99bf-360d48b127a8"]},{"id":"ITEM-3","itemData":{"DOI":"10.1109/ICORR.2005.1501128","ISBN":"0780390032 (ISBN); 9780780390034 (ISBN)","abstract":"Two therapies for pediatric cerebral palsy patients with spastic diplegia of the legs are physical therapy to stretch the calf muscles and serial casting in combination with Botox injection. Furthermore, patients often wear ankle orthotics to assist in ambulation and therapy. With the advent of new materials and controls technology, a new wearable active orthotic boot design is proposed. Design considerations characterizing the needs of this pediatric device are summarized. System components including the actuators, sensors and controllers are presented and evaluated. A proposed boot design that is currently under construction is presented and implementation issues are discussed. The development of a novel wearable rehabilitative boot for pediatric patients with spastic diplegia is plausible and may lead to improved rehabilitative therapy. © 2005 IEEE.","author":[{"dropping-particle":"","family":"Bailey-Van Kuren","given":"M","non-dropping-particle":"","parse-names":false,"suffix":""},{"dropping-particle":"","family":"Gillette","given":"S","non-dropping-particle":"","parse-names":false,"suffix":""},{"dropping-particle":"","family":"Mejia","given":"P","non-dropping-particle":"","parse-names":false,"suffix":""},{"dropping-particle":"","family":"Stoever","given":"T","non-dropping-particle":"","parse-names":false,"suffix":""},{"dropping-particle":"","family":"Walker","given":"A","non-dropping-particle":"","parse-names":false,"suffix":""}],"container-title":"2005 IEEE 9th International Conference on Rehabilitation Robotics, ICORR 2005","id":"ITEM-3","issued":{"date-parts":[["2005"]]},"language":"English","note":"Failed Criteria \nParticipants No, ( Cerebral Palsey Discussed but no population)\n\nIntervention Yes (Rehabilitative Boot)\n\nCompartors no\n\nType of Study No (opinion piece on boot design)\n\nPrimary Outcomes No\n\nSecondary Outcomes No\n\nConference code: 67638\nExport Date: 29 January 2018\nCorrespondence Address: Bailey-Van Kuren, M.; Manufacturing and Mechanical Engineering Department, Miami University, Oxford, OH 45056, United States; email: baileym@muohio.edu\nReferences: Blaya, J.A., Herr, H., Adaptive control of a variable-impedance ankle-foot orthosis to assist drop-foot gait (2004) IEEE Trans. Neural Systems and Rehabilitation Engineering, 12, pp. 24-31. , Mar; Matthews, D.J., Wilson, P., Cerebral palsy (1999) Pediatric Rehabilitation, 3 rd Ed., pp. 193-217. , G. E. Molnar and M. A. Alexander, Ed. Philadelphia: Hanley &amp;amp; Belfus; Styer-Acevedo, J., Physical therapy for the child with cerebral palsy (1999) Pediatric Physical Therapy, 3 rd Ed., pp. 107-162. , J. S. Tecklin, Ed. Philadelphia: Lippincott Williams &amp;amp; Wilkins; Park, E.S., Park, C.I., Chang, H.J., Choi, J.E., Lee, D.S., The effect of hinged ankle-foot orthoses on sit-to-stand transfer in children with spastic cerebral palsy (2004) Archives of Physical Medicine and Rehabilitation, 85, pp. 2053-2057. , December; Herr, H.M., Kombluh, R.D., New horizons for orthotic and prosthetic technology: Artificial muscle for ambulation Proceedings of SPIE - Volume 5385 Smart Structures and Materials 2004: Electroactive Polymer Actuators and Devices, 5385, pp. 1-9; (2001) Shape Memory Alloys, , http://www.cs.ualberta.ca/~database/MEMS/sma_mems/sma.html, SMA/MEMS Research Group; Hooker, J., Barhorst, C., Brausen, J., Devlin, J., Ford, E., Bailey-Van Kuren, M., System design for a pediatric physical therapy strength testing glove (2004) Proceedings of the 26th Annual Int. Conference of the IEEE EMBS, , San Francisco, CA, USA, September 1-5","page":"400-403","publisher-place":"Chicago, IL","title":"Design considerations for a wearable pediatric rehabilitative boot","type":"paper-conference","volume":"2005"},"uris":["http://www.mendeley.com/documents/?uuid=beba81bd-0ef2-485c-bcd7-fa2660a0c9c7"]},{"id":"ITEM-4","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4","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5","itemData":{"ISBN":"01980211 (ISSN)","PMID":"2731836","abstract":"The purposes of the project were to monitor the development of the lower extremities and the longitudinal arch of the foot and to determine whether or not arch support footwear (three types) affected development of a neutral arch in toddlers 11 to 14 months of age until age 5 years. A total of 125 beginner walkers were recruited through the pediatrics department during a period of 1 1/2 years and divided by lot into four different footwear groups (one nonarch supportive). The group was studied for 4 years by physical examinations, x-ray films, and pedotopography (a Moire fringe technique of photography). At initial examination all of the apparently normal toddlers had pes planus by all clinical, roentgenographic, and photographic measurements. There were no cavus feet at that time or at 5 years of age. Arches developed regardless of the footwear worn but development was faster during the first 2 years (until age 3 years) with arch support footwear. The rapidity of arch development until 5 years of age continued in those children who wore longitudinal arch cookies. Ossification of the sustentaculum tali begins at approximately 5 years of age but is not complete for at least another 1 to 2 years. Hyperpronation was present in 77.9% and genu valgum in 92.3% of the 5-year-old children. These conditions are apparently the norm at this age in both boys and girls.","author":[{"dropping-particle":"","family":"Gould","given":"N","non-dropping-particle":"","parse-names":false,"suffix":""},{"dropping-particle":"","family":"Moreland","given":"M","non-dropping-particle":"","parse-names":false,"suffix":""},{"dropping-particle":"","family":"Alvarez","given":"R","non-dropping-particle":"","parse-names":false,"suffix":""},{"dropping-particle":"","family":"Trevino","given":"S","non-dropping-particle":"","parse-names":false,"suffix":""},{"dropping-particle":"","family":"Fenwick","given":"J","non-dropping-particle":"","parse-names":false,"suffix":""}],"container-title":"Foot and Ankle","edition":"1989/04/01","id":"ITEM-5","issue":"5","issued":{"date-parts":[["1989"]]},"language":"English","note":"Criteria (Query) \nParticipants Yes Children and Locomotor Disability \n  \nIntervention Yes Theraputic Footwear \n  \nComparators Yes Normal Shoes no arch\n  \nType of Study Yes RCT prospective, \n  \nPrimary Outcomes Yes Anthropimetric \n  \nSecondary Outcomes No\n\nFrom Duplicate 1 (Development of the child's arch - Gould, N; Moreland, M; Alvarez, R; Trevino, S; Fenwick, J)\n\nCited By :72\nExport Date: 29 January 2018\nCODEN: FANKD\n\nFrom Duplicate 2 (Development of the child's arch - Gould, N; Moreland, M; Alvarez, R; Trevino, S; Fenwick, J)\n\nFrom Duplicate 1 (Development of the child's arch - Gould, N; Moreland, M; Alvarez, R; Trevino, S; Fenwick, J)\n\nCited By :72\nExport Date: 29 January 2018\nCODEN: FANKD\n\nFrom Duplicate 2 (Development of the child's arch - Gould, N; Moreland, M; Alvarez, R; Trevino, S; Fenwick, J)\n\nGould, N\nMoreland, M\nAlvarez, R\nTrevino, S\nFenwick, J\nJournal Article\nResearch Support, Non-U.S. Gov't\nUnited States\nFoot Ankle. 1989 Apr;9(5):241-5.\n\nFrom Duplicate 3 (Development of the child's arch - Gould, N; Moreland, M; Alvarez, R; Trevino, S; Fenwick, J)\n\nDate of Electronic Publication: 19890401. ; Original Imprints: Publication: Baltimore, Md., Williams &amp;amp; Wilkins [etc.]","page":"241-245","publisher":"Williams &amp; Wilkins [etc.]","publisher-place":"United States","title":"Development of the child's arch","type":"article-journal","volume":"9"},"uris":["http://www.mendeley.com/documents/?uuid=0f91da08-803f-4af9-8f0d-b9b410359a01"]},{"id":"ITEM-6","itemData":{"ISBN":"0882052X (ISSN)","abstract":"The hypermobile flatfoot in the child is a condition for which there is no unanimity of opinion regarding the etiology and treatment. The problem has been discussed as far as perspectives and in light of our current knowledge of the function of the foot. A method of evaluation of the foot clinically and radiographically has been presented which allows consistent reproducible evaluation of the foot. Treatment options are presented, with the author's present method of assessment and treatment of the hypermobile flatfoot deformity in children, with (1) casting or splinting used for deformities from birth to 12 months of age, (2) supportive shoes for the period from 1 to 3 years of age, and (3) ascertaining the severity of the deformity and deciding whether treatment in the form of custom molded inserts may be considered. Once a child has reached skeletal maturity, treatment is used only if the condition is symptomatic and then biomechanical orthotics are used. If the child does not respond to biomechanical orthotics, then surgical procedures designed to correct the deformity without restriction of motion of the subtalar joint complex are performed. The goal of the treatment of the child with the flatfood deformity is to provide an asymptomatic normal, supple functioning foot.","author":[{"dropping-particle":"","family":"Bordelon","given":"R L","non-dropping-particle":"","parse-names":false,"suffix":""}],"container-title":"Seminars in Orthopaedics","id":"ITEM-6","issue":"1","issued":{"date-parts":[["1990"]]},"language":"English","note":"Criteria (Query) \nParticipants Yes Children and Condition Pes Planus \n  \nIntervention Yes Theraputic Footwear \n  \nComparators No \n  \nType of Study No Opinion Piece \n  \nPrimary Outcomes No\n  \nSecondary Outcomes No\n\nCited By :1\nExport Date: 29 January 2018\nCODEN: SEORE\nCorrespondence Address: Bordelon, R.L.5069 Highway I-49 S, Opelousas, LA 70570, United States","page":"13-22","title":"Hypermobile flatfoot in children: present status of diagnosis and treatment","type":"article-journal","volume":"5"},"uris":["http://www.mendeley.com/documents/?uuid=c5fa4b05-2d20-4e20-83e8-809ab30a1281"]},{"id":"ITEM-7","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7","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8","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8","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9","itemData":{"ISBN":"16738225 (ISSN)","abstract":"Aim: To observe the influence of wedged shoes and ankle foot orthoses (WAFO) combination on the extension ability and balance function in spastic cerebral palsy children with lap inflexion. Methods: The study was conducted in Xijing Hospital, Fourth Military Medical University of Chinese PLA from February 2004 to February 2006. Totally 13 cerebral palsy children wore the WAFO (the height of wedge in shoes ranged from 1.0-2.6 cm, averagely 2.4 cm) at least six hours per day for 4 weeks. The knee extension angle (the angle between knee joint at maximal extension and neutral position) and time of static standing balance were measured after the first using and 4 weeks later under wearing shoes, ankle foot orthosis and WAFO combination, respectively. Results: Totally 13 patients were involved in the result analysis. 1 extension angle when standing: It was smaller in children with WAFO than children simply wearing shoes 4 weeks later [(21±5)°, (27±7)°, P &lt; 0.05]. 2 time of static standing balance: It was longer in children with WAFO than children simply wearing shoes or ankle foot orthosis after the first using and 4 weeks later [first using: (78±22), (23±11), (38±14) s, P &lt; 0.01; 4 weeks later: (129±37), (27±9), (50± 18) s, P&lt; 0.01]. Conclusion: The ability of standing balance of cerebral palsy children can be improved and extension ability of knee joint is strengthened by wearing a WAFO, so that a good basic condition is provided for enhancing walking function.","author":[{"dropping-particle":"","family":"Yi","given":"N","non-dropping-particle":"","parse-names":false,"suffix":""},{"dropping-particle":"","family":"Wang","given":"B S","non-dropping-particle":"","parse-names":false,"suffix":""},{"dropping-particle":"","family":"Wang","given":"B","non-dropping-particle":"","parse-names":false,"suffix":""},{"dropping-particle":"","family":"Liu","given":"W","non-dropping-particle":"","parse-names":false,"suffix":""},{"dropping-particle":"","family":"Mou","given":"X","non-dropping-particle":"","parse-names":false,"suffix":""},{"dropping-particle":"","family":"Wang","given":"Y","non-dropping-particle":"","parse-names":false,"suffix":""}],"container-title":"Journal of Clinical Rehabilitative Tissue Engineering Research","id":"ITEM-9","issue":"5","issued":{"date-parts":[["2007"]]},"language":"Chinese","note":"Criteria (Query) \nParticipants Yes Children and Locomotor Disability \n  \nIntervention Yes Therapeutic Footwear\n  \nComparators Braces AFO\n  \nType of Study Yes Cross Over Study\n  \nPrimary Outcomes Biomechanical\n  \nSecondary Outcomes No\n\nExport Date: 29 January 2018\nCorrespondence Address: Yi, N.; Department of Surgery, Military Burn Center, Fourth Military Medical University of Chinese PLA, Xi'an 710032 Shaanxi Province, China; email: wbshui@fmmu.edu.cn\nReferences: Chinese source; Binmder, H., Eng, G.D., Rehabilitation management of children with spastic diplegsic cerebral palsy (1989) Arch Phys Med Rehabil, 70 (6), pp. 482-489; Lin, R.S., Gage, J.R., The neurological control system for normal gait (1990) J Prosthet Orth, 2 (1), pp. 1-13; Crenshaw, S., Herzog, R., Castagno, P., The efficacy of tone-reducing features in orthotics on the gait of children with spastic diplegic cerebral palsy (2000) J Pediatr Orthop, 20 (2), pp. 210-216; Fuchs, A., Doderlein, L., Orthotics and cerebral palsy. Established treatments and trends in orthopaedic devices for patients with cerebral palsy (2004) Orhtopade, 33 (10), pp. 1173-1182; Major, R.E., Hewart, P.J., MacDonald, A.M., A new structural concept in moulded fixed ankle foot orthoses and comparison of the bending stiffness of four constructions (2004) Prosthet Orthot Int, 28 (1), pp. 44-48; Crenshaw, S., Herzog, R., Castagno, P., The efficacy of tone-reducing features in orthotics on the gait of children with spastic diplegic cerebral palsy (2000) J Pediatr Odhop, 20 (2), pp. 210-216; Romks, J., Brunner, R., Comparison of a dynamic and a hinged ankle-foot orthosis by gait analysis in patients with hemiplegic cerebral palsy (2002) Gait Posture, 15 (1), pp. 18-24; Buckon, C.E., Thomas, S.S., Jakobson-Huston, S., Comparison of three ankle-foot orthosis configurations for children with spastic diplegia (2004) Dev Med Child Neurol, 46 (9), pp. 590-598; Radtka, S.A., Skinner, S.R., Johanson, M.E., A comparison of gait with solid and hinged ankle-foot orthoses in children with spastic diplegic cerebral palsy (2005) Gait Posture, 21 (3), pp. 303-310; Wesdock, K.A., Edge, A.M., Effects of wedged shoes and ankle-foot orthoses on standing balance and nnee extension in children with cerebral palsy who crouch (2003) Pediatric Physical Therapy, 15 (4), pp. 221-231; Carlson, W.F., Vaughan, C.L., Damiano, D.L., Orthotic management of gait in spastic diplegia (1997) Am J Phys Med Rehabil, 76 (3), pp. 219-225; Abel, M.F., Juhl, C.A., Vaughan, C.L., Gait assessment of fixed ankle-foot orthoses in children with spastic diplegia (1998) Arch Phys Med Rehabil, 79 (2), pp. 126-133; Park, E.S., Park, C.I., Chang, H.J., The effect of hinged ankle-foot orthoses on sit-to stand transfer in children with spastic cerebral palsy (2004) Arch Phys Med Rehabil, 85 (12), pp. 2053-2057; Radtka, S.A., Skinner, S.R., Johanson, M.E., A comparison of gait with solid and hinged ankle-foot orthoses in children with spastic diplegic cerebral palsy (2005) Gait Posture, 21 (3), pp. 303-310; Ozer, K., Chesher, S.P., Scheker, L.R., Neuromuscular electrical stimulation and dynamic bracing for the management of upper-extremity spasticity in children with cerebral palsy (2006) Dev Med Child Neurol, 48 (7), pp. 559-563; Chinese source; Bill, M., McIntosh, R., Myers, P., A series of case studies on the effect of a midfoot control ankle foot orthosis in the prevention of unresolved pressure areas in children with cerebral palsy (2001) Prosthet Orthot Int, 25 (3), pp. 246-250","page":"900-902","title":"Improved influence of the combination of wedged shoes and ankle foot orthoses on the extension ability of knee joint in cerebral palsy children","type":"article-journal","volume":"11"},"uris":["http://www.mendeley.com/documents/?uuid=244c0ea2-3650-46d5-9e4c-b98ea32eb681"]}],"mendeley":{"formattedCitation":"(Abd Elkader et al., 2013; Aboutorabi et al., 2014; Bailey-Van Kuren et al., 2005; Bleck, 1971; Bordelon, 1990; Cowell, 1977; Gould et al., 1989; Knittel &amp; Staheli, 1976; Yi et al., 2007)","plainTextFormattedCitation":"(Abd Elkader et al., 2013; Aboutorabi et al., 2014; Bailey-Van Kuren et al., 2005; Bleck, 1971; Bordelon, 1990; Cowell, 1977; Gould et al., 1989; Knittel &amp; Staheli, 1976; Yi et al., 2007)","previouslyFormattedCitation":"(Abd Elkader et al., 2013; Aboutorabi et al., 2014; Bailey-Van Kuren et al., 2005; Bleck, 1971; Bordelon, 1990; Cowell, 1977; Gould et al., 1989; Knittel &amp; Staheli, 1976; Yi et al., 2007)"},"properties":{"noteIndex":0},"schema":"https://github.com/citation-style-language/schema/raw/master/csl-citation.json"}</w:instrText>
      </w:r>
      <w:r w:rsidRPr="000B4B1B">
        <w:rPr>
          <w:u w:val="single"/>
        </w:rPr>
        <w:fldChar w:fldCharType="separate"/>
      </w:r>
      <w:r w:rsidR="00254D00" w:rsidRPr="00254D00">
        <w:rPr>
          <w:noProof/>
        </w:rPr>
        <w:t>(Abd Elkader et al., 2013; Aboutorabi et al., 2014; Bailey-Van Kuren et al., 2005; Bleck, 1971; Bordelon, 1990; Cowell, 1977; Gould et al., 1989; Knittel &amp; Staheli, 1976; Yi et al., 2007)</w:t>
      </w:r>
      <w:r w:rsidRPr="000B4B1B">
        <w:fldChar w:fldCharType="end"/>
      </w:r>
      <w:r w:rsidRPr="000B4B1B">
        <w:t xml:space="preserve">. Of the 77 articles in this group, 23 explored the effects of therapeutic footwear empirically with the age range given in 9 of these articles; age groups were roughly equally represented in these studies: infant and preschool (n=6), primary school (n=7) and adolescent (n=5). </w:t>
      </w:r>
    </w:p>
    <w:p w14:paraId="5BCB9795" w14:textId="77777777" w:rsidR="000D173B" w:rsidRPr="000B4B1B" w:rsidRDefault="000D173B" w:rsidP="00E52690">
      <w:pPr>
        <w:spacing w:line="360" w:lineRule="auto"/>
        <w:jc w:val="both"/>
      </w:pPr>
    </w:p>
    <w:p w14:paraId="6CB9ADB1" w14:textId="17209B6B" w:rsidR="000B4B1B" w:rsidRPr="000B4B1B" w:rsidRDefault="004B0DF4" w:rsidP="00E52690">
      <w:pPr>
        <w:spacing w:line="360" w:lineRule="auto"/>
        <w:jc w:val="both"/>
      </w:pPr>
      <w:r>
        <w:fldChar w:fldCharType="begin"/>
      </w:r>
      <w:r>
        <w:instrText xml:space="preserve"> REF _Ref138794604 \h </w:instrText>
      </w:r>
      <w:r w:rsidR="00E52690">
        <w:instrText xml:space="preserve"> \* MERGEFORMAT </w:instrText>
      </w:r>
      <w:r>
        <w:fldChar w:fldCharType="separate"/>
      </w:r>
      <w:r>
        <w:t xml:space="preserve">Figure </w:t>
      </w:r>
      <w:r>
        <w:rPr>
          <w:noProof/>
        </w:rPr>
        <w:t>2</w:t>
      </w:r>
      <w:r>
        <w:noBreakHyphen/>
      </w:r>
      <w:r>
        <w:rPr>
          <w:noProof/>
        </w:rPr>
        <w:t>4</w:t>
      </w:r>
      <w:r>
        <w:fldChar w:fldCharType="end"/>
      </w:r>
      <w:r>
        <w:t xml:space="preserve"> </w:t>
      </w:r>
      <w:r w:rsidR="000B4B1B" w:rsidRPr="000B4B1B">
        <w:t>compares the number of therapeutic footwear articles by year of publication to the total articles considered for synthesis in this review. Although the volume of articles on children’s therapeutic footwear has increased annually since the 1970s, when compared to the total volume of research in children’s footwear its proportion of this total volume has decreased; from 35% of the total articles from 1998-2007 to 17% of the total articles from 2008-2018.</w:t>
      </w:r>
    </w:p>
    <w:p w14:paraId="2A4951B8" w14:textId="77777777" w:rsidR="000B4B1B" w:rsidRPr="000B4B1B" w:rsidRDefault="000B4B1B" w:rsidP="009C09D7">
      <w:pPr>
        <w:jc w:val="both"/>
      </w:pPr>
    </w:p>
    <w:p w14:paraId="50E3A2B2" w14:textId="77777777" w:rsidR="00783A3B" w:rsidRDefault="008A079C" w:rsidP="00783A3B">
      <w:pPr>
        <w:keepNext/>
        <w:jc w:val="both"/>
      </w:pPr>
      <w:r>
        <w:rPr>
          <w:noProof/>
        </w:rPr>
        <w:lastRenderedPageBreak/>
        <w:drawing>
          <wp:inline distT="0" distB="0" distL="0" distR="0" wp14:anchorId="3A3A48EF" wp14:editId="67D8E274">
            <wp:extent cx="5396230" cy="3587714"/>
            <wp:effectExtent l="0" t="0" r="13970" b="6985"/>
            <wp:docPr id="80" name="Chart 80">
              <a:extLst xmlns:a="http://schemas.openxmlformats.org/drawingml/2006/main">
                <a:ext uri="{FF2B5EF4-FFF2-40B4-BE49-F238E27FC236}">
                  <a16:creationId xmlns:a16="http://schemas.microsoft.com/office/drawing/2014/main" id="{24AB806E-BCA7-4BF5-887C-49B82FFAE9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8988A26" w14:textId="75F962B7" w:rsidR="000B4B1B" w:rsidRDefault="00783A3B" w:rsidP="00783A3B">
      <w:pPr>
        <w:pStyle w:val="Caption"/>
        <w:jc w:val="both"/>
      </w:pPr>
      <w:bookmarkStart w:id="58" w:name="_Ref138794604"/>
      <w:bookmarkStart w:id="59" w:name="_Toc156393189"/>
      <w:r>
        <w:t xml:space="preserve">Figure </w:t>
      </w:r>
      <w:fldSimple w:instr=" STYLEREF 1 \s ">
        <w:r w:rsidR="00337CAB">
          <w:rPr>
            <w:noProof/>
          </w:rPr>
          <w:t>2</w:t>
        </w:r>
      </w:fldSimple>
      <w:r w:rsidR="00337CAB">
        <w:noBreakHyphen/>
      </w:r>
      <w:fldSimple w:instr=" SEQ Figure \* ARABIC \s 1 ">
        <w:r w:rsidR="00337CAB">
          <w:rPr>
            <w:noProof/>
          </w:rPr>
          <w:t>4</w:t>
        </w:r>
      </w:fldSimple>
      <w:bookmarkEnd w:id="58"/>
      <w:r>
        <w:t xml:space="preserve"> </w:t>
      </w:r>
      <w:r w:rsidRPr="004F77DA">
        <w:t>Volume of children’s therapeutic footwear articles compared to the total volume of children’s footwear articles published annually</w:t>
      </w:r>
      <w:bookmarkEnd w:id="59"/>
    </w:p>
    <w:p w14:paraId="4DF03570" w14:textId="77777777" w:rsidR="008A079C" w:rsidRDefault="008A079C" w:rsidP="009C09D7">
      <w:pPr>
        <w:jc w:val="both"/>
      </w:pPr>
    </w:p>
    <w:p w14:paraId="160022EC" w14:textId="77777777" w:rsidR="00A1279A" w:rsidRPr="000B4B1B" w:rsidRDefault="00A1279A" w:rsidP="009C09D7">
      <w:pPr>
        <w:jc w:val="both"/>
      </w:pPr>
    </w:p>
    <w:p w14:paraId="4EF8A5B3" w14:textId="39CD5B21" w:rsidR="000B4B1B" w:rsidRDefault="000B4B1B" w:rsidP="00E52690">
      <w:pPr>
        <w:spacing w:line="360" w:lineRule="auto"/>
        <w:jc w:val="both"/>
      </w:pPr>
      <w:r w:rsidRPr="000B4B1B">
        <w:t>Therapeutic footwear was charted, based on the information provided within the abstract, into three separate subgroupings (corrective, accommodative, and functional) according to the perceived therapeutic role of the footwear</w:t>
      </w:r>
      <w:r w:rsidR="005D51C4">
        <w:t xml:space="preserve"> (</w:t>
      </w:r>
      <w:r w:rsidR="005D51C4">
        <w:fldChar w:fldCharType="begin"/>
      </w:r>
      <w:r w:rsidR="005D51C4">
        <w:instrText xml:space="preserve"> REF _Ref141015512 \h </w:instrText>
      </w:r>
      <w:r w:rsidR="005D51C4">
        <w:fldChar w:fldCharType="separate"/>
      </w:r>
      <w:r w:rsidR="005D51C4">
        <w:t xml:space="preserve">Figure </w:t>
      </w:r>
      <w:r w:rsidR="005D51C4">
        <w:rPr>
          <w:noProof/>
        </w:rPr>
        <w:t>2</w:t>
      </w:r>
      <w:r w:rsidR="005D51C4">
        <w:noBreakHyphen/>
      </w:r>
      <w:r w:rsidR="005D51C4">
        <w:rPr>
          <w:noProof/>
        </w:rPr>
        <w:t>5</w:t>
      </w:r>
      <w:r w:rsidR="005D51C4">
        <w:fldChar w:fldCharType="end"/>
      </w:r>
      <w:r w:rsidR="005D51C4">
        <w:t>)</w:t>
      </w:r>
      <w:r w:rsidRPr="000B4B1B">
        <w:t xml:space="preserve">. Of the 77 articles, 38 were related to corrective footwear, 34 functional, 2 to accommodative, 5 articles did not specify the direct clinical aims or outcomes of the footwear. One paper discussed corrective, functional and accommodative therapeutic footwear </w:t>
      </w:r>
      <w:r w:rsidRPr="000B4B1B">
        <w:fldChar w:fldCharType="begin" w:fldLock="1"/>
      </w:r>
      <w:r w:rsidR="00016B99">
        <w:instrText>ADDIN CSL_CITATION {"citationItems":[{"id":"ITEM-1","itemData":{"ISBN":"0959-8138","ISSN":"0959-8138","PMID":"1995105","author":[{"dropping-particle":"","family":"Holt","given":"Kenneth S","non-dropping-particle":"","parse-names":false,"suffix":""}],"container-title":"BMJ (Clinical Research Ed.)","edition":"1991/01/12","id":"ITEM-1","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mendeley":{"formattedCitation":"(Holt, 1991)","plainTextFormattedCitation":"(Holt, 1991)","previouslyFormattedCitation":"(Holt, 1991)"},"properties":{"noteIndex":0},"schema":"https://github.com/citation-style-language/schema/raw/master/csl-citation.json"}</w:instrText>
      </w:r>
      <w:r w:rsidRPr="000B4B1B">
        <w:fldChar w:fldCharType="separate"/>
      </w:r>
      <w:r w:rsidR="00FD2112" w:rsidRPr="00FD2112">
        <w:rPr>
          <w:noProof/>
        </w:rPr>
        <w:t>(Holt, 1991)</w:t>
      </w:r>
      <w:r w:rsidRPr="000B4B1B">
        <w:fldChar w:fldCharType="end"/>
      </w:r>
      <w:r w:rsidRPr="000B4B1B">
        <w:t>.</w:t>
      </w:r>
    </w:p>
    <w:p w14:paraId="320EAB98" w14:textId="77777777" w:rsidR="005F1CA3" w:rsidRDefault="000838A0" w:rsidP="00855FAA">
      <w:pPr>
        <w:keepNext/>
        <w:spacing w:line="360" w:lineRule="auto"/>
        <w:jc w:val="center"/>
      </w:pPr>
      <w:r>
        <w:rPr>
          <w:noProof/>
        </w:rPr>
        <w:drawing>
          <wp:inline distT="0" distB="0" distL="0" distR="0" wp14:anchorId="1F494BC4" wp14:editId="30082F7B">
            <wp:extent cx="4732637" cy="2423681"/>
            <wp:effectExtent l="0" t="0" r="5080" b="2540"/>
            <wp:docPr id="1583777608" name="Picture 1583777608"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23832" name="Picture 1" descr="A picture containing text, screenshot, fon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54045" cy="2434644"/>
                    </a:xfrm>
                    <a:prstGeom prst="rect">
                      <a:avLst/>
                    </a:prstGeom>
                  </pic:spPr>
                </pic:pic>
              </a:graphicData>
            </a:graphic>
          </wp:inline>
        </w:drawing>
      </w:r>
    </w:p>
    <w:p w14:paraId="26A92E34" w14:textId="7721830F" w:rsidR="000838A0" w:rsidRDefault="005F1CA3" w:rsidP="00855FAA">
      <w:pPr>
        <w:pStyle w:val="Caption"/>
        <w:jc w:val="both"/>
      </w:pPr>
      <w:bookmarkStart w:id="60" w:name="_Ref141015512"/>
      <w:bookmarkStart w:id="61" w:name="_Toc156393190"/>
      <w:r>
        <w:t xml:space="preserve">Figure </w:t>
      </w:r>
      <w:fldSimple w:instr=" STYLEREF 1 \s ">
        <w:r w:rsidR="00337CAB">
          <w:rPr>
            <w:noProof/>
          </w:rPr>
          <w:t>2</w:t>
        </w:r>
      </w:fldSimple>
      <w:r w:rsidR="00337CAB">
        <w:noBreakHyphen/>
      </w:r>
      <w:fldSimple w:instr=" SEQ Figure \* ARABIC \s 1 ">
        <w:r w:rsidR="00337CAB">
          <w:rPr>
            <w:noProof/>
          </w:rPr>
          <w:t>5</w:t>
        </w:r>
      </w:fldSimple>
      <w:bookmarkEnd w:id="60"/>
      <w:r>
        <w:t xml:space="preserve"> </w:t>
      </w:r>
      <w:r w:rsidRPr="00B0145D">
        <w:t xml:space="preserve">Grouping and subgroupings of children’s therapeutic footwear suggested from </w:t>
      </w:r>
      <w:r w:rsidR="00940229">
        <w:t xml:space="preserve">textual narrative synthesis of </w:t>
      </w:r>
      <w:r w:rsidRPr="00B0145D">
        <w:t>the literature</w:t>
      </w:r>
      <w:bookmarkEnd w:id="61"/>
    </w:p>
    <w:p w14:paraId="58C56E70" w14:textId="77777777" w:rsidR="009C29EA" w:rsidRPr="000B4B1B" w:rsidRDefault="009C29EA" w:rsidP="00E52690">
      <w:pPr>
        <w:spacing w:line="360" w:lineRule="auto"/>
        <w:jc w:val="both"/>
      </w:pPr>
    </w:p>
    <w:p w14:paraId="371C6E7E" w14:textId="443635A7" w:rsidR="009C29EA" w:rsidRPr="009C29EA" w:rsidRDefault="000B4B1B">
      <w:pPr>
        <w:pStyle w:val="Heading5"/>
        <w:numPr>
          <w:ilvl w:val="4"/>
          <w:numId w:val="29"/>
        </w:numPr>
        <w:spacing w:line="360" w:lineRule="auto"/>
      </w:pPr>
      <w:r w:rsidRPr="000B4B1B">
        <w:t>Corrective footwear</w:t>
      </w:r>
    </w:p>
    <w:p w14:paraId="0D3ADC05" w14:textId="3349B176" w:rsidR="000B4B1B" w:rsidRDefault="000B4B1B" w:rsidP="00E52690">
      <w:pPr>
        <w:spacing w:line="360" w:lineRule="auto"/>
        <w:jc w:val="both"/>
      </w:pPr>
      <w:r w:rsidRPr="000B4B1B">
        <w:t xml:space="preserve">Corrective footwear was defined in this review as footwear that was designed to bring about correction of congenital skeletal lower limb </w:t>
      </w:r>
      <w:r w:rsidRPr="002C7B5D">
        <w:t xml:space="preserve">alignment </w:t>
      </w:r>
      <w:r w:rsidRPr="002C7B5D">
        <w:fldChar w:fldCharType="begin" w:fldLock="1"/>
      </w:r>
      <w:r w:rsidR="00D471C6">
        <w:instrText>ADDIN CSL_CITATION {"citationItems":[{"id":"ITEM-1","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1","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2","itemData":{"DOI":"10.1097/BPB.0000000000000090","ISBN":"1060152X (ISSN)","PMID":"25144885","abstract":"Ponseti treatment for clubfoot has been successful, but recurrence continues to be an issue. After correction, patients are typically braced full time with a static abduction bar and shoes. Patient compliance with bracing is a modifiable risk factor for recurrence. We hypothesized that the use of Mitchell shoes and a dynamic abduction brace would increase compliance and thereby reduce the rate of recurrence. A prospective, randomized trial was carried out with consecutive patients treated for idiopathic clubfeet from 2008 to 2012. After casting and tenotomy, patients were randomized into either the dynamic or static abduction bar group. Both groups used Mitchell shoes. Patient demographics, satisfaction, and compliance were measured with self-reported questionnaires throughout follow-up. Thirty patients were followed up, with 15 in each group. Average follow-up was 18.7 months (range 3-40.7 months). Eight recurrences (26.7%) were found, with four in each group. Recurrences had a statistically significant higher number of casts and a longer follow-up time. Mean income, education level, patient-reported satisfaction and compliance, and age of caregiver tended to be lower in the recurrence group but were not statistically significant. No differences were found between the two brace types. Our study showed excellent patient satisfaction and reported compliance with Mitchell shoes and either the dynamic or static abduction bar. Close attention and careful education should be directed towards patients with known risk factors or difficult casting courses to maximize brace compliance, a modifiable risk factor for recurrence. © Lippincott Williams &amp; Wilkins.","author":[{"dropping-particle":"","family":"Chong","given":"David Y","non-dropping-particle":"","parse-names":false,"suffix":""},{"dropping-particle":"","family":"Finberg","given":"Naomi S","non-dropping-particle":"","parse-names":false,"suffix":""},{"dropping-particle":"","family":"Conklin","given":"Michael J","non-dropping-particle":"","parse-names":false,"suffix":""},{"dropping-particle":"","family":"Doyle","given":"John Scott","non-dropping-particle":"","parse-names":false,"suffix":""},{"dropping-particle":"","family":"Khoury","given":"Joseph G","non-dropping-particle":"","parse-names":false,"suffix":""},{"dropping-particle":"","family":"Gilbert","given":"Shawn R","non-dropping-particle":"","parse-names":false,"suffix":""}],"container-title":"J Pediatr Orthop B","edition":"2014/08/22","id":"ITEM-2","issue":"6","issued":{"date-parts":[["2014"]]},"language":"English","note":"From Duplicate 1 (Prospective evaluation of the use of Mitchell shoes and dynamic abduction brace for idiopathic clubfeet - Chong, D Y; Finberg, N S; Conklin, M J; Doyle, J S; Khoury, J G; Gilbert, S R)\n\n1473-5865\nChong, David Y\nFinberg, Naomi S\nConklin, Michael J\nDoyle, John Scott\nKhoury, Joseph G\nGilbert, Shawn R\nComparative Study\nJournal Article\nRandomized Controlled Trial\nResearch Support, Non-U.S. Gov't\nUnited States\nJ Pediatr Orthop B. 2014 Nov;23(6):501-4. doi: 10.1097/BPB.0000000000000090.\n\nFrom Duplicate 2 (Prospective evaluation of the use of Mitchell shoes and dynamic abduction brace for idiopathic clubfeet - Chong, David Y; Finberg, Naomi S; Conklin, Michael J; Doyle, John Scott; Khoury, Joseph G; Gilbert, Shawn R)\n\nFrom Duplicate 1 (Prospective evaluation of the use of Mitchell shoes and dynamic abduction brace for idiopathic clubfeet - Chong, David Y; Finberg, Naomi S; Conklin, Michael J; Doyle, John Scott; Khoury, Joseph G; Gilbert, Shawn R)\n\nresearch; randomized controlled trial. Journal Subset: Biomedical; Peer Reviewed; USA. Special Interest: Pediatric Care. NLM UID: 9300904.\nPMID: 25144885.\n\nFrom Duplicate 2 (Prospective evaluation of the use of Mitchell shoes and dynamic abduction brace for idiopathic clubfeet - Chong, D Y; Finberg, N S; Conklin, M J; Doyle, J S; Khoury, J G; Gilbert, S R)\n\nCited By :2\nExport Date: 29 January 2018\nCODEN: JPOBF\nCorrespondence Address: Gilbert, S.R.; Department of Surgery, Division of Orthopaedic Surgery, University of Alabama at Birmingham, 1600 7th Ave South, United States\nManufacturers: d bar enterprises, United States\nReferences: Herring, J., Congenital talipes equinovarus (2008) Tachdjian's Pediatric Orthopedics, pp. 1070-1109. , Herring J, editor 4th ed. Dallas, TX: Saunders Elsevier; Heilig, M.R., Matern, R.V., Rosenzweig, S.D., Bennett, J.T., Current management of idiopathic clubfoot questionnaire: A multicentric study (2003) J Pediatr Orthop, 23, pp. 780-787; Morcuende, J., Dolan, L.A., Dietz, F.R., Ponseti, I.V., Radical reduction in the rate of extensive corrective surgery for clubfoot using the ponseti method (2004) Pediatrics, 113, pp. 376-380; Haft, G.F., Walker, C.G., Crawford, H.A., Early clubfoot recurrence after use of the ponseti method in a New Zealand population (2007) J Bone Joint Surg Am, 89, pp. 487-493; Changulani, M., Garg, N.K., Rajagopal, T.S., Bass, A., Nayagam, S.N., Sampath, J., Bruce, C.E., Treatment of idiopathic clubfoot using the ponseti method: Initial experience (2006) J Bone Joint Surg Br, 88, pp. 1385-1387; Abdelgawada, A.A., Lehman, W.B., Van Bosse, H.J., Scher, D.M., Sala, D.A., Treatment of idiopathic clubfoot using the ponseti method: Minimum 2-year follow-up (2007) J Pediatr Orthop B, 16, pp. 98-105; Dobbs, M.B., Rudzki, J.R., Purcell, D.B., Walton, T., Porter, K.R., Gurnett, C.A., Factors predictive of outcome after use of the ponseti method for the treatment of idiopathic clubfeet (2004) J Bone Joint Surg Am, 86 A, pp. 22-27; Zionts, L.E., Frost, N., Kim, R., Ebramzadeh, E., Sangiorgio, S.N., Treatment of idiopathic clubfoot: Experience with the mitchell-ponseti brace (2012) J Pediatr Orthop, 32, pp. 706-713; Hemo, Y., Segev, E., Yavor, A., Ovadia, D., Wientroub, S., Hayek, S., The influence of brace type on the success rate of the ponseti treatment protocol for idiopathic clubfoot (2011) J Child Orthop, 5, pp. 115-119; Chen, R.C., Gordon, J.E., Luhmann, S.J., Schoenecker, P.L., Dobbs, M.B., A new dynamic foot abduction orthosis for clubfoot treatment (2007) J Pediatr Orthop, 27, pp. 522-528; Garg, S., Porter, K., Improved bracing compliance in children with clubfeet using a dynamic orthosis (2009) J Child Orthop, 3, pp. 271-276; Nogueira, M.P., Fox, M., Miller, K., Morcuende, J., The ponseti method of treatment for clubfoot in Brazil: Barriers to bracing compliance (2013) Iowa Orthop J, 33, pp. 161-166\n\nFrom Duplicate 3 (Prospective evaluation of the use of Mitchell shoes and dynamic abduction brace for idiopathic clubfeet - Chong, David Y; Finberg, Naomi S; Conklin, Michael J; Doyle, John Scott; Khoury, Joseph G; Gilbert, Shawn R)\n\nDate of Electronic Publication: 20141101. Current Imprints: Publication: Philadelphia : Lippincott Williams &amp;amp; Wilkins; Original Imprints: Publication: New York, NY : Raven Press, c1992-\n\nFrom Duplicate 4 (Prospective evaluation of the use of Mitchell shoes and dynamic abduction brace for idiopathic clubfeet - Chong, D Y; Finberg, N S; Conklin, M J; Doyle, J S; Khoury, J G; Gilbert, S R)\n\n1473-5865\nChong, David Y\nFinberg, Naomi S\nConklin, Michael J\nDoyle, John Scott\nKhoury, Joseph G\nGilbert, Shawn R\nComparative Study\nJournal Article\nRandomized Controlled Trial\nResearch Support, Non-U.S. Gov't\nUnited States\nJ Pediatr Orthop B. 2014 Nov;23(6):501-4. doi: 10.1097/BPB.0000000000000090.","page":"501-504","publisher":"Lippincott Williams &amp; Wilkins","publisher-place":"Baltimore, Maryland","title":"Prospective evaluation of the use of Mitchell shoes and dynamic abduction brace for idiopathic clubfeet","type":"article-journal","volume":"23"},"uris":["http://www.mendeley.com/documents/?uuid=07ab7b5f-abf8-4642-8bad-7af0c7bc9888"]}],"mendeley":{"formattedCitation":"(Chong et al., 2014; Staheli, 1996)","plainTextFormattedCitation":"(Chong et al., 2014; Staheli, 1996)","previouslyFormattedCitation":"(Chong et al., 2014; Staheli, 1996)"},"properties":{"noteIndex":0},"schema":"https://github.com/citation-style-language/schema/raw/master/csl-citation.json"}</w:instrText>
      </w:r>
      <w:r w:rsidRPr="002C7B5D">
        <w:fldChar w:fldCharType="separate"/>
      </w:r>
      <w:r w:rsidR="009A28E3" w:rsidRPr="009A28E3">
        <w:rPr>
          <w:noProof/>
        </w:rPr>
        <w:t>(Chong et al., 2014; Staheli, 1996)</w:t>
      </w:r>
      <w:r w:rsidRPr="002C7B5D">
        <w:fldChar w:fldCharType="end"/>
      </w:r>
      <w:r w:rsidRPr="002C7B5D">
        <w:t>. Corrective footwear research yielded several footwear design modifications that were used to treat a range of structural lower limb issues</w:t>
      </w:r>
      <w:r w:rsidRPr="000B4B1B">
        <w:rPr>
          <w:u w:val="single"/>
        </w:rPr>
        <w:t xml:space="preserve"> </w:t>
      </w:r>
      <w:r w:rsidRPr="000B4B1B">
        <w:t xml:space="preserve">(e.g., Talipes </w:t>
      </w:r>
      <w:proofErr w:type="spellStart"/>
      <w:r w:rsidRPr="000B4B1B">
        <w:t>Equino</w:t>
      </w:r>
      <w:proofErr w:type="spellEnd"/>
      <w:r w:rsidRPr="000B4B1B">
        <w:t xml:space="preserve"> Varus, genu varum, genu </w:t>
      </w:r>
      <w:proofErr w:type="spellStart"/>
      <w:r w:rsidRPr="000B4B1B">
        <w:t>valgum</w:t>
      </w:r>
      <w:proofErr w:type="spellEnd"/>
      <w:r w:rsidRPr="000B4B1B">
        <w:t xml:space="preserve">, tibial torsion, paediatric pes planus, metatarsus </w:t>
      </w:r>
      <w:proofErr w:type="spellStart"/>
      <w:r w:rsidRPr="000B4B1B">
        <w:t>adductus</w:t>
      </w:r>
      <w:proofErr w:type="spellEnd"/>
      <w:r w:rsidRPr="000B4B1B">
        <w:t xml:space="preserve"> and hallux valgus) </w:t>
      </w:r>
      <w:r w:rsidRPr="000B4B1B">
        <w:rPr>
          <w:u w:val="single"/>
        </w:rPr>
        <w:fldChar w:fldCharType="begin" w:fldLock="1"/>
      </w:r>
      <w:r w:rsidR="00D471C6">
        <w:rPr>
          <w:u w:val="single"/>
        </w:rPr>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2","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3","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3","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id":"ITEM-4","itemData":{"ISBN":"0002838X (ISSN)","PMID":"12924829","abstract":"Rotational and angular problems are two types of lower extremity abnormalities common in children. Rotational problems include intoeing and out-toeing. Intoeing is caused by one of three types of deformity: metatarsus adductus, internal tibial torsion, and increased femoral anteversion. Out-toeing is less common than intoeing, and its causes are similar but opposite to those of intoeing. These include femoral retroversion and external tibial torsion. Angular problems include bowlegs and knock-knees. An accurate diagnosis can be made with careful history and physical examination, which includes torsional profile (a four-component composite of measurements of the lower extremities). Charts of normal values and values with two standard deviations for each component of the torsional profile are available. In most cases, the abnormality improves with time. A careful physical examination, explanation of the natural history, and serial measurements are usually reassuring to the parents. Treatment is usually conservative. Special shoes, cast, or braces are rarely beneficial and have no proven efficacy. Surgery is reserved for older children with deformity from three to four standard deviations from the normal. Copyright© 2003 American Academy of Family Physicians.","author":[{"dropping-particle":"","family":"Sass","given":"Pamela","non-dropping-particle":"","parse-names":false,"suffix":""},{"dropping-particle":"","family":"Hassan","given":"Ghinwa","non-dropping-particle":"","parse-names":false,"suffix":""}],"container-title":"Am Fam Physician","editor":[{"dropping-particle":"","family":"Vincent","given":"M","non-dropping-particle":"","parse-names":false,"suffix":""}],"id":"ITEM-4","issue":"3","issued":{"date-parts":[["2003"]]},"language":"English","note":"Criteria (Query) \nParticipants Yes Children and Locomotor Disability \n  \nIntervention Yes Theraputic Footwear \n  \nComparators No \n  \nType of Study No opinion piece \n  \nPrimary Outcomes no\n  \nSecondary Outcomes No\n\nFrom Duplicate 1 (Lower extremity abnormalities in children - Sass, P; Hassan, G)\n\nCited By :45\nExport Date: 29 January 2018\nCODEN: AFPYA\nCorrespondence Address: Sass, P.; SUNY-Downstate Medical Center, Department of Family Practice, Box 67, 450 Clarkson Ave., Brooklyn, NY 11203, United States; email: psass@downstate.edu\nReferences: Beauchamp, R.D., 'Doctor, my son walks funny': A guide for the perplexed (1990) Can Fam Physician, 36, pp. 1575-1580; Rang, M., Toeing in and toeing out: Gait disorders (1993) The Art and Practice of Children's Orthopaedics, , Wenger DR, Rang M. New York: Raven Press; Greene, W.B., Genu varum and genu valgum in children: Differential diagnosis and guidelines for evaluation (1996) Compr Ther, 22, pp. 22-29; Dietz, F.R., Intoeing - Fact, fiction and opinion (1994) Am Fam Physician, 50, pp. 1249-1259; Bruce R.W., Jr., Tcrsional and angular deformities (1996) Pediatr Clin North Am, 43, pp. 867-881; Staheli, L.T., Corbett, M., Wyss, G., King, H., Lower-extremity rotational problems in children. Normal values to guide management (1985) J Bone Joint Surg Am, 67, pp. 39-47; Wall, E.J., Practical primary pediatric orthopedics (2000) Nurs Clin North Am, 35, pp. 95-113; Salenius, P., Vankka, E., The development of the tibiofemoral angie in children (1975) J Bone Joint Surg Am, 57, pp. 259-261; Staheli, L.T., Rotational problems in children (1994) Instr Course Lect, 43, pp. 199-209; Kumar, S.J., MacEwen, G.D., Torsional abnormalities in children's lower extremities (1982) Orthop Clin North Am, 13, pp. 629-639; Churgay, C.A., Diagnosis and treatment of pediatric foot deformities (1993) Am Fam Physician, 47, pp. 883-889; Staheli, L.T., Rotational problems of the lower extremities (1987) Orthop Clin North Am, 18, pp. 503-512; Staheli, L.T., Torsion - Treatment indications (1989) Clin Orthops, 247, pp. 61-66; Engel, G.M., Stahel, L.T., The natural history of torsion and other factors influencing gait in childhood (1974) Clin Orthop, 99, pp. 12-17\n\nFrom Duplicate 2 (Lower extremity abnormalities in children - Sass, Pamela; Hassan, Ghinwa)\n\nFrom Duplicate 1 (Lower extremity abnormalities in children - Sass, P; Hassan, G)\n\nCEU; exam questions; pictorial; tables/charts. Journal Subset: Biomedical; Double Blind Peer Reviewed; Editorial Board Reviewed; Expert Peer Reviewed; Peer Reviewed; USA. NLM UID: 1272646.\nPMID: 12924829.\n\nFrom Duplicate 2 (Lower extremity abnormalities in children - Sass, Pamela; Hassan, Ghinwa)\n\nIM; Date of Electronic Publication: 20030801. ; Original Imprints: Publication: Kansas City, Mo., American Academy of General Practice.\n\nFrom Duplicate 3 (Lower extremity abnormalities in children - Sass, P; Hassan, G)\n\nCited By :45\nExport Date: 29 January 2018\nCODEN: AFPYA\nCorrespondence Address: Sass, P.; SUNY-Downstate Medical Center, Department of Family Practice, Box 67, 450 Clarkson Ave., Brooklyn, NY 11203, United States; email: psass@downstate.edu\nReferences: Beauchamp, R.D., 'Doctor, my son walks funny': A guide for the perplexed (1990) Can Fam Physician, 36, pp. 1575-1580; Rang, M., Toeing in and toeing out: Gait disorders (1993) The Art and Practice of Children's Orthopaedics, , Wenger DR, Rang M. New York: Raven Press; Greene, W.B., Genu varum and genu valgum in children: Differential diagnosis and guidelines for evaluation (1996) Compr Ther, 22, pp. 22-29; Dietz, F.R., Intoeing - Fact, fiction and opinion (1994) Am Fam Physician, 50, pp. 1249-1259; Bruce R.W., Jr., Tcrsional and angular deformities (1996) Pediatr Clin North Am, 43, pp. 867-881; Staheli, L.T., Corbett, M., Wyss, G., King, H., Lower-extremity rotational problems in children. Normal values to guide management (1985) J Bone Joint Surg Am, 67, pp. 39-47; Wall, E.J., Practical primary pediatric orthopedics (2000) Nurs Clin North Am, 35, pp. 95-113; Salenius, P., Vankka, E., The development of the tibiofemoral angie in children (1975) J Bone Joint Surg Am, 57, pp. 259-261; Staheli, L.T., Rotational problems in children (1994) Instr Course Lect, 43, pp. 199-209; Kumar, S.J., MacEwen, G.D., Torsional abnormalities in children's lower extremities (1982) Orthop Clin North Am, 13, pp. 629-639; Churgay, C.A., Diagnosis and treatment of pediatric foot deformities (1993) Am Fam Physician, 47, pp. 883-889; Staheli, L.T., Rotational problems of the lower extremities (1987) Orthop Clin North Am, 18, pp. 503-512; Staheli, L.T., Torsion - Treatment indications (1989) Clin Orthops, 247, pp. 61-66; Engel, G.M., Stahel, L.T., The natural history of torsion and other factors influencing gait in childhood (1974) Clin Orthop, 99, pp. 12-17","page":"461-468","publisher":"American Academy of Family Physicians","publisher-place":"United States","title":"Lower extremity abnormalities in children","type":"article-journal","volume":"68"},"uris":["http://www.mendeley.com/documents/?uuid=27d5e09f-bb78-41f0-8a00-43c728cada83"]},{"id":"ITEM-5","itemData":{"ISBN":"1024-2708","PMID":"10870163","abstract":"OBJECTIVE: To review the aetiology and management of intoeing. DATA SOURCES: Medline and non-Medline literature search, and personal experience. STUDY SELECTION: Studies that provided evidence-based information about the aetiology and management of paediatric intoeing gait were selected. DATA EXTRACTION: Data were extracted and reviewed independently by both authors. DATA SYNTHESIS: An intoeing gait affects many children and, as with flexible flatfoot, bowleg, and knock-knee, it falls into the category of physiological problems that occur in normal children. The usual causes are excessive femoral anteversion, internal tibial torsion, and metatarsus adductus. Management is based on understanding the causes and the natural course of the condition and the effectiveness of various treatment modalities. Unfortunately, due to poor understanding of the condition, intoeing is commonly overtreated with braces or special footwear. CONCLUSIONS: Intoeing is one of the most common conditions encountered in paediatric orthopaedic practice. It is important to make an early diagnosis of pathological causes of intoeing such as cerebral palsy and developmental dysplasia of the hips so that treatment can be commenced as soon as possible.;","author":[{"dropping-particle":"","family":"Li","given":"Y H","non-dropping-particle":"","parse-names":false,"suffix":""},{"dropping-particle":"","family":"Leong","given":"J C","non-dropping-particle":"","parse-names":false,"suffix":""}],"container-title":"Hong Kong Medical Journal = Xianggang Yi Xue Za Zhi","id":"ITEM-5","issue":"4","issued":{"date-parts":[["1999"]]},"note":"Criteria (Query) \nParticipants Yes Children and Locomotor Disability \n  \nIntervention Yes Theraputic Footwear \n  \nComparators Orthotics, Normal footwear \n  \nType of Study No Literature Review \n  \nPrimary Outcomes No \n  \nSecondary Outcomes No\n\nOriginal Imprints: Publication: Hong Kong : Churchill Livingstone, c1995-","page":"360-366","publisher":"Hong Kong Academy of Medicine Press","publisher-place":"China","title":"Intoeing gait in children","type":"article-journal","volume":"5"},"uris":["http://www.mendeley.com/documents/?uuid=0a0652c8-0be7-4e12-bb26-c843f579fe76"]},{"id":"ITEM-6","itemData":{"ISBN":"0030588X (ISSN)","abstract":"Frequently, hallux valgus develops during childhood. The loop sandal offers the possibility to influence the axial deviation of the metatarsal-phalangeal joint of the great toe. In this sandal the position of the great toe is corrected by means of an adjustable loop. This alignment is maintained while standing and walking, and assures early functional treatment.","author":[{"dropping-particle":"","family":"Kraemer","given":"J","non-dropping-particle":"","parse-names":false,"suffix":""}],"container-title":"Orthopadische Praxis","id":"ITEM-6","issue":"10","issued":{"date-parts":[["1980"]]},"language":"German","note":"Criteria (Query) \nParticipants Yes Children and Locomotor Disability \n  \nIntervention No\n  \nComparators No\n  \nType of Study No Opinion Piece\n  \nPrimary Outcomes yes Anthropoimetric \n  \nSecondary Outcomes No\nExport Date: 29 January 2018\nCODEN: OPBAA","page":"882-884","title":"Loop sandals for early functional treatment of hallux valgus","title-short":"ERFAHRUNGEN MIT DER SCHLAUFENSANDALE BEI DER FUNKT","type":"article-journal","volume":"16"},"uris":["http://www.mendeley.com/documents/?uuid=eb6d8131-83fa-4c88-95f6-edd16567ea1d"]}],"mendeley":{"formattedCitation":"(Basta et al., 1977; Bleck, 1971; W. Chen et al., 2015; Kraemer, 1980; Y. H. Li &amp; Leong, 1999; Sass &amp; Hassan, 2003)","plainTextFormattedCitation":"(Basta et al., 1977; Bleck, 1971; W. Chen et al., 2015; Kraemer, 1980; Y. H. Li &amp; Leong, 1999; Sass &amp; Hassan, 2003)","previouslyFormattedCitation":"(Basta et al., 1977; Bleck, 1971; W. Chen et al., 2015; Kraemer, 1980; Y. H. Li &amp; Leong, 1999; Sass &amp; Hassan, 2003)"},"properties":{"noteIndex":0},"schema":"https://github.com/citation-style-language/schema/raw/master/csl-citation.json"}</w:instrText>
      </w:r>
      <w:r w:rsidRPr="000B4B1B">
        <w:rPr>
          <w:u w:val="single"/>
        </w:rPr>
        <w:fldChar w:fldCharType="separate"/>
      </w:r>
      <w:r w:rsidR="009A28E3" w:rsidRPr="009A28E3">
        <w:rPr>
          <w:noProof/>
        </w:rPr>
        <w:t>(Basta et al., 1977; Bleck, 1971; W. Chen et al., 2015; Kraemer, 1980; Y. H. Li &amp; Leong, 1999; Sass &amp; Hassan, 2003)</w:t>
      </w:r>
      <w:r w:rsidRPr="000B4B1B">
        <w:fldChar w:fldCharType="end"/>
      </w:r>
      <w:r w:rsidRPr="000B4B1B">
        <w:t xml:space="preserve">. The types of footwear included Thomas heel, high topped, reverse last, straight last, in-built arch support, reinforced steel shank, and loop sandals </w:t>
      </w:r>
      <w:r w:rsidRPr="000B4B1B">
        <w:rPr>
          <w:u w:val="single"/>
        </w:rPr>
        <w:fldChar w:fldCharType="begin" w:fldLock="1"/>
      </w:r>
      <w:r w:rsidR="00D471C6">
        <w:rPr>
          <w:u w:val="single"/>
        </w:rPr>
        <w:instrText>ADDIN CSL_CITATION {"citationItems":[{"id":"ITEM-1","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1","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2","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2","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3","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3","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4","itemData":{"ISBN":"01980211 (ISSN)","PMID":"2731836","abstract":"The purposes of the project were to monitor the development of the lower extremities and the longitudinal arch of the foot and to determine whether or not arch support footwear (three types) affected development of a neutral arch in toddlers 11 to 14 months of age until age 5 years. A total of 125 beginner walkers were recruited through the pediatrics department during a period of 1 1/2 years and divided by lot into four different footwear groups (one nonarch supportive). The group was studied for 4 years by physical examinations, x-ray films, and pedotopography (a Moire fringe technique of photography). At initial examination all of the apparently normal toddlers had pes planus by all clinical, roentgenographic, and photographic measurements. There were no cavus feet at that time or at 5 years of age. Arches developed regardless of the footwear worn but development was faster during the first 2 years (until age 3 years) with arch support footwear. The rapidity of arch development until 5 years of age continued in those children who wore longitudinal arch cookies. Ossification of the sustentaculum tali begins at approximately 5 years of age but is not complete for at least another 1 to 2 years. Hyperpronation was present in 77.9% and genu valgum in 92.3% of the 5-year-old children. These conditions are apparently the norm at this age in both boys and girls.","author":[{"dropping-particle":"","family":"Gould","given":"N","non-dropping-particle":"","parse-names":false,"suffix":""},{"dropping-particle":"","family":"Moreland","given":"M","non-dropping-particle":"","parse-names":false,"suffix":""},{"dropping-particle":"","family":"Alvarez","given":"R","non-dropping-particle":"","parse-names":false,"suffix":""},{"dropping-particle":"","family":"Trevino","given":"S","non-dropping-particle":"","parse-names":false,"suffix":""},{"dropping-particle":"","family":"Fenwick","given":"J","non-dropping-particle":"","parse-names":false,"suffix":""}],"container-title":"Foot and Ankle","edition":"1989/04/01","id":"ITEM-4","issue":"5","issued":{"date-parts":[["1989"]]},"language":"English","note":"Criteria (Query) \nParticipants Yes Children and Locomotor Disability \n  \nIntervention Yes Theraputic Footwear \n  \nComparators Yes Normal Shoes no arch\n  \nType of Study Yes RCT prospective, \n  \nPrimary Outcomes Yes Anthropimetric \n  \nSecondary Outcomes No\n\nFrom Duplicate 1 (Development of the child's arch - Gould, N; Moreland, M; Alvarez, R; Trevino, S; Fenwick, J)\n\nCited By :72\nExport Date: 29 January 2018\nCODEN: FANKD\n\nFrom Duplicate 2 (Development of the child's arch - Gould, N; Moreland, M; Alvarez, R; Trevino, S; Fenwick, J)\n\nFrom Duplicate 1 (Development of the child's arch - Gould, N; Moreland, M; Alvarez, R; Trevino, S; Fenwick, J)\n\nCited By :72\nExport Date: 29 January 2018\nCODEN: FANKD\n\nFrom Duplicate 2 (Development of the child's arch - Gould, N; Moreland, M; Alvarez, R; Trevino, S; Fenwick, J)\n\nGould, N\nMoreland, M\nAlvarez, R\nTrevino, S\nFenwick, J\nJournal Article\nResearch Support, Non-U.S. Gov't\nUnited States\nFoot Ankle. 1989 Apr;9(5):241-5.\n\nFrom Duplicate 3 (Development of the child's arch - Gould, N; Moreland, M; Alvarez, R; Trevino, S; Fenwick, J)\n\nDate of Electronic Publication: 19890401. ; Original Imprints: Publication: Baltimore, Md., Williams &amp;amp; Wilkins [etc.]","page":"241-245","publisher":"Williams &amp; Wilkins [etc.]","publisher-place":"United States","title":"Development of the child's arch","type":"article-journal","volume":"9"},"uris":["http://www.mendeley.com/documents/?uuid=0f91da08-803f-4af9-8f0d-b9b410359a01"]},{"id":"ITEM-5","itemData":{"ISBN":"0030588X (ISSN)","abstract":"Frequently, hallux valgus develops during childhood. The loop sandal offers the possibility to influence the axial deviation of the metatarsal-phalangeal joint of the great toe. In this sandal the position of the great toe is corrected by means of an adjustable loop. This alignment is maintained while standing and walking, and assures early functional treatment.","author":[{"dropping-particle":"","family":"Kraemer","given":"J","non-dropping-particle":"","parse-names":false,"suffix":""}],"container-title":"Orthopadische Praxis","id":"ITEM-5","issue":"10","issued":{"date-parts":[["1980"]]},"language":"German","note":"Criteria (Query) \nParticipants Yes Children and Locomotor Disability \n  \nIntervention No\n  \nComparators No\n  \nType of Study No Opinion Piece\n  \nPrimary Outcomes yes Anthropoimetric \n  \nSecondary Outcomes No\nExport Date: 29 January 2018\nCODEN: OPBAA","page":"882-884","title":"Loop sandals for early functional treatment of hallux valgus","title-short":"ERFAHRUNGEN MIT DER SCHLAUFENSANDALE BEI DER FUNKT","type":"article-journal","volume":"16"},"uris":["http://www.mendeley.com/documents/?uuid=eb6d8131-83fa-4c88-95f6-edd16567ea1d"]}],"mendeley":{"formattedCitation":"(Basta et al., 1977; Bleck, 1971; Gould et al., 1989; Kraemer, 1980; Staheli &amp; Giffin, 1980)","plainTextFormattedCitation":"(Basta et al., 1977; Bleck, 1971; Gould et al., 1989; Kraemer, 1980; Staheli &amp; Giffin, 1980)","previouslyFormattedCitation":"(Basta et al., 1977; Bleck, 1971; Gould et al., 1989; Kraemer, 1980; Staheli &amp; Giffin, 1980)"},"properties":{"noteIndex":0},"schema":"https://github.com/citation-style-language/schema/raw/master/csl-citation.json"}</w:instrText>
      </w:r>
      <w:r w:rsidRPr="000B4B1B">
        <w:rPr>
          <w:u w:val="single"/>
        </w:rPr>
        <w:fldChar w:fldCharType="separate"/>
      </w:r>
      <w:r w:rsidR="009A28E3" w:rsidRPr="009A28E3">
        <w:rPr>
          <w:noProof/>
        </w:rPr>
        <w:t>(Basta et al., 1977; Bleck, 1971; Gould et al., 1989; Kraemer, 1980; Staheli &amp; Giffin, 1980)</w:t>
      </w:r>
      <w:r w:rsidRPr="000B4B1B">
        <w:fldChar w:fldCharType="end"/>
      </w:r>
      <w:r w:rsidR="00F2616F">
        <w:t>.</w:t>
      </w:r>
      <w:r w:rsidR="00797002" w:rsidRPr="000B4B1B">
        <w:t xml:space="preserve"> </w:t>
      </w:r>
    </w:p>
    <w:p w14:paraId="6C14483A" w14:textId="77777777" w:rsidR="00743B88" w:rsidRPr="000B4B1B" w:rsidRDefault="00743B88" w:rsidP="00E52690">
      <w:pPr>
        <w:spacing w:line="360" w:lineRule="auto"/>
        <w:jc w:val="both"/>
      </w:pPr>
    </w:p>
    <w:p w14:paraId="26175255" w14:textId="6A106F73" w:rsidR="000B4B1B" w:rsidRDefault="000B4B1B" w:rsidP="00E52690">
      <w:pPr>
        <w:spacing w:line="360" w:lineRule="auto"/>
        <w:jc w:val="both"/>
      </w:pPr>
      <w:r w:rsidRPr="000B4B1B">
        <w:t xml:space="preserve">The effects of corrective footwear have been mainly assessed by prospective studies (n=11) examining anthropometric measures of the medial longitudinal arch including radiographic, laser scanning, and footprint analysis </w:t>
      </w:r>
      <w:r w:rsidRPr="000B4B1B">
        <w:fldChar w:fldCharType="begin" w:fldLock="1"/>
      </w:r>
      <w:r w:rsidR="00EF53DC">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2","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3","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3","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id":"ITEM-4","itemData":{"ISBN":"1098-4275","ISSN":"1098-4275 (Electronic)","PMID":"10353981","abstract":"Objectives To estimate the prevalence of flexible flat feet in the provincial population of 4- to 13-year-old schoolchildren and the incidence of treatments considered unnecessary. Setting. Province of Malaga, Spain. Methods. We examined and graded by severity a sample of 1181 pupils taken from a total population of 198 858 primary schoolchildren (CI: 95%; margin of error: 5%). The sample group was separated into three 2-year age groups: 4 and 5 years, 8 and 9 years, and 12 and 13 years. The plantar footprint was classified according to Denis1 into three grades of flat feet: grade 1 in which support of the lateral edge of the foot is half that of the metatarsal support; grade 2 in which the support of the central zone and forefoot are equal; and grade 3 in which the support in the central zone of the foot is greater than the width of the metatarsal support. The statistical analysis for the evaluation of the differences between the groups was performed with Student's t and x1 tests as appropriate. Results. The prevalence of flat feet was 2.7%. Of the 1181 children sampled, 168 children (14.2%) were receiving orthopedic treatment, but only 2.7% had diagnostic criteria of flat feet. When we inspected the sample, we found that a number of children were being treated for flat feet with boots and arch supports. Most of them did not have a flat plantar footprint according to the criteria that we used for this work. Furthermore, in the group of children that we diagnosed as having flat feet, only 28.1% were being treated. We found no significant differences between the number of children receiving orthopedic treatments and the presence or absence of a flat plantar footprint. Children who were overweight in the 4- and 5-year-old group showed an increased prevalence for flat feet as diagnosed by us. Conclusion. The data suggest that an excessive number of orthopedic treatments had been prescribed in the province. When extrapolated to the 1997 population of schoolchildren within the age groups studied the figures suggested that -28167 children in Malaga province probably would have been receiving orthopedic treatments with boots and insoles at the time of our study. Consequently, the total expenditure on orthopedic boots and insoles that vear could be estimated as 676008000 pesetas ($4 447 422 in US currency). children, flexible flat feet, treatment cost effectiveness.","author":[{"dropping-particle":"","family":"García-Rodríguez","given":"A","non-dropping-particle":"","parse-names":false,"suffix":""},{"dropping-particle":"","family":"Martín-Jiménez","given":"F","non-dropping-particle":"","parse-names":false,"suffix":""},{"dropping-particle":"","family":"Carnero-Varo","given":"M","non-dropping-particle":"","parse-names":false,"suffix":""},{"dropping-particle":"","family":"Gómez-Gracia","given":"E","non-dropping-particle":"","parse-names":false,"suffix":""},{"dropping-particle":"","family":"Gómez-Aracena","given":"J","non-dropping-particle":"","parse-names":false,"suffix":""},{"dropping-particle":"","family":"Fernández-Crehuet","given":"J","non-dropping-particle":"","parse-names":false,"suffix":""},{"dropping-particle":"","family":"Garcia-Rodriguez","given":"A","non-dropping-particle":"","parse-names":false,"suffix":""},{"dropping-particle":"","family":"Martin-Jimenez","given":"F","non-dropping-particle":"","parse-names":false,"suffix":""},{"dropping-particle":"","family":"Carnero-Varo","given":"M","non-dropping-particle":"","parse-names":false,"suffix":""},{"dropping-particle":"","family":"Gomez-Gracia","given":"E","non-dropping-particle":"","parse-names":false,"suffix":""},{"dropping-particle":"","family":"Gomez-Aracena","given":"J","non-dropping-particle":"","parse-names":false,"suffix":""},{"dropping-particle":"","family":"Fernandez-Crehuet","given":"J","non-dropping-particle":"","parse-names":false,"suffix":""}],"container-title":"Pediatrics","id":"ITEM-4","issue":"6 I","issued":{"date-parts":[["1999","6"]]},"language":"eng","note":"Criteria (Query) \nParticipants Yes Children and Locomotor Disability \n  \nIntervention Yes Theraputic Footwear \n  \nComparators Yes Normal Shoes\n  \nType of Study Yes Cross Sectional Survey, Cohort Retrospective, \n  \nPrimary Outcomes Yes Anthropometrics \n  \nSecondary Outcomes No \n\nFrom Duplicate 2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Cited By :67\nExport Date: 29 January 2018\nCorrespondence Address: García-Rodríguez, A.email: antoniogr@uma.es\n\nFrom Duplicate 2 (Flexible flat feet in children: a real problem? - García-Rodríguez, A; Martín-Jiménez, F; Carnero-Varo, M; Gómez-Gracia, E; Gómez-Aracena, J; Fernández-Crehuet, J)\n\nDate of Electronic Publication: 19990601. Current Imprints: Publication: Elk Grove Village Il : American Academy of Pediatrics; Original Imprints: Publication: Springfield, Ill., Thomas.\n\nFrom Duplicate 2 (Flexible flat feet in children: a real problem? antonio garcfa-rodriguez; felipe martinjiménez; manuel carnero-varo; enrique gomez-gracia; jörge gömez-aracena; and joaquin fernândez-crehuet - )\n\nExport Date: 29 January 2018\nCODEN: PEDIA","page":"1278","publisher":"American Academy of Pediatrics","publisher-place":"United States, United States","title":"Flexible flat feet in children: a real problem?","type":"article-journal","volume":"103"},"uris":["http://www.mendeley.com/documents/?uuid=a9015797-9e7f-4387-bfa5-f9c97aec4f0d"]},{"id":"ITEM-5","itemData":{"ISBN":"01980211 (ISSN)","PMID":"2731836","abstract":"The purposes of the project were to monitor the development of the lower extremities and the longitudinal arch of the foot and to determine whether or not arch support footwear (three types) affected development of a neutral arch in toddlers 11 to 14 months of age until age 5 years. A total of 125 beginner walkers were recruited through the pediatrics department during a period of 1 1/2 years and divided by lot into four different footwear groups (one nonarch supportive). The group was studied for 4 years by physical examinations, x-ray films, and pedotopography (a Moire fringe technique of photography). At initial examination all of the apparently normal toddlers had pes planus by all clinical, roentgenographic, and photographic measurements. There were no cavus feet at that time or at 5 years of age. Arches developed regardless of the footwear worn but development was faster during the first 2 years (until age 3 years) with arch support footwear. The rapidity of arch development until 5 years of age continued in those children who wore longitudinal arch cookies. Ossification of the sustentaculum tali begins at approximately 5 years of age but is not complete for at least another 1 to 2 years. Hyperpronation was present in 77.9% and genu valgum in 92.3% of the 5-year-old children. These conditions are apparently the norm at this age in both boys and girls.","author":[{"dropping-particle":"","family":"Gould","given":"N","non-dropping-particle":"","parse-names":false,"suffix":""},{"dropping-particle":"","family":"Moreland","given":"M","non-dropping-particle":"","parse-names":false,"suffix":""},{"dropping-particle":"","family":"Alvarez","given":"R","non-dropping-particle":"","parse-names":false,"suffix":""},{"dropping-particle":"","family":"Trevino","given":"S","non-dropping-particle":"","parse-names":false,"suffix":""},{"dropping-particle":"","family":"Fenwick","given":"J","non-dropping-particle":"","parse-names":false,"suffix":""}],"container-title":"Foot and Ankle","edition":"1989/04/01","id":"ITEM-5","issue":"5","issued":{"date-parts":[["1989"]]},"language":"English","note":"Criteria (Query) \nParticipants Yes Children and Locomotor Disability \n  \nIntervention Yes Theraputic Footwear \n  \nComparators Yes Normal Shoes no arch\n  \nType of Study Yes RCT prospective, \n  \nPrimary Outcomes Yes Anthropimetric \n  \nSecondary Outcomes No\n\nFrom Duplicate 1 (Development of the child's arch - Gould, N; Moreland, M; Alvarez, R; Trevino, S; Fenwick, J)\n\nCited By :72\nExport Date: 29 January 2018\nCODEN: FANKD\n\nFrom Duplicate 2 (Development of the child's arch - Gould, N; Moreland, M; Alvarez, R; Trevino, S; Fenwick, J)\n\nFrom Duplicate 1 (Development of the child's arch - Gould, N; Moreland, M; Alvarez, R; Trevino, S; Fenwick, J)\n\nCited By :72\nExport Date: 29 January 2018\nCODEN: FANKD\n\nFrom Duplicate 2 (Development of the child's arch - Gould, N; Moreland, M; Alvarez, R; Trevino, S; Fenwick, J)\n\nGould, N\nMoreland, M\nAlvarez, R\nTrevino, S\nFenwick, J\nJournal Article\nResearch Support, Non-U.S. Gov't\nUnited States\nFoot Ankle. 1989 Apr;9(5):241-5.\n\nFrom Duplicate 3 (Development of the child's arch - Gould, N; Moreland, M; Alvarez, R; Trevino, S; Fenwick, J)\n\nDate of Electronic Publication: 19890401. ; Original Imprints: Publication: Baltimore, Md., Williams &amp;amp; Wilkins [etc.]","page":"241-245","publisher":"Williams &amp; Wilkins [etc.]","publisher-place":"United States","title":"Development of the child's arch","type":"article-journal","volume":"9"},"uris":["http://www.mendeley.com/documents/?uuid=0f91da08-803f-4af9-8f0d-b9b410359a01"]},{"id":"ITEM-6","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6","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id":"ITEM-7","itemData":{"DOI":"10.1055/s-2008-1039965","ISBN":"0044-3220 (Print) 0044-3220","PMID":"8048260","abstract":"Providing CP Patients with functional clubfoot with orthopaedic shoe modifications has not a good evaluation in the literature. An own concept of fitting this kind of spastic foot deformity is demonstrated. It is based on stabilizing shoe modifications combined with spasticity inhibiting posture of the foot in the shoe. The results based on a follow-up examination of nearly five years can be considered positive.","author":[{"dropping-particle":"","family":"Murri","given":"A","non-dropping-particle":"","parse-names":false,"suffix":""},{"dropping-particle":"","family":"Zechner","given":"G","non-dropping-particle":"","parse-names":false,"suffix":""}],"container-title":"Z Orthop Ihre Grenzgeb","edition":"1994/05/01","id":"ITEM-7","issue":"3","issued":{"date-parts":[["1994"]]},"language":"ger","note":"Criteria (Query) \nParticipants Yes Children and Locomotor Disability \n  \nIntervention Yes Theraputic Footwear \n  \nComparators No\n  \nType of Study No Case Series\n  \nPrimary Outcomes Anthropometrics\n  \nSecondary Outcomes No\n\nFrom Duplicate 1 ([Corrective dynamic shoe fitting of the functional clubfoot in patients with infantile cerebral palsy] - Murri, A; Zechner, G)\n\nFrom Duplicate 1 ([Corrective dynamic shoe fitting of the functional clubfoot in patients with infantile cerebral palsy] - Murri, A; Zechner, G)\n\nMurri, A\nZechner, G\nEnglish Abstract\nJournal Article\nGermany\nZ Orthop Ihre Grenzgeb. 1994 May-Jun;132(3):214-20. doi: 10.1055/s-2008-1039965.\n\nFrom Duplicate 2 ([Corrective dynamic shoe fitting of the functional clubfoot in patients with infantile cerebral palsy] - Murri, A; Zechner, G)\n\nDate of Electronic Publication: 19940501. Current Imprints: Publication: Stuttgart : Ferdinand Enke Verlag; Original Imprints: Publication: Stuttgart, Enke.\n\nFrom Duplicate 3 (Redressive dynamic shoe fitting for functional clubfoot in patients with infantile cerebral paresis - Murri, A; Zechner, G)\n\nExport Date: 29 January 2018\nCODEN: ZOIGA\nCorrespondence Address: Murri, A.; Allgem./Orthop. Landeskrankenhaus, Department 3, A-8052 Stolzalpe, Austria\n\nFrom Duplicate 2 ([Corrective dynamic shoe fitting of the functional clubfoot in patients with infantile cerebral palsy] - Murri, A; Zechner, G)\n\nMurri, A\nZechner, G\nEnglish Abstract\nJournal Article\nGermany\nZ Orthop Ihre Grenzgeb. 1994 May-Jun;132(3):214-20. doi: 10.1055/s-2008-1039965.","page":"214-220","publisher":"Ferdinand Enke Verlag","publisher-place":"Germany","title":"[Corrective dynamic shoe fitting of the functional clubfoot in patients with infantile cerebral palsy]","title-short":"DIE REDRESSIERENDE, DYNAMISCHE SCHUHVERSORGUNG DES","type":"article-journal","volume":"132"},"uris":["http://www.mendeley.com/documents/?uuid=9a255f56-edb1-46f8-9806-c48571bb148d"]},{"id":"ITEM-8","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8","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9","itemData":{"ISBN":"2309-4990","PMID":"23629984","abstract":"Purpose: To compare outcomes of different conservative treatments for flatfoot using the foot print index and valgus index.; Methods: 150 symptomatic flatfoot patients and 50 controls (without any flatfoot or lower limb deformity) aged older than 8 years were evaluated. The diagnosis was based on pain during walking a distance, the great toe extension test, the valgus index, the foot print index (FPI), as well as eversion/ inversion and dorsiflexion at the ankle. The patients were unequally randomised into 4 treatment groups: (1) foot exercises (n=60), (2) use of the Thomas crooked and elongated heel with or without arch support (n=45), (3) use of the Rose Schwartz insoles (n=18), and (4) foot exercises combined with both footwear modifications (n=27).; Results: Of the 150 symptomatic flatfoot patients, 96 had severe flatfoot (FPI, &gt;75) and 54 had incipient flatfoot (FPI, 45-74). The great toe extension test was positive in all 50 controls and 144 patients, and negative in 6 patients (p=0.1734, one-tailed test), which yielded a sensitivity of 96% and a positive predictive value of 74%. Symptoms correlated with the FPI (Chi squared=9.7, p=0.0213). Combining foot exercises and foot wear modifications achieved best outcome in terms of pain relief, gait improvement, and decrease in the FPI and valgus index.; Conclusion: The great toe extension test was the best screening tool. The FPI was a good tool for diagnosing and grading of flatfoot and evaluating treatment progress. Combining foot exercises and foot wear modifications achieved the best outcome.;","author":[{"dropping-particle":"","family":"Pandey","given":"Sudhakar","non-dropping-particle":"","parse-names":false,"suffix":""},{"dropping-particle":"","family":"Pal","given":"Chandra Prakash","non-dropping-particle":"","parse-names":false,"suffix":""},{"dropping-particle":"","family":"Kumar","given":"Deepak","non-dropping-particle":"","parse-names":false,"suffix":""},{"dropping-particle":"","family":"Singh","given":"Pulkesh","non-dropping-particle":"","parse-names":false,"suffix":""},{"dropping-particle":"","family":"Pandey","given":"Sudhakar","non-dropping-particle":"","parse-names":false,"suffix":""},{"dropping-particle":"","family":"Pal","given":"Chandra Prakash","non-dropping-particle":"","parse-names":false,"suffix":""},{"dropping-particle":"","family":"Kumar","given":"Deepak","non-dropping-particle":"","parse-names":false,"suffix":""},{"dropping-particle":"","family":"Singh","given":"Pulkesh","non-dropping-particle":"","parse-names":false,"suffix":""}],"container-title":"Journal of orthopaedic surgery (Hong Kong)","id":"ITEM-9","issue":"1","issued":{"date-parts":[["2013"]]},"language":"English","note":"Criteria (Query) \nParticipants Yes Children and Locomotor Disability \n  \nIntervention Yes Theraputic Footwear \n  \nComparators Yes Orthotics footexercises \n  \nType of Study No Opinion Piece\n  \nPrimary Outcomes Biomechanics\n  \nSecondary Outcomes yes Pain \nFrom Duplicate 1 (Flatfoot in Indian population - Pandey, Sudhakar; Pal, Chandra Prakash; Kumar, Deepak; Singh, Pulkesh)\n\nDate of Electronic Publication: 20130401. Current Imprints: Publication: 2017- : London : Sage Publications; Original Imprints: Publication: Hong Kong : Hong Kong University Press, c1993-\n\nFrom Duplicate 2 (Flatfoot in Indian population - Pandey, Sudhakar; Pal, Chandra Prakash; Kumar, Deepak; Singh, Pulkesh; Pandey, Sudhakar; Pal, Chandra Prakash; Kumar, Deepak; Singh, Pulkesh)\n\nFrom Duplicate 1 (Flatfoot in Indian population - Pandey, S; Pal, C P; Kumar, D; Singh, P)\n\nCited By :2\nExport Date: 29 January 2018\nCorrespondence Address: Pandey, S.\n\nFrom Duplicate 2 (Flatfoot in Indian population - Pandey, S; Pal, C P; Kumar, D; Singh, P; Pandey, Sudhakar; Pal, Chandra Prakash; Kumar, Deepak; Singh, Pulkesh)\n\nresearch; randomized controlled trial. Journal Subset: Asia; Biomedical. Special Interest: Perioperative Care. NLM UID: 9440382.\nPMID: 23629984.\n\nFrom Duplicate 3 (Flatfoot in Indian population - Pandey, Sudhakar; Pal, Chandra Prakash; Kumar, Deepak; Singh, Pulkesh)\n\nDate of Electronic Publication: 20130401. Current Imprints: Publication: 2017- : London : Sage Publications; Original Imprints: Publication: Hong Kong : Hong Kong University Press, c1993-","page":"32-36","publisher":"Sage Publications","publisher-place":"England","title":"Flatfoot in Indian population","type":"article-journal","volume":"21"},"uris":["http://www.mendeley.com/documents/?uuid=fe6830bf-6a6f-4825-b864-0a23f4a3e99d"]},{"id":"ITEM-10","itemData":{"ISBN":"04825985 (ISSN)","abstract":"This study proposed to demonstrate that treatment does not affect the natural history of flexible flat foot in children. A selection was made of 242 children ranging in age from 3 to 5 years who were diagnosed as having flexible fiat foot. Their evolution was followed-up for 3 years. Three types of treatment were compared: internal wedges in orthopaedic shoes, shoe inserts, and an untreated control group. Clinical variables evaluated were: age, sex, family history, weight, the degree of fiat foot, valgus heel, age at walking, ligamentous laxity, Jack test, deviation of the lower limb axis and shoe wear, radiological variables, talus-first metatarsal angle, Moreau and Costa-Bartaniangle, talar-calcaneal divergence, and valgus ankle following the Viladot technique. A gait study was made using electronic baropodometry in 20 children from each group. The results showed that the foot normalized with growth in 85% of the children, regardless of the type of treatment. Conclusions: 1) flexible fiat foot in children corrects spontaneously with growth and is considered a normal stage of foot development; 2) the diagnosis of fiat foot should be static and dynamic; 3) the optimal age for diagnosis is 5 to 6 years, and 4) treatment does not influence the natural evolution of fiat foot in children.","author":[{"dropping-particle":"","family":"Coll Bosch","given":"Ma D","non-dropping-particle":"","parse-names":false,"suffix":""},{"dropping-particle":"","family":"Viladot Perice","given":"A","non-dropping-particle":"","parse-names":false,"suffix":""},{"dropping-particle":"","family":"Suso Vergara","given":"A","non-dropping-particle":"","parse-names":false,"suffix":""}],"container-title":"Revista de Ortopedia y Traumatologia","id":"ITEM-10","issue":"3","issued":{"date-parts":[["1999"]]},"language":"Spanish","note":"Criteria (Query) \nParticipants Yes Children and Locomotor Disability \n  \nIntervention Yes Theraputic Footwear \n  \nComparators Yes Different Therapeutic Footweaer\n  \nType of Study Yes Cohort Study \n  \nPrimary Outcomes Yes Anthropometric, Biomechanical \n  \nSecondary Outcomes Unsure\n\nConfernce proceeding not full paper\n\n\nCited By :3\nExport Date: 29 January 2018\nCODEN: ROTRA\nCorrespondence Address: Coll Bosch, M.D.Mallorca, 311-313, 2., 2.a, 08037 Barcelona, Spain\nReferences: Antón, L.M., Angulo, S., El pie plano infantil en la consulta diaria (1992) Acta Ped Esp, 10, pp. 871-877; Barry, R.J., Scranton, P.E., Flat feet in children (1983) Clin Orthop, 181, pp. 68-75; Carter, C., Wilkinson, J.A., Persistent joint laxity and congenital dislocation of the hip (1964) J Bone Joint Surg, 46 B, pp. 40-44; Cheng, J.C.Y., Chan, P.S., Hui, P.W., Joint laxity in children (1991) J Pediatr Orthop, 11, p. 752; Cobey, J.C., Sella, E., Standardizing methods of measurement of foot shape by including the effects of subtalar rotation (1981) Foot &amp;amp; Ankle, 1, pp. 30-36; De Doncker, E., Kowalski, C., Le pied normale et pathologique (1970) Acta Orthop Belg, 36, pp. 4-5; Didia, B.C., Omu, E.T., Obuoforibo, A.A., The use of footprint contact index II for classification of flat feet in a Nigerian population (1987) Foot &amp;amp; Ankle, 5, pp. 285-289; Drennan, J.C., (1995) Diagnosis of Flat Feet. Pie Plano y Anomulías del Antepié, , Madrid. Ed. Madrid Vicente; Dupuis, P.V., (1951) La Torsión Tibiale, , París Ed Desoer et Masson; Engel, G.M., Staheli, L.T., The natural history of torsion and other factors influencing gait in childhood. A study of the angle of agait, tibial torsion, knee angle, hip rotation and development of the arch in normal children (1974) Clin Orthop, 99, pp. 12-17; Fixsen, J.A., Valmal, H.B., Minor orthopaedic problems in children (1981) Br Med J, 283, pp. 715-717; Gervis, W.H., Flat foot (1970) Brit Med J, 1, pp. 479-481; Gil, A., Pinedo, C., Acedo, M.V., Rey, J., Domínguez, V., Estudio epidemiológico del pie plano en escolares (1991) Acta Ped Esp, 10, pp. 667-670; Helfet, A.J., A new way of treating flat feet in children (1956) Lancet, 1, pp. 262-264; Jack, E.A., Naviculo-cuneiform fusion in the treatment of flat foot (1953) J Bone Joint Surg, 35 B, pp. 75-82; Lelievre, J., Lelievre, J.F., (1982) Patología del Pie, , Ed. Toray Masson; Lignac, F., Rigault, P., Pied plat essentiel chez l'enfant (1997) La Nouv Presse Med, 36, pp. 3321-3324; López Fernández, A., Consideraciones estadísticas sobre el tratamiento del pie piano (1972) Rev Ortop Traumatol, 16 (2), pp. 261-270; Morley, A.J.M., Knock knee in children (1972) Br Med J, 11, pp. 976-979; Moulies, D., Les pieds plats de l'enfant (1993) Ann Pediatr, 4, pp. 223-229; Pinedo, C., Gil, A., Acedo, V., Del Rey, J., Domínguez, V., Atención ortopédica en una población escolar de Madrid (1991) Act Ped Esp, 49, pp. 461-464; Rose, G.K., Flat feet in children (1990) Brit Med J, 301, pp. 1330-1331; Rose, G.K., Welton, E.A., Marshall, T., The diagnosis of flat foot in the child (1985) J Bone Joint Surg, 67 B (1), pp. 71-78; Smith, M.A., Flat feet in children. Accurate diagnosis is the key (1990) Brit Med J, 301, pp. 942-943; Staheli, L.T., (1995) Children's Positional Foot Deformity. Nonsurgical Management of Flatfoot Orthosis and Shoes. Pie Plano y Anomalías del Antepié, , Madrid. Ed. Madrid Vicente; Tachdjian, M.O., (1985) The Child's Foot, , Philadelphia. Ed. Saunders; Valente, V., El primer calzado del niño (1988) Ortesis y Prótesis del Aparato Locomotor, pp. 263-265. , Viladot, R; Cohí, O, y Clavell, S (Eds): Barcelona. Ed. Masson; Viladot, A., (1989) Quince Lecciones Sobre Patología del Pie, , Barcelona. Ed. Toray; Viladot, A., Nuevo método de exploración estática del pie: El fotopodograma (1954) Clin y Lab, 355, pp. 114-117; Weber, M., Angeborene und erworbene fusschaden im Rotgenbild (1986) Radiologe, 7, pp. 311-316; Wenger, D.R., Mauldin, D., Speck, G., Morgan, D., Lieber, R.L., Corrective shoes and inserts as treatment for flexible flat foot in infants and children (1989) J Bone Joint Surg, 71 A (6), pp. 800-810","page":"213-220","publisher":"Ediciones Doyma, S.L.","title":"Follow-up study of flat feet in children","title-short":"Estudio evolutivo del pie plano infantil","type":"article-journal","volume":"43"},"uris":["http://www.mendeley.com/documents/?uuid=67419f39-f6e7-4505-b774-0e06b52b0dd6"]}],"mendeley":{"formattedCitation":"(Basta et al., 1977; Bleck, 1971; W. Chen et al., 2015; Coll Bosch et al., 1999; García-Rodríguez et al., 1999; Gould et al., 1989; Kanatlı et al., 2016; Murri &amp; Zechner, 1994; Pandey et al., 2013; Wenger et al., 1989)","plainTextFormattedCitation":"(Basta et al., 1977; Bleck, 1971; W. Chen et al., 2015; Coll Bosch et al., 1999; García-Rodríguez et al., 1999; Gould et al., 1989; Kanatlı et al., 2016; Murri &amp; Zechner, 1994; Pandey et al., 2013; Wenger et al., 1989)","previouslyFormattedCitation":"(Basta et al., 1977; Bleck, 1971; W. Chen et al., 2015; Coll Bosch et al., 1999; García-Rodríguez et al., 1999; Gould et al., 1989; Kanatlı et al., 2016; Murri &amp; Zechner, 1994; Pandey et al., 2013; Wenger et al., 1989)"},"properties":{"noteIndex":0},"schema":"https://github.com/citation-style-language/schema/raw/master/csl-citation.json"}</w:instrText>
      </w:r>
      <w:r w:rsidRPr="000B4B1B">
        <w:fldChar w:fldCharType="separate"/>
      </w:r>
      <w:r w:rsidR="00254D00" w:rsidRPr="00254D00">
        <w:rPr>
          <w:noProof/>
        </w:rPr>
        <w:t>(Basta et al., 1977; Bleck, 1971; W. Chen et al., 2015; Coll Bosch et al., 1999; García-Rodríguez et al., 1999; Gould et al., 1989; Kanatlı et al., 2016; Murri &amp; Zechner, 1994; Pandey et al., 2013; Wenger et al., 1989)</w:t>
      </w:r>
      <w:r w:rsidRPr="000B4B1B">
        <w:fldChar w:fldCharType="end"/>
      </w:r>
      <w:r w:rsidRPr="000B4B1B">
        <w:t xml:space="preserve">. Other articles (n=13) included expert opinion on corrective footwear in terms of design and conditions treated </w:t>
      </w:r>
      <w:r w:rsidRPr="000B4B1B">
        <w:fldChar w:fldCharType="begin" w:fldLock="1"/>
      </w:r>
      <w:r w:rsidR="00D471C6">
        <w:instrText>ADDIN CSL_CITATION {"citationItems":[{"id":"ITEM-1","itemData":{"DOI":"10.1016/j.cpm.2009.09.005","ISBN":"08918422 (ISSN)","PMID":"19963172","abstract":"Skewfoot is a rare condition that is often missed early in a child's development. Mild and flexible forms can be successfully treated with cast immobilization and shoe therapy. In more severe forms, surgical intervention is indicated if there are underlying neuromuscular conditions or the individual is affected on a daily basis because of the deformity. Careful evaluation and proper surgical procedures selection can realign the foot, resulting in favorable long-term outcomes. This article presents clinical and radiographic evaluation techniques and treatment options. © 2010 Elsevier Inc. All rights reserved.","author":[{"dropping-particle":"","family":"Hutchinson","given":"Byron","non-dropping-particle":"","parse-names":false,"suffix":""}],"container-title":"Clin Podiatr Med Surg","id":"ITEM-1","issue":"1","issued":{"date-parts":[["2010"]]},"language":"English","note":"Criteria (Query) \nParticipants Yes Children and Locomotor Disability \n  \nIntervention Yes Theraputic Footwear \n  \nComparators No\n  \nType of Study No Opinion Piece\n  \nPrimary Outcomes Yes Radiographs\n  \nSecondary Outcomes No\n\nFrom Duplicate 1 (Pediatric Metatarsus Adductus and Skewfoot Deformity - Hutchinson, B)\n\nCited By :5\nExport Date: 29 January 2018\nCODEN: CPSUE\nCorrespondence Address: Hutchinson, B.; Highline Foot and Ankle Clinic, Franciscan Medical Group, 16233 Sylvester Road. SW, G-10, Seattle, WA 98166, United States; email: byronhutchinson@fhshealth.org\nReferences: Farsetti, P., Weinstein, S.L., Ponseti, I.V., The long-term functional and radiographic outcomes of untreated and non-operatively treated metatarsus adductus (1994) J Bone Joint Surg Am, 76 (2), pp. 257-265; Ponsetti, I.V., Becker, J.R., Congenital metatarsus adductus: the results of treatment (1996) J Bone Joint Surg Am, 48, p. 702; LaPorta, G., Sokoloff, H., Metatarsus adductus: A two-year follow up of 22 cases (1980) Hershey update, p. 1; Katz, K., David, R., Soudry, M., Below-knee plaster cast for the treatment of metatarsus adductus (1999) J Pediatr Orthop, 19 (1), pp. 49-50; Wan, S.C., Metatarsus adductus and skewfoot deformity (2006) Clin Podiatr Med Surg, 23 (1), pp. 23-40; Berg, E.E., A reappraisal of metatarsus adductus and skewfoot (1986) J Bone Joint Surg Am, 68 (8), pp. 1185-1196; McCormick, D., Blount, W.P., Metatarsus adducto varus (1949) JAMA, 141, p. 449; Bleck, E.E., Metatarsus adductus: classification and relationship to outcomes of treatment (1983) J Pediatr Orthop, 3 (1), pp. 2-9; Napiontek, M., Skewfoot (2002) J Pediatr Orthop, 22 (1), pp. 130-133; Ryoppy, Poussa, S., Merkanto, M.J., Foot deformities in diastrophic dysplasia (1992) J Bone Joint Surg Br, 74, pp. 441-444; Mirzayan, R., Cepkinian, V., Yu, J., Skewfoot in patients with osteogenesis imperfecta (2000) Foot Ankle Int, 2, pp. 768-771; Peterson, H.A., Skewfoot (forefoot adduction with heel valgus) (1986) J Pediatr Orthop, 6 (1), pp. 24-30; Jawish, R., Rigault, P., Padovani, J.P., [The Z-shaped or serpentine foot in children and adolescents] (1990) Chir Pediatr, 31 (6), pp. 314-321. , [in French]; Mosca, V.S., Calcaneal lengthening for valgus deformity of the hindfoot. Results in children who had severe, symptomatic flatfoot and skewfoot (1995) J Bone Joint Surg Am, 77 (4), pp. 500-512; Wynne-Davies, R., Littlejohn, A., Gormley, J., Aetiology and interrelationship of some common skeleton deformities (1982) J Med Genet, 19, pp. 321-328; Kite, H.J., Congenital metatarsus varus (1967) J Bone Joint Surg Am, 49, pp. 388-397; Thompson, G.H., Simmons, G.W., Congenital talipes equinovarus (clubfeet) and metatarsus adductus (1992) The child's foot and ankle, pp. 146-158. , Drennan J.C. (Ed), Raven Press, New York; Hlavac, H.F., Differences in x-ray findings with varied positioning of the foot (1967) J Am Podiatry Assoc, 57, pp. 465-471; Brown, J., Purvis, D.G., Kaplan, E.G., Berman-Gartland operation for correction of resistant adduction of the forefoot of the foot (1977) J Am Podiatry Assoc, 67, p. 841; Engel, E., Erlich, N., Krems, I., A simplified metatarsus adductus angle (1983) J Am Podiatry Assoc, 73, p. 620; Fliegel, O., Congenital pes adductus (1955) Bull Hosp Joint Dis, 16, p. 65; Schoenhaus, H., Rotman, S., Meshon, A., A review of normal intermetatarsal angles (1973) J Am Podiatry Assoc, 63, p. 88; Gamble, F.O., Yale, I., (1975) Clinical root roentgenology, , Krieger, Huntington (NY) p. 284; Bankart, B., Metatarsus varus (1921) Br Med J, 2, p. 685; Ganley, J.V., Ganley, T.J., Metatarsus adductus deformity (1992) Comprehensive textbook of foot surgery. 2nd edition, pp. 829-852. , McGlamry E.D., Banks A.S., and Downey M.S. (Eds), Williams &amp;amp; Wilkins, Baltimore (MD); Root, M.L., Orien, W.P., Weed, J.H., (1971) Biomechanical examinations of the foot, , Clinical Biomechanics, Los Angeles (CA) p. 33; Yu, G.V., DiNapoli, D.R., Surgical management of hallux abductovalgus with concomitant metararsus adductus (1989) Reconstructive surgery of the foot and leg: update '89, pp. 262-268. , McGlamry E.D. (Ed), Podiatry Institute, Tucker (GA); Weissman, S.D., Biomechanically acquired foot types (1983) Radiology of the foot, pp. 50-76. , Weissman S.D. (Ed), Williams &amp;amp; Wilkins, Baltimore (MD); Heatherington, V.J., Lehtinen, J., Grill, F., The pediatric patient (1990) Principles and practice of podiatric medicine, pp. 571-612. , Levy L.A., and Heatherington V.J. (Eds), Churchill Lifingstone, New York; Brink, D.S., Levitsky, D.R., Cuneiform and cuboid wedge osteotomies for correction of residual metatarsus adductus: a surgical review (1995) J Foot Ankle Surg, 34 (4), pp. 371-378; Smith, J.T., Bleck, E.E., Gamble, J.G., Simple method of documenting metatarsus adductus (1991) J Pediatr Orthop, 11 (5), pp. 679-680; Hubbard, A.M., Davidson, R.S., Meyer, J.S., Magnetic resonance imaging of skewfoot (1996) J Bone Joint Surg Am, 78 (3), pp. 389-397; Wenger, D.R., Rang, M., (1993) The art and practice of children's orthopedics, , Raven Press, New York; Agnew, P.S., Metatarsus adductus and allied disorders (2001) Comprehensive textbook of foot and ankle surgery. 3rd edition, pp. 915-942. , McGlamry E.D., Banks A.S., Downey M.S., et al. (Eds), Williams &amp;amp; Wilkins, Baltimore (MD); Heyman, C.H., Herndon, C.H., Strong, J.M., Mobilization of the tarsometatarsal and intermetatarsal joints for the correction of resistant adduction of the forepart of the foot in congenital clubfoot or congenital metatarsus varus (1958) J Bone Joint Surg Am, 40, p. 299; Stark, J.G., Johanson, J.E., Winter, R.B., The Heyman-Herndon tarsometatarsal capsulotomy for metatarsus adductus: results in 48 feet (1987) J Pediatr Orthop, 7, pp. 305-310; Johnson, J.B., A preliminary report on chondrotomies: a new surgical approach to metatarsus adductus in children (1978) J Am Podiatry Assoc, 68 (12), pp. 808-813; Sgarlato, T.E., A discussion of metatarsus adductus (1973) Arch Podiatr Med Foot Surg, 1, p. 35; Berman, A., Gartland, J.J., Metatarsal osteotomyfor the correction of adduction of the fore part of the foot in children (1971) J Bone Joint Surg Am, 53, p. 498; Steytler, J.C.S., Van Der Walt, I.D., Correction of resistant adduction of the forefoot in congenital club foot and congenital metatarsus varus by metatarsal osteotomy (1966) Br J Surg, 53, p. 558; Yu, G.V., Johng, B., Freireich, R., Surgical management of metatarsus adductus deformity (1987) Clin Podiatr Med Surg, 4, pp. 207-232; Mitchel, G.P., Adductor hallucis release in congenital metatarsus varus (1980) Int Orthop, 3, pp. 299-304; Thomson, S.A., Hallux varus and metatarsus varus: a five-year study (1954-1958) (1960) Clin Orthop, 16, pp. 109-118; Lichtblau, S., Section of the adductor hallucis tendon for correction of metatarsus adductus varus deformity (1975) Clin Orthop, 110, pp. 227-232; Benard, M.A., Treatment of skewfoot by multiple lesser tarsal osteotomie and calcaneal osteotomy (1980) J Foot Surg, 29 (5), pp. 504-509; Fowler, S.B., Brooks, A.L., Parrish, T.F., The cavovarus foot (1959) J Bone Joint Surg Am, 41, p. 757; Johanning, K., Exocochleatio ossis cuboidie in the treatment of pes equino varus (1958) Acta Orthop Scand, 27, p. 310; Hoffman, A.A., Constine, R.N., McBridge, G.G., Osteotomy of the first cuneiform as treatment of residual adduction of the forepart of the foot in clubfoot (1984) J Bone Joint Surg Am, 66, p. 985; Lareaux, R.L., Hosey, T., Results of surgical treatment of talipes equino valgus by means of navicular-cuneiform arthrodesis with midcuboid osteotomy (1987) J Foot Surg, 26, pp. 412-418; Mosca, V.S., Skewfoot deformity in children: correction by calcaneal neck lengthening and medial cuneiform opening wedge osteotomies (1993) J Pediatr Orthop, 13, p. 807; Harley, B.D., Fritzhand, A.J., Little, J.M., Abductory midfoot osteotomy procedure for metatarsus adductus (1995) J Foot Ankle Surg, 34, pp. 153-162; Napiontek, M., Tomasz, K., Marek, T., Opening wedge osteotomy of the medial cuneiform before age 4 years in the treatment of forefoot adduction (2003) J Pediatr Orthop, 23, pp. 65-69\n\nFrom Duplicate 2 (Pediatric metatarsus adductus and skewfoot deformity - Hutchinson, Byron)\n\nDate of Electronic Publication: 20100101. Current Imprints: Publication: : Philadelphia : Elsevier Health Sciences Division; Original Imprints: Publication: Philadelphia : W.B. Saunders, c1986-\n\nFrom Duplicate 3 (Pediatric metatarsus adductus and skewfoot deformity - Hutchinson, B)\n\ndiagnostic images; pictorial; review. Journal Subset: Biomedical; Peer Reviewed; USA. Special Interest: Perioperative Care. NLM UID: 8604974.\nPMID: 19963172.","page":"93-104","publisher":"W B Saunders","publisher-place":"Philadelphia, Pennsylvania","title":"Pediatric metatarsus adductus and skewfoot deformity","type":"article-journal","volume":"27"},"uris":["http://www.mendeley.com/documents/?uuid=6a7908fa-10d6-489f-9f5c-96fbaa432cd3"]},{"id":"ITEM-2","itemData":{"DOI":"10.1016/S0031-3955(16)36148-X","ISBN":"00313955 (ISSN)","PMID":"3786004","abstract":"Torsional deformity should be localized, quantitated, and usually managed by 'observation', an approach that is set forth in detail in this article. Shoe modifications and daytime braces are inappropriate. Night splints or operative procedures are rarely indicated.","author":[{"dropping-particle":"","family":"Staheli","given":"L T","non-dropping-particle":"","parse-names":false,"suffix":""}],"container-title":"Pediatr Clin North Am","id":"ITEM-2","issue":"6","issued":{"date-parts":[["1986"]]},"language":"English","note":"Criteria (Query) \nParticipants Yes Children and Locomotor Disability \n  \nIntervention Yes Theraputic Footwear \n  \nComparators No \n  \nType of Study No opinion piece \n  \nPrimary Outcomes no\n  \nSecondary Outcomes No\n\nFrom Duplicate 1 (Torsional deformity - Staheli, L T)\n\nCited By :13\nExport Date: 29 January 2018\nCODEN: PCNAA\n\nFrom Duplicate 2 (Torsional deformity - Staheli, L T)\n\nFrom Duplicate 1 (Torsional deformity - Staheli, L T)\n\nIM; Date of Electronic Publication: 19861201. Current Imprints: Publication: Philadelphia, PA : W.B. Saunders; Original Imprints: Publication: Philadelphia.\n\nFrom Duplicate 2 (Torsional deformity - Staheli, L T)\n\nCited By :13\nExport Date: 29 January 2018\nCODEN: PCNAA","page":"1373-1383","publisher":"W.B. Saunders","publisher-place":"United States","title":"Torsional deformity","type":"article-journal","volume":"33"},"uris":["http://www.mendeley.com/documents/?uuid=b511ccd6-4330-4f15-b17a-85f05526424c"]},{"id":"ITEM-3","itemData":{"DOI":"10.7547/87507315-89-2-94","ISBN":"8750-7315","PMID":"10063780","abstract":"Flatfoot may be classified as pathologic or physiologic. Pathologic flatfoot is often characterized by stiffness of the foot, causes disability, and requires treatment. Physiologic flatfoot is a normal variation; it causes no disability and tends to improve with time. Physiologic flatfoot is most common in individuals who are loose-jointed, are obese, or usually wore shoes during childhood. Treatment of children with physiologic flatfoot with orthoses or shoe modifications not only is ineffective but is uncomfortable and embarrassing for the child and is associated with lowered self-esteem in adult life.;","author":[{"dropping-particle":"","family":"Staheli","given":"L T","non-dropping-particle":"","parse-names":false,"suffix":""}],"container-title":"J Am Podiatr Med Assoc","id":"ITEM-3","issue":"2","issued":{"date-parts":[["1999"]]},"language":"English","note":"Criteria (Query) \nParticipants Yes Children and Locomotor Disability \n  \nIntervention Yes Theraputic Footwear \n  \nComparators No \n  \nType of Study No opinion piece \n  \nPrimary Outcomes no\n  \nSecondary Outcomes No\n\nFrom Duplicate 1 (Planovalgus foot deformity. Current status - Staheli, L T)\n\nFrom Duplicate 1 (Planovalgus foot deformity: Current status - Staheli, L T)\n\nCited By :54\nExport Date: 29 January 2018\nCorrespondence Address: Staheli, L.T.; Children's Hospital, Medical Center, Seattle, WA, United States\nReferences: Staheli, L., Evaluation of planovalgus foot deformities with special reference to the natural history (1987) JAPMA, 77, p. 2; Andry, M., (1741) Orthopaedia: Or the Art of Correcting and Preventing Deformities in Children, , ed by A Miller; Staheli, L., Shoes for children: A review (1991) Pediatrics, 88, p. 371; Reimers, J., Pedersen, B., Brodersen, A., Foot deformity and the length of the triceps surae in Danish children between 3 and 17 years old (1995) J Pediatr Orthop B, 4, p. 71; Masterson, E., Jagannathan, S., Borton, D., Pes planus in childhood due to tibialis posterior tendon injuries: Treatment by flexor hallucis longus tendon transfer (1994) J Bone Joint Surg Br, 76, p. 444; Al-Rawi, Z.S., Al-Aszawi, A.J., Al-Chalabi, T., Joint mobility among university students in Iraq (1985) Br J Rheumatol, 24, p. 326; Sachithanandam, V., Joseph, B., The influence of footwear on the prevalence of flat foot: A survey of 1846 skeletally mature persons (1995) J Bone Joint Surg Br, 77, p. 254; Rao, U.B., Joseph, B., The influence of footwear on the prevalence of flat foot: A survey of 2300 children (1992) J Bone Joint Surg Br, 74, p. 525; Forriol, F., Pascual, J., Footprint analysis between three and seventeen years of age (1990) Foot Ankle, 11, p. 101; Staheli, L.T., Chew, D.E., Corbett, M., The longitudinal arch: A survey of eight hundred and eighty-two feet in normal children and adults (1987) J Bone Joint Surg Am, 69, p. 426; Schilling, F.W., The medial longitudinal arch of the foot in young children (1985) Z Orthop, 123, p. 296; Harris, R.I., Beath, T., Hypermobile flatfoot with short tendo Achillis (1948) J Bone Joint Surg Br, 30, p. 116; Vanderwilde, R., Staheli, L.T., Chew, D.E., Measurements on radiographs of the foot in normal infants and children (1988) J Bone Joint Surg Am, 70, p. 407; Hawksley, J., The nature of growing pains and their relation to rheumatism in children and adolescents (1939) BMJ, 1, p. 155; Cowan, D.N., Jones, B.H., Robinson, J.R., Foot morphologic characteristics and risk of exercise-related injury (1993) Arch Fam Med, 2, p. 773; Rudzki, S.J., Injuries in Australian Army recruits: Part III. the accuracy of a pretraining orthopedic screen in predicting ultimate injury outcome (1997) Mil Med, 162, p. 481; Graves, S.C., Mann, R.A., Graves, K.O., Triple arthrodesis in older adults: Results after long-term follow-up (1993) J Bone Joint Surg Am, 75, p. 355; Jay, R.M., Schoenhaus, H.D., Seymour, C., The Dynamic Stabilizing Innersole System (DSIS): The management of hyperpronation in children (1995) J Foot Ankle Surg, 34, p. 124; Penneau, K., Lutter, L.D., Winter, R.D., Pes planus: Radiographic changes with foot orthoses and shoes (1982) Foot Ankle, 2, p. 299; Wenger, D.R., Mauldin, D., Speck, G., Corrective shoes and inserts as treatment for flexible flatfoot in infants and children (1989) J Bone Joint Surg Am, 71, p. 800; Driano, A., Staheli, L., Staheli, L., Psychosocial development and corrective shoewear use in childhood (1998) J Pediatr Orthop, 18, p. 346; Thomasgard, M., Shonkoff, J.P., Metz, W.P., Parentchild relationship disorders: Part II. the vulnerable child syndrome and its relation to parental overprotection (1995) J Dev Behav Pediatr, 16, p. 251; Kidd, R., Mcdonald, M., Mechanical intervention in children: Some ethical considerations (1998) Aust J Podiatr Med, 32, p. 1; Cohen-Sobel, E., Giorgini, R., Velez, Z., Combined technique for surgical correction of pediatric severe flexible flatfoot (1995) J Foot Ankle Surg, 34, p. 183; Crego, C., Ford, L., An end result study of various procedures for correcting flatfeet in children (1952) J Bone Joint Surg Br, 34, p. 103; Seymour, N., The late results of naviculocuneiform fusion (1967) J Bone Joint Surg Br, 49, p. 558; Sekiya, J.K., Saltzman, C.L., Long term follow-up of medial column fusion and tibialis anterior transposition for adolescent flatfoot deformity (1997) Iowa Orthop J, 17, p. 121; Kuwada, G.T., Dockery, G.L., Complications following traumatic incidents with STA-peg procedures (1988) J Foot Surg, 27, p. 236\n\nFrom Duplicate 2 (Planovalgus foot deformity. Current status - Staheli, L T)\n\nauthor reply 269. (PMID: 10349291). Comment in: J Am Podiatr Med Assoc. 1999 May;89(5):268-9. (PMID: 10349292). Linking ISSN: 19308264. Subset: IM; Q; Date of Electronic Publication: 19990201. ; Original Imprints: Publication: [Washington, DC] : American Podiatry Association, [c1985-\n\nFrom Duplicate 2 (Planovalgus foot deformity. Current status - Staheli, L T)\n\nauthor reply 269. (PMID: 10349291). Comment in: J Am Podiatr Med Assoc. 1999 May;89(5):268-9. (PMID: 10349292). Linking ISSN: 19308264. Subset: IM; Q; Date of Electronic Publication: 19990201. ; Original Imprints: Publication: [Washington, DC] : American Podiatry Association, [c1985-","page":"94-99","publisher":"American Podiatry Association","publisher-place":"United States","title":"Planovalgus foot deformity. Current status","type":"article-journal","volume":"89"},"uris":["http://www.mendeley.com/documents/?uuid=188e3d5b-100e-4e1b-bcba-e00667229971"]},{"id":"ITEM-4","itemData":{"DOI":"10.1016/S0031-3955(16)33498-8","ISBN":"0031-3955","PMID":"927941","abstract":"Selection and correction of shoes is an important subject to all individuals who treat children. Unfortunately, it is also a subject of great controversy and an area in which few scientifically performed studies have been carried out. A discussion of the use of shoes and shoe corrections must be viewed, then, as an individual's approach to the problem, rather than as a documented treatise. The purpose of the presentation is to describe the components required in a shoe, the proper fitting of shoes, the type of shoes to be used by normal children, and the use of corrections in shoes for certain deformities.","author":[{"dropping-particle":"","family":"Cowell","given":"H R","non-dropping-particle":"","parse-names":false,"suffix":""}],"container-title":"Pediatr Clin North Am","edition":"1977/11/01","id":"ITEM-4","issue":"4","issued":{"date-parts":[["1977"]]},"language":"English","note":"Criteria (Query) \nParticipants Yes Children and Locomotor Disability \n  \nIntervention Yes Theraputic Footwear \n  \nComparators No \n  \nType of Study No Opinion Piece \n  \nPrimary Outcomes No\n  \nSecondary Outcomes No\nFrom Duplicate 1 (Shoes and shoe corrections - Cowell, H R)\n\nDate of Electronic Publication: 19771101. Current Imprints: Publication: Philadelphia, PA : W.B. Saunders; Original Imprints: Publication: Philadelphia.\n\nFrom Duplicate 2 (Shoes and shoe corrections - Cowell, H R)\n\nFrom Duplicate 1 (Shoes and shoe corrections - Cowell, H R)\n\nDate of Electronic Publication: 19771101. Current Imprints: Publication: Philadelphia, PA : W.B. Saunders; Original Imprints: Publication: Philadelphia.\n\nFrom Duplicate 2 (Shoes and shoe corrections - Cowell, H R)\n\nCited By :1\nExport Date: 29 January 2018\nCODEN: PCNAA\n\nFrom Duplicate 3 (Shoes and shoe corrections - Cowell, H R)\n\nCowell, H R\nJournal Article\nUnited States\nPediatr Clin North Am. 1977 Nov;24(4):791-7.","page":"791-797","publisher":"W.B. Saunders","publisher-place":"United States","title":"Shoes and shoe corrections","type":"article-journal","volume":"24"},"uris":["http://www.mendeley.com/documents/?uuid=5b6a78e1-ed0c-4a1d-99bf-360d48b127a8"]}],"mendeley":{"formattedCitation":"(Cowell, 1977; Hutchinson, 2010; Staheli, 1986, 1999)","plainTextFormattedCitation":"(Cowell, 1977; Hutchinson, 2010; Staheli, 1986, 1999)","previouslyFormattedCitation":"(Cowell, 1977; Hutchinson, 2010; Staheli, 1986, 1999)"},"properties":{"noteIndex":0},"schema":"https://github.com/citation-style-language/schema/raw/master/csl-citation.json"}</w:instrText>
      </w:r>
      <w:r w:rsidRPr="000B4B1B">
        <w:fldChar w:fldCharType="separate"/>
      </w:r>
      <w:r w:rsidR="009A28E3" w:rsidRPr="009A28E3">
        <w:rPr>
          <w:noProof/>
        </w:rPr>
        <w:t>(Cowell, 1977; Hutchinson, 2010; Staheli, 1986, 1999)</w:t>
      </w:r>
      <w:r w:rsidRPr="000B4B1B">
        <w:fldChar w:fldCharType="end"/>
      </w:r>
      <w:r w:rsidRPr="000B4B1B">
        <w:t xml:space="preserve">, review articles (n=7) </w:t>
      </w:r>
      <w:r w:rsidRPr="000B4B1B">
        <w:fldChar w:fldCharType="begin" w:fldLock="1"/>
      </w:r>
      <w:r w:rsidR="00EF53DC">
        <w:instrText>ADDIN CSL_CITATION {"citationItems":[{"id":"ITEM-1","itemData":{"ISBN":"1024-2708","PMID":"10870163","abstract":"OBJECTIVE: To review the aetiology and management of intoeing. DATA SOURCES: Medline and non-Medline literature search, and personal experience. STUDY SELECTION: Studies that provided evidence-based information about the aetiology and management of paediatric intoeing gait were selected. DATA EXTRACTION: Data were extracted and reviewed independently by both authors. DATA SYNTHESIS: An intoeing gait affects many children and, as with flexible flatfoot, bowleg, and knock-knee, it falls into the category of physiological problems that occur in normal children. The usual causes are excessive femoral anteversion, internal tibial torsion, and metatarsus adductus. Management is based on understanding the causes and the natural course of the condition and the effectiveness of various treatment modalities. Unfortunately, due to poor understanding of the condition, intoeing is commonly overtreated with braces or special footwear. CONCLUSIONS: Intoeing is one of the most common conditions encountered in paediatric orthopaedic practice. It is important to make an early diagnosis of pathological causes of intoeing such as cerebral palsy and developmental dysplasia of the hips so that treatment can be commenced as soon as possible.;","author":[{"dropping-particle":"","family":"Li","given":"Y H","non-dropping-particle":"","parse-names":false,"suffix":""},{"dropping-particle":"","family":"Leong","given":"J C","non-dropping-particle":"","parse-names":false,"suffix":""}],"container-title":"Hong Kong Medical Journal = Xianggang Yi Xue Za Zhi","id":"ITEM-1","issue":"4","issued":{"date-parts":[["1999"]]},"note":"Criteria (Query) \nParticipants Yes Children and Locomotor Disability \n  \nIntervention Yes Theraputic Footwear \n  \nComparators Orthotics, Normal footwear \n  \nType of Study No Literature Review \n  \nPrimary Outcomes No \n  \nSecondary Outcomes No\n\nOriginal Imprints: Publication: Hong Kong : Churchill Livingstone, c1995-","page":"360-366","publisher":"Hong Kong Academy of Medicine Press","publisher-place":"China","title":"Intoeing gait in children","type":"article-journal","volume":"5"},"uris":["http://www.mendeley.com/documents/?uuid=0a0652c8-0be7-4e12-bb26-c843f579fe76"]},{"id":"ITEM-2","itemData":{"DOI":"10.1111/jpc.12219","ISBN":"1034-4810","ISSN":"10344810","PMID":"23647850","abstract":"Metatarsus adductus (MA) occurs in one to two cases per 1000 births and is the most common congenital foot deformity in newborns. The appearance is that of a curved or adducted forefoot with a normal hindfoot. A systematic literature review was conducted to answer the following question: For a child who presents with MA, what is the most evidence-based conservative treatment option? Thirteen articles were reviewed using the National Health and Medical Research Council levels of evidence and guidelines for clinical practice. Conservative treatment options reported on included the following: no treatment, stretching, splinting, serial casting, sitting and sleeping positions and footwear/orthotics. There was strong evidence supporting no treatment in the case of flexible MA. Some limited evidence was found for the treatment of semi-rigid MA. Clinicians should use these recommendations together with clinical experience when advising parents on treatment of MA.","author":[{"dropping-particle":"","family":"Williams","given":"Cylie M","non-dropping-particle":"","parse-names":false,"suffix":""},{"dropping-particle":"","family":"James","given":"Alicia M","non-dropping-particle":"","parse-names":false,"suffix":""},{"dropping-particle":"","family":"Tran","given":"Ton","non-dropping-particle":"","parse-names":false,"suffix":""}],"container-title":"J Paediatr Child Health","edition":"2013/05/08","id":"ITEM-2","issue":"9","issued":{"date-parts":[["2013","9","1"]]},"language":"eng","note":"From Duplicate 2 (Metatarsus adductus: development of a non-surgical treatment pathway - Williams, Cylie M; James, Alicia M; Tran, Ton)\n\nFrom Duplicate 1 (Metatarsus adductus: development of a non-surgical treatment pathway - Williams, Cylie M; James, Alicia M; Tran, Ton)\n\nCriteria (Query) \nParticipants Yes Children and Locomotor Disability \n  \nIntervention Yes Therapeutic Footwear\n  \nComparators Braces Nil Intervention\n  \nType of Study No Literature Review\n  \nPrimary Outcomes Anthropometrics\n  \nSecondary Outcomes No\n\nFrom Duplicate 1 (Metatarsus adductus: development of a non-surgical treatment pathway - Williams, Cylie M; James, Alicia M; Tran, Ton)\n\nFrom Duplicate 1 (Metatarsus adductus: development of a non-surgical treatment pathway - Williams, Cylie M; James, Alicia M; Tran, Ton)\n\nDate of Electronic Publication: 2013 May 06. ; Original Imprints: Publication: Melbourne ; Boston : Blackwell Scientific Publications, c1990-\n\nFrom Duplicate 2 (Metatarsus adductus: Development of a non-surgical treatment pathway - Williams, C M; James, A M; Tran, T)\n\nCited By :7\nExport Date: 29 January 2018\nCODEN: JPCHE\nCorrespondence Address: Williams, C.M.; Southern Health-Allied Health Research Unit, Kingston Centre, Corner Warrigal Road and Kingston Road, Cheltenham, VIC. 3192, Australia; email: cylie.williams@southernhealth.org.au\nReferences: Berg, E.E., A reappraisal of metatarsus adductus and skewfoot (1986) J. Bone Joint Surg. Am., 68, pp. 1185-1196; Ponseti, I.V., Becker, J.R., Congenital metatarsus adductus: The results of treatment (1966) J. Bone Joint Surg. Am., 48, pp. 702-711; Farsetti, P., Weinstein, S.L., Ponseti, I.V., The long-term functional and radiographic outcomes of untreated and non-operatively treated metatarsus adductus (1994) J. Bone Joint Surg. Am., 76, pp. 257-265; Bohne, W., Metatarsus adductus (1987) Bull. N. Y. Acad. Med., 63, pp. 835-838; Gore, A.I., Spencer, J.P., The newborn foot (2004) Am. Fam. Physician, 69, pp. 865-872; Wan, S.C., Metatarsus adductus and skewfoot deformity (2006) Clin. Podiatr. Med. Surg., 23, pp. 23-40. , vii-viii; Sass, P., Hassan, G., Lower extremity abnormalities in children (2003) Am. Fam. Physician, 68, pp. 461-468; Morcuende, J.A., Ponseti, I.V., Congenital metatarsus adductus in early human fetal development: A histologic study (1996) Clin. Orthop. Relat. Res., 333, pp. 261-266; Fixsen, J.A., Valman, H.B., ABC of 1 to 7. Minor orthopaedic problems in children (1981) Br. Med. J. (Clin. Res. Ed.), 283, pp. 715-717; Bleck, E.E., Metatarsus adductus: Classification and relationship to outcomes of treatment (1983) J. Pediatr. Orthop., 3, pp. 2-9; Dietz, F.R., Intoeing - Fact, fiction and opinion (1994) Am. Fam. Physician, 50, pp. 1249-1259; Kane, R., Metatarsus varus (1987) Bull. N. Y. Acad. Med., 63, pp. 828-834; Connors, J.F., Wernick, E., Lowy, L.J., Falcone, J., Volpe, R.G., Guidelines for evaluation and management of five common podopediatric conditions (1998) J. Am. Podiatr. Med. Assoc., 88, pp. 206-222; Chong, A., A new device for the treatment of metatarsus adductus (1990) J. Prosthet. Orthot., 2, pp. 139-148; Smith, J.T., Bleck, E.E., Gamble, J.G., Rinsky, L.A., Pena, T., Simple method of documenting metatarsus adductus (1991) J. Pediatr. Orthop., 11, pp. 679-680; Paton, R.W., Choudry, Q., Neonatal foot deformities and their relationship to developmental dysplasia of the hip: An 11-year prospective, longitudinal observational study (2009) J. Bone Joint Surg. Br., 91, pp. 655-658; Huang, X., Lin, J., Demner-Fushman, D., Evaluation of PICO as a knowledge representation for clinical questions (2006) AMIA Annu. Symp. Proc., 2006, pp. 359-363; (1999) How to Review the Evidence: Systematic Identification and Review of the Scientific Literature: Handbook Series on Preparing Clinical Practice Guidelines, , NHMRC. Canberra: Biotext; Hutchinson, B., Pediatric metatarsus adductus and skewfoot deformity (2010) Clin. Podiatr. Med. Surg., 27, pp. 93-104; Iglesias, L., Vallejo, B., Crespo, S., Fuentes, S., Poor sitting posture and metatarsus adductus deformity (2009) J. Am. Podiatr. Med. Assoc., 99, pp. 174-177; Katz, K., David, R., Soudry, M., Below-knee plaster cast for the treatment of metatarsus adductus (1999) J. Pediatr. Orthop., 19, pp. 49-50; Rushforth, G.F., The natural history of hooked forefoot (1978) J. Bone Joint Surg. Br., 60, pp. 530-532; Votta, J.J., Weber, R.B., A nonsurgical treatment regimen for metatarsus adductus utilizing orthoses (1981) J. Am. Podiatry Assoc., 71, pp. 69-72; Widhe, T., Foot deformities at birth: A longitudinal prospective study over a 16-year period (1997) J. Pediatr. Orthop., 17, pp. 20-24; Liddle, J., Williamson, M., Irwig, L., (1996) Method for Evaluating Research and Guideline Evidence, , Sydney: NSW Health Department; Coleman, K., Norris, S., Weston, A., (2005) NHMRC Additional Levels of Evidence and Grades for Recommendations for Developers of Guidelines, , Canberra: NHMRC\n\nFrom Duplicate 3 (Metatarsus adductus: development of a non-surgical treatment pathway - Williams, C M; James, A M; Tran, T)\n\n1440-1754\nWilliams, Cylie M\nJames, Alicia M\nTran, Ton\nJournal Article\nReview\nAustralia\nJ Paediatr Child Health. 2013 Sep;49(9):E428-33. doi: 10.1111/jpc.12219. Epub 2013 May 6.\n\nFrom Duplicate 2 (Metatarsus adductus: development of a non-surgical treatment pathway - Williams, C M; James, A M; Tran, T)\n\n1440-1754\nWilliams, Cylie M\nJames, Alicia M\nTran, Ton\nJournal Article\nReview\nAustralia\nJ Paediatr Child Health. 2013 Sep;49(9):E428-33. doi: 10.1111/jpc.12219. Epub 2013 May 6.","page":"E428-33","publisher":"Blackwell Scientific Publications","publisher-place":"Australia","title":"Metatarsus adductus: development of a non-surgical treatment pathway","type":"article-journal","volume":"49"},"uris":["http://www.mendeley.com/documents/?uuid=4c3916ae-0cbc-4b6d-840c-413a2ac35137"]},{"id":"ITEM-3","itemData":{"ISBN":"0031-4005 (Print) 0031-4005","PMID":"1861942","abstract":"1. Optimum foot development occurs in the barefoot environment. 2. The primary role of shoes is to protect the foot from injury and infection. 3. Stiff and compressive footwear may cause deformity, weakness, and loss of mobility. 4. The term \"corrective shoes\" is a misnomer. 5. Shock absorption, load distribution, and elevation are valid indications for shoe modifications. 6. Shoe selection for children should be based on the barefoot model. 7. Physicians should avoid and discourage the commercialization and \"media\"-ization of footwear. Merchandising of the \"corrective shoe\" is harmful to the child, expensive for the family, and a discredit to the medical profession.","author":[{"dropping-particle":"","family":"Staheli","given":"L T","non-dropping-particle":"","parse-names":false,"suffix":""}],"container-title":"Pediatrics","edition":"1991/08/01","id":"ITEM-3","issue":"2","issued":{"date-parts":[["1991"]]},"language":"eng","note":"Criteria (Query) \nParticipants Yes Children and Locomotor Disability \n  \nIntervention Yes Theraputic Footwear \n  \nComparators No \n  \nType of Study No Literature Review\n  \nPrimary Outcomes no\n  \nSecondary Outcomes No\nFrom Duplicate 1 (Shoes for children: a review - Staheli, L T)\n\nStaheli, L T\nHistorical Article\nJournal Article\nReview\nUnited States\nPediatrics. 1991 Aug;88(2):371-5.\n\nFrom Duplicate 2 (Shoes for children: A review - Staheli, L T)\n\nCited By :43\nExport Date: 29 January 2018\nCODEN: PEDIA\nCorrespondence Address: Staheli, L.T.; Department of Orthopedics, Children's Hospital, Medical Center, 4800 Sand Point Way NE, Seattle, WA 98105, United States\n\nFrom Duplicate 3 (Shoes for children: a review - Staheli, L T)\n\nIM; Q; Date of Electronic Publication: 19910801. Current Imprints: Publication: Elk Grove Village Il : American Academy of Pediatrics; Original Imprints: Publication: Springfield, Ill., Thomas.","page":"371-375","publisher":"American Academy of Pediatrics","publisher-place":"United States","title":"Shoes for children: a review","type":"article-journal","volume":"88"},"uris":["http://www.mendeley.com/documents/?uuid=4f23e316-41fb-4d94-8b38-3e20aa0d994c"]},{"id":"ITEM-4","itemData":{"DOI":"10.1002/14651858.CD006311.pub2","ISBN":"1361-6137","PMID":"20614443","abstract":"BACKGROUND: Paediatric pes planus ('flat feet') is a common childhood condition with a reported prevalence of 14%. Flat feet can result in pain and altered gait. No optimal strategy for non-surgical management of paediatric flat feet has been identified. OBJECTIVES: To assess the effectiveness of non-surgical interventions for treatment of paediatric pes planus (flat feet). SEARCH STRATEGY: We searched the Cochrane Central Register of Controlled Trials (CENTRAL) (The Cochrane Library), MEDLINE, EMBASE, CINAHL, Index to Theses, and Dissertation Abstracts (up to June 2009). SELECTION CRITERIA: All randomised and quasi-randomised trials of non-surgical interventions for paediatric pes planus were identified. The primary outcomes were pain reduction and adverse events; secondary outcomes included disability involving the foot, goniometric measurements, quality of life and patient comfort. DATA COLLECTION AND ANALYSIS: Two authors independently extracted data and assessed the risk of bias of included trials. MAIN RESULTS: Three trials involving 305 children were included in this review. Due to clinical heterogeneity, data were not pooled. All trials had potential for bias. Data from one trial (40 children with juvenile arthritis and foot pain) indicated that use of custom-made orthoses compared with supportive shoes alone resulted in significantly greater reduction in pain intensity (mean difference (MD) -1.5 points on a 10-point visual analogue scale (VAS), 95% CI -2.8 to -0.2; number need to treat to benefit (NNTB) 3, 95% CI 2 to 23), and reduction in disability (measured using the disability subscale of the Foot Function Index on a 100mm scale (MD -18.65mm, 95% CI -34.42 to -2.68mm). The second trial of seven to 11 year old children with bilateral flat feet (n = 178) found no difference in the number of participants with foot pain between custom-made orthoses, prefabricated orthoses and the control group who received no treatment. A third trial of one to five year olds with bilateral flat feet (n=129) did not report pain at baseline but reported the subjective impression of pain reduction after wearing shoes. No adverse effects were reported in the three trials. AUTHORS' CONCLUSIONS: The evidence from randomised controlled trials is currently too limited to draw definitive conclusions about the use of non-surgical interventions for paediatric pes planus. Future high quality trials are warranted in this field. Only limited interventions commonly used in pr…","author":[{"dropping-particle":"","family":"Rome","given":"Keith","non-dropping-particle":"","parse-names":false,"suffix":""},{"dropping-particle":"","family":"Ashford","given":"Robert L","non-dropping-particle":"","parse-names":false,"suffix":""},{"dropping-particle":"","family":"Evans","given":"Angela","non-dropping-particle":"","parse-names":false,"suffix":""}],"container-title":"Cochrane Database Syst Rev","edition":"2010/07/09","id":"ITEM-4","issue":"7","issued":{"date-parts":[["2010"]]},"language":"eng","note":"Criteria (Query) \nParticipants Yes Children and Locomotor Disability \n  \nIntervention Yes Theraputic Footwear \n  \nComparators Orthotics Orthotics normal footwear barefoot \n  \nType of Study Literature review \n  \nPrimary Outcomes Anthropometric Biomecjhanics \n  \nSecondary Outcomes Pain \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From Duplicate 1 (Non-surgical interventions for paediatric pes planus - Rome, K; Ashford, R L; Evans, A)\n\n1469-493x\nRome, Keith\nAshford, Robert L\nEvans, Angela\nJournal Article\nReview\nEngland\nCochrane Database Syst Rev. 2010 Jul 7;(7):CD006311. doi: 10.1002/14651858.CD006311.pub2.\n\nFrom Duplicate 2 (Non-surgical interventions for paediatric pes planus - Rome, Keith; Ashford, Robert L; Evans, Angela)\n\nDate of Electronic Publication: 2010 Jul 07. Current Imprints: Publication: 2004- : Chichester, West Sussex, England : Wiley; Original Imprints: Publication: Oxford, U.K. ; Vista, CA : Update Software\n\nFrom Duplicate 3 (Non-surgical interventions for paediatric pes planus - Rome, K; Ashford, R L; Evans, A)\n\nCited By :35\nExport Date: 29 January 2018\nCorrespondence Address: Rome, K.\n\nFrom Duplicate 4 (Non-surgical interventions for paediatric pes planus - Rome, K; Ashford, R L; Evans, A)\n\nresearch; systematic review. Journal Subset: Europe; Peer Reviewed; UK &amp;amp; Ireland. Special Interest: Evidence-Based Practice; Pediatric Care. NLM UID: 100909747. Cochrane AN: CD006311.\nPMID: 20614443.","page":"Cd006311","publisher":"John Wiley &amp; Sons, Inc.","publisher-place":"England","title":"Non-surgical interventions for paediatric pes planus","type":"article-journal","volume":"7"},"uris":["http://www.mendeley.com/documents/?uuid=a5d4d0b4-a3df-4c68-bd39-479005bf3ebc"]}],"mendeley":{"formattedCitation":"(Y. H. Li &amp; Leong, 1999; Rome et al., 2010; Staheli, 1991; C. M. Williams et al., 2013)","plainTextFormattedCitation":"(Y. H. Li &amp; Leong, 1999; Rome et al., 2010; Staheli, 1991; C. M. Williams et al., 2013)","previouslyFormattedCitation":"(Y. H. Li &amp; Leong, 1999; Rome et al., 2010; Staheli, 1991; C. M. Williams et al., 2013)"},"properties":{"noteIndex":0},"schema":"https://github.com/citation-style-language/schema/raw/master/csl-citation.json"}</w:instrText>
      </w:r>
      <w:r w:rsidRPr="000B4B1B">
        <w:fldChar w:fldCharType="separate"/>
      </w:r>
      <w:r w:rsidR="00254D00" w:rsidRPr="00254D00">
        <w:rPr>
          <w:noProof/>
        </w:rPr>
        <w:t>(Y. H. Li &amp; Leong, 1999; Rome et al., 2010; Staheli, 1991; C. M. Williams et al., 2013)</w:t>
      </w:r>
      <w:r w:rsidRPr="000B4B1B">
        <w:fldChar w:fldCharType="end"/>
      </w:r>
      <w:r w:rsidRPr="000B4B1B">
        <w:t xml:space="preserve">, psychosocial considerations (n=4) </w:t>
      </w:r>
      <w:r w:rsidRPr="000B4B1B">
        <w:fldChar w:fldCharType="begin" w:fldLock="1"/>
      </w:r>
      <w:r w:rsidR="00EF53DC">
        <w:instrText>ADDIN CSL_CITATION {"citationItems":[{"id":"ITEM-1","itemData":{"ISBN":"17088267 (ISSN)","abstract":"Parents often attempt to prevent disabilities in their children by seeking medical attention for common disorders such as flexible flatfbot, intoeing, knock knees, bow legs, and out-toeing. Despite the fact that most conditions are either benign or resolve spontaneously, shoe modifications and braces have traditionally been a standard form of treatment. A case-control study compared 46 adults who wore modified shoes during childhood with % adults who did not wear devices on measures of self-esteem and self-image. Cases characterized their remembrance of the experience through a subjective report questionnaire Those who wore modified shoes during childhood have lower self-esteem than those who did not (p&lt;.05). 41% of Cases reported that the experience decreased their self-image, 57% characterized it as a negative experience, 47% said that they had been teased about the footwear, and 41% said the devices stopped them from partaking in a particular activity in which they wanted to participate. These results show a relationship between modified shoe wearing during childhood and decreased self-esteem. The findings suggest that shoe modifications, besides being ineffective as previously demonstrated, is an unpleasant experience for the child and is associated with lowered self-esteem that persists into adult life.","author":[{"dropping-particle":"","family":"Driano","given":"A N","non-dropping-particle":"","parse-names":false,"suffix":""},{"dropping-particle":"","family":"Staheli","given":"L T","non-dropping-particle":"","parse-names":false,"suffix":""},{"dropping-particle":"","family":"Staheli","given":"L R","non-dropping-particle":"","parse-names":false,"suffix":""}],"container-title":"Journal of Investigative Medicine","id":"ITEM-1","issue":"1","issued":{"date-parts":[["1996"]]},"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Export Date: 29 January 2018\nCODEN: JINVF\nCorrespondence Address: Driano, A.N.; Department of Orthopedics, University of Washington, Children's Hospital, Seattle, WA, United States","page":"101A","publisher":"BMJ Publishing Group","title":"The psychosocial effects of childhood corrective shoe wearing","type":"article-journal","volume":"44"},"uris":["http://www.mendeley.com/documents/?uuid=08bf2aaf-2ecc-4bea-bcda-58cf1084beca"]},{"id":"ITEM-2","itemData":{"ISBN":"17343402 (ISSN)","abstract":"Background. The aim of the study was evaluation of prophylactic and therapeutic activities undertaken by pre-school children's parents to prevent and correct faulty postures. Material and methods. The study by means of a questionnaire was carried out among 125 pre-school children's parents in Szczecin. Results. 93% of the parents agreed that correction of faulty postures is necessary among children in pre-school age. 60% of children in non-public kindergarten wore orthopedic shoes; in public kindergarten only 20%. Less than half children in both types of kindergarten had corrective exercise. Parents claimed that the best faulty postures prophylaxis are swimming and corrective exercise. Conclusions. 1. Parents are aware of necessity of faulty postures' evaluation and undertaking prophylactic and therapeutic activities. 2. Children in non-public pre-school more often take part in available forms of prevention and correction of faulty postures. 3. According to parents the best methods of faulty postures prevention are swimming and corrective exercise. © Copyright by Wydawnictwo Continuo.","author":[{"dropping-particle":"","family":"Rotter","given":"I","non-dropping-particle":"","parse-names":false,"suffix":""},{"dropping-particle":"","family":"Wicher","given":"J","non-dropping-particle":"","parse-names":false,"suffix":""},{"dropping-particle":"","family":"Zułtak-Ba̧czkowska","given":"K","non-dropping-particle":"","parse-names":false,"suffix":""},{"dropping-particle":"","family":"Mroczek","given":"B","non-dropping-particle":"","parse-names":false,"suffix":""},{"dropping-particle":"","family":"Karakiewicz","given":"B","non-dropping-particle":"","parse-names":false,"suffix":""}],"container-title":"Family Medicine and Primary Care Review","id":"ITEM-2","issue":"3","issued":{"date-parts":[["2009"]]},"language":"Polish","note":"Criteria (Query) \nParticipants Yes Children and Locomotor Disability \n  \nIntervention Yes Theraputic Footwear \n  \nComparators Yes exercise \n  \nType of Study qualitative Survey, \n  \nPrimary Outcomes No\n  \nSecondary Outcomes No\nCited By :1\nExport Date: 29 January 2018\nCorrespondence Address: Rotter, I.ul. Epokowa 8, 72-006 Mierzyn, Poland; email: iwrot@wp.pl\nReferences: Lech, P., Zmagaj, A., Jankowska, M., Gosk, M., Wiedza rodziców na temat wad postawy u dzieci w wieku wczesnoszkolnym (2004) Pielȩg Pol, (1-2), pp. 113-116; Nowotny-Czupryna, A., Wiedza rodziców na temat wad postawy ciała dzieci uczȩszczajqcych na ćwiczenia korekcyjne (2002) Fizjoter Pol, 3-4, pp. 45-47; Pawlaczyk, B., Działania profilaktyczne i terapeutyczne wobec dzieci i młodzieży z wadami postawy (2003) Piel Pol, 2, pp. 148-151","page":"471-472","title":"Prevention and correction of faulty postures among children in pre-school age-parents' opinion","title-short":"Profilaktyka i korekcja wad postawy u dzieci w wie","type":"article-journal","volume":"11"},"uris":["http://www.mendeley.com/documents/?uuid=1b39f51a-9825-4d5f-8ab9-b75599de80b1"]}],"mendeley":{"formattedCitation":"(Driano et al., 1996; I. Rotter et al., 2009)","plainTextFormattedCitation":"(Driano et al., 1996; I. Rotter et al., 2009)","previouslyFormattedCitation":"(Driano et al., 1996; I. Rotter et al., 2009)"},"properties":{"noteIndex":0},"schema":"https://github.com/citation-style-language/schema/raw/master/csl-citation.json"}</w:instrText>
      </w:r>
      <w:r w:rsidRPr="000B4B1B">
        <w:fldChar w:fldCharType="separate"/>
      </w:r>
      <w:r w:rsidR="00254D00" w:rsidRPr="00254D00">
        <w:rPr>
          <w:noProof/>
        </w:rPr>
        <w:t>(Driano et al., 1996; I. Rotter et al., 2009)</w:t>
      </w:r>
      <w:r w:rsidRPr="000B4B1B">
        <w:fldChar w:fldCharType="end"/>
      </w:r>
      <w:r w:rsidRPr="000B4B1B">
        <w:t xml:space="preserve"> and clinical prescription surveys (n=3) </w:t>
      </w:r>
      <w:r w:rsidRPr="000B4B1B">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2","itemData":{"ISBN":"1098-4275","ISSN":"1098-4275 (Electronic)","PMID":"10353981","abstract":"Objectives To estimate the prevalence of flexible flat feet in the provincial population of 4- to 13-year-old schoolchildren and the incidence of treatments considered unnecessary. Setting. Province of Malaga, Spain. Methods. We examined and graded by severity a sample of 1181 pupils taken from a total population of 198 858 primary schoolchildren (CI: 95%; margin of error: 5%). The sample group was separated into three 2-year age groups: 4 and 5 years, 8 and 9 years, and 12 and 13 years. The plantar footprint was classified according to Denis1 into three grades of flat feet: grade 1 in which support of the lateral edge of the foot is half that of the metatarsal support; grade 2 in which the support of the central zone and forefoot are equal; and grade 3 in which the support in the central zone of the foot is greater than the width of the metatarsal support. The statistical analysis for the evaluation of the differences between the groups was performed with Student's t and x1 tests as appropriate. Results. The prevalence of flat feet was 2.7%. Of the 1181 children sampled, 168 children (14.2%) were receiving orthopedic treatment, but only 2.7% had diagnostic criteria of flat feet. When we inspected the sample, we found that a number of children were being treated for flat feet with boots and arch supports. Most of them did not have a flat plantar footprint according to the criteria that we used for this work. Furthermore, in the group of children that we diagnosed as having flat feet, only 28.1% were being treated. We found no significant differences between the number of children receiving orthopedic treatments and the presence or absence of a flat plantar footprint. Children who were overweight in the 4- and 5-year-old group showed an increased prevalence for flat feet as diagnosed by us. Conclusion. The data suggest that an excessive number of orthopedic treatments had been prescribed in the province. When extrapolated to the 1997 population of schoolchildren within the age groups studied the figures suggested that -28167 children in Malaga province probably would have been receiving orthopedic treatments with boots and insoles at the time of our study. Consequently, the total expenditure on orthopedic boots and insoles that vear could be estimated as 676008000 pesetas ($4 447 422 in US currency). children, flexible flat feet, treatment cost effectiveness.","author":[{"dropping-particle":"","family":"García-Rodríguez","given":"A","non-dropping-particle":"","parse-names":false,"suffix":""},{"dropping-particle":"","family":"Martín-Jiménez","given":"F","non-dropping-particle":"","parse-names":false,"suffix":""},{"dropping-particle":"","family":"Carnero-Varo","given":"M","non-dropping-particle":"","parse-names":false,"suffix":""},{"dropping-particle":"","family":"Gómez-Gracia","given":"E","non-dropping-particle":"","parse-names":false,"suffix":""},{"dropping-particle":"","family":"Gómez-Aracena","given":"J","non-dropping-particle":"","parse-names":false,"suffix":""},{"dropping-particle":"","family":"Fernández-Crehuet","given":"J","non-dropping-particle":"","parse-names":false,"suffix":""},{"dropping-particle":"","family":"Garcia-Rodriguez","given":"A","non-dropping-particle":"","parse-names":false,"suffix":""},{"dropping-particle":"","family":"Martin-Jimenez","given":"F","non-dropping-particle":"","parse-names":false,"suffix":""},{"dropping-particle":"","family":"Carnero-Varo","given":"M","non-dropping-particle":"","parse-names":false,"suffix":""},{"dropping-particle":"","family":"Gomez-Gracia","given":"E","non-dropping-particle":"","parse-names":false,"suffix":""},{"dropping-particle":"","family":"Gomez-Aracena","given":"J","non-dropping-particle":"","parse-names":false,"suffix":""},{"dropping-particle":"","family":"Fernandez-Crehuet","given":"J","non-dropping-particle":"","parse-names":false,"suffix":""}],"container-title":"Pediatrics","id":"ITEM-2","issue":"6 I","issued":{"date-parts":[["1999","6"]]},"language":"eng","note":"Criteria (Query) \nParticipants Yes Children and Locomotor Disability \n  \nIntervention Yes Theraputic Footwear \n  \nComparators Yes Normal Shoes\n  \nType of Study Yes Cross Sectional Survey, Cohort Retrospective, \n  \nPrimary Outcomes Yes Anthropometrics \n  \nSecondary Outcomes No \n\nFrom Duplicate 2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Cited By :67\nExport Date: 29 January 2018\nCorrespondence Address: García-Rodríguez, A.email: antoniogr@uma.es\n\nFrom Duplicate 2 (Flexible flat feet in children: a real problem? - García-Rodríguez, A; Martín-Jiménez, F; Carnero-Varo, M; Gómez-Gracia, E; Gómez-Aracena, J; Fernández-Crehuet, J)\n\nDate of Electronic Publication: 19990601. Current Imprints: Publication: Elk Grove Village Il : American Academy of Pediatrics; Original Imprints: Publication: Springfield, Ill., Thomas.\n\nFrom Duplicate 2 (Flexible flat feet in children: a real problem? antonio garcfa-rodriguez; felipe martinjiménez; manuel carnero-varo; enrique gomez-gracia; jörge gömez-aracena; and joaquin fernândez-crehuet - )\n\nExport Date: 29 January 2018\nCODEN: PEDIA","page":"1278","publisher":"American Academy of Pediatrics","publisher-place":"United States, United States","title":"Flexible flat feet in children: a real problem?","type":"article-journal","volume":"103"},"uris":["http://www.mendeley.com/documents/?uuid=a9015797-9e7f-4387-bfa5-f9c97aec4f0d"]}],"mendeley":{"formattedCitation":"(García-Rodríguez et al., 1999; Staheli &amp; Giffin, 1980)","plainTextFormattedCitation":"(García-Rodríguez et al., 1999; Staheli &amp; Giffin, 1980)","previouslyFormattedCitation":"(García-Rodríguez et al., 1999; Staheli &amp; Giffin, 1980)"},"properties":{"noteIndex":0},"schema":"https://github.com/citation-style-language/schema/raw/master/csl-citation.json"}</w:instrText>
      </w:r>
      <w:r w:rsidRPr="000B4B1B">
        <w:fldChar w:fldCharType="separate"/>
      </w:r>
      <w:r w:rsidR="009A28E3" w:rsidRPr="009A28E3">
        <w:rPr>
          <w:noProof/>
        </w:rPr>
        <w:t>(García-Rodríguez et al., 1999; Staheli &amp; Giffin, 1980)</w:t>
      </w:r>
      <w:r w:rsidRPr="000B4B1B">
        <w:fldChar w:fldCharType="end"/>
      </w:r>
      <w:r w:rsidRPr="000B4B1B">
        <w:t>.</w:t>
      </w:r>
    </w:p>
    <w:p w14:paraId="0C9C5169" w14:textId="77777777" w:rsidR="00543EBC" w:rsidRPr="000B4B1B" w:rsidRDefault="00543EBC" w:rsidP="00E52690">
      <w:pPr>
        <w:spacing w:line="360" w:lineRule="auto"/>
        <w:jc w:val="both"/>
      </w:pPr>
    </w:p>
    <w:p w14:paraId="2395E851" w14:textId="326926E2" w:rsidR="00540654" w:rsidRPr="00540654" w:rsidRDefault="000B4B1B">
      <w:pPr>
        <w:pStyle w:val="Heading5"/>
        <w:numPr>
          <w:ilvl w:val="4"/>
          <w:numId w:val="29"/>
        </w:numPr>
        <w:spacing w:line="360" w:lineRule="auto"/>
      </w:pPr>
      <w:r w:rsidRPr="000B4B1B">
        <w:t>Accommodative footwear</w:t>
      </w:r>
    </w:p>
    <w:p w14:paraId="09E82EAE" w14:textId="53BD61B2" w:rsidR="000B4B1B" w:rsidRDefault="000B4B1B" w:rsidP="00E52690">
      <w:pPr>
        <w:spacing w:line="360" w:lineRule="auto"/>
        <w:jc w:val="both"/>
      </w:pPr>
      <w:r w:rsidRPr="000B4B1B">
        <w:t xml:space="preserve">This was defined within this review as footwear that was designed (modular or bespoke) to reduce compression and shearing stresses on the child’s foot deformity through dimensional matching of footwear upper, insole, and sole to that of the child’s foot </w:t>
      </w:r>
      <w:r w:rsidRPr="000B4B1B">
        <w:rPr>
          <w:u w:val="single"/>
        </w:rPr>
        <w:fldChar w:fldCharType="begin" w:fldLock="1"/>
      </w:r>
      <w:r w:rsidR="00EF53DC">
        <w:rPr>
          <w:u w:val="single"/>
        </w:rPr>
        <w:instrText>ADDIN CSL_CITATION {"citationItems":[{"id":"ITEM-1","itemData":{"ISBN":"0959-8138","ISSN":"0959-8138","PMID":"1995105","author":[{"dropping-particle":"","family":"Holt","given":"Kenneth S","non-dropping-particle":"","parse-names":false,"suffix":""}],"container-title":"BMJ (Clinical Research Ed.)","edition":"1991/01/12","id":"ITEM-1","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2","itemData":{"DOI":"10.1177/1938640013477129","ISBN":"19386400 (ISSN)","PMID":"23439610","abstract":"Overlapping fifth toe is thought to be a congenital deformity characterized by the proximal phalanx dorsally subluxating and adducting on the fifth metatarsophalangeal joint. Overlapping fifth toes may present as asymptomatic figments of parental concern, but not infrequently this deformity may be painful and disabling in both the pediatric and adult population. Pediatric overlapping fifth toe often corrects with normal ambulation and physicians only need to intervene if symptomatic deformity persists. Nonoperative optimization with strapping, splinting, and shoe modification would be reasonable first-line treatments. Surgical intervention including osteoclysis, percutaneous tenotomy, capsulotomy, syndacilization, tissue rearrangements, tendon transfers, phalangectomy, and toe amputation are indicated only after optimization of less invasive measures. Underlapping fifth toe (or \"curly\" toe) deformity is also felt to be congenital. In most cases, underlapping fifth toes are noticed by parents and family members early in infancy. The proximal phalanx in underlapping toes is typically in varus at the metatarsophalangeal joint with flexion. It is not uncommon for a rotational malalignment to be present (supination/pronation) as judged by the nailbeds. Similar to overlapping toes, pediatric underlappers commonly correct with reassurance and benign neglect up to age 6. Intervention is warranted in the setting of persistent pain and footwear difficulty. Accommodative shoes, absorbing cushions, and functional modification are the mainstays of nonoperative management. Operative intervention may consist of osteoclysis, percutaneous flexor tenotomy, capsulotomy, tissue rearrangements, tendon transfers, removal of symptomatic spurs, osteotomies, and amputation. After exhaustive review of the published literature, it is clear that fifth toe deformities (whether overlapping or underlapping) have not been extensively studied. No gold standard approach exists in treatment. Prospective research using larger numbers of patients with detailed outcome metrics are needed. Surgeons should carefully tailor surgical intervention to patient specific pathology.Levels of Evidence: Expert Opinion, Level V © 2013 The Author(s).","author":[{"dropping-particle":"","family":"Talusan","given":"Paul G","non-dropping-particle":"","parse-names":false,"suffix":""},{"dropping-particle":"","family":"Milewski","given":"Matthew D","non-dropping-particle":"","parse-names":false,"suffix":""},{"dropping-particle":"","family":"Reach Jr","given":"J S","non-dropping-particle":"","parse-names":false,"suffix":""},{"dropping-particle":"","family":"Reach Jr.","given":"John S","non-dropping-particle":"","parse-names":false,"suffix":""}],"container-title":"Foot and Ankle Specialist","id":"ITEM-2","issue":"2","issued":{"date-parts":[["2013"]]},"language":"English","note":"Criteria (Query) \nParticipants Yes Children and Locomotor Disability \n  \nIntervention Yes Theraputic Footwear \n  \nComparators No\n  \nType of Study No Literature Review\n  \nPrimary Outcomes no\n  \nSecondary Outcomes No\nFrom Duplicate 1 (Fifth toe deformities: overlapping and underlapping toe - Talusan, Paul G; Milewski, Matthew D; Reach Jr., John S)\n\nDate of Electronic Publication: 2013 Feb 25. ; Original Imprints: Publication: Thousand Oaks, CA : Sage Publications\n\nFrom Duplicate 2 (Fifth Toe Deformities: Overlapping and Underlapping Toe - Talusan, P G; Milewski, M D; Reach Jr, J S)\n\nCited By :1\nExport Date: 29 January 2018\nCorrespondence Address: Reach, J. S.; Department of Orthopaedic Surgery, Yale University School of Medicine, 800 Howard Ave, New Haven, CT 06520, United States; email: john.reach@yale.edu\nReferences: Lantzounis, L., Congenital subluxation of the fifth toe and its correction by a periosteocapsuloplasty and tendon transplantation (1940) J Bone Joint Surg Am, 22, pp. 147-150; Lapidus, P., Transplantation of the extensor tendon for correction of the overlapping fifth toe (1942) J Bone Joint Surg Am, 24, pp. 555-559; Black, G.B., Grogan, D.P., Bobechko, W.P., Butler arthroplasty for correction of the adducted fifth toe: a retrospective study of 36 operations between 1968 and 1982 (1985) J Pediatr Orthop, 5, pp. 439-441; Goodwin, F., Swisher, F., The treatment of congenital hyperextension of the fifth toe (1943) J Bone Joint Surg Am, 25, pp. 193-196; Rosner, M., Knudsen, H.A., Sharon, S.M., Overlapping fifth toe: a new surgical approach (1978) J Foot Surg, 17, pp. 67-69; Johnson, C.P., Hugar, D.W., A literature review of congenital digiti quinti varus: clinical description and treatment (1983) J Foot Surg, 22, pp. 116-120; Cockin, J., Butler's operation for an over-riding fifth toe (1968) J Bone Joint Surg Br, 50, pp. 78-81; Roven, M.D., A traction sling to affect an overlapping fifth toe (1959) J Am Podiatry Assoc, 49, p. 376; Hulman, S., Simple operation for the overlapping fifth toe (1964) Br Med J, 2, pp. 1506-1507; Weber, R.B., Surgical criteria for correcting the overlapping fifth toe (1982) J Foot Surg, 21, pp. 30-36; de Palma, L., Zanoli, G., Zanoli's procedure for overlapping fifth toe: retrospective study of 18 cases followed for 4-17 years (1998) Acta Orthop Scand, 69, pp. 505-507; Paton, R.W., V-Y plasty for correction of varus fifth toe (1990) J Pediatr Orthop, 10, pp. 248-249; Scrase, W., The treatment of dorsal adduction deformities of the fifth toe: proceedings and reports of universities, colleges, councils, and associations Great Britain (1954) J Bone Joint Surg Br, 36, p. 146; Leonard, M.H., Rising, E.E., Syndactylization to maintain correction of overlapping 5th toe (1965) Clin Orthop Relat Res, 43, pp. 241-243; Wilson, J.N., V-Y correction for varus deformity of the fifth toe (1953) Br J Surg, 41, pp. 133-135; Pollard, J.P., Morrison, P.J., Flexor tenotomy in the treatment of curly toes (1975) Proc R Soc Med, 68, pp. 480-481; Turner, P.L., Strapping of curly toes in children (1987) Aust N Z J Surg, 57, pp. 467-470; Biyani, A., Jones, D.A., Murray, J.M., Flexor to extensor tendon transfer for curly toes. 43 children reviewed after 8 (1-25) years (1992) Acta Orthop Scand, 63, pp. 451-454; Boc, S.F., Martone, J.D., Varus toes: a review and case report (1995) J Foot Ankle Surg, 34, pp. 220-222; Jacobs, R., Vandeputte, G., Flexor tendon lengthening for hammer toes and curly toes in paediatric patients (2007) Acta Orthop Belg, 73, pp. 373-376; Tokioka, K., Nakatsuka, T., Tsuji, S., Ishida, K., Obana, K., Osawa, K., Surgical correction for curly toe using open tenotomy of flexor digitorum brevis tendon (2007) J Plast Reconstr Aesthet Surg, 60, pp. 1317-1322; Friend, G., Correction of elongated underlapping lesser toes by middle phalangectomy and skin plasty (1984) J Foot Surg, 23, pp. 470-476; Ross, E.R., Menelaus, M.B., Open flexor tenotomy for hammer toes and curly toes in childhood (1984) J Bone Joint Surg Br, 66, pp. 770-771; Hamer, A.J., Stanley, D., Smith, T.W., Surgery for curly toe deformity: a double-blind, randomised, prospective trial (1993) J Bone Joint Surg Br, 75, pp. 662-663; Cho, J.Y., Park, J.H., Kim, J.H., Lee, Y.H., Congenital curly toe of the fetus (2004) Ultrasound Obstet Gynecol, 24, pp. 417-420; de Prado, M., (2009) Minimally Invasive Foot Surgery, pp. 161-175. , Barcelona, Spain: About Your Health Publishers","page":"145-149","publisher":"Sage Publications","publisher-place":"United States","title":"Fifth Toe Deformities: Overlapping and Underlapping Toe","type":"article-journal","volume":"6"},"uris":["http://www.mendeley.com/documents/?uuid=0477c99b-623a-40a9-a98f-0f367426419e"]}],"mendeley":{"formattedCitation":"(Holt, 1991; Talusan et al., 2013)","plainTextFormattedCitation":"(Holt, 1991; Talusan et al., 2013)","previouslyFormattedCitation":"(Holt, 1991; Talusan et al., 2013)"},"properties":{"noteIndex":0},"schema":"https://github.com/citation-style-language/schema/raw/master/csl-citation.json"}</w:instrText>
      </w:r>
      <w:r w:rsidRPr="000B4B1B">
        <w:rPr>
          <w:u w:val="single"/>
        </w:rPr>
        <w:fldChar w:fldCharType="separate"/>
      </w:r>
      <w:r w:rsidR="00254D00" w:rsidRPr="00254D00">
        <w:rPr>
          <w:noProof/>
        </w:rPr>
        <w:t>(Holt, 1991; Talusan et al., 2013)</w:t>
      </w:r>
      <w:r w:rsidRPr="000B4B1B">
        <w:fldChar w:fldCharType="end"/>
      </w:r>
      <w:r w:rsidRPr="000B4B1B">
        <w:t xml:space="preserve">. There was a dearth of research (n=2) in terms of children’s accommodative therapeutic footwear </w:t>
      </w:r>
      <w:r w:rsidRPr="000B4B1B">
        <w:fldChar w:fldCharType="begin" w:fldLock="1"/>
      </w:r>
      <w:r w:rsidR="00D471C6">
        <w:instrText>ADDIN CSL_CITATION {"citationItems":[{"id":"ITEM-1","itemData":{"DOI":"10.1177/1938640013477129","ISBN":"19386400 (ISSN)","PMID":"23439610","abstract":"Overlapping fifth toe is thought to be a congenital deformity characterized by the proximal phalanx dorsally subluxating and adducting on the fifth metatarsophalangeal joint. Overlapping fifth toes may present as asymptomatic figments of parental concern, but not infrequently this deformity may be painful and disabling in both the pediatric and adult population. Pediatric overlapping fifth toe often corrects with normal ambulation and physicians only need to intervene if symptomatic deformity persists. Nonoperative optimization with strapping, splinting, and shoe modification would be reasonable first-line treatments. Surgical intervention including osteoclysis, percutaneous tenotomy, capsulotomy, syndacilization, tissue rearrangements, tendon transfers, phalangectomy, and toe amputation are indicated only after optimization of less invasive measures. Underlapping fifth toe (or \"curly\" toe) deformity is also felt to be congenital. In most cases, underlapping fifth toes are noticed by parents and family members early in infancy. The proximal phalanx in underlapping toes is typically in varus at the metatarsophalangeal joint with flexion. It is not uncommon for a rotational malalignment to be present (supination/pronation) as judged by the nailbeds. Similar to overlapping toes, pediatric underlappers commonly correct with reassurance and benign neglect up to age 6. Intervention is warranted in the setting of persistent pain and footwear difficulty. Accommodative shoes, absorbing cushions, and functional modification are the mainstays of nonoperative management. Operative intervention may consist of osteoclysis, percutaneous flexor tenotomy, capsulotomy, tissue rearrangements, tendon transfers, removal of symptomatic spurs, osteotomies, and amputation. After exhaustive review of the published literature, it is clear that fifth toe deformities (whether overlapping or underlapping) have not been extensively studied. No gold standard approach exists in treatment. Prospective research using larger numbers of patients with detailed outcome metrics are needed. Surgeons should carefully tailor surgical intervention to patient specific pathology.Levels of Evidence: Expert Opinion, Level V © 2013 The Author(s).","author":[{"dropping-particle":"","family":"Talusan","given":"Paul G","non-dropping-particle":"","parse-names":false,"suffix":""},{"dropping-particle":"","family":"Milewski","given":"Matthew D","non-dropping-particle":"","parse-names":false,"suffix":""},{"dropping-particle":"","family":"Reach Jr","given":"J S","non-dropping-particle":"","parse-names":false,"suffix":""},{"dropping-particle":"","family":"Reach Jr.","given":"John S","non-dropping-particle":"","parse-names":false,"suffix":""}],"container-title":"Foot and Ankle Specialist","id":"ITEM-1","issue":"2","issued":{"date-parts":[["2013"]]},"language":"English","note":"Criteria (Query) \nParticipants Yes Children and Locomotor Disability \n  \nIntervention Yes Theraputic Footwear \n  \nComparators No\n  \nType of Study No Literature Review\n  \nPrimary Outcomes no\n  \nSecondary Outcomes No\nFrom Duplicate 1 (Fifth toe deformities: overlapping and underlapping toe - Talusan, Paul G; Milewski, Matthew D; Reach Jr., John S)\n\nDate of Electronic Publication: 2013 Feb 25. ; Original Imprints: Publication: Thousand Oaks, CA : Sage Publications\n\nFrom Duplicate 2 (Fifth Toe Deformities: Overlapping and Underlapping Toe - Talusan, P G; Milewski, M D; Reach Jr, J S)\n\nCited By :1\nExport Date: 29 January 2018\nCorrespondence Address: Reach, J. S.; Department of Orthopaedic Surgery, Yale University School of Medicine, 800 Howard Ave, New Haven, CT 06520, United States; email: john.reach@yale.edu\nReferences: Lantzounis, L., Congenital subluxation of the fifth toe and its correction by a periosteocapsuloplasty and tendon transplantation (1940) J Bone Joint Surg Am, 22, pp. 147-150; Lapidus, P., Transplantation of the extensor tendon for correction of the overlapping fifth toe (1942) J Bone Joint Surg Am, 24, pp. 555-559; Black, G.B., Grogan, D.P., Bobechko, W.P., Butler arthroplasty for correction of the adducted fifth toe: a retrospective study of 36 operations between 1968 and 1982 (1985) J Pediatr Orthop, 5, pp. 439-441; Goodwin, F., Swisher, F., The treatment of congenital hyperextension of the fifth toe (1943) J Bone Joint Surg Am, 25, pp. 193-196; Rosner, M., Knudsen, H.A., Sharon, S.M., Overlapping fifth toe: a new surgical approach (1978) J Foot Surg, 17, pp. 67-69; Johnson, C.P., Hugar, D.W., A literature review of congenital digiti quinti varus: clinical description and treatment (1983) J Foot Surg, 22, pp. 116-120; Cockin, J., Butler's operation for an over-riding fifth toe (1968) J Bone Joint Surg Br, 50, pp. 78-81; Roven, M.D., A traction sling to affect an overlapping fifth toe (1959) J Am Podiatry Assoc, 49, p. 376; Hulman, S., Simple operation for the overlapping fifth toe (1964) Br Med J, 2, pp. 1506-1507; Weber, R.B., Surgical criteria for correcting the overlapping fifth toe (1982) J Foot Surg, 21, pp. 30-36; de Palma, L., Zanoli, G., Zanoli's procedure for overlapping fifth toe: retrospective study of 18 cases followed for 4-17 years (1998) Acta Orthop Scand, 69, pp. 505-507; Paton, R.W., V-Y plasty for correction of varus fifth toe (1990) J Pediatr Orthop, 10, pp. 248-249; Scrase, W., The treatment of dorsal adduction deformities of the fifth toe: proceedings and reports of universities, colleges, councils, and associations Great Britain (1954) J Bone Joint Surg Br, 36, p. 146; Leonard, M.H., Rising, E.E., Syndactylization to maintain correction of overlapping 5th toe (1965) Clin Orthop Relat Res, 43, pp. 241-243; Wilson, J.N., V-Y correction for varus deformity of the fifth toe (1953) Br J Surg, 41, pp. 133-135; Pollard, J.P., Morrison, P.J., Flexor tenotomy in the treatment of curly toes (1975) Proc R Soc Med, 68, pp. 480-481; Turner, P.L., Strapping of curly toes in children (1987) Aust N Z J Surg, 57, pp. 467-470; Biyani, A., Jones, D.A., Murray, J.M., Flexor to extensor tendon transfer for curly toes. 43 children reviewed after 8 (1-25) years (1992) Acta Orthop Scand, 63, pp. 451-454; Boc, S.F., Martone, J.D., Varus toes: a review and case report (1995) J Foot Ankle Surg, 34, pp. 220-222; Jacobs, R., Vandeputte, G., Flexor tendon lengthening for hammer toes and curly toes in paediatric patients (2007) Acta Orthop Belg, 73, pp. 373-376; Tokioka, K., Nakatsuka, T., Tsuji, S., Ishida, K., Obana, K., Osawa, K., Surgical correction for curly toe using open tenotomy of flexor digitorum brevis tendon (2007) J Plast Reconstr Aesthet Surg, 60, pp. 1317-1322; Friend, G., Correction of elongated underlapping lesser toes by middle phalangectomy and skin plasty (1984) J Foot Surg, 23, pp. 470-476; Ross, E.R., Menelaus, M.B., Open flexor tenotomy for hammer toes and curly toes in childhood (1984) J Bone Joint Surg Br, 66, pp. 770-771; Hamer, A.J., Stanley, D., Smith, T.W., Surgery for curly toe deformity: a double-blind, randomised, prospective trial (1993) J Bone Joint Surg Br, 75, pp. 662-663; Cho, J.Y., Park, J.H., Kim, J.H., Lee, Y.H., Congenital curly toe of the fetus (2004) Ultrasound Obstet Gynecol, 24, pp. 417-420; de Prado, M., (2009) Minimally Invasive Foot Surgery, pp. 161-175. , Barcelona, Spain: About Your Health Publishers","page":"145-149","publisher":"Sage Publications","publisher-place":"United States","title":"Fifth Toe Deformities: Overlapping and Underlapping Toe","type":"article-journal","volume":"6"},"uris":["http://www.mendeley.com/documents/?uuid=0477c99b-623a-40a9-a98f-0f367426419e"]},{"id":"ITEM-2","itemData":{"ISBN":"0959-8138","ISSN":"0959-8138","PMID":"1995105","author":[{"dropping-particle":"","family":"Holt","given":"Kenneth S","non-dropping-particle":"","parse-names":false,"suffix":""}],"container-title":"BMJ (Clinical Research Ed.)","edition":"1991/01/12","id":"ITEM-2","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mendeley":{"formattedCitation":"(Holt, 1991; Talusan et al., 2013)","plainTextFormattedCitation":"(Holt, 1991; Talusan et al., 2013)","previouslyFormattedCitation":"(Holt, 1991; Talusan et al., 2013)"},"properties":{"noteIndex":0},"schema":"https://github.com/citation-style-language/schema/raw/master/csl-citation.json"}</w:instrText>
      </w:r>
      <w:r w:rsidRPr="000B4B1B">
        <w:fldChar w:fldCharType="separate"/>
      </w:r>
      <w:r w:rsidR="00810D03" w:rsidRPr="009A28E3">
        <w:rPr>
          <w:noProof/>
        </w:rPr>
        <w:t>(Holt, 1991; Talusan et al., 2013)</w:t>
      </w:r>
      <w:r w:rsidRPr="000B4B1B">
        <w:fldChar w:fldCharType="end"/>
      </w:r>
      <w:r w:rsidRPr="000B4B1B">
        <w:t xml:space="preserve">. Of the two articles, one was an opinion piece on suggested indications for therapeutic </w:t>
      </w:r>
      <w:r w:rsidRPr="000B4B1B">
        <w:lastRenderedPageBreak/>
        <w:t xml:space="preserve">footwear in terms of “misshapen feet” </w:t>
      </w:r>
      <w:r w:rsidRPr="000B4B1B">
        <w:fldChar w:fldCharType="begin" w:fldLock="1"/>
      </w:r>
      <w:r w:rsidR="00016B99">
        <w:instrText>ADDIN CSL_CITATION {"citationItems":[{"id":"ITEM-1","itemData":{"ISBN":"0959-8138","ISSN":"0959-8138","PMID":"1995105","author":[{"dropping-particle":"","family":"Holt","given":"Kenneth S","non-dropping-particle":"","parse-names":false,"suffix":""}],"container-title":"BMJ (Clinical Research Ed.)","edition":"1991/01/12","id":"ITEM-1","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mendeley":{"formattedCitation":"(Holt, 1991)","plainTextFormattedCitation":"(Holt, 1991)","previouslyFormattedCitation":"(Holt, 1991)"},"properties":{"noteIndex":0},"schema":"https://github.com/citation-style-language/schema/raw/master/csl-citation.json"}</w:instrText>
      </w:r>
      <w:r w:rsidRPr="000B4B1B">
        <w:fldChar w:fldCharType="separate"/>
      </w:r>
      <w:r w:rsidR="00FD2112" w:rsidRPr="00FD2112">
        <w:rPr>
          <w:noProof/>
        </w:rPr>
        <w:t>(Holt, 1991)</w:t>
      </w:r>
      <w:r w:rsidRPr="000B4B1B">
        <w:fldChar w:fldCharType="end"/>
      </w:r>
      <w:r w:rsidRPr="000B4B1B">
        <w:t xml:space="preserve"> the second article sourced was a review where accommodative footwear was considered as part of the suggested management for digital deformity in childhood </w:t>
      </w:r>
      <w:r w:rsidRPr="000B4B1B">
        <w:fldChar w:fldCharType="begin" w:fldLock="1"/>
      </w:r>
      <w:r w:rsidR="00D471C6">
        <w:instrText>ADDIN CSL_CITATION {"citationItems":[{"id":"ITEM-1","itemData":{"DOI":"10.1177/1938640013477129","ISBN":"19386400 (ISSN)","PMID":"23439610","abstract":"Overlapping fifth toe is thought to be a congenital deformity characterized by the proximal phalanx dorsally subluxating and adducting on the fifth metatarsophalangeal joint. Overlapping fifth toes may present as asymptomatic figments of parental concern, but not infrequently this deformity may be painful and disabling in both the pediatric and adult population. Pediatric overlapping fifth toe often corrects with normal ambulation and physicians only need to intervene if symptomatic deformity persists. Nonoperative optimization with strapping, splinting, and shoe modification would be reasonable first-line treatments. Surgical intervention including osteoclysis, percutaneous tenotomy, capsulotomy, syndacilization, tissue rearrangements, tendon transfers, phalangectomy, and toe amputation are indicated only after optimization of less invasive measures. Underlapping fifth toe (or \"curly\" toe) deformity is also felt to be congenital. In most cases, underlapping fifth toes are noticed by parents and family members early in infancy. The proximal phalanx in underlapping toes is typically in varus at the metatarsophalangeal joint with flexion. It is not uncommon for a rotational malalignment to be present (supination/pronation) as judged by the nailbeds. Similar to overlapping toes, pediatric underlappers commonly correct with reassurance and benign neglect up to age 6. Intervention is warranted in the setting of persistent pain and footwear difficulty. Accommodative shoes, absorbing cushions, and functional modification are the mainstays of nonoperative management. Operative intervention may consist of osteoclysis, percutaneous flexor tenotomy, capsulotomy, tissue rearrangements, tendon transfers, removal of symptomatic spurs, osteotomies, and amputation. After exhaustive review of the published literature, it is clear that fifth toe deformities (whether overlapping or underlapping) have not been extensively studied. No gold standard approach exists in treatment. Prospective research using larger numbers of patients with detailed outcome metrics are needed. Surgeons should carefully tailor surgical intervention to patient specific pathology.Levels of Evidence: Expert Opinion, Level V © 2013 The Author(s).","author":[{"dropping-particle":"","family":"Talusan","given":"Paul G","non-dropping-particle":"","parse-names":false,"suffix":""},{"dropping-particle":"","family":"Milewski","given":"Matthew D","non-dropping-particle":"","parse-names":false,"suffix":""},{"dropping-particle":"","family":"Reach Jr","given":"J S","non-dropping-particle":"","parse-names":false,"suffix":""},{"dropping-particle":"","family":"Reach Jr.","given":"John S","non-dropping-particle":"","parse-names":false,"suffix":""}],"container-title":"Foot and Ankle Specialist","id":"ITEM-1","issue":"2","issued":{"date-parts":[["2013"]]},"language":"English","note":"Criteria (Query) \nParticipants Yes Children and Locomotor Disability \n  \nIntervention Yes Theraputic Footwear \n  \nComparators No\n  \nType of Study No Literature Review\n  \nPrimary Outcomes no\n  \nSecondary Outcomes No\nFrom Duplicate 1 (Fifth toe deformities: overlapping and underlapping toe - Talusan, Paul G; Milewski, Matthew D; Reach Jr., John S)\n\nDate of Electronic Publication: 2013 Feb 25. ; Original Imprints: Publication: Thousand Oaks, CA : Sage Publications\n\nFrom Duplicate 2 (Fifth Toe Deformities: Overlapping and Underlapping Toe - Talusan, P G; Milewski, M D; Reach Jr, J S)\n\nCited By :1\nExport Date: 29 January 2018\nCorrespondence Address: Reach, J. S.; Department of Orthopaedic Surgery, Yale University School of Medicine, 800 Howard Ave, New Haven, CT 06520, United States; email: john.reach@yale.edu\nReferences: Lantzounis, L., Congenital subluxation of the fifth toe and its correction by a periosteocapsuloplasty and tendon transplantation (1940) J Bone Joint Surg Am, 22, pp. 147-150; Lapidus, P., Transplantation of the extensor tendon for correction of the overlapping fifth toe (1942) J Bone Joint Surg Am, 24, pp. 555-559; Black, G.B., Grogan, D.P., Bobechko, W.P., Butler arthroplasty for correction of the adducted fifth toe: a retrospective study of 36 operations between 1968 and 1982 (1985) J Pediatr Orthop, 5, pp. 439-441; Goodwin, F., Swisher, F., The treatment of congenital hyperextension of the fifth toe (1943) J Bone Joint Surg Am, 25, pp. 193-196; Rosner, M., Knudsen, H.A., Sharon, S.M., Overlapping fifth toe: a new surgical approach (1978) J Foot Surg, 17, pp. 67-69; Johnson, C.P., Hugar, D.W., A literature review of congenital digiti quinti varus: clinical description and treatment (1983) J Foot Surg, 22, pp. 116-120; Cockin, J., Butler's operation for an over-riding fifth toe (1968) J Bone Joint Surg Br, 50, pp. 78-81; Roven, M.D., A traction sling to affect an overlapping fifth toe (1959) J Am Podiatry Assoc, 49, p. 376; Hulman, S., Simple operation for the overlapping fifth toe (1964) Br Med J, 2, pp. 1506-1507; Weber, R.B., Surgical criteria for correcting the overlapping fifth toe (1982) J Foot Surg, 21, pp. 30-36; de Palma, L., Zanoli, G., Zanoli's procedure for overlapping fifth toe: retrospective study of 18 cases followed for 4-17 years (1998) Acta Orthop Scand, 69, pp. 505-507; Paton, R.W., V-Y plasty for correction of varus fifth toe (1990) J Pediatr Orthop, 10, pp. 248-249; Scrase, W., The treatment of dorsal adduction deformities of the fifth toe: proceedings and reports of universities, colleges, councils, and associations Great Britain (1954) J Bone Joint Surg Br, 36, p. 146; Leonard, M.H., Rising, E.E., Syndactylization to maintain correction of overlapping 5th toe (1965) Clin Orthop Relat Res, 43, pp. 241-243; Wilson, J.N., V-Y correction for varus deformity of the fifth toe (1953) Br J Surg, 41, pp. 133-135; Pollard, J.P., Morrison, P.J., Flexor tenotomy in the treatment of curly toes (1975) Proc R Soc Med, 68, pp. 480-481; Turner, P.L., Strapping of curly toes in children (1987) Aust N Z J Surg, 57, pp. 467-470; Biyani, A., Jones, D.A., Murray, J.M., Flexor to extensor tendon transfer for curly toes. 43 children reviewed after 8 (1-25) years (1992) Acta Orthop Scand, 63, pp. 451-454; Boc, S.F., Martone, J.D., Varus toes: a review and case report (1995) J Foot Ankle Surg, 34, pp. 220-222; Jacobs, R., Vandeputte, G., Flexor tendon lengthening for hammer toes and curly toes in paediatric patients (2007) Acta Orthop Belg, 73, pp. 373-376; Tokioka, K., Nakatsuka, T., Tsuji, S., Ishida, K., Obana, K., Osawa, K., Surgical correction for curly toe using open tenotomy of flexor digitorum brevis tendon (2007) J Plast Reconstr Aesthet Surg, 60, pp. 1317-1322; Friend, G., Correction of elongated underlapping lesser toes by middle phalangectomy and skin plasty (1984) J Foot Surg, 23, pp. 470-476; Ross, E.R., Menelaus, M.B., Open flexor tenotomy for hammer toes and curly toes in childhood (1984) J Bone Joint Surg Br, 66, pp. 770-771; Hamer, A.J., Stanley, D., Smith, T.W., Surgery for curly toe deformity: a double-blind, randomised, prospective trial (1993) J Bone Joint Surg Br, 75, pp. 662-663; Cho, J.Y., Park, J.H., Kim, J.H., Lee, Y.H., Congenital curly toe of the fetus (2004) Ultrasound Obstet Gynecol, 24, pp. 417-420; de Prado, M., (2009) Minimally Invasive Foot Surgery, pp. 161-175. , Barcelona, Spain: About Your Health Publishers","page":"145-149","publisher":"Sage Publications","publisher-place":"United States","title":"Fifth Toe Deformities: Overlapping and Underlapping Toe","type":"article-journal","volume":"6"},"uris":["http://www.mendeley.com/documents/?uuid=0477c99b-623a-40a9-a98f-0f367426419e"]}],"mendeley":{"formattedCitation":"(Talusan et al., 2013)","plainTextFormattedCitation":"(Talusan et al., 2013)","previouslyFormattedCitation":"(Talusan et al., 2013)"},"properties":{"noteIndex":0},"schema":"https://github.com/citation-style-language/schema/raw/master/csl-citation.json"}</w:instrText>
      </w:r>
      <w:r w:rsidRPr="000B4B1B">
        <w:fldChar w:fldCharType="separate"/>
      </w:r>
      <w:r w:rsidR="00810D03" w:rsidRPr="009A28E3">
        <w:rPr>
          <w:noProof/>
        </w:rPr>
        <w:t>(Talusan et al., 2013)</w:t>
      </w:r>
      <w:r w:rsidRPr="000B4B1B">
        <w:fldChar w:fldCharType="end"/>
      </w:r>
      <w:r w:rsidRPr="000B4B1B">
        <w:t>.</w:t>
      </w:r>
    </w:p>
    <w:p w14:paraId="24131E5B" w14:textId="77777777" w:rsidR="00540654" w:rsidRPr="000B4B1B" w:rsidRDefault="00540654" w:rsidP="00E52690">
      <w:pPr>
        <w:spacing w:line="360" w:lineRule="auto"/>
        <w:jc w:val="both"/>
      </w:pPr>
    </w:p>
    <w:p w14:paraId="59BD6107" w14:textId="7AFB9431" w:rsidR="00540654" w:rsidRPr="00540654" w:rsidRDefault="000B4B1B">
      <w:pPr>
        <w:pStyle w:val="Heading5"/>
        <w:numPr>
          <w:ilvl w:val="4"/>
          <w:numId w:val="29"/>
        </w:numPr>
        <w:spacing w:line="360" w:lineRule="auto"/>
      </w:pPr>
      <w:r w:rsidRPr="000B4B1B">
        <w:t>Functional footwear</w:t>
      </w:r>
    </w:p>
    <w:p w14:paraId="3CEEBD18" w14:textId="47C104EC" w:rsidR="000B4B1B" w:rsidRDefault="000B4B1B" w:rsidP="00E52690">
      <w:pPr>
        <w:spacing w:line="360" w:lineRule="auto"/>
        <w:jc w:val="both"/>
      </w:pPr>
      <w:r w:rsidRPr="000B4B1B">
        <w:t xml:space="preserve">This </w:t>
      </w:r>
      <w:r w:rsidR="00F23EDD">
        <w:t xml:space="preserve">subgrouping </w:t>
      </w:r>
      <w:r w:rsidRPr="000B4B1B">
        <w:t>was defined as footwear</w:t>
      </w:r>
      <w:r w:rsidRPr="000B4B1B">
        <w:rPr>
          <w:b/>
        </w:rPr>
        <w:t xml:space="preserve"> </w:t>
      </w:r>
      <w:r w:rsidRPr="000B4B1B">
        <w:t>designed to</w:t>
      </w:r>
      <w:r w:rsidRPr="000B4B1B">
        <w:rPr>
          <w:b/>
        </w:rPr>
        <w:t xml:space="preserve"> </w:t>
      </w:r>
      <w:r w:rsidRPr="000B4B1B">
        <w:t xml:space="preserve">improve dynamic gait parameters of children with mobility impairment, reducing pathological movements and facilitating typical childhood walking patterns </w:t>
      </w:r>
      <w:r w:rsidRPr="000B4B1B">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2","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Abd Elkader et al., 2013; Ivanyi et al., 2015)","plainTextFormattedCitation":"(Abd Elkader et al., 2013; Ivanyi et al., 2015)","previouslyFormattedCitation":"(Abd Elkader et al., 2013; Ivanyi et al., 2015)"},"properties":{"noteIndex":0},"schema":"https://github.com/citation-style-language/schema/raw/master/csl-citation.json"}</w:instrText>
      </w:r>
      <w:r w:rsidRPr="000B4B1B">
        <w:fldChar w:fldCharType="separate"/>
      </w:r>
      <w:r w:rsidR="009A28E3" w:rsidRPr="009A28E3">
        <w:rPr>
          <w:noProof/>
        </w:rPr>
        <w:t>(Abd Elkader et al., 2013; Ivanyi et al., 2015)</w:t>
      </w:r>
      <w:r w:rsidRPr="000B4B1B">
        <w:fldChar w:fldCharType="end"/>
      </w:r>
      <w:r w:rsidRPr="000B4B1B">
        <w:t xml:space="preserve">. Functional therapeutic footwear consisted of four further subgroupings which were charted dependent on design and the perceived functional role: </w:t>
      </w:r>
      <w:r w:rsidRPr="00F23EDD">
        <w:rPr>
          <w:b/>
          <w:bCs/>
        </w:rPr>
        <w:t>stability</w:t>
      </w:r>
      <w:r w:rsidRPr="000B4B1B">
        <w:t xml:space="preserve"> (n=25), </w:t>
      </w:r>
      <w:r w:rsidRPr="00F23EDD">
        <w:rPr>
          <w:b/>
          <w:bCs/>
        </w:rPr>
        <w:t>lift</w:t>
      </w:r>
      <w:r w:rsidRPr="000B4B1B">
        <w:t xml:space="preserve"> (n=8), </w:t>
      </w:r>
      <w:r w:rsidRPr="00F23EDD">
        <w:rPr>
          <w:b/>
          <w:bCs/>
        </w:rPr>
        <w:t>rounded bottom sole</w:t>
      </w:r>
      <w:r w:rsidRPr="000B4B1B">
        <w:t xml:space="preserve"> (n=1) and </w:t>
      </w:r>
      <w:r w:rsidRPr="00F23EDD">
        <w:rPr>
          <w:b/>
          <w:bCs/>
        </w:rPr>
        <w:t>instability</w:t>
      </w:r>
      <w:r w:rsidRPr="000B4B1B">
        <w:t xml:space="preserve"> (n=1)</w:t>
      </w:r>
      <w:r w:rsidR="000D173B">
        <w:t xml:space="preserve"> </w:t>
      </w:r>
      <w:r w:rsidR="00940229">
        <w:t>(</w:t>
      </w:r>
      <w:r w:rsidR="000D173B">
        <w:fldChar w:fldCharType="begin"/>
      </w:r>
      <w:r w:rsidR="000D173B">
        <w:instrText xml:space="preserve"> REF _Ref141015512 \h </w:instrText>
      </w:r>
      <w:r w:rsidR="000D173B">
        <w:fldChar w:fldCharType="separate"/>
      </w:r>
      <w:r w:rsidR="000D173B">
        <w:t xml:space="preserve">Figure </w:t>
      </w:r>
      <w:r w:rsidR="000D173B">
        <w:rPr>
          <w:noProof/>
        </w:rPr>
        <w:t>2</w:t>
      </w:r>
      <w:r w:rsidR="000D173B">
        <w:noBreakHyphen/>
      </w:r>
      <w:r w:rsidR="000D173B">
        <w:rPr>
          <w:noProof/>
        </w:rPr>
        <w:t>5</w:t>
      </w:r>
      <w:r w:rsidR="000D173B">
        <w:fldChar w:fldCharType="end"/>
      </w:r>
      <w:r w:rsidR="00940229">
        <w:t>)</w:t>
      </w:r>
      <w:r w:rsidRPr="000B4B1B">
        <w:t xml:space="preserve">. </w:t>
      </w:r>
    </w:p>
    <w:p w14:paraId="468DF9C0" w14:textId="77777777" w:rsidR="00743B88" w:rsidRPr="000B4B1B" w:rsidRDefault="00743B88" w:rsidP="00E52690">
      <w:pPr>
        <w:spacing w:line="360" w:lineRule="auto"/>
        <w:jc w:val="both"/>
      </w:pPr>
    </w:p>
    <w:p w14:paraId="2DD90AA0" w14:textId="7CC696DC" w:rsidR="000B4B1B" w:rsidRDefault="000B4B1B" w:rsidP="00E52690">
      <w:pPr>
        <w:spacing w:line="360" w:lineRule="auto"/>
        <w:jc w:val="both"/>
        <w:rPr>
          <w:u w:val="single"/>
        </w:rPr>
      </w:pPr>
      <w:r w:rsidRPr="000B4B1B">
        <w:rPr>
          <w:b/>
          <w:bCs/>
        </w:rPr>
        <w:t>Stability therapeutic footwear</w:t>
      </w:r>
      <w:r w:rsidRPr="000B4B1B">
        <w:t xml:space="preserve"> is a range of footwear that is designed to limit extreme movements of the lower limb in order to maintain a controlled displacement of the centre of force during gait </w:t>
      </w:r>
      <w:r w:rsidRPr="000B4B1B">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ISBN":"0959-8138","ISSN":"0959-8138","PMID":"1995105","author":[{"dropping-particle":"","family":"Holt","given":"Kenneth S","non-dropping-particle":"","parse-names":false,"suffix":""}],"container-title":"BMJ (Clinical Research Ed.)","edition":"1991/01/12","id":"ITEM-2","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mendeley":{"formattedCitation":"(Aboutorabi et al., 2014; Holt, 1991)","plainTextFormattedCitation":"(Aboutorabi et al., 2014; Holt, 1991)","previouslyFormattedCitation":"(Aboutorabi et al., 2014; Holt, 1991)"},"properties":{"noteIndex":0},"schema":"https://github.com/citation-style-language/schema/raw/master/csl-citation.json"}</w:instrText>
      </w:r>
      <w:r w:rsidRPr="000B4B1B">
        <w:fldChar w:fldCharType="separate"/>
      </w:r>
      <w:r w:rsidR="009A28E3" w:rsidRPr="009A28E3">
        <w:rPr>
          <w:noProof/>
        </w:rPr>
        <w:t>(Aboutorabi et al., 2014; Holt, 1991)</w:t>
      </w:r>
      <w:r w:rsidRPr="000B4B1B">
        <w:fldChar w:fldCharType="end"/>
      </w:r>
      <w:r w:rsidRPr="000B4B1B">
        <w:t xml:space="preserve">. Various footwear designs (toplines that extend above malleoli, stiffened extended heel counters, stiffened sole, wedged sole, and </w:t>
      </w:r>
      <w:proofErr w:type="spellStart"/>
      <w:r w:rsidRPr="000B4B1B">
        <w:t>torqheel</w:t>
      </w:r>
      <w:proofErr w:type="spellEnd"/>
      <w:r w:rsidRPr="000B4B1B">
        <w:t xml:space="preserve">) </w:t>
      </w:r>
      <w:r w:rsidRPr="000B4B1B">
        <w:rPr>
          <w:u w:val="single"/>
        </w:rPr>
        <w:fldChar w:fldCharType="begin" w:fldLock="1"/>
      </w:r>
      <w:r w:rsidR="00D471C6">
        <w:rPr>
          <w:u w:val="single"/>
        </w:rPr>
        <w:instrText>ADDIN CSL_CITATION {"citationItems":[{"id":"ITEM-1","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1","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2","itemData":{"ISBN":"00219290 (ISSN)","abstract":"The biomechanical analysis of the foot functions disturbances by cerebral palsy and pes equino-varus (valgus) congenital enables us to design the orthopedic shoes which may be produced depersonally and then adapted to individual requirements. This is achieved by using adjustable straps and different material modules to provide individual foot correction and to create a dynamic loading area during walking. The curvature of sole is calculated to minimize external torques which increase the pathology foot position: curvature centers are coincident with rotation centers of knee and ankle. The rigidity of the high-boot quarter can be adjusted by inserting special flat springs. The prescription table is presented.","author":[{"dropping-particle":"","family":"Mendelewich","given":"Israel A","non-dropping-particle":"","parse-names":false,"suffix":""},{"dropping-particle":"","family":"Pitkin","given":"Marc R","non-dropping-particle":"","parse-names":false,"suffix":""}],"container-title":"Abstracts of the XII Congress, International Society of Biomechanics","id":"ITEM-2","issue":"10","issued":{"date-parts":[["1989"]]},"language":"English","note":"Criteria (Query) \nParticipants Yes Children and Locomotor Disability \n  \nIntervention Yes Theraputic Footwear \n  \nComparators No\n  \nType of Study No Opinion Piece\n  \nPrimary Outcomes No \n  \nSecondary Outcomes No\n\nConference code: 12916\nExport Date: 29 January 2018\nCODEN: JBMCB\nCorrespondence Address: Mendelewich, Israel A.; Leningrad Research Inst of, ProstheticsRussian Federation","page":"1055","publisher-place":"Los Angeles, CA, USA","title":"Orthopedic shoes for children with cerebral palsy in residual stage and with 'pes equino-varus congenital' which is feebly marked or was surgically treated","type":"article-journal","volume":"22"},"uris":["http://www.mendeley.com/documents/?uuid=2a164d4f-ccdc-4735-a651-6b994cb094d2"]},{"id":"ITEM-3","itemData":{"ISBN":"16738225 (ISSN)","abstract":"Aim: To observe the influence of wedged shoes and ankle foot orthoses (WAFO) combination on the extension ability and balance function in spastic cerebral palsy children with lap inflexion. Methods: The study was conducted in Xijing Hospital, Fourth Military Medical University of Chinese PLA from February 2004 to February 2006. Totally 13 cerebral palsy children wore the WAFO (the height of wedge in shoes ranged from 1.0-2.6 cm, averagely 2.4 cm) at least six hours per day for 4 weeks. The knee extension angle (the angle between knee joint at maximal extension and neutral position) and time of static standing balance were measured after the first using and 4 weeks later under wearing shoes, ankle foot orthosis and WAFO combination, respectively. Results: Totally 13 patients were involved in the result analysis. 1 extension angle when standing: It was smaller in children with WAFO than children simply wearing shoes 4 weeks later [(21±5)°, (27±7)°, P &lt; 0.05]. 2 time of static standing balance: It was longer in children with WAFO than children simply wearing shoes or ankle foot orthosis after the first using and 4 weeks later [first using: (78±22), (23±11), (38±14) s, P &lt; 0.01; 4 weeks later: (129±37), (27±9), (50± 18) s, P&lt; 0.01]. Conclusion: The ability of standing balance of cerebral palsy children can be improved and extension ability of knee joint is strengthened by wearing a WAFO, so that a good basic condition is provided for enhancing walking function.","author":[{"dropping-particle":"","family":"Yi","given":"N","non-dropping-particle":"","parse-names":false,"suffix":""},{"dropping-particle":"","family":"Wang","given":"B S","non-dropping-particle":"","parse-names":false,"suffix":""},{"dropping-particle":"","family":"Wang","given":"B","non-dropping-particle":"","parse-names":false,"suffix":""},{"dropping-particle":"","family":"Liu","given":"W","non-dropping-particle":"","parse-names":false,"suffix":""},{"dropping-particle":"","family":"Mou","given":"X","non-dropping-particle":"","parse-names":false,"suffix":""},{"dropping-particle":"","family":"Wang","given":"Y","non-dropping-particle":"","parse-names":false,"suffix":""}],"container-title":"Journal of Clinical Rehabilitative Tissue Engineering Research","id":"ITEM-3","issue":"5","issued":{"date-parts":[["2007"]]},"language":"Chinese","note":"Criteria (Query) \nParticipants Yes Children and Locomotor Disability \n  \nIntervention Yes Therapeutic Footwear\n  \nComparators Braces AFO\n  \nType of Study Yes Cross Over Study\n  \nPrimary Outcomes Biomechanical\n  \nSecondary Outcomes No\n\nExport Date: 29 January 2018\nCorrespondence Address: Yi, N.; Department of Surgery, Military Burn Center, Fourth Military Medical University of Chinese PLA, Xi'an 710032 Shaanxi Province, China; email: wbshui@fmmu.edu.cn\nReferences: Chinese source; Binmder, H., Eng, G.D., Rehabilitation management of children with spastic diplegsic cerebral palsy (1989) Arch Phys Med Rehabil, 70 (6), pp. 482-489; Lin, R.S., Gage, J.R., The neurological control system for normal gait (1990) J Prosthet Orth, 2 (1), pp. 1-13; Crenshaw, S., Herzog, R., Castagno, P., The efficacy of tone-reducing features in orthotics on the gait of children with spastic diplegic cerebral palsy (2000) J Pediatr Orthop, 20 (2), pp. 210-216; Fuchs, A., Doderlein, L., Orthotics and cerebral palsy. Established treatments and trends in orthopaedic devices for patients with cerebral palsy (2004) Orhtopade, 33 (10), pp. 1173-1182; Major, R.E., Hewart, P.J., MacDonald, A.M., A new structural concept in moulded fixed ankle foot orthoses and comparison of the bending stiffness of four constructions (2004) Prosthet Orthot Int, 28 (1), pp. 44-48; Crenshaw, S., Herzog, R., Castagno, P., The efficacy of tone-reducing features in orthotics on the gait of children with spastic diplegic cerebral palsy (2000) J Pediatr Odhop, 20 (2), pp. 210-216; Romks, J., Brunner, R., Comparison of a dynamic and a hinged ankle-foot orthosis by gait analysis in patients with hemiplegic cerebral palsy (2002) Gait Posture, 15 (1), pp. 18-24; Buckon, C.E., Thomas, S.S., Jakobson-Huston, S., Comparison of three ankle-foot orthosis configurations for children with spastic diplegia (2004) Dev Med Child Neurol, 46 (9), pp. 590-598; Radtka, S.A., Skinner, S.R., Johanson, M.E., A comparison of gait with solid and hinged ankle-foot orthoses in children with spastic diplegic cerebral palsy (2005) Gait Posture, 21 (3), pp. 303-310; Wesdock, K.A., Edge, A.M., Effects of wedged shoes and ankle-foot orthoses on standing balance and nnee extension in children with cerebral palsy who crouch (2003) Pediatric Physical Therapy, 15 (4), pp. 221-231; Carlson, W.F., Vaughan, C.L., Damiano, D.L., Orthotic management of gait in spastic diplegia (1997) Am J Phys Med Rehabil, 76 (3), pp. 219-225; Abel, M.F., Juhl, C.A., Vaughan, C.L., Gait assessment of fixed ankle-foot orthoses in children with spastic diplegia (1998) Arch Phys Med Rehabil, 79 (2), pp. 126-133; Park, E.S., Park, C.I., Chang, H.J., The effect of hinged ankle-foot orthoses on sit-to stand transfer in children with spastic cerebral palsy (2004) Arch Phys Med Rehabil, 85 (12), pp. 2053-2057; Radtka, S.A., Skinner, S.R., Johanson, M.E., A comparison of gait with solid and hinged ankle-foot orthoses in children with spastic diplegic cerebral palsy (2005) Gait Posture, 21 (3), pp. 303-310; Ozer, K., Chesher, S.P., Scheker, L.R., Neuromuscular electrical stimulation and dynamic bracing for the management of upper-extremity spasticity in children with cerebral palsy (2006) Dev Med Child Neurol, 48 (7), pp. 559-563; Chinese source; Bill, M., McIntosh, R., Myers, P., A series of case studies on the effect of a midfoot control ankle foot orthosis in the prevention of unresolved pressure areas in children with cerebral palsy (2001) Prosthet Orthot Int, 25 (3), pp. 246-250","page":"900-902","title":"Improved influence of the combination of wedged shoes and ankle foot orthoses on the extension ability of knee joint in cerebral palsy children","type":"article-journal","volume":"11"},"uris":["http://www.mendeley.com/documents/?uuid=244c0ea2-3650-46d5-9e4c-b98ea32eb681"]},{"id":"ITEM-4","itemData":{"ISBN":"0959-8138","ISSN":"0959-8138","PMID":"1995105","author":[{"dropping-particle":"","family":"Holt","given":"Kenneth S","non-dropping-particle":"","parse-names":false,"suffix":""}],"container-title":"BMJ (Clinical Research Ed.)","edition":"1991/01/12","id":"ITEM-4","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mendeley":{"formattedCitation":"(Holt, 1991; Knittel &amp; Staheli, 1976; Mendelewich &amp; Pitkin, 1989; Yi et al., 2007)","plainTextFormattedCitation":"(Holt, 1991; Knittel &amp; Staheli, 1976; Mendelewich &amp; Pitkin, 1989; Yi et al., 2007)","previouslyFormattedCitation":"(Holt, 1991; Knittel &amp; Staheli, 1976; Mendelewich &amp; Pitkin, 1989; Yi et al., 2007)"},"properties":{"noteIndex":0},"schema":"https://github.com/citation-style-language/schema/raw/master/csl-citation.json"}</w:instrText>
      </w:r>
      <w:r w:rsidRPr="000B4B1B">
        <w:rPr>
          <w:u w:val="single"/>
        </w:rPr>
        <w:fldChar w:fldCharType="separate"/>
      </w:r>
      <w:r w:rsidR="009A28E3" w:rsidRPr="009A28E3">
        <w:rPr>
          <w:noProof/>
        </w:rPr>
        <w:t>(Holt, 1991; Knittel &amp; Staheli, 1976; Mendelewich &amp; Pitkin, 1989; Yi et al., 2007)</w:t>
      </w:r>
      <w:r w:rsidRPr="000B4B1B">
        <w:fldChar w:fldCharType="end"/>
      </w:r>
      <w:r w:rsidRPr="000B4B1B">
        <w:t xml:space="preserve"> have been used to impart stability and these may be used in isolation or in combination with ankle-foot orthosis tuning </w:t>
      </w:r>
      <w:r w:rsidRPr="000B4B1B">
        <w:fldChar w:fldCharType="begin" w:fldLock="1"/>
      </w:r>
      <w:r w:rsidR="00254D00">
        <w:instrText>ADDIN CSL_CITATION {"citationItems":[{"id":"ITEM-1","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1","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mendeley":{"formattedCitation":"(Eddison &amp; Chockalingam, 2013)","plainTextFormattedCitation":"(Eddison &amp; Chockalingam, 2013)","previouslyFormattedCitation":"(Eddison &amp; Chockalingam, 2013)"},"properties":{"noteIndex":0},"schema":"https://github.com/citation-style-language/schema/raw/master/csl-citation.json"}</w:instrText>
      </w:r>
      <w:r w:rsidRPr="000B4B1B">
        <w:fldChar w:fldCharType="separate"/>
      </w:r>
      <w:r w:rsidR="00D85835" w:rsidRPr="00D85835">
        <w:rPr>
          <w:noProof/>
        </w:rPr>
        <w:t>(Eddison &amp; Chockalingam, 2013)</w:t>
      </w:r>
      <w:r w:rsidRPr="000B4B1B">
        <w:fldChar w:fldCharType="end"/>
      </w:r>
      <w:r w:rsidRPr="000B4B1B">
        <w:t xml:space="preserve">. The range of childhood mobility disorders where they have been used includes: cerebral palsy, muscular dystrophy, toe walking, in-toeing, spina bifida, pes planus, haemophilic arthropathy and developmental delay </w:t>
      </w:r>
      <w:r w:rsidRPr="000B4B1B">
        <w:rPr>
          <w:u w:val="single"/>
        </w:rPr>
        <w:fldChar w:fldCharType="begin" w:fldLock="1"/>
      </w:r>
      <w:r w:rsidR="00EF53DC">
        <w:rPr>
          <w:u w:val="single"/>
        </w:rPr>
        <w:instrText>ADDIN CSL_CITATION {"citationItems":[{"id":"ITEM-1","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1","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id":"ITEM-2","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2","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id":"ITEM-3","itemData":{"ISBN":"07420668 (ISSN)","PMID":"3293753","abstract":"Habitual toe-walking has been presented as a prolongation of a normal stage of development that requires conservative treatment to prevent or ameliorate associated gait abnormalities such as tripping and falling. An approach to the evaluation of a child with toe-walking should include (1) medical history (prenatal, intrapartum, and postnatal), (2) gait evaluation, (3) musculoskeletal examination, and (4) neurologic examination. Pathologic entities producing toe-walking have been explored in order to differentiate those conditions from idiopathic (habitual) toe-walking. The most common etiologies of toe-walking (nonhabitual) would include gastrosoleus equinus, clubfoot, or cerebral palsy. Treatment of habitual toe-walkers might include shoe therapy, orthosis therapy, auditory feedback, and surgery.;","author":[{"dropping-particle":"","family":"Caselli","given":"M A","non-dropping-particle":"","parse-names":false,"suffix":""},{"dropping-particle":"","family":"Rzonca","given":"E C","non-dropping-particle":"","parse-names":false,"suffix":""},{"dropping-particle":"","family":"Lue","given":"B Y","non-dropping-particle":"","parse-names":false,"suffix":""}],"container-title":"Clin Podiatr Med Surg","edition":"1988/07/01","id":"ITEM-3","issue":"3","issued":{"date-parts":[["1988"]]},"language":"English","note":"Criteria (Query) \nParticipants Yes Children and Locomotor Disability \n  \nIntervention Yes Theraputic Footwear \n  \nComparators No \n  \nType of Study No Opinion Piece \n  \nPrimary Outcomes No\n  \nSecondary Outcomes No\n\nFrom Duplicate 1 (Habitual toe-walking: Evaluation and approach to treatment - Caselli, M A; Rzonca, E C; Lue, B Y)\n\nCited By :26\nExport Date: 29 January 2018\nCODEN: CPSUE\n\nFrom Duplicate 2 (Habitual toe-walking: evaluation and approach to treatment - Caselli, M A; Rzonca, E C; Lue, B Y)\n\nDate of Electronic Publication: 19880701. Current Imprints: Publication: : Philadelphia : Elsevier Health Sciences Division; Original Imprints: Publication: Philadelphia : W.B. Saunders, c1986-\n\nFrom Duplicate 3 (Habitual toe-walking: evaluation and approach to treatment - Caselli, M A; Rzonca, E C; Lue, B Y)\n\nCaselli, M A\nRzonca, E C\nLue, B Y\nJournal Article\nReview\nUnited States\nClin Podiatr Med Surg. 1988 Jul;5(3):547-59.","page":"547-559","publisher":"Elsevier Health Sciences Division","publisher-place":"United States","title":"Habitual toe-walking: evaluation and approach to treatment","type":"article-journal","volume":"5"},"uris":["http://www.mendeley.com/documents/?uuid=6b0786ef-f642-47bf-8677-27083a467772"]},{"id":"ITEM-4","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4","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5","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5","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6","itemData":{"DOI":"10.1007/s001320050357","ISBN":"1433-0431","ISSN":"0085-4530 (Print)","PMID":"10335529","abstract":"Intraarticular bleeding and muscle bleeding occur spontaneously or as a result of trauma in hemophilia A or B. The most common sites for hemarthrosis are the knees joints, elbows and ankles joints. Resorption of intraarticular blood induces reactive hemophilic synovitis. Hyperplasia of the synovium can be followed by recurrent bleedings. These early reactions can change to a chronic synovitis and cause cartilage damage, finally resulting in a complete destruction of the joint. Since 1981 158 adults and 61 children with a hemophilia A or B were treated at the Center for hemophilic disorders Frankfurt in an interdisciplinary approach. Consequent prophylactic treatment with factor substitution can prevent the incidence of severe hemarthrosis. Minor joint bleedings are treated by adequate factor substitution, temporarily non-weight bearing of the extremity, application of ice-packs and physical therapy. More severe joint hemorrhages should be aspirated in order to reduce the acute synovitis. This is followed by a consequent physical therapy (joint and soft tissue techniques) and anti-inflammatory drugs. The goal is a sufficient muscular balance of the joint, the improvement of the coordination, and the proprioception. The chronic synovitis is less painful and poorly responses to conservative interventions. Local ice application, systemic and local anti-inflammatory treatment support the physical therapy. Soft heel shock absorber, elastic and semi-rigid bandages prevent recurrent bleeding episodes by shock absorption and decrease of synovial impingement. Synovectomy is indicated in cases of chronic persistent synovitis. Radiosynoviorthesis (RSO), which is an alternative in certain cases, has been performed with great success in 12 cases in our hospital. In advanced arthropathy joint mobilization should be the emphasis of the physical therapy. Bandages, crutches and ortopaedic shoe devices improve the walking capacity.","author":[{"dropping-particle":"","family":"Muller","given":"S","non-dropping-particle":"","parse-names":false,"suffix":""},{"dropping-particle":"","family":"Kurth","given":"A A","non-dropping-particle":"","parse-names":false,"suffix":""},{"dropping-particle":"","family":"Hovy","given":"L","non-dropping-particle":"","parse-names":false,"suffix":""},{"dropping-particle":"","family":"Müller","given":"S","non-dropping-particle":"","parse-names":false,"suffix":""},{"dropping-particle":"","family":"Kurth","given":"A A","non-dropping-particle":"","parse-names":false,"suffix":""},{"dropping-particle":"","family":"Hovy","given":"L","non-dropping-particle":"","parse-names":false,"suffix":""},{"dropping-particle":"","family":"Muller","given":"S","non-dropping-particle":"","parse-names":false,"suffix":""},{"dropping-particle":"","family":"Kurth","given":"A A","non-dropping-particle":"","parse-names":false,"suffix":""},{"dropping-particle":"","family":"Hovy","given":"L","non-dropping-particle":"","parse-names":false,"suffix":""}],"container-title":"Orthopade","id":"ITEM-6","issue":"4","issued":{"date-parts":[["1999","4"]]},"language":"eng","note":"Criteria (Query) \nParticipants Yes Children and Locomotor Disability \n  \nIntervention Yes Theraputic Footwear \n  \nComparators Unsure \n  \nType of Study No case Series\n  \nPrimary Outcomes No \n  \nSecondary Outcomes Yes Physical activity \n\nFrom Duplicate 2 (Conservative treatment measures in hemophilic arthropathy - Muller, S; Kurth, A A; Hovy, L; Müller, S; Kurth, A A; Hovy, L; Muller, S; Kurth, A A; Hovy, L)\n\nFrom Duplicate 1 (Conservative treatment measures in hemophilic arthropathy - Müller, S; Kurth, A A; Hovy, L; Muller, S; Kurth, A A; Hovy, L)\n\nFrom Duplicate 2 (Conservative treatment measures in hemophilic arthropathy - Müller, S; Kurth, A A; Hovy, L)\n\nFrom Duplicate 1 (Conservative treatment measures in hemophilic arthropathy - Müller, S; Kurth, A A; Hovy, L)\n\nFrom Duplicate 1 (Conservative treatment measures in hemophilic arthropathy - Müller, S; Kurth, A A; Hovy, L)\n\nCited By :10\nExport Date: 29 January 2018\nCODEN: ORHPB\nCorrespondence Address: Muller, S.; Orthopadische Univ. Klinik/Poliklin., Friedrichsheim Frankfurt/Main, Marienburgstrasse 2, D-60528 Frankfurt/Main - Niederrad, Germany\nReferences: Arnold, W.D., Hilgartner, M.W., Hemophilic arthropathy. Current concepts of pathogenesis and management (1977) J Bone Joint Surg Am, 59, pp. 287-305; Bauer, H., Krankengymnastische behandlung der hämophilen arthropathie (1977) Orthopädische Hamophiliebehandlung - Ein Leitfaden mit Patientenratgeber, pp. 39-45. , Scharrer I, Hovy L (Hrsg) Springer, Berlin Heidelberg New York; Brenda, M., Buzzard, M.S.C., Physiotherapy for prevention and treatment of chronic hemophilic synovitis (1977) Clin Orthop Relat Res, 343, pp. 42-46; Brügger, A., (1980) Die Erkrankung des Bewegungsapparates und Seines Nervensystems, , Fischer, Stuttgart; Buzzard, B.M., Propriozeptive training in haemophilia (1998) Haemophilia, 4, pp. 528-531. , Lee CA, Kessler CM (eds); Caviglia, H., Galatro, G., Duhalde, C., Perez Bianco, R., Haemophilic synovitis: Is rifampicin an alternative? (1998) Haemophilia, 4, pp. 514-517. , Lee CA, Kessler CM (eds); Eickhoff, H.H., Raderschadt, G., Koch, W., Brackmann, H.H., Control of the synovium in haemophilia (1998) Haemophilia, 4, pp. 511-513. , Lee CA, Kessler CM (eds); Eickhoff, H.H., Koch, W., Raderschadt, G., Brackmann, H.H., Arthroscopy for chronic hemophilis synovitis of the knee (1997) Clin Orthop Relat Res, 343, pp. 58-62; Fernandez-Palazzi, F., Caviglia, H.A., Salazar, J.R., Lopez, J., Aoun, R., Intraarticular dexamethasone in advanced chronic synovitis in hemophilia (1997) Clin Orthop Relat Res, 343, pp. 25-29; Fernandez-Palazzi, F., Rivas, S., Cibeira, J.L., Dib, O., Viso, R., Radioactive synoviorthesis in hemophilic hemarthrosis-materials, techniques and dangers (1996) Clin Orthop, 328, pp. 14-18; Gamble, J.G., Bellah, J., Rinsky, L.A., Gladder, B., Athropathy of the ankle in hemophilia (1991) J Bone Joint Surg Am, 73, pp. 1008-1015; Greene, W.B., McMillan, C.W., Warren, Mw., Prophylactic transfusion for hypertrophic synovitis in children with hemophilia (1997) Clin Orthop, 343, pp. 19-24; Heijnen, L., Roosendaal, G., Heim, M., Orthotics and rehabilitation for chronic hemophilic synovitis of the ankle (1997) Clin Orthop Relat Res, 343, pp. 68-73; Heim, M., Martinowitz, U., Horoszowski, H., Orthotic management of the knee in patients with hemophilia (1997) Clin Orthop, 343, pp. 54-57; Hoskinson, J., Duthie, R.B., Management of musculoskeletal problems in the hemophilias (1987) Orthop Clin North Am, 9, pp. 455-480; Hovy, L., Konservative behandlung der hämophilen arthropathie (1997) Orthopädische Hämophiliebehandlung - Ein Leitfaden mit Patientenratgeber, pp. 35-38. , Scharrer I, Hovy L (Hrsg) Springer, Berlin Heidelberg New York; Hovy, L., Diagnostik und behandlung der synovitis bei hämophilen (1999) Hämophilie-Symposium, Hamburg 1997, 28, pp. 25-31. , Scharrer I, Schramm W (Hrsg) Springer, Berlin Heidelberg New York; Klein, K., Aland, C., Kim, H., Giselle, J., Saidi, P., Long term follow up of arthroscopic synovectomy for chronic hemophilic synovitis (1987) Arthroscopy, 3, pp. 231-236; König, F., Die gelenkerkrankungen bei blutern mit besonderer berücksichtigung der diagnose (1892) Chirurgie, 11, pp. 233-242; Kreuz, W., Escuriola-Ettingshausen, C., Prävention der hämophilen arthropathie durch prophylaxe im kindesalter (1997) Orthopädische Hämophiliebehandlung - Ein Leitfaden mit Patientenratgeber, pp. 19-25. , Scharrer I, Hovy L (Hrsg) Springer, Berlin Heidelberg New York; Löfquist, T., Petersson, C., Nilson, I.M., Radioactive synoviorthesis in patients with hemophilia with factor inhibitor (1997) Clin Orthop Relat Res, 343, pp. 37-41; Mohr, W., Pathogenese der arthropathie (1993) Hämophilie-Symposium, 23, pp. 83-94. , Scharrer I, Schramm W (Hrsg) Hamburg 1992. Springer, Berlin Heidelberg New York; Mori, M., Anterior capsulectomy in the treatment of rheumatoid arthritis of the knee joint Arthritis Rheum, 8, p. 130. , 81993; Ribbans, W.J., Giangrande, P., Beeton, K., Conservative treatment of hemarthrosis for prevention of hemophilic synovitis (1997) Clin Orthop Relat Res, 343, pp. 12-18; Ribbans, W.J., Philips, A.M., Hemophilic ankle arthopathy (1996) Clin Orthop, 328, pp. 39-45; Rodriguez-Merchan, E.C., Pathogenesis, early diagnosis and prophylaxis for chronic hemophilic synovitis (1997) Clin Orthop Relat Res, 343, pp. 6-11; Roosendaal, G., Mauser-Bunschoten, E.P., Kleijn, P.D.E., Synovium in haemophilic arthropathy (1998) Haemophilia, 4, pp. 502-505. , Lee CA, Kessler CM (eds); Roosendaal, G., Vianen, M.E., VD Berg, H.M., Lafeber, F.P.J.G., Bijlsma, J.W.J., Blood induced irreversible cartilage damage; A human in vitro study (1998) Haemophilia, 4, p. 205. , Lee CA, Kessler CM (eds); Scharrer, I., Pathophysiologie der hämorrhagischen diathesen (1997) Orthopädische Hämophiliebehandlung - Ein Leitfaden mit Patientenratgeber, pp. 1-8. , Scharrer I, Hovy L (Hrsg) Springer, Berlin Heidelberg New York; Scharrer, I., Perioperative substitutionstherapie (1997) Orthopäische Hämophiliebehandlung - Ein Leitfaden mit Patientenratgeber, pp. 57-63. , Scharrer I, Hovy L (Hrsg) Springer, Berlin Heidelberg New York; Staubesand, J., Lehrbuch der anatomie des menschen (1980) Urban &amp;amp; Schwarzenberg, p. 270. , Benninghoff A, Goertler K (Hrsg) München Wien Baltimore; Stein, H., Duthie, R.B., The pathogenesis of chronic haemophilic arthropathy (1981) J Bone Joint Surg Br, 63, pp. 601-609; Swanton, M.C., Hemophilic arthropathy in dogs (1959) Lab Invest, 8, pp. 1269-1273; Toole, J.J., Knopf, J.L., Wozney, J.M., Molecular cloning of a cDNA encoding human antihaemopilic factor (1984) Nature, 312, pp. 342-347; Zimmermann, R., Rehabilitationstherapie der hämophilen arthropathie (1997) Orthopädische Hämophiliebehandlung - Ein Leitfaden mit Patientenratgeber, pp. 73-80. , Scharrer I, Hovy L (hrsg) Springer, Berlin Heidelberg New York\n\nFrom Duplicate 2 (Conservative treatment measures in hemophilic arthropathy - Müller, S; Kurth, A A; Hovy, L)\n\nDate of Electronic Publication: 19990401. ; Original Imprints: Publication: Berlin, New York, Springer-Verlag.\n\nFrom Duplicate 2 ([Conservative management of hemophilic arthropathy] - Müller, S; Kurth, A A; Hovy, L)\n\nDate of Electronic Publication: 19990401. ; Original Imprints: Publication: Berlin, New York, Springer-Verlag.","page":"347-355","publisher":"Springer-Verlag","publisher-place":"Germany, Germany","title":"Conservative treatment measures in hemophilic arthropathy","title-short":"Konservative behandlungsmassnahmen der hamophilen","type":"article-journal","volume":"28"},"uris":["http://www.mendeley.com/documents/?uuid=145d54d8-399c-4679-b121-0cfd375ba2ae"]},{"id":"ITEM-7","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7","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Bakker et al., 1997; Bartkowlak et al., 2008; Caselli et al., 1988; Ivanyi et al., 2015; Knittel &amp; Staheli, 1976; Muller et al., 1999)","plainTextFormattedCitation":"(Abd Elkader et al., 2013; Bakker et al., 1997; Bartkowlak et al., 2008; Caselli et al., 1988; Ivanyi et al., 2015; Knittel &amp; Staheli, 1976; Muller et al., 1999)","previouslyFormattedCitation":"(Abd Elkader et al., 2013; Bakker et al., 1997; Bartkowlak et al., 2008; Caselli et al., 1988; Ivanyi et al., 2015; Knittel &amp; Staheli, 1976; Muller et al., 1999)"},"properties":{"noteIndex":0},"schema":"https://github.com/citation-style-language/schema/raw/master/csl-citation.json"}</w:instrText>
      </w:r>
      <w:r w:rsidRPr="000B4B1B">
        <w:rPr>
          <w:u w:val="single"/>
        </w:rPr>
        <w:fldChar w:fldCharType="separate"/>
      </w:r>
      <w:r w:rsidR="00254D00" w:rsidRPr="00254D00">
        <w:rPr>
          <w:noProof/>
        </w:rPr>
        <w:t>(Abd Elkader et al., 2013; Bakker et al., 1997; Bartkowlak et al., 2008; Caselli et al., 1988; Ivanyi et al., 2015; Knittel &amp; Staheli, 1976; Muller et al., 1999)</w:t>
      </w:r>
      <w:r w:rsidRPr="000B4B1B">
        <w:fldChar w:fldCharType="end"/>
      </w:r>
      <w:r w:rsidRPr="000B4B1B">
        <w:rPr>
          <w:u w:val="single"/>
        </w:rPr>
        <w:t>.</w:t>
      </w:r>
    </w:p>
    <w:p w14:paraId="0F16A9A6" w14:textId="77777777" w:rsidR="00743B88" w:rsidRPr="000B4B1B" w:rsidRDefault="00743B88" w:rsidP="00E52690">
      <w:pPr>
        <w:spacing w:line="360" w:lineRule="auto"/>
        <w:jc w:val="both"/>
      </w:pPr>
    </w:p>
    <w:p w14:paraId="7A796BD8" w14:textId="08456E8A" w:rsidR="000B4B1B" w:rsidRDefault="000B4B1B" w:rsidP="00E52690">
      <w:pPr>
        <w:spacing w:line="360" w:lineRule="auto"/>
        <w:jc w:val="both"/>
      </w:pPr>
      <w:r w:rsidRPr="000B4B1B">
        <w:t xml:space="preserve">Research on the effects of stability therapeutic footwear, on body posture and gait, was limited (n=9) but has included case studies through to cross-sectional study of anthropometrics and biomechanical parameters </w:t>
      </w:r>
      <w:r w:rsidRPr="000B4B1B">
        <w:fldChar w:fldCharType="begin" w:fldLock="1"/>
      </w:r>
      <w:r w:rsidR="00EF53DC">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ISBN":"1040-8800","abstract":"Background: Tuning of ankle-foot orthosis footwear combinations (AFO-FC) has been shown to be effective in aligning the ground reaction force (GRF) closer to the joint rotation center of the lower limbs. The notion of \"tuning\" the AFO-FC is largely dependent on the shank-to-vertical angle (SVA), which is measured while the subject is static but is meant to represent the SVA in mid-stance. Objectives: The aim of this study was to compare the SVA measured in standing position with the SVA at temporal mid-stance (TMST) in a series of cases. Study Design: This study is a case series. Methods: Four participants had their AFO-FC tuned to optimum SVA using video-based gait analysis with GRF overlay. Initially, the SVA was measured with the subject standing in relaxed stance on the force plate with approximately equal weight on both feet. The SVA was then assessed at TMST. Results: The measurement of the SVA of the AFO-FC in relaxed stance seems to be the same as the measurement of the SVA in TMST. Conclusions: Measuring the SVA of the AFO-FC in relaxed stance is an accurate way of determining the SVA at TMST. Clinical Relevance: Ankle-foot orthosis footwear combination tuning is considered an essential aspect of AFO prescriptions. The SVA is a key principle of AFO-FC tuning. The method for determining the SVA has yet to be tested to ensure that the static measurement correlates to the dynamic measurement during gait.","author":[{"dropping-particle":"","family":"Eddison","given":"Nicola","non-dropping-particle":"","parse-names":false,"suffix":""},{"dropping-particle":"","family":"Healy","given":"Aoife","non-dropping-particle":"","parse-names":false,"suffix":""},{"dropping-particle":"","family":"Needham","given":"Robert","non-dropping-particle":"","parse-names":false,"suffix":""},{"dropping-particle":"","family":"Chockalingam","given":"Nachiappan","non-dropping-particle":"","parse-names":false,"suffix":""}],"container-title":"Journal of Prosthetics &amp; Orthotics (JPO)","id":"ITEM-2","issue":"4","issued":{"date-parts":[["2017"]]},"note":"Criteria (Query) \nParticipants Yes Children and Locomotor Disability \n  \nIntervention Yes Theraputic Footwear \n  \nComparators Yes Normal Shoes\n  \nType of Study No Case Series\n  \nPrimary Outcomes Yes Biomechanical\n  \nSecondary Outcomes No\n\nCEU; pictorial; research; tables/charts. Journal Subset: Allied Health; Double Blind Peer Reviewed; Editorial Board Reviewed; Expert Peer Reviewed; Peer Reviewed; USA. Instrumentation: Gross Motor Function Classification System (GMFCS). NLM UID: 8903233.","page":"161-167","publisher":"Lippincott Williams &amp; Wilkins","publisher-place":"Baltimore, Maryland","title":"Shank-to-Vertical Angle in Ankle-Foot Orthoses: A Comparison of Static and Dynamic Assessment in a Series of Cases","type":"article-journal","volume":"29"},"uris":["http://www.mendeley.com/documents/?uuid=58b8f21e-e542-454c-b43c-dc280c25281a"]},{"id":"ITEM-3","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3","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4","itemData":{"ISBN":"16738225 (ISSN)","abstract":"Aim: To observe the influence of wedged shoes and ankle foot orthoses (WAFO) combination on the extension ability and balance function in spastic cerebral palsy children with lap inflexion. Methods: The study was conducted in Xijing Hospital, Fourth Military Medical University of Chinese PLA from February 2004 to February 2006. Totally 13 cerebral palsy children wore the WAFO (the height of wedge in shoes ranged from 1.0-2.6 cm, averagely 2.4 cm) at least six hours per day for 4 weeks. The knee extension angle (the angle between knee joint at maximal extension and neutral position) and time of static standing balance were measured after the first using and 4 weeks later under wearing shoes, ankle foot orthosis and WAFO combination, respectively. Results: Totally 13 patients were involved in the result analysis. 1 extension angle when standing: It was smaller in children with WAFO than children simply wearing shoes 4 weeks later [(21±5)°, (27±7)°, P &lt; 0.05]. 2 time of static standing balance: It was longer in children with WAFO than children simply wearing shoes or ankle foot orthosis after the first using and 4 weeks later [first using: (78±22), (23±11), (38±14) s, P &lt; 0.01; 4 weeks later: (129±37), (27±9), (50± 18) s, P&lt; 0.01]. Conclusion: The ability of standing balance of cerebral palsy children can be improved and extension ability of knee joint is strengthened by wearing a WAFO, so that a good basic condition is provided for enhancing walking function.","author":[{"dropping-particle":"","family":"Yi","given":"N","non-dropping-particle":"","parse-names":false,"suffix":""},{"dropping-particle":"","family":"Wang","given":"B S","non-dropping-particle":"","parse-names":false,"suffix":""},{"dropping-particle":"","family":"Wang","given":"B","non-dropping-particle":"","parse-names":false,"suffix":""},{"dropping-particle":"","family":"Liu","given":"W","non-dropping-particle":"","parse-names":false,"suffix":""},{"dropping-particle":"","family":"Mou","given":"X","non-dropping-particle":"","parse-names":false,"suffix":""},{"dropping-particle":"","family":"Wang","given":"Y","non-dropping-particle":"","parse-names":false,"suffix":""}],"container-title":"Journal of Clinical Rehabilitative Tissue Engineering Research","id":"ITEM-4","issue":"5","issued":{"date-parts":[["2007"]]},"language":"Chinese","note":"Criteria (Query) \nParticipants Yes Children and Locomotor Disability \n  \nIntervention Yes Therapeutic Footwear\n  \nComparators Braces AFO\n  \nType of Study Yes Cross Over Study\n  \nPrimary Outcomes Biomechanical\n  \nSecondary Outcomes No\n\nExport Date: 29 January 2018\nCorrespondence Address: Yi, N.; Department of Surgery, Military Burn Center, Fourth Military Medical University of Chinese PLA, Xi'an 710032 Shaanxi Province, China; email: wbshui@fmmu.edu.cn\nReferences: Chinese source; Binmder, H., Eng, G.D., Rehabilitation management of children with spastic diplegsic cerebral palsy (1989) Arch Phys Med Rehabil, 70 (6), pp. 482-489; Lin, R.S., Gage, J.R., The neurological control system for normal gait (1990) J Prosthet Orth, 2 (1), pp. 1-13; Crenshaw, S., Herzog, R., Castagno, P., The efficacy of tone-reducing features in orthotics on the gait of children with spastic diplegic cerebral palsy (2000) J Pediatr Orthop, 20 (2), pp. 210-216; Fuchs, A., Doderlein, L., Orthotics and cerebral palsy. Established treatments and trends in orthopaedic devices for patients with cerebral palsy (2004) Orhtopade, 33 (10), pp. 1173-1182; Major, R.E., Hewart, P.J., MacDonald, A.M., A new structural concept in moulded fixed ankle foot orthoses and comparison of the bending stiffness of four constructions (2004) Prosthet Orthot Int, 28 (1), pp. 44-48; Crenshaw, S., Herzog, R., Castagno, P., The efficacy of tone-reducing features in orthotics on the gait of children with spastic diplegic cerebral palsy (2000) J Pediatr Odhop, 20 (2), pp. 210-216; Romks, J., Brunner, R., Comparison of a dynamic and a hinged ankle-foot orthosis by gait analysis in patients with hemiplegic cerebral palsy (2002) Gait Posture, 15 (1), pp. 18-24; Buckon, C.E., Thomas, S.S., Jakobson-Huston, S., Comparison of three ankle-foot orthosis configurations for children with spastic diplegia (2004) Dev Med Child Neurol, 46 (9), pp. 590-598; Radtka, S.A., Skinner, S.R., Johanson, M.E., A comparison of gait with solid and hinged ankle-foot orthoses in children with spastic diplegic cerebral palsy (2005) Gait Posture, 21 (3), pp. 303-310; Wesdock, K.A., Edge, A.M., Effects of wedged shoes and ankle-foot orthoses on standing balance and nnee extension in children with cerebral palsy who crouch (2003) Pediatric Physical Therapy, 15 (4), pp. 221-231; Carlson, W.F., Vaughan, C.L., Damiano, D.L., Orthotic management of gait in spastic diplegia (1997) Am J Phys Med Rehabil, 76 (3), pp. 219-225; Abel, M.F., Juhl, C.A., Vaughan, C.L., Gait assessment of fixed ankle-foot orthoses in children with spastic diplegia (1998) Arch Phys Med Rehabil, 79 (2), pp. 126-133; Park, E.S., Park, C.I., Chang, H.J., The effect of hinged ankle-foot orthoses on sit-to stand transfer in children with spastic cerebral palsy (2004) Arch Phys Med Rehabil, 85 (12), pp. 2053-2057; Radtka, S.A., Skinner, S.R., Johanson, M.E., A comparison of gait with solid and hinged ankle-foot orthoses in children with spastic diplegic cerebral palsy (2005) Gait Posture, 21 (3), pp. 303-310; Ozer, K., Chesher, S.P., Scheker, L.R., Neuromuscular electrical stimulation and dynamic bracing for the management of upper-extremity spasticity in children with cerebral palsy (2006) Dev Med Child Neurol, 48 (7), pp. 559-563; Chinese source; Bill, M., McIntosh, R., Myers, P., A series of case studies on the effect of a midfoot control ankle foot orthosis in the prevention of unresolved pressure areas in children with cerebral palsy (2001) Prosthet Orthot Int, 25 (3), pp. 246-250","page":"900-902","title":"Improved influence of the combination of wedged shoes and ankle foot orthoses on the extension ability of knee joint in cerebral palsy children","type":"article-journal","volume":"11"},"uris":["http://www.mendeley.com/documents/?uuid=244c0ea2-3650-46d5-9e4c-b98ea32eb681"]},{"id":"ITEM-5","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5","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6","itemData":{"ISBN":"0198-0211 (Print) 0198-0211","PMID":"7076063","abstract":"Radiographic evaluation of 10 children with bilateral pes planus was performed. Radiographs taken barefoot, with a Thomas heel, with an over-the-counter insert, with two specially molded plastic foot orthoses were used. No significant change was seen after the donning of these appliances in their comparison to barefoot evaluation. The conclusion is that there was not a significant change radiographically of these feet by the utilization of any of the appliances.","author":[{"dropping-particle":"","family":"Penneau","given":"K","non-dropping-particle":"","parse-names":false,"suffix":""},{"dropping-particle":"","family":"Lutter","given":"L D","non-dropping-particle":"","parse-names":false,"suffix":""},{"dropping-particle":"","family":"Winter","given":"R D","non-dropping-particle":"","parse-names":false,"suffix":""}],"container-title":"Foot Ankle","edition":"1982/03/01","id":"ITEM-6","issue":"5","issued":{"date-parts":[["1982"]]},"language":"eng","note":"Criteria (Query) \nParticipants Yes Children and Locomotor Disability \n  \nIntervention Yes Theraputic Footwear \n  \nComparators Orthotics Barefoot \n  \nType of Study Controlled Before After study \n  \nPrimary Outcomes Anthropometric \n  \nSecondary Outcomes No\n\nFrom Duplicate 1 (Pes planus: radiographic changes with foot orthoses and shoes - Penneau, K; Lutter, L D; Winter, R D)\n\nPenneau, K\nLutter, L D\nWinter, R D\nJournal Article\nResearch Support, Non-U.S. Gov't\nUnited States\nFoot Ankle. 1982 Mar;2(5):299-303.\n\nFrom Duplicate 2 (Pes planus: radiographic changes with foot orthoses and shoes - Penneau, K; Lutter, L D; Winter, R D)\n\nFrom Duplicate 1 (Pes planus: radiographic changes with foot orthoses and shoes - Penneau, K; Lutter, L D; Winter, R D)\n\nDate of Electronic Publication: 19820301. ; Original Imprints: Publication: Baltimore, Md., Williams &amp;amp; Wilkins [etc.]\n\nFrom Duplicate 2 (Pes planus: Radiographic changes with foot orthoses and shoes - Penneau, K; Lutter, L D; Winter, R D)\n\nCited By :33\nExport Date: 29 January 2018\nCODEN: FANKD\n\nFrom Duplicate 3 (Pes planus: radiographic changes with foot orthoses and shoes - Penneau, K; Lutter, L D; Winter, R D)\n\nPenneau, K\nLutter, L D\nWinter, R D\nJournal Article\nResearch Support, Non-U.S. Gov't\nUnited States\nFoot Ankle. 1982 Mar;2(5):299-303.","page":"299-303","publisher":"Williams &amp; Wilkins [etc.]","publisher-place":"United States","title":"Pes planus: radiographic changes with foot orthoses and shoes","type":"article-journal","volume":"2"},"uris":["http://www.mendeley.com/documents/?uuid=dc263b95-c2e4-42c6-b194-b56d23839415"]},{"id":"ITEM-7","itemData":{"DOI":"10.1016/0005-7916(80)90033-6","ISBN":"00057916 (ISSN)","abstract":"The present study investigated the efficacy of using both arranged and programmed events in the treatment of the toe-walking of a 31/2-yr-old boy. In a single subject design, the effects of modification in the child's footwear, a differential reinforcement of other behaviors (DRO) procedure, and a combination of the two procedures were assessed. Results demonstrated the efficacy of the combined procedure, as toe-walking was substantially reduced following treatment and eliminated at 31/2 yr follow-up. © 1980, All rights reserved.","author":[{"dropping-particle":"","family":"Hobbs","given":"S A","non-dropping-particle":"","parse-names":false,"suffix":""},{"dropping-particle":"","family":"Altman","given":"K","non-dropping-particle":"","parse-names":false,"suffix":""},{"dropping-particle":"","family":"Halldin","given":"M A","non-dropping-particle":"","parse-names":false,"suffix":""}],"container-title":"Journal of Behavior Therapy and Experimental Psychiatry","id":"ITEM-7","issue":"3","issued":{"date-parts":[["1980"]]},"language":"English","note":"Criteria (Query) \nParticipants Yes Children and Locomotor Disability \n  \nIntervention Yes Theraputic Footwear \n  \nComparators No\n  \nType of Study No Case Study\n  \nPrimary Outcomes Biomechanics\n  \nSecondary Outcomes No\n\nCited By :1\nExport Date: 29 January 2018\nCorrespondence Address: Hobbs, S.A.; Center for Behavioral Medicine, Oklahoma College of Osteopathic Medicine and Surgery, Box 2280, Tulsa, Oklahoma, 74101, United States\nReferences: Hobbs, S.A., Goswick, R.A., Behavioral treatment of self-stimulation: An examination of alternatives to physical punishment (1977) Journal of Clinical Child Psychology, 6, pp. 20-23; Mitchell, G.P., Care of the feet in the toddler (1968) Practitioner, 200, pp. 376-385","page":"227-229","title":"Modification of a child's deviant walking pattern: An alternative to surgery","type":"article-journal","volume":"11"},"uris":["http://www.mendeley.com/documents/?uuid=a8ddacdb-99ed-47a0-ae45-a6e59c2eeb21"]}],"mendeley":{"formattedCitation":"(Abd Elkader et al., 2013; Aboutorabi et al., 2014; Eddison, Healy, et al., 2017; Hobbs et al., 1980; Knittel &amp; Staheli, 1976; Penneau et al., 1982; Yi et al., 2007)","plainTextFormattedCitation":"(Abd Elkader et al., 2013; Aboutorabi et al., 2014; Eddison, Healy, et al., 2017; Hobbs et al., 1980; Knittel &amp; Staheli, 1976; Penneau et al., 1982; Yi et al., 2007)","previouslyFormattedCitation":"(Abd Elkader et al., 2013; Aboutorabi et al., 2014; Eddison, Healy, et al., 2017; Hobbs et al., 1980; Knittel &amp; Staheli, 1976; Penneau et al., 1982; Yi et al., 2007)"},"properties":{"noteIndex":0},"schema":"https://github.com/citation-style-language/schema/raw/master/csl-citation.json"}</w:instrText>
      </w:r>
      <w:r w:rsidRPr="000B4B1B">
        <w:fldChar w:fldCharType="separate"/>
      </w:r>
      <w:r w:rsidR="00254D00" w:rsidRPr="00254D00">
        <w:rPr>
          <w:noProof/>
        </w:rPr>
        <w:t>(Abd Elkader et al., 2013; Aboutorabi et al., 2014; Eddison, Healy, et al., 2017; Hobbs et al., 1980; Knittel &amp; Staheli, 1976; Penneau et al., 1982; Yi et al., 2007)</w:t>
      </w:r>
      <w:r w:rsidRPr="000B4B1B">
        <w:fldChar w:fldCharType="end"/>
      </w:r>
      <w:r w:rsidRPr="000B4B1B">
        <w:t xml:space="preserve">. Other articles included opinion based pieces (n=8) on the design and clinical use of stability footwear </w:t>
      </w:r>
      <w:r w:rsidRPr="000B4B1B">
        <w:fldChar w:fldCharType="begin" w:fldLock="1"/>
      </w:r>
      <w:r w:rsidR="00D471C6">
        <w:instrText>ADDIN CSL_CITATION {"citationItems":[{"id":"ITEM-1","itemData":{"ISSN":"0891-8422 (Print)","PMID":"10943503","abstract":"Operative intervention for juvenile flexible flatfoot is considered after a protracted course of orthotics and shoe modifications have failed to relieve associated symptoms. Surgical treatment options include hindfoot fusion, soft tissue procedures, calcaneal osteotomies, limited midtarsal arthrodeses, combination techniques, and subtalar arthroereisis. Long-term, high success rates have been documented with use of combination procedures and the anterior calcaneal osteotomy of Evans.","author":[{"dropping-particle":"","family":"Roye","given":"D P Jr","non-dropping-particle":"","parse-names":false,"suffix":""},{"dropping-particle":"","family":"Raimondo","given":"R A","non-dropping-particle":"","parse-names":false,"suffix":""}],"container-title":"Clinics in podiatric medicine and surgery","id":"ITEM-1","issue":"3","issued":{"date-parts":[["2000","7"]]},"language":"eng","note":"Criteria (Query) \nParticipants Yes Children and Locomotor Disability \n  \nIntervention Yes Theraputic Footwear \n  \nComparators No \n  \nType of Study No opinion piece \n  \nPrimary Outcomes no\n  \nSecondary Outcomes No","page":"515-30, vii-viii","publisher-place":"United States","title":"Surgical treatment of the child's and adolescent's flexible flatfoot.","type":"article-journal","volume":"17"},"uris":["http://www.mendeley.com/documents/?uuid=e1c1b13c-bef6-4e06-a048-b8e863e1f8e1"]},{"id":"ITEM-2","itemData":{"DOI":"10.1109/ICORR.2005.1501128","ISBN":"0780390032 (ISBN); 9780780390034 (ISBN)","abstract":"Two therapies for pediatric cerebral palsy patients with spastic diplegia of the legs are physical therapy to stretch the calf muscles and serial casting in combination with Botox injection. Furthermore, patients often wear ankle orthotics to assist in ambulation and therapy. With the advent of new materials and controls technology, a new wearable active orthotic boot design is proposed. Design considerations characterizing the needs of this pediatric device are summarized. System components including the actuators, sensors and controllers are presented and evaluated. A proposed boot design that is currently under construction is presented and implementation issues are discussed. The development of a novel wearable rehabilitative boot for pediatric patients with spastic diplegia is plausible and may lead to improved rehabilitative therapy. © 2005 IEEE.","author":[{"dropping-particle":"","family":"Bailey-Van Kuren","given":"M","non-dropping-particle":"","parse-names":false,"suffix":""},{"dropping-particle":"","family":"Gillette","given":"S","non-dropping-particle":"","parse-names":false,"suffix":""},{"dropping-particle":"","family":"Mejia","given":"P","non-dropping-particle":"","parse-names":false,"suffix":""},{"dropping-particle":"","family":"Stoever","given":"T","non-dropping-particle":"","parse-names":false,"suffix":""},{"dropping-particle":"","family":"Walker","given":"A","non-dropping-particle":"","parse-names":false,"suffix":""}],"container-title":"2005 IEEE 9th International Conference on Rehabilitation Robotics, ICORR 2005","id":"ITEM-2","issued":{"date-parts":[["2005"]]},"language":"English","note":"Failed Criteria \nParticipants No, ( Cerebral Palsey Discussed but no population)\n\nIntervention Yes (Rehabilitative Boot)\n\nCompartors no\n\nType of Study No (opinion piece on boot design)\n\nPrimary Outcomes No\n\nSecondary Outcomes No\n\nConference code: 67638\nExport Date: 29 January 2018\nCorrespondence Address: Bailey-Van Kuren, M.; Manufacturing and Mechanical Engineering Department, Miami University, Oxford, OH 45056, United States; email: baileym@muohio.edu\nReferences: Blaya, J.A., Herr, H., Adaptive control of a variable-impedance ankle-foot orthosis to assist drop-foot gait (2004) IEEE Trans. Neural Systems and Rehabilitation Engineering, 12, pp. 24-31. , Mar; Matthews, D.J., Wilson, P., Cerebral palsy (1999) Pediatric Rehabilitation, 3 rd Ed., pp. 193-217. , G. E. Molnar and M. A. Alexander, Ed. Philadelphia: Hanley &amp;amp; Belfus; Styer-Acevedo, J., Physical therapy for the child with cerebral palsy (1999) Pediatric Physical Therapy, 3 rd Ed., pp. 107-162. , J. S. Tecklin, Ed. Philadelphia: Lippincott Williams &amp;amp; Wilkins; Park, E.S., Park, C.I., Chang, H.J., Choi, J.E., Lee, D.S., The effect of hinged ankle-foot orthoses on sit-to-stand transfer in children with spastic cerebral palsy (2004) Archives of Physical Medicine and Rehabilitation, 85, pp. 2053-2057. , December; Herr, H.M., Kombluh, R.D., New horizons for orthotic and prosthetic technology: Artificial muscle for ambulation Proceedings of SPIE - Volume 5385 Smart Structures and Materials 2004: Electroactive Polymer Actuators and Devices, 5385, pp. 1-9; (2001) Shape Memory Alloys, , http://www.cs.ualberta.ca/~database/MEMS/sma_mems/sma.html, SMA/MEMS Research Group; Hooker, J., Barhorst, C., Brausen, J., Devlin, J., Ford, E., Bailey-Van Kuren, M., System design for a pediatric physical therapy strength testing glove (2004) Proceedings of the 26th Annual Int. Conference of the IEEE EMBS, , San Francisco, CA, USA, September 1-5","page":"400-403","publisher-place":"Chicago, IL","title":"Design considerations for a wearable pediatric rehabilitative boot","type":"paper-conference","volume":"2005"},"uris":["http://www.mendeley.com/documents/?uuid=beba81bd-0ef2-485c-bcd7-fa2660a0c9c7"]},{"id":"ITEM-3","itemData":{"ISBN":"0959-8138","ISSN":"0959-8138","PMID":"1995105","author":[{"dropping-particle":"","family":"Holt","given":"Kenneth S","non-dropping-particle":"","parse-names":false,"suffix":""}],"container-title":"BMJ (Clinical Research Ed.)","edition":"1991/01/12","id":"ITEM-3","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4","itemData":{"ISBN":"00219290 (ISSN)","abstract":"The biomechanical analysis of the foot functions disturbances by cerebral palsy and pes equino-varus (valgus) congenital enables us to design the orthopedic shoes which may be produced depersonally and then adapted to individual requirements. This is achieved by using adjustable straps and different material modules to provide individual foot correction and to create a dynamic loading area during walking. The curvature of sole is calculated to minimize external torques which increase the pathology foot position: curvature centers are coincident with rotation centers of knee and ankle. The rigidity of the high-boot quarter can be adjusted by inserting special flat springs. The prescription table is presented.","author":[{"dropping-particle":"","family":"Mendelewich","given":"Israel A","non-dropping-particle":"","parse-names":false,"suffix":""},{"dropping-particle":"","family":"Pitkin","given":"Marc R","non-dropping-particle":"","parse-names":false,"suffix":""}],"container-title":"Abstracts of the XII Congress, International Society of Biomechanics","id":"ITEM-4","issue":"10","issued":{"date-parts":[["1989"]]},"language":"English","note":"Criteria (Query) \nParticipants Yes Children and Locomotor Disability \n  \nIntervention Yes Theraputic Footwear \n  \nComparators No\n  \nType of Study No Opinion Piece\n  \nPrimary Outcomes No \n  \nSecondary Outcomes No\n\nConference code: 12916\nExport Date: 29 January 2018\nCODEN: JBMCB\nCorrespondence Address: Mendelewich, Israel A.; Leningrad Research Inst of, ProstheticsRussian Federation","page":"1055","publisher-place":"Los Angeles, CA, USA","title":"Orthopedic shoes for children with cerebral palsy in residual stage and with 'pes equino-varus congenital' which is feebly marked or was surgically treated","type":"article-journal","volume":"22"},"uris":["http://www.mendeley.com/documents/?uuid=2a164d4f-ccdc-4735-a651-6b994cb094d2"]}],"mendeley":{"formattedCitation":"(Bailey-Van Kuren et al., 2005; Holt, 1991; Mendelewich &amp; Pitkin, 1989; Roye &amp; Raimondo, 2000)","plainTextFormattedCitation":"(Bailey-Van Kuren et al., 2005; Holt, 1991; Mendelewich &amp; Pitkin, 1989; Roye &amp; Raimondo, 2000)","previouslyFormattedCitation":"(Bailey-Van Kuren et al., 2005; Holt, 1991; Mendelewich &amp; Pitkin, 1989; Roye &amp; Raimondo, 2000)"},"properties":{"noteIndex":0},"schema":"https://github.com/citation-style-language/schema/raw/master/csl-citation.json"}</w:instrText>
      </w:r>
      <w:r w:rsidRPr="000B4B1B">
        <w:fldChar w:fldCharType="separate"/>
      </w:r>
      <w:r w:rsidR="009A28E3" w:rsidRPr="009A28E3">
        <w:rPr>
          <w:noProof/>
        </w:rPr>
        <w:t>(Bailey-Van Kuren et al., 2005; Holt, 1991; Mendelewich &amp; Pitkin, 1989; Roye &amp; Raimondo, 2000)</w:t>
      </w:r>
      <w:r w:rsidRPr="000B4B1B">
        <w:fldChar w:fldCharType="end"/>
      </w:r>
      <w:r w:rsidRPr="000B4B1B">
        <w:t xml:space="preserve">, review articles (n=7) </w:t>
      </w:r>
      <w:r w:rsidRPr="000B4B1B">
        <w:lastRenderedPageBreak/>
        <w:fldChar w:fldCharType="begin" w:fldLock="1"/>
      </w:r>
      <w:r w:rsidR="00EF53DC">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2","itemData":{"DOI":"10.7547/0003-0538-104.3.253","ISBN":"1930-8264","PMID":"24901584","abstract":"Background: Idiopathic toe-walking (ITW) is a condition commonly seen by podiatric physicians. Because a toe-walking gait style is also caused by or associated with many other medical conditions, podiatric physicians should pay particular attention to ensuring an accurate diagnosis. There are many reported treatment options available for ITW. Therefore, a literature review was conducted to determine what treatment options are supported by the evidence as having the best long-term effect on ITW gait.; Methods: After extraction of relevant articles, 21 manuscripts reporting treatment options for ITW gait were appraised against the levels of evidence.; Results: From these articles, there was no single treatment option reported as having a long-term effect on the gait of children with ITW. There was support in the literature for surgical interventions, serial casting, and the use of botulinum toxin type A. There was limited evidence that footwear or orthoses changed the gait pattern.; Conclusions: This review updates the knowledge of podiatric physicians, enhances how children who present with this gait style can be managed, and highlights areas for future research.;","author":[{"dropping-particle":"","family":"Williams","given":"Cylie M","non-dropping-particle":"","parse-names":false,"suffix":""},{"dropping-particle":"","family":"Tinley","given":"Paul","non-dropping-particle":"","parse-names":false,"suffix":""},{"dropping-particle":"","family":"Rawicki","given":"Barry","non-dropping-particle":"","parse-names":false,"suffix":""}],"container-title":"J Am Podiatr Med Assoc","id":"ITEM-2","issue":"3","issued":{"date-parts":[["2014"]]},"language":"English","note":"Criteria (Query) \nParticipants Yes Children and Locomotor Disability \n  \nIntervention Yes Therapeutic Footwear\n  \nComparators Braces Nil Intervention\n  \nType of Study No Literature Review\n  \nPrimary Outcomes Yes Biomechanical\n  \nSecondary Outcomes No\n\nFrom Duplicate 1 (Idiopathic toe-walking: have we progressed in our knowledge of the causality and treatment of this gait type? - Williams, Cylie M; Tinley, Paul; Rawicki, Barry)\n\nDouble Blind Peer Reviewed; Expert Peer Reviewed; Peer Reviewed; USA. Special Interest: Perioperative Care. NLM UID: 8501423.\nPMID: 24901584.\n\nFrom Duplicate 2 (Idiopathic toe-walking: have we progressed in our knowledge of the causality and treatment of this gait type? - Williams, Cylie M; Tinley, Paul; Rawicki, Barry)\n\nDate of Electronic Publication: 20140501. ; Original Imprints: Publication: [Washington, DC] : American Podiatry Association, [c1985-\n\nFrom Duplicate 3 (Idiopathic toe-walking: Have we progressed in our knowledge of the causality and treatment of this gait type? - Williams, C M; Tinley, P; Rawicki, B)\n\nCited By :4\nExport Date: 29 January 2018\nCorrespondence Address: Williams, C. M.; Allied Health Research Unit, Monash Health, Crns Warrigal and Kingston Rds, Cheltenham, VIC 3192, Australia; email: cylie.williams@monash.edu\nReferences: Hall, J.E., Salter, R.B., Bhalla, S.K., Congenital short tendo calcaneus (1967) J Bone Joint Surg Br, 49, p. 695; The Oxford 2011 Levels of Evidence, , http://www.cebm.net/index.aspx?o=5653, OCEBM Levels of Evidence Working Group, Available at:, Accessed September 16, 2011; Michaud, T.C., (1997) Foot Orthoses and Other Forms of Conservative Foot Care, , Newton, MA; Burnett, C.N., Johnson, E.W., Development of gait in childhood: II (1971) Dev Med Child Neurol, 13, p. 207; Ivanenko, Y.P., Dominici, N., Lacquaniti, F., Development of independent walking in toddlers (2007) Exerc Sport Sci Rev, 35, p. 67; Norlin, R., Odenrick, P., Sandlund, B., Development of gait in the normal child (1981) J Pediatr Orthop, 1, p. 261; Sutherland, D.H., Olshen, R.A., Biden, E.N., Joint Angles and Film Tracings (1988) The Development of Mature Walking, p. 151. , in, Mac Keith Press, Philadelphia; Holt, K.G., Saltzman, E., Ho, C.-L., Scaling of dynamics in the earliest stages of walking (2007) Phys Ther, 87, p. 1458; Statham, L., Murray, M.P., Early walking patterns of normal children (1971) Clin Orthop Relat Res, 79, p. 8; Touwen, B.C., A study on the development of some motor phenomena in infancy (1971) Dev Med Child Neurol, 13, p. 435; Furrer, F., Deonna, T., Persistent toe-walking in children: A comprehensive clinical study of 28 cases (1982) Helv Paediatr Acta, 37, p. 301; Reimer, J., Altschuler, E.L., Unilateral predominant toe walking gait in a patient with ankylosing spondylitis (2008) Am J Phys Med Rehabil, 87, p. 84; Williams, C., Philips, R.C., Wagstaff, J., Facts about Angelman syndrome, , http://www.pediastaff.com/uploads/resources/Angelman%20Syndrome%20Facts.pdf, Available at:, Accessed March, 10, 2013; Melvin, J.S., Dahners, L.E., A technique for correction of equinus contracture using a wire fixator and elastic tension (2006) J Orthop Trauma, 20, p. 138; Brouwer, B., Davidson, L.K., Olney, S.J., Serial casting in idiopathic toe-walkers and children with spastic cerebral palsy (2000) J Pediatr Orthop, 20, p. 221; Barrow, W.J., Jaworski, M., Accardo, P.J., Persistent toewalking in Autism (2011) J Child Neurol, 26, p. 619; Kyzer, S.P., Stark, S.L., Congenital idiopathic clubfoot deformities (1995) AORN J, 61, p. 492; Newman, C.J., Walsh, M., O'Sullivan, R., The characteristics of gait in Charcot-Marie-Tooth disease types I and II (2007) Gait Posture, 26, p. 120; Herbertz, S., Bernhard, M., Heinritz, W., Toe walking and stumbling as first symptoms of a hereditary motor sensory neuropathy type 1A (2006) Kinder-und Jugendmedizin, 6, p. 371; Caselli, M.A., Rzonca, E.C., Lue, B.Y., Habitual toe-walking: Evaluation and approach to treatment (1988) Clin Podiatr Med Surg, 5, p. 547; Song, K.M., Halliday, S.E., Little, D.G., The effect of limblength discrepancy on gait (1997) J Bone Joint Surg Am, 79, p. 1690; Emery, A.E., The muscular dystrophies (2002) Lancet, 359, p. 687; Dekaban, A., (1970) Neurology of Early Childhood, , Williams &amp;amp; Wilkins, Baltimore; Chudnofsky, C.R., Sebastian, S., Special wounds: Nail bed, plantar puncture, and cartilage (1992) Emerg Med Clin North Am, 10, p. 801; Sweeney, E., Patella Syndrome UK: What is NPS, , http://www.npsuk.org/what_is_nps.html, Available at:, Accessed September 2, 2011; Colbert, E.G., Koegler, R.R., Toe walking in childhood schizophrenia (1958) J Pediatr, 53, p. 219; Hahn, S.B., Park, H.J., Park, H.W., Treatment of severe equinus deformity associated with extensive scarring of the leg (2001) Clin Orthop Relat Res, 393, p. 250; Broughton, N.S., Graham, G., Menelaus, M.B., The high incidence of foot deformity in patients with high-level spina bifida (1994) J Bone Joint Surg Br, 76, p. 548; Klemme, W.R., James, P., Skinner, S.R., Latent onset unilateral toe-walking secondary to hemangioma of the gastrocnemius (1994) J Pediatr Orthop, 14, p. 773; Bachli, H., Wasner, M., Hefti, F., Intraspinal malformations: Tethered cord syndrome (2002) Orthopade, 31, p. 44; Domb, B.G., Khanna, A.J., Mitchell, S.E., Toe-walking attributable to venous malformation of the calf muscle (2004) Clin Orthop Relat Res, 420, p. 225; Newman, C.J., Ziegler, A.L., Jeannet, P.Y., Transient dystonic toe-walking: Differentiation from cerebral palsy and a rare explanation for some unexplained cases of idiopathic toe-walking (2006) Dev Med Child Neurol, 48, p. 96; Buie, W.B., Letter: Acute toe walking syndrome (1975) Med J Aust, 2, p. 752; Williams, C.M., Tinley, P., Curtin, M., The Toe Walking Tool: A novel method for assessing idiopathic toe walking children (2010) Gait Posture, 32, p. 508; Hicks, R., Durinick, N., Gage, J., Differentiation of idiopathic toe-walking and cerebral palsy (1988) J Pediatr Orthop, 8, p. 16; Alvarez, C., De Vera, M., Beauchamp, R., Classification of idiopathic toe walking based on gait analysis: Development and application of the ITW severity classification (2007) Gait Posture, 26, p. 428; Kalen, V., Adler, N., Bleck, E.E., Electromyography of idiopathic toe walking (1986) J Pediatr Orthop, 6, p. 31; Sobel, E., Caselli, M.A., Velez, Z., Effect of persistent toe walking on ankle equinus: Analysis of 60 idiopathic toe walkers (1997) JAPMA, 87, p. 17; Williams, C.M., Tinley, P., Curtin, M., Vibration perception thresholds in children with idiopathic toe walking gait (2012) J Child Neurol, 27, p. 1017; Fox, A., Deakin, S., Pettigrew, G., Serial casting in the treatment of idiopathic toe-walkers and review of the literature (2006) Acta Orthop Belg, 72, p. 722; Katz, M.M., Mubarak, S.J., Hereditary tendo achilles contractures (1984) J Pediatr Orthop, 4, p. 711; Levine, M.S., Congenital short tendo calcaneus: Report of a family (1973) Am J Dis Child, 125, p. 858; Bernhard, M.K., Pomarino, D., Mullik, A., Does barefoot walking alter the manifestation of idiopathic toe walking? low prevalence among the children slum population of Dhaka (Bangladesh) (2006) Neuropediatrics, 37, p. 93; Engelbert, R., Gorter, J.W., Uiterwaal, C., Idiopathic toe-walking in children, adolescents and young adults: A matter of local or generalised stiffness? (2011) BMC Musculoskelet Disord, 12, p. 61; Clark, E., Sweeney, J.K., Yocum, A., Effects of motor control intervention for children with idiopathic toe walking: A 5-case series (2010) Pediatr Phys Ther, 22, p. 417; Bernhard, M.K., Töpfer, M., Vogler, L., Prevalence of toe-walking in childhood (2005) Neuropediatrics, 36; Accardo, P., Morrow, J., Heaney, M.S., Toe walking and language development (1992) Clin Pediatr (Phila), 31, p. 158; Engstrom, P., Tedroff, K., The prevalence and course of idiopathic toe-walking in 5-year-old children (2012) Pediatrics, 130, p. 279; Hemo, Y., McDessi, S.J., Pierce, R.A., Outcome of patients after Achilles tendon lengthening for treatment of idiopathic toe walking (2006) J Pediatr Orthop, 26, p. 336; Stott, N.S., Walt, S.E., Lobb, G.A., Treatment for idiopathic toe-walking: Results at skeletal maturity (2004) J Pediatr Orthop, 24, p. 63; Bennell, K., Khan, K.M., Matthews, B., Hip and ankle range of motion and hip muscle strength in young female ballet dancers and controls (1999) Br J Sports Med, 33, p. 340; Rose, K.J., Burns, J., North, K.N., Factors associated with foot and ankle strength in healthy preschool-age children and age-matched cases of Charcot-Marie-Tooth disease type 1A (2010) J Child Neurol, 25, p. 463; Williams, C.M., Tinley, P., Curtin, M., Foot and ankle characteristis of children with an idiopathic toe walking gait (2013) JAPMA, 103, p. 374; Eastwood, D.M., Dennett, X., Shield, L.K., Muscle abnormalities in idiopathic toe-walkers (1997) J Pediatr Orthop B, 6, p. 215; Ito, J., Araki, A., Tanaka, H., Muscle histopathology in spastic cerebral palsy (1996) Brain Dev, 18, p. 299; Shulman, L.H., Sala, D.A., Chu, M.L.Y., Developmental implications of idiopathic toe walking (1997) J Pediatr, 130, p. 541; Williams, C.M., Tinley, P., Curtin, M., Hand preference in children with an idiopathic toe walking gait (2012) Acta Paediatr, 101, pp. e140; Williams, C.M., Tinley, P., Curtin, M., Is idiopathic toe walking really idiopathic? the motor skills and sensory processing abilities associated with idiopathic toe walking gait (2014) J Child Neurol, 29, p. 71; Dunn, W., (1999) Sensory Profile: User's Manual, , Psychological Corp, San Antonio, TX; Williams, C.M., Tinley, P., Curtin, M., Idiopathic toe walking and sensory processing dysfunction (2010) J Foot Ankle Res, 3, p. 16; McMulkin, M.L., Baird, G.O., Caskey, P.M., Comprehensive outcomes of surgically treated idiopathic toe walkers (2006) J Pediatr Orthop, 26, p. 606; Huang, X., Lin, J., Demner-Fushman, D., Evaluation of PICO as a knowledge representation for clinical questions (2006) AMIA Annu Symp Proc, 359; Hirsch, G., Wagner, B., The natural history of idiopathic toe-walking: A long-term follow-up of fourteen conservatively treated children (2004) Acta Paediatr, 93, p. 196; Eastwood, D.M., Menelaus, D., Dickens, R.V., Idiopathic toe-walking: Does treatment alter the natural history? (2000) J Pediatr Orthop B, 9, p. 47; Eiff, M.P., Steiner, E., Judkins, D.Z., What is the appropriate evaluation and treatment of children who are &amp;quot;toe walkers&amp;quot;? (2006) J Fam Pract, 55, p. 447; Stricker, S.J., Angulo, J.C., Idiopathic toe walking: A comparison of treatment methods (1998) J Pediatr Orthop, 18, p. 289; Caselli, M.A., Habitual toe walking: Learn to evaluate and treat this idiopathic childhood condition (2002) Podiatr Manage, 163. , Nov/Dec; Griffin, P.P., Wheelhouse, W.W., Shiavi, R., Habitual toewalkers: A clinical and electromyographic gait analysis (1977) J Bone Joint Surg Am, 59, p. 97; Conrad, L., Bleck, E.E., Augmented auditory feed back in the treatment of equinus gait in children (1980) Dev Med Child Neurol, 22, p. 713; Pomarino, D., Pyramideneinlagen nach Pomarino (2003) Orthopädie Technik, 11, p. 810; Brunt, D., Woo, R., Kim, H.D., Effect of botulinum toxin type A on gait of children who are idiopathic toewalkers (2004) J Surg Orthop Adv, 13, p. 149; Li, S., Bishop, M., Senesac, C., The effect of botulinum toxin type A combined with physical therapy on gait in children with idiopathic toe walking (2004) Pediatr Phys Ther, 16, p. 59; Engstrom, P., Gutierrez-Farewik, E.M., Bartonek, A., Does botulinum toxin A improve the walking pattern in children with idiopathic toe-walking? (2010) J Child Orthop, 4, p. 301; Jahn, J., Vasavada, A.N., McMulkin, M.L., Calf muscle-tendon lengths before and after Tendo-Achilles lengthenings and gastrocnemius lengthenings for equinus in cerebral palsy and idiopathic toe walking (2009) Gait Posture, 29, p. 612; Redmond, A., (1998) The Foot Posture Index: User Guide and Manual, , University of Leeds, Leeds, UK","page":"253-262","publisher":"American Podiatric Medical Association","publisher-place":"Bethesda, Maryland","title":"Idiopathic toe-walking: have we progressed in our knowledge of the causality and treatment of this gait type?","type":"article-journal","volume":"104"},"uris":["http://www.mendeley.com/documents/?uuid=fb2651b8-a6a1-4e68-91c0-73503328e33a"]},{"id":"ITEM-3","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3","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4","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4","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id":"ITEM-5","itemData":{"DOI":"10.2147/JMDH.S28669","ISBN":"11782390 (ISSN)","PMID":"22328828","abstract":"Background: An intoed gait pattern is one of the most common referrals for children to an orthopedic consultation. Parental concern as to the aesthetics of the child's gait pattern and/or its symptomatic nature will primarily drive these referrals during a child's early developmental years. Whilst some of these referrals prove to be the result of a normal growth variant, some children will present with a symptomatic intoed gait pattern. Various treatments, both conservative and surgical, have been proposed including: braces, wedges, stretches and exercises, shoe modifications, and surgical procedures. However, which treatments are effective and justified in the management of this condition is not clear within the literature. The aim of this systematic review was to therefore identify and critique the best available evidence for the non-surgical management of an intoed gait pattern in a pediatric population.; Method: A systematic review was conducted of which only experimental studies investigating a management option for an intoeing gait pattern were included. Studies needed to be written in English, pertaining to a human pediatric population, and published within a peer reviewed journal. Electronic databases were searched: Ovid (Medline), EMBASE, AMED, PubMed, SportDiscus, CINAHL, and Cochrane Library. The National Health and Medical Research Council's designation of levels of hierarchy and the Critical Appraisal Skills Programme cohort studies critical appraisal tool were used.; Results: Five level IV studies were found. The studies were of varied quality and with mixed results. Gait plates, physiologic/standardized shoes, and orthotic devices (with gate plate extension) were shown to produce a statistically significant improvement to an intoed gait pattern. Shoe wedges, torqheels, and a leather counter splint were not able to reduce an intoed gait pattern.; Conclusion: There is limited evidence to inform the non-surgical management of a pediatric intoed gait pattern. The body of evidence that does exist is small (n = 5) and of varied quality, which means recommendations arising from this evidence base should be interpreted with caution. There is generally weak evidence that suggests that gait plates and orthotic devices with a gait plate extension may assist in the management of a pediatric intoed gait pattern.;","author":[{"dropping-particle":"","family":"Uden","given":"Hayley","non-dropping-particle":"","parse-names":false,"suffix":""},{"dropping-particle":"","family":"Kumar","given":"Saravana","non-dropping-particle":"","parse-names":false,"suffix":""}],"container-title":"Journal of Multidisciplinary Healthcare","id":"ITEM-5","issued":{"date-parts":[["2012"]]},"language":"English","note":"Criteria (Query) \nParticipants Yes Children and Locomotor Disability \n  \nIntervention Yes Theraputic Footwear \n  \nComparators Braces Nil Intervention\n  \nType of Study No Literature Review\n  \nPrimary Outcomes no\n  \nSecondary Outcomes No\n\nFrom Duplicate 1 (Non-surgical management of a pediatric &amp;quot;intoed&amp;quot; gait pattern - a systematic review of the current best evidence - Uden, Hayley; Kumar, Saravana)\n\nDate of Electronic Publication: 2012 Jan 25. ; Original Imprints: Publication: [Auckland, N.Z.] : Dove Medical Press, c2008-\n\nFrom Duplicate 2 (Non-surgical management of a pediatric &amp;quot;intoed&amp;quot;gait pattern - a systematic review of the current best evidence - Uden, Hayley; Kumar, Saravana)\n\nFrom Duplicate 1 (Non-surgical management of a pediatric &amp;quot;intoed&amp;quot;gait pattern - a systematic review of the current best evidence - Uden, H; Kumar, S)\n\nCited By :8\nExport Date: 29 January 2018\nCorrespondence Address: Uden, H.; Podiatry Department, University of South Australia, GPO Box 2471, Adelaide SA 5001, Australia; email: hayley.uden@unisa.edu.au\nReferences: Molony, D., Hefferman, G., Dodds, M., McCormack, D., Normal variants in the paediatric orthopaedic population (2006) Ir Med J., 99 (1), pp. 13-14; Briggs, R.G., Carlson, W.O., The management of intoeing: A review (1990) S D J Med., 43 (2), pp. 13-16; Redmond, A.C., The effectiveness of gait plates in controlling in- toeing symptoms in young children (2000) J Am Podiatr Med Assoc., 90 (2), pp. 70-76; Ryan, D.J., Intoeing A developmental norm (2001) Orthop Nurs., 20 (2), pp. 13-18; Malone, M., Rotational deformities of the lower limb in children - a primary cause of intoeing (2007) Podiatry Now., 10 (10), pp. 29-36; Killam, P.E., Orthopedic assessment of young children: Developmental variations (1989) Nurse Pract., 14 (7), pp. 27-36; Redmond, A.C., An evaluation of the use of gait plate inlays in the short-term management of the intoeing child (1998) Foot Ankle Int., 19 (3), pp. 144-148; Li, Y.H., Leong, J.C., Intoeing gait in children (1999) Hong Kong Med J., 5 (4), pp. 360-366; Williams, P.F., Intoeing in Children (1960) Med J Aust., 47 (2), pp. 16-19; Sharrard, W.J., Intoeing and flat feet (1976) Br Med J., 1 (6014), pp. 888-889; Gulan, G., Matovinović, D., Nemec, B., Rubinić, D., Ravlić-Gulan, J., Femoral neck anteversion: Values, development, measurement, common problems (2000) Coll Antropol., 24 (2), pp. 521-527; Svenningson, S., Terjesen, T., Apalset, K., Anda, S., Osteotomy for femoral anteversion: A prospective 9-year study of 52 children (1990) Acta Orthop Scand., 61 (4), pp. 360-363; Payne, L.Z., de Luca, P.A., Intertrochanteric versus supracondylar osteotomy for severe femoral anteversion (1994) J Pediatr Orthop., 14 (1), pp. 39-44; Knittle, G., Staheli, L.T., The effectiveness of shoe modifications for intoeing (1976) Orthop Clin North Am., 7 (4), pp. 1019-1025; Staheli, L.T., Intoeing in Children (1978) Prim Care., 5 (1), pp. 97-110; Staheli, L.T., Lower positional deformity in infants and children: A review (1990) J Pediatr Orthop., 10 (4), pp. 559-563; Lösel, S., Burgess-Milliron, J., Micheli, L.J., Edington, C.J., A simplified technique for determining foot progression angle in children 4 to 16 years of age (1996) J Pediatr Orthop., 16 (5), pp. 570-574; Matovinović, D., Nemec, B., Gulan, G., Šestan, B., Ravlić-Gulan, J., Comparison in regression of femoral neck anteversion in children with normal, intoeing and outtoeing gait - prospective study (1998) Coll Antropol., 22 (2), pp. 525-532; Svenningson, S., Apalset, K., Terjesen, T., Anda, S., Regression of femoral anteversion: A prospective study of intoeing children (1989) Acta Orthop Scand., 60 (2), pp. 170-173; Munuera, P.V., Castillo, J.M., Dominguez, G., Lafuente, G., Orthotic devices with out-toeing wedge as treatment for in-toes gait in children (2010) J Am Podiatr Med Assoc., 100 (6), pp. 472-478; Fabry, G., Cheng, L.X., Molenaers, G., Normal and abnormal torsional development in children (1994) Clin Orthop Relat Res., (302), pp. 22-26; Karol, L.A., Rotational deformities in the lower extremities (1997) Curr Opin Pediatr., 9 (1), pp. 77-80; Rosman, M.A., Intoeing. Easing parents' concerns (1987) Patient Care., 21 (12), pp. 173-179; Stricker, S.J., Sama, A.A., Assessment of angulation and torsion of lower limbs in children (2001) Int Pediatr., 16 (3), pp. 138-143; Scherl, S.A., Common lower extremity problems in children (2004) Pediatr Rev., 25 (2), pp. 52-61; Lanier, J.C., (1971) J Fla Med Assoc., 58 (12), pp. 19-23. , The intoeing child. Treament with a simple orthopedic appliance; Milliron, M., Loesel, S., Micheli, L., Edington, C., Comparison of methods for calculation of foot progression angle (1992) J Am Coll Sports Med., 24 (5), pp. S173; Yngve, D.A., Foot-progression angle in clubfeet (1990) J Pediatr Orthop., 10 (4), pp. 467-472; Staheli, L.T., Report of the Pediatric Orthopaedic Society (POS) Subcommittee on Torsional Deformity (1980) Orthop Trans., 4, pp. 64-65; Staheli, L.T., Corbett, M., Wyss, C., King, H., Lower-extremity rotational problems in children. Normal values to guide management (1985) J Bone Joint Surg Am., 67 (1), pp. 39-47; Sass, P., Hassan, G., Lower extremity abnormalities in children (2003) Am Fam Physician., 68 (3), pp. 461-468; Evans, A.M., The flat-footed child - to treat or not to treat: What is the clinician to do? (2008) J Am Podiatr Med Assoc., 98 (5), pp. 386-393; (1998) A Guide to The Development, Implementation and Evaluation of Clinical Practice Guidelines, , http://www.nhmrc.gov.au/_files_nhmrc/file/publications/synopses/cp30.pdf, National Health and Medical Research Council (NHMRC), Australia. Available from:, Accessed December 19, 2011; (2004) Cohort Studies Critical Appraisal Tool, , http://www.phru.nhs.uk/Doc_Links/cohort%2012%20questions.pdf, The Critical Appraisal Skills Programme, Available from, Accessed December 19, 2011, Oxford; (2009) NHMRC Levels of Evidence and Grades for Recommendations for Developers of Guidelines, , http://www.nhmrc.gov.au/_files_nhmrc/file/guidelines/evidence_statement_form.pdf, Australia. Available from, Accessed December 19, 2011\n\nFrom Duplicate 2 (Non-surgical management of a pediatric &amp;quot;intoed&amp;quot; gait pattern - a systematic review of the current best evidence - Uden, Hayley; Kumar, Saravana)\n\nDate of Electronic Publication: 2012 Jan 25. ; Original Imprints: Publication: [Auckland, N.Z.] : Dove Medical Press, c2008-","page":"27-35","publisher":"Dove Medical Press","publisher-place":"New Zealand","title":"Non-surgical management of a pediatric \"intoed\"gait pattern - a systematic review of the current best evidence","type":"article-journal","volume":"5"},"uris":["http://www.mendeley.com/documents/?uuid=f08f6360-8a23-4f5b-94dc-e96d7a4653f1"]}],"mendeley":{"formattedCitation":"(Bartkowlak et al., 2008; Eddison &amp; Chockalingam, 2013; Ivanyi et al., 2015; Uden &amp; Kumar, 2012; C. M. Williams et al., 2014)","plainTextFormattedCitation":"(Bartkowlak et al., 2008; Eddison &amp; Chockalingam, 2013; Ivanyi et al., 2015; Uden &amp; Kumar, 2012; C. M. Williams et al., 2014)","previouslyFormattedCitation":"(Bartkowlak et al., 2008; Eddison &amp; Chockalingam, 2013; Ivanyi et al., 2015; Uden &amp; Kumar, 2012; C. M. Williams et al., 2014)"},"properties":{"noteIndex":0},"schema":"https://github.com/citation-style-language/schema/raw/master/csl-citation.json"}</w:instrText>
      </w:r>
      <w:r w:rsidRPr="000B4B1B">
        <w:fldChar w:fldCharType="separate"/>
      </w:r>
      <w:r w:rsidR="00254D00" w:rsidRPr="00254D00">
        <w:rPr>
          <w:noProof/>
        </w:rPr>
        <w:t>(Bartkowlak et al., 2008; Eddison &amp; Chockalingam, 2013; Ivanyi et al., 2015; Uden &amp; Kumar, 2012; C. M. Williams et al., 2014)</w:t>
      </w:r>
      <w:r w:rsidRPr="000B4B1B">
        <w:fldChar w:fldCharType="end"/>
      </w:r>
      <w:r w:rsidRPr="000B4B1B">
        <w:t xml:space="preserve"> and a survey of their use in muscular dystrophy (n=1) </w:t>
      </w:r>
      <w:r w:rsidRPr="000B4B1B">
        <w:fldChar w:fldCharType="begin" w:fldLock="1"/>
      </w:r>
      <w:r w:rsidR="00D471C6">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0B4B1B">
        <w:fldChar w:fldCharType="separate"/>
      </w:r>
      <w:r w:rsidR="00810D03" w:rsidRPr="009A28E3">
        <w:rPr>
          <w:noProof/>
        </w:rPr>
        <w:t>(Bakker et al., 1997)</w:t>
      </w:r>
      <w:r w:rsidRPr="000B4B1B">
        <w:fldChar w:fldCharType="end"/>
      </w:r>
      <w:r w:rsidRPr="000B4B1B">
        <w:t>.</w:t>
      </w:r>
    </w:p>
    <w:p w14:paraId="1A8520C8" w14:textId="77777777" w:rsidR="00743B88" w:rsidRPr="000B4B1B" w:rsidRDefault="00743B88" w:rsidP="00E52690">
      <w:pPr>
        <w:spacing w:line="360" w:lineRule="auto"/>
        <w:jc w:val="both"/>
      </w:pPr>
    </w:p>
    <w:p w14:paraId="1F2B47DD" w14:textId="0B0DA507" w:rsidR="000B4B1B" w:rsidRDefault="000B4B1B" w:rsidP="00E52690">
      <w:pPr>
        <w:spacing w:line="360" w:lineRule="auto"/>
        <w:jc w:val="both"/>
      </w:pPr>
      <w:r w:rsidRPr="000B4B1B">
        <w:rPr>
          <w:b/>
          <w:bCs/>
        </w:rPr>
        <w:t>Lift therapeutic footwear</w:t>
      </w:r>
      <w:r w:rsidRPr="000B4B1B">
        <w:t xml:space="preserve"> was defined as a unilateral modular footwear sole addition to conservatively achieve postural and functional symmetry in individuals with limb length inequality </w:t>
      </w:r>
      <w:r w:rsidRPr="000B4B1B">
        <w:fldChar w:fldCharType="begin" w:fldLock="1"/>
      </w:r>
      <w:r w:rsidR="00EF53DC">
        <w:instrText>ADDIN CSL_CITATION {"citationItems":[{"id":"ITEM-1","itemData":{"ISBN":"0029-2001","PMID":"9198942","abstract":"The hypothesis that a causal relationship exists between unequal leg length and disorders in the back or lower extremities has been hard to prove. However, at the present time there is scientific documentation of an association between a difference in length of more than 1 cm and low back pain. Thus, in children with one leg one centimetre or more longer than the other, and in adults with symptoms, the discrepancy should be adjusted, especially if a lumbar scoliosis in the standing position has been documented radiographically. A difference in length of less than 2 cm should be treated by raising the shoe. An established or estimated difference of more than this is usually corrected by surgery, either by epiphysiodesis or by shortening or lengthening osteotomy. In adults with a moderate difference in leg length, a raised shoe test is recommended in order to evaluate the effect of a correction in practice before osteotomy is performed.;","author":[{"dropping-particle":"","family":"Steen","given":"H","non-dropping-particle":"","parse-names":false,"suffix":""},{"dropping-particle":"","family":"Terjesen","given":"T","non-dropping-particle":"","parse-names":false,"suffix":""},{"dropping-particle":"","family":"Bjerkreim","given":"I","non-dropping-particle":"","parse-names":false,"suffix":""}],"container-title":"Tidsskrift For Den Norske Laegeforening: Tidsskrift For Praktisk Medicin, Ny Raekke","id":"ITEM-1","issue":"11","issued":{"date-parts":[["1997"]]},"language":"Norwegian","note":"Criteria (Query) \nParticipants Yes Children and Locomotor Disability \n  \nIntervention Yes Theraputic Footwear \n  \nComparators No \n  \nType of Study No opinion piece \n  \nPrimary Outcomes no\n  \nSecondary Outcomes No\n\nFrom Duplicate 1 ([Anisomelia. Clinical consequences and treatment] - Steen, H; Terjesen, T; Bjerkreim, I)\n\nFrom Duplicate 1 ([Anisomelia. Clinical consequences and treatment] - Steen, H; Terjesen, T; Bjerkreim, I)\n\nDate of Electronic Publication: 19970430. Current Imprints: Publication: Oslo : Norske Laegeforening; Original Imprints: Publication: Chistiania : Alb. Cammermeyer, 1880-\n\nFrom Duplicate 2 (Unequal leg length - Clinical consequences and treatment - Steen, H; Terjesen, T; Bjerkreim, I)\n\nCited By :8\nExport Date: 29 January 2018\nCODEN: TNLAA\nCorrespondence Address: Steen, H.; Rikshospitalet, Senter for Ortopedi, Universitetet i Oslo, Trondheimsveien 132, 0570 Oslo, Norway\nReferences: Gross, R.H., Leg length discrepancy: How much is too much? (1978) Orthopedics, 1, pp. 307-310; Menelaus, M.B., An attitude to the management of limb inequality (1991) The Management of Limb Inequality, pp. 1-8. , Menelaus MB, red. Edinburgh: Churchill Livingstone; Cleveland, R.H., Kushner, D.C., Ogden, M.C., Herman, T.E., Kermond, W., Correia, J.A., Determination of leg length discrepancy. A comparison of weight-bearing and supine imaging (1988) Invest Radiol, 23, pp. 301-304; Fisk, J.W., Baigent, M.L., Clinical and radiological assessment of leg length (1975) NZ Med J, 81, pp. 477-480; Friberg, O., Nurminen, M., Korhonen, K., Soininen, E., Manttari, T., Accuracy and precision of clinical estimation of leg length inequality and lumbar scoliosis: Comparison of clinical and radiological measurements (1988) Int Disabil Studies, 10, pp. 49-53; Rush, W.A., Steiner, H.A., A study of lower extremity length inequality (1946) Am J Roentgenol, 56, pp. 616-623; Edinger, A., Biedermann, F., Kurzes Bein: Schiefes Becken (1957) Fortschr Roentgenstrahl, 86, pp. 754-762; Henrard, J.C., Bismuth, V., Molmont, C., Gaux, J.C., Leg length inequality measured by a simple radiologic method. Application to epidemiologic surveys (1974) Rev Rhum Mal Osteoartic, 41, pp. 773-779; Friberg, O., Clinical symptoms and biomechanics of lumbar spine and hip joint in leg length inequality (1983) Spine, 8, pp. 643-651; Taylor, J.R., Halliday, M., Limb length asymmetry and growth (1978) J Anat, 126, pp. 634-635; Rossvoll, I., Junk, S., Terjesen, T., The effect on low back pain of shortening osteotomy for leg length inequality (1992) Int Orthop, 16, pp. 388-391; Carey, R.P.L., Clinical examination and measurement of limb length inequality (1991) The Management of Limb Inequality, pp. 49-58. , Menelaus MB, red. Edinburgh: Churchill Livingstone; Junk, S., Terjesen, T., Rossvoll, I., Bråten, M., Leg length inequality measured by ultrasound and clinical methods (1992) Eur J Radiol, 14, pp. 185-188; Morscher, E., Figner, G., Measurement of leg length (1977) Leg Length Discrepancy. The Injured Knee, pp. 21-27. , Hungerford DS, red. Berlin, Heidelberg, New York: Springer-Verlag; Woerman, A.L., Binder-MacLeod, S.A., Leg length discrepancy assessment: Accuracy and precision in five clinical methods of evaluation (1984) J Orthop Sports Phys Ther, 5, pp. 230-239; Aspegren, D.D., Cox, J.M., Trier, K.K., Short leg correction: A clinical trial of radiographic vs non-radiographic procedures (1987) J Manipulative Physiol Ther, 10, pp. 232-238; Green, W.T., Wyatt, G.M., Anderson, M., Orthoroentgenography as a method of measuring the bones of the lower extremities (1946) J Bone Joint Surg Am, 28, pp. 60-65; Clarke, G.R., Unequal leg length: An accurate method of detection and some clinical results (1972) Rheum Phys Med, 11, pp. 385-390; Giles, L.G., Taylor, J.R., Low-back pain associated with leg length inequality (1981) Spine, 6, pp. 510-521; Friberg, O., Koivisto, E., Wegclius, C., A radiographic method for measurement of leg length inequality (1985) Diagn Imag Clin Med, 54, pp. 78-81; Friberg, O., The statics of postural pelvic scoliosis: A radiographic study of 288 consecutive chronic LBP patients (1987) Clin Biomech, 2, pp. 211-219; Gofton, J.P., Trueman, G.E., Studies in osteoarthritis of the hip. Part II. Osteoarthritis of the hip and leg-length disparity (1971) Can Med Assoc J, 104, pp. 791-799; Marstrander, F., Benlengdeforskjell og skjevhet i ryggens fundament (1980) Måleteknikk. Tidsskr Nor Lægeforen, 100, pp. 435-436; Helms, C.A., McCarthy, S., CT scanograms for measuring leg length discrepancy (1984) Radiology, 151, p. 802; Aaron, A., Weinstein, D., Thickman, D., Eilert, R., Comparison of orthoroentgenography and computed tomography in the measurement of limb-length discrepancy (1992) J Bone Joint Surg Am, 74, pp. 897-902; Altongy, J.F., Harcke, H.T., Bowen, J.R., Measurement of leg length inequalities by micro-dose digital radiographs (1987) J Pediatr Orthop, 7, pp. 311-316; Temme, J.B., Chu, W.K., Anderson, J.C., CT scanograms compared with conventional orthoroentgenograms in long bone measurement (1987) Radiol Technol, 59, pp. 65-68; Holst, A., Thomas, W., Sonographic leg length measurement (1989) Röntgenblatter, 42, pp. 134-138; Terjesen, T., Benum, P., Rossvoll, I., Svenningsen, S., Isern, A.E.F., Nordbø, T., Leg-length discrepancy measured by ultrasonography (1991) Acta Orthop Scand, 62, pp. 121-124; Bengert, O., Über die Bedeutung der Beinlängendifferenz (1970) Z Orthop, 108, pp. 435-445; Scheller, M.L., (1964) Über den Einfluss der Beinverkürzung auf die Wirbelsäule. Doktoravhandling, , Köln: Universitetet i Köln; Giles, L.G., Lumbosacral facetal «joint angles» associated with leg length inequality (1981) Rheumatol Rehab, 20, pp. 233-238; Giles, L.G., Taylor, J.R., The effect of postural scoliosis on lumbar apophyseal joints (1984) Scand J Rheumatol, 13, pp. 209-220; Taillard, W., Morscher, E., (1965) Beinlängenunterschiede, , Basel: S. Karger; Kirby, R.L., Mahar, R.K., MacLeod, D.A., Garner, J.B., Leg-length discrepancy and postural sway (1992) Arch Phys Med Rehab, 73, pp. 401-402; Moseley, C.F., Leg length discrepancy (1987) Orthop Clin North Am, 18, pp. 529-535; Kaufman, K.R., Miller, L.S., Sutherland, D.H., Gait asymmetry in patients with limb-length inequality (1996) J Pediatr Orthop, 16, pp. 144-150; Morscher, E., Etiology and pathophysiology of leg length discrepancies (1977) Leg Length Discrepancy. The Injured Knee, pp. 9-19. , Hungerford DS, red. Berlin Heidelberg New York: Sprincer-Verlag; Wiberg, G., Studies on dysplastic acctabulae and congenital subluxation of the hip with special reference to the complication of osteoarthritis (1939) Acta Chir Scand, 83 (58 SUPPL.), pp. 33-35; Bjerkreim, I., Secondary dysplasia and osteoarthrosis of the hip joint in functional and fixed obliquity of the pelvis (1974) Acta Orthop Scand, 45, pp. 873-882; Hult, J., The Munkfors invcstigation (1954) Acta Orthop Scand, 25 (16 SUPPL.), pp. 30-31; Stoddard, A., (1959) Manual of Osteopathic Technique, , London: Hutchinson Medical Publications; Soukka, A., Alaranta, H., Tallroth, K., Heliovaara, M., Leg-length inequality in people of working age. The association between mild inequality and low-back pain is questionable (1991) Spine, 16, pp. 429-431; Yrjonen, T., Hoikka, V., Poussa, M., Osterman, K., Leg-length inequality and low-back pain after Perthes' disease: A 28-47-year follow-up of 96 patients (1992) J Spinal Disord, 5, pp. 443-447; Tjernström, B., Rehnberg, L., Back pain and arthralgia before and after lengthening. 75 patients questioned after 6 (1-11) years (1994) Acta Orthop Scand, 65, pp. 328-332; Tanner, J.M., Whitehouse, R.H., (1982) Atlas of Children's Growth. Normal Variation and Growth Disorders, , London: Academic Press; Greulich, W.W., Pyle, S.I., (1950) Radiographic Atlas of Skeletal Development of the Hand and Wrist, , Stanford: Stanford University Press; Cundy, P., Paterson, D., Morris, L., Foster, B., Skeletal age estimation in leg length discrepancy (1988) J Pediatr Orthop, 8, pp. 513-515; Carpenter, C.T., Lester, E.L., Skeletal age determination in young children: Analysis of three regions on the hand/wrist film (1993) J Pediatr Orthop, 13, pp. 76-79; Anderson, M., Green, W.T., Messner, M.B., Growth and predictions of growth in the lower extremities (1963) J Bone Joint Surg Am, 45, pp. 1-14; Moseley, C.F., A straight-line graph for leg-length discrepancies (1977) J Bone Joint Surg Am, 59, pp. 174-179; Little, D.G., Nigo, L., Aiona, M.D., Deficiencies of current methods for the timing of epiphysiodesis (1996) J Pediatr Orthop, 16, pp. 173-179; Porat, S., Peyser, A., Robin, G.C., Equalization of lower limbs by epiphysiodesis: Results of treat-ment (1991) J Pediatr Orthop, 11, pp. 442-448; Dewaele, J., Fabry, G., The timing of epiphysiodesis. A comparative study between the use of the method of Anderson and Green and the Moseley chart (1992) Acta Orthop Belg, 58, pp. 43-47; Lampe, H.I.H., Swierstra, B.A., Diepstraten, A.F.M., Timing of physiodesis in limb length inequality. The straight line graph applied in 30 patients (1992) Acta Orthop Scand, 63, pp. 672-674; Shapiro, F., Developmental patterns in lower extremity length discrepancies (1982) J Bone Joint Surg Am, 64, pp. 639-651; Eastwood, D.M., Cole, W.G., A graphic method for timing the correction of leg-length discrepancy (1995) J Bone Joint Surg Br, 77, pp. 743-747; Baylis, W.J., Rzonca, E.C., Functional and structural limb length discrepancies: Evaluation and treatment (1988) Clin Pod Med Surg, 5, pp. 509-520; Lov om Folketrygd, 1967. Forskrifter ortopedi, paragraf 2, pkt 2.2.1: 21; Phemister, D.B., Operative arrestment of longitudinal growth of bones in the treatment of deformities (1933) J Bone Joint Surg, 15, pp. 1-15; Blount, W.P., Clarke, G.R., Control of bone growth by epiphyseal stapling. A preliminary report (1949) J Bone Joint Surg Am, 31, pp. 464-478; Timperlake, R.W., Bowen, J.R., Guille, J.T., Choi, I.H., Prospective evaluation of fiftythree consecutive percutaneous epiphysiodeses of the distal femur and proximal tibia and fibula (1991) J Pediatr Orthop, 11, pp. 350-357; Liotta, F.J., Ambrose, T.A., Eilert, R.E., Fluoroscopic technique versus Phemister technique for epiphysiodesis (1992) J Pediatr Orthop, 12, pp. 248-251; Horton, G.A., Olney, B.W., Epiphysiodesis of the lower extremity: Results of the percutaneous technique (1996) J Pediatr Orthop, 16, pp. 180-182; Holm, I., Nordsletten, L., Steen, H., Follerås, G., Bjerkreim, I., Muscle function after midshaft femoral shortening. A prospective study with a two-year follow-up (1994) J Bone Joint Surg Br, 76, pp. 143-146; Nordsletten, L., Holm, I., Steen, H., Bjerkreim, I., Muscle function after femoral shortening osteotomies at the subtrochanteric and mid-diaphyseal level. A follow-up study (1994) Arch Orthop Trauma Surg, 114, pp. 37-39; Price, C.T., Are we there yet? Management of limb-length inequality (1996) J Pediatr Orthop, 16, pp. 141-143; Fjeld, T.O., Steen, H., Growth retardation after experimental limb lengthening by epiphyseal distraction (1990) J Pediatr Orthop, 10, pp. 463-466; Bjerkreim, I., Limb lengthening by physeal distraction (1989) Acta Orthop Scand, 60, pp. 140-142; Guidera, K.J., Hess, W.F., Highhouse, K.P., Ogden, J.A., Extremity lengthening: Results and complications with the Orthofix system (1991) J Pediatr Orthop, 11, pp. 90-94; Stanitski, D.F., Shahcheraghi, H., Nicker, D.A., Armstrong, P.F., Results of tibial lengthening with the Ilizarov technique (1996) J Pediatr Orthop, 16, pp. 168-172; Guichet, J.M., Grammont, P.M., Trouilloud, P., Clou d'allongement progressif. Experimentation animale avec un recul de deux ans (1992) Chirurgie, 118, pp. 405-410; Kristiansen, L.P., Steen, H., Bjerkreim, I., Complications in 40 cases of Ilizarov surgery (1994) Acta Orthop Scand, 65 (260 SUPPL.), pp. 48-49; Bonnard, C., Favard, L., Sollogoub, I., Glorion, B., Limb lengthening in children using the Ilizarov method (1993) Clin Orthop, pp. 83-88; Kristiansen, L.P., Steen, H., Ilizarovs eksterne fiksasjonsapparat og metodikk. Behandling av medfødte og ervervede deformiteter (1996) Tidsskr Nor Lægeforen, 116, pp. 1216-1218; Holm, I., Steen, H., Ludvigsen, P., Bjerkreim, I., Unchanged muscle function after bilateral femoral lengthening. A prospective study of 9 patients with a 2-year follow-up (1995) Acta Orthop Scand, 66, pp. 258-260; Kaljumae, U., Martson, A., Haviko, T., Hanninen, O., The effect of lengthening of the femur on the extensors of the knee. An electromyographic study (1995) J Bone Joint Surg Am, 77, pp. 247-250; Vade, A., Eissenstat, R., Radiographic features of bone lengthening procedures (1990) Radiology, 174, pp. 531-537\n\nFrom Duplicate 2 ([Anisomelia. Clinical consequences and treatment] - Steen, H; Terjesen, T; Bjerkreim, I)\n\nDate of Electronic Publication: 19970430. Current Imprints: Publication: Oslo : Norske Laegeforening; Original Imprints: Publication: Chistiania : Alb. Cammermeyer, 1880-","page":"1595-1600","publisher":"Norske Laegeforening","publisher-place":"Norway","title":"[Anisomelia. Clinical consequences and treatment]","title-short":"Anisomeli: Kliniske konsekvenser og behandling","type":"article-journal","volume":"117"},"uris":["http://www.mendeley.com/documents/?uuid=45628966-2682-436d-b77c-c580652c6e51"]}],"mendeley":{"formattedCitation":"(Steen et al., 1997)","plainTextFormattedCitation":"(Steen et al., 1997)","previouslyFormattedCitation":"(Steen et al., 1997)"},"properties":{"noteIndex":0},"schema":"https://github.com/citation-style-language/schema/raw/master/csl-citation.json"}</w:instrText>
      </w:r>
      <w:r w:rsidRPr="000B4B1B">
        <w:fldChar w:fldCharType="separate"/>
      </w:r>
      <w:r w:rsidR="00254D00" w:rsidRPr="00254D00">
        <w:rPr>
          <w:noProof/>
        </w:rPr>
        <w:t>(Steen et al., 1997)</w:t>
      </w:r>
      <w:r w:rsidRPr="000B4B1B">
        <w:fldChar w:fldCharType="end"/>
      </w:r>
      <w:r w:rsidRPr="000B4B1B">
        <w:t xml:space="preserve">, this included both functional and structural limb length difference of 1cm or greater found in such conditions as cerebral palsy and idiopathic scoliosis </w:t>
      </w:r>
      <w:r w:rsidRPr="000B4B1B">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2","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Eek et al., 2017; Zabjek et al., 2001)","plainTextFormattedCitation":"(Eek et al., 2017; Zabjek et al., 2001)","previouslyFormattedCitation":"(Eek et al., 2017; Zabjek et al., 2001)"},"properties":{"noteIndex":0},"schema":"https://github.com/citation-style-language/schema/raw/master/csl-citation.json"}</w:instrText>
      </w:r>
      <w:r w:rsidRPr="000B4B1B">
        <w:fldChar w:fldCharType="separate"/>
      </w:r>
      <w:r w:rsidR="009A28E3" w:rsidRPr="009A28E3">
        <w:rPr>
          <w:noProof/>
        </w:rPr>
        <w:t>(Eek et al., 2017; Zabjek et al., 2001)</w:t>
      </w:r>
      <w:r w:rsidRPr="000B4B1B">
        <w:fldChar w:fldCharType="end"/>
      </w:r>
      <w:r w:rsidRPr="000B4B1B">
        <w:t xml:space="preserve">. The effects of lift therapeutic footwear have been reported (n=4) in relation to spinal posture, objective gait parameters and symptomatic relief </w:t>
      </w:r>
      <w:r w:rsidRPr="000B4B1B">
        <w:fldChar w:fldCharType="begin" w:fldLock="1"/>
      </w:r>
      <w:r w:rsidR="00EF53DC">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DOI":"10.5114/aoms.2010.14262","ISBN":"17341922 (ISSN)","PMID":"22371777","abstract":"Introduction: Leg length discrepancy (LLD) causes pelvic obliquity in the frontal plane and lumbar scoliosis with convexity towards the shorter extremity. Leg length discrepancy is observed in 3-15% of the population. Unequalized lower limb length discrepancy leads to posture deformation, gait asymmetry, low back pain and discopathy. Material and methods: In the years 1998-2006, 369 children, aged 5 to 17 years (209 girls, 160 boys) with LLD-related functional scoliosis were treated. An external or internal shoe lift was applied. Results: Among 369 children the discrepancy of 0.5 cm was observed in 27, 1 cm in 329, 1.5 cm in 9 and 2 cm in 4 children. During the first follow-up examination, within 2 weeks, the adjustment of the spine to new static conditions was noted and correction of the curve in 316 examined children (83.7%). In 53 children (14.7%) the correction was observed later and was accompanied by slight low back pain. The time needed for real equalization of limbs was 3 to 24 months. The time needed for real equalization of the discrepancy was 11.3 months. Conclusions: Leg length discrepancy equalization results in elimination of scoliosis. Leg length discrepancy &lt; 2 cm is a static disorder; that is why measurements should be performed in a standing position using blocks of adequate thickness and the position of the posterior superior iliac spine should be estimated. Copyright © 2010 Termedia &amp; Banach.","author":[{"dropping-particle":"","family":"Raczkowski","given":"Jan W","non-dropping-particle":"","parse-names":false,"suffix":""},{"dropping-particle":"","family":"Daniszewska","given":"Barbara","non-dropping-particle":"","parse-names":false,"suffix":""},{"dropping-particle":"","family":"Zolynski","given":"Krystian","non-dropping-particle":"","parse-names":false,"suffix":""}],"container-title":"Archives of Medical Science","id":"ITEM-2","issue":"3","issued":{"date-parts":[["2010"]]},"language":"English","note":"Criteria (Query) \nParticipants Yes Children and Locomotor Disability \n  \nIntervention Yes Theraputic Footwear \n  \nComparators No \n  \nType of Study Cohort Study \n  \nPrimary Outcomes Anthropometric \n  \nSecondary Outcomes Pain \n\nFrom Duplicate 1 (Functional scoliosis caused by leg length discrepancy - Raczkowski, J W; Daniszewska, B; Zolynski, K)\n\nCited By :22\nExport Date: 29 January 2018\nCorrespondence Address: Raczkowski, J. W.; 1st Department of Orthopaedics and Rehabilitation, Medical University of Lodz, 113 Zeromskiego Str., 90-549 Lodz, Poland; email: jan.raczkowski@umed.lodz.pl\nReferences: Aaron, A.D., Eilert, E.D., Results of Wagener and Ilizarov methods of limb-lengtening (1996) J Bone Joint Surg A, 78, pp. 20-29; D'Amico, M., Scoliosis and leg asymmetries: A reliable approach to assess wedge solutions efficacy (2002) Studies in Health Technology and Informatics, 88, pp. 285-289; Łabaziewicz, L., Nowakowski, A., Scoliosis and faulty posture (1996) Chir Narz Ruchu Ortop Pol, 61, pp. 247-250. , Polish; Rose, R., Pediatric leg length discrepancy: Causes and treatments (1999) Orthop Nurs, 18, pp. 21-30; Skwarcz, A., Majcher, P., Rehabilitation in scoliosis (2003) Medical Rehabilitation, pp. 185-237. , [Polish]. Urban &amp;amp; Partner, Wrocław; Stricker, S.J., Hunt, T., Evaluation of leg discrepancy in children (2004) Int Pediatr, 19, pp. 134-142; Walsh, M., Leg length discrepancy - An experimental study of compensatory changes in three dimensions using gait analysis (2000) Gait Posture, 12, pp. 156-161; Young, R.S., Andrew, P.D., Cummings, G.S., Effect of simulating leg length inequality on pelvic torsion and trunk mobility (2000) Gait Posture, 11, pp. 217-223; Zabjek, K.F., Leroux, M.A., Coillard, C., Martinez, X., Griffet, J., Simard, G., Rivard, C.H., Acute postural adaptations induced by a shoe lift in idiopathic scoliosis patients (2001) European Spine Journal, 10 (2), pp. 107-113. , DOI 10.1007/s005860000244; Enjolras, O., Chapot, R., Merland, J.J., Vascular anomalies and the growth of limbs: A review (2004) Orthopaedics, 13, pp. 349-357; Breugem, C.C., Maas, M., Breugem, S.J., Vascular malformations of the lower limb with osseous involvement (2003) J Bone Joint Surg, 85, pp. 399-405; Goldstein, W.M., Leg length inequality in total hip arthroplasty (2005) Orthopedics, 28, pp. 1037-1040; Grzegorzewski, A., Synder, M., Kozlowski, P., Szymczak, W., Bowen, R.J., Leg length discrepancy in Legg-Calve-Perthes disease (2005) Journal of Pediatric Orthopaedics, 25 (2), pp. 206-209. , DOI 10.1097/01.bpo.0000148497.05181.51; Konyves, A., Bannister, G.C., The importance of leg length discrepancy after total hip arthroplasty (2005) Journal of Bone and Joint Surgery - Series B, 87 (2), pp. 155-157. , DOI 10.1302/0301-620X.87B2.14878; Raczkowski, J.W., Faulty postures in children from elementary schools (1996) Antropology and Medicine, 2, pp. 291-300. , [Polish]. University of Lodz; Shen, F.H., Samartzis, D., Traumatic scoliosis (2005) Lancet, 365, p. 910; Zarzycki, D., Jasiewicz, B., Kacki, W., Limb lengthening in fibular hemimelia type II: Can it be an alternative to amputation? (2006) J Pediatr Ortop B, 15, pp. 147-153; Dahl, M.T., Limb length discrepancy (1996) Pediatr Clin N Am, 43, p. 4; Paley, D., Bhave, A., Herzenberg, J.E., Bowen, J.R., Multiplier method for predicting limb-length discrepancy (2000) J Bone Joint Surg A, 82, pp. 1432-1446; Stanitski, D.F., Limb length discrepancy: An ortopaedic knowledge update (1996) Pediatrics, pp. 185-193; Stanitski, D.F., Limb length inequality: Assessment and treatment options (1999) J Am Acad Ortho Surg, 7, pp. 143-153; Hasler, C.C., Leg length inequality. Indications for treatment and importance of shortening procedures (2000) Der Orthopade, 29, pp. 766-774; Mier, R., Brower, T., A guide for primary care physician (1994) Pediat Orthoped, pp. 120-126; Bhave, A., Paley, D., Herzenberg, J.E., Improvement in gait parameters after lengthening for the treatment of limb-length discrepancy (1999) Journal of Bone and Joint Surgery - Series a, 81 (4), pp. 529-534; Beaudoin, L., Zabjek, K.F., Leroux, M.A., Coillard, C., Rivard, C.H., Acute systematic and variable postural adaptations induced by an orthopaedic, shoe lift in control subjects (1999) European Spine Journal, 8 (1), pp. 40-45. , DOI 10.1007/s005860050125; Gurney, B., Leg length discrepancy (2002) Gait Posture, 15, pp. 195-206; Terry, M.A., Measurement variance in limb length discrepancy: Clinical and radiographic assessment of interobserver and intraobserver variability (2005) J Pediatr Orthop, 25, pp. 197-201; Song, K.M., Halliday, S.E., The effect of limb length discrepancy on gait (1997) J Bone Joint Surg, 79, pp. 1690-1698; Sundaramurthy, S., Mao, J.J., Modulation of endochondral development of the distal femoral condyle by mechanical loading (2006) Journal of Orthopaedic Research, 24 (2), pp. 229-241. , DOI 10.1002/jor.20024; Nitera-Kowalik, A., (2004) Thermographical Evaluation of Effectivness of Rehabilitation Excercises in Patients after Microsrugical Treatment of Lumbo-sacral Spine, , Medical University of Lodz; Germiller, J.A., Goldstein, S.A., Structure and function embryonic growth plate in the asenc of functioning skeletal muscle (1997) J Orthop Res, 15, pp. 362-370; Heegaard, J.H., Beaupre, G.S., Carter, D.R., Mechanically modulated cartilage growth may regulate joint surface morphogenesis (1999) J Orthop Res, 174, pp. 509-517; McCarthy, J.J., Kim, H., Saluan, P., Karsky, D., Davidson, R.S., The effects of limb lengthening on growth (2003) J Pediatr Ortop B, 12, pp. 328-331; Vitale, M.A., The effect of limb length discrepancy on health-related quality of life: Is the '2 cm rule' appropriate? (2006) J Pediatr Ortop B, 15, pp. 1-5\n\nFrom Duplicate 2 (Functional scoliosis caused by leg length discrepancy - Raczkowski, Jan W; Daniszewska, Barbara; Zolynski, Krystian)\n\nDate of Electronic Publication: 20100630. ; Original Imprints: Publication: [Poznań, Poland] : Termedia Pub. House, [2005]-","page":"393-398","publisher":"Termedia Pub. House","publisher-place":"Poland","title":"Functional scoliosis caused by leg length discrepancy","type":"article-journal","volume":"6"},"uris":["http://www.mendeley.com/documents/?uuid=ff46aefd-d911-4543-b3aa-32238747c04d"]},{"id":"ITEM-3","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3","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id":"ITEM-4","itemData":{"DOI":"10.1016/j.ejpn.2016.08.009","ISBN":"1532-2130","PMID":"27637569","abstract":"Background: Congenital indifference to pain with anhidrosis (CIPA) is a rare hereditary neuropathy, which is associated with defective sensation to noxious stimuli and autonomic dysfunction. The objective of the study was to report on the orthopaedic manifestations of this condition and provide an evidence-based approach for management.; Methods: Retrospective review of 14 consecutive patients with CIPA referred to a single tertiary centre. Mean age of diagnosis was 2.5 years (range 0.5 to 11 years).; Results: Patients presented with a range of orthopaedic problems including fractures, infections, growth disturbance, joint subluxation and Charcot joints affecting the limbs and spine. Conservative treatment with closed reduction and cast immobilisation was satisfactory for stress fractures of the lower extremity and Charcot joints. Posterior instrumented correction of scoliosis was associated with a high-risk of infection requiring reoperation for debridement and removal of posterior instrumentation. Growth disturbance leading to leg-length discrepancies were managed with shoe raises and corrective osteotomies. Aspiration and cultures may be used to differentiate between acute fracture and infection.; Conclusions: Preventative treatment strategies with appropriately padded shoe-wear, gait and posture modification, parental education regarding environmental thermoregulation, and behavioural support are essential for improving prognosis and reducing long-term complications.; Copyright © 2016 European Paediatric Neurology Society. Published by Elsevier Ltd. All rights reserved.","author":[{"dropping-particle":"","family":"Kayani","given":"Babar","non-dropping-particle":"","parse-names":false,"suffix":""},{"dropping-particle":"","family":"Sewell","given":"Mathew David","non-dropping-particle":"","parse-names":false,"suffix":""},{"dropping-particle":"","family":"Platinum","given":"Johnson","non-dropping-particle":"","parse-names":false,"suffix":""},{"dropping-particle":"","family":"Olivier","given":"Andre","non-dropping-particle":"","parse-names":false,"suffix":""},{"dropping-particle":"","family":"Briggs","given":"Timothy W R","non-dropping-particle":"","parse-names":false,"suffix":""},{"dropping-particle":"","family":"Eastwood","given":"Deborah M","non-dropping-particle":"","parse-names":false,"suffix":""}],"container-title":"European Journal Of Paediatric Neurology: EJPN: Official Journal Of The European Paediatric Neurology Society","id":"ITEM-4","issue":"2","issued":{"date-parts":[["2017"]]},"language":"English","note":"Criteria (Query) \nParticipants Yes Children and Locomotor Disability \n  \nIntervention Yes Theraputic Footwear \n  \nComparators No\n  \nType of Study No Case Series\n  \nPrimary Outcomes No \n  \nSecondary Outcomes Yes Pain \nFrom Duplicate 1 (Orthopaedic manifestations of congenital indifference to pain with anhidrosis (Hereditary Sensory and Autonomic Neuropathy type IV) - Kayani, Babar; Sewell, Mathew David; Platinum, Johnson; Olivier, Andre; Briggs, Timothy W R; Eastwood, Deborah M)\n\nDate of Electronic Publication: 2016 Sep 06. ; Original Imprints: Publication: London ; Philadelphia : Saunders, c1997-\n\nFrom Duplicate 2 (Orthopaedic manifestations of congenital indifference to pain with anhidrosis (Hereditary Sensory and Autonomic Neuropathy type IV) - Kayani, B; Sewell, M D; Platinum, J; Olivier, A; Briggs, T W R; Eastwood, D M)\n\nExport Date: 29 January 2018\nCODEN: EJPNF\nCorrespondence Address: Sewell, M.D.; The James Cook University HospitalUnited Kingdom; email: matbuzz1@hotmail.com\nReferences: Indo, Y., Tsuruta, M., Hayashida, Y., Karim, M.A., Ohta, K., Kawano, T., Mutations in the TRKA/NGF receptor gene in patients with congenital insensitivity to pain with anhidrosis (1996) Nat Genet, 13, pp. 485-488; Langer, J., Goebel, H.H., Veit, S., Eccrine sweat glands are not innervated in hereditary sensory neuropathy type IV (1981) Acta Neuropathol, 54, pp. 199-202; Axelrod, F.B., Pearson, J., Congenital sensory neuropathies. Diagnostic distinction from familial dysautonomia (1984) Am J Dis Child, 138 (10), pp. 947-954; Gupta, B., Congenital insensitivity of pain with anhidrosis; clinical brief (2003) Indian J Pediatr, 70 (1), pp. 109-111; Nagasako, E., Oaklander, A., Dworkin, R., Congenital insensitivity to pain: an update (2003) Pain, 101, pp. 213-219; Bar-On, E., Floman, Y., Sagiv, S., Orthopedic manefifesyations of familial dysautonomia (2000) JBJS A, 82 (11), pp. 1563-1570; Zafeiriou, D., Vargiami, E., Economou, M., Self- mutilation and mental retardation: clues to congenital insensitivity to pain with anhidrosis (2004) J Pediatr, 144 (2), pp. 200-205; Alabousi, A., Congenital insensitivity to pain with anhidrosis (CIPA) (2005) McMaster Meducator, 6, pp. 20-21; Pantanowitz, L., Autoamputation of the tongue (2001) Postgrad Med J, 77, p. 743; Bonkowsky, J.L., Johnson, J., Carey, J.C., Gordon Smith, A., Swoboda, K.J., An infant with primary tooth loss and palmar hyperkeratosis: a novel mutation in the NTRK1gene causing congenital insensitivity to pain with anhidrosis (2003) Pediatrics, 112, pp. 237-241; Schulman, H., Tsodikow, V., Einhorn, M., Levy, Y., Shorer, Z., Hertzanu, Y., Congenital insensitivity to pain with anhidrosis (CIPA): the spectrum of radiological findings (2001) Pediatr Radiol, 31, pp. 701-705; Uehara, K., Tsuchiya, H., Sakurakichi, K., Shimozaki, E., Tomito, K., Ankle arthrodesis and tibial lengthening for congenital sensory neuropathy with anhidrosis (2001) J Orthop Sci, 6, pp. 430-434; Roid, G.H., Miller, L.J., Leiter international performance scale revised – examiners manual (1997), Stoelting Co. Wood Dale, IL; Thrush, D.C., Congenital insensitivity to pain. A clinical, genetic and neurophysiological study of four children from the same family (1973) Brain, 96, pp. 369-386; Shatzky, S., Moses, S., Levy, J., Congenital insensitivity to pain with anhidrosis (CIPA) in Israeli-Bedouins: genetic heterogenicity,novel mutations in the TRKA/NGF receptor gene, clinical findings,and results of nerve conduction studies (2000) Am J Med Genet, 92, pp. 353-360; Dyck, P.J., Thomas, P.K., Griffin, J.W., Low, P.A., Podreslo, J.C., Neuronal atrophy and degeneration predominantly affecting peripheral sensory and autonomic neurons (1993) Peripheral neuropathy, pp. 1065-1093. , P.J. Dyck P.K. Thomas J.W. Griffin P.A. Low J.C. Podreslo WB Sanders Philadelphia; MacDermot, K.D., Walker, R.W., Autosomal recessive hereditary motor and sensory neuropathy with mental retardation, optic atrophy and pyramidal signs. Journal of Neurology (1987) Neurosurg Psychiatry, 50 (10), pp. 1342-1347. , Oct 1; Pearson, J., Dancis, J., Axelrod, F., Grover, N., The sural nerve in familial dysautonomia (1975) J Neuropathol Exp Neurol, 34 (5), pp. 413-424. , Sep 1; Danon, M.J., Carpenter, S., Hereditary sensory neuropathy Biopsy study of an autosomal dominant variety (1985) Neurology, 35 (8), p. 1226. , Aug 1; Karmani, S., Shedden, R., De Sousa, C., Orthopaedic manifestations of congenital insensitivity to pain (2001) J R Soc Med, 94, pp. 139-140; Canbay, O., Kose, E.A., Celebi, N., Karagoz, A.H., Ozgen, S., Anesthesia for congenital insensitivity to pain with anhidrosis (2007) Paediatr Anaesth, 17, pp. 190-192; Rozentsveig, V., Katz, A., Weksler, N., Schwartz, A., Schilly, M., Klein, M., Gurman, G.M., The anaesthetic management of patients with congenital insensitivity to pain with anhidrosis (2004) Paediatr Anaesth, 14, pp. 344-348; Axelrod, F.B., Chelimsky, G.G., Weese-Mayer, D.E., Pediatric autonomic disorders (2006) Pediatrics, 118, pp. 309-321; Tomioka, T., Awaya, Y., Nihei, K., Sekiyama, H., Sawamura, S., Hanaoka, K., Anesthesia for patients with congenital insensitivity to pain and anhidrosis: a questionnaire study in Japan (2002) Anesth Analg, 94, pp. 271-274. , (table of contents); Theodorou, S.D., Klimentopoulou, A.E., Papalouka, E., Congenital insensitivity to pain with anhidrosis. Report of a case and review of the literature (2000) Acta Orthop Belg, 66 (2), pp. 137-145; Krettek, C., Gluer, S., Thermann, H., Nonunion of the ulna in a ten-month-old child who had type-IV hereditary neuropathy: a case report (1997) J Bone Jt Surg Am, 79-A, pp. 1232-1234; Wheelwright, E.F., Minns, R.A., Law, H.T., Elton, R.A., Temporal and spatial parameters of gait in children. I: normal control data (1993) Dev Med Child Neurol, 35, pp. 102-113; Zhang, Y., Ogata, N., Yozu, A., Haga, N., Two-dimensional video gait analyses in patients with congenital insensitivity to pain (2013) Dev Neurorehabil, 16, pp. 266-270; Koster, G., Knoch, M., Vin Villert, H.G., Unsuccessful surgical treatment of hip dislocation in congenital sensory neuropathy with anhidrosis. A case report (1999) J Bone Jt Surg Br, 81 (1), pp. 102-105. , Jan; Beigelmann, A., Levy, J., Hadad, N., Pinsk, V., Haim, A., Fruchtman, Y., Abnormal neutrophil chemotactic activity in children with congenital insensitivity to pain with anhidrosis (CIPA): the role of nerve growth factor (2009) Clin Immunol, 130, pp. 365-372; Kilic, S.S., Ozturk, R., Sarisozen, B., Rotthier, A., Baets, J., Timmerman, V., Humoral immunodeficiency in congenital insensitivity to pain with anhidrosis (2009) Neurogenetics, 10, pp. 161-165; Melamed, I., Levy, J., Parvari, R., Gelfand, E.W., A novel lymphocyte signaling defect: trk a mutation in the syndrome of congenital insensitivity to pain and anhidrosis (CIPA) (2004) J Clin Immunol, 24, pp. 441-448; Asaumi, K., Nakanishi, T., Asahara, H., Inoue, H., Takigawa, M., Expression of neurotropins and their receptors (TRK) during fracture healing (2000) Bone, 26, pp. 625-633; Grills, B.L., Schuijers, J.A., Immunohistochemical localization of nerve growth factor in fractured and unfractured rat bone (1998) Acta Orthop Scand, 69, pp. 415-419; Piazza, M.R., Bassett, G.S., Bunnell, W.P., Neuropathic spinal arthropathy in congenital insensitivity to pain (1988) Clin Orthop Relat Res, 236, pp. 175-179; Heggeness, M.N., Charcot arthropathy of the spine resulting in paraparesis developing during pregnancy in a patient with congenital insensitivity to pain (1994) Spine, 19, pp. 95-98; Ingram, C.M., Harris, M.B., Dehne, R., Charcot spinal arthropathy in congenital insensitivity to pain (1996) Orthopedics, 19, pp. 251-255; Tsirikos, A.I., Haddo, O., Noordeen, H.H., Spinal manifestations in a patient with congenital insensitivity to pain (2004) J Spinal Disord Tech, 17, pp. 326-330; Vialle, R., Mary, P., Tassin, J.L., Parker, F., Guillaumat, M., Charcot's disease of the spine: diagnosis and treatment (2005) Spine, 30, pp. E315-E322; Petrie, J.G., A case of progressive joint disorders caused by insensitivity to pain (1953) J Bone Jt Surg Br, 35, pp. 399-404; Brown, C.W., Jones, B., Donaldson, D.H., Neuropathic (Charcot) arthropathy of the spine after traumatic spinal paraplegia (1992) Spine, 17, pp. S103-S108","page":"318-326","publisher":"Saunders","publisher-place":"England","title":"Orthopaedic manifestations of congenital indifference to pain with anhidrosis (Hereditary Sensory and Autonomic Neuropathy type IV)","type":"article-journal","volume":"21"},"uris":["http://www.mendeley.com/documents/?uuid=09c8b5c5-19ae-4dad-a845-a9c1b12d3c4a"]}],"mendeley":{"formattedCitation":"(Eek et al., 2017; Kayani et al., 2017; Raczkowski et al., 2010; Zabjek et al., 2001)","plainTextFormattedCitation":"(Eek et al., 2017; Kayani et al., 2017; Raczkowski et al., 2010; Zabjek et al., 2001)","previouslyFormattedCitation":"(Eek et al., 2017; Kayani et al., 2017; Raczkowski et al., 2010; Zabjek et al., 2001)"},"properties":{"noteIndex":0},"schema":"https://github.com/citation-style-language/schema/raw/master/csl-citation.json"}</w:instrText>
      </w:r>
      <w:r w:rsidRPr="000B4B1B">
        <w:fldChar w:fldCharType="separate"/>
      </w:r>
      <w:r w:rsidR="00254D00" w:rsidRPr="00254D00">
        <w:rPr>
          <w:noProof/>
        </w:rPr>
        <w:t>(Eek et al., 2017; Kayani et al., 2017; Raczkowski et al., 2010; Zabjek et al., 2001)</w:t>
      </w:r>
      <w:r w:rsidRPr="000B4B1B">
        <w:fldChar w:fldCharType="end"/>
      </w:r>
      <w:r w:rsidRPr="000B4B1B">
        <w:t xml:space="preserve">. Other articles were opinion based with respect to clinical indications and the degree of lift required </w:t>
      </w:r>
      <w:r w:rsidRPr="000B4B1B">
        <w:fldChar w:fldCharType="begin" w:fldLock="1"/>
      </w:r>
      <w:r w:rsidR="00D471C6">
        <w:instrText>ADDIN CSL_CITATION {"citationItems":[{"id":"ITEM-1","itemData":{"ISBN":"00405930 (ISSN)","abstract":"Even slight differences in the lengths of the legs should be compensated as much as possible. Such compensation is particularly important where pains in the back are experienced; here, the extent of the correction will often depend upon how much can be tolerated by the faulty statics of the spine. Nonsurgical compensation of length is usually indicated when an operation is not advisable for medical or other reasons. For slight differences, an elevated sole enters into consideration, while a double shoe construction is preferred for greater differences. Tests indicate that other nonsurgical measures intended to stimulate increased growth in bone length during childhood do not lead to the desired result.","author":[{"dropping-particle":"","family":"Mueller","given":"R","non-dropping-particle":"","parse-names":false,"suffix":""},{"dropping-particle":"","family":"Boltze","given":"W H","non-dropping-particle":"","parse-names":false,"suffix":""}],"container-title":"Therapeutische Umschau","id":"ITEM-1","issue":"5","issued":{"date-parts":[["1975"]]},"language":"German","note":"Criteria (Query) \nParticipants Yes Children and Locomotor Disability \n  \nIntervention Yes Theraputic Footwear \n  \nComparators No\n  \nType of Study No Opinion Piece\n  \nPrimary Outcomes No \n  \nSecondary Outcomes No\n\nExport Date: 29 January 2018\nCODEN: THUMA","page":"303-305","title":"The conservative equalization of differences in the length of the legs","title-short":"DER KONSERVATIVE AUSGLEICH VON BEINLANGENDIFFERENZ","type":"article-journal","volume":"32"},"uris":["http://www.mendeley.com/documents/?uuid=ed29fd6b-8391-4106-a033-1ed62a4aea86"]},{"id":"ITEM-2","itemData":{"ISBN":"0959-8138","ISSN":"0959-8138","PMID":"1995105","author":[{"dropping-particle":"","family":"Holt","given":"Kenneth S","non-dropping-particle":"","parse-names":false,"suffix":""}],"container-title":"BMJ (Clinical Research Ed.)","edition":"1991/01/12","id":"ITEM-2","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3","itemData":{"ISBN":"0742-0668 (Print) 0742-0668","ISSN":"0742-0668 (Print)","PMID":"6536410","abstract":"Short-leg syndrome, or asymmetry of length in the lower extremities, is a common orthopedic problem in children. It is vital to recognize normal bone function, bone growth, and potential growth when evaluating this syndrome. Classification of this problem is either structural or functional. Structural (real) short legs usually have trauma or congenital growth inequality as their etiology. Functional (apparent) short legs usually result from soft tissue contractures or foot function aberrations. The child's age determines the extent of our examination. The lower extremity should be segmented during examination to help determine the location of pathology. Measuring the deformity requires precise scientific procedures. The level of compensation must be determined. Foot, pelvic, and spinal compensations should be evaluated. Scanograms or orthoroentgenograms are useful in diagnosing, quantifying, and prognosing short-leg syndrome. Prediction of the projected discrepancy is accomplished by the Anderson et al. remaining growth charts. Common etiologic considerations include congenital, neuromuscular, infection, trauma-induced, and tumor-caused disorders. Treatment of short-leg syndrome is determined by classification. Structural problems may need heel elevation or a combination of heel elevation and orthotic control on a conservative basis. Functional problems may require neutral position control of the feet with orthotics and correction of soft tissue contractures. Resin foam or orthopedic shoe adjustment may be used in moderate discrepancies. Structural leg inequalities may be corrected by surgical epiphysiodesis. This bone growth retardation procedure is normally performed on the long limb in pediatric patients. Therapy is directed at correcting pelvic obliquity, gait and postural aberration. The end result should be a child with cosmetically acceptable and normal functioning lower extremities.","author":[{"dropping-particle":"","family":"Vogel Jr","given":"F","non-dropping-particle":"","parse-names":false,"suffix":""}],"container-title":"Clin Podiatry","edition":"1984/12/01","id":"ITEM-3","issue":"3","issued":{"date-parts":[["1984","12"]]},"language":"eng","note":"Criteria (Query) \nParticipants Yes Children and Locomotor Disability \n  \nIntervention Yes Therapeutic Footwear\n  \nComparators Braces Nil Intervention\n  \nType of Study No Opinion Piece\n  \nPrimary Outcomes no\n  \nSecondary Outcomes No\n\nFrom Duplicate 2 (Short-leg syndrome - Vogel Jr, F; Vogel Jr., F)\n\nFrom Duplicate 1 (Short-leg syndrome - Vogel Jr., F)\n\nDate of Electronic Publication: 19841201. Current Imprints: Publication: Philadelphia Pa : W.B. Saunders; Original Imprints: Publication: Philadelphia : W.B. Saunders Co., c1984-c1985.\n\nFrom Duplicate 2 (Short-leg syndrome - Vogel Jr., F)\n\nVogel, F Jr\nJournal Article\nUnited States\nClin Podiatry. 1984 Dec;1(3):581-99.\n\nFrom Duplicate 3 (Short-leg syndrome - Vogel Jr, F)\n\nCited By :5\nExport Date: 29 January 2018\nCODEN: CLPOE","page":"581-599","publisher":"W.B. Saunders","publisher-place":"United States, United States","title":"Short-leg syndrome.","type":"article-journal","volume":"1"},"uris":["http://www.mendeley.com/documents/?uuid=ef72c898-da6f-4b18-b215-f045ff1a28ec"]}],"mendeley":{"formattedCitation":"(Holt, 1991; Mueller &amp; Boltze, 1975; Vogel Jr, 1984)","plainTextFormattedCitation":"(Holt, 1991; Mueller &amp; Boltze, 1975; Vogel Jr, 1984)","previouslyFormattedCitation":"(Holt, 1991; Mueller &amp; Boltze, 1975; Vogel Jr, 1984)"},"properties":{"noteIndex":0},"schema":"https://github.com/citation-style-language/schema/raw/master/csl-citation.json"}</w:instrText>
      </w:r>
      <w:r w:rsidRPr="000B4B1B">
        <w:fldChar w:fldCharType="separate"/>
      </w:r>
      <w:r w:rsidR="009A28E3" w:rsidRPr="009A28E3">
        <w:rPr>
          <w:noProof/>
        </w:rPr>
        <w:t>(Holt, 1991; Mueller &amp; Boltze, 1975; Vogel Jr, 1984)</w:t>
      </w:r>
      <w:r w:rsidRPr="000B4B1B">
        <w:fldChar w:fldCharType="end"/>
      </w:r>
      <w:r w:rsidRPr="000B4B1B">
        <w:t>.</w:t>
      </w:r>
    </w:p>
    <w:p w14:paraId="7C5C14F1" w14:textId="77777777" w:rsidR="00743B88" w:rsidRPr="000B4B1B" w:rsidRDefault="00743B88" w:rsidP="00E52690">
      <w:pPr>
        <w:spacing w:line="360" w:lineRule="auto"/>
        <w:jc w:val="both"/>
      </w:pPr>
    </w:p>
    <w:p w14:paraId="5A70AFA4" w14:textId="4BD63367" w:rsidR="000B4B1B" w:rsidRDefault="000B4B1B" w:rsidP="00E52690">
      <w:pPr>
        <w:spacing w:line="360" w:lineRule="auto"/>
        <w:jc w:val="both"/>
      </w:pPr>
      <w:r w:rsidRPr="000B4B1B">
        <w:t xml:space="preserve">The effect of </w:t>
      </w:r>
      <w:r w:rsidRPr="000B4B1B">
        <w:rPr>
          <w:b/>
          <w:bCs/>
        </w:rPr>
        <w:t>rounded bottom therapeutic footwear</w:t>
      </w:r>
      <w:r w:rsidRPr="000B4B1B">
        <w:t xml:space="preserve"> on gait was studied in one conference proceeding abstract </w:t>
      </w:r>
      <w:r w:rsidRPr="000B4B1B">
        <w:fldChar w:fldCharType="begin" w:fldLock="1"/>
      </w:r>
      <w:r w:rsidR="00016B99">
        <w:instrText>ADDIN CSL_CITATION {"citationItems":[{"id":"ITEM-1","itemData":{"DOI":"10.1016/j.gaitpost.2017.06.393","ISBN":"09666362","ISSN":"18792219","PMID":"126944318","author":[{"dropping-particle":"","family":"Hafez","given":"Ehab","non-dropping-particle":"","parse-names":false,"suffix":""}],"container-title":"Gait and Posture","id":"ITEM-1","issue":"2017","issued":{"date-parts":[["2017"]]},"language":"English","note":"Criteria (Query) \nParticipants Yes Children and Locomotor Disability \n  \nIntervention Yes Theraputic Footwear \n  \nComparators Yes Normal Shoes\n  \nType of Study Yes Cross sectional \n  \nPrimary Outcomes Yes Biomecahnical\n  \nSecondary Outcomes No\n\nOnly confernce proceeding not full paper\n\nFrom Duplicate 1 (Effect of rounded bottom profile shoes on foot clearance in children with stiff knee gait - Hafez, Ehab)\n\nFrom Duplicate 1 (Effect of rounded bottom profile shoes on foot clearance in children with stiff knee gait - Hafez, Ehab)\n\nFrom Duplicate 1 (Effect of rounded bottom profile shoes on foot clearance in children with stiff knee gait - Hafez, Ehab)\n\n(Waly)\nAuthor: (Waly), Ehab Hafez: 1 ; Author Affiliation: 1 Cairo University, Cairo, Egypt; No. of Pages: 2; Language: English; Publication Type: Article; Update Code: 20171228\n\nFrom Duplicate 2 (Effect of rounded bottom profile shoes on foot clearance in children with stiff knee gait - Hafez, Ehab)\n\n(Waly)\nEurope; UK &amp;amp; Ireland. NLM UID: 9416830.\n\nFrom Duplicate 3 (Effect of rounded bottom profile shoes on foot clearance in children with stiff knee gait - Hafez, E)\n\nExport Date: 29 January 2018\nArticle in Press\nCODEN: GAPOF\nCorrespondence Address: Hafez, E.","page":"239-240","publisher":"Elsevier B.V.","title":"Effect of rounded bottom profile shoes on foot clearance in children with stiff knee gait","type":"article-journal","volume":"57"},"uris":["http://www.mendeley.com/documents/?uuid=49e89394-ef88-4f11-89f6-c22be190bf5b"]}],"mendeley":{"formattedCitation":"(Hafez, 2017)","plainTextFormattedCitation":"(Hafez, 2017)","previouslyFormattedCitation":"(Hafez, 2017)"},"properties":{"noteIndex":0},"schema":"https://github.com/citation-style-language/schema/raw/master/csl-citation.json"}</w:instrText>
      </w:r>
      <w:r w:rsidRPr="000B4B1B">
        <w:fldChar w:fldCharType="separate"/>
      </w:r>
      <w:r w:rsidR="00FD2112" w:rsidRPr="00FD2112">
        <w:rPr>
          <w:noProof/>
        </w:rPr>
        <w:t>(Hafez, 2017)</w:t>
      </w:r>
      <w:r w:rsidRPr="000B4B1B">
        <w:fldChar w:fldCharType="end"/>
      </w:r>
      <w:r w:rsidRPr="000B4B1B">
        <w:t>. This footwear consists of a sole with a forefoot rocker design proposed to assist sagittal plane progression of the foot and toe clearance in stiff knee gait associated with cerebral palsy.</w:t>
      </w:r>
    </w:p>
    <w:p w14:paraId="49A3DB77" w14:textId="77777777" w:rsidR="00743B88" w:rsidRPr="000B4B1B" w:rsidRDefault="00743B88" w:rsidP="00E52690">
      <w:pPr>
        <w:spacing w:line="360" w:lineRule="auto"/>
        <w:jc w:val="both"/>
      </w:pPr>
    </w:p>
    <w:p w14:paraId="300F15EC" w14:textId="3B58BDF5" w:rsidR="000B4B1B" w:rsidRDefault="000B4B1B" w:rsidP="00E52690">
      <w:pPr>
        <w:spacing w:line="360" w:lineRule="auto"/>
        <w:jc w:val="both"/>
      </w:pPr>
      <w:r w:rsidRPr="000B4B1B">
        <w:rPr>
          <w:b/>
          <w:bCs/>
        </w:rPr>
        <w:t>Instability therapeutic footwear</w:t>
      </w:r>
      <w:r w:rsidRPr="000B4B1B">
        <w:t xml:space="preserve"> consists of a sole designed to promote imbalance with the intention of training the individuals motor coordination. The effects on static and reactive balance and directional control in children with developmental delay were assessed in one pilot study</w:t>
      </w:r>
      <w:r w:rsidR="004C1456">
        <w:t xml:space="preserve"> </w:t>
      </w:r>
      <w:r w:rsidR="002B1406">
        <w:fldChar w:fldCharType="begin" w:fldLock="1"/>
      </w:r>
      <w:r w:rsidR="00EF53DC">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002B1406">
        <w:fldChar w:fldCharType="separate"/>
      </w:r>
      <w:r w:rsidR="00254D00" w:rsidRPr="00254D00">
        <w:rPr>
          <w:noProof/>
        </w:rPr>
        <w:t>(Ramstrand et al., 2008)</w:t>
      </w:r>
      <w:r w:rsidR="002B1406">
        <w:fldChar w:fldCharType="end"/>
      </w:r>
      <w:r w:rsidRPr="000B4B1B">
        <w:t>.</w:t>
      </w:r>
    </w:p>
    <w:p w14:paraId="0E0CE780" w14:textId="77777777" w:rsidR="00505B60" w:rsidRPr="000B4B1B" w:rsidRDefault="00505B60" w:rsidP="00E52690">
      <w:pPr>
        <w:spacing w:line="360" w:lineRule="auto"/>
        <w:jc w:val="both"/>
      </w:pPr>
    </w:p>
    <w:p w14:paraId="740D19E3" w14:textId="20711BEE" w:rsidR="004E273C" w:rsidRPr="004E273C" w:rsidRDefault="000B4B1B">
      <w:pPr>
        <w:pStyle w:val="Heading4"/>
        <w:numPr>
          <w:ilvl w:val="3"/>
          <w:numId w:val="29"/>
        </w:numPr>
        <w:spacing w:line="360" w:lineRule="auto"/>
      </w:pPr>
      <w:bookmarkStart w:id="62" w:name="_Toc156403439"/>
      <w:r w:rsidRPr="000B4B1B">
        <w:t>Anthropometrics</w:t>
      </w:r>
      <w:bookmarkEnd w:id="62"/>
      <w:r w:rsidRPr="000B4B1B">
        <w:t xml:space="preserve"> </w:t>
      </w:r>
    </w:p>
    <w:p w14:paraId="2CB09682" w14:textId="0B79A2BD" w:rsidR="000B4B1B" w:rsidRDefault="000B4B1B" w:rsidP="00E52690">
      <w:pPr>
        <w:spacing w:line="360" w:lineRule="auto"/>
        <w:jc w:val="both"/>
      </w:pPr>
      <w:r w:rsidRPr="000B4B1B">
        <w:t xml:space="preserve">This grouping of articles was in reference to the methods employed in the research which involved the objective study of the human body in relation to dimension, geometry and proportions. The majority of articles (n=66) were of foot measures (length, width, height, circumference, toe flex angle); however the effects of heel height on spinal posture was also reported in the literature (n=6) </w:t>
      </w:r>
      <w:r w:rsidRPr="000B4B1B">
        <w:fldChar w:fldCharType="begin" w:fldLock="1"/>
      </w:r>
      <w:r w:rsidR="00D471C6">
        <w:instrText>ADDIN CSL_CITATION {"citationItems":[{"id":"ITEM-1","itemData":{"DOI":"10.1016/j.jmpt.2011.09.006","ISBN":"0161-4754","PMID":"22078999","abstract":"OBJECTIVE: The aims of this study were (1) to analyze the influence of wearing high-heeled shoes on lumbar lordosis and pelvic inclinations among adolescents aged between 13 and 20 years were users and nonusers of high-heeled shoes and (2) to correlate these postural angles with age. METHODS: Fifty adolescents from the nonuser group (NUG) of high-heeled shoes and 50 from the user group (UG) were evaluated. Postural assessments were obtained by photogrammetry under 2 conditions-barefoot and with high-heeled shoes-and analyzed using the evaluation postural software. The measured angles included lumbar lordosis and the horizontal alignment of the pelvis. Descriptive analyses were carried out, with a significance level of 5%. RESULTS: With high-heeled use, the NUG demonstrated rectification of the lumbar spine and pelvic retroversion, whereas the UG demonstrated hyperlordosis and pelvic anteversion. When barefoot, smaller lumbar lordosis angles for both groups were observed. However, the pelvic angles were lower for the UG group and higher for the NUG. The studied angles showed high reliabilities. Age was correlated with lumbar lordosis angles for the NUG in the barefoot condition and with pelvic alignments in both conditions for the UG. CONCLUSION: For the subjects in this study, the use of high-heeled shoes is correlated with increased lumbar lordosis and pelvic anteversions. Lumbar lordosis angles are correlated with age for the NUG when barefoot.","author":[{"dropping-particle":"","family":"Oliveira Pezzan","given":"Patrícia Angélica","non-dropping-particle":"de","parse-names":false,"suffix":""},{"dropping-particle":"","family":"Joao","given":"S M","non-dropping-particle":"","parse-names":false,"suffix":""},{"dropping-particle":"","family":"Ribeiro","given":"Ana Paula","non-dropping-particle":"","parse-names":false,"suffix":""},{"dropping-particle":"","family":"Manfio","given":"Eliane Fátima","non-dropping-particle":"","parse-names":false,"suffix":""},{"dropping-particle":"","family":"João","given":"Sílvia Maria A","non-dropping-particle":"","parse-names":false,"suffix":""},{"dropping-particle":"","family":"Ribeiro","given":"Ana Paula","non-dropping-particle":"","parse-names":false,"suffix":""},{"dropping-particle":"","family":"Manfio","given":"Eliane Fátima","non-dropping-particle":"","parse-names":false,"suffix":""}],"container-title":"J Manipulative Physiol Ther","edition":"2011/11/15","id":"ITEM-1","issue":"9","issued":{"date-parts":[["2011"]]},"language":"eng","note":"From Duplicate 1 (Postural assessment of lumbar lordosis and pelvic alignment angles in adolescent users and nonusers of high-heeled shoes - de Oliveira Pezzan, P A; Joao, S M; Ribeiro, A P; Manfio, E F)\n\n1532-6586\nde Oliveira Pezzan, Patricia Angelica\nJoao, Silvia Maria A\nRibeiro, Ana Paula\nManfio, Eliane Fatima\nJournal Article\nUnited States\nJ Manipulative Physiol Ther. 2011 Nov;34(9):614-21. doi: 10.1016/j.jmpt.2011.09.006.\n\nFrom Duplicate 2 (Postural assessment of lumbar lordosis and pelvic alignment angles in adolescent users and nonusers of high-heeled shoes - de Oliveira Pezzan, Patrícia Angélica; Joao, S M; Ribeiro, Ana Paula; Manfio, Eliane Fátima; João, Sílvia Maria A; Ribeiro, Ana Paula; Manfio, Eliane Fátima)\n\nFrom Duplicate 1 (Postural Assessment of Lumbar Lordosis and Pelvic Alignment Angles in Adolescent Users and Nonusers of High-Heeled Shoes - de Oliveira Pezzan, Patrícia Angélica; João, Sílvia Maria A; Ribeiro, Ana Paula; Manfio, Eliane Fátima)\n\npictorial; research; tables/charts. Journal Subset: Alternative/Complementary Therapies; Peer Reviewed; USA. Special Interest: Chiropractic Care; Pediatric Care. NLM UID: 7807107.\nPMID: 22078999.\n\nFrom Duplicate 2 (Postural assessment of lumbar lordosis and pelvic alignment angles in adolescent users and nonusers of high-heeled shoes - De Oliveira Pezzan, P A; João, S M A; Ribeiro, A P; Manfio, E F)\n\nCited By :20\nExport Date: 29 January 2018\nCODEN: JMPTD\nCorrespondence Address: De Oliveira Pezzan, P.A.R. Estados Unidos, 191 Ap 41, Quisisana, Poços de Caldas, MG 37701-243, Brazil; email: patriciapezzan@terra.com.br\nReferences: Watson, A.W.S., MacDonncha, C., A reliable technique for the assessment of posture: Assessment criteria for aspects of posture (2000) J Sports Med Phys Fitness, 40, pp. 260-270; Grimmer, K., Dansie, B., Milanese, S., Pirunsan, U., Trott, P., Adolescent standing postural response to backpack loads: A randomised experimental study (2002) Biomed Central Musculoskel Disord, 3, p. 10; Chansirinukor, W., Wilson, D., Grimmer, K., Dansie, B., Effects of backpacks on students: Measurement of cervical and shoulder posture (2001) Aust J Physiother, 47, pp. 110-116; Grimmer, K.A., Williams, M.T., Gill, T.K., The associations between adolescent head-on-neck posture, backpack weight, and anthropometric features (1999) Spine, 24 (21), pp. 2262-2267. , DOI 10.1097/00007632-199911010-00015; Mackenzie, W.G., Sampath, J.S., Kruse, R.W., Sheir-Neiss, G.J., Backpacks in children (2003) Clinical Orthopaedics and Related Research, (409), pp. 78-84; Heuscher, Z., Gilkey, D.P., Peel, J.L., Kennedy, C.A., The association of self-reported backpack use and backpack weight with low back pain among college students (2010) J Manipulative Physiol Ther, 33, pp. 432-437; Chow, R.K., Harrison, J.E., Relationship of kyphosis to physical fitness and bone mass on post-menopausal women (1987) American Journal of Physical Medicine, 66 (5), pp. 219-227; Sheir-Neiss, G.I., Kruse, R.W., Rahman, T., Jacobson, L.P., Pelli, J.A., The association of backpack use and back pain in adolescents (2003) Spine, 28 (9), pp. 922-930. , DOI 10.1097/00007632-200305010-00015; Asher, C., (1976) Variações de Postura Na Criança, , Editora Manole São Paulo; Balague, F., Skovron, M.L., Nordin, M., Low back pain in school children: A study familial and psychological factors (1995) Spine, 20, pp. 1265-1270; Niemi, S., Levoska, S., Kemila, J., Rekola, K., Keinanen-Kiukaanniemi, S., Neck and shoulder symptoms and leisure time activities in high school students (1996) Journal of Orthopaedic and Sports Physical Therapy, 24 (1), pp. 25-29; Widhe, T., Spine: Posture, mobility and pain. A longitudinal study from childhood to adolescence (2001) European Spine Journal, 10 (2), pp. 118-123. , DOI 10.1007/s005860000230; Perret, C., Poiraudeau, S., Fermanian, J., Colau, M.M.L., Benhamou, M.A.M., Revel, M., Validity, reliability, and responsiveness of the fingertip-to-floor test (2001) Archives of Physical Medicine and Rehabilitation, 82 (11), pp. 1566-1570. , DOI 10.1053/apmr.2001.26064; Magee, D.J., (1997) Orthopedic Physical Assessment. (3rd Ed.), , Saunders Company Philadelphia, PA; Barbosa, L., Braga, E.S., Frederico, B.R., Madeira, J.S., Prevalência de lombalgia em acadêmicos de fisioterapia no ambulatório de um hospital universitário (2002) Revista Fisiot Brasil, 3, pp. 372-373; Penha, P.J., João, S.M.A., Casarotto, R.A., Amino, C.J., Penteado, D.C., Postural assessment of girls between 7 and 10 years of age (2005) Clinics, 60, pp. 9-16; Penha, P.J., Casarotto, R.A., Sacco, I.C.N., Marques, A.P., João, S.M.A., Qualitative postural analysis among boys and girls of seven to ten years of age (2008) Revista Brasileira de Fisioterapia, 12, pp. 386-391; Penha, P.J., Baldini, M., João, S.M.A., Spinal postural alignment variance according to sex and age in 7- and 8-year-old children (2009) J Manipulative Physiol Ther, 32, pp. 154-159; Opila, K.A., Stephen, S.W., Schiowitz, S., Chen, J., Postural alignment in barefoot and high-heeled stance (1988) Spine, 13, pp. 542-547; Bendix, T., Sorenson, S.S., Klausen, K., Lumbar curve, trunk muscles and line of gravity with different heel heights (1984) Spine, 9, pp. 223-227; Vitalle, M.S.S., Tomioka, C.Y., Juliano, Y., Amancio, O.M.S., Índice de massa corporal, desenvolvimento puberal e sua relação com a menarca (2003) Rev Assoc Med Bras, 49, pp. 429-433; Snow, R.E., Williams, K.R., High heeled shoes: Their effect on center of mass position, posture, three-dimensional kinematics, rearfoot motion, and ground reaction forces (1994) Archives of Physical Medicine and Rehabilitation, 75 (5), pp. 568-576; Dahl, M.T., Limb length discrepancy (1996) Pediatric Clinics of North America, 43 (4), pp. 849-865; Iunes, D.H., Castro, F.A., Salgado, H.S., Moura, I.C., Oliveira, A.S., Bevilaqua-Grossi, D., Confiabilidade intra e interexaminadores e repetibilidade da Avaliação postural pela fotogrametria (2005) Rev Bras Fisioter, 9, pp. 327-334; Pausic, J., Pedisic, Z., Dizdar, D.J., The reliability of a photographic method for assessing standing posture of elementary school student (2010) Manipulative Physiol Ther, 33, pp. 425-431; Iunes, D.H., (2004) Análise da Confiabilidade Inter e Intra-examinador Na Avaliação Postural Pela Fotogrametria Computadorizada [Dissertação], , Universidade de São Paulo Ribeirão Preto, SP; Wahlund, K., List, T., Dworkin, S.F., Temporomandibular Disorders in Children and Adolescents: Reliability of a Questionnaire, Clinical Examination, and Diagnosis (1998) Journal of Orofacial Pain, 12 (1), pp. 42-51; Martelli, R.C., Traebert, J., Descriptive study of backbone postural changes in 10 to 16 year-old schoolchildren. Tangará-SC, Brazil, 2004 (2006) Revista Brasileira de Epidemiologia, 9 (1), pp. 87-93. , http://www.scielo.br/pdf/rbepid/v9n1/06.pdf, DOI 10.1590/S1415-790X2006000100011; Franklin, M.E., Chenier, T.C., Brauninger, L., Cook, H., Harris, S., Effect of positive heel inclination on posture (1995) J Orthop Sports Phys Ther, 21, pp. 94-99; De Lateur, B.J., Giaconi, R.M., Questad, B.A., Ko, M., Lehmann, J.F., Footwear and posture: Compensatory strategies for heel height (1991) Am J Phys Med Rehabil, 70, pp. 246-254; Lee, C.-M., Jeong, E.-H., Freivalds, A., Biomechanical effects of wearing high-heeled shoes (2001) International Journal of Industrial Ergonomics, 28 (6), pp. 321-326. , DOI 10.1016/S0169-8141(01)00038-5, PII S0169814101000385; Nasser, J.P., Mello, S.I.L., Avila, A.O.V., Análise do impulso em calçados femininos em diferentes alturas de salto (1997) Annals of XII Congresso Brasileiro de Biomecânica, Campinas, São Paulo, Brazil, , May 28-30; Kulthanan, T., Techakampuch, S., Donphongam, N., A study of footprints in athletes and non-athletic people (2004) Journal of the Medical Association of Thailand, 87 (7), pp. 788-793; Snow, R.E., Willians, K.R., Holmes Junior, G.B., The effects of wearing high heeled shoes on pedal pressure in women (1993) Foot Ankle, 13, pp. 85-92; Manfio, E.F., Vilarde, N.P., Abrunhosa, V.M., Souza, L.V., Fernandez, B.M., Pereira, R.M., Alterações na marcha descalça e com sapato de salto alto (2003) Anais Do X Congresso Brasileiro de Biomecânica, 1, pp. 87-89; Pagnussat, A.S., Paganotto, K.M., Caracterização da curvatura lombar em escolares na fase do desenvolvimento estrutural (2008) Fisioter Mov, 21, pp. 39-46; Lapierre, A., A reeducação física (1982) Editora Manole; Cowley, E.E., Chevalier, T.L., Chockalingam, N., The effect of heel height on gait and posture. A review of the literature (2009) J Am Podiatr Med Assoc, 6, pp. 512-518\n\nFrom Duplicate 3 (Postural assessment of lumbar lordosis and pelvic alignment angles in adolescent users and nonusers of high-heeled shoes - de Oliveira Pezzan, Patrícia Angélica; João, Sílvia Maria A; Ribeiro, Ana Paula; Manfio, Eliane Fátima)\n\nDate of Electronic Publication: 20111101. Current Imprints: Publication: 1999- : St. Louis, MO : Mosby, Inc.; Original Imprints: Publication: Lombard, Ill., National College of Chiropractic.\n\nFrom Duplicate 4 (Postural assessment of lumbar lordosis and pelvic alignment angles in adolescent users and nonusers of high-heeled shoes - de Oliveira Pezzan, P A; Joao, S M; Ribeiro, A P; Manfio, E F)\n\n1532-6586\nde Oliveira Pezzan, Patricia Angelica\nJoao, Silvia Maria A\nRibeiro, Ana Paula\nManfio, Eliane Fatima\nJournal Article\nUnited States\nJ Manipulative Physiol Ther. 2011 Nov;34(9):614-21. doi: 10.1016/j.jmpt.2011.09.006.","page":"614-621","publisher":"Elsevier B.V.","publisher-place":"Philadelphia, Pennsylvania","title":"Postural assessment of lumbar lordosis and pelvic alignment angles in adolescent users and nonusers of high-heeled shoes","type":"article-journal","volume":"34"},"uris":["http://www.mendeley.com/documents/?uuid=66638232-58c0-45a6-b53d-a2b498bc016b"]},{"id":"ITEM-2","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2","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de Oliveira Pezzan et al., 2011; Zabjek et al., 2001)","plainTextFormattedCitation":"(de Oliveira Pezzan et al., 2011; Zabjek et al., 2001)","previouslyFormattedCitation":"(de Oliveira Pezzan et al., 2011; Zabjek et al., 2001)"},"properties":{"noteIndex":0},"schema":"https://github.com/citation-style-language/schema/raw/master/csl-citation.json"}</w:instrText>
      </w:r>
      <w:r w:rsidRPr="000B4B1B">
        <w:fldChar w:fldCharType="separate"/>
      </w:r>
      <w:r w:rsidR="009A28E3" w:rsidRPr="009A28E3">
        <w:rPr>
          <w:noProof/>
        </w:rPr>
        <w:t>(de Oliveira Pezzan et al., 2011; Zabjek et al., 2001)</w:t>
      </w:r>
      <w:r w:rsidRPr="000B4B1B">
        <w:fldChar w:fldCharType="end"/>
      </w:r>
      <w:r w:rsidRPr="000B4B1B">
        <w:t xml:space="preserve">. Methods involved direct measurement of anatomy or measurements from imaging modalities; these included callipers, inked and pressure </w:t>
      </w:r>
      <w:r w:rsidRPr="000B4B1B">
        <w:lastRenderedPageBreak/>
        <w:t xml:space="preserve">foot-printing, radiological imaging, and 3D dynamic laser scanning </w:t>
      </w:r>
      <w:r w:rsidRPr="000B4B1B">
        <w:fldChar w:fldCharType="begin" w:fldLock="1"/>
      </w:r>
      <w:r w:rsidR="00EF53DC">
        <w:instrText>ADDIN CSL_CITATION {"citationItems":[{"id":"ITEM-1","itemData":{"DOI":"10.1016/j.foot.2011.07.002","ISBN":"0958-2592","PMID":"21820894","abstract":"Background: Flatfoot is common in children and its prevalence influenced by several factors. This study investigated the role of age and type of foot wear as predictors of flatfoot in school age children in urban and rural areas in south-western Nigeria. Methods: 560 children between 6 and 12 years, divided into two groups; rural and urban were studied. Each subject's static footprint was taken on a white duplicating paper after which the instep was measured for classification into high arch, normal, flat or severe flat. The BMI of each subject was calculated from the anthropometric data. The type of footwear with which the subjects were shod was also recorded. Data analysis was by Epi Info statistical package version 3.5.1 (2008). Results: Chi-square showed a significant (p&lt; 0.05) association between the presence of flatfoot, age and type of footwear. Comparison of the prevalence of flatfoot by age group indicated a significant difference at age 10 years. Simple logistic regressions, however, showed that age was a significant (p&lt; 0.05) predictor for flat foot while the type of footwear was not. Conclusion: In this study, age is the primary predictor for flatfoot while the type of footwear is not. © 2011 Elsevier Ltd.","author":[{"dropping-particle":"","family":"Abolarin","given":"Temilola","non-dropping-particle":"","parse-names":false,"suffix":""},{"dropping-particle":"","family":"Aiyegbusi","given":"Ayoola","non-dropping-particle":"","parse-names":false,"suffix":""},{"dropping-particle":"","family":"Tella","given":"Abidemi","non-dropping-particle":"","parse-names":false,"suffix":""},{"dropping-particle":"","family":"Akinbo","given":"Sunday","non-dropping-particle":"","parse-names":false,"suffix":""}],"container-title":"Foot (Edinb)","edition":"2011/08/09","id":"ITEM-1","issue":"4","issued":{"date-parts":[["2011"]]},"language":"eng","note":"From Duplicate 1 (Predictive factors for flatfoot: The role of age and footwear in children in urban and rural communities in South West Nigeria - Abolarin, Temilola; Aiyegbusi, Ayoola; Tella, Abidemi; Akinbo, Sunday)\n\nresearch. Journal Subset: Biomedical; Europe; Peer Reviewed; UK &amp;amp; Ireland. Special Interest: Pediatric Care. NLM UID: 9109564.\n\nFrom Duplicate 2 (Predictive factors for flatfoot: The role of age and footwear in children in urban and rural communities in South West Nigeria - Abolarin, T; Aiyegbusi, A; Tella, A; Akinbo, S)\n\n1532-2963\nAbolarin, Temilola\nAiyegbusi, Ayoola\nTella, Abidemi\nAkinbo, Sunday\nComparative Study\nJournal Article\nMulticenter Study\nScotland\nFoot (Edinb). 2011 Dec;21(4):188-92. doi: 10.1016/j.foot.2011.07.002. Epub 2011 Aug 5.\n\nFrom Duplicate 3 (Predictive factors for flatfoot: The role of age and footwear in children in urban and rural communities in South West Nigeria - Abolarin, T; Aiyegbusi, A; Tella, A; Akinbo, S)\n\nCited By :6\nExport Date: 29 January 2018\nCODEN: FOOTE\nCorrespondence Address: Abolarin, T.; Department of Physiotherapy, College of Medicine, University of LagosNigeria; email: temfem98@yahoo.com\nReferences: Husney, A., Flatfoot (Pes planus) topic overview http://www.bing.com/health/article/healthwise, Healthwise incorporated available at; [Retreived on 29.04.10]; Rao, U.B., Joseph, B., The influence of footwear on the prevalence of flat foot. Asurvey of 2300 children (1992) J Bone Joint Surg Br, 74 (4), pp. 525-527; Pfeiffer, M., Kotz, R., Ledl, T., Hauser, G., Sluga, M., Prevalence of flat foot in preschool-aged children (2006) Pediatrics, 118, pp. 634-639; Staheli, L.T., Giffin, L., Corrective shoes for children: a survey of current practice (1980) Pediatrics, 65, pp. 13-17; Volpon, J.B., O pe' em Cresmento Segundo as Impressoes Plantares (1989) 30. Congresso Paulista de Orthopediae Traumatologia, p. 135; Forriol, F., Pascual, J., Footprint analysis between three and seventeen years of age (1990) Foot Ankle, 11, pp. 101-104; Rose, G.K., Welton, E.A., Marshall, T., The diagnosis of flat foot in the child (1985) J Bone Joint Surg Br, pp. 7l-8l; Staheli, L.T., Chew, D.E., Corbet, M., The longitudinal arch (1987) J Bone Joint Surg Am, 69, pp. 426-428; Clarke, H.H., An objective method of measuring the height of the longitudinal arch in foot examinations (1993) Res Q, 4. , 99-107.40; Igbigbi, P.S., Msamati, B.C., Sheriff, M.B., Arch index as a predictor of pesplanus (2005) J Am Podiatr Med Assoc, 95 (3), pp. 273-276; Sachithanandam, V., Joseph, B., The influence of footwear on the prevalence of flat foot. A survey of 1846 skeletally mature persons (1995) J Bone Joint Surg Br, 77, pp. 254-257; Chang, J.H., Wang, S.H., Kuo, C.L., Shen, H.C., Hong, Y.W., Lin, L.C., Prevalence of flexible flat foot in Taiwanese school-aged children in relation to obesity, gender and age (2010) Eur J Pediatr, 169, pp. 447-452; Eluwa, M.A., Omini, R.B., Kpela, T., Ekanem, T.B., Akpantah, A.O., The incidence of pes planus amongst akwa Ibom state students in the university of calabar (2009) Int J Forensic Sci, 3, p. 2; Lynn, T.S., (2006) Shoes, practice of pediatric orthopedics, p. 47. , http://books.google.co.uk/books?id=fxqFdiyrxQcC&amp;amp;pg=PA47, 9781582558189; Evans, A.M., Rome, K., &amp;quot;A review of the evidence for non-surgical interventions for flexible paediatric flat feet&amp;quot; Eur J Phys Rehab Med, (47). , in press; Koebnick, C., Smith, N., Coleman, K.J., Getahun, D., Reynolds, K., Quinn, V.P., Prevalence of extreme obesity in a multiethnic cohort of children and adolescents (2010) J Pediatr, 157 (1), pp. 26-31; (2010) Paediatrics. The pocket podiatry guide, , Churchill Livingstone, Elsevier, ISBN 9780702030314\n\nFrom Duplicate 4 (Predictive factors for flatfoot: The role of age and footwear in children in urban and rural communities in South West Nigeria - Abolarin, Temilola; Aiyegbusi, Ayoola; Tella, Abidemi; Akinbo, Sunday)\n\nDate of Electronic Publication: 2011 Aug 05. ; Original Imprints: Publication: Edinburgh ; New York : Churchill Livingstone, c1991-","page":"188-192","publisher":"Churchill Livingstone, Inc.","publisher-place":"Scotland","title":"Predictive factors for flatfoot: The role of age and footwear in children in urban and rural communities in South West Nigeria","type":"article-journal","volume":"21"},"uris":["http://www.mendeley.com/documents/?uuid=1cc8f8dd-a9f0-4eeb-9872-fbbfc32318b2"]},{"id":"ITEM-2","itemData":{"ISBN":"01287702 (ISSN)","abstract":"Foot anthropometry provides statistical data on the distribution of foot dimension in the population used to optimize products. Foot anthropometry plays an important role designing good fitting footwear. Changes in life styles, nutrition, and ethnic compositions of the populations have led to the changes in the distribution of foot dimension and thus it requires regular updating of foot anthropometry data collection. This study examined foot anthropometry data of preschool children in Malaysia. The purpose of this study was to develop fit size to shoe design. The data were collected from twelve pre-schools in Selangor, Malaysia. Three-hundred and three pre-school children (129 boys and 174 girls) were randomly selected for this study. Standard anthropometric technique and tools were used. The respondents' foot lengths (left and right), foot widths (left and right), as well as ankle circumference and foot heights were measured and analyzed using SPSS program. The results showed that there were significant relationships among all the foot anthropometry measurements. The results also revealed there that was no difference between the foot anthropometry among the urban and rural pre-school children. The study found that there was a significant difference between the length of the right and left foot. The study also revealed that there was a significant difference between the width of the right and left foot. The data gathered in this study could be further used to develop footwear sizing system. © Universiti Putra Malaysia Press.","author":[{"dropping-particle":"","family":"Bari","given":"S B","non-dropping-particle":"","parse-names":false,"suffix":""},{"dropping-particle":"","family":"Othman","given":"M","non-dropping-particle":"","parse-names":false,"suffix":""},{"dropping-particle":"","family":"Mohd Salleh","given":"N","non-dropping-particle":"","parse-names":false,"suffix":""}],"container-title":"Pertanika Journal of Social Science and Humanities","id":"ITEM-2","issue":"1","issued":{"date-parts":[["2010"]]},"language":"English","note":"Cited By :2\nExport Date: 29 January 2018\nCorrespondence Address: Bari, S. B.; Department of Resource Management and Consumer Studies, Faculty of Human Ecology, Universiti of Putra Malaysia, 43400 UPM, Serdang, Selangor, Malaysia; email: balz_aliaqis@yahoo.com.my\nReferences: Aldrich, W., (1999) Metric Pattern Cutting for Children's Wear and Babywear, , (3rd edn.). Blackwell Science Inc; Beazley, A., Size and fit: Formulation of body measurement tables and sizing systems-Part 2 (1997) Journal of Fashion Marketing and Management, 2, pp. 260-284; Carter, J.E.L., The heath-carter anthropometric somatotype. Somatotype instruction manual (2002) The Foot, 18, pp. 186-191. , Chaiwanichsiri, D., Tantisiriwat, N. and Janchai, S. (2008). Proper shoe size for Thai elderly; Cheng, F.T., Perng, D.B., A systematic approach for developing a foot size information system for shoe last design (1999) International Journal of Industrial Ergonomics, 25, pp. 171-185; Echarri, J.J., Forriol, F., The development in footprint morphology in 1851 Congolese children from urban and rural areas, and the relationship between this and wearing shoes (2003) Journal of Pediatric Orthopaedics B, 12, pp. 141-146; Hawes, M.R., Sovak, D., Quantitative morphology of the human foot in a North American population (1994) Ergonomie, 37, pp. 1213-1226; Janisse, D.J., The art and science of fitting shoes (1992) Foot and Ankle International, 13 (5), pp. 257-262; Kok, P., Bax, P., Smits, C., Foot shape dimensions for design criteria of children lasts (2005) Seventh Symposium on Footwear Biomechanics, , 27-29 July 2005; Kouchi, M., Foot dimensions and foot shape: Differences due to growth, generation and ethnic origin (1998) Antropological Science, 106, pp. 161-188; Luximon, A., Goonetilleke, R.S., Zhang, M., 3D foot shape generation from 2D Information (2005) Ergonomics, 48 (6), pp. 625-641; Mauch, M., Mickle, K.J., Munro, B.J., Dowling, A.M., Grau, S., Steele, J.R., Do the feet of German and Australian children differ in structure? Implications for children's shoe design (2008) Ergonomics, 51 (4), pp. 527-539. , DOI 10.1080/00140130701660520, PII 789784209; Naimah, M.S., Mumtazah, O., Shamsul Azahari, Z.B., Nurizan, Y., Sharizal, B., Development of clothing sizing system among children in Peninsula Malaysia (2007) Jurnal of Malaysian Consumer, 9, pp. 44-53; Razeghi, M., Batt, M.E., Foot type classification: A critical review of current methods (2002) Gait and Posture, 15 (3), pp. 282-291. , DOI 10.1016/S0966-6362(01)00151-5, PII S0966636201001515; Rossi, W.A., (2000) Professional Shoe Fitting, , New York: Pedorthic Footwear Association with acknowledgement to the National Shoe Retailers Association; Rossi, W.A., Tennant, R., (1984) Professional Shoe Fitting, , New York: National Shoe Retailers Association; Stavlas, P., Grivas, T.B., Michas, C., Vasiliadis, E., Polyzois, V., The evolution of foot morphology in children between 6 and 17 years of age: A cross-sectional study based on footprints in a mediterranean population (2005) Journal of Foot and Ankle Surgery, 44 (6), pp. 424-428. , DOI 10.1053/j.jfas.2005.07.023, PII S1067251605004825; Ujevic, D., Rogale, D., Drenovac, M., Pezelj, D., Hrastinski, M., Narancic, N.S., Mimica, Z., Hrzenjak, R., Croatian anthropometric system meeting the European Union (2006) International Journal of Clothing Science and Technology, 18 (3), pp. 200-218. , DOI 10.1108/09556220610657961; Ujevic, D., Hrzenjak, R., Crotian anthropometric system (2004) First Congress OfCtorian Scientists from Croatia and Abroad, Zegreb - Vukovar, pp. 15-19. , Paper presented at November; Waterson, P., Sell, R., Recurrent themes and developments in the history of the Ergonomics Society (2006) Ergonomics, 49 (8), pp. 743-799. , DOI 10.1080/00140130600676056, PII X740221264753, The History of The Ergonomics Society; Wunderlich, R.E., Cavanagh, P.R., Gender differences in adult foot shape: Implication for shoe design (2001) Medication Science Sport Exercise, 33 (4), pp. 605-611; Xiong, S., Goonetilleke, R.S., Witana, C.P., Lee Au, E.Y., Modelling foot height and foot shape-related dimensions (2008) Ergonomics, 51 (8), pp. 1271-1289","page":"69-79","title":"Foot anthropometry for shoe design among preschool children in Malaysia","type":"article-journal","volume":"18"},"uris":["http://www.mendeley.com/documents/?uuid=60fff878-dabb-4d44-b93f-65462cac3e83"]},{"id":"ITEM-3","itemData":{"DOI":"10.1080/00140139.2014.899629","ISBN":"00140139 (ISSN)","PMID":"24684680","abstract":"The complex functions of feet require a specific composition, which is progressively achieved by developmental processes. This development should take place without being affected by footwear. The aim of this study is to evaluate differences between static and dynamic foot morphology in developing feet. Feet of 2554 participants (6-16 years) were recorded using a new scanner system (DynaScan4D). Each foot was recorded in static half and full weight-bearing and during walking. Several foot measures corresponding to those used in last construction were calculated. The differences were identified by one-way ANOVA and paired Student's t-test. Static and dynamic values of each foot measure must be considered to improve the fit of footwear. In particular, footwear must account for the increase of forefoot width and the decrease of midfoot girth. Furthermore, the toe box should have a more rounded shape. The findings are important for the construction of footwear for developing feet. Practitioner Summary: Until now, foot deformation has not been analysed in developing feet. The presented differences between standing and walking of 2554 children were obtained using a new dynamic 3D scanner system. The results show that especially differences between foot width and girth measures and angles must be considered in footwear construction. © 2014 © 2014 Taylor &amp; Francis.","author":[{"dropping-particle":"","family":"Barisch-Fritz","given":"Bettina","non-dropping-particle":"","parse-names":false,"suffix":""},{"dropping-particle":"","family":"Schmeltzpfenning","given":"Timo","non-dropping-particle":"","parse-names":false,"suffix":""},{"dropping-particle":"","family":"Plank","given":"Clemens","non-dropping-particle":"","parse-names":false,"suffix":""},{"dropping-particle":"","family":"Grau","given":"Stefan","non-dropping-particle":"","parse-names":false,"suffix":""}],"container-title":"Ergonomics","edition":"2014/04/02","id":"ITEM-3","issue":"6","issued":{"date-parts":[["2014"]]},"language":"English","note":"From Duplicate 1 (Foot deformation during walking: Differences between static and dynamic 3D foot morphology in developing feet - Barisch-Fritz, B; Schmeltzpfenning, T; Plank, C; Grau, S)\n\nCited By :5\nExport Date: 29 January 2018\nCODEN: ERGOA\nCorrespondence Address: Barisch-Fritz, B.; Medical Clinic, Department of Sports Medicine, University of Tuebingen, Tuebingen, Germany; email: bettina.fritz@med.uni-tuebingen.de\nReferences: Alvarez, C., De Vera, M., Chhina, H., Black, A., Normative Data for the Dynamic Pedobarographic Profiles of Children (2008) Gait &amp;amp; Posture, 28, pp. 309-315; Barisch-Fritz, B., Schmeltzpfenning, T., Plank, C., Hein, T., Grau, S., The Effects of Gender, Age, and Body Mass on Dynamic Foot Shape and Foot Deformation in Children and Adolescents (2013) Footwear Science, 6, pp. 27-39; Blanc, Y., Balmer, C., Landis, T., Vingerhoets, F., Temporal Parameters and Patterns of the Foot Roll Over during Walking: Normative Data for Healthy Adults (1999) Gait &amp;amp; Posture, 10, pp. 97-108; Bland, J.M., Altman, D.G., Multiple Significance Tests: The Bonferroni Method (1995) British Medical Journal, 310, p. 170; Bohannon, R.W., Comfortable and Maximum Walking Speed of Adults Aged 20-79 Years: Reference Values and Determinants (1997) Age Ageing, 26, pp. 15-19; Bosch, K., Gress, J., Rosenbaum, D., Preliminary Normative Values for Foot Loading Parameters of the Developing Child (2007) Gait &amp;amp; Posture, 26, pp. 239-247; Cashmere, T., Smith, R., Hunt, A., Medial Longitudinal Arch of the Foot: Stationary versus Walking Measures (1999) Foot &amp;amp; Ankle International, 20, pp. 112-118; Cheng, J.C.T., Leung, S.S.F., Leing, A.K.L., Guo, X., Sher, A., Mak, A.F.K., Change of Foot Size with Weightbearing (1997) Clinical Orthopaedics and Related Research, 342, pp. 123-131; Chung, M.J., Wang, M.J., Gender and Walking Speed Effects on Plantar Pressure Distribution for Adults Aged 20-60 Years (2012) Ergonomics, 55, pp. 194-200; Coudert, T., Vacher, P., Smits, C., van der Zande, M., (2006) A Method to Obtain 3D Foot Shape Deformation during the Gait Cycle, , Paper presented at the Ninth International Symposium on the 3D Analysis of Human Movement. Valenciennes, France; DiMeglio, A., Growth in Pediatric Orthopaedics (2001) Journal of Pediatric Orthopaedics, 21, pp. 549-555; Gefen, A., Megido-Ravid, M., Itzchak, Y., Arcan, M., Biomechanical Analysis of the Three-Dimensional Foot Structure during Gait: A Basic Tool for Clinical Applications (2000) Journal of Biomechanical Engineering, 122, pp. 630-639; González, J.C., Olaso, J., Alemany, S., Garrido, D., Domin, M., Such, M.J., Carcia, A.C., Vera, P., Footwear's Influence on Young Children's Gait Pattern (2005) Proceeding of the 7th Symposium on Footwear Biomechanics, , In: Hamill J., Hardin E., Williams K., editors; Hausdorff, J.M., Zemany, L., Peng, C., Goldberger, A.L., Maturation of Gait Dynamics: Stride-to-Stride Variability and Its Temporal Organization in Children (1999) Journal of Applied Physiology, 86, pp. 1040-1047; Hennig, E.M., Rosenbaum, D., Pressure Distribution Patterns Under the Feet of Children in Comparison with Adults (1991) Foot &amp;amp; Ankle, 11, pp. 306-311; Hong, Y., Wang, L., Xu, D.Q., Gender Differences in Foot Shape: A Study of Chinese Young Adults (2013) Sports Biomechanics, 10, pp. 85-97; Joneja, A., Kit, F.S., Computer-Aided Design of Footwear (2013) The Science of Footwear, pp. 213-260. , In: Goonetilleke R. S., editors Boca Raton, FL,: Taylor &amp;amp; Francis; Kimura, M., Mochimaru, M., Kanade, T., Measurement of 3D Foot Shape Deformation in Motion. International Conference on Computer Graphics and Interactive Techniques (2009) Proceedings of the 5th ACM/IEEE International Workshop on Projector camera systems, , New York, USA; Klein, C., Groll-Knapp, E., Kindi, M., Kinz, W., Increased Hallux in Children and Its Association with Insufficient Length of Footwear: A Community Based Cross-Sectional Study (2009) BMC Musculoskelet Disorders, 10, pp. 1-7; Kouchi, M., Kimura, M., Mochimaru, M., Deformation of Foot Cross-Section Shapes during Walking (2009) Gait &amp;amp; Posture, 20, pp. 482-486; Krauss, I., Grau, S., Mauch, M., Maiwald, C., Horstmann, T., Sex-Related Differences in Foot Shape (2008) Ergonomics, 51, pp. 1693-1709; Kromeyer-Hauschild, K., Wabitsch, M., Kunze, D., Geller, F., Geiß, H.C., Hesse, V., von Hippel, A., Perzentilen für den Body-mass-Index für das Kindes- und Jugendalter unter Heranziehung verschiedener deutscher Stichproben (2001) Monatsschrift Kinderheilkunde, 8, pp. 807-818; Lundgren, P., Nester, C., Liu, A., Arndt, A., Jones, R., Stacoff, A., Wolf, P., Lundberg, A., Invasive in Vivo Measurement of Rear-, Mid-and Forefoot Motion during Walking (2008) Gait &amp;amp; Posture, 28, pp. 93-100; Maier, E., Killmann, M., (2003) Kinderfuß und Kinderschuh. Entwicklung der kindlichen Beine und Füße und die Anforderung an den fußgerechten Schuh, , München,: Verlag Neuer Merkur; Mauch, M., (2007) Kindliche Fußmorphologie. Ein Typisierungsmodell zur Erfassung der dreidimensionalen Fußform im Kindesalter, , Saarbrücken,: VDM Verlag Dr. Müller; Mauch, M., Grau, S., Krauss, I., Maiwald, C., Horstmann, T., A New Approach to Children's Footwear Based on Foot Type Classification (2009) Ergonomics, 52, pp. 999-1008; Menz, H., Two Feet, or One Person? Problems Associated with Statistical Analysis of Paired Data in Foot and Ankle Medicine (2004) The Foot, 14, pp. 2-5; Mitchell, S.R., Jones, R., Newman, S.T., A Structured Approach to the Design of Shoe Lasts (1995) Journal of Engineering Design, 6, pp. 149-166; Perini, T.A., de Oliveira, G., dos Santor Ornellas, J.D.S., de Oliveira, F.P., Technical Error of Measurement in Anthropometry (2005) Revista Brasileira de Medicina do Esporte, 11, pp. 81-85; Rao, U.B., Joseph, B., The Influence of Footwear on Prevalence of Flat Foot (1992) The Journal of Bone and Joint Surgery, 74, pp. 525-527; Rodgers, M.M., Dynamic Foot Biomechanics (1995) The Journal of Orthopaedic and Sports Physical Therapy, 21, pp. 306-316; Rossi, W.A., Tennant, R., (2011) Professional Shoe Fitting, , Tucson, AZ,: National Shoe Retailers Association; Schmeltzpfenning, T., Plank, C., Krauss, I., Aswendt, P., Grau, S., Dynamic Foot Scanning: A New Approach for Measurement of the Human Foot Shape while Walking (2009) Footwear Science, 1, pp. 28-30; Schmeltzpfenning, T., Plank, C., Krauss, I., Aswendt, P., Grau, S., Dynamic Foot Scanning. Prospects and Limitations of Using Synchronized 3D Scanners to Capture Complete Human Foot Shape while Walking (2010) 3rd International Conference on Applied Human Factors and Ergonomics, , In: Karwowski W., Salvendy G., editors Louisville, KY; Scott, S.H., Winter, D.A., Biomechanical Model of the Human Foot: Kinematics and Kinetics during the Stance Phase of Walking (1993) Journal of Biomechanics, 26, pp. 1091-1104; Shapiro, S.S., Wilk, M.B., An Analysis of Variance Test for Normality (Complete Samples) (1965) Biometrika, 52, pp. 591-611; Shrout, P.E., Fleiss, J.L., Intraclass Correlations: Uses in Assessing Rater Reliability (1979) Psychological Bulletin, 86, pp. 420-428; Staheli, L.T., Shoes for Children: A Review (1991) Pediatrics, 88, pp. 371-375; Stavlas, P., Grivas, T.B., Michas, C., Vasiliadis, E., Polyzois, V., The Evolution of Foot Morphology in Children between 6 and 17 Years of Age: A Cross-Sectional Study Based on Footprints in a Mediterranean Population (2005) The Journal of Foot &amp;amp; Ankle Surgery, 44, pp. 424-428; Sutherland, D., The Development of Mature Gait (1997) Gait &amp;amp; Posture, 6, pp. 163-170; Tsung, B.Y.S., Zhang, M., Fan, Y.B., Boone, D.A., Quantitative Comparison of Plantar Foot Shapes Under Different Weight-Bearing Conditions (2003) Journal of Rehabilitation Research and Development, 40, pp. 517-526; Walther, M.H.D., Sinderhauf, A., Körger, H., Kleindienst, F., Krabbe, B., Anforderungen an den Kindersportschuh vor dem Hintergrund der Entwicklung des Kinderfußes (2005) Fuss Sprungg, 3, pp. 23-33; Wang, J., Saito, H., Kimura, M., Mochimaru, M., Kanade, T., Human Foot Reconstruction from Multiple Camera Images with Foot Shape Database (2006) IEICE Transactions on Information and Systems, E89, pp. 1732-1742; Wearing, S.C., Smeathers, J.E., Yates, B., Urry, S.R., Dubois, P., Bulk Compressive Properties of the Heel Fat Pad during Walking: A Pilot Investigation in Plantar Heel Pain (2009) Clinical Biomechanics (Bristol, Avon), 24, pp. 397-402; Wheelwright, E.F., Minns, R.A., Law, H.T., Elton, R.A., Temporal and Spatial Parameters of Gait in Children. I: Normal Control Data (1993) Developmental Medicine and Child Neurology, 35, pp. 102-113; Wolf, P., Stacoff, A., Liu, A., Nester, C., Arndt, A., Lundberg, A., Stuessi, E., Functional Units of the Human Foot (2008) Gait &amp;amp; Posture, 28, pp. 434-441; Wolf, S., Simon, J., Patikas, D., Schuster, W., Armbruster, P., Döderlein, L., Foot Motion in Children Shoes - A Comparison of Barefoot Walking with Shod Walking in Conventional and Flexible shoes (2008) Gait &amp;amp; Posture, 27, pp. 51-59; Yamazaki, S., Kouchi, M., Mochimaru, M., Saito, S., Yoshida, Y., Aoki, Y., Homologous Shape Modelling of Deforming Human Foot (2013) Footwear Science, 5, pp. S120-S121\n\nFrom Duplicate 2 (Foot deformation during walking: differences between static and dynamic 3D foot morphology in developing feet - Barisch-Fritz, Bettina; Schmeltzpfenning, Timo; Plank, Clemens; Grau, Stefan)\n\nFrom Duplicate 1 (Foot deformation during walking: differences between static and dynamic 3D foot morphology in developing feet - Barisch-Fritz, B; Schmeltzpfenning, T; Plank, C; Grau, S)\n\n1366-5847\nBarisch-Fritz, Bettina\nSchmeltzpfenning, Timo\nPlank, Clemens\nGrau, Stefan\nJournal Article\nEngland\nErgonomics. 2014;57(6):921-33. doi: 10.1080/00140139.2014.899629. Epub 2014 Apr 1.\n\nFrom Duplicate 2 (Foot deformation during walking: differences between static and dynamic 3D foot morphology in developing feet - Barisch-Fritz, Bettina; Schmeltzpfenning, Timo; Plank, Clemens; Grau, Stefan)\n\nS; Date of Electronic Publication: 2014 Apr 01. Current Imprints: Publication: London : Informa Healthcare; Original Imprints: Publication: London, Taylor &amp;amp; Francis.\n\nFrom Duplicate 3 (Foot deformation during walking: differences between static and dynamic 3D foot morphology in developing feet - Barisch-Fritz, Bettina; Schmeltzpfenning, Timo; Plank, Clemens; Grau, Stefan)\n\npictorial; research; tables/charts. Journal Subset: Biomedical; Europe; Peer Reviewed; UK &amp;amp; Ireland. NLM UID: 0373220.\nPMID: 24684680.\n\nFrom Duplicate 4 (Foot deformation during walking: Differences between static and dynamic 3D foot morphology in developing feet - Barisch-Fritz, B; Schmeltzpfenning, T; Plank, C; Grau, S)\n\nCited By :5\nExport Date: 29 January 2018\nCODEN: ERGOA\nCorrespondence Address: Barisch-Fritz, B.; Medical Clinic, Department of Sports Medicine, University of Tuebingen, Tuebingen, Germany; email: bettina.fritz@med.uni-tuebingen.de\nReferences: Alvarez, C., De Vera, M., Chhina, H., Black, A., Normative Data for the Dynamic Pedobarographic Profiles of Children (2008) Gait &amp;amp; Posture, 28, pp. 309-315; Barisch-Fritz, B., Schmeltzpfenning, T., Plank, C., Hein, T., Grau, S., The Effects of Gender, Age, and Body Mass on Dynamic Foot Shape and Foot Deformation in Children and Adolescents (2013) Footwear Science, 6, pp. 27-39; Blanc, Y., Balmer, C., Landis, T., Vingerhoets, F., Temporal Parameters and Patterns of the Foot Roll Over during Walking: Normative Data for Healthy Adults (1999) Gait &amp;amp; Posture, 10, pp. 97-108; Bland, J.M., Altman, D.G., Multiple Significance Tests: The Bonferroni Method (1995) British Medical Journal, 310, p. 170; Bohannon, R.W., Comfortable and Maximum Walking Speed of Adults Aged 20-79 Years: Reference Values and Determinants (1997) Age Ageing, 26, pp. 15-19; Bosch, K., Gress, J., Rosenbaum, D., Preliminary Normative Values for Foot Loading Parameters of the Developing Child (2007) Gait &amp;amp; Posture, 26, pp. 239-247; Cashmere, T., Smith, R., Hunt, A., Medial Longitudinal Arch of the Foot: Stationary versus Walking Measures (1999) Foot &amp;amp; Ankle International, 20, pp. 112-118; Cheng, J.C.T., Leung, S.S.F., Leing, A.K.L., Guo, X., Sher, A., Mak, A.F.K., Change of Foot Size with Weightbearing (1997) Clinical Orthopaedics and Related Research, 342, pp. 123-131; Chung, M.J., Wang, M.J., Gender and Walking Speed Effects on Plantar Pressure Distribution for Adults Aged 20-60 Years (2012) Ergonomics, 55, pp. 194-200; Coudert, T., Vacher, P., Smits, C., van der Zande, M., (2006) A Method to Obtain 3D Foot Shape Deformation during the Gait Cycle, , Paper presented at the Ninth International Symposium on the 3D Analysis of Human Movement. Valenciennes, France; DiMeglio, A., Growth in Pediatric Orthopaedics (2001) Journal of Pediatric Orthopaedics, 21, pp. 549-555; Gefen, A., Megido-Ravid, M., Itzchak, Y., Arcan, M., Biomechanical Analysis of the Three-Dimensional Foot Structure during Gait: A Basic Tool for Clinical Applications (2000) Journal of Biomechanical Engineering, 122, pp. 630-639; González, J.C., Olaso, J., Alemany, S., Garrido, D., Domin, M., Such, M.J., Carcia, A.C., Vera, P., Footwear's Influence on Young Children's Gait Pattern (2005) Proceeding of the 7th Symposium on Footwear Biomechanics, , In: Hamill J., Hardin E., Williams K., editors; Hausdorff, J.M., Zemany, L., Peng, C., Goldberger, A.L., Maturation of Gait Dynamics: Stride-to-Stride Variability and Its Temporal Organization in Children (1999) Journal of Applied Physiology, 86, pp. 1040-1047; Hennig, E.M., Rosenbaum, D., Pressure Distribution Patterns Under the Feet of Children in Comparison with Adults (1991) Foot &amp;amp; Ankle, 11, pp. 306-311; Hong, Y., Wang, L., Xu, D.Q., Gender Differences in Foot Shape: A Study of Chinese Young Adults (2013) Sports Biomechanics, 10, pp. 85-97; Joneja, A., Kit, F.S., Computer-Aided Design of Footwear (2013) The Science of Footwear, pp. 213-260. , In: Goonetilleke R. S., editors Boca Raton, FL,: Taylor &amp;amp; Francis; Kimura, M., Mochimaru, M., Kanade, T., Measurement of 3D Foot Shape Deformation in Motion. International Conference on Computer Graphics and Interactive Techniques (2009) Proceedings of the 5th ACM/IEEE International Workshop on Projector camera systems, , New York, USA; Klein, C., Groll-Knapp, E., Kindi, M., Kinz, W., Increased Hallux in Children and Its Association with Insufficient Length of Footwear: A Community Based Cross-Sectional Study (2009) BMC Musculoskelet Disorders, 10, pp. 1-7; Kouchi, M., Kimura, M., Mochimaru, M., Deformation of Foot Cross-Section Shapes during Walking (2009) Gait &amp;amp; Posture, 20, pp. 482-486; Krauss, I., Grau, S., Mauch, M., Maiwald, C., Horstmann, T., Sex-Related Differences in Foot Shape (2008) Ergonomics, 51, pp. 1693-1709; Kromeyer-Hauschild, K., Wabitsch, M., Kunze, D., Geller, F., Geiß, H.C., Hesse, V., von Hippel, A., Perzentilen für den Body-mass-Index für das Kindes- und Jugendalter unter Heranziehung verschiedener deutscher Stichproben (2001) Monatsschrift Kinderheilkunde, 8, pp. 807-818; Lundgren, P., Nester, C., Liu, A., Arndt, A., Jones, R., Stacoff, A., Wolf, P., Lundberg, A., Invasive in Vivo Measurement of Rear-, Mid-and Forefoot Motion during Walking (2008) Gait &amp;amp; Posture, 28, pp. 93-100; Maier, E., Killmann, M., (2003) Kinderfuß und Kinderschuh. Entwicklung der kindlichen Beine und Füße und die Anforderung an den fußgerechten Schuh, , München,: Verlag Neuer Merkur; Mauch, M., (2007) Kindliche Fußmorphologie. Ein Typisierungsmodell zur Erfassung der dreidimensionalen Fußform im Kindesalter, , Saarbrücken,: VDM Verlag Dr. Müller; Mauch, M., Grau, S., Krauss, I., Maiwald, C., Horstmann, T., A New Approach to Children's Footwear Based on Foot Type Classification (2009) Ergonomics, 52, pp. 999-1008; Menz, H., Two Feet, or One Person? Problems Associated with Statistical Analysis of Paired Data in Foot and Ankle Medicine (2004) The Foot, 14, pp. 2-5; Mitchell, S.R., Jones, R., Newman, S.T., A Structured Approach to the Design of Shoe Lasts (1995) Journal of Engineering Design, 6, pp. 149-166; Perini, T.A., de Oliveira, G., dos Santor Ornellas, J.D.S., de Oliveira, F.P., Technical Error of Measurement in Anthropometry (2005) Revista Brasileira de Medicina do Esporte, 11, pp. 81-85; Rao, U.B., Joseph, B., The Influence of Footwear on Prevalence of Flat Foot (1992) The Journal of Bone and Joint Surgery, 74, pp. 525-527; Rodgers, M.M., Dynamic Foot Biomechanics (1995) The Journal of Orthopaedic and Sports Physical Therapy, 21, pp. 306-316; Rossi, W.A., Tennant, R., (2011) Professional Shoe Fitting, , Tucson, AZ,: National Shoe Retailers Association; Schmeltzpfenning, T., Plank, C., Krauss, I., Aswendt, P., Grau, S., Dynamic Foot Scanning: A New Approach for Measurement of the Human Foot Shape while Walking (2009) Footwear Science, 1, pp. 28-30; Schmeltzpfenning, T., Plank, C., Krauss, I., Aswendt, P., Grau, S., Dynamic Foot Scanning. Prospects and Limitations of Using Synchronized 3D Scanners to Capture Complete Human Foot Shape while Walking (2010) 3rd International Conference on Applied Human Factors and Ergonomics, , In: Karwowski W., Salvendy G., editors Louisville, KY; Scott, S.H., Winter, D.A., Biomechanical Model of the Human Foot: Kinematics and Kinetics during the Stance Phase of Walking (1993) Journal of Biomechanics, 26, pp. 1091-1104; Shapiro, S.S., Wilk, M.B., An Analysis of Variance Test for Normality (Complete Samples) (1965) Biometrika, 52, pp. 591-611; Shrout, P.E., Fleiss, J.L., Intraclass Correlations: Uses in Assessing Rater Reliability (1979) Psychological Bulletin, 86, pp. 420-428; Staheli, L.T., Shoes for Children: A Review (1991) Pediatrics, 88, pp. 371-375; Stavlas, P., Grivas, T.B., Michas, C., Vasiliadis, E., Polyzois, V., The Evolution of Foot Morphology in Children between 6 and 17 Years of Age: A Cross-Sectional Study Based on Footprints in a Mediterranean Population (2005) The Journal of Foot &amp;amp; Ankle Surgery, 44, pp. 424-428; Sutherland, D., The Development of Mature Gait (1997) Gait &amp;amp; Posture, 6, pp. 163-170; Tsung, B.Y.S., Zhang, M., Fan, Y.B., Boone, D.A., Quantitative Comparison of Plantar Foot Shapes Under Different Weight-Bearing Conditions (2003) Journal of Rehabilitation Research and Development, 40, pp. 517-526; Walther, M.H.D., Sinderhauf, A., Körger, H., Kleindienst, F., Krabbe, B., Anforderungen an den Kindersportschuh vor dem Hintergrund der Entwicklung des Kinderfußes (2005) Fuss Sprungg, 3, pp. 23-33; Wang, J., Saito, H., Kimura, M., Mochimaru, M., Kanade, T., Human Foot Reconstruction from Multiple Camera Images with Foot Shape Database (2006) IEICE Transactions on Information and Systems, E89, pp. 1732-1742; Wearing, S.C., Smeathers, J.E., Yates, B., Urry, S.R., Dubois, P., Bulk Compressive Properties of the Heel Fat Pad during Walking: A Pilot Investigation in Plantar Heel Pain (2009) Clinical Biomechanics (Bristol, Avon), 24, pp. 397-402; Wheelwright, E.F., Minns, R.A., Law, H.T., Elton, R.A., Temporal and Spatial Parameters of Gait in Children. I: Normal Control Data (1993) Developmental Medicine and Child Neurology, 35, pp. 102-113; Wolf, P., Stacoff, A., Liu, A., Nester, C., Arndt, A., Lundberg, A., Stuessi, E., Functional Units of the Human Foot (2008) Gait &amp;amp; Posture, 28, pp. 434-441; Wolf, S., Simon, J., Patikas, D., Schuster, W., Armbruster, P., Döderlein, L., Foot Motion in Children Shoes - A Comparison of Barefoot Walking with Shod Walking in Conventional and Flexible shoes (2008) Gait &amp;amp; Posture, 27, pp. 51-59; Yamazaki, S., Kouchi, M., Mochimaru, M., Saito, S., Yoshida, Y., Aoki, Y., Homologous Shape Modelling of Deforming Human Foot (2013) Footwear Science, 5, pp. S120-S121","page":"921-933","publisher":"Taylor and Francis Ltd.","publisher-place":"Philadelphia, Pennsylvania","title":"Foot deformation during walking: Differences between static and dynamic 3D foot morphology in developing feet","type":"article-journal","volume":"57"},"uris":["http://www.mendeley.com/documents/?uuid=4f125e6d-1df8-47e6-b66b-91974b927835"]}],"mendeley":{"formattedCitation":"(Abolarin et al., 2011; Bari et al., 2010; Barisch-Fritz, Schmeltzpfenning, Plank, &amp; Grau, 2014)","plainTextFormattedCitation":"(Abolarin et al., 2011; Bari et al., 2010; Barisch-Fritz, Schmeltzpfenning, Plank, &amp; Grau, 2014)","previouslyFormattedCitation":"(Abolarin et al., 2011; Bari et al., 2010; Barisch-Fritz, Schmeltzpfenning, Plank, &amp; Grau, 2014)"},"properties":{"noteIndex":0},"schema":"https://github.com/citation-style-language/schema/raw/master/csl-citation.json"}</w:instrText>
      </w:r>
      <w:r w:rsidRPr="000B4B1B">
        <w:fldChar w:fldCharType="separate"/>
      </w:r>
      <w:r w:rsidR="00254D00" w:rsidRPr="00254D00">
        <w:rPr>
          <w:noProof/>
        </w:rPr>
        <w:t>(Abolarin et al., 2011; Bari et al., 2010; Barisch-Fritz, Schmeltzpfenning, Plank, &amp; Grau, 2014)</w:t>
      </w:r>
      <w:r w:rsidRPr="000B4B1B">
        <w:fldChar w:fldCharType="end"/>
      </w:r>
      <w:r w:rsidRPr="000B4B1B">
        <w:t>. Forty-four of the abstracts reported the age range in these studies with the age groups represented in the following number of articles, infant and preschool (n=20), primary school (n=29), and adolescents (n=22).</w:t>
      </w:r>
    </w:p>
    <w:p w14:paraId="41AF897C" w14:textId="77777777" w:rsidR="00743B88" w:rsidRPr="000B4B1B" w:rsidRDefault="00743B88" w:rsidP="00E52690">
      <w:pPr>
        <w:spacing w:line="360" w:lineRule="auto"/>
        <w:jc w:val="both"/>
      </w:pPr>
    </w:p>
    <w:p w14:paraId="0D8ABFE3" w14:textId="47ECBFE2" w:rsidR="000B4B1B" w:rsidRDefault="000B4B1B" w:rsidP="00E52690">
      <w:pPr>
        <w:spacing w:line="360" w:lineRule="auto"/>
        <w:jc w:val="both"/>
      </w:pPr>
      <w:r w:rsidRPr="000B4B1B">
        <w:t>The anthropometric grouping of articles were distributed into articles of footwear design</w:t>
      </w:r>
      <w:r w:rsidRPr="000B4B1B">
        <w:rPr>
          <w:b/>
        </w:rPr>
        <w:t xml:space="preserve"> </w:t>
      </w:r>
      <w:r w:rsidRPr="000B4B1B">
        <w:t xml:space="preserve">(n=36) which related anthropometric data to ergonomic design of children’s footwear taking into consideration the age and perceived rate of foot growth </w:t>
      </w:r>
      <w:r w:rsidRPr="000B4B1B">
        <w:fldChar w:fldCharType="begin" w:fldLock="1"/>
      </w:r>
      <w:r w:rsidR="00EF53DC">
        <w:instrText>ADDIN CSL_CITATION {"citationItems":[{"id":"ITEM-1","itemData":{"DOI":"10.1080/19424280.2016.1144654","ISBN":"19424280 (ISSN)","abstract":"The amount of toe allowance (TA, the space in front of the toes) in children's shoes is physiologically important and often estimated by the rule-of-the-parent's-thumb. Besides this, other rules-of-thumb exist mainly based on experiences or footprint analysis. The aim of this study is to scientifically evaluate these rules-of-thumb. TA was calculated as a function of growth rate, foot extension, and walking advance based on three-dimensional (3D) foot scans of 2554 children (6–16 years) during standing and walking. Foot extension was determined as the difference in foot length between static and dynamic weight-bearing, walking advance as movement of the most anterior point of toes, and growth rate as semi-annual foot growth. TA was smaller than all rules-of-thumb and was influenced by gender and foot length. These findings primarily present TA based on 3D foot scans which is important for shoe construction. It is recommended to use 90th percentiles instead of mean values for the construction of TA. © 2016 Informa UK Limited, trading as Taylor &amp; Francis Group.","author":[{"dropping-particle":"","family":"Barisch-Fritz","given":"B","non-dropping-particle":"","parse-names":false,"suffix":""},{"dropping-particle":"","family":"Plank","given":"C","non-dropping-particle":"","parse-names":false,"suffix":""},{"dropping-particle":"","family":"Grau","given":"S","non-dropping-particle":"","parse-names":false,"suffix":""}],"container-title":"Footwear Science","id":"ITEM-1","issue":"3","issued":{"date-parts":[["2016"]]},"language":"English","note":"Cited By :2\nExport Date: 29 January 2018\nCorrespondence Address: Barisch-Fritz, B.; Medical Clinic, Department of Sports Medicine, University of TuebingenGermany; email: bettina.fritz@med.uni-tuebingen.de\nReferences: Arndt, A., Wolf, P., Liu, A., Nester, C., Stacoff, A., Jones, R., Lundgren, A., Instrinsic foot kinematics measured in vivo during the stance phase of slow running (2007) Journal of Biomechanics, 40, pp. 2672-2678; Barisch-Fritz, B., Schmeltzpfenning, T., Plank, C., Grau, S., The effects of gender, age, and body mass on dynamic foot shape and foot deformation in children and adolescents (2014) Ergonomics, 57 (6), pp. 921-933; Barisch-Fritz, B., Schmeltzpfenning, T., Plank, C., Hein, T., Grau, S., The effects of gender, age, and body mass on dynamic foot shape and foot deformation in children and adolescents (2013) Footwear Science, 6 (1), pp. 27-39; Blanc, Y., Balmer, C., Landis, T., Vingerhoets, F., Temporal parameters and patterns of the foot roll over during walking: Normative data for healthy adults (1999) Gait &amp;amp; Posture, 10, pp. 97-108; Cheng, J.C.T., Leung, S.S.F., Leing, A.K.L., Guo, X., Sher, A., Mak, A.F.K., Change of foot size with weightbearing; a study of 2829 children 3 to 18 years of age (1997) Clinical Orthopaedics and Related Research, 342, pp. 123-131; Dandekar, K., Raju, B.I., Srinivasan, M.A., 3-D Finite-element models of human and monkey fingertips to investigate the mechanics of tactile sense (2003) Journal of Biomechanical Engineering, 125, pp. 682-691; Frankowski, G., Chen, M., Huth, T., Real-time 3D shape measurement with digital stripe projection by texas instruments Micromirror devices DMD (2000) Proceedings of SPIE-Vol. 3958, pp. 90-106; Garrow, A.P., Silman, A.J., Macfarlane, G.J., The cheshire foot pain and disability survey: A population survey assessing prevalence and associations (2004) Pain, 110, pp. 378-384; Gefen, A., Megido-Ravid, M., Itzchak, Y., Arcan, M., Biomechanical analysis of the three-dimensional foot structure during gait: A basic tool for clinical applications (2000) Journal of Biomechanical Engineering, 122, pp. 630-639; (2007) Georgia Institute of Technology, , http://usability.gtri.gatech.edu/eou_info/hand_anthro.php; Grünewald, K., (2002) Theorie der medizinischen Fußbehandlung[The theory of medical foot treatment], , München: Verlag Neuer Merkur; Harrison, C., Robinette, K., Principles of fit to optimize helmet sizing (2005) Strategies to maintain combat readiness during extended deployments – A human systems approach., pp. 1-16. , Meeting Proceedings RTO-MP-HFM-124; Paper 6; Hlavacek, P., Chen, W., The problems of universal and convertible shoe size system (2009) Proceedings of the XXX Congress of the International Union of Leather Technologists &amp;amp; Chemists Societies, p. 287. , Beijing: China Leather Industry Association (CLIA); Hlavacek, P., Chlachula, J., (2013) Time prediction system for the safe wearing of newly acquired footwear, , U.S. Patent Application No. 20,130,332,107 A1; Hoefling, R., Ahl, E., ALP: Universal DMD controller for metrology and testing. In Wu, M.H. &amp;amp; Chien (Eds.) (2004) L.-C., Proceedings of SPIE 5289, pp. 322-329; Klein, C., Groll-Knapp, E., Kindi, M., Kinz, W., Increased hallux in children and its association with insufficient length of footwear: A community based crosssectional study (2009) BMC Musculoskelet Disord, 10, pp. 1-7; Kramers, J., van Haeringen, C.B., (1974) Kramer's woordenboek Nederlands, , Den Haag: Van Goor; Kromeyer-Hauschild, K., Wabitsch, M., Kunze, D., Geller, F., Geiß, H.C., Hesse, V., Hebebrabd, J., Perzentilen für den Body-mass-Index für das Kindes- und Jugendalter unter Heranziehung verschiedener deutscher Stichproben. [Percentiles of the body-mass-index for childhood and adolescence using several German samples] (2001) Monatsschrift Kinderheilkunde, 8, pp. 807-818; Maier, E., (1966) Arbeitskreis Kinderschuh“ – AKA 64 – aus ärztlicher Sicht[“Working group - children's footwear” – AKA 64 – from an medical view], pp. 105-108. , Sonderdruck aus: Gesundheitsfürsorge; Maier, E., Fußgerechte Kinderschuhe [Correctly fitting children's shoes] (1990) Orthopädieschuhtechnik, 8-9, pp. 27-36; Maier, E., Killmann, M., (2003) Kinderfuß und Kinderschuh. Entwicklung der kindlichen Beine und Füße und die Anforderung an den fußgerechten Schuh[Chidlren's feet and footwear. Development of chidlren's legs and feet and requirements of correctly fitting shoes], , München: Verlag Neuer Merkur; Mauch, M., Grau, S., Krauss, I., Maiwald, C., Horstmann, T., A new approach to children's footwear based on foot type classification (2009) Ergonomics, 52, pp. 999-1008; Menz, H.B., Morris, M.E., Footwear characteristics and foot problems in older people (2005) Gerontology, 5, pp. 346-351; Nester, C., Jones, R.K., Liu, A., Howard, D., Lundberg, A., Arndt, A., Wolf, P., Foot kinematics during walking measured using bone and surface mounted markers (2007) Journal of Biomechanics, 40, pp. 3412-3423; Rajchel, B., Skrzyńska, B., Janocha, M., Gajewski, R., (2012) The foot length changes due to age as well as load during ambulation and determination of the toe allowance, 3, pp. 23-26. , Przegląd Włókienniczy - Włókno, Odzież, Skóra, 1731-8645; Rossi, W.A., Tennant, R., (2011) Professional shoe fitting, , Tucson: National Shoe Retailers Association; Schmidt, C., Die optimalelangenzugabe in sport- und freizeitschuhen bei kindern [The optimal allowance for length in sport and leisure shoes of children] (1989) Doctoral dissertation)., , University of Erlangen-Nurnberg; Schmeltzpfenning, T., Plank, C., Krauss, I., Aswendt, P., Grau, S., Dynamic foot scanning: A new approach for measurement of the human foot shape while walking (2009) Footwear Science, 1, pp. 28-30; Schmeltzpfenning, T., Plank, C., Krauss, I., Aswendt, P., Grau, S., Dynamic foot scanning. Prospects and limitations of using synchronized 3D scanners to capture complete human foot shape while walking (2010) In Duffy, V. (Ed.), 3rd International Conference on Applied Human Factors and Ergonomics. Louisville, USA.; Scott, S.H., Winter, D.A., Biomechanical model of the human foot: Kinematics and kinetics during the stance phase of walking (1993) Journal of Biomechanics, 26 (9), pp. 1091-1104; Stracker, O.A., Kinderfuß und Kinderschuh [Children's feet and children's footwear] (1966) Archiv für orthopädische und Unfall-Chirurgie, 59, pp. 286-294","page":"119-127","publisher":"Taylor and Francis Ltd.","title":"Evaluation of the rule-of-thumb: calculation of the toe allowance for developing feet","type":"article-journal","volume":"8"},"uris":["http://www.mendeley.com/documents/?uuid=07035549-c980-49ee-b1f6-67fc38b1fbdc"]},{"id":"ITEM-2","itemData":{"DOI":"10.1177/107110079001000404","ISBN":"0198-0211","PMID":"2307377","abstract":"As part of the protocol on the Development of the Child's Arch, foot growth studies were monitored prospectively in 107 children from 1 year of age till 5 years of age. Under 15 months of age, growth necessitated a 1/2 size footwear change in less than 2 months; from 15 months to 2 years of age, 1/2 size increase occurred every 2 to 3 months; from 2 to 3 years of age, 1/2 size change every 3 to 4 months; and from 3 to 5 years of age, 1/2 size change every 4 months. Although foot growth in boys and girls is parallel, boys' feet tend to average one size longer and one size wider. Width growth remained proportional to length growth throughout the study.;","author":[{"dropping-particle":"","family":"Gould","given":"N","non-dropping-particle":"","parse-names":false,"suffix":""},{"dropping-particle":"","family":"Moreland","given":"M","non-dropping-particle":"","parse-names":false,"suffix":""},{"dropping-particle":"","family":"Trevino","given":"S","non-dropping-particle":"","parse-names":false,"suffix":""},{"dropping-particle":"","family":"Alvarez","given":"R","non-dropping-particle":"","parse-names":false,"suffix":""},{"dropping-particle":"","family":"Fenwick","given":"J","non-dropping-particle":"","parse-names":false,"suffix":""},{"dropping-particle":"","family":"Bach","given":"N","non-dropping-particle":"","parse-names":false,"suffix":""}],"container-title":"Foot Ankle","edition":"1990/02/01","id":"ITEM-2","issue":"4","issued":{"date-parts":[["1990"]]},"language":"English","note":"From Duplicate 1 (Foot growth in children age one to five years - Gould, N; Moreland, M; Trevino, S; Alvarez, R; Fenwick, J; Bach, N)\n\nFrom Duplicate 1 (Foot Growth in Children Age One to Five Years - Gould, N; Moreland, M; Trevino, S; Alvarez, R; Fenwick, J; Bach, N)\n\nCited By :22\nExport Date: 29 January 2018\nReferences: Gould, N., Moreland, M., Alvarez, R., Trevino, S., Fenwick, J., The development of the toddler arch (1989) Foot Ankle, 9 (5), p. 241; Gould, N., Shoes versus sneakers in toddler ambulation (1985) Foot Ankle, 6 (2), p. 105; Wenger, D., Mauldin, D., Morgan, D., Sobol, M., Pennebaker, M., Thale, R., Foot growth rate in children age one to six years (1983) Foot Ankle, 3 (4), p. 207\n\nFrom Duplicate 2 (Foot growth in children age one to five years - Gould, N; Moreland, M; Trevino, S; Alvarez, R; Fenwick, J; Bach, N)\n\nDate of Electronic Publication: 19900201. ; Original Imprints: Publication: Baltimore, Md., Williams &amp;amp; Wilkins [etc.]\n\nFrom Duplicate 3 (Foot growth in children age one to five years - Gould, N; Moreland, M; Trevino, S; Alvarez, R; Fenwick, J; Bach, N)\n\nGould, N\nMoreland, M\nTrevino, S\nAlvarez, R\nFenwick, J\nBach, N\nJournal Article\nResearch Support, Non-U.S. Gov't\nUnited States\nFoot Ankle. 1990 Feb;10(4):211-3.\n\nFrom Duplicate 2 (Foot growth in children age one to five years - Gould, N; Moreland, M; Trevino, S; Alvarez, R; Fenwick, J; Bach, N)\n\nDate of Electronic Publication: 19900201. ; Original Imprints: Publication: Baltimore, Md., Williams &amp;amp; Wilkins [etc.]","page":"211-213","publisher":"Williams &amp; Wilkins [etc.]","publisher-place":"United States","title":"Foot growth in children age one to five years","type":"article-journal","volume":"10"},"uris":["http://www.mendeley.com/documents/?uuid=0f809aec-60b7-495e-b98c-88173cbcf737"]},{"id":"ITEM-3","itemData":{"ISBN":"17318645 (ISSN)","abstract":"Proper adjustment of shoes to the dimensions and shape of the feet has decisive effect on the health status of entire lower extremity and even a posture of the body. A significant factor is a relationship between the foot length and the internal length of footwear. It is commonly accepted that a shoe must be longer than the foot however the magnitude of this difference - the optimal toe allowance - is still open to discussion. In the present paper there are presented results of preliminary investigations of changes in the length of children's feet resulting from age and load during ambulation. The obtained data were analysed and compared with results from earlier publications and there has been being proposed a preliminary value of toe allowance for the children's footwear.","author":[{"dropping-particle":"","family":"Rajchel-Chyla","given":"B","non-dropping-particle":"","parse-names":false,"suffix":""},{"dropping-particle":"","family":"Skrzyńska","given":"B","non-dropping-particle":"","parse-names":false,"suffix":""},{"dropping-particle":"","family":"Janocha","given":"M","non-dropping-particle":"","parse-names":false,"suffix":""},{"dropping-particle":"","family":"Gajewski","given":"R","non-dropping-particle":"","parse-names":false,"suffix":""}],"container-title":"Przeglad Wlokienniczy","id":"ITEM-3","issue":"3","issued":{"date-parts":[["2012"]]},"language":"Polish","note":"Export Date: 29 January 2018\nCorrespondence Address: Rajchel-Chyla, B.; Zakładu Funkcjonalności Obuwia, Instytucie Przemysłu Skórzanego, Łodzi Oddział w KrakowiePoland\nReferences: Radio, W., (2005) Stopa Dziecka. Prawidłowa Budowa Anatomiczna, pp. 7-11. , Deformacje stóp, Materiały Konferencyjne Obuwie profilaktyczne i ortopedyczne dla dzieci i dorosłych - wymagania stóp - zaopatrzenie, Kraków, 21-22 czerwca; Frankowski, (1969) Obuwie Higieniczne, , Materiały Sympozjum Zdrowotność Obuwia, 20-21 czerwca, Kraków; Wielkości, , Norma: PN-87/O-91055 Kopyta; http://www.cps.ca/english/statements/cp/footwearchildren.htm; http://www.kinderfuesse.com/english/2zum_thema.htm, Austria; http://www.clarks.co.uk/YourFeet/KidsFoothealth/Prc-school; www.elefanten.de; Boziłow, W., (1997) Podstawy Antropometrii, Wydawnictwo, , Malinowski A., Naukowe PWN; (1976) Zasady Prawidłowej Konstrukcji Kopyt i Obuwia, Wydawnictwa Naukowo-techniczne, Warszawa, , Łuba R, i współautorzy; Łuba, R., (1985) Kontrolne Pomiary Antropometryczne i Ocena Ortopedyczna Kończyn Dolnych Ludności Polski w Celu Uaktualnienia Wymagań Konstrukcyjnych Oraz Podział Kopyt i Obuwia na Grupy Wielkościowe, , i współautorzy:, IPS, praca niepublikowana; Skrzyńska, B., (1977) Długofalowe Pomiary Stóp Dzieci Jako Podstawa do Racjonalnego Podziału na Grupy Wielkościowe Obuwia, , i współautorzy:, CLPO, Kraków, praca niepublikowana; Duda, I., Bugajska, Z., Skrzyńska, B., (1996) Opracowanie Systemu Działań Profilaktycznych Maja̧cych na Celu Ochronȩ Stanu Zdrowotnego Stóp Dzieci, , CLPO, Kraków, praca niepublikowana; Bugajska, Z., (1999) Ocena Stanu Zdrowotnego Stóp Dzieci w Zróznicowanych Środowiskach Spoleczno-geograficznych - Kontynuacja Badań Antropometrycznych, , i współautorzy:, CLPO, Kraków, praca niepublikowana; Vignerova, J., (2006) 6. Celostatni Antropologicky Vyzkum DetiA Miadeże 2001 Ceska Republika, , i współautorzy:, PiF UK v Praze a SZU Praha; Skrzyńska, B., (2006) Zmiany Wymiarów Stóp Populacji Polskiej na Przestrzeni Lat 1921-2005 i ich Wykorzystanie w Przemyśle Obuwniczym, pp. 141-158. , materiały IX Miȩdzynarodowej Konferencji Naukowej Innowacyjne materiały i ekologia w przemyśle skórzanym, Kraków, listopad","page":"23-26","title":"The foot length changes due to age as well as load during ambulation and determintion of the toe allowance","title-short":"Zmiany w długości stóp dzieci zwia̧zane z wiekiem","type":"article-journal","volume":"66"},"uris":["http://www.mendeley.com/documents/?uuid=5382ac71-f29a-4c74-afb1-79d71ec711ed"]},{"id":"ITEM-4","itemData":{"DOI":"10.11419/senshoshi1960.31.245","ISBN":"00372072 (ISSN)","abstract":"Fifty-five subjects of male and female children ranging from three to four and half years old have been measured. These subjects had already been measured in 1984 and reported in Part 1. The growth of feet during two-year period have been discussed and reported as follows: (1) The mean values of growth of 2 years' period for the foot, stature and weight are constant and no significant difference has been found between males and females or among any age-groups of three to six. (2) The average rates of growth of 2 years' period in age en bloc were 10.1% in males and 11.5% in females for ball joint girth, 9.9% in males and 9.8% in females for instep girth, 14.0% in males and 16.1% in females for instep height, 9.1% in males and 9.8% in females for foot length, 8.4% in males and 7.8% in females for foot breadth, 7.1% in males and 8.5% in females for minimum leg girth. (3) In the ratios of each measurement of the foot to stature, the ratio of instep height to stature is constant but the others decrease gradually with age in both sexes. (4) In the ratios of each measurement of the foot to foot length, the ratio of instep height to foot length increases with age but the others are constant. (5) The ratios of each measurement of the foot to weight decrease distinctly, which means that increase of weight is rapid compared with foot growth. © 1990, The Japan Research Association for Textile End-Uses. All rights reserved.","author":[{"dropping-particle":"","family":"Yamamoto","given":"A","non-dropping-particle":"","parse-names":false,"suffix":""},{"dropping-particle":"","family":"Imamatsu","given":"R","non-dropping-particle":"","parse-names":false,"suffix":""}],"container-title":"JOURNAL of the JAPAN RESEARCH ASSOCIATION for TEXTILE END-USES","id":"ITEM-4","issue":"5","issued":{"date-parts":[["1990"]]},"language":"English","note":"Export Date: 29 January 2018\nReferences: Venkatappaiah, B., Ramanathan, N., (1970) LEATHER SCIENCE, 17, p. 312; Venkatappaiah, B., Ramanathan, N., (1971) LEATHER SCIENCE, 18, p. 261; Venkatappaiah, B., Ramanathan, N., (1972) LEATHER SCIENCE, 19, p. 358","page":"245-249","title":"A Study of the Foot Form for Footwear Design (Part 2) —The Increment of Foot Growth of Children Aged Three to Six Traced and Measured—","type":"article-journal","volume":"31"},"uris":["http://www.mendeley.com/documents/?uuid=bc00170c-3aa6-46cb-9da3-71517023ee92"]},{"id":"ITEM-5","itemData":{"DOI":"10.1080/19424280.2015.1049299","ISBN":"19424280 (ISSN)","abstract":"This study verifies the declared sizes of children's footwear, categorising it according to gender and age, the cut of the upper, the assembling method, the material of the upper, the lining material, the fastening, the heights of the upper and the heights of the heel. The study looked into the allocation given to toe allowance, which represents growing room for a child's foot, while ensuring the shoes remain comfortable. Research was conducted on 115 pairs of children's footwear, at the French sizes of 22, 25 and 30. It was found that in all examples at size 22, the recommended design specifications for toe allowance were most consistently observed, while for size 25 this applied in 91% of cases, but an alarming percentage – 54% of pairs – was discerned for size 30. This provision for growth exists to prevent possible damage to the soft tissues of children's feet and also to prevent forefoot deformities from occurring. Maintaining the specifications for toe allowance also contributes to easier customer guidance when selecting the optimum shoe size. © 2015 Taylor &amp; Francis.","author":[{"dropping-particle":"","family":"Pavlackova","given":"J","non-dropping-particle":"","parse-names":false,"suffix":""},{"dropping-particle":"","family":"Egner","given":"P","non-dropping-particle":"","parse-names":false,"suffix":""},{"dropping-particle":"","family":"Mokrejs","given":"P","non-dropping-particle":"","parse-names":false,"suffix":""},{"dropping-particle":"","family":"Cernekova","given":"M","non-dropping-particle":"","parse-names":false,"suffix":""}],"container-title":"Footwear Science","id":"ITEM-5","issue":"3","issued":{"date-parts":[["2015"]]},"language":"English","note":"Export Date: 29 January 2018\nCorrespondence Address: Pavlackova, J.; Department of Fat, Tenside and Cosmetic Technology, Tomas Bata UniversityCzech Republic\nReferences: Alemany, S., (2005) Paper presented at the third Interdisciplinary World Congress on Mass Customization and Personalization, , September 18–21, Hong: Kong:; Au, E.Y.L., Goonetilleke, R., A qualitative study on the comfort and fit of ladies' dress shoes (2007) Applied Ergonomics, 38 (6), pp. 687-696; Cheng, F.T., Perng, D.B., A systematic approach for developing a foot size information system for shoe last design (1999) International Journal of Industrial Ergonomics, 25 (2), pp. 171-185; Cheskin, M.P., Sherkin, K.J., Bates, B.T., (1987) The complete handbook of athletic footwear, , New York: Fairchild Publications; Coughlin, M.J., Juvenil hallux valgus: Etiology and treatment (1995) Foot Ankle International, 16 (11), pp. 682-697; Dungl, P., (2014) Orthopedics, , 2nd ed., Prague: Grada; Echarri, J.J., Forriol, F., The development in footprint morphology in 1851 Congolese children from urban and rural areas, and the relationship between this and wearing shoes (2003) Journal of Pediatric Orthopaedic – Part B, 12 (2), pp. 141-146; Goonetilleke, R.S., Footwear cushioning: Relating objective and subjective measurements (1999) Human Factors, 41 (2), pp. 241-256; Goonetilleke, R.S., Luximon, A., Tsui, K.L., (2000) Paper presented at the Human Factors and Ergonomics Society Annual Meeting; Gould, N., Moreland, M., Alvarez, R., Trevino, S., Fenwick, J., Development of the child's arch (1989) Foot Ankle International, 9 (5), pp. 241-245; Hawes, M.R., Sovak, D., Quantitative morphology of the human foot in a North American population (1994) Ergonomics, 37 (7), pp. 1213-1226; Hawes, M.R., Sovak, D., Miyashita, M., Kang, S.-J., Yoshihuku, Y., Tanaka, S., Ethnic differences in forefoot shape and the determination of shoe comfort (1994) Ergonomics, 37 (1), pp. 187-196; Hlavacek, P., Problems of objectivity assessing the harmfulness of children's shoes (2010) Locomotor System Advances in Research, Diagnostics and Therapy, 17, pp. 194-202; Janisse, D.J., The art and science of fitting shoes (1992) Foot Ankle International, 13 (5), pp. 257-262; Klein, C., Groll-Knapp, E., Kundi, M., Kinz, W., Increased hallux angle in children and its association with insufficient length of footwear: A community based cross-sectional study (2009) BMC Musculoskeletal Disorders, 10 (1), pp. 159-165; Kuklane, K., Protection of feet in cold exposure (2009) Industrial Health, 47 (3), pp. 342-353; Luximon, A., Goonetilleke, R.S., Tsui, K.L., (2001) Paper presented at the 2001 World Congress on Mass Customization and Personalization, , October 1–2, Hong: Kong:; Maier, E., True-fitting children's shoes in the federal republic of Germany (1990) Schuh-Technik, 84 (8), pp. 597-600; Maier, E., Killmann, M., (2003) Kinderfuβ und Kinderschuh: Entwicklung der kindlichen Beine und Füße und ihre Anforderungen an fußgerechte Schuhe [Children's foot and footwear: development of the child's legs and feet and their requirements for foot-fitting shoes], , 1st ed., Munchen: Verlag Neuer Merkur; Mauch, M., Grau, S., Krauss, I., Maiwald, C., Horstmann, T., A new approach to children's footwear based on foot type classification (2009) Ergonomics, 52 (8), pp. 999-1008; McInnes, A.D., Comparison of shoe-length fit between people with and without diabetic peripheral neuropathy: A case-control study (2012) Journal of Foot and Ankle Research, 5 (9), pp. 1-8; Miller, J.E., Influence of foot, leg and shoe characteristics on subjective comfort (2000) Foot Ankle International, 21 (9), pp. 759-767; Park, J., Gauging the emerging plus-size footwear market an anthropometric approach (2012) Clothing and Textiles Research Journal, 31 (1), pp. 3-16; Pavlackova, J., Benesova, M., Hlavacek, P., Does children's footwear with its length dimensions fit to foot length? (2011) Locomotor system Advances in Research, Diagnostics and Therapy, 18, pp. 229-243; Pavlackova, J., Tomasova, M., Study of school age children's footwear (in Czech) (2001) Kozarstvi, 51 (6), pp. 8-11; Penkala, S., Harris, L., Hunt, A., Naughton, G., Children's shoe styles and parent decisions to fit shoes with store staff assistance (2011) Journal of Foot and Ankle Research, 4, pp. 1-2; Pivecka, J., (1991) Practical handbook on shoe production, , Eschborn: Protrade; Pivecka, J., Laure, S., (1995) The shoe last: Practical handbook for shoe designers, , 1st ed., Slavičín: Jan Pivečka Foundation; Rao, U.B., Joseph, B., The influence of footwear on the prevalence of flat foot. A survey of 2300 children (1992) Journal of Bone and Joint Surgery Brasil, 74-B (4), pp. 525-527; Rossi, W.A., (1994) The complete footwear dictionary, , Malabar:, FL: Krieger Publishing Company; Rossi, W.A., Tennant, R., (1984) Professional shoe fitting, , 1st ed., New York: National Shoe Retailers Association; Sachithanandam, V., Joseph, B., The influence of footwear on the prevalence of flat foot. A survey of 1846 skeletally mature persons (1995) Journal of Bone and Joint Surgery Brasil, 77-B (2), pp. 254-257; Staheli, L.T., Shoes for children: A review (1991) Pediatrics, 88 (2), pp. 371-375; Stastna, P., National surveys results of health youth's feet aged from 3 to 19 years (in Czech) (2000) Kozarstvi, 50 (12), pp. 7-12; Stastna, P., (2003) Paper presented at the International Conference Baltic Textile and Leather, , September, Kauno Technologijos Universitetas, Kaunas:; Tailby, S., Comfort footwear (1997) World Footwear, 11 (2), pp. 16-21","page":"149-157","publisher":"Taylor and Francis Ltd.","title":"Verification of toe allowance of children's footwear and its categorisation","type":"article-journal","volume":"7"},"uris":["http://www.mendeley.com/documents/?uuid=ff0c37b7-7203-4a1d-963c-044c9841ed02"]},{"id":"ITEM-6","itemData":{"DOI":"10.1007/s10302-005-0129-5","ISBN":"16199987 (ISSN)","abstract":"An optimal fit is especially important for children's shoes in order to guard against diseases of the support and locomotor system in adult life. The present study describes a non-destructive procedure for studying shoes by means of uninterrupted computer tomography (CT). The data thus acquired are subsequently processed and analyzed with the help of a computer program (MATLAB) and 3D-software (AMIRA), and dimensions of key importance for the designer are determined automatically. Deviations can then be made visible by comparing the CAD data used to produce the shoe last with a computer tomographic interior model of a shoe created on that last. Measurements with this method have shown that the interior of shoes can be made visible in a non-destructive manner. Any desired number of points in the interior of the shoe can be determined, distances measured, and volumes calculated. We have been able to determine which sizes are important in designing the shoe and must therefore also be incorporated into the final shoe (insole). We have also found it possible to determine dimensions which are especially relevant for the individual foot, e. g., the actual length and width of the interior of the shoe. To this end, a parameter \"+1 cm\" was introduced. It includes, for example, the length and width of the interior of the shoe at a 1 cm height above the insole and also takes into account the actual length, width, and position of the foot. © Steinkopff-Verlag 2005.","author":[{"dropping-particle":"","family":"Küper","given":"K","non-dropping-particle":"","parse-names":false,"suffix":""},{"dropping-particle":"","family":"Becker","given":"N","non-dropping-particle":"","parse-names":false,"suffix":""},{"dropping-particle":"","family":"Obens","given":"T","non-dropping-particle":"","parse-names":false,"suffix":""},{"dropping-particle":"","family":"Müller-Horvat","given":"C","non-dropping-particle":"","parse-names":false,"suffix":""},{"dropping-particle":"","family":"Ehricke","given":"H H","non-dropping-particle":"","parse-names":false,"suffix":""},{"dropping-particle":"","family":"Claussen","given":"C D","non-dropping-particle":"","parse-names":false,"suffix":""}],"container-title":"Fuss und Sprunggelenk","id":"ITEM-6","issue":"3","issued":{"date-parts":[["2005"]]},"language":"German","note":"Export Date: 29 January 2018\nCorrespondence Address: Küper, K.; Radiologische Universitätsklinik, Abteilung für Radiologische Diagnostik, Hoppe-Seyler-Str. 3, 72076 Tübingen, Germany; email: klaus.kueper@med.uni-tuebingen.de\nReferences: Maier, E., Killmann, M., Kinderfuβ und Kinderschuh (2003), Verlag Neuer Merkur, MünchenUR - https://www.scopus.com/inward/record.uri?eid=2-s2.0-24344431995&amp;amp;doi=10.1007%2fs10302-005-0129-5&amp;amp;partnerID=40&amp;amp;md5=93341d9d69268b84c4b199929bde7a82","page":"159-163","publisher":"D. Steinkopff-Verlag","title":"Evaluation of inner shoe dimensions by computed tomography","title-short":"Bestimmung von Schuhinnenmaßen - Zerstörungsfreie","type":"article-journal","volume":"3"},"uris":["http://www.mendeley.com/documents/?uuid=459f5297-49d5-4d76-a9b6-49572f7e6c0f"]},{"id":"ITEM-7","itemData":{"DOI":"10.1080/00140139.2014.895055","ISBN":"0014-0139","ISSN":"0014-0139","PMID":"24650291","abstract":"The aim of this study was to analyse the differences in foot dimensions in a sample of Spanish school-aged children. A total of 497 boys and 534 girls from Spain participated in the study. Measurements of both feet were obtained using a 3D foot digitiser, and shoe sizes were recorded and then estimated based on foot length measurements. The variations in foot measurements underwent a gradual increase with age in both boys and girls. Gender differences appeared at the age of 8-9 years, when the girls in the sample were found to wear smaller shoes than those they should have worn. Most foot dimensions begin to differ between boys and girls at the age of 8 years. The girls in the sample studied used footwear that was too small for their foot length, probably because they looked for a better width fit.;","author":[{"dropping-particle":"","family":"Delgado-Abellán","given":"Laura","non-dropping-particle":"","parse-names":false,"suffix":""},{"dropping-particle":"","family":"Aguado","given":"Xavier","non-dropping-particle":"","parse-names":false,"suffix":""},{"dropping-particle":"","family":"Jiménez-Ormeño","given":"Ester","non-dropping-particle":"","parse-names":false,"suffix":""},{"dropping-particle":"","family":"Mecerreyes","given":"Laura","non-dropping-particle":"","parse-names":false,"suffix":""},{"dropping-particle":"","family":"Alegre","given":"Luis M.","non-dropping-particle":"","parse-names":false,"suffix":""},{"dropping-particle":"","family":"Delgado-Abellan","given":"L","non-dropping-particle":"","parse-names":false,"suffix":""},{"dropping-particle":"","family":"Aguado","given":"Xavier","non-dropping-particle":"","parse-names":false,"suffix":""},{"dropping-particle":"","family":"Jimenez-Ormeno","given":"E","non-dropping-particle":"","parse-names":false,"suffix":""},{"dropping-particle":"","family":"Mecerreyes","given":"Laura","non-dropping-particle":"","parse-names":false,"suffix":""},{"dropping-particle":"","family":"Alegre","given":"Luis M.","non-dropping-particle":"","parse-names":false,"suffix":""}],"container-title":"Ergonomics","edition":"2014/03/22","id":"ITEM-7","issue":"5","issued":{"date-parts":[["2014","5","4"]]},"language":"eng","note":"From Duplicate 1 (Foot morphology in Spanish school children according to sex and age - Delgado-Abellán, Laura; Aguado, Xavier; Jiménez-Ormeño, Ester; Mecerreyes, Laura; Alegre, Luis M; Delgado-Abellan, L; Aguado, Xavier; Jimenez-Ormeno, E; Mecerreyes, Laura; Alegre, Luis M)\n\nFrom Duplicate 1 (Foot morphology in Spanish school children according to sex and age - Delgado-Abellan, L; Aguado, X; Jimenez-Ormeno, E; Mecerreyes, L; Alegre, L M)\n\n1366-5847\nDelgado-Abellan, Laura\nAguado, Xavier\nJimenez-Ormeno, Ester\nMecerreyes, Laura\nAlegre, Luis M\nJournal Article\nResearch Support, Non-U.S. Gov't\nEngland\nErgonomics. 2014;57(5):787-97. doi: 10.1080/00140139.2014.895055. Epub 2014 Mar 21.\n\nFrom Duplicate 2 (Foot morphology in Spanish school children according to sex and age - Delgado-Abellán, L; Aguado, X; Jiménez-Ormeño, E; Mecerreyes, L; Alegre, L M)\n\nCited By :5\nExport Date: 29 January 2018\nCODEN: ERGOA\nCorrespondence Address: Alegre, L. M.; Grupo de Biomecánica Humana y Deportiva, Universidad de Castilla-La Mancha, Toledo, Spain; email: luis.alegre@uclm.es\n\nFrom Duplicate 3 (Foot morphology in Spanish school children according to sex and age - Delgado-Abellán, Laura; Aguado, Xavier; Jiménez-Ormeño, Ester; Mecerreyes, Laura; Alegre, Luis M)\n\nS; Date of Electronic Publication: 2014 Mar 21. Current Imprints: Publication: London : Informa Healthcare; Original Imprints: Publication: London, Taylor &amp;amp; Francis.\n\nFrom Duplicate 4 (Foot morphology in Spanish school children according to sex and age - Delgado-Abellán, Laura; Aguado, Xavier; Jiménez-Ormeño, Ester; Mecerreyes, Laura; Alegre, Luis M)\n\npictorial; research; tables/charts. Journal Subset: Biomedical; Europe; Peer Reviewed; UK &amp;amp; Ireland. Grant Information: Financial support from the FEDER funds and the Counsel of Education, Science and Culture of the Junta de Comunidades de Castilla-La Mancha, Spain.. NLM UID: 0373220.\nPMID: 24650291.","page":"787-797","publisher":"Taylor &amp; Francis Ltd","publisher-place":"Philadelphia, Pennsylvania","title":"Foot morphology in Spanish school children according to sex and age","type":"article-journal","volume":"57"},"uris":["http://www.mendeley.com/documents/?uuid=cd4aac01-af1e-4537-b15c-0d22d5cacc80"]}],"mendeley":{"formattedCitation":"(Barisch-Fritz et al., 2016; Delgado-Abellán et al., 2014; Gould et al., 1990; Küper et al., 2005; Pavlackova et al., 2015; Rajchel-Chyla et al., 2012; A. Yamamoto &amp; Imamatsu, 1990)","plainTextFormattedCitation":"(Barisch-Fritz et al., 2016; Delgado-Abellán et al., 2014; Gould et al., 1990; Küper et al., 2005; Pavlackova et al., 2015; Rajchel-Chyla et al., 2012; A. Yamamoto &amp; Imamatsu, 1990)","previouslyFormattedCitation":"(Barisch-Fritz et al., 2016; Delgado-Abellán et al., 2014; Gould et al., 1990; Küper et al., 2005; Pavlackova et al., 2015; Rajchel-Chyla et al., 2012; A. Yamamoto &amp; Imamatsu, 1990)"},"properties":{"noteIndex":0},"schema":"https://github.com/citation-style-language/schema/raw/master/csl-citation.json"}</w:instrText>
      </w:r>
      <w:r w:rsidRPr="000B4B1B">
        <w:fldChar w:fldCharType="separate"/>
      </w:r>
      <w:r w:rsidR="00254D00" w:rsidRPr="00254D00">
        <w:rPr>
          <w:noProof/>
        </w:rPr>
        <w:t>(Barisch-Fritz et al., 2016; Delgado-Abellán et al., 2014; Gould et al., 1990; Küper et al., 2005; Pavlackova et al., 2015; Rajchel-Chyla et al., 2012; A. Yamamoto &amp; Imamatsu, 1990)</w:t>
      </w:r>
      <w:r w:rsidRPr="000B4B1B">
        <w:fldChar w:fldCharType="end"/>
      </w:r>
      <w:r w:rsidRPr="000B4B1B">
        <w:t xml:space="preserve">, gender </w:t>
      </w:r>
      <w:r w:rsidRPr="000B4B1B">
        <w:fldChar w:fldCharType="begin" w:fldLock="1"/>
      </w:r>
      <w:r w:rsidR="00D471C6">
        <w:instrText>ADDIN CSL_CITATION {"citationItems":[{"id":"ITEM-1","itemData":{"DOI":"10.1080/00140139.2014.895055","ISBN":"0014-0139","ISSN":"0014-0139","PMID":"24650291","abstract":"The aim of this study was to analyse the differences in foot dimensions in a sample of Spanish school-aged children. A total of 497 boys and 534 girls from Spain participated in the study. Measurements of both feet were obtained using a 3D foot digitiser, and shoe sizes were recorded and then estimated based on foot length measurements. The variations in foot measurements underwent a gradual increase with age in both boys and girls. Gender differences appeared at the age of 8-9 years, when the girls in the sample were found to wear smaller shoes than those they should have worn. Most foot dimensions begin to differ between boys and girls at the age of 8 years. The girls in the sample studied used footwear that was too small for their foot length, probably because they looked for a better width fit.;","author":[{"dropping-particle":"","family":"Delgado-Abellán","given":"Laura","non-dropping-particle":"","parse-names":false,"suffix":""},{"dropping-particle":"","family":"Aguado","given":"Xavier","non-dropping-particle":"","parse-names":false,"suffix":""},{"dropping-particle":"","family":"Jiménez-Ormeño","given":"Ester","non-dropping-particle":"","parse-names":false,"suffix":""},{"dropping-particle":"","family":"Mecerreyes","given":"Laura","non-dropping-particle":"","parse-names":false,"suffix":""},{"dropping-particle":"","family":"Alegre","given":"Luis M.","non-dropping-particle":"","parse-names":false,"suffix":""},{"dropping-particle":"","family":"Delgado-Abellan","given":"L","non-dropping-particle":"","parse-names":false,"suffix":""},{"dropping-particle":"","family":"Aguado","given":"Xavier","non-dropping-particle":"","parse-names":false,"suffix":""},{"dropping-particle":"","family":"Jimenez-Ormeno","given":"E","non-dropping-particle":"","parse-names":false,"suffix":""},{"dropping-particle":"","family":"Mecerreyes","given":"Laura","non-dropping-particle":"","parse-names":false,"suffix":""},{"dropping-particle":"","family":"Alegre","given":"Luis M.","non-dropping-particle":"","parse-names":false,"suffix":""}],"container-title":"Ergonomics","edition":"2014/03/22","id":"ITEM-1","issue":"5","issued":{"date-parts":[["2014","5","4"]]},"language":"eng","note":"From Duplicate 1 (Foot morphology in Spanish school children according to sex and age - Delgado-Abellán, Laura; Aguado, Xavier; Jiménez-Ormeño, Ester; Mecerreyes, Laura; Alegre, Luis M; Delgado-Abellan, L; Aguado, Xavier; Jimenez-Ormeno, E; Mecerreyes, Laura; Alegre, Luis M)\n\nFrom Duplicate 1 (Foot morphology in Spanish school children according to sex and age - Delgado-Abellan, L; Aguado, X; Jimenez-Ormeno, E; Mecerreyes, L; Alegre, L M)\n\n1366-5847\nDelgado-Abellan, Laura\nAguado, Xavier\nJimenez-Ormeno, Ester\nMecerreyes, Laura\nAlegre, Luis M\nJournal Article\nResearch Support, Non-U.S. Gov't\nEngland\nErgonomics. 2014;57(5):787-97. doi: 10.1080/00140139.2014.895055. Epub 2014 Mar 21.\n\nFrom Duplicate 2 (Foot morphology in Spanish school children according to sex and age - Delgado-Abellán, L; Aguado, X; Jiménez-Ormeño, E; Mecerreyes, L; Alegre, L M)\n\nCited By :5\nExport Date: 29 January 2018\nCODEN: ERGOA\nCorrespondence Address: Alegre, L. M.; Grupo de Biomecánica Humana y Deportiva, Universidad de Castilla-La Mancha, Toledo, Spain; email: luis.alegre@uclm.es\n\nFrom Duplicate 3 (Foot morphology in Spanish school children according to sex and age - Delgado-Abellán, Laura; Aguado, Xavier; Jiménez-Ormeño, Ester; Mecerreyes, Laura; Alegre, Luis M)\n\nS; Date of Electronic Publication: 2014 Mar 21. Current Imprints: Publication: London : Informa Healthcare; Original Imprints: Publication: London, Taylor &amp;amp; Francis.\n\nFrom Duplicate 4 (Foot morphology in Spanish school children according to sex and age - Delgado-Abellán, Laura; Aguado, Xavier; Jiménez-Ormeño, Ester; Mecerreyes, Laura; Alegre, Luis M)\n\npictorial; research; tables/charts. Journal Subset: Biomedical; Europe; Peer Reviewed; UK &amp;amp; Ireland. Grant Information: Financial support from the FEDER funds and the Counsel of Education, Science and Culture of the Junta de Comunidades de Castilla-La Mancha, Spain.. NLM UID: 0373220.\nPMID: 24650291.","page":"787-797","publisher":"Taylor &amp; Francis Ltd","publisher-place":"Philadelphia, Pennsylvania","title":"Foot morphology in Spanish school children according to sex and age","type":"article-journal","volume":"57"},"uris":["http://www.mendeley.com/documents/?uuid=cd4aac01-af1e-4537-b15c-0d22d5cacc80"]}],"mendeley":{"formattedCitation":"(Delgado-Abellán et al., 2014)","plainTextFormattedCitation":"(Delgado-Abellán et al., 2014)","previouslyFormattedCitation":"(Delgado-Abellán et al., 2014)"},"properties":{"noteIndex":0},"schema":"https://github.com/citation-style-language/schema/raw/master/csl-citation.json"}</w:instrText>
      </w:r>
      <w:r w:rsidRPr="000B4B1B">
        <w:fldChar w:fldCharType="separate"/>
      </w:r>
      <w:r w:rsidR="00810D03" w:rsidRPr="009A28E3">
        <w:rPr>
          <w:noProof/>
        </w:rPr>
        <w:t>(Delgado-Abellán et al., 2014)</w:t>
      </w:r>
      <w:r w:rsidRPr="000B4B1B">
        <w:fldChar w:fldCharType="end"/>
      </w:r>
      <w:r w:rsidRPr="000B4B1B">
        <w:t xml:space="preserve">, geographic region </w:t>
      </w:r>
      <w:r w:rsidRPr="000B4B1B">
        <w:fldChar w:fldCharType="begin" w:fldLock="1"/>
      </w:r>
      <w:r w:rsidR="00D471C6">
        <w:instrText>ADDIN CSL_CITATION {"citationItems":[{"id":"ITEM-1","itemData":{"DOI":"10.1080/00140130701660520","ISBN":"0014-0139","PMID":"18357539","abstract":"The purpose of this study was to determine whether there were any significant differences in the morphology of the feet of children living on two different continents. The shape and dimensions of the feet of 86 preschool and 419 primary school children from Australia, matched to the same number of German children for age, gender, height and BMI, were compared. The German children display significantly longer and flatter feet relative to their Australian counterparts, whereas the Australian children reveal a significantly smaller ball angle, implying that the forefoot of the Australian children is squarer in shape. These findings imply that footwear must be designed to cater to the unique foot dimensions of children in different continents to ensure that shoe shape matches foot shape. Most footwear companies do not vary the dimensions of their shoe lasts to accommodate intercontinental differences in foot morphology based on racial and/or environmental factors. The results of this study will have immediate implications for the design of comfortable footwear suitable for the developing feet of children.","author":[{"dropping-particle":"","family":"Mauch","given":"Marlene","non-dropping-particle":"","parse-names":false,"suffix":""},{"dropping-particle":"","family":"Mickle","given":"Karen J","non-dropping-particle":"","parse-names":false,"suffix":""},{"dropping-particle":"","family":"Munro","given":"Bridget J","non-dropping-particle":"","parse-names":false,"suffix":""},{"dropping-particle":"","family":"Dowling","given":"Annaliese M","non-dropping-particle":"","parse-names":false,"suffix":""},{"dropping-particle":"","family":"Grau","given":"Stefan","non-dropping-particle":"","parse-names":false,"suffix":""},{"dropping-particle":"","family":"Steele","given":"Julie R","non-dropping-particle":"","parse-names":false,"suffix":""}],"container-title":"Ergonomics","edition":"2008/03/22","id":"ITEM-1","issue":"4","issued":{"date-parts":[["2008"]]},"language":"English","note":"From Duplicate 1 (Do the feet of German and Australian children differ in structure? Implications for children's shoe design - Mauch, Marlene; Mickle, Karen J; Munro, Bridget J; Dowling, Annaliese M; Grau, Stefan; Steele, Julie R)\n\nFrom Duplicate 1 (Do the feet of German and Australian children differ in structure? Implications for children's shoe design - Mauch, M; Mickle, K J; Munro, B J; Dowling, A M; Grau, S; Steele, J R)\n\npictorial; research; tables/charts. Journal Subset: Biomedical; Europe; Peer Reviewed; UK &amp;amp; Ireland. Grant Information: Reno Fashion &amp;amp; Shoes GmbH, Germany. NLM UID: 0373220.\nPMID: 18357539.\n\nFrom Duplicate 2 (Do the feet of German and Australian children differ in structure? Implications for children's shoe design - Mauch, M; Mickle, K J; Munro, B J; Dowling, A M; Grau, S; Steele, J R)\n\nMauch, Marlene\nMickle, Karen J\nMunro, Bridget J\nDowling, Annaliese M\nGrau, Stefan\nSteele, Julie R\nComparative Study\nJournal Article\nResearch Support, Non-U.S. Gov't\nEngland\nErgonomics. 2008 Apr;51(4):527-39. doi: 10.1080/00140130701660520.\n\nFrom Duplicate 3 (Do the feet of German and Australian children differ in structure? Implications for children's shoe design - Mauch, M; Mickle, K J; Munro, B J; Dowling, A M; Grau, S; Steele, J R)\n\nCited By :21\nExport Date: 29 January 2018\nCODEN: ERGOA\nCorrespondence Address: Mauch, M.; Medical Clinic, Department of Sports Medicine, University of Tuebingen, Tuebingen, Germany\nFunding details: ARC, Australian Research CouncilN1 - References: Altman, D.G., Bland, J.M., Units of analysis (1997) BMJ, 314, p. 1874; Anderson, M., Blais, M., Green, W., Growth of the normal foot during childhood and adolescence (1956) American Journal of Physical Anthropology, 14, pp. 287-308; Ashizawa, K., Kumakura, C., Kusumoto, A., Narasaki, S., Relative foot size and shape to general body size in Javanese, Filipinas and Japanese with special reference to habitual footwear types (1997) Annals of Human Biology, 24, pp. 117-129; (2005) Migration Australia 3412.0, , Australian Bureau of Statistics [online], Australian Bureau of Statistics, Canberra; Cheskin, M.P., Foot types (1987) The Complete Handbook of Athletic Footwear, pp. 234-236. , Fairchild Publications, New York, NY; Dowling, A.M., Fat flat feet: Footwear for the obese child (2006), University of Wollongong; Dunn, J.E., Link, C.L., Felson, D.T., Crincoli, M.G., Keysor, J.J., McKinlay, J.B., Prevalence of foot and ankle conditions in a multiethnic community sample of older adults (2004) American Journal of Epidemiology, 159, pp. 491-498; Echarri, J.J., Forriol, F., The development in footprint morphology in 1851 Congolese children from urban and rural areas, and the relationship between this and wearing shoes (2003) Journal of Pediatric Orthopaedics B, 12, pp. 141-146; (2005) Foreigners, , Federal Office for Migration and Refugees [online].Federal Office for Migration and Refugees, Nürnberg; Forriol Campus, F., Maiques, J.P., Dankloff, C., Pellico, L., Gomez, Foot morphology development with age (1990) Gegenbaurs Morphologisches Jahrbuch, 136, pp. 669-676; Forriol, F., Pascual, J., Footprint analysis between three and seventeen years of age (1990) Foot &amp;amp; Ankle, 11, pp. 101-104; Frey, C., Foot health and shoewear for women (2000) Clinical Orthopaedics, 372, pp. 32-44; Gould, N., Moreland, M., Alvarez, R., Trevino, S., Fenwick, J., Development of the child's arch (1989) Foot &amp;amp; Ankle, 9, pp. 241-245; Gould, N., Moreland, M., Trevino, S., Alvarez, R., Fenwick, J., Bach, N., Foot growth in children age one to five years (1990) Foot &amp;amp; Ankle, 10, pp. 211-213; Hawes, M.R., Nabaucher, W., Sovak, D., Nigg, B.M., Footprint parameters as a measure of arch height (1992) Foot &amp;amp; Ankle, 13, pp. 22-26; Hawes, M.R., Sovak, D., Quantitative morphology of the human foot in a North American population (1994) Ergonomics, 37, pp. 1213-1226; Hawes, M.R., Sovak, D., Miyashita, M., Kang, S.-J., Yoshihuku, Y., Tanaka, S., Ethnic differences in foot shape and the determination of shoe comfort (1994) Ergonomics, 37, pp. 187-196; Jaworski, J.M., Puch, E.A., Morphology of overweighted children foot (1987) Proceedings of the 82nd Anatomy Society Meeting, pp. 89-94. , Leipzigpp; Kok, P., Bax, P., Smits, C., Foot shape dimensions for design criteria of children lasts (2005) Seventh Symposium on Footwear Biomechanics, pp. 54-55. , Cleveland, OH Case Western Reserve University Printing Services OH: Cleveland; Kouchi, M., Analysis of foot shape variation on the medial axis of foot outline (1995) Ergonomics, 38, pp. 1911-1920; Kouchi, M., Foot dimensions and foot shape: Differences due to growth, generation and ethnic origin (1998) Anthropological Science, 106, pp. 161-188; Krebs, D.E., Orthotic implications of lower-limb growth (1982) Journal of the Association of Children's Prosthetic Orthotic Clinics, 18, pp. 1-6; Kusumoto, A., Comparative foot dimensions in Filipino rural children and Tokyo children (1990) Annals of Human Biology, 17, pp. 249-255; Kusumoto, A., Suzuki, T., Kumakua, C., Ashizawa, K., A comparative study of foot morphology between Filipino and Japanese women (1996) Annals of Human Biology, 23, pp. 373-385; Lin, C.J., Lai, K.A., Kuan, T.S., Choi, Y.L., Correlating factors and clinical significance of flexible flatfoot in preschool children (2001) Journal of Pediatric Orthopaedics, 21, pp. 378-382; Mauch, M., Grau, S., Krauss, I., Maiwald, C., Horstmann, T., Classification of children's feet and changes during growth (2005) 14th Annual Meeting of the European Society of Movement Analysis of Adults and Children, , Barcelona, Spain; Mickle, K.J., The feet of overweight and obese young children: Are they flat or fat? (2004), University of Wollongong; Parham, K., Gordon, C., Bensel, C., (1992) Anthropometry of the Foot and Lower Leg of U.S. Army Soldiers: Fort Jackson, , S.C., U.S. Army Natick Research, Development and Engineering Center, Natick, MA; Rao, U.B., Joseph, B., The influence of footwear on the prevalence of flat foot (1992) Journal of Bone &amp;amp; Joint Surgery, 74, pp. 525-527; Razeghi, M., Batt, M.E., Foot type classification: A critical review of current methods (2002) Gait &amp;amp; Posture, 15, pp. 282-291; Rossi, W.A., Tennant, R., (1984) Professional Shoe Fitting, , National Shoe Retailers Association, New York, NY; Riddiford-Harland, D.L., Steele, J.R., Storlien, L.H., Does obesity influence foot structure in prepubescent children? (2000) International Journal of Obesity, 24, pp. 541-544; Sachithanandam, V., Joseph, B., The influence of footwear on the prevalence of flat foot. A survey of 1836 skeletally mature persons (1995) Journal of Bone &amp;amp; Joint Surgery, 77, pp. 254-257; Staheli, L.T., Shoes for children: A review (1991) Pediatrics, 88, pp. 371-375; Staheli, L.T., Footwear for children (1994) Instructional Course Lectures, 43, pp. 193-197; Staheli, L.T., Chew, D.E., Corbett, M., The longitudinal arch: A survey of eight hundred and eighty-two feet in normal children and adults (1987) Journal of Bone &amp;amp; Joint Surgery, 69, pp. 426-428; Stavlas, P., Grivas, T.B., Michas, C., Vasiliadis, E., Polyois, V., The evolution of foot morphology in children between 6 and 17 years of age: A cross-sectional study based on footprints in a Mediterranean population (2005) Journal of Foot &amp;amp; Ankle Surgery, 44, pp. 424-428; Thompson, A.L.T., The unshod child into womanhood - Forefoot morphology in two populations (2005) The Foot, 15, pp. 22-28; Unger, H., Rosenbaum, D., Gender-specific differences of the foot during the first year of walking (2004) Foot &amp;amp; Ankle International, 25, pp. 582-587\n\nFrom Duplicate 4 (Do the feet of German and Australian children differ in structure? Implications for children's shoe design - Mauch, Marlene; Mickle, Karen J; Munro, Bridget J; Dowling, Annaliese M; Grau, Stefan; Steele, Julie R)\n\nS; Date of Electronic Publication: 20080401. Current Imprints: Publication: London : Informa Healthcare; Original Imprints: Publication: London, Taylor &amp;amp; Francis.\n\nFrom Duplicate 2 (Do the feet of German and Australian children differ in structure? Implications for children's shoe design - Mauch, M; Mickle, K J; Munro, B J; Dowling, A M; Grau, S; Steele, J R)\n\npictorial; research; tables/charts. Journal Subset: Biomedical; Europe; Peer Reviewed; UK &amp;amp; Ireland. Grant Information: Reno Fashion &amp;amp; Shoes GmbH, Germany. NLM UID: 0373220.\nPMID: 18357539.","page":"527-539","publisher":"Taylor &amp; Francis Ltd","publisher-place":"Philadelphia, Pennsylvania","title":"Do the feet of German and Australian children differ in structure? Implications for children's shoe design","type":"article-journal","volume":"51"},"uris":["http://www.mendeley.com/documents/?uuid=f719b529-a3bc-4bde-9583-0f04514343f1"]}],"mendeley":{"formattedCitation":"(Mauch et al., 2008)","plainTextFormattedCitation":"(Mauch et al., 2008)","previouslyFormattedCitation":"(Mauch et al., 2008)"},"properties":{"noteIndex":0},"schema":"https://github.com/citation-style-language/schema/raw/master/csl-citation.json"}</w:instrText>
      </w:r>
      <w:r w:rsidRPr="000B4B1B">
        <w:fldChar w:fldCharType="separate"/>
      </w:r>
      <w:r w:rsidR="00810D03" w:rsidRPr="009A28E3">
        <w:rPr>
          <w:noProof/>
        </w:rPr>
        <w:t>(Mauch et al., 2008)</w:t>
      </w:r>
      <w:r w:rsidRPr="000B4B1B">
        <w:fldChar w:fldCharType="end"/>
      </w:r>
      <w:r w:rsidRPr="000B4B1B">
        <w:t xml:space="preserve">, body type </w:t>
      </w:r>
      <w:r w:rsidRPr="000B4B1B">
        <w:fldChar w:fldCharType="begin" w:fldLock="1"/>
      </w:r>
      <w:r w:rsidR="00D471C6">
        <w:instrText>ADDIN CSL_CITATION {"citationItems":[{"id":"ITEM-1","itemData":{"DOI":"10.1007/s00431-013-1944-4","ISBN":"0340-6199","ISSN":"1432-1076 (Electronic)","PMID":"23340700","abstract":"UNLABELLED: This study compared the foot morphology of Spanish schoolchildren based on their body mass index and age and analyzed whether body mass index affects the child's foot development at primary school. Cross-sectional study of 1,032 schoolchildren (497 boys and 535 girls), 6-12 years old. Height and weight were measured to calculate body mass index. Children were classified as obese, overweight, and normal-weight. Measurements of foot morphology were obtained with a three-dimensional feet digitizer in static standing. Significant differences were found between the feet of children with normal-weight and overweight (2.6 to 9.0 %) and among children with normal-weight and obese for all variables (3.9 to 17.3 %). Differences in width, ball height, and arch height (5.3 to 7.6 %) were only found among overweight and obese children. There were no changes in the foot morphology of children between 6 and 7 years and between 10 and 12 years. Obese children showed more gradual changes in the foot measurements. The average percentage increase by year in children with normal-weight and obese were similar (3.6 and 3.4 %, respectively); however, morphological measurements of the foot of overweight children increased at a faster rate (4.0 %). CONCLUSION: Excess weight affects the foot structure of children. The differences between age groups seem to indicate that the feet of children with overweight and obesity follow a different growth pattern than that of normal-weight children. With these results, the shoe manufacturers can design shoes for children depending on their age and weight.","author":[{"dropping-particle":"","family":"Jiménez-Ormeño","given":"Ester","non-dropping-particle":"","parse-names":false,"suffix":""},{"dropping-particle":"","family":"Aguado","given":"Xavier","non-dropping-particle":"","parse-names":false,"suffix":""},{"dropping-particle":"","family":"Delgado-Abellán","given":"Laura","non-dropping-particle":"","parse-names":false,"suffix":""},{"dropping-particle":"","family":"Mecerreyes","given":"Laura","non-dropping-particle":"","parse-names":false,"suffix":""},{"dropping-particle":"","family":"Alegre","given":"Luis M","non-dropping-particle":"","parse-names":false,"suffix":""},{"dropping-particle":"","family":"Jimenez-Ormeno","given":"Ester","non-dropping-particle":"","parse-names":false,"suffix":""},{"dropping-particle":"","family":"Aguado","given":"Xavier","non-dropping-particle":"","parse-names":false,"suffix":""},{"dropping-particle":"","family":"Delgado-Abellan","given":"Laura","non-dropping-particle":"","parse-names":false,"suffix":""},{"dropping-particle":"","family":"Mecerreyes","given":"Laura","non-dropping-particle":"","parse-names":false,"suffix":""},{"dropping-particle":"","family":"Alegre","given":"Luis M","non-dropping-particle":"","parse-names":false,"suffix":""}],"container-title":"European Journal of Pediatrics","id":"ITEM-1","issue":"5","issued":{"date-parts":[["2013","5"]]},"language":"eng","note":"From Duplicate 2 (Foot morphology in normal-weight, overweight, and obese schoolchildren - Jiménez-Ormeño, Ester; Aguado, Xavier; Delgado-Abellán, Laura; Mecerreyes, Laura; Alegre, Luis M)\n\nFrom Duplicate 1 (Foot morphology in normal-weight, overweight, and obese schoolchildren - Jiménez-Ormeño, Ester; Aguado, Xavier; Delgado-Abellán, Laura; Mecerreyes, Laura; Alegre, Luis M)\n\nresearch. Journal Subset: Biomedical; Continental Europe; Europe. Special Interest: Pediatric Care. NLM UID: 7603873.\nPMID: 23340700.\n\nFrom Duplicate 2 (Foot morphology in normal-weight, overweight, and obese schoolchildren - Jiménez-Ormeño, E; Aguado, X; Delgado-Abellán, L; Mecerreyes, L; Alegre, L M)\n\nCited By :12\nExport Date: 29 January 2018\nCODEN: EJPED\nCorrespondence Address: Alegre, L.M.; Grupo de Biomecánica Humana y Deportiva, Universidad de Castilla-La Mancha, 45071 Toledo, Spain; email: luis.alegre@uclm.es\nReferences: Ara, I., Moreno, L.A., Leiva, M.T., Gutin, B., Casajus, J.A., Adiposity, physical activity, and physical fitness among children from Aragon, Spain (2007) Obesity (Silver Spring), 15 (8), pp. 1918-1924; Cattaneo, A., Monasta, L., Stamatakis, E., Lioret, S., Castetbon, K., Frenken, F., Manios, Y., Brug, J., Overweight and obesity in infants and pre-school children in the European Union: A review of existing data (2010) Obes Rev, 11 (5), pp. 389-398; Chen, J.P., Chung, M.J., Wang, M.J., Flatfoot prevalence and foot dimensions of 5-to 13-year-old children in Taiwan (2009) Foot Ankle Int, 30 (4), pp. 326-332; Chen, K.C., Yeh, C.J., Kuo, J.F., Hsieh, C.L., Yang, S.F., Wang, C.H., Footprint analysis of flatfoot in preschool-aged children (2011) Eur J Pediatr, 170 (5), pp. 611-617; Cheng, J.C., Leung, S.S., Leung, A.K., Guo, X., Sher, A., Mak, A.F., Change of foot size with weightbearing. A study of 2829 children 3 to 18 years of age (1997) Clin Orthop Relat Res, 342, pp. 123-131; Cole, T., Bellizzi, M., Flegal, K., Dietz, W., Establishing a standard definition for child overweight and obesity worldwide: International survey (2000) BMJ, 320, pp. 1240-1243; Ethical principles for medical research involving human subjects (2009) J Indian Med Assoc, 107 (6), pp. 403-405. , World Medical Association Declaration of Helsinki; Dowling, A.M., Steele, J.R., Baur, L.A., Does obesity influence foot structure and plantar pressure patterns in prepubescent children? (2001) Int J Obes Relat Metab Disord, 25 (6), pp. 845-852; Dowling, A.M., Steele, J.R., Baur, L.A., What are the effects of obesity in children on plantar pressure distributions? (2004) Int J Obes Relat Metab Disord, 28 (11), pp. 1514-1519; Echarri, J.J., Forriol, F., The development in footprint morphology in 1851 Congolese children from urban and rural areas, and the relationship between this and wearing shoes (2003) J Pediatr Orthop B, 12 (2), pp. 141-146; El, O., Akcali, O., Kosay, C., Kaner, B., Arslan, Y., Sagol, E., Soylev, S., Peker, O., Flexible flatfoot and related factors in primary school children: A report of a screening study (2006) Rheumatol Int, 26 (11), pp. 1050-1053; Evans, A.M., The paediatric flat foot and general anthropometry in 140 Australian school children aged 7-10 years (2011) J Foot Ankle Res, 4 (1), p. 12; Franco, M., Sanz, B., Otero, L., Dominguez-Vila, A., Caballero, B., Prevention of childhood obesity in Spain: A focus on policies outside the health sector. SESPAS report 2010 (2010) Gac Sanit, 24 (SUPPL. 1), pp. 49-55; Frey, C., Zamora, J., The effects of obesity on orthopaedic foot and ankle pathology (2007) Foot Ankle Int, 28 (9), pp. 996-999; García-Rodríguez, A., Martín-Jiménez, F., Carnero-Varo, M., Gómez-Gracia, E., Gómez-Aracena, J., Fernández-Crehuet, J., Flexible flat feet in children: A real problem? (1999) Pediatrics, 103 (6), pp. e84; Krul, M., Van Der Wouden, J.C., Schellevis, F.G., Van Suijlekom-Smit, L.W., Koes, B.W., Musculoskeletal problems in overweight and obese children (2009) Ann Fam Med, 7 (4), pp. 352-356; Laguna, M., Alegre, L.M., Aznar, S., Abián, J., Martín, L., Aguado, X., Does overweight affect the footprint and balance in school-aged children? (2010) Apunts Med Esport, 45 (165), pp. 8-15; Lobstein, T., Frelut, M.L., Prevalence of overweight among children in Europe (2003) Obes Rev, 4 (4), pp. 195-200; Martos-Moreno, G.A., Argente, J., Paediatric obesities: From childhood to adolescence (2011) An Pediatr (Barc), 75 (1), pp. 63e1-63e23; Mauch, M., Grau, S., Krauss, I., Maiwald, C., Horstmann, T., Foot morphology of normal, underweight and overweight children (2008) Int J Obes (Lond), 32 (7), pp. 1068-1075; Mauch, M., Grau, S., Krauss, I., Maiwald, C., Horstmann, T., A new approach to children's footwear based on foot type classification (2009) Ergonomics, 52 (8), pp. 999-1008; Mauch, M., Mickle, K.J., Munro, B.J., Dowling, A.M., Grau, S., Steele, J.R., Do the feet of German and Australian children differ in structure? Implications for children's shoe design (2008) Ergonomics, 51 (4), pp. 527-539; Mickle, K., Steele, J., Munro, B., The feet of overweight and obese young children: Are they flat or fat? (2006) Obesity (Silver Spring), 14 (11), pp. 1949-1953; Morrison, S.C., Durward, B.R., Watt, G.F., Donaldson, M.D., Anthropometric foot structure of peripubescent children with excessive versus normal body mass: A cross-sectional study (2007) J Am Podiatr Med Assoc, 97 (5), pp. 366-370; Moya, P., Sánchez, M., López, J., Escribano, F., Notario, B., Salcedo, F., Martínez, V., Coste-efectividad de un programa de actividad física de tiempo libre para prevenir el sobrepeso y la obesidad en niños de 9-10 años (2011) Gac Sanit, 25 (3), pp. 198-204; Must, A., Does overweight in childhood have an impact on adult health? (2003) Nutr Rev, 61 (4), pp. 139-142; Must, A., Strauss, R.S., Risks and consequences of childhood and adolescent obesity (1999) Int J Obes Relat Metab Disord, 23 (SUPPL. 2), pp. 2S-211; Pfeiffer, M., Kotz, R., Ledl, T., Hauser, G., Sluga, M., Prevalence of flat foot in preschool-aged children (2006) Pediatrics, 118 (2), pp. 634-639; Racette, S.B., Deusinger, S.S., Deusinger, R.H., Obesity: Overview of prevalence, etiology, and treatment (2003) Phys Ther, 83 (3), pp. 276-288; Rao, U.B., Joseph, B., The influence of footwear on the prevalence of flat foot. A survey of 2300 children (1992) J Bone Joint Surg Br, 74 (4), pp. 525-527; Riddiford-Harland, D.L., Steele, J.R., Baur, L.A., Are the feet of obese children fat or flat? Revisiting the debate (2011) Int J Obes (Lond), 35 (1), pp. 115-120; Riddiford-Harland, D.L., Steele, J.R., Storlien, L.H., Does obesity influence foot structure in prepubescent children? (2000) Int J Obes Relat Metab Disord, 24 (5), pp. 541-544; Sachithanandam, V., Joseph, B., The influence of footwear on the prevalence of flat foot. A survey of 1846 skeletally mature persons (1995) J Bone Joint Surg Br, 77 (2), pp. 254-257; Serra Majem, L., Ribas Barba, L., Aranceta Bartrina, J., Perez Rodrigo, C., Saavedra Santana, P., Pena Quintana, L., Childhood and adolescent obesity in Spain. Results of the enKid study (1998-2000) (2003) Med Clin (Barc), 121 (19), pp. 725-732; Serra-Majem, L., Aranceta Bartrina, J., Perez-Rodrigo, C., Ribas-Barba, L., Delgado-Rubio, A., Prevalence and determinants of obesity in Spanish children and young people (2006) Br J Nutr, 96 (SUPPL. 1), pp. 67S-6772; Shiang, T.Y., Lee, S.H., Lee, S.J., Chu, W.C., Evaluating different footprint parameters as a predictor of arch height (1998) IEEE Eng Med Biol Mag, 17 (6), pp. 62-66; Speiser, P.W., Rudolf, M.C., Anhalt, H., Camacho-Hubner, C., Chiarelli, F., Eliakim, A., Freemark, M., Hochberg, Z., Childhood obesity (2005) J Clin Endocrinol Metab, 90 (3), pp. 1871-1887; Staheli, L.T., Shoes for children: A review (1991) Pediatrics, 88 (2), pp. 371-375; Stovitz, S.D., Pardee, P.E., Vazquez, G., Duval, S., Schwimmer, J.B., Musculoskeletal pain in obese children and adolescents (2008) Acta Paediatr, 97 (4), pp. 489-493; Swallen, K.C., Reither, E.N., Haas, S.A., Meier, A.M., Overweight, obesity, and health-related quality of life among adolescents: The National Longitudinal Study of Adolescent Health (2005) Pediatrics, 115 (2), pp. 340-347; Taylor, E.D., Theim, K.R., Mirch, M.C., Ghorbani, S., Tanofsky-Kraff, M., Adler-Wailes, D.C., Brady, S., Yanovski, J.A., Orthopedic complications of overweight in children and adolescents (2006) Pediatrics, 117 (6), pp. 2167-2174; Villarroya, M.A., Esquivel, J.M., Tomas, C., Buenafe, A., Moreno, L., Foot structure in overweight and obese children (2007) Int J Pediatr Obes, 3 (1), pp. 39-45; Villarroya, M.A., Esquivel, J.M., Tomas, C., Moreno, L.A., Buenafe, A., Bueno, G., Assessment of the medial longitudinal arch in children and adolescents with obesity: Footprints and radiographic study (2009) Eur J Pediatr, 168 (5), pp. 559-567; Walther, M., Herold, D., Sinderhauf, A., Morrison, R., Children sport shoes-A systematic review of current literature (2008) Foot Ankle Surg, 14 (4), pp. 180-189; Wearing, S.C., Hennig, E.M., Byrne, N.M., Steele, J.R., Hills, A.P., The impact of childhood obesity on musculoskeletal form (2006) Obes Rev, 7 (2), pp. 209-218; Xiong, S., Goonetilleke, R.S., Witana, C.P., Lee Au, E.Y., Modelling foot height and foot shape-related dimensions (2008) Ergonomics, 51 (8), pp. 1272-1289\n\nFrom Duplicate 3 (Foot morphology in normal-weight, overweight, and obese schoolchildren - Jiménez-Ormeño, Ester; Aguado, Xavier; Delgado-Abellán, Laura; Mecerreyes, Laura; Alegre, Luis M)\n\nDate of Electronic Publication: 2013 Jan 23. Current Imprints: Publication: Berlin : Springer Verlag; Original Imprints: Publication: Berlin, New York, Springer-Verlag.","page":"645-652","publisher":"Springer Science &amp; Business Media B.V.","publisher-place":", &lt;Blank&gt;, Germany","title":"Foot morphology in normal-weight, overweight, and obese schoolchildren.","type":"article-journal","volume":"172"},"uris":["http://www.mendeley.com/documents/?uuid=ee5608cd-6e0a-42c0-b4af-6c16e0ebea80"]}],"mendeley":{"formattedCitation":"(Jiménez-Ormeño et al., 2013)","plainTextFormattedCitation":"(Jiménez-Ormeño et al., 2013)","previouslyFormattedCitation":"(Jiménez-Ormeño et al., 2013)"},"properties":{"noteIndex":0},"schema":"https://github.com/citation-style-language/schema/raw/master/csl-citation.json"}</w:instrText>
      </w:r>
      <w:r w:rsidRPr="000B4B1B">
        <w:fldChar w:fldCharType="separate"/>
      </w:r>
      <w:r w:rsidR="00810D03" w:rsidRPr="009A28E3">
        <w:rPr>
          <w:noProof/>
        </w:rPr>
        <w:t>(Jiménez-Ormeño et al., 2013)</w:t>
      </w:r>
      <w:r w:rsidRPr="000B4B1B">
        <w:fldChar w:fldCharType="end"/>
      </w:r>
      <w:r w:rsidRPr="000B4B1B">
        <w:t xml:space="preserve">, and developmental pathology </w:t>
      </w:r>
      <w:r w:rsidRPr="000B4B1B">
        <w:fldChar w:fldCharType="begin" w:fldLock="1"/>
      </w:r>
      <w:r w:rsidR="00D471C6">
        <w:instrText>ADDIN CSL_CITATION {"citationItems":[{"id":"ITEM-1","itemData":{"DOI":"10.1186/s13047-015-0062-0","ISBN":"17571146 (ISSN)","PMID":"25722747","abstract":"Background: Foot deformity, flat feet, and the use of ill-fitting footwear are common in children and adolescents with Down syndrome (DS). The aim of this study was to determine whether these observations are associated with foot-specific disability in this group.; Methods: A cross-sectional study design. Foot structure (foot posture determined using the Arch Index, presence of hallux valgus and lesser toe deformities) and footwear fit (determined by length and width percentage differences between the participant's foot and footwear) were assessed in 50 participants with DS (22 females, 28 males) aged five to 18 with a mean (SD) age of 10.6 (3.9) years. Foot-specific disability was determined using the parent-reported Oxford Ankle Foot Questionnaire for Children (OxAFQ-C). Associations between foot structure and footwear fit with the four domains (Physical, School and play, Emotional and Footwear) of the OxAFQ-C were determined using multivariate regression modelling.; Results: The mean (SD) Arch Index was 0.29 (0.08), and the prevalence of flat feet, hallux valgus and lesser toe deformities was 76%, 10% and 12% respectively. Few participants wore footwear that was too short (10%), but the use of footwear that was too narrow was common (58%). The presence of hallux valgus was significantly associated with increased disability for the OxAFQ-C School and play domain scores. The use of narrow-fitting footwear was significantly associated with increased levels of disability for the OxAFQ-C Physical, School and play, and Emotional domains. However, these variables only explained between 10% to 14% of the variance in the OxAFQ-C domain scores. There were no significant associations between foot structure and footwear fit with the OxAFQ-C Footwear domain scores.; Conclusions: Flatter feet and lesser toe deformities are not associated with foot-specific disability in children and adolescents with DS. Hallux valgus is associated with foot-specific disability during school and play activities. Ill-fitting footwear (too narrow) is common and is associated with foot-specific disability. Further research is required to identify if the relationship between narrow-fitting footwear and foot-specific disability is causal, and to identify other factors associated with foot-specific disability in children and adolescents with DS.;","author":[{"dropping-particle":"","family":"Lim","given":"Polly Qx X","non-dropping-particle":"","parse-names":false,"suffix":""},{"dropping-particle":"","family":"Shields","given":"Nora","non-dropping-particle":"","parse-names":false,"suffix":""},{"dropping-particle":"","family":"Nikolopoulos","given":"Nikolaos","non-dropping-particle":"","parse-names":false,"suffix":""},{"dropping-particle":"","family":"Barrett","given":"Joanna T","non-dropping-particle":"","parse-names":false,"suffix":""},{"dropping-particle":"","family":"Evans","given":"Angela M","non-dropping-particle":"","parse-names":false,"suffix":""},{"dropping-particle":"","family":"Taylor","given":"Nicholas F","non-dropping-particle":"","parse-names":false,"suffix":""},{"dropping-particle":"","family":"Munteanu","given":"Shannon E","non-dropping-particle":"","parse-names":false,"suffix":""}],"container-title":"J Foot Ankle Res","id":"ITEM-1","issue":"1","issued":{"date-parts":[["2015"]]},"language":"English","note":"From Duplicate 1 (The association of foot structure and footwear fit with disability in children and adolescents with Down syndrome - Lim, Polly Qx X; Shields, Nora; Nikolopoulos, Nikolaos; Barrett, Joanna T; Evans, Angela M; Taylor, Nicholas F; Munteanu, Shannon E)\n\nFrom Duplicate 1 (The association of foot structure and footwear fit with disability in children and adolescents with Down syndrome - Lim, P Q X; Shields, N; Nikolopoulos, N; Barrett, J T; Evans, A M; Taylor, N F; Munteanu, S E)\n\nCited By :2\nExport Date: 29 January 2018\nCorrespondence Address: Munteanu, S.E.; Discipline of Podiatry, College of Science, Health and Engineering, La Trobe UniversityAustralia\nReferences: Elton, T.S., Sansom, S.E., Martin, M.M., Trisomy-21 gene dosage over-expression of miRNAs results in the haploinsufficiency of specific target proteins (2010) RNA Biol, 7 (5), pp. 540-547; Roizen, N.J., Patterson, D., Down's syndrome (2003) Lancet, 361 (9365), pp. 1281-1289; Steingass, K.J., Chicoine, B., McGuire, D., Roizen, N.J., Developmental disabilities grown up: Down syndrome (2011) J Dev Behav Pediatr, 32 (7), pp. 548-558; Cowley, P.M., Ploutz-Snyder, L.L., Baynard, T., Heffernan, K., Jae, S.Y., Hsu, S., Physical fitness predicts functional tasks in individuals with Down syndrome (2010) Med Sci Sports Exerc, 42 (2), pp. 388-393; Mercer, V.S., Lewis, C.L., Hip abductor and knee extensor muscle strength of children with and without Down syndrome (2001) Pediatr Phys Ther, 13 (1), pp. 18-26; Galli, M., Cimolin, V., Pau, M., Costici, P., Albertini, G., Relationship between flat foot condition and gait pattern alterations in children with Down syndrome (2014) J Intellect Disabil Res, 58 (3), pp. 269-276; Rigoldi, C., Galli, M., Albertini, G., Gait development during lifespan in subjects with Down syndrome (2011) Res Dev Disabil, 32 (1), pp. 158-163; Mik, G., Gholve, P.A., Scher, D.M., Widmann, R.F., Green, D.W., Down syndrome: orthopedic issues (2008) Curr Opin Pediatr, 20 (1), pp. 30-36; Caird, M.S., Wills, B.P., Dormans, J.P., Down syndrome in children: the role of the orthopaedic surgeon (2006) J Am Acad Orthop Surg, 14 (11), pp. 610-619; Livingstone, B., Hirst, P., Orthopedic disorders in school children with Down's syndrome with special reference to the incidence of joint laxity (1986) Clin Orthop Relat Res, 207, pp. 74-76; Diamond, L.S., Lynne, D., Sigman, B., Orthopedic disorders in patients with Down's syndrome (1981) Orthop Clin North Am, 12 (1), pp. 57-71; Pikora, T.J., Bourke, J., Bathgate, K., Foley, K.R., Lennox, N., Leonard, H., Health conditions and their impact among adolescents and young adults with Down syndrome (2014) PLoS One, 9 (5); Mahan, K.T., Diamond, E., Brown, D., Podiatric profile of the Down's syndrome individual (1983) J Am Podiatry Assoc, 73 (4), pp. 173-179; Caselli, M.A., Cohen-Sobel, E., Thompson, J., Adler, J., Gonzalez, L., Biomechanical management of children and adolescents with Down syndrome (1991) J Am Podiatr Med Assoc, 81 (3), pp. 119-127; Merrick, J., Ezra, E., Josef, B., Hendel, D., Steinberg, D.M., Wientroub, S., Musculoskeletal problems in down syndrome European paediatric orthopaedic society survey: the Israeli sample (2000) J Pediatr Orthop B, 9 (3), pp. 185-192; Concolino, D., Pasquzzi, A., Capalbo, G., Sinopoli, S., Strisciuglio, P., Early detection of podiatric anomalies in children with Down syndrome (2006) Acta Paediatr, 95 (1), pp. 17-20; Prasher, V.P., Robinson, L., Krishnan, V.H., Chung, M.C., Podiatric disorders among children with Down syndrome and learning disability (1995) Dev Med Child Neurol, 37 (2), pp. 131-134; Pau, M., Galli, M., Crivellini, M., Albertini, G., Foot-ground interaction during upright standing in children with Down syndrome (2012) Res Dev Disabil, 33 (6), pp. 1881-1887; Cavanagh, P.R., Rodgers, M.M., The arch index: a useful measure from footprints (1987) J Biomech, 20 (5), pp. 547-551; Murley, G.S., Menz, H.B., Landorf, K.B., A protocol for classifying normal- and flat-arched foot posture for research studies using clinical and radiographic measurements (2009) J Foot Ankle Res, 2 (1), p. 22; Gilmour, J.C., Burns, Y., The measurement of the medial longitudinal arch in children (2001) Foot Ankle Int, 22 (6), pp. 493-498; Igbigbi, P.S., Msamati, B.C., The footprint ratio as a predictor of pes planus: a study of indigenous Malawians (2002) J Foot Ankle Surg, 41 (6), pp. 394-397; Kanatli, U., Yetkin, H., Cila, E., Footprint and radiographic analysis of the feet (2001) J Pediatr Orthop, 21 (2), pp. 225-228; Wearing, S.C., Hills, A.P., Byrne, N.M., Hennig, E.M., McDonald, M., The arch index: a measure of flat or fat feet? (2004) Foot Ankle Int, 25 (8), pp. 575-581; Mickle, K.J., Steele, J.R., Munro, B.J., The feet of overweight and obese young children: are they flat or fat? (2006) Obesity (Silver Spring), 14 (11), pp. 1949-1953; Murray, J., Ryan-Krause, P., Obesity in children with Down syndrome: Background and recommendations for management (2010) Pediatr Nurs, 36 (6), pp. 314-319; Rimmer, J.H., Yamaki, K., Davis, B.M., Wang, E., Vogel, L.C., Obesity and overweight prevalence among adolescents with disabilities (2011) Prev Chronic Dis, 8 (2); Pau, M., Galli, M., Crivellini, M., Albertini, G., Relationship between obesity and plantar pressure distribution in youths with down syndrome (2013) Am J Phys Med Rehabil, 92 (10), pp. 889-897; Garrow, A.P., Papageorgiou, A., Silman, A.J., Thomas, E., Jayson, M.I.V., Macfarlane, G.J., The grading of hallux valgus: The Manchester scale (2001) J Am Podiatr Med Assoc, 91 (2), pp. 74-78; Menz, H.B., Fotoohabadi, M.R., Wee, E., Spink, M.J., Validity of self-assessment of hallux valgus using the Manchester scale (2010) BMC Musculoskelet Disord, 11 (1), pp. 1-6; Menz, H.B., Munteanu, S.E., Radiographic validation of the Manchester scale for the classification of hallux valgus deformity (2005) Rheumatology (Oxford), 44 (8), pp. 1061-1066; Menz, H.B., Lord, S.R., Foot pain impairs balance and functional ability in community-dwelling older people (2001) J Am Podiatr Med Assoc, 91 (5), pp. 222-229; Menz, H.B., Morris, M.E., Footwear characteristics and foot problems in older people (2005) Gerontology, 51 (5), pp. 346-351; Morris, C., Doll, H.A., Wainwright, A., Theologis, T., Fitzpatrick, R., The Oxford ankle foot questionnaire for children: scaling, reliability and validity (2008) J Bone Joint Surg (Br), 90 (11), pp. 1451-1456; Morris, C., Doll, H., Davies, N., Wainwright, A., Theologis, T., Willett, K., The Oxford Ankle Foot Questionnaire for children: responsiveness and longitudinal validity (2009) Qual Life Res, 18 (10), pp. 1367-1376; Morris, C., Doll, H., Wainwright, A., Davies, N., Theologis, T., Fitzpatrick, R., The oxford ankle foot questionnaire for children: review of development and potential applications (2010) Prosthet Orthot Int, 34 (3), pp. 238-244; Faul, F., Erdfelder, E., Buchner, A., Lang, A.G., Statistical power analyses using G*Power 3.1: tests for correlation and regression analyses (2009) Behav Res Methods, 41 (4), pp. 1149-1160; Menz, H.B., Two feet, or one person? Problems associated with statistical analysis of paired data in foot and ankle medicine (2004) Foot, 14 (1), pp. 2-5; Tabachnick, B.G., Fidell, L.S., Multiple Regression. Chapter 5 (2007) Using Multivariate Statistics, pp. 117-194. , Hartman S, editor. 5th ed. Boston: Pearson/Allyn &amp;amp; Bacon; Jankowicz-Szymanska, A., Mikolajczyk, E., Wojtanowski, W., The effect of the degree of disability on nutritional status and flat feet in adolescents with Down syndrome (2013) Res Dev Disabil, 34 (11), pp. 3686-3690; Galli, M., Cimolin, V., Rigoldi, C., Pau, M., Costici, P., Albertini, G., The effects of low arched feet on foot rotation during gait in children with Down syndrome (2014) J Intellect Disabil Res, 58 (8), pp. 758-764; Evans, A.M., Rome, K., A Cochrane review of the evidence for non-surgical interventions for flexible pediatric flat feet (2011) Eur J Phys Rehabil Med, 47 (1), pp. 69-89; Evans, A.M., Screening for foot problems in children: is this practice justifiable? (2012) J Foot Ankle Res, 5 (1), p. 18; Menz, H.B., Roddy, E., Thomas, E., Croft, P.R., Impact of hallux valgus severity on general and foot-specific health-related quality of life (2011) Arthritis Care Res (Hoboken), 63 (3), pp. 396-404; Nix, S.E., Vicenzino, B.T., Collins, N.J., Smith, M.D., Gait parameters associated with hallux valgus: a systematic review (2013) J Foot Ankle Res, 6 (1), p. 9; Chaiwanichsiri, D., Tantisiriwat, N., Janchai, S., Proper shoe sizes for Thai elderly (2008) Foot (Edinb), 18 (4), pp. 186-191; Klein, C., Groll-Knapp, E., Kundi, M., Kinz, W., Increased hallux angle in children and its association with insufficient length of footwear: a community based cross-sectional study (2009) BMC Musculoskelet Disord, 10, p. 159; Rigoldi, C., Galli, M., Cimolin, V., Camerota, F., Celletti, C., Tenore, N., Gait strategy in patients with Ehlers-Danlos syndrome hypermobility type and Down syndrome (2012) Res Dev Disabil, 33 (5), pp. 1437-1442; Celletti, C., Galli, M., Cimolin, V., Castori, M., Albertini, G., Camerota, F., Relationship between fatigue and gait abnormality in joint hypermobility syndrome/Ehlers-Danlos syndrome hypermobility type (2012) Res Dev Disabil, 33 (6), pp. 1914-1918; Galli, M., Rigoldi, C., Brunner, R., Virji-Babul, N., Giorgio, A., Joint stiffness and gait pattern evaluation in children with Down syndrome (2008) Gait Posture, 28 (3), pp. 502-506\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page":"4","publisher":"BioMed Central","publisher-place":"England","title":"The association of foot structure and footwear fit with disability in children and adolescents with Down syndrome","type":"article-journal","volume":"8"},"uris":["http://www.mendeley.com/documents/?uuid=18770c8d-757d-433a-9feb-715530283856"]}],"mendeley":{"formattedCitation":"(P. Q. X. Lim et al., 2015)","plainTextFormattedCitation":"(P. Q. X. Lim et al., 2015)","previouslyFormattedCitation":"(P. Q. X. Lim et al., 2015)"},"properties":{"noteIndex":0},"schema":"https://github.com/citation-style-language/schema/raw/master/csl-citation.json"}</w:instrText>
      </w:r>
      <w:r w:rsidRPr="000B4B1B">
        <w:fldChar w:fldCharType="separate"/>
      </w:r>
      <w:r w:rsidR="009A28E3" w:rsidRPr="009A28E3">
        <w:rPr>
          <w:noProof/>
        </w:rPr>
        <w:t>(P. Q. X. Lim et al., 2015)</w:t>
      </w:r>
      <w:r w:rsidRPr="000B4B1B">
        <w:fldChar w:fldCharType="end"/>
      </w:r>
      <w:r w:rsidRPr="000B4B1B">
        <w:t xml:space="preserve">. The other articles (n=2) considered the use of anthropometrics to formulate footwear assessment scores to quantify footwear fit in children </w:t>
      </w:r>
      <w:r w:rsidRPr="000B4B1B">
        <w:fldChar w:fldCharType="begin" w:fldLock="1"/>
      </w:r>
      <w:r w:rsidR="00D471C6">
        <w:instrText>ADDIN CSL_CITATION {"citationItems":[{"id":"ITEM-1","itemData":{"DOI":"10.1016/S0958-2592(98)90032-3","ISBN":"09582592 (ISSN)","ISSN":"09582592","abstract":"Using a footwear assessment score, this study looked at the fit of the footwear of 50 children. It was found that there was no correlation between footwear assessment score and age (rs 0.220 &lt;0.05) and no correlation between footwear assessment score and gender. More importantly, there was no significant difference between footwear assessment scores when the shoes had been fitted by a trained shoe fitter rather than a untrained fitter (chi square 0.91 P&lt;0.05). The footwear assessment score may be a useful tool for evaluation of footwear during the primary patient assessment or as a research tool for investigating and comparing shoe fit.","author":[{"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container-title":"Foot","id":"ITEM-1","issue":"4","issued":{"date-parts":[["1998"]]},"language":"English","note":"From Duplicate 1 (The development and use of a footwear assessment score in comparing the fit of children's shoes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M. Curran (Correspondence The Foot 9:104)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 [1] - Chapman, C)\nAnd Duplicate 4 (The development and use of a footwear assessment score in comparing the fit of children's shoes [1] - Chapman, C)\nAnd Duplicate 7 (The development and use of a footwear assessment score in comparing the fit of children's shoes [1] - Byrne, M; Curran, M J)\n\nExport Date: 29 January 2018\nCODEN: FOOTE\n\nFrom Duplicate 3 (The development and use of a footwear assessment score in comparing the fit of children's shoes...M. Curran (Correspondence The Foot 9:104) - Chapman, C)\nAnd Duplicate 6 (The development and use of a footwear assessment score in comparing the fit of children's shoes...The Foot 8;215-218... Byrne and Curren - Chapman, C)\n\ncommentary; letter. Journal Subset: Biomedical; Europe; Peer Reviewed; UK &amp;amp; Ireland. NLM UID: 9109564.\n\nFrom Duplicate 5 (The development and use of a footwear assessment score in comparing the fit of children's shoes - Byrne, M; Curran, M J)\n\nresearch; tables/charts. Journal Subset: Biomedical; Europe; Peer Reviewed; UK &amp;amp; Ireland. NLM UID: 9109564.\n\nFrom Duplicate 3 (The development and use of a footwear assessment score in comparing the fit of children's shoes - Byrne, M; Curran, M J)\n\nresearch; tables/charts. Journal Subset: Biomedical; Europe; Peer Reviewed; UK &amp;amp; Ireland. NLM UID: 9109564.","page":"215-218","publisher":"Churchill Livingstone","title":"The development and use of a footwear assessment score in comparing the fit of children's shoes","type":"article-journal","volume":"8"},"uris":["http://www.mendeley.com/documents/?uuid=3141c5a7-da5e-4ecc-8368-3d6f691a2265"]},{"id":"ITEM-2","itemData":{"DOI":"10.1177/0309364613497047","ISBN":"0309-3646","PMID":"23996655","abstract":"Background: Unsuitable footwear worn in childhood may cause some foot problems by interfering normal development of foot.Objectives: To compare footwear suitability rate of indoor and outdoor footwear at all points in preschool children and investigate factors which could affect footwear suitability.Study Design: A cross-sectional survey study.Methods: A total of 1000 healthy preschool children (4-6 years old) participated in this study. Indoor and outdoor footwear of children were evaluated through Turkish version of Footwear Assessment Score. Effect of factors like age, sex, number of siblings, educational and occupational situation of parents, and behavior of school management about selecting footwear was investigated.Results: Children got better footwear score for outdoor than indoor ones (p &lt; 0.001). Boys got statistically better footwear score for both indoor and outdoor ones than girls (p &lt; 0.001). Also significant difference in footwear score was found in favor of children who were going to schools that gave guidance about selecting footwear for both indoor and outdoor in comparison to children going to other schools (p &lt; 0.001).Conclusions: For healthy foot development, parents need an education about suitable footwear for their children. Performing education programs and investigation of their effect with comprehensive follow-up studies in future is essential.Clinical Relevance: This study reflects footwear habits of Turkish preschool children and factors affecting this issue. Results may give way to education programs about suitable footwear worn in childhood for healthy foot development.","author":[{"dropping-particle":"","family":"Yurt","given":"Yasin","non-dropping-particle":"","parse-names":false,"suffix":""},{"dropping-particle":"","family":"Sener","given":"Gul","non-dropping-particle":"","parse-names":false,"suffix":""},{"dropping-particle":"","family":"Yakut","given":"Yavuz","non-dropping-particle":"","parse-names":false,"suffix":""}],"container-title":"Prosthetics &amp; Orthotics International (Taylor &amp; Francis Ltd)","edition":"2013/09/03","id":"ITEM-2","issue":"3","issued":{"date-parts":[["2014"]]},"language":"English","note":"From Duplicate 1 (Footwear suitability in Turkish preschool-aged children - Yurt, Yasin; Sener, Gul; Yakut, Yavuz)\n\nUSA. Special Interest: Occupational Therapy; Physical Therapy. NLM UID: 7707720.\nPMID: 23996655.\n\nFrom Duplicate 2 (Footwear suitability in Turkish preschool-aged children - Yurt, Yasin; Sener, Gul; Yakut, Yavuz)\n\nFrom Duplicate 1 (Footwear suitability in Turkish preschool-aged children - Yurt, Yasin; Sener, Gul; Yakut, Yavuz)\n\nDate of Electronic Publication: 2013 Aug 30. Current Imprints: Publication: March 2011- : London : Sage; Original Imprints: Publication: Hellerup, Denmark, International Society for Prosthetics and Orthotics.\n\nFrom Duplicate 2 (Footwear suitability in Turkish preschool-aged children - Yurt, Yasin; Sener, Gul; Yakut, Yavuz)\n\nUSA. Special Interest: Occupational Therapy; Physical Therapy. NLM UID: 7707720.\nPMID: 23996655.\n\nFrom Duplicate 3 (Footwear suitability in Turkish preschool-aged children - Yurt, Y; Sener, G; Yakut, Y)\n\nCited By :2\nExport Date: 29 January 2018\nCODEN: POIND\nCorrespondence Address: Yurt, Y.; Physiotherapy and Rehabilitation Department, Faculty of Health Sciences, Hacettepe University, Ankara, 06100, Turkey; email: fzt.yasinyurt@gmail.com\nReferences: McPoil, T.G., Footwear (1988) Phys Ther, 68, pp. 1857-1865; Staheli, L.T., Shoes for children: A review (1991) Pediatrics, 88, pp. 371-375; Shine, I.B., Incidence of hallux valgus in a partially shoe-wearing community (1965) BMJ, 1, pp. 1648-1650; Kato, T., Watanabe, S., The etiology of hallux valgus in japan (1981) Clin Orthop Relat Res, 157, pp. 78-81; Manna, I., Pradhan, D., Ghosh, S., A comparative study of foot dimension between adult male and female and evaluation of foot hazards due to using of footwear (2001) J Physiol Anthropol Appl Human Sci, 20, pp. 241-246; Burns, S.L., Leese, G.P., McMurdo, M.E., Older people and ill fitting shoes (2002) Postgrad Med J, 78, pp. 344-346; Menz, H.B., Morris, M.E., Footwear characteristics and foot problems in older people (2005) Gerontology, 51, pp. 346-351; Dufour, A.B., Broe, K.E., Nguyen, U.S., Foot pain: Is current or past shoewear a factor (2009) Arthritis Rheum, 61, pp. 1352-1358; Klein, C., Groll-Knapp, E., Kundi, M., Increased hallux angle in children and its association with insufficient length of footwear: A community based cross-sectional study (2009) BMC Musculoskelel Disord, 10, p. 159; Rao, U.B., Joseph, B., The influence of footwear on the prevalence of flat foot. A survey of 2300 children (1992) J Bone Joint Surg Br, 74, pp. 525-527; Sachithanandam, V., Joseph, B., The influence of footwear on the prevalence of flat foot a survey of 1846 skeletally mature persons (1995) J Bone Joint Surg Br, (77), pp. 254-257; Gilmour, J.C., Burns, Y., The measurement of the medial longitudinal arch in children (2001) Foot Ankle Int, 22, pp. 493-498; Byrne, M., Curran, M.J., The development and use of a footwear assessment score in comparing the fit of children's shoes (1998) The Foot, 8, pp. 215-218; Barton, C.J., Bonanno, D., Menz, H.B., Development and evaluation of a tool for the assessment of footwear characteristics (2009) J Foot Ankle Res, 2, p. 10; Menz, H.B., Sherrington, C., The footwear assessment form: A reliable clinical tool to assess footwear characteristics of relevance to postural stability in older adults (2000) Clin Rehabil, 14, pp. 657-664; Yakut, Y., Yurt, Y., Bek, N., Reliability of turkish version of footwear assessment score (abstract in turkish (2010) Fizyoterapi Rehabilitasyon, (21), p. 234; Baker, M.D., Bell, R.E., The role of footwear in childhood injuries (1991) Pediatr Emerg Care, 7, pp. 353-355; Hall, C., Nester, C.J., Sagittal plane compensations for artificially induced limitation of the first metatarsophalangeal joint: A preliminary study (2004) J Am Podiatr Med Assoc, 94, pp. 269-274; Williams, A., Footwear assessment and management (2007) Podiatry Management (serial online October, pp. 165-178. , http://www.podiatrym.com; Walther, M., Herold, D., Sinderhauf, A., Children sport shoes a systematic review of current literature (2008) Foot Ankle Surg, 14, pp. 180-189; Riddiford-Harland, D.L., Steele, J.R., Storlien, L.H., (2000) Does obesity influence foot structure in prepubescent children? Int J Obes Relat Metab Disord, 24, pp. 541-544; Paiva De Castro, A., Rebelatto, J.R., Aurichio, T.R., The relationship between foot pain, anthropometric variables and footwear among older people (2010) Appl Ergon, (41), pp. 93-97; Hill, C.L., Gill, T.K., Menz, H.B., Prevalence and correlates of foot pain in a population-based study: The north west adelaide health study (2008) J Foot Ankle Res, 1, p. 2; Gould, N., Moreland, M., Trevino, S., Foot growth in children age one to five years (1990) Foot Ankle, 10, pp. 211-213; Mauch, M., Grau, S., Krauss, I., A new approach to children's footwear based on foot type classification (2009) Ergonomics, 52, pp. 999-1008; Mauch, M., Mickle, K.J., Munro, B.J., Do the feet of german and australian children differ in structure? Implications for children's shoe design (2008) Ergonomics, 51, pp. 527-539\n\nFrom Duplicate 4 (Footwear suitability in Turkish preschool-aged children - Yurt, Y; Sener, G; Yakut, Y)\n\n1746-1553\nYurt, Yasin\nSener, Gul\nYakut, Yavuz\nJournal Article\nEngland\nProsthet Orthot Int. 2014 Jun;38(3):224-31. doi: 10.1177/0309364613497047. Epub 2013 Aug 30.","page":"224-231","publisher":"Sage Publications Inc.","publisher-place":"Thousand Oaks, California","title":"Footwear suitability in Turkish preschool-aged children","type":"article-journal","volume":"38"},"uris":["http://www.mendeley.com/documents/?uuid=e8b37fc7-5aab-4ef4-9598-6f9b3f731538"]}],"mendeley":{"formattedCitation":"(Byrne et al., 1998; Yurt et al., 2014)","plainTextFormattedCitation":"(Byrne et al., 1998; Yurt et al., 2014)","previouslyFormattedCitation":"(Byrne et al., 1998; Yurt et al., 2014)"},"properties":{"noteIndex":0},"schema":"https://github.com/citation-style-language/schema/raw/master/csl-citation.json"}</w:instrText>
      </w:r>
      <w:r w:rsidRPr="000B4B1B">
        <w:fldChar w:fldCharType="separate"/>
      </w:r>
      <w:r w:rsidR="009A28E3" w:rsidRPr="009A28E3">
        <w:rPr>
          <w:noProof/>
        </w:rPr>
        <w:t>(Byrne et al., 1998; Yurt et al., 2014)</w:t>
      </w:r>
      <w:r w:rsidRPr="000B4B1B">
        <w:fldChar w:fldCharType="end"/>
      </w:r>
      <w:r w:rsidRPr="000B4B1B">
        <w:t xml:space="preserve">. A considerable number of articles (n=34) used anthropometric methods to study the immediate or potential long term consequence of footwear on children’s anatomy, including the medial longitudinal arch, forefoot width, digital deformity, and lumbar lordosis </w:t>
      </w:r>
      <w:r w:rsidRPr="000B4B1B">
        <w:fldChar w:fldCharType="begin" w:fldLock="1"/>
      </w:r>
      <w:r w:rsidR="00EF53DC">
        <w:instrText>ADDIN CSL_CITATION {"citationItems":[{"id":"ITEM-1","itemData":{"ISBN":"0301-620X (Print) 0301-620x","PMID":"1624509","abstract":"We analysed static footprints of 2300 children between the ages of four and 13 years to establish the influence of footwear on the prevalence of flat foot. The incidence among children who used footwear was 8.6% compared with 2.8% in those who did not (p less than 0.001). Significant differences between the predominance in shod and unshod children were noted in all age groups, most marked in those with generalised ligament laxity. Flat foot was most common in children who wore closed-toe shoes, less common in those who wore sandals or slippers, and least in the unshod. Our findings suggest that shoe-wearing in early childhood is detrimental to the development of a normal longitudinal arch.","author":[{"dropping-particle":"","family":"Bhaskara Rao","given":"U","non-dropping-particle":"","parse-names":false,"suffix":""},{"dropping-particle":"","family":"Joseph","given":"B","non-dropping-particle":"","parse-names":false,"suffix":""},{"dropping-particle":"","family":"Rao","given":"U B","non-dropping-particle":"","parse-names":false,"suffix":""},{"dropping-particle":"","family":"Joseph","given":"B","non-dropping-particle":"","parse-names":false,"suffix":""}],"container-title":"J Bone Joint Surg Br","edition":"1992/07/01","id":"ITEM-1","issue":"4","issued":{"date-parts":[["1992"]]},"language":"eng","note":"From Duplicate 1 (The influence of footwear on the prevalence of flat foot. A survey of 2300 children - Rao, U B; Joseph, B)\n\nRao, U B\nJoseph, B\nComparative Study\nJournal Article\nEngland\nJ Bone Joint Surg Br. 1992 Jul;74(4):525-7.\n\nFrom Duplicate 2 (The influence of footwear on the prevalence of flat foot. A survey of 2300 children - Bhaskara Rao, U; Joseph, B; Rao, U B; Joseph, B)\n\nFrom Duplicate 1 (The influence of footwear on the prevalence of flat foot. A survey of 2300 children - Rao, U B; Joseph, B)\n\nRao, U B\nJoseph, B\nComparative Study\nJournal Article\nEngland\nJ Bone Joint Surg Br. 1992 Jul;74(4):525-7.\n\nFrom Duplicate 2 (The influence of footwear on the prevalence of flat foot. A survey of 2300 children - Rao, U B; Joseph, B)\n\nIM; Date of Electronic Publication: 19920701. Current Imprints: Publication: -2012: London : British Editorial Society of Bone and Joint Surgery; Original Imprints: Publication: London : Published for the British Editorial Society of Bone &amp;amp; Joint Surgery by Churchill Livingstone\n\nFrom Duplicate 3 (The influence of footwear on the prevalence of flat foot. A survey of 2300 children - Bhaskara Rao, U; Joseph, B)\n\nCited By :159\nExport Date: 29 January 2018\nCODEN: JBSUA\nCorrespondence Address: Joseph, B.; Orthopaedic Unit II, Department of Orthopaedic Surgery, Kasturba Medical College, Manipal 576 119, Karnataka, India","page":"525-527","publisher":"British Editorial Society of Bone and Joint Surgery","publisher-place":"England","title":"The influence of footwear on the prevalence of flat foot. A survey of 2300 children","type":"article-journal","volume":"74"},"uris":["http://www.mendeley.com/documents/?uuid=9e9129f5-d208-46bc-a656-2515e9818d3e"]},{"id":"ITEM-2","itemData":{"DOI":"10.1186/1471-2474-10-159","ISBN":"1471-2474","PMID":"20015410","abstract":"BACKGROUND: Wearing shoes of insufficient length during childhood has often been cited as leading to deformities of the foot, particularly to the development of hallux valgus disorders. Until now, these assumptions have not been confirmed through scientific research. This study aims to investigate whether this association can be statistically proven, and if children who wear shoes of insufficient length actually do have a higher risk of a more pronounced lateral deviation of the hallux. METHODS: 858 pre-school children were included in the study. The study sample was stratified by sex, urban/rural areas and Austrian province. The hallux angle and the length of the feet were recorded. The inside length of the children's footwear (indoor shoes worn in pre-school and outdoor shoes) were assessed. Personal data and different anthropometric measurements were taken. The risk of hallux valgus deviation was statistically tested by a stepwise logistic regression analysis and the relative risk (odds ratio) for a hallux angle &gt; or = 4 degrees was calculated. RESULTS: Exact examinations of the hallux angle could be conducted on a total of 1,579 individual feet. Only 23.9% out of 1,579 feet presented a straight position of the great toe. The others were characterized by lateral deviations (valgus position) at different degrees, equalling 10 degrees or greater in 14.2% of the children's feet.88.8% of 808 children examined wore indoor footwear that was of insufficient length, and 69.4% of 812 children wore outdoor shoes that were too short. A significant relationship was observed between the lengthwise fit of the shoes and the hallux angle: the shorter the shoe, the higher the value of the hallux angle. The relative risk (odds ratio) of a lateral hallux deviation of &gt; or = 4 degrees in children wearing shoes of insufficient length was significantly increased. CONCLUSIONS: There is a significant relationship between the hallux angle in children and footwear that is too short in length. The fact that the majority of the children examined were wearing shoes of insufficient length makes the issue particularly significant. Our results emphasize the importance of ensuring that children's footwear fits properly.","author":[{"dropping-particle":"","family":"Klein","given":"Christian","non-dropping-particle":"","parse-names":false,"suffix":""},{"dropping-particle":"","family":"Groll-Knapp","given":"Elisabeth","non-dropping-particle":"","parse-names":false,"suffix":""},{"dropping-particle":"","family":"Kundi","given":"Michael","non-dropping-particle":"","parse-names":false,"suffix":""},{"dropping-particle":"","family":"Kinz","given":"Wieland","non-dropping-particle":"","parse-names":false,"suffix":""}],"container-title":"BMC Musculoskelet Disord","edition":"2009/12/18","id":"ITEM-2","issue":"1","issued":{"date-parts":[["2009"]]},"language":"English","note":"From Duplicate 1 (Increased hallux angle in children and its association with insufficient length of footwear: a community based cross-sectional study - Klein, C; Groll-Knapp, E; Kundi, M; Kinz, W)\n\nresearch. Journal Subset: Biomedical; Europe; UK &amp;amp; Ireland. NLM UID: 100968565.\nPMID: 20015410.\n\nFrom Duplicate 2 (Increased hallux angle in children and its association with insufficient length of footwear: a community based cross-sectional study - Klein, Christian; Groll-Knapp, Elisabeth; Kundi, Michael; Kinz, Wieland)\n\nFrom Duplicate 1 (Increased hallux angle in children and its association with insufficient length of footwear: a community based cross-sectional study - Klein, C; Groll-Knapp, E; Kundi, M; Kinz, W)\n\n1471-2474\nKlein, Christian\nGroll-Knapp, Elisabeth\nKundi, Michael\nKinz, Wieland\nJournal Article\nResearch Support, Non-U.S. Gov't\nEngland\nBMC Musculoskelet Disord. 2009 Dec 17;10:159. doi: 10.1186/1471-2474-10-159.\n\nFrom Duplicate 2 (Increased hallux angle in children and its association with insufficient length of footwear: A community based cross-sectional study - Klein, C; Groll-Knapp, E; Kundi, M)\n\nCited By :21\nExport Date: 29 January 2018\nCorrespondence Address: Kundi, M.; Institute for Environmental Health, Center for Public Health, Medical University of Vienna, Kinderspitalgasse 15, 1090 Vienna, Austria; email: michael.kundi@meduniwien.ac.at\nReferences: Coughlin, M.J., Mann, R.A., (1999) Sugery of the Foot and Ankle, 1, pp. 151-168. , Philadelphia: Mosby 7; Hardy, R.H., Clapham, J.C.R., Observations on Hallux valgus (1951) J Bone Joint Surg [Br], 33, pp. 376-391. , 14861244; Glynn, M.K., Dunlop, J.B., Fitzpatrick, D., The Mitchell distal metatarsal osteotomy for Hallux valgus (1980) J Bone Joint Surg [Br], 62, pp. 188-191. , 7364833; Johnston, O., Further studies of the inheritance of hand and foot anomalies (1956) Clin Orthop, 8, pp. 146-160. , 13374909; Wanievenhaus, A., Bock, P., Gruber, F., Ivanic, G., Klein, C., Siorpaes, R., Schneider, W., Trnka, H.J., Deformity associated treatment of the hallux valgus complex (2009) Orthopade; Coughlin, M.J., Jones, C.P., Hallux Valgus: Demographics, etiology and radiographic assessment (2007) Foot Ankle Int, 28, pp. 759-777. , 10.3113/FAI.2007.0759. 17666168; Mann, R.A., Coughlin, M.J., Hallux valgus: Etiology, anatomy treatment and surgical considerations (1981) Clin Orthop, 157, p. 31. , 7249460; Coughlin, M.J., Juvenil hallux valgus: Etiology and treatment (1995) Foot Ankle Int, 16, pp. 682-697. , 8589807; Harris, R.I., Beath, T., The short first metatarsal: Its incidence and clinical significance (1949) J Bone Joint Surg [Am], 31, pp. 553-565; Morton, D.J., (1935) The Human Foot, , New York: Columbia University Press; Wheeler Haines, R., McDougall, A., The anatomy of hallux valgus (1954) J Bone Joint Surg [Br], 36, pp. 272-293. , 13163115; Mayo, C.H., The surgical treatment of bunions (1920) Minn Med J, 3, pp. 326-331; Craigmile Doris, A., Incidence, origin and prevention of certain foot defects (1953) Br Med J, 2, pp. 749-752. , 10.1136/bmj.2.4839.749. 13082099; Sim-Fook, L., Hodgson, A.R., A comparison of foot forms among the non-shoe and shoe-wearing Chinese population (1958) J Bone Joint Surg [Am], 40, pp. 1058-1062. , 13587573; Coughlin, M.J., Hallux valgus Causes, evaluation and treatment (1984) Postgrad Med, 75, pp. 174-187. , 6709527; Menz, H.B., Morris, M.E., Footwear characteristics and foot problems in older people (2005) Gerontology, 51, pp. 346-351. , 10.1159/000086373. 16110238; Cheng, F.T., Perng, D.B., A systematic approach for developing a foot size information system for shoe last design (1999) Int J Ind Ergon, 25, pp. 171-185. , 10.1016/S0169-8141(98)00098-5; Timm, H., Measurement of the length of children's shoes with shoe-measurement cards (1963) Z Orthop Ihre Grenzgeb, 97, pp. 384-386. , 14045169; Debrunner, H.U., Wachstum und Entwicklung des Fubes beim Jugendlichen (Growth and development of the juvenile foot) (1965) Supplement to No. 99 of the Z Orthop, , Stuttgart: Ferdinand Enke Verlag; Bauer, R., Frischhut, B., Der Vorfu (1996) Orthopade, 25, p. 301. , 10.1007/s001320050028. 8927374; Eckstein, G., Der nicht passende Schuh und das Problem erworbener Vorfuschäden bei Kindern (Poorly-fitting shoes and the problem of acquired forefoot damage) (1990) PhD Thesis, , Erlangen-Nürnberg; Maier, E., Killmann, M., (2003) Kinderfu und Kinderschuh. Entwicklung der Kindlichen Beine und Fü und Ihre Anforderungen An Fugerechte Schuhe, , München: Verlag Neuer Merkur; Kato, T., Watanabe, S., The etiology of hallux valgus in Japan (1981) Clin Orthop Relat Res, 157, pp. 78-81. , 7249466; Stracker, O., Child's foot and child's shoe (1966) Arch Orthop Unfallchir, 59, pp. 286-294. , 10.1007/BF00415251. 5996423; Kristen, H., The child's foot in Austria (1968) Z Orthop Ihre Grenzgeb, 3, pp. 318-333; Hellbruegge, T., Zur Prophylaxe erworbener Fuschäden. Kinderschuh-Seminare für Kinderärzte (Preventing acquired foot damage. Seminars on children's footwear for pediatricians) (1980) Sozialpädiatrie in Praxis und Klinik, p. 3; Maier, E., Erworbene Fuschäden bei Kindern und Jugendlichen (Acquired foot damage of childrens and juveniles) (1982) Sozialpädiatrie in Praxis und Klinik, 6, pp. 297-307; Dhom, G., Das Zugabeproblem bei fugerechten Kinderschuhen (The problem of extra length in correctly fitting children's shoes) (1984) PhD Thesis, , Johannes Gutenberg Universität Mainz; Schmidt, C., Die optimale Längenzugabe in Sport-und Freizeitschuhen bei Kindern (The optimal length of sport shoes and recreational footwear for children) (1989) PhD Thesis, , Erlangen-Nürnberg; Barnicot, N.A., Hardy, R.H., The position of the hallux in West Africans (1955) Am J Anat, 89, pp. 355-361; Pisani, G., (1988) Fuchirurgie, , Georg Thieme Verlag Stuttgart; Shine, I.B., Incidence of hallux valgus in a partially shoe-wearing community (1965) Br Med J, 1, pp. 1648-1650. , 10.1136/bmj.1.5451.1648. 14298843; Wülker, N., (1997) Hallux Valgus-hallux Rigidus, , Stuttgart: Ferdinand Enke Verlag; Jerosch, J., Mamsch, H., Deformities and misalignment of feet in children-a field study of 345 students (1998) Z Orthop Ihre Grenzgeb, 136, pp. 215-220. , 10.1055/s-2008-1054225. 9736981; Forst, R., Spreizfu und Hallux valgus des Jugendlichen (Juvenile splay foot and hallux valgus) (1993) Jahrbuch der Orthopädie, pp. 63-72. , Zülpich: Biermann Venbrocks R, Salis-Soglio G; Schilling, W., Morphologische und funktionelle Entwicklung des Kinderfues (Morphological and functional development of children's feet) (1982) Medizinische Orthopädietechnik, 109, pp. 2-6; Kilmartin, T.E., Barrington, R.L., Wallace, W.A., Metatarsus Primus Varus. A statistical study (1991) J Bone Joint Surg [Br], 73, pp. 937-940; Kromeyer-Hauschild, K., Wabitsch, M., Kunze, D., Geller, F., Geiss, H.C., Hesse, V., Von Hippel, A., Hebebrand, J., Percentiles of body mass index in children and adolescents evaluated from different regional German studies (2001) Monatsschrift fur Kinderheilkunde, 149 (8), pp. 807-818. , DOI 10.1007/s001120170107; AGA (Arbeitsgemeinschaft Adipositas im Kindes-und Jugendalter), , http://www.a-g-a.de/aga_content.html; Schneider, W., Knahr, K., Metatarsophalangeal and intermetatarsal angle: Different values and interpretation of postoperative results dependent on the technique of measurements (1998) Foot and Ankle Int, 19, pp. 532-536\n\nFrom Duplicate 3 (Increased hallux angle in children and its association with insufficient length of footwear: a community based cross-sectional study - Klein, C; Groll-Knapp, E; Kundi, M; Kinz, W)\n\nresearch. Journal Subset: Biomedical; Europe; UK &amp;amp; Ireland. NLM UID: 100968565.\nPMID: 20015410.\n\nFrom Duplicate 4 (Increased hallux angle in children and its association with insufficient length of footwear: a community based cross-sectional study - Klein, Christian; Groll-Knapp, Elisabeth; Kundi, Michael; Kinz, Wieland)\n\nDate of Electronic Publication: 2009 Dec 17. ; Original Imprints: Publication: London : BioMed Central, [2000-","page":"159","publisher":"BioMed Central","publisher-place":"England","title":"Increased hallux angle in children and its association with insufficient length of footwear: a community based cross-sectional study","type":"article-journal","volume":"10"},"uris":["http://www.mendeley.com/documents/?uuid=75153aae-66eb-448f-bd80-6b5e9443b793"]},{"id":"ITEM-3","itemData":{"DOI":"10.1007/s00586-015-3857-6","ISBN":"0940-6719","PMID":"25753007","abstract":"PURPOSE: Women wearing high-heeled shoes have been considered to be more characterizing beauty, self-assurance and elegance. However, while maintaining the body on this type of support base, women with increased heel height often complain that wearing high-heeled shoes causes them to experience low back pain. The aim of the present study was to morphologically assess the effect of high-heel use on the static sagittal profile of the spino-pelvic structure. METHODS: A total of 21 Chinese girls were recruited in this study, with informed written consent. For each participant, standing left lateral radiographs, including that of the spine and pelvis, were obtained in a standardized standing position under barefoot and high-heel use conditions. The radiographic assessments were performed to detect the changes in the spino-pelvic profile under barefoot and high-heel use conditions. RESULTS: The average lumbar lordosis (LL) was 54.3 +/- 6.4 masculine under the barefoot condition and increased to 65.2 +/- 5.1 masculine after high-heel use (P &lt; 0.001), with a significant increase in the disc L5/S1 and disc L4/L5 tilt angles. Of the 21 participants, 15 (71.43 %) had an increased kyphosis value for thoracic kyphosis, and 6 (28.57 %) had a decreased value after high-heel use, with a significant increased mean kyphosis value of 3.4 +/- 1.5 masculine overall (P &lt; 0.001). The sagittal vertical axis (SVA) was always positive and was worse after high-heel use (P = 0.012): 11.5 +/- 8.7 mm under the barefoot condition and 29.8 +/- 8.5 mm under the high-heel use condition. Bivariate correlation analysis showed that both DeltaLL and DeltaSVA were positively associated with the heel height of the shoes and were inversely associated with the age of the participants. Receiver operator characteristic analysis showed that a heel height &gt;45.5 mm was strongly predictive of the loss of static sagittal balance of the spine during high-heel use (sensitivity 87.5 %, specificity 62.5 %, area under the curve: 0.773; P = 0.026). CONCLUSIONS: The present study revealed that wearing high-heeled shoes can lead to increased LL and an uneconomic body position. This finding may help explain why some women complain that wearing high-heeled shoes causes them to experience low back pain.","author":[{"dropping-particle":"","family":"Dai","given":"Min","non-dropping-particle":"","parse-names":false,"suffix":""},{"dropping-particle":"","family":"Li","given":"Xiaofeng","non-dropping-particle":"","parse-names":false,"suffix":""},{"dropping-particle":"","family":"Zhou","given":"Xin","non-dropping-particle":"","parse-names":false,"suffix":""},{"dropping-particle":"","family":"Hu","given":"Yiqiang","non-dropping-particle":"","parse-names":false,"suffix":""},{"dropping-particle":"","family":"Luo","given":"Qiang","non-dropping-particle":"","parse-names":false,"suffix":""},{"dropping-particle":"","family":"Zhou","given":"Song","non-dropping-particle":"","parse-names":false,"suffix":""}],"container-title":"Eur Spine J","edition":"2015/03/11","id":"ITEM-3","issue":"6","issued":{"date-parts":[["2015"]]},"language":"eng","note":"From Duplicate 1 (High-heeled-related alterations in the static sagittal profile of the spino-pelvic structure in young women - Dai, M; Li, X; Zhou, X; Hu, Y; Luo, Q; Zhou, S)\n\n1432-0932\nDai, Min\nLi, Xiaofeng\nZhou, Xin\nHu, Yiqiang\nLuo, Qiang\nZhou, Song\nJournal Article\nGermany\nEur Spine J. 2015 Jun;24(6):1274-81. doi: 10.1007/s00586-015-3857-6. Epub 2015 Mar 10.\n\nFrom Duplicate 2 (High-heeled-related alterations in the static sagittal profile of the spino-pelvic structure in young women - Dai, Min; Li, Xiaofeng; Zhou, Xin; Hu, Yiqiang; Luo, Qiang; Zhou, Song)\n\nFrom Duplicate 1 (High-heeled-related alterations in the static sagittal profile of the spino-pelvic structure in young women - Dai, M; Li, X; Zhou, X; Hu, Y; Luo, Q; Zhou, S)\n\nCited By :6\nExport Date: 29 January 2018\nCODEN: ESJOE\nCorrespondence Address: Zhou, S.; Spine Surgery Department, The First Affiliated Hospital of Nanchang University, Yongwai Road, China; email: 36911270@qq.com\nReferences: Frey, C., Thompson, F., Smith, J., Sanders, M., Horstman, H., American Orthopaedic Foot and Ankle Society women’s shoe survey (1993) Foot Ankle, 14, pp. 78-81. , COI: 1:STN:280:DyaK3s3gt1GnsA%3D%3D, PID: 8454237; Hsue, B.J., Su, F.C., Kinematics and kinetics of the lower extremities of young and elder women during stairs ascent while wearing low and high-heeled shoes (2009) J Electromyogr Kinesiol, 19, pp. 1071-1078. , PID: 19054686; Lee, C.M., Jeong, E.H., Freivalds, A., Biomechanical effects of wearing high-heeled shoes (2001) Int J Indust Ergonom, 28, pp. 321-326; Bird, A.R., Bendrups, A.P., Payne, C.B., The effect of foot wedging on electromyographic activity in the erector spine and gluteus medius muscles during walking (2003) Gait Posture, 18, pp. 81-91. , PID: 14654211; Penha, P.J., João, S.M.A., Casarotto, R.A., Amino, C.J., Penteado, D.C., Postural assessment of girls between 7 and 10 years of age (2005) Clinics, 60, pp. 9-16. , PID: 15838575; Penha, P.J., Casarotto, R.A., Sacco, I.C.N., Marques, A.P., João, S.M.A., Qualitative postural analysis among boys and girls of seven to ten years of age (2008) Revista Brasileira de Fisioterapia, 12, pp. 386-391; Penha, P.J., Baldini, M., João, S.M.A., Spinal postural alignment variance according to sex and age in 7- and 8-year-old children (2009) J Manip Physiol Ther, 32, pp. 154-159; Karlsson, M.K., Rosengren, B.E., Training and bone from health to injury (2012) Scand J Med Sci Sports, 22, pp. e15-e23. , COI: 1:STN:280:DC%2BC38vns1yksA%3D%3D, PID: 22429254; Roussouly, P., Pinheiro-Franco, J.L., Biomechanical analysis of the spino-pelvic organization and adaptation in pathology (2011) Eur Spine J, 20, pp. 609-618. , PID: 21809016; Cowley, E.E., Chevalier, T.L., Chockalingam, N., The effect of heel height on gait and posture: a review of the literature (2009) J Am Podiatr Med Assoc, 99, pp. 512-518. , PID: 19917737; Snow, R.E., Keith, M.S., Williams, R., High heeled shoes: their effect on center of mass position, posture, three-dimensional kinematics, rearfoot motion, and ground reaction forces (1994) Arch Phys Med Rehabil, 75, pp. 568-576. , COI: 1:STN:280:DyaK2c3ktFymsw%3D%3D, PID: 8185452; de Oliveira Pezzan, P.A., João, S.M.A., Ribeiro, A.P., Manfio, E.F., Postural assessment of lumbar lordosis and pelvic alignment angles in adolescent users and nonusers of high-heeled shoes (2011) J Manip Physiol Ther, 34, pp. 614-621; Opila-correia, K.A., Kinematics of high-heeled gait (1990) Arch Phys Med Rehabil, 71, pp. 304-309. , COI: 1:STN:280:DyaK3c3is1Shtg%3D%3D, PID: 2327881; de Lateur, B.J., Giaconi, R.M., Questad, K., Ko, M., Lehmann, J.F., Footwear and posture: compensatory strategies for heel height (1991) Am J Phys Med Rehabil, 70, pp. 246-254. , PID: 1910649; Mac-Thiong, J.M., Roussouly, P., Berthonnaud, E., Guigui, P., Age- and sex-related variations in sagittal sacropelvic morphology and balance in asymptomatic adults (2011) Eur Spine J, 20, pp. 572-577. , PID: 21833574; Guo, J., Liu, Z., Lv, F., Zhu, Z., Qian, B., Zhang, X., Xiaolong Lin, X., Sun, Y.Q., Pelvic tilt and trunk inclination: new predictive factors in curve progression during the Milwaukee bracing for adolescent idiopathic scoliosis (2012) Eur Spine J, 21, pp. 2050-2058. , PID: 22732829; Obeid, I., Hauger, O., Aunoble, S., Bourghli, A., Pellet, N., Vital, J.M., Global analysis of sagittal spinal alignment in major deformities: correlation between lack of lumbar lordosis and flexion of the knee (2011) Eur Spine J, 20, pp. S681-S685; Le Huec, J.C., Leijssen, P., Duarte, M., Aunoble, S., Thoracolumbar imbalance analysis for osteotomy planification using a new method: FBI technique (2011) Eur Spine J, 20, pp. 669-680. , PID: 21818597; Debarge, R., Demey, G., Roussouly, P., Sagittal balance analysis after pedicle subtraction osteotomy in ankylosing spondylitis (2011) Eur Spine J, 20, pp. 619-625. , PID: 21830080; La Maida, G.A., Zottarelli, L., Mineo, G.V., Misaggi, B., Sagittal balance in adolescent idiopathic scoliosis: radiographic study of spino-pelvic compensation after surgery (2013) Eur Spine J, 22, pp. 859-867; Nasser, J.P., Mello, S.I.L., Avila, A.O.V., A influência postural do salto alto em mulheres adultas: análise por biofotogrametria computadorizada (2008) Braz J Phys Ther, 5, pp. 28-30; Kulthanan, T., Techakampuch, S., Bed, N.D., A study of footprints in athletes and non-athletic people (2004) J Med Assoc Thai, 87, pp. 788-793. , PID: 15521234; Opila, K.A., Stephen, S.W., Schiowitz, S., Chen, J., Postural alignment in barefoot and high-heeled stance (1988) Spine (Phila Pa 1976), 13, pp. 542-547. , COI: 1:STN:280:DyaL1M%2FksVagug%3D%3D; Bendix, T., Sorenson, S.S., Klausen, K., Lumbar curve, trunk muscles and line of gravity with different heel heights (1984) Spine (Phila Pa 1976), 9, pp. 223-227. , COI: 1:STN:280:DyaL2c3isVamsQ%3D%3D; Franklin, M.E., Chenier, T.C., Brauninger, L., Cook, H., Harris, S., Effect of positive heel inclination on posture (1995) J Orthop Sports Phys Ther, 21, pp. 94-99. , COI: 1:STN:280:DyaK2M3islajtA%3D%3D, PID: 7711763; Winter, D.A., Yack, H.J., EMG profiles during normal walking: stride-to-stride and inter-subject variability (1987) Electroenceph Clin Neurophysiol, 67, pp. 402-411. , COI: 1:STN:280:DyaL1c%2FivFWlsA%3D%3D, PID: 2444408; Gelb, D.E., Lenke, L.G., Bridwell, K.H., Blanke, K., McEnery, K.W., An analysis of sagittal spinal alignment in 100 asymptomatic middle and older aged volunteers (1995) Spine (Phila Pa 1976), 20, pp. 1351-1358. , COI: 1:STN:280:DyaK2Mvgs1Oktw%3D%3D; Neil, J.C., Rod, S.B., Christopher, P.C., Long-term use of high-heeled shoes alters the neuromechanics of human walking (2012) J Appl Physiol, 112, pp. 1054-1058; Pagnussat, A.S., Paganotto, K.M., Caracterização da curvature lombar em escolares na fase do desenvolvimento estrutural (2008) Fisioter Mov, 21, pp. 39-46\n\nFrom Duplicate 2 (High-heeled-related alterations in the static sagittal profile of the spino-pelvic structure in young women - Dai, Min; Li, Xiaofeng; Zhou, Xin; Hu, Yiqiang; Luo, Qiang; Zhou, Song)\n\nDate of Electronic Publication: 2015 Mar 10. ; Original Imprints: Publication: Heidelberg, Federal Republic of Germany : Springer-Verlag, c1992-\n\nFrom Duplicate 3 (High-heeled-related alterations in the static sagittal profile of the spino-pelvic structure in young women - Dai, M; Li, X; Zhou, X; Hu, Y; Luo, Q; Zhou, S)\n\n1432-0932\nDai, Min\nLi, Xiaofeng\nZhou, Xin\nHu, Yiqiang\nLuo, Qiang\nZhou, Song\nJournal Article\nGermany\nEur Spine J. 2015 Jun;24(6):1274-81. doi: 10.1007/s00586-015-3857-6. Epub 2015 Mar 10.","page":"1274-1281","publisher":"Springer Verlag","publisher-place":"Germany","title":"High-heeled-related alterations in the static sagittal profile of the spino-pelvic structure in young women","type":"article-journal","volume":"24"},"uris":["http://www.mendeley.com/documents/?uuid=5ceb5ca2-b556-41b6-8f4c-f4e6ccf4dad9"]},{"id":"ITEM-4","itemData":{"DOI":"10.1016/j.foot.2004.10.002","ISBN":"0958-2592","abstract":"Many children walk barefoot in South Africa. Unshod (barefoot) or partially shod (thong-type sandals) leisure behaviour may persist in adulthood. This study investigated whether unshod childhood results in adult increased forefoot width.Sixty urban adult females, of Afrikaans, English, Greek, Ndebele, Pedi, Sotho, Swati, Tswana, Venda, Xhosa and Zulu ethnic origin, constituted two groups of thirty participants each. The linguistic groups corresponded to one group of Caucasoid descent while the other group comprised participants of Black African tribal descent. Selected foot measurements, body weight and height were combined with structured interview data regarding subjective memory of time spent partially shod or unshod in childhood, current partially shod or unshod leisure behaviour and shoe fit experience.More than half (62%) displayed increased or above standard forefoot width (forefoot width ratio &lt;/= 2.62). Results of one-tailed upper-tailed t-tests (t = 0.942, d.f. = 29) support H[1] (5% level of significance) that walking unshod does not result in wider than standard forefoot width. Correlation analysis indicated a significant association between body mass index and both forefoot width and arch length but only in black females (p-value = 0.0000).Results cannot support the hypothesis that an unshod childhood per se results in increased forefoot width. The influence of increased body mass index to forefoot width and arch length in only one of the two groups suggests that other factors such as genetics play a role. These findings may have important implications for health professionals and footwear manufacturers alike.","author":[{"dropping-particle":"","family":"Thompson","given":"A L T","non-dropping-particle":"","parse-names":false,"suffix":""},{"dropping-particle":"","family":"Zipfel","given":"B","non-dropping-particle":"","parse-names":false,"suffix":""}],"container-title":"Foot","id":"ITEM-4","issue":"1","issued":{"date-parts":[["2005"]]},"language":"English","note":"From Duplicate 1 (The unshod child into womanhood -- forefoot morphology in two populations - Thompson, A L T; Zipfel, B)\n\npictorial; research; tables/charts. Journal Subset: Biomedical; Europe; Peer Reviewed; UK &amp;amp; Ireland. NLM UID: 9109564.\n\nFrom Duplicate 2 (The unshod child into womanhood - Forefoot morphology in two populations - Thompson, A L T; Zipfel, B)\n\nCited By :7\nExport Date: 29 January 2018\nCODEN: FOOTE\nCorrespondence Address: Thompson, A.L.T.; Department of Podiatry, School of Public Health, University of Johannesburg, PO Box 17011, Doornfontein 2028 Johannesburg, South Africa; email: anette_thompson@iafrica.com\nReferences: Jackson, R., The Chinese foot-binding syndrome (1990) Int. J. Dermatol., 29 (5), pp. 322-328; Pratt, D.J., Tollafield, D.R., An introduction to mechanical therapeutics (1999) Clinical Skills in Treating the Foot, pp. 171-179. , D.R. Tollafield L.M. Merriman editors Churchill Livingstone New York; Sim-Fook, L., Hodgson, A.R., A comparison of foot forms among the non-shoe and shoe-wearing Chinese population (1958) J. Bone Jt. Surg., 40 A (5), pp. 1058-1062; Ashizawa, K., Kumakura, C., Kusumoto, A., Narasaki, S., Relative foot size and shape to general body size in Javanese, Filipinas and Japanese with special reference to habitual footwear types (1997) Ann. Hum. Biol., 24 (2), pp. 117-129; Kusumoto, A., Suzuki, T., Kumakura, C., Ashizawa, K., A comparative study of foot morphology between Filipino and Japanese women, with reference to the significance of a deformity like hallux valgus as a normal variation (1996) Ann. Hum. Biol., 23 (5), pp. 373-385; Morioka, M., Miura, T., Kimura, K., Morphological and functional changes of feet and toes of Japanese forestry workers (1974) J. Hum. Ergol., 3, pp. 87-94; Fuller, E.A., A review of the biomechanics of shoes (1994) Clin. Podiatr. Med. Surg., 11 (2), pp. 241-258; Hawes, M.R., Sovak, D., Miyashita, M., Kang, S., Yoshihuku, Y., Tanaka, S., Ethnic differences in forefoot shape and the determination of shoe comfort (1994) Ergonomics, 37 (1), pp. 187-196; Wunderlich, R.E., Cavanagh, P.R., Gender differences in adult foot shape: Implications for shoe design (2000) Med. Sci. Sports Exerc., pp. 605-611. , April; Cailliet, R., (1997) Foot and Ankle Pain, pp. 121-162. , 3rd ed. Philadelphia: F.A. Davis Company; Rossi, W.A., The enigma of shoe sizes (1983) J. Am. Podiatr. Assoc., 73 (5), pp. 273-274; Frey, C., Thompson, F., Smith, J., Sanders, M., Horstman, H., American Orthopaedic Foot and Ankle Society Women's shoe survey (1993) Foot Ankle, 14 (2), pp. 78-81; McGlamry, E.D., Shoes can be therapeutic (1978) J. Am. Podiatr. Assoc., 68 (4), pp. 232-234; Chantelau, E., Gede, A., Foot dimensions of elderly people with and without diabetes mellitus-a data basis for shoe design (2002) Gerontology, 48 (6), p. 408; Hawes, M.R., Sovak, D., Quantitative morphology of the human foot in a North American population (1994) Ergonomics, 37 (7), pp. 1213-1226; Kouchi, M., Analysis of foot shape variation based on the medial axis of foot outline (1995) Ergonomics, 38 (9), pp. 1911-1920; Anil, A., Peker, T., Turgut, H.B., Ulukent, S.C., An examination of the relationship between foot length, foot breadth, ball girth, height and weight of Turkish university students aged between 17 and 25 (1997) Anthropologischer. Anzeiger. (Stuttgart), 55 (1), pp. 79-87; Baba, K., Foot measurement for shoe construction with reference to the relationship between foot length, foot breadth, and ball girth (1975) J. Hum. Ergol. (Tokyo), 3 (2), pp. 149-156; Benard, M.A., Stephens, D.G., A racial comparison of morphology in the lower extremity: A preliminary study (1979) J. Am. Podiatr. Assoc., 69 (5), pp. 287-295; Wells, L.H., The foot of the South African native (1931) Am. J. Phys. Anthropol., 15 (2), pp. 185-289; Barnicot, N.A., Hardy, R.H., The position of the hallux in West Africans (1955) J. Anat., 89, pp. 355-361; Engle, E.T., Morton, D.J., Notes on foot disorders among natives of the Belgian Congo (1931) J. Bone Jt. Surg., 13, pp. 311-318; Gottschalk, F.A.B., Sallis, J.G., Beighton, P.H., Solomon, L., A comparison of the prevalence of hallux valgus in three South African populations (1980) S. Afr. Med. J., 57, pp. 355-357. , 8th March; Saragas, N.P., Becker, P.J., Comparative radiographic analysis of parameters in feet with and without hallux valgus (1995) Foot Ankle Int., 16 (3), pp. 139-143; Barnett, C.H., The normal orientation of the human hallux and the effect of footwear (1962) J. Anat., 96 (4), pp. 489-494; Shine, I.B., Incidence of hallux valgus in a partially shoe-wearing community (1965) Br. Med. J., 1, pp. 1648-1650; Duckworth, T., Painful conditions of the ankle and foot (1985) Practitioner, 229 (2), p. 156; Hurd, P.D., Okolo, E.N., Hartzema, A.G., Airhihenbuwa, C.O., Wang, M., Research design and data collection methods (1990) Health Research Design and Methodology, pp. 98-148. , E. Nnadi editor. CRC Press Boca Raton; Tachdjian, M.O., (1990) Pediatric Orthopaedics, 1, pp. 62-63. , 2nd ed. W.B. Saunders Company Philadelphia; Oppenheim, A.N., (1992) Questionnaire Design, Interviewing and Attitude Measurement, pp. 81-83. , new ed. London: Pinter Publishers; Rubin, A., Babbie, E., (1993) Research Methods for Social Work, pp. 342-347. , 2nd ed. Pacific Grove, CA: Brooks, Cole Publishing Company; Shapiro, S.S., Wilk, M.B., An analysis of variance test for normality (complete samples) (1965) Biometrika, 52, pp. 591-611; Schuster, R.O., The effects of modern footgear (1978) J. Am. Podiatr. Assoc., 68 (4), pp. 235-241; Garrow, J.S., (1981) Treat Obesity Seriously: A Clinical Manual, pp. 1-17. , Edinburgh: Churchill Livingstone; Obesity: Preventing and managing the global epidemic (1998), WHO Geneva: World Health Organisation; 1997, June 3-5; Lean, M.E.J., (1998) Clinical Handbook of Weight Management, pp. 20-39. , London: Martin Dunitz Limited; Powers, P.S., Obesity: The regulation of weight (1990), Baltimore: Williams &amp;amp; Wilkins; Hays, W.L., (1994) Statistics, pp. 707-724. , 380-381 5th ed. Fort Worth: Harcourt Brace College Publishers; Melville, S., Goddard, W., (1996) Research Methodology, pp. 27-117. , Cape Town: Juta &amp;amp; Company Limited","page":"22-28","publisher":"Churchill Livingstone, Inc.","title":"The unshod child into womanhood -- forefoot morphology in two populations","type":"article-journal","volume":"15"},"uris":["http://www.mendeley.com/documents/?uuid=76a371af-4849-4268-8dcc-69eeea4a76ef"]}],"mendeley":{"formattedCitation":"(Bhaskara Rao et al., 1992; Dai et al., 2015; Klein et al., 2009; Thompson &amp; Zipfel, 2005)","plainTextFormattedCitation":"(Bhaskara Rao et al., 1992; Dai et al., 2015; Klein et al., 2009; Thompson &amp; Zipfel, 2005)","previouslyFormattedCitation":"(Bhaskara Rao et al., 1992; Dai et al., 2015; Klein et al., 2009; Thompson &amp; Zipfel, 2005)"},"properties":{"noteIndex":0},"schema":"https://github.com/citation-style-language/schema/raw/master/csl-citation.json"}</w:instrText>
      </w:r>
      <w:r w:rsidRPr="000B4B1B">
        <w:fldChar w:fldCharType="separate"/>
      </w:r>
      <w:r w:rsidR="00254D00" w:rsidRPr="00254D00">
        <w:rPr>
          <w:noProof/>
        </w:rPr>
        <w:t>(Bhaskara Rao et al., 1992; Dai et al., 2015; Klein et al., 2009; Thompson &amp; Zipfel, 2005)</w:t>
      </w:r>
      <w:r w:rsidRPr="000B4B1B">
        <w:fldChar w:fldCharType="end"/>
      </w:r>
      <w:r w:rsidRPr="000B4B1B">
        <w:t xml:space="preserve">. </w:t>
      </w:r>
    </w:p>
    <w:p w14:paraId="74B6B148" w14:textId="77777777" w:rsidR="004E273C" w:rsidRPr="000B4B1B" w:rsidRDefault="004E273C" w:rsidP="00E52690">
      <w:pPr>
        <w:spacing w:line="360" w:lineRule="auto"/>
        <w:jc w:val="both"/>
      </w:pPr>
    </w:p>
    <w:p w14:paraId="5E8F9508" w14:textId="2E494451" w:rsidR="004E273C" w:rsidRPr="004E273C" w:rsidRDefault="000B4B1B">
      <w:pPr>
        <w:pStyle w:val="Heading4"/>
        <w:numPr>
          <w:ilvl w:val="3"/>
          <w:numId w:val="29"/>
        </w:numPr>
        <w:spacing w:line="360" w:lineRule="auto"/>
      </w:pPr>
      <w:bookmarkStart w:id="63" w:name="_Toc156403440"/>
      <w:r w:rsidRPr="000B4B1B">
        <w:t>Biomechanical</w:t>
      </w:r>
      <w:bookmarkEnd w:id="63"/>
    </w:p>
    <w:p w14:paraId="7DECEE35" w14:textId="71664F34" w:rsidR="000B4B1B" w:rsidRPr="000B4B1B" w:rsidRDefault="000B4B1B" w:rsidP="00E52690">
      <w:pPr>
        <w:spacing w:line="360" w:lineRule="auto"/>
        <w:jc w:val="both"/>
      </w:pPr>
      <w:r w:rsidRPr="000B4B1B">
        <w:t xml:space="preserve">Like the anthropometrics grouping, this grouping was in relation to the methods used in the research. These studies involved the mechanical effects of footwear on the child’s locomotory system, including gait (running, walking), and motor tasks (jumping, balance) </w:t>
      </w:r>
      <w:r w:rsidRPr="000B4B1B">
        <w:fldChar w:fldCharType="begin" w:fldLock="1"/>
      </w:r>
      <w:r w:rsidR="00EF53DC">
        <w:instrText>ADDIN CSL_CITATION {"citationItems":[{"id":"ITEM-1","itemData":{"DOI":"10.1080/19424280.2013.799555","ISBN":"19424280 (ISSN)","author":[{"dropping-particle":"","family":"Wegener","given":"C","non-dropping-particle":"","parse-names":false,"suffix":""},{"dropping-particle":"","family":"Greene","given":"A","non-dropping-particle":"","parse-names":false,"suffix":""},{"dropping-particle":"","family":"Burns","given":"J","non-dropping-particle":"","parse-names":false,"suffix":""},{"dropping-particle":"","family":"Vanwanseele","given":"B","non-dropping-particle":"","parse-names":false,"suffix":""},{"dropping-particle":"","family":"Hunt","given":"A E","non-dropping-particle":"","parse-names":false,"suffix":""},{"dropping-particle":"","family":"Smith","given":"R","non-dropping-particle":"","parse-names":false,"suffix":""}],"container-title":"Footwear Science","id":"ITEM-1","issue":"SUPPL. 1","issued":{"date-parts":[["2013"]]},"language":"English","note":"Export Date: 29 January 2018\nCorrespondence Address: Wegener, C.; The University of Sydney, Discipline of Exercise and Sport Science, PO Box 170, Lidcombe, 1825, Australia; email: caleb.wegener@sydney.edu.au\nReferences: Blache, Y., (2011) Sci Sports, 26 (1), pp. 48-50; Dixon, P.C., (2012) J Biomech, 45 (6), pp. 1011-1016; Ortega, F.B., (2008) Int J Obes, 32 (SUPPL. 5), pp. S49-S57; Rattanaprasert, U., (1999) Clin Biomech, 14 (1), pp. 14-23; Smith, R., McConnell, J., (2007) 25th International Society of Biomechanics in Sports Symposium, pp. 244-247; Tazuke, S., (2004) Pre-Olympic Congress, pp. 315-316. , 6-11 August 2004; Toon, D.T., (2008) Impact of technology on sports II, , London, London,: Taylor &amp;amp; Francis Ltd; Wegener, C., (2011) J Foot Ankle Res, 4 (1), p. 3; Wrbaskic, N., Dowling, J.J., (2007) Clin Biomech, 22 (2), pp. 230-238","page":"S58-S59","title":"Effect of sports shoes on children's vertical jump performance and midfoot and ankle kinetics","type":"article-journal","volume":"5"},"uris":["http://www.mendeley.com/documents/?uuid=5843d375-3a3d-44b9-9a8e-5b369313737e"]},{"id":"ITEM-2","itemData":{"DOI":"10.1016/j.gaitpost.2007.01.005","ISBN":"0966-6362 (Print) 0966-6362","PMID":"17353125","abstract":"The increased prevalence for flatfoot and hallux valgus in modern societies may be the consequence of inadequate footwear in childhood. Based on the assumption that barefoot walking represents the best condition for the development of a healthy foot the objective of this study was to monitor the influence of commercial footwear on children's foot motion during walking. Furthermore, an attempt was made to reduce this influence by changing the physical properties of standard footwear. Children's barefoot motion pattern was monitored by a marker-based optical 3D-tracking method using a multi-segment foot model. In the study's first stage, barefoot walking was compared to walking with a commercial product. In the second stage it was compared to both, the pattern with the commercial product and with the shoe modified on the basis of the findings of the first stage of the study. Eighteen children (8.2+/-0.7 years old) with no foot deformity and with the same shoe size were recruited for this study. It was found that tibio-talar ROM increased in the commercial shoe (26.6 degrees ) compared to the barefoot condition (22.5 degrees , p=0.001) whereas the medial arch changes for push-off were diminished since the variation in arch length was reduced from 9.9% (barefoot) to 5.9% (shoe, p&lt;0.001). Further, ROM in foot torsion along the long foot axis was reduced from 9.8 degrees (bare) to 4.7 degrees (shoe, p&lt;0.001). These parameters could be improved with more flexible footwear. The present study shows that slimmer and more flexible children's shoes do not change foot motion as much as conventional shoes and therefore should be recommended not only for children in this age but for healthy children in general.","author":[{"dropping-particle":"","family":"Wolf","given":"Sebastian","non-dropping-particle":"","parse-names":false,"suffix":""},{"dropping-particle":"","family":"Simon","given":"Jan","non-dropping-particle":"","parse-names":false,"suffix":""},{"dropping-particle":"","family":"Patikas","given":"Dimitrios","non-dropping-particle":"","parse-names":false,"suffix":""},{"dropping-particle":"","family":"Schuster","given":"Waltraud","non-dropping-particle":"","parse-names":false,"suffix":""},{"dropping-particle":"","family":"Armbrust","given":"Petra","non-dropping-particle":"","parse-names":false,"suffix":""},{"dropping-particle":"","family":"Doderlein","given":"L","non-dropping-particle":"","parse-names":false,"suffix":""},{"dropping-particle":"","family":"Döderlein","given":"Leonhard","non-dropping-particle":"","parse-names":false,"suffix":""},{"dropping-particle":"","family":"Doderlein","given":"L","non-dropping-particle":"","parse-names":false,"suffix":""},{"dropping-particle":"","family":"Döderlein","given":"Leonhard","non-dropping-particle":"","parse-names":false,"suffix":""}],"container-title":"Gait Posture","edition":"2007/03/14","id":"ITEM-2","issue":"1","issued":{"date-parts":[["2008"]]},"language":"eng","note":"From Duplicate 1 (Foot motion in children shoes: a comparison of barefoot walking with shod walking in conventional and flexible shoes - Wolf, Sebastian; Simon, Jan; Patikas, Dimitrios; Schuster, Waltraud; Armbrust, Petra; Döderlein, Leonhard; Doderlein, L; Döderlein, Leonhard)\n\nFrom Duplicate 1 (Foot motion in children shoes-A comparison of barefoot walking with shod walking in conventional and flexible shoes - Wolf, S; Simon, J; Patikas, D; Schuster, W; Armbrust, P; Döderlein, L)\n\nCited By :65\nExport Date: 29 January 2018\nCODEN: GAPOF\nCorrespondence Address: Wolf, S.; Department of Orthopedic Surgery, University of Heidelberg, Schlierbacher Landstrasse 200a, 69118 Heidelberg, Germany; email: Sebastian.Wolf@ok.uni-hd.de\nReferences: Staheli, L.T., Shoes for children: a review (1991) Pediatrics, 88 (2), pp. 371-375; Rao, U.B., Joseph, B., The influence of footwear on the prevalence of flat foot. A survey of 2300 children (1992) J Bone Joint Surg Br, 74 (4), pp. 525-527; Jerosch, J., Mamsch, H., Deformities and misalignment of feet in children-a field study of 345 students (1998) Z Orthop Ihre Grenzgeb, 136 (3), pp. 215-220; Wearing, S.C., Smeathers, J.E., Yates, B., Sullivan, P.M., Urry, S.R., Dubois, P., Errors in measuring sagittal arch kinematics of the human foot with digital fluoroscopy (2005) Gait Posture, 21 (3), pp. 326-332; Leardini, A., Benedetti, M.G., Catani, F., Simoncini, L., Giannini, S., An anatomically based protocol for the description of foot segment kinematics during gait (1999) Clin Biomech, 14 (8), pp. 528-536; MacWilliams, B.A., Cowley, M., Nicholson, D.E., Foot kinematics and kinetics during adolescent gait (2003) Gait Posture, 17 (3), pp. 214-224; Myers, K.A., Wang, M., Marks, R.M., Harris, G.F., Validation of a multisegment foot and ankle kinematic model for pediatric gait (2004) IEEE Trans Neural Syst Rehabil Eng, 12 (1), pp. 122-130; Arampatzis, A., Bruggemann, G.P., Klapsing, G.M., A three-dimensional shank-foot model to determine the foot motion during landings (2002) Med Sci Sports Exerc, 34 (1), pp. 130-138; Carson, M.C., Harrington, M.E., Thompson, N., O'Connor, J.J., Theologis, T.N., Kinematic analysis of a multi-segment foot model for research and clinical applications: a repeatability analysis (2001) J Biomech, 34 (10), pp. 1299-1307; Simon, J., Doederlein, L., McIntosh, A.S., Metaxiotis, D., Bock, H.G., Wolf, S.I., The Heidelberg foot measurement method: development, description and assessment (2006) Gait Posture, 23 (4), pp. 411-424; Stebbins, J., Harrington, M., Thompson, N., Zavatsky, A., Theologis, T., Repeatability of a model for measuring multi-segment foot kinematics in children (2006) Gait Posture, 23 (4), pp. 401-410; Kadaba, M.P., Ramakrishnan, H.K., Wootten, M.E., Gainey, J., Gorton, G., Cochran, G.V.B., Repeatability of kinematic, kinetic, and electromyographic data in normal adult gait (1989) J Orthop Res, 7 (6), pp. 849-860; Cornwall, M.W., McPoil, T.G., Motion of the calcaneus, navicular, and first metatarsal during the stance phase of walking (2002) J Am Podiatr Med Assoc, 92 (2), pp. 67-76; Kidder, S.M., Abuzzahab Jr., F.S., Harris, G.F., Johnson, J.E., A system for the analysis of foot and ankle kinematics during gait (1996) IEEE Trans Rehabil Eng, 4 (1), pp. 25-32; Scott, S.H., Winter, D.A., Biomechanical model of the human foot: kinematics and kinetics during the stance phase of walking (1993) J Biomech, 26 (9), pp. 1091-1104; Woodburn, J., Nelson, K.M., Siegel, K.L., Kepple, T.M., Gerber, L.H., Multisegment foot motion during gait: proof of concept in rheumatoid arthritis (2004) J Rheumatol, 31 (10), pp. 1918-1927; Oeffinger, D., Brauch, B., Cranfill, S., Hisle, C., Wynn, C., Hicks, R., Comparison of gait with and without shoes in children (1999) Gait Posture, 9 (2), pp. 95-100; Perry, J.P., (1992) Gait analysis: normal and pathological function, , Slack, Thorofare, NJ; Der Kinderschuh, M.E., (1995) Die orhopädietechnische Versorgung des Fußes, pp. 163-169. , Baumgartner R., and Stinus H. (Eds), Thieme Verlag, Stuttgart\n\nFrom Duplicate 2 (Foot motion in children shoes: a comparison of barefoot walking with shod walking in conventional and flexible shoes - Wolf, Sebastian; Simon, Jan; Patikas, Dimitrios; Schuster, Waltraud; Armbrust, Petra; Döderlein, Leonhard)\n\nDate of Electronic Publication: 2007 Mar 13. Current Imprints: Publication: : Oxford, UK : Elsevier Sciencem; Original Imprints: Publication: Oxford, UK : Butterworth-Heinemann, c1993-\n\nFrom Duplicate 3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n\nFrom Duplicate 4 (Foot motion in children shoes: a comparison of barefoot walking with shod walking in conventional and flexible shoes - Wolf, S; Simon, J; Patikas, D; Schuster, W; Armbrust, P; Döderlein, L)\n\nresearch. Journal Subset: Biomedical; Europe; UK &amp;amp; Ireland. NLM UID: 9416830.\nPMID: 17353125.\n\nFrom Duplicate 5 (Foot motion in children shoes—A comparison of barefoot walking with shod walking in conventional and flexible shoes - Wolf, Sebastian; Simon, Jan; Patikas, Dimitrios; Schuster, Waltraud; Armbrust, Petra; Döderlein, Leonhard)\n\nAuthor: Wolf, Sebastian: 1 email: Sebastian.Wolf@ok.uni-hd.de. Author: Simon, Jan: 2 Author: Patikas, Dimitrios: 1 Author: Schuster, Waltraud: 1 Author: Armbrust, Petra: 1 Author: Döderlein, Leonhard: 1 ; Author Affiliation: 1 Department of Orthopedic Surgery, University of Heidelberg, Schlierbacher Landstrasse 200a, 69118 Heidelberg, Germany: 2 Interdisciplinary Center for Scientific Computation, Heidelberg (IWR), Im Neuenheimer Feld 368, 69120 Heidelberg, Germany; No. of Pages: 9; Language: English; Publication Type: Article; Update Code: 20080102\n\nFrom Duplicate 2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page":"51-59","publisher":"Elsevier B.V.","publisher-place":"England","title":"Foot motion in children shoes: a comparison of barefoot walking with shod walking in conventional and flexible shoes","type":"article-journal","volume":"27"},"uris":["http://www.mendeley.com/documents/?uuid=3a5e90df-9662-4485-89cf-3eb67ae78f83"]},{"id":"ITEM-3","itemData":{"DOI":"10.1080/02640414.2017.1313997","ISBN":"0264-0414","ISSN":"1466-447X (Electronic)","PMID":"28417667","abstract":"This study investigated the immediate and short-term effects of minimalist shoes (MS) and traditional running shoes (TRS) on vertical loading rates, foot strike pattern and lower limb kinematics in a group of habitual barefoot runners. Twelve habitual barefoot runners were randomly given a pair of MS or TRS and were asked to run with the prescribed shoes for 1 month. Outcome variables were obtained before, immediate after and 1 month after shoe prescription. Average and instantaneous vertical loading rates at the 1-month follow-up were significantly higher than that at the pre-shod session (P &lt; 0.034,η2p&gt; 0.474). Foot strike angle in the TRS group was significantly lower than that in the MS group (P = 0.045,η2p = 0.585). However, there was no significant time nor shoe effect on overstride, knee and ankle excursion (P &gt; 0.061). Habitual barefoot runners appeared to land with a greater impact during shod running and they tended to have a more rearfoot strike pattern while wearing TRS. Lower limb kinematics were comparable before and after shoe prescription. Longer period of follow-up is suggested to further investigate the footwear effect on the running biomechanics in habitual barefoot runners.","author":[{"dropping-particle":"","family":"Au","given":"Ivan P H","non-dropping-particle":"","parse-names":false,"suffix":""},{"dropping-particle":"","family":"Lau","given":"Fannie O Y","non-dropping-particle":"","parse-names":false,"suffix":""},{"dropping-particle":"","family":"An","given":"Winko W","non-dropping-particle":"","parse-names":false,"suffix":""},{"dropping-particle":"","family":"Zhang","given":"Janet H","non-dropping-particle":"","parse-names":false,"suffix":""},{"dropping-particle":"","family":"Chen","given":"Tony L","non-dropping-particle":"","parse-names":false,"suffix":""},{"dropping-particle":"","family":"Cheung","given":"Roy T H","non-dropping-particle":"","parse-names":false,"suffix":""}],"container-title":"J Sports Sci","id":"ITEM-3","issue":"4","issued":{"date-parts":[["2018","2"]]},"language":"eng","note":"From Duplicate 2 (Immediate and short-term biomechanical adaptation of habitual barefoot runners who start shod running - Au, Ivan P H; Lau, Fannie O Y; An, Winko W; Zhang, Janet H; Chen, Tony L; Cheung, Roy T H)\n\nresearch; tables/charts. Journal Subset: Allied Health; Biomedical; Europe; Peer Reviewed; UK &amp;amp; Ireland. NLM UID: 8405364.","page":"451-455","publisher":"Taylor &amp; Francis Ltd","publisher-place":"Philadelphia, Pennsylvania, England","title":"Immediate and short-term biomechanical adaptation of habitual barefoot runners who start shod running","type":"article-journal","volume":"36"},"uris":["http://www.mendeley.com/documents/?uuid=20fb8791-9180-4cfc-979a-5b2fed0d48b2"]},{"id":"ITEM-4","itemData":{"ISBN":"00724521 (ISSN)","abstract":"The purpose of this study is to clarify the mechanism of upright standing of normal and cerebral palsy children. Postural sway of 14 normal children and 35 cerebral palsy-affected children were investigated and recorded by application of a force plate, and EMGs recorded from both sides of tibialis anterior and gastrocnemius. Conditions for computer input included the following; sampling interval 50 msec, sampling point 1024. Among the normal children, there is abrupt decrease of body sway extend beyond 7 years of age, however, this change becomes plateau beyond the age of eleven. The body sway extent increases when the eyes are covered or when sport shoes are used. The spastic diplegic children assume a posture characterized by hip flexion, knee flexion or extension and trunk flexion, this tendency increases when the eyes are covered. The extent of body sway on bare foot with covered eyes reduces when compared to those with eyes open, this may attribute to postural changes. The EMG indicated a continuous coactivation of the tibialis anterior and gastrocnemius. Weight-bearing is concentrated on the healthy leg among the spastic haemiplegics, the EMG witnessed a continuous coactivation of the tibialis anterior and gastrocnemius on the affected limb whereas frequent bursts are observed on the healthy counterpart. The electrical activity pattern did not vary according to covering of eyes or application of brace. Among the athetotic children, a ten to forty times the extent of body sway of the normal children is recognized. The atactic children manifested anteroposterior and side-to-side sway. EMG of the lower limb indicated high amplitude burst of non coactivation with occasional coactivation. Comparison of the athetotic and ataxic children with the normal and spastic diplegic indicated a high frequency power spectural pattern. Changes in the frequency zone according to the application of sport shoes or short leg brace, and covered eyes were different to most of the data obtained from those of normal adults. Age difference, foot position, closed and covered eyes difference, and analysis methods may all contribute to it.","author":[{"dropping-particle":"","family":"Yamamoto","given":"S","non-dropping-particle":"","parse-names":false,"suffix":""}],"container-title":"Acta Scholae Medicinalis Universitatis in Gifu","id":"ITEM-4","issue":"5","issued":{"date-parts":[["1985"]]},"language":"Japanese","note":"Export Date: 29 January 2018\nCODEN: GDIKA","page":"822-849","title":"Studies on upright postural sway in normal and cerebral palsy children","type":"article-journal","volume":"33"},"uris":["http://www.mendeley.com/documents/?uuid=5afb268a-a1b2-4e11-a2f9-9aed5235e0a3"]}],"mendeley":{"formattedCitation":"(Au et al., 2018; Wegener et al., 2013a; Wolf et al., 2008; S. Yamamoto, 1985)","plainTextFormattedCitation":"(Au et al., 2018; Wegener et al., 2013a; Wolf et al., 2008; S. Yamamoto, 1985)","previouslyFormattedCitation":"(Au et al., 2018; Wegener et al., 2013a; Wolf et al., 2008; S. Yamamoto, 1985)"},"properties":{"noteIndex":0},"schema":"https://github.com/citation-style-language/schema/raw/master/csl-citation.json"}</w:instrText>
      </w:r>
      <w:r w:rsidRPr="000B4B1B">
        <w:fldChar w:fldCharType="separate"/>
      </w:r>
      <w:r w:rsidR="00254D00" w:rsidRPr="00254D00">
        <w:rPr>
          <w:noProof/>
        </w:rPr>
        <w:t>(Au et al., 2018; Wegener et al., 2013a; Wolf et al., 2008; S. Yamamoto, 1985)</w:t>
      </w:r>
      <w:r w:rsidRPr="000B4B1B">
        <w:fldChar w:fldCharType="end"/>
      </w:r>
      <w:r w:rsidRPr="000B4B1B">
        <w:t xml:space="preserve">. These studies utilised, kinetic, kinematic, electromyography, and </w:t>
      </w:r>
      <w:proofErr w:type="spellStart"/>
      <w:r w:rsidRPr="000B4B1B">
        <w:t>spatio</w:t>
      </w:r>
      <w:proofErr w:type="spellEnd"/>
      <w:r w:rsidRPr="000B4B1B">
        <w:t xml:space="preserve">-temporal assessments </w:t>
      </w:r>
      <w:r w:rsidRPr="000B4B1B">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24264/lfj.15.1.1","ISBN":"15834433 (ISSN)","abstract":"Fashion shoes with narrow and tight toe are widely designed for children and their influence was rarely considered. Therefore, the aim of this study is to investigate children's plantar pressure distribution with varied angle of hallux (AoH), so as to simulate the effect of the tight shoes on the children's feet. Totally, 892 healthy children aged between two and 11 were recruited and those with the foot deformities were excluded by an experienced clinical expert. Both the dynamic AoH and plantar pressure distribution were measured by a pressure plate, with the two-steps protocol and self-selected walking speed. Regions of Hallux, medial 2 forefoot (MFF), central forefoot (CFF), lateral forefoot (LFF), mid foot (MF) and Heel were considered and peak pressure (PP) (N/cm2), relative pressure time integral (PTIrel) (%) and relative contact area (CArel) (%) at each region were calculated. All the subjects were classified into nine groups according to the AoH with the 5° interval and within groups variations for each plantar pressure parameters were examined by the One Way ANOVA. Our results show that within group differences of PP, PTIrel and CArel existed at the Hallux, MFF and MF and phenomenon of hallux off-load and MFF and MF over-load was observed. Overall, lateral shift of the hallux changed the pressure pattern at MFF and MF and the pressure rising at those two areas could hamper the normal development of the foot arch in both longitudinal and transverse. Therefore, straight and wider footwear should be recommended to children's parents.","author":[{"dropping-particle":"","family":"Zhou","given":"J","non-dropping-particle":"","parse-names":false,"suffix":""},{"dropping-particle":"","family":"Li","given":"T","non-dropping-particle":"","parse-names":false,"suffix":""},{"dropping-particle":"","family":"Xu","given":"B","non-dropping-particle":"","parse-names":false,"suffix":""},{"dropping-particle":"","family":"Chen","given":"W","non-dropping-particle":"","parse-names":false,"suffix":""}],"container-title":"Leather and Footwear Journal","id":"ITEM-2","issue":"1","issued":{"date-parts":[["2015"]]},"language":"English; Romanian","note":"Cited By :1\nExport Date: 29 January 2018\nCorrespondence Address: Chen, W.; National Engineering Laboratory for Clean Technology of Leather Manufacture, Sichuan UniversityChina; email: wuyong.chen@163.com\nReferences: Klein, C., Groll-Knapp, E., Kundi, M., Kinz, W., (2009) BMC Musculoskelet Disord, pp. 10-159; Hallemans, A., De Clercq, D., Van Dongen, S., Aerts, P., (2006) Gait Posture, 23, pp. 142-148; Sutherland, D.H., Olshen, R., Cooper, L., Woo, S.L.Y., (1980) J. Bone Joint Surg., 62, pp. 336-353; Bosch, K., Gerss, J., Rosenbaum, D., (2007) Gait Posture, 26, pp. 238-247; Walther, M., (2008) Foot Ankle Surg., 14, pp. 180-189; Thomas, S., (2003) Current Orthopaedics, 17, pp. 299-307; Hutton, W.C., Dhanendran, M., (1981) Clin. Orthop. Relat. Res., 157, pp. 7-13; Bryant, A., (2000) The Foot, 10, pp. 18-22; Yavuz, M., Hetherington, V.J., Botek, G., Hirschman, G.B., Bardsley, L., Davis, B.L., (2009) Gait Posture, 30, pp. 257-259; Ferrari, J., Watkinson, D., (2005) Foot Ankle International, 26, pp. 739-747; Bus, S.A., de Lange, A., (2005) Clinical Biomechanics, 20, pp. 892-899; Deenik, A.R., de Visser, E., Louwerens, J.W., de Waal Malefijt, M., Draijer, F.F., de Bie, R.A., (2008) BMC Musculoskelet Disord, pp. 9-70; Hallemans, A., D'Août, K., De Clercq, D., Aerts, P., (2003) Foot Ankle International, 24, pp. 444-453; Bertsch, C., Heidi, U., Winfried, W., Dieter, R., (2004) Gait Posture, 19, pp. 235-242; Ute, W., (2002) J Foot Ankle Surg., 41, pp. 300-308; Park, J.M., Kwon, S.J., Lee, D.W., Im, H.T., (2008) J. Korean Acad. Rehabil. Med., 32, pp. 689-692","page":"3-14","publisher":"INCDTP: Division Leather Footwear Research Institute","title":"Investigation of children's plantar pressure distribution with varied angle of hallux","title-short":"Analiza distribuţiei presiunii plantare cu variaţi","type":"article-journal","volume":"15"},"uris":["http://www.mendeley.com/documents/?uuid=df6c7b79-9e9a-4d34-80c4-1b0871a5747c"]},{"id":"ITEM-3","itemData":{"DOI":"10.1016/j.gaitpost.2007.01.005","ISBN":"0966-6362 (Print) 0966-6362","PMID":"17353125","abstract":"The increased prevalence for flatfoot and hallux valgus in modern societies may be the consequence of inadequate footwear in childhood. Based on the assumption that barefoot walking represents the best condition for the development of a healthy foot the objective of this study was to monitor the influence of commercial footwear on children's foot motion during walking. Furthermore, an attempt was made to reduce this influence by changing the physical properties of standard footwear. Children's barefoot motion pattern was monitored by a marker-based optical 3D-tracking method using a multi-segment foot model. In the study's first stage, barefoot walking was compared to walking with a commercial product. In the second stage it was compared to both, the pattern with the commercial product and with the shoe modified on the basis of the findings of the first stage of the study. Eighteen children (8.2+/-0.7 years old) with no foot deformity and with the same shoe size were recruited for this study. It was found that tibio-talar ROM increased in the commercial shoe (26.6 degrees ) compared to the barefoot condition (22.5 degrees , p=0.001) whereas the medial arch changes for push-off were diminished since the variation in arch length was reduced from 9.9% (barefoot) to 5.9% (shoe, p&lt;0.001). Further, ROM in foot torsion along the long foot axis was reduced from 9.8 degrees (bare) to 4.7 degrees (shoe, p&lt;0.001). These parameters could be improved with more flexible footwear. The present study shows that slimmer and more flexible children's shoes do not change foot motion as much as conventional shoes and therefore should be recommended not only for children in this age but for healthy children in general.","author":[{"dropping-particle":"","family":"Wolf","given":"Sebastian","non-dropping-particle":"","parse-names":false,"suffix":""},{"dropping-particle":"","family":"Simon","given":"Jan","non-dropping-particle":"","parse-names":false,"suffix":""},{"dropping-particle":"","family":"Patikas","given":"Dimitrios","non-dropping-particle":"","parse-names":false,"suffix":""},{"dropping-particle":"","family":"Schuster","given":"Waltraud","non-dropping-particle":"","parse-names":false,"suffix":""},{"dropping-particle":"","family":"Armbrust","given":"Petra","non-dropping-particle":"","parse-names":false,"suffix":""},{"dropping-particle":"","family":"Doderlein","given":"L","non-dropping-particle":"","parse-names":false,"suffix":""},{"dropping-particle":"","family":"Döderlein","given":"Leonhard","non-dropping-particle":"","parse-names":false,"suffix":""},{"dropping-particle":"","family":"Doderlein","given":"L","non-dropping-particle":"","parse-names":false,"suffix":""},{"dropping-particle":"","family":"Döderlein","given":"Leonhard","non-dropping-particle":"","parse-names":false,"suffix":""}],"container-title":"Gait Posture","edition":"2007/03/14","id":"ITEM-3","issue":"1","issued":{"date-parts":[["2008"]]},"language":"eng","note":"From Duplicate 1 (Foot motion in children shoes: a comparison of barefoot walking with shod walking in conventional and flexible shoes - Wolf, Sebastian; Simon, Jan; Patikas, Dimitrios; Schuster, Waltraud; Armbrust, Petra; Döderlein, Leonhard; Doderlein, L; Döderlein, Leonhard)\n\nFrom Duplicate 1 (Foot motion in children shoes-A comparison of barefoot walking with shod walking in conventional and flexible shoes - Wolf, S; Simon, J; Patikas, D; Schuster, W; Armbrust, P; Döderlein, L)\n\nCited By :65\nExport Date: 29 January 2018\nCODEN: GAPOF\nCorrespondence Address: Wolf, S.; Department of Orthopedic Surgery, University of Heidelberg, Schlierbacher Landstrasse 200a, 69118 Heidelberg, Germany; email: Sebastian.Wolf@ok.uni-hd.de\nReferences: Staheli, L.T., Shoes for children: a review (1991) Pediatrics, 88 (2), pp. 371-375; Rao, U.B., Joseph, B., The influence of footwear on the prevalence of flat foot. A survey of 2300 children (1992) J Bone Joint Surg Br, 74 (4), pp. 525-527; Jerosch, J., Mamsch, H., Deformities and misalignment of feet in children-a field study of 345 students (1998) Z Orthop Ihre Grenzgeb, 136 (3), pp. 215-220; Wearing, S.C., Smeathers, J.E., Yates, B., Sullivan, P.M., Urry, S.R., Dubois, P., Errors in measuring sagittal arch kinematics of the human foot with digital fluoroscopy (2005) Gait Posture, 21 (3), pp. 326-332; Leardini, A., Benedetti, M.G., Catani, F., Simoncini, L., Giannini, S., An anatomically based protocol for the description of foot segment kinematics during gait (1999) Clin Biomech, 14 (8), pp. 528-536; MacWilliams, B.A., Cowley, M., Nicholson, D.E., Foot kinematics and kinetics during adolescent gait (2003) Gait Posture, 17 (3), pp. 214-224; Myers, K.A., Wang, M., Marks, R.M., Harris, G.F., Validation of a multisegment foot and ankle kinematic model for pediatric gait (2004) IEEE Trans Neural Syst Rehabil Eng, 12 (1), pp. 122-130; Arampatzis, A., Bruggemann, G.P., Klapsing, G.M., A three-dimensional shank-foot model to determine the foot motion during landings (2002) Med Sci Sports Exerc, 34 (1), pp. 130-138; Carson, M.C., Harrington, M.E., Thompson, N., O'Connor, J.J., Theologis, T.N., Kinematic analysis of a multi-segment foot model for research and clinical applications: a repeatability analysis (2001) J Biomech, 34 (10), pp. 1299-1307; Simon, J., Doederlein, L., McIntosh, A.S., Metaxiotis, D., Bock, H.G., Wolf, S.I., The Heidelberg foot measurement method: development, description and assessment (2006) Gait Posture, 23 (4), pp. 411-424; Stebbins, J., Harrington, M., Thompson, N., Zavatsky, A., Theologis, T., Repeatability of a model for measuring multi-segment foot kinematics in children (2006) Gait Posture, 23 (4), pp. 401-410; Kadaba, M.P., Ramakrishnan, H.K., Wootten, M.E., Gainey, J., Gorton, G., Cochran, G.V.B., Repeatability of kinematic, kinetic, and electromyographic data in normal adult gait (1989) J Orthop Res, 7 (6), pp. 849-860; Cornwall, M.W., McPoil, T.G., Motion of the calcaneus, navicular, and first metatarsal during the stance phase of walking (2002) J Am Podiatr Med Assoc, 92 (2), pp. 67-76; Kidder, S.M., Abuzzahab Jr., F.S., Harris, G.F., Johnson, J.E., A system for the analysis of foot and ankle kinematics during gait (1996) IEEE Trans Rehabil Eng, 4 (1), pp. 25-32; Scott, S.H., Winter, D.A., Biomechanical model of the human foot: kinematics and kinetics during the stance phase of walking (1993) J Biomech, 26 (9), pp. 1091-1104; Woodburn, J., Nelson, K.M., Siegel, K.L., Kepple, T.M., Gerber, L.H., Multisegment foot motion during gait: proof of concept in rheumatoid arthritis (2004) J Rheumatol, 31 (10), pp. 1918-1927; Oeffinger, D., Brauch, B., Cranfill, S., Hisle, C., Wynn, C., Hicks, R., Comparison of gait with and without shoes in children (1999) Gait Posture, 9 (2), pp. 95-100; Perry, J.P., (1992) Gait analysis: normal and pathological function, , Slack, Thorofare, NJ; Der Kinderschuh, M.E., (1995) Die orhopädietechnische Versorgung des Fußes, pp. 163-169. , Baumgartner R., and Stinus H. (Eds), Thieme Verlag, Stuttgart\n\nFrom Duplicate 2 (Foot motion in children shoes: a comparison of barefoot walking with shod walking in conventional and flexible shoes - Wolf, Sebastian; Simon, Jan; Patikas, Dimitrios; Schuster, Waltraud; Armbrust, Petra; Döderlein, Leonhard)\n\nDate of Electronic Publication: 2007 Mar 13. Current Imprints: Publication: : Oxford, UK : Elsevier Sciencem; Original Imprints: Publication: Oxford, UK : Butterworth-Heinemann, c1993-\n\nFrom Duplicate 3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n\nFrom Duplicate 4 (Foot motion in children shoes: a comparison of barefoot walking with shod walking in conventional and flexible shoes - Wolf, S; Simon, J; Patikas, D; Schuster, W; Armbrust, P; Döderlein, L)\n\nresearch. Journal Subset: Biomedical; Europe; UK &amp;amp; Ireland. NLM UID: 9416830.\nPMID: 17353125.\n\nFrom Duplicate 5 (Foot motion in children shoes—A comparison of barefoot walking with shod walking in conventional and flexible shoes - Wolf, Sebastian; Simon, Jan; Patikas, Dimitrios; Schuster, Waltraud; Armbrust, Petra; Döderlein, Leonhard)\n\nAuthor: Wolf, Sebastian: 1 email: Sebastian.Wolf@ok.uni-hd.de. Author: Simon, Jan: 2 Author: Patikas, Dimitrios: 1 Author: Schuster, Waltraud: 1 Author: Armbrust, Petra: 1 Author: Döderlein, Leonhard: 1 ; Author Affiliation: 1 Department of Orthopedic Surgery, University of Heidelberg, Schlierbacher Landstrasse 200a, 69118 Heidelberg, Germany: 2 Interdisciplinary Center for Scientific Computation, Heidelberg (IWR), Im Neuenheimer Feld 368, 69120 Heidelberg, Germany; No. of Pages: 9; Language: English; Publication Type: Article; Update Code: 20080102\n\nFrom Duplicate 2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page":"51-59","publisher":"Elsevier B.V.","publisher-place":"England","title":"Foot motion in children shoes: a comparison of barefoot walking with shod walking in conventional and flexible shoes","type":"article-journal","volume":"27"},"uris":["http://www.mendeley.com/documents/?uuid=3a5e90df-9662-4485-89cf-3eb67ae78f83"]},{"id":"ITEM-4","itemData":{"DOI":"10.1016/j.gaitpost.2009.07.119","ISBN":"0966-6362","PMID":"19692245","abstract":"This study investigated the basic spatio-temporal gait measures of 898 primary school-aged children (5-13 years) and 82 young adults (18-27 years). Participants completed 6-8 walks at preferred speed along a GAITRite walkway whilst barefoot and whilst wearing athletic shoes or runners. Outcome measures (non-normalized and normalized) were gait speed, cadence, step and stride length, support base, single and double support, stance duration, foot angle and associated symmetry measures. Non-normalized measures of speed, step and stride length, support base and foot angle increased with age whereas cadence reduced. Normalized measures remained unchanged with age in children whereas the young adults (both conditions) exhibited a 2.3% reduction in single support, a 5.1% increase in double support and a 2.6% increase in stance duration (p&lt;0.0001). For the entire sample, shoes increased walking speed by 8 cm s(-1), step length by 5.5 cm, stride length by 11.1 cm and base of support by 0.5 cm. In contrast, foot angle and cadence reduced by 0.1 degrees and 3.9 steps min(-1) respectively. Shoes increased both double support (1.6%) and stance time (0.8%), whereas single support reduced by 0.8%. Symmetry remained unaffected by age. On average, measures of step and stride symmetry (combining both conditions) fell around 0.7 cm, whereas measures of symmetry for step and stance time, single and double support fell around 0.6%. Footwear significantly affected gait (p&lt;0.0001). Gait may not be mature by age 13. Gait is symmetrical in healthy children and young adults but may change with pathology.","author":[{"dropping-particle":"","family":"Lythgo","given":"Noel","non-dropping-particle":"","parse-names":false,"suffix":""},{"dropping-particle":"","family":"Wilson","given":"Cameron","non-dropping-particle":"","parse-names":false,"suffix":""},{"dropping-particle":"","family":"Galea","given":"Mary","non-dropping-particle":"","parse-names":false,"suffix":""}],"container-title":"Gait Posture","edition":"2009/08/21","id":"ITEM-4","issue":"4","issued":{"date-parts":[["2009"]]},"language":"eng","note":"From Duplicate 1 (Basic gait and symmetry measures for primary school-aged children and young adults whilst walking barefoot and with shoes - Lythgo, N; Wilson, C; Galea, M)\n\nresearch. Journal Subset: Biomedical; Europe; UK &amp;amp; Ireland. NLM UID: 9416830.\nPMID: 19692245.\n\nFrom Duplicate 2 (Basic gait and symmetry measures for primary school-aged children and young adults whilst walking barefoot and with shoes - Lythgo, Noel; Wilson, Cameron; Galea, Mary)\n\nFrom Duplicate 1 (Basic gait and symmetry measures for primary school-aged children and young adults whilst walking barefoot and with shoes - Lythgo, N; Wilson, C; Galea, M)\n\n1879-2219\nLythgo, Noel\nWilson, Cameron\nGalea, Mary\nJournal Article\nResearch Support, Non-U.S. Gov't\nEngland\nGait Posture. 2009 Nov;30(4):502-6. doi: 10.1016/j.gaitpost.2009.07.119. Epub 2009 Aug 18.\n\nFrom Duplicate 2 (Basic gait and symmetry measures for primary school-aged children and young adults whilst walking barefoot and with shoes - Lythgo, N; Wilson, C; Galea, M)\n\nCited By :67\nExport Date: 29 January 2018\nCODEN: GAPOF\nCorrespondence Address: Lythgo, N.; Rehabilitation Sciences Research Centre, University of MelbourneAustralia; email: nlythgo@unimelb.edu.au\nFunding details: University of Melbourne\nReferences: Conover, W.J., (1980) Practical nonparametric statistics, , John Wiley and Sons, New York; Cupp, T., Osffinger, D., Tylkowski, C., Augsburger, S., Age-related kinetic changes in normal pediatrics (1999) J Ped Orthopaed, 19, pp. 475-478; Dusing, S.C., Thorpe, D.E., A normative sample of temporal and spatial gait parameters in children using the GAITRite® electronic walkway (2007) Gait Posture, 25, pp. 135-139; Ganley, K.J., Powers, C.M., Gait kinematics of 7-year-old children: a comparison to adults using age-specific anthropometric data (2005) Gait Posture, 21, pp. 141-145; Hills, A.P., Parker, A.W., Locomotor characteristics of obese children (1992) Child Care Health Develop, 18, pp. 29-34; Hof, A.L., Scaling gait data to body size (1996) Gait Posture, 4, pp. 222-223; Holm, I., Tveter, A.T., Fredriksen, P.M., Vøllestad, N., A normative sample of gait and hopping on one leg parameters in children 7-12 years of age (2009) Gait Posture, 29, pp. 317-321; Lindemann, U., Najafi, B., Zijlstra, W., Hauer, K., Muche, R., Becker, C., Distance to achieve steady state walking speed in frail elderly persons (2008) Gait Posture, 27, pp. 91-96; McRae, R., (1999) Pocketbook of orthopaedics and fractures, , Churchill Livingston, Edinburgh; Menz, B., Latt, D., Tiedeman, A., Mun Sun Kwan, M., Lord, S., Reliability of the GAITRite walkway system for the quantification of the temporo-spatial parameters of gait in young and older people (2004) Gait Posture, 20, pp. 20-25; Miff, S.C., Childress, D.S., Gard, S.A., Meier, M.R., Hansen, A.H., Temporal symmetries during gait initiation and termination in nondisabled ambulators and in people with unilateral transtibial limb loss (2005) J Rehabil Res Dev, 42, pp. 175-182; Singh, T., Koh, M., Effects of backpack load position on spatiotemporal parameters and trunk forward lean (2009) Gait Posture, 29, pp. 49-53; Stansfield, B.W., Hillman, S.J., Hazelwood, M.E., Lawson, A.M., Mann, A.M., Loudon, I.R., Normalisation of gait in children (2003) Gait Posture, 17, pp. 81-87; Sutherland, D.H., Olshen, R., Biden, E.N., Wyatt, M.P., (1988) The development of mature walking, , Mac Keith Press, London; Thorpe, D.E., Dusing, S.C., Moore, C.G., Repeatability of temporospatial gait measures in children using the GAITRite electronic walkway (2005) Arch Phys Med Rehabil, 86, pp. 2342-2346; Webster, K., Wittwer, J., Feller, J., Validity of GAITRite walkway system for the measurement of averaged and individual step parameters of gait (2005) Gait Posture, 22, pp. 317-321; Wilson, C., Lythgo, N., Maschette, W., Body mass index, motor impairment and gait characteristics in primary aged children: a pilot study (2004) Australian Association for Exercise and Sports Science inaugural national conference, , Queensland University of Technology, Brisbane, Australia; Wolf, S., Simon, J., Patikas, D., Schuster, W., Armbrust, P., Doderlein, L., Foot motion in children shoes-a comparison of barefoot walking with shod walking in conventional and flexible shoes (2008) Gait Posture, 27, pp. 51-59\n\nFrom Duplicate 3 (Basic gait and symmetry measures for primary school-aged children and young adults whilst walking barefoot and with shoes - Lythgo, Noel; Wilson, Cameron; Galea, Mary)\n\nDate of Electronic Publication: 2009 Aug 18. Current Imprints: Publication: : Oxford, UK : Elsevier Sciencem; Original Imprints: Publication: Oxford, UK : Butterworth-Heinemann, c1993-\n\nFrom Duplicate 4 (Basic gait and symmetry measures for primary school-aged children and young adults whilst walking barefoot and with shoes - Lythgo, N; Wilson, C; Galea, M)\n\nresearch. Journal Subset: Biomedical; Europe; UK &amp;amp; Ireland. NLM UID: 9416830.\nPMID: 19692245.\n\nFrom Duplicate 5 (Basic gait and symmetry measures for primary school-aged children and young adults whilst walking barefoot and with shoes - Lythgo, Noel; Wilson, Cameron; Galea, Mary)\n\nAuthor: Lythgo, Noel: 1 email: nlythgo@unimelb.edu.au. Author: Wilson, Cameron: 2 Author: Galea, Mary: 1 ; Author Affiliation: 1 Rehabilitation Sciences Research Centre, University of Melbourne, Australia: 2 School of Exercise Science, Australian Catholic University, Australia; No. of Pages: 5; Language: English; Publication Type: Article; Update Code: 20091030","page":"502-506","publisher":"Elsevier B.V.","publisher-place":"England","title":"Basic gait and symmetry measures for primary school-aged children and young adults whilst walking barefoot and with shoes","type":"article-journal","volume":"30"},"uris":["http://www.mendeley.com/documents/?uuid=968a8e61-7d78-423e-a0aa-e37b72b6c4a9"]}],"mendeley":{"formattedCitation":"(Lythgo et al., 2009; Wegener, Hunt, et al., 2011; Wolf et al., 2008; Zhou et al., 2015)","plainTextFormattedCitation":"(Lythgo et al., 2009; Wegener, Hunt, et al., 2011; Wolf et al., 2008; Zhou et al., 2015)","previouslyFormattedCitation":"(Lythgo et al., 2009; Wegener, Hunt, et al., 2011; Wolf et al., 2008; Zhou et al., 2015)"},"properties":{"noteIndex":0},"schema":"https://github.com/citation-style-language/schema/raw/master/csl-citation.json"}</w:instrText>
      </w:r>
      <w:r w:rsidRPr="000B4B1B">
        <w:fldChar w:fldCharType="separate"/>
      </w:r>
      <w:r w:rsidR="00254D00" w:rsidRPr="00254D00">
        <w:rPr>
          <w:noProof/>
        </w:rPr>
        <w:t>(Lythgo et al., 2009; Wegener, Hunt, et al., 2011; Wolf et al., 2008; Zhou et al., 2015)</w:t>
      </w:r>
      <w:r w:rsidRPr="000B4B1B">
        <w:fldChar w:fldCharType="end"/>
      </w:r>
      <w:r w:rsidRPr="000B4B1B">
        <w:t>. Footwear designs studied included “</w:t>
      </w:r>
      <w:r w:rsidRPr="000B4B1B">
        <w:rPr>
          <w:i/>
        </w:rPr>
        <w:t>school footwear</w:t>
      </w:r>
      <w:r w:rsidRPr="000B4B1B">
        <w:t xml:space="preserve">,” athletic footwear, therapeutic footwear, and thong style flip-flops </w:t>
      </w:r>
      <w:r w:rsidRPr="000B4B1B">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186/1757-1146-6-8","ISBN":"17571146 (ISSN)","PMID":"23497571","abstract":"Background: Thong style flip-flops are a popular form of footwear for children. Health professionals relate the wearing of thongs to foot pathology and deformity despite the lack of quantitative evidence to support or refute the benefits or disadvantages of children wearing thongs. The purpose of this study was to compare the effect of thong footwear on children's barefoot three dimensional foot kinematics during walking and jogging.Methods: Thirteen healthy children (age 10.3 ± 1.6 SD years) were recruited from the metropolitan area of Sydney Australia following a national press release. Kinematic data were recorded at 200 Hz using a 14 camera motion analysis system (Cortex, Motion Analysis Corporation, Santa Rosa, USA) and simultaneous ground reaction force were measured using a force platform (Model 9281B, Kistler, Winterthur, Switzerland). A three-segment foot model was used to describe three dimensional ankle, midfoot and one dimensional hallux kinematics during the stance sub-phases of contact, midstance and propulsion.Results: Thongs resulted in increased ankle dorsiflexion during contact (by 10.9°, p; = 0.005 walk and by 8.1°, p; = 0.005 jog); increased midfoot plantarflexion during midstance (by 5.0°, p; = 0.037 jog) and propulsion (by 6.7°, p; = 0.044 walk and by 5.4°, p;= 0.020 jog); increased midfoot inversion during contact (by 3.8°, p;= 0.042 jog) and reduced hallux dorsiflexion during walking 10% prior to heel strike (by 6.5°, p; = 0.005) at heel strike (by 4.9°, p; = 0.031) and 10% post toe-off (by 10.7°, p; = 0.001).Conclusions: Ankle dorsiflexion during the contact phase of walking and jogging, combined with reduced hallux dorsiflexion during walking, suggests a mechanism to retain the thong during weight acceptance. Greater midfoot plantarflexion throughout midstance while walking and throughout midstance and propulsion while jogging may indicate a gripping action to sustain the thong during stance. While these compensations exist, the overall findings suggest that foot motion whilst wearing thongs may be more replicable of barefoot motion than originally thought. © 2013 Chard et al.; licensee BioMed Central Ltd.","author":[{"dropping-particle":"","family":"Chard","given":"Angus","non-dropping-particle":"","parse-names":false,"suffix":""},{"dropping-particle":"","family":"Greene","given":"Andrew","non-dropping-particle":"","parse-names":false,"suffix":""},{"dropping-particle":"","family":"Hunt","given":"Adrienne","non-dropping-particle":"","parse-names":false,"suffix":""},{"dropping-particle":"","family":"Vanwanseele","given":"Benedicte","non-dropping-particle":"","parse-names":false,"suffix":""},{"dropping-particle":"","family":"Smith","given":"Richard","non-dropping-particle":"","parse-names":false,"suffix":""}],"container-title":"J Foot Ankle Res","id":"ITEM-2","issue":"1","issued":{"date-parts":[["2013"]]},"language":"English","note":"From Duplicate 1 (Effect of thong style flip-flops on children's barefoot walking and jogging kinematics - Chard, A; Greene, A; Hunt, A; Vanwanseele, B; Smith, R)\n\nCited By :12\nExport Date: 29 January 2018\nCorrespondence Address: Chard, A.; Discipline of Exercise and Sport Science, Faculty of Health Science, The University of Sydney, Sydney, NSW 2006, Australia; email: bcha8278@uni.sydney.edu.au\nReferences: Penkala, S., (2009) Footwear choices for children: knowledge, application and relationships to health outcomes, , Australia: University of Sydney, Faculty of Health Sciences, PhD thesis; Wegener, C., Hunt, A., Vanwanseele, B., Burns, J., Smith, R., Effect of children's shoes on gait: a systematic review and meta-analysis (2011) J Foot Ankle Res, 4, p. 3. , 10.1186/1757-1146-4-3, 3031211, 21244647; Staheli, L.T., Shoes for children: a review (1991) Pediatrics, 88, pp. 371-375; Walther, M., Herold, D., Sinderhauf, A., Morrison, R., Children sport shoes. A systematic review of current literature (2008) Foot Ankle Surg, 14, pp. 180-189. , 10.1016/j.fas.2008.04.001, 19083640; http://www.acfas.org/Media/Content.aspx?id=103, Popular flip-flop sandals linked to rising youth heel pain rate; http://www.dailymail.co.uk/health/article-1298471/Flip-flops-injure-200-000-year-costing-NHS-astonishing-40m.html, Flip-flops injure 200000 a year, costing the NHS an astonishing 40m£; Shroyer, J., Welimar, W., Comparative analysis of human gait while wearing thong-style flip-flops versus sneakers (2010) J Am Podiatr Med Assoc, 100, pp. 251-256; Carl, T.J., Barrett, S.L., Computerized analysis of plantar pressure variation in flip-flops, athletic shoes, and bare feet (2008) J Am Podiatr Med Assoc, 98, pp. 374-378; Crawford, F., Thomson, C., Interventions for treating plantar heel pain (2003) Cochrane Database Syst Rev, Issue 3 Art. No, pp. CD000416; Wearing, S.C., Smeathers, J.E., Yates, B., Sullivan, P.M., Urry, S.R., Dubois, P., Sagittal movement of the medial longitudinal arch is unchanged in plantar fasciitis (2004) Med Sci Sports Exerc, 36, pp. 1761-1767. , 10.1249/01.MSS.0000142297.10881.11, 15595298; Yates, B., White, S., The incidence and risk factors in the development of medial tibial stress syndrome among naval recruits (2004) Am J Sports Med, 32, pp. 772-780. , 10.1177/0095399703258776, 15090396; Willems, T., De Clercq, D., Delbaere, K., Vanderstraeten, G., De Cock, A., Witvrouw, E., A prospective study of gait related risk factors for exercise-related lower leg pain (2006) Gait Posture, 23, pp. 91-98. , 10.1016/j.gaitpost.2004.12.004, 16311200; Attwells, R., Smith, R., Shoe control of foot motion during walking and running (2000) Proceedings of XVIII International Symposium on Biomechanics in Sport: 25-30 June 2000; Hong Kong, pp. 940-941. , China: The Chinese University of Hong Kong, Hong Y, Johns DP; Leardini, A., Benedetti, M.G., Berti, L., Bettinelli, D., Nativo, R., Giannini, S., Rear-foot, mid-foot and fore-foot motion during the stance phase of gait (2007) Gait Posture, 25, pp. 453-462. , 10.1016/j.gaitpost.2006.05.017, 16965916; van der Giessen, L.J., Liekens, D., Rutgers, K.J., Hartman, A., Mulder, P.G., Oranje, A.P., Validation of beighton score and prevalence of connective tissue signs in 773 Dutch children (2001) J Rheumatol, 28, pp. 2726-2730; Redmond, A., Crane, Y., Menz, H., Normative values for the Foot Posture Index (2008) J Foot Ankle Res, 1, p. 6. , 10.1186/1757-1146-1-6, 2553778, 18822155; O'Meara, D.M., Smith, R.M., Hunt, A.E., Vanwanseele, B.M., In shoe motion of the child's foot when walking (2007) Proceedings of the 8th Footwear Biomechanics Symposium, pp. 79-80. , Taipei, Taiwan: Footwear Biomechanics Group; Wu, G., Siegler, S., Allard, P., Kirtley, C., Leardini, A., Rosenbaum, D., Whittle, M., Witte, H., ISB recommendation on definitions of joint coordinate system of various joints for the reporting of human joint motion - Part I: Ankle, hip, and spine (2002) J Biomech, 35, pp. 543-548. , 10.1016/S0021-9290(01)00222-6, 11934426; Hunt, A.E., Smith, R.M., Torode, M., Keenan, A.M., Inter-segment foot motion and ground reaction forces over the stance phase of walking (2001) Clin Biomech (Bristol, Avon), 16, pp. 592-600; Belli, A., Kyröläinen, H., Komi, P.V., Moment and power of lower limb joints in running (2002) Int J Sports Med, 23, pp. 136-141. , 10.1055/s-2002-20136, 11842362; Oeffinger, D., Brauch, B., Cranfill, S., Hisle, C., Wynn, C., Hicks, R., Augsburger, S., Comparison of gait with and without shoes in children (1999) Gait Posture, 9, pp. 95-100. , 10.1016/S0966-6362(99)00005-3, 10575074; Wolf, S., Simon, J., Patikas, D., Schuster, W., Armbrust, P., Doederlein, L., Foot motion in children shoes: A comparison of barefoot walking with shod walking in conventional and flexible shoes (2008) Gait Posture, 27, pp. 51-59. , 10.1016/j.gaitpost.2007.01.005, 17353125; Sutherland, D.H., The development of mature gait (1997) Gait Posture, 6, pp. 163-170; Samson, W., Dohin, B., Desroches, G., Chaverot, J.-L., Dumas, R., Cheze, L., Foot mechanics during the first six years of independent walking (2011) J Biomech, 44, pp. 1321-1327. , 10.1016/j.jbiomech.2011.01.007, 21257173; Lundgren, P., Nester, C., Liu, A., Arndt, A., Jones, R., Stacoff, A., Wolf, P., Lundberg, A., Invasive in vivo measurement of rear-, mid- and forefoot motion during walking (2008) Gait Posture, 28, pp. 93-100. , 10.1016/j.gaitpost.2007.10.009, 18096389; Moseley, L., Smith, R., Hunt, A., Gant, R., Three-dimensional kinematics of the rearfoot during the stance phase of walking in normal young adult males (1996) Clin Biomech (Bristol, Avon), 11, pp. 39-45; Hunt, A.E., Smith, R.M., Torode, M., Extrinsic muscle activity, foot motion and ankle joint moments during the stance phase of walking (2001) Foot Ankle Int, 22, pp. 31-41; Caravaggi, P., Pataky, T., Goulermas, J.Y., Savage, R., Crompton, R., A dynamic model of the windlass mechanism of the foot: evidence for early stance phase preloading of the plantar aponeurosis (2009) J Exp Biol, 212, pp. 2491-2499. , 10.1242/jeb.025767, 19617443; Fiolkowski, P., Brunt, D., Bishop, M., Woo, R., Horodyski, M., Intrinsic pedal musculature support of the medial longitudinal arch: An electromyography study (2003) J Foot Ankle Surg, 42, pp. 327-333. , 10.1053/j.jfas.2003.10.003, 14688773; Headlee, D.L., Leonard, J.L., Hart, J.M., Ingersoll, C.D., Hertel, J., Fatigue of the plantar intrinsic foot muscles increases navicular drop (2008) J Electromyogr Kinesiol, 18, pp. 420-425. , 10.1016/j.jelekin.2006.11.004, 17208458; Begg, R., Best, R., Dell'Oro, L., Taylor, S., Minimum foot clearance during walking: Strategies for the minimisation of trip-related falls (2007) Gait Posture, 25, pp. 191-198. , 10.1016/j.gaitpost.2006.03.008, 16678418\n\nFrom Duplicate 2 (Effect of thong style flip-flops on children's barefoot walking and jogging kinematics - Chard, Angus; Greene, Andrew; Hunt, Adrienne; Vanwanseele, Benedicte; Smith, Richard)\n\nFrom Duplicate 1 (Effect of thong style flip-flops on children's barefoot walking and jogging kinematics - Chard, A; Greene, A; Hunt, A; Vanwanseele, B; Smith, R)\n\nCited By :12\nExport Date: 29 January 2018\nCorrespondence Address: Chard, A.; Discipline of Exercise and Sport Science, Faculty of Health Science, The University of Sydney, Sydney, NSW 2006, Australia; email: bcha8278@uni.sydney.edu.au\nReferences: Penkala, S., (2009) Footwear choices for children: knowledge, application and relationships to health outcomes, , Australia: University of Sydney, Faculty of Health Sciences, PhD thesis; Wegener, C., Hunt, A., Vanwanseele, B., Burns, J., Smith, R., Effect of children's shoes on gait: a systematic review and meta-analysis (2011) J Foot Ankle Res, 4, p. 3. , 10.1186/1757-1146-4-3, 3031211, 21244647; Staheli, L.T., Shoes for children: a review (1991) Pediatrics, 88, pp. 371-375; Walther, M., Herold, D., Sinderhauf, A., Morrison, R., Children sport shoes. A systematic review of current literature (2008) Foot Ankle Surg, 14, pp. 180-189. , 10.1016/j.fas.2008.04.001, 19083640; http://www.acfas.org/Media/Content.aspx?id=103, Popular flip-flop sandals linked to rising youth heel pain rate; http://www.dailymail.co.uk/health/article-1298471/Flip-flops-injure-200-000-year-costing-NHS-astonishing-40m.html, Flip-flops injure 200000 a year, costing the NHS an astonishing 40m£; Shroyer, J., Welimar, W., Comparative analysis of human gait while wearing thong-style flip-flops versus sneakers (2010) J Am Podiatr Med Assoc, 100, pp. 251-256; Carl, T.J., Barrett, S.L., Computerized analysis of plantar pressure variation in flip-flops, athletic shoes, and bare feet (2008) J Am Podiatr Med Assoc, 98, pp. 374-378; Crawford, F., Thomson, C., Interventions for treating plantar heel pain (2003) Cochrane Database Syst Rev, Issue 3 Art. No, pp. CD000416; Wearing, S.C., Smeathers, J.E., Yates, B., Sullivan, P.M., Urry, S.R., Dubois, P., Sagittal movement of the medial longitudinal arch is unchanged in plantar fasciitis (2004) Med Sci Sports Exerc, 36, pp. 1761-1767. , 10.1249/01.MSS.0000142297.10881.11, 15595298; Yates, B., White, S., The incidence and risk factors in the development of medial tibial stress syndrome among naval recruits (2004) Am J Sports Med, 32, pp. 772-780. , 10.1177/0095399703258776, 15090396; Willems, T., De Clercq, D., Delbaere, K., Vanderstraeten, G., De Cock, A., Witvrouw, E., A prospective study of gait related risk factors for exercise-related lower leg pain (2006) Gait Posture, 23, pp. 91-98. , 10.1016/j.gaitpost.2004.12.004, 16311200; Attwells, R., Smith, R., Shoe control of foot motion during walking and running (2000) Proceedings of XVIII International Symposium on Biomechanics in Sport: 25-30 June 2000; Hong Kong, pp. 940-941. , China: The Chinese University of Hong Kong, Hong Y, Johns DP; Leardini, A., Benedetti, M.G., Berti, L., Bettinelli, D., Nativo, R., Giannini, S., Rear-foot, mid-foot and fore-foot motion during the stance phase of gait (2007) Gait Posture, 25, pp. 453-462. , 10.1016/j.gaitpost.2006.05.017, 16965916; van der Giessen, L.J., Liekens, D., Rutgers, K.J., Hartman, A., Mulder, P.G., Oranje, A.P., Validation of beighton score and prevalence of connective tissue signs in 773 Dutch children (2001) J Rheumatol, 28, pp. 2726-2730; Redmond, A., Crane, Y., Menz, H., Normative values for the Foot Posture Index (2008) J Foot Ankle Res, 1, p. 6. , 10.1186/1757-1146-1-6, 2553778, 18822155; O'Meara, D.M., Smith, R.M., Hunt, A.E., Vanwanseele, B.M., In shoe motion of the child's foot when walking (2007) Proceedings of the 8th Footwear Biomechanics Symposium, pp. 79-80. , Taipei, Taiwan: Footwear Biomechanics Group; Wu, G., Siegler, S., Allard, P., Kirtley, C., Leardini, A., Rosenbaum, D., Whittle, M., Witte, H., ISB recommendation on definitions of joint coordinate system of various joints for the reporting of human joint motion - Part I: Ankle, hip, and spine (2002) J Biomech, 35, pp. 543-548. , 10.1016/S0021-9290(01)00222-6, 11934426; Hunt, A.E., Smith, R.M., Torode, M., Keenan, A.M., Inter-segment foot motion and ground reaction forces over the stance phase of walking (2001) Clin Biomech (Bristol, Avon), 16, pp. 592-600; Belli, A., Kyröläinen, H., Komi, P.V., Moment and power of lower limb joints in running (2002) Int J Sports Med, 23, pp. 136-141. , 10.1055/s-2002-20136, 11842362; Oeffinger, D., Brauch, B., Cranfill, S., Hisle, C., Wynn, C., Hicks, R., Augsburger, S., Comparison of gait with and without shoes in children (1999) Gait Posture, 9, pp. 95-100. , 10.1016/S0966-6362(99)00005-3, 10575074; Wolf, S., Simon, J., Patikas, D., Schuster, W., Armbrust, P., Doederlein, L., Foot motion in children shoes: A comparison of barefoot walking with shod walking in conventional and flexible shoes (2008) Gait Posture, 27, pp. 51-59. , 10.1016/j.gaitpost.2007.01.005, 17353125; Sutherland, D.H., The development of mature gait (1997) Gait Posture, 6, pp. 163-170; Samson, W., Dohin, B., Desroches, G., Chaverot, J.-L., Dumas, R., Cheze, L., Foot mechanics during the first six years of independent walking (2011) J Biomech, 44, pp. 1321-1327. , 10.1016/j.jbiomech.2011.01.007, 21257173; Lundgren, P., Nester, C., Liu, A., Arndt, A., Jones, R., Stacoff, A., Wolf, P., Lundberg, A., Invasive in vivo measurement of rear-, mid- and forefoot motion during walking (2008) Gait Posture, 28, pp. 93-100. , 10.1016/j.gaitpost.2007.10.009, 18096389; Moseley, L., Smith, R., Hunt, A., Gant, R., Three-dimensional kinematics of the rearfoot during the stance phase of walking in normal young adult males (1996) Clin Biomech (Bristol, Avon), 11, pp. 39-45; Hunt, A.E., Smith, R.M., Torode, M., Extrinsic muscle activity, foot motion and ankle joint moments during the stance phase of walking (2001) Foot Ankle Int, 22, pp. 31-41; Caravaggi, P., Pataky, T., Goulermas, J.Y., Savage, R., Crompton, R., A dynamic model of the windlass mechanism of the foot: evidence for early stance phase preloading of the plantar aponeurosis (2009) J Exp Biol, 212, pp. 2491-2499. , 10.1242/jeb.025767, 19617443; Fiolkowski, P., Brunt, D., Bishop, M., Woo, R., Horodyski, M., Intrinsic pedal musculature support of the medial longitudinal arch: An electromyography study (2003) J Foot Ankle Surg, 42, pp. 327-333. , 10.1053/j.jfas.2003.10.003, 14688773; Headlee, D.L., Leonard, J.L., Hart, J.M., Ingersoll, C.D., Hertel, J., Fatigue of the plantar intrinsic foot muscles increases navicular drop (2008) J Electromyogr Kinesiol, 18, pp. 420-425. , 10.1016/j.jelekin.2006.11.004, 17208458; Begg, R., Best, R., Dell'Oro, L., Taylor, S., Minimum foot clearance during walking: Strategies for the minimisation of trip-related falls (2007) Gait Posture, 25, pp. 191-198. , 10.1016/j.gaitpost.2006.03.008, 16678418\n\nFrom Duplicate 2 (Effect of thong style flip-flops on children's barefoot walking and jogging kinematics - Chard, Angus; Greene, Andrew; Hunt, Adrienne; Vanwanseele, Benedicte; Smith, Richard)\n\nDate of Electronic Publication: 2013 Mar 05. ; Original Imprints: Publication: London : BioMed Central, 2008-","page":"8","publisher":"BioMed Central","publisher-place":"England","title":"Effect of thong style flip-flops on children's barefoot walking and jogging kinematics","type":"article-journal","volume":"6"},"uris":["http://www.mendeley.com/documents/?uuid=6d327b1c-c4a1-4b81-b8a9-26f874544dca"]},{"id":"ITEM-3","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3","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Chard et al., 2013; Wegener, Hunt, et al., 2011)","plainTextFormattedCitation":"(Abd Elkader et al., 2013; Chard et al., 2013; Wegener, Hunt, et al., 2011)","previouslyFormattedCitation":"(Abd Elkader et al., 2013; Chard et al., 2013; Wegener, Hunt, et al., 2011)"},"properties":{"noteIndex":0},"schema":"https://github.com/citation-style-language/schema/raw/master/csl-citation.json"}</w:instrText>
      </w:r>
      <w:r w:rsidRPr="000B4B1B">
        <w:fldChar w:fldCharType="separate"/>
      </w:r>
      <w:r w:rsidR="00254D00" w:rsidRPr="00254D00">
        <w:rPr>
          <w:noProof/>
        </w:rPr>
        <w:t>(Abd Elkader et al., 2013; Chard et al., 2013; Wegener, Hunt, et al., 2011)</w:t>
      </w:r>
      <w:r w:rsidRPr="000B4B1B">
        <w:fldChar w:fldCharType="end"/>
      </w:r>
      <w:r w:rsidRPr="000B4B1B">
        <w:t xml:space="preserve">. </w:t>
      </w:r>
    </w:p>
    <w:p w14:paraId="057B6F07" w14:textId="7D3695AA" w:rsidR="000B4B1B" w:rsidRPr="000B4B1B" w:rsidRDefault="000B4B1B" w:rsidP="00E52690">
      <w:pPr>
        <w:spacing w:line="360" w:lineRule="auto"/>
        <w:jc w:val="both"/>
      </w:pPr>
      <w:r w:rsidRPr="000B4B1B">
        <w:lastRenderedPageBreak/>
        <w:t xml:space="preserve">A focus on biomechanics involving children’s footwear has been an increasing area of research with a total of 55 of the included 70 articles published in the past 10 years. Fifty of the abstracts reported the age range in these studies: infant and preschool (n=15), primary school (n=38), and adolescents (n=16). Biomechanical studies have chiefly been used to assess the potential effects of footwear on both typical and atypical motor development (n=46) </w:t>
      </w:r>
      <w:r w:rsidRPr="000B4B1B">
        <w:fldChar w:fldCharType="begin" w:fldLock="1"/>
      </w:r>
      <w:r w:rsidR="00D471C6">
        <w:instrText>ADDIN CSL_CITATION {"citationItems":[{"id":"ITEM-1","itemData":{"DOI":"10.1016/j.gaitpost.2009.07.119","ISBN":"0966-6362","PMID":"19692245","abstract":"This study investigated the basic spatio-temporal gait measures of 898 primary school-aged children (5-13 years) and 82 young adults (18-27 years). Participants completed 6-8 walks at preferred speed along a GAITRite walkway whilst barefoot and whilst wearing athletic shoes or runners. Outcome measures (non-normalized and normalized) were gait speed, cadence, step and stride length, support base, single and double support, stance duration, foot angle and associated symmetry measures. Non-normalized measures of speed, step and stride length, support base and foot angle increased with age whereas cadence reduced. Normalized measures remained unchanged with age in children whereas the young adults (both conditions) exhibited a 2.3% reduction in single support, a 5.1% increase in double support and a 2.6% increase in stance duration (p&lt;0.0001). For the entire sample, shoes increased walking speed by 8 cm s(-1), step length by 5.5 cm, stride length by 11.1 cm and base of support by 0.5 cm. In contrast, foot angle and cadence reduced by 0.1 degrees and 3.9 steps min(-1) respectively. Shoes increased both double support (1.6%) and stance time (0.8%), whereas single support reduced by 0.8%. Symmetry remained unaffected by age. On average, measures of step and stride symmetry (combining both conditions) fell around 0.7 cm, whereas measures of symmetry for step and stance time, single and double support fell around 0.6%. Footwear significantly affected gait (p&lt;0.0001). Gait may not be mature by age 13. Gait is symmetrical in healthy children and young adults but may change with pathology.","author":[{"dropping-particle":"","family":"Lythgo","given":"Noel","non-dropping-particle":"","parse-names":false,"suffix":""},{"dropping-particle":"","family":"Wilson","given":"Cameron","non-dropping-particle":"","parse-names":false,"suffix":""},{"dropping-particle":"","family":"Galea","given":"Mary","non-dropping-particle":"","parse-names":false,"suffix":""}],"container-title":"Gait Posture","edition":"2009/08/21","id":"ITEM-1","issue":"4","issued":{"date-parts":[["2009"]]},"language":"eng","note":"From Duplicate 1 (Basic gait and symmetry measures for primary school-aged children and young adults whilst walking barefoot and with shoes - Lythgo, N; Wilson, C; Galea, M)\n\nresearch. Journal Subset: Biomedical; Europe; UK &amp;amp; Ireland. NLM UID: 9416830.\nPMID: 19692245.\n\nFrom Duplicate 2 (Basic gait and symmetry measures for primary school-aged children and young adults whilst walking barefoot and with shoes - Lythgo, Noel; Wilson, Cameron; Galea, Mary)\n\nFrom Duplicate 1 (Basic gait and symmetry measures for primary school-aged children and young adults whilst walking barefoot and with shoes - Lythgo, N; Wilson, C; Galea, M)\n\n1879-2219\nLythgo, Noel\nWilson, Cameron\nGalea, Mary\nJournal Article\nResearch Support, Non-U.S. Gov't\nEngland\nGait Posture. 2009 Nov;30(4):502-6. doi: 10.1016/j.gaitpost.2009.07.119. Epub 2009 Aug 18.\n\nFrom Duplicate 2 (Basic gait and symmetry measures for primary school-aged children and young adults whilst walking barefoot and with shoes - Lythgo, N; Wilson, C; Galea, M)\n\nCited By :67\nExport Date: 29 January 2018\nCODEN: GAPOF\nCorrespondence Address: Lythgo, N.; Rehabilitation Sciences Research Centre, University of MelbourneAustralia; email: nlythgo@unimelb.edu.au\nFunding details: University of Melbourne\nReferences: Conover, W.J., (1980) Practical nonparametric statistics, , John Wiley and Sons, New York; Cupp, T., Osffinger, D., Tylkowski, C., Augsburger, S., Age-related kinetic changes in normal pediatrics (1999) J Ped Orthopaed, 19, pp. 475-478; Dusing, S.C., Thorpe, D.E., A normative sample of temporal and spatial gait parameters in children using the GAITRite® electronic walkway (2007) Gait Posture, 25, pp. 135-139; Ganley, K.J., Powers, C.M., Gait kinematics of 7-year-old children: a comparison to adults using age-specific anthropometric data (2005) Gait Posture, 21, pp. 141-145; Hills, A.P., Parker, A.W., Locomotor characteristics of obese children (1992) Child Care Health Develop, 18, pp. 29-34; Hof, A.L., Scaling gait data to body size (1996) Gait Posture, 4, pp. 222-223; Holm, I., Tveter, A.T., Fredriksen, P.M., Vøllestad, N., A normative sample of gait and hopping on one leg parameters in children 7-12 years of age (2009) Gait Posture, 29, pp. 317-321; Lindemann, U., Najafi, B., Zijlstra, W., Hauer, K., Muche, R., Becker, C., Distance to achieve steady state walking speed in frail elderly persons (2008) Gait Posture, 27, pp. 91-96; McRae, R., (1999) Pocketbook of orthopaedics and fractures, , Churchill Livingston, Edinburgh; Menz, B., Latt, D., Tiedeman, A., Mun Sun Kwan, M., Lord, S., Reliability of the GAITRite walkway system for the quantification of the temporo-spatial parameters of gait in young and older people (2004) Gait Posture, 20, pp. 20-25; Miff, S.C., Childress, D.S., Gard, S.A., Meier, M.R., Hansen, A.H., Temporal symmetries during gait initiation and termination in nondisabled ambulators and in people with unilateral transtibial limb loss (2005) J Rehabil Res Dev, 42, pp. 175-182; Singh, T., Koh, M., Effects of backpack load position on spatiotemporal parameters and trunk forward lean (2009) Gait Posture, 29, pp. 49-53; Stansfield, B.W., Hillman, S.J., Hazelwood, M.E., Lawson, A.M., Mann, A.M., Loudon, I.R., Normalisation of gait in children (2003) Gait Posture, 17, pp. 81-87; Sutherland, D.H., Olshen, R., Biden, E.N., Wyatt, M.P., (1988) The development of mature walking, , Mac Keith Press, London; Thorpe, D.E., Dusing, S.C., Moore, C.G., Repeatability of temporospatial gait measures in children using the GAITRite electronic walkway (2005) Arch Phys Med Rehabil, 86, pp. 2342-2346; Webster, K., Wittwer, J., Feller, J., Validity of GAITRite walkway system for the measurement of averaged and individual step parameters of gait (2005) Gait Posture, 22, pp. 317-321; Wilson, C., Lythgo, N., Maschette, W., Body mass index, motor impairment and gait characteristics in primary aged children: a pilot study (2004) Australian Association for Exercise and Sports Science inaugural national conference, , Queensland University of Technology, Brisbane, Australia; Wolf, S., Simon, J., Patikas, D., Schuster, W., Armbrust, P., Doderlein, L., Foot motion in children shoes-a comparison of barefoot walking with shod walking in conventional and flexible shoes (2008) Gait Posture, 27, pp. 51-59\n\nFrom Duplicate 3 (Basic gait and symmetry measures for primary school-aged children and young adults whilst walking barefoot and with shoes - Lythgo, Noel; Wilson, Cameron; Galea, Mary)\n\nDate of Electronic Publication: 2009 Aug 18. Current Imprints: Publication: : Oxford, UK : Elsevier Sciencem; Original Imprints: Publication: Oxford, UK : Butterworth-Heinemann, c1993-\n\nFrom Duplicate 4 (Basic gait and symmetry measures for primary school-aged children and young adults whilst walking barefoot and with shoes - Lythgo, N; Wilson, C; Galea, M)\n\nresearch. Journal Subset: Biomedical; Europe; UK &amp;amp; Ireland. NLM UID: 9416830.\nPMID: 19692245.\n\nFrom Duplicate 5 (Basic gait and symmetry measures for primary school-aged children and young adults whilst walking barefoot and with shoes - Lythgo, Noel; Wilson, Cameron; Galea, Mary)\n\nAuthor: Lythgo, Noel: 1 email: nlythgo@unimelb.edu.au. Author: Wilson, Cameron: 2 Author: Galea, Mary: 1 ; Author Affiliation: 1 Rehabilitation Sciences Research Centre, University of Melbourne, Australia: 2 School of Exercise Science, Australian Catholic University, Australia; No. of Pages: 5; Language: English; Publication Type: Article; Update Code: 20091030","page":"502-506","publisher":"Elsevier B.V.","publisher-place":"England","title":"Basic gait and symmetry measures for primary school-aged children and young adults whilst walking barefoot and with shoes","type":"article-journal","volume":"30"},"uris":["http://www.mendeley.com/documents/?uuid=968a8e61-7d78-423e-a0aa-e37b72b6c4a9"]},{"id":"ITEM-2","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2","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Lythgo et al., 2009; Ramstrand et al., 2008)","plainTextFormattedCitation":"(Lythgo et al., 2009; Ramstrand et al., 2008)","previouslyFormattedCitation":"(Lythgo et al., 2009; Ramstrand et al., 2008)"},"properties":{"noteIndex":0},"schema":"https://github.com/citation-style-language/schema/raw/master/csl-citation.json"}</w:instrText>
      </w:r>
      <w:r w:rsidRPr="000B4B1B">
        <w:fldChar w:fldCharType="separate"/>
      </w:r>
      <w:r w:rsidR="009A28E3" w:rsidRPr="009A28E3">
        <w:rPr>
          <w:noProof/>
        </w:rPr>
        <w:t>(Lythgo et al., 2009; Ramstrand et al., 2008)</w:t>
      </w:r>
      <w:r w:rsidRPr="000B4B1B">
        <w:fldChar w:fldCharType="end"/>
      </w:r>
      <w:r w:rsidRPr="000B4B1B">
        <w:t xml:space="preserve">. Other studies assessed the short term biomechanical effects of footwear (n=6) </w:t>
      </w:r>
      <w:r w:rsidRPr="000B4B1B">
        <w:fldChar w:fldCharType="begin" w:fldLock="1"/>
      </w:r>
      <w:r w:rsidR="00D471C6">
        <w:instrText>ADDIN CSL_CITATION {"citationItems":[{"id":"ITEM-1","itemData":{"DOI":"10.1080/02640414.2017.1313997","ISBN":"0264-0414","ISSN":"1466-447X (Electronic)","PMID":"28417667","abstract":"This study investigated the immediate and short-term effects of minimalist shoes (MS) and traditional running shoes (TRS) on vertical loading rates, foot strike pattern and lower limb kinematics in a group of habitual barefoot runners. Twelve habitual barefoot runners were randomly given a pair of MS or TRS and were asked to run with the prescribed shoes for 1 month. Outcome variables were obtained before, immediate after and 1 month after shoe prescription. Average and instantaneous vertical loading rates at the 1-month follow-up were significantly higher than that at the pre-shod session (P &lt; 0.034,η2p&gt; 0.474). Foot strike angle in the TRS group was significantly lower than that in the MS group (P = 0.045,η2p = 0.585). However, there was no significant time nor shoe effect on overstride, knee and ankle excursion (P &gt; 0.061). Habitual barefoot runners appeared to land with a greater impact during shod running and they tended to have a more rearfoot strike pattern while wearing TRS. Lower limb kinematics were comparable before and after shoe prescription. Longer period of follow-up is suggested to further investigate the footwear effect on the running biomechanics in habitual barefoot runners.","author":[{"dropping-particle":"","family":"Au","given":"Ivan P H","non-dropping-particle":"","parse-names":false,"suffix":""},{"dropping-particle":"","family":"Lau","given":"Fannie O Y","non-dropping-particle":"","parse-names":false,"suffix":""},{"dropping-particle":"","family":"An","given":"Winko W","non-dropping-particle":"","parse-names":false,"suffix":""},{"dropping-particle":"","family":"Zhang","given":"Janet H","non-dropping-particle":"","parse-names":false,"suffix":""},{"dropping-particle":"","family":"Chen","given":"Tony L","non-dropping-particle":"","parse-names":false,"suffix":""},{"dropping-particle":"","family":"Cheung","given":"Roy T H","non-dropping-particle":"","parse-names":false,"suffix":""}],"container-title":"J Sports Sci","id":"ITEM-1","issue":"4","issued":{"date-parts":[["2018","2"]]},"language":"eng","note":"From Duplicate 2 (Immediate and short-term biomechanical adaptation of habitual barefoot runners who start shod running - Au, Ivan P H; Lau, Fannie O Y; An, Winko W; Zhang, Janet H; Chen, Tony L; Cheung, Roy T H)\n\nresearch; tables/charts. Journal Subset: Allied Health; Biomedical; Europe; Peer Reviewed; UK &amp;amp; Ireland. NLM UID: 8405364.","page":"451-455","publisher":"Taylor &amp; Francis Ltd","publisher-place":"Philadelphia, Pennsylvania, England","title":"Immediate and short-term biomechanical adaptation of habitual barefoot runners who start shod running","type":"article-journal","volume":"36"},"uris":["http://www.mendeley.com/documents/?uuid=20fb8791-9180-4cfc-979a-5b2fed0d48b2"]},{"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 Au et al., 2018)","plainTextFormattedCitation":"(Aboutorabi et al., 2014; Au et al., 2018)","previouslyFormattedCitation":"(Aboutorabi et al., 2014; Au et al., 2018)"},"properties":{"noteIndex":0},"schema":"https://github.com/citation-style-language/schema/raw/master/csl-citation.json"}</w:instrText>
      </w:r>
      <w:r w:rsidRPr="000B4B1B">
        <w:fldChar w:fldCharType="separate"/>
      </w:r>
      <w:r w:rsidR="00810D03" w:rsidRPr="009A28E3">
        <w:rPr>
          <w:noProof/>
        </w:rPr>
        <w:t>(Aboutorabi et al., 2014; Au et al., 2018)</w:t>
      </w:r>
      <w:r w:rsidRPr="000B4B1B">
        <w:fldChar w:fldCharType="end"/>
      </w:r>
      <w:r w:rsidRPr="000B4B1B">
        <w:t xml:space="preserve">, the potential biomechanical design requirements of footwear (e.g., fastenings, fit, heel height, and upper and sole material stiffness) (n=15) </w:t>
      </w:r>
      <w:r w:rsidRPr="000B4B1B">
        <w:fldChar w:fldCharType="begin" w:fldLock="1"/>
      </w:r>
      <w:r w:rsidR="00EF53DC">
        <w:instrText>ADDIN CSL_CITATION {"citationItems":[{"id":"ITEM-1","itemData":{"DOI":"10.2466/05.06.10.26.Pms.113.5.534-538","ISBN":"0031-5125 (Print) 0031-5125","PMID":"22185067","abstract":"The effect of footwear on locomotor skill performance was examined. 12 children (4 boys, 8 girls; M age = 56.3 mo., SD = 3.3) served as participants. Participants were randomly assigned to perform the locomotor subscale of Ulrich's Test of Gross Motor Development in two shoe conditions (Condition 1: Stride Rite athletic shoes, and Condition 2: flip flop sandals). Children scored significantly higher when wearing athletic shoes than flip-flop sandals. This finding is relevant for motor performance and safety in physical education and movement programs.","author":[{"dropping-particle":"","family":"Robinson","given":"Leah E","non-dropping-particle":"","parse-names":false,"suffix":""},{"dropping-particle":"","family":"Rudisil","given":"Mary E","non-dropping-particle":"","parse-names":false,"suffix":""},{"dropping-particle":"","family":"Weimar","given":"Wendi H","non-dropping-particle":"","parse-names":false,"suffix":""},{"dropping-particle":"","family":"Shroyer","given":"Justin F","non-dropping-particle":"","parse-names":false,"suffix":""},{"dropping-particle":"","family":"Breslin","given":"Casey M","non-dropping-particle":"","parse-names":false,"suffix":""},{"dropping-particle":"","family":"Morera","given":"Maria","non-dropping-particle":"","parse-names":false,"suffix":""},{"dropping-particle":"","family":"Rudisill","given":"Mary E","non-dropping-particle":"","parse-names":false,"suffix":""},{"dropping-particle":"","family":"Weimar","given":"Wendi H","non-dropping-particle":"","parse-names":false,"suffix":""},{"dropping-particle":"","family":"Breslin","given":"Casey M","non-dropping-particle":"","parse-names":false,"suffix":""},{"dropping-particle":"","family":"Shroyer","given":"Justin F","non-dropping-particle":"","parse-names":false,"suffix":""},{"dropping-particle":"","family":"Morera","given":"Maria","non-dropping-particle":"","parse-names":false,"suffix":""}],"container-title":"Percept Mot Skills","edition":"2011/12/22","id":"ITEM-1","issue":"2","issued":{"date-parts":[["2011"]]},"language":"eng","note":"From Duplicate 1 (Footwear and locomotor skill performance in preschoolers - Robinson, L E; Rudisill, M E; Weimar, W H; Breslin, C M; Shroyer, J F; Morera, M)\n\nRobinson, Leah E\nRudisill, Mary E\nWeimar, Wendi H\nBreslin, Casey M\nShroyer, Justin F\nMorera, Maria\nComparative Study\nJournal Article\nUnited States\nPercept Mot Skills. 2011 Oct;113(2):534-8. doi: 10.2466/05.06.10.26.PMS.113.5.534-538.\n\nFrom Duplicate 2 (Footwear and locomotor skill performance in preschoolers - Robinson, Leah E; Rudisil, Mary E; Weimar, Wendi H; Shroyer, Justin F; Breslin, Casey M; Morera, Maria; Rudisill, Mary E; Weimar, Wendi H; Breslin, Casey M; Shroyer, Justin F; Morera, Maria)\n\nFrom Duplicate 1 (Footwear and locomotor skill performance in preschoolers - Robinson, Leah E; Rudisill, Mary E; Weimar, Wendi H; Breslin, Casey M; Shroyer, Justin F; Morera, Maria)\n\nFrom Duplicate 1 (Footwear and locomotor skill performance in preschoolers - Robinson, L E; Rudisill, M E; Weimar, W H; Breslin, C M; Shroyer, J F; Morera, M)\n\nRobinson, Leah E\nRudisill, Mary E\nWeimar, Wendi H\nBreslin, Casey M\nShroyer, Justin F\nMorera, Maria\nComparative Study\nJournal Article\nUnited States\nPercept Mot Skills. 2011 Oct;113(2):534-8. doi: 10.2466/05.06.10.26.PMS.113.5.534-538.\n\nFrom Duplicate 2 (Footwear and locomotor skill performance in preschoolers - Robinson, L E; Rudisill, M E; Weimar, W H; Breslin, C M; Shroyer, J F; Morera, M)\n\nCited By :4\nExport Date: 29 January 2018\nCODEN: PMOSA\nCorrespondence Address: Robinson, L. E.; Department of Kinesiology, Auburn University, 2050 Memorial Coliseum, AL 36849, United States; email: ler0004@auburn.edu\nReferences: Clark, J.E., On the problem of motor skill development (2007) Journal of Physical Education, Recreation, and Dance, 78, pp. 39-44; Difiori, J.P., Overuse injuries in children and adolescents (1999) The Physician and Sportsmedicine, 27, pp. 75-81; Faigenbaum, A.D., Strength training for children and adolescents (2000) Clinical Sports Medicine, 19, pp. 593-619; Goodway, J.D., Rudisill, M.E., Valentini, N.C., The influence of instruction on catching: A developmental approach (2002) Motor Development: Research and Reviews, 2. , In J. E. Clark &amp;amp; J. H. Humphrey (Eds.), Reston, VA: NA SPE Publications; Lynn, S., Castelli, D., Werner, P., Cone, S., (2007) Seminar In Physical Education: From Student Teaching to Teaching Students, , Champaign, IL: Human Kinetics; McPoil, T.G., Athletic footwear: Design, performance, and selection issues (2000) Journal of Science and Medicine In Sport, 3, pp. 260-267; Newell, K., Physical constraints on the development of motor skills (1984) Motor Development During Preschool and Elementary Years, pp. 105-120. , In J. Thomas (Ed.), Minneapolis, MN: Burgess; Newell, K., Constraints on the development of coordination (1986) Aspects of Coordination and Control, pp. 341-360. , In M. G. Wade &amp;amp; H. T. Whiting (Eds.), The Netherlands: Dordrecht; Orendurff, M.S., Rohr, E.S., Segal, A.D., Medley, J.W., Green, J.R., Kadel, N.J., Regional foot pressure during running, cutting, jumping, and landing (2008) American Journal of Sports Medicine, 36, pp. 566-571; Robinson, L.E., Goodway, J.D., Instructional climates in preschool children who are at-risk: Part I. Object control skill development (2009) Research Quarterly For Exercise and Sport, 80, pp. 533-542; Rudisill, M.E., Wall, S.J., Meeting active start guidelines in the AD C-Boykin program: Preschoolers (2004) Teaching Elementary Education, 15, pp. 25-29; Shroyer, J., Weimar, W., Comparative analysis of human gait while wearing flip-flops versus wearing sneakers (2010) Journal of American Podiatric Medical Association, 100, pp. 251-257; Valentini, N.C., Rudisill, M.E., Effectiveness of an inclusive mastery climate intervention on the motor skill development of children (2004) Adapted Physical Activity Quarterly, 21, pp. 330-347\n\nFrom Duplicate 3 (Footwear and locomotor skill performance in preschoolers - Robinson, Leah E; Rudisill, Mary E; Weimar, Wendi H; Breslin, Casey M; Shroyer, Justin F; Morera, Maria)\n\nDate of Electronic Publication: 20111001. Current Imprints: Publication: 2016- : Thousand Oaks, California : SAGE; Original Imprints: Publication: Louisville, Ky. : Southern Universities Press\n\nFrom Duplicate 2 (FOOTWEAR AND LOCOMOTOR SKILL PERFORMANCE I PRESCHOOLERS - Robinson, Leah E; Rudisil, Mary E; Weimar, Wendi H; Shroyer, Justin F; Breslin, Casey M; Morera, Maria)\n\nFrom Duplicate 1 (FOOTWEAR AND LOCOMOTOR SKILL PERFORMANCE I PRESCHOOLERS - Robinson, Leah E; Rudisil, Mary E; Weimar, Wendi H; Shroyer, Justin F; Breslin, Casey M; Morera, Maria)\n\nAuthor: Robinson, Leah E.: 1 email: ler0004@auburn.edu. Author: Rudisil, Mary E.: 1 Author: Weimar, Wendi H.: 1 Author: Shroyer, Justin F.: 2 Author: Breslin, Casey M.: 3 Author: Morera, Maria: 4 ; Author Affiliation: 1 Auburn University: 2 National Institute for Occupational Safety and Health: 3 Temple University: 4 National University, Costa Rica; No. of Pages: 5; Language: English; Publication Type: Article; Update Code: 20111122\n\nFrom Duplicate 2 (FOOTWEAR AND LOCOMOTOR SKILL PERFORMANCE I PRESCHOOLERS - Robinson, Leah E; Rudisil, Mary E; Weimar, Wendi H; Shroyer, Justin F; Breslin, Casey M; Morera, Maria)\n\nresearch; tables/charts. Journal Subset: Allied Health; Biomedical; Editorial Board Reviewed; Expert Peer Reviewed; Peer Reviewed; USA. Special Interest: Physical Therapy. Instrumentation: Llocomotor subscale of Ulrich's Test of Gross Motor Development. NLM UID: 0401131.\nPMID: 22185067.","page":"534-538","publisher":"SAGE","publisher-place":"Thousand Oaks, California","title":"Footwear and locomotor skill performance in preschoolers","type":"article-journal","volume":"113"},"uris":["http://www.mendeley.com/documents/?uuid=32cb7d55-3c9a-4766-87a0-4df0ee25995f"]},{"id":"ITEM-2","itemData":{"DOI":"10.1080/10255842.2013.815956","ISBN":"1025-5842","ISSN":"10255842","PMID":"23923852","author":[{"dropping-particle":"","family":"Hamme","given":"A.","non-dropping-particle":"Van","parse-names":false,"suffix":""},{"dropping-particle":"","family":"Samson","given":"W.","non-dropping-particle":"","parse-names":false,"suffix":""},{"dropping-particle":"","family":"Dohin","given":"B.","non-dropping-particle":"","parse-names":false,"suffix":""},{"dropping-particle":"","family":"Dumas","given":"R.","non-dropping-particle":"","parse-names":false,"suffix":""},{"dropping-particle":"","family":"Chèze","given":"L.","non-dropping-particle":"","parse-names":false,"suffix":""},{"dropping-particle":"","family":"Cheze","given":"L","non-dropping-particle":"","parse-names":false,"suffix":""},{"dropping-particle":"","family":"Chèze","given":"L.","non-dropping-particle":"","parse-names":false,"suffix":""}],"container-title":"Computer Methods in Biomechanics and Biomedical Engineering","edition":"2013/08/16","id":"ITEM-2","issue":"SUPPL 1","issued":{"date-parts":[["2013"]]},"language":"English","note":"From Duplicate 1 (Is there a predominant influence between heel height, upper height and sole stiffness on young children gait dynamics? - Van Hamme, A.; Samson, W.; Dohin, B.; Dumas, R.; Cheze, L; Chèze, L.)\n\nFrom Duplicate 2 (Is there a predominant influence between heel height, upper height and sole stiffness on young children gait dynamics? - Van Hamme, A.; Samson, W.; Dohin, B.; Dumas, R.; Cheze, L; Chèze, L.)\n\nFrom Duplicate 2 (Is there a predominant influence between heel height, upper height and sole stiffness on young children gait dynamics? - Van Hamme, A; Samson, W; Dohin, B; Dumas, R; Cheze, L; Chèze, L)\n\nFrom Duplicate 1 (Is there a predominant influence between heel height, upper height and sole stiffness on young children gait dynamics? - Van Hamme, A; Samson, W; Dohin, B; Dumas, R; Chèze, L)\n\nDate of Electronic Publication: 20130101. Current Imprints: Publication: London : Informa Healthcare; Original Imprints: Publication: [Amsterdam?] Netherlands : Gordon and Breach Science Publishers, c1997-\n\nFrom Duplicate 2 (Is there a predominant influence between heel height, upper height and sole stiffness on young children gait dynamics? - Van Hamme, A; Samson, W; Dohin, B; Dumas, R; Chèze, L)\n\nCited By :1\nExport Date: 29 January 2018\nCorrespondence Address: Van Hamme, A.; Laboratoire de Biomécanique et Mécanique des Chocs (UMR-T 9406), Université Lyon 1/IFSTTAR, Villeurbanne, France; email: avanhamme@ctcgroupe.com\nReferences: Kristen, K.H., Kastner, J., Holzreiter, S., Wagner, P., Engel, A., Biomechanics of children shoes using gait analyses in saddlers (1998) Z Orthop Grenzg., 136, pp. 457-462; Paul, I.L., Munro, M.B., Abernethy, P.J., Simon, S.R., Radin, E.L., Rose, R.M., Musculo-skeletal shock absorption: Relative contribution of bone and soft tissue at various frequencies (1978) J Biomech., 11, pp. 237-239; Samson, W., Dohin, B., Desroches, G., Chaverot, J.L., Dumas, R., Chèze, L., Foot mechanics during the first six years of independent walking (2011) J Biomech., 44 (7), pp. 1321-1327; Samson, W., Dohin, B., Van Hamme, A., Dumas, R., Chèze, L., Effet du chaussage sur la marche du jeune enfant avec l'augmentation de la vitesse de déplacement (2012) Mov Sport Sci., 75, pp. 97-105; Walther, M., Herold, D., Sinderhauf, A., Morrison, R., Children sport shoes-a systematic review of current literature (2008) J Foot Ankle Surg., 14, pp. 180-189; Wegener, C., Hunt, A.E., Vanwanseele, B., Burns, J., Smith, R.M., Effect of children's shoes on gait: a systematic review and meta-analysis (2011) J Foot Ankle Res., 18 (4), p. 3\n\nFrom Duplicate 3 (Is there a predominant influence between heel height, upper height and sole stiffness on young children gait dynamics? - Van Hamme, A; Samson, W; Dohin, B; Dumas, R; Cheze, L)\n\n1476-8259\nVan Hamme, A\nSamson, W\nDohin, B\nDumas, R\nCheze, L\nComparative Study\nJournal Article\nEngland\nComput Methods Biomech Biomed Engin. 2013;16 Suppl 1:66-7. doi: 10.1080/10255842.2013.815956.","page":"66-67","publisher":"Informa Healthcare","publisher-place":"England","title":"Is there a predominant influence between heel height, upper height and sole stiffness on young children gait dynamics?","type":"article-journal","volume":"16"},"uris":["http://www.mendeley.com/documents/?uuid=fb49023a-13c2-4e52-856c-d633ef7ba69f"]},{"id":"ITEM-3","itemData":{"DOI":"10.1016/j.apergo.2017.05.016","ISBN":"1872-9126","ISSN":"1872-9126","PMID":"28599798","abstract":"The purpose of this study was to determine the optimal inner-shoe volume for children tennis players. Sixteen participants, aged from 8 to 12 years old assessed comfort of 6 shoes, which were a combination of 3 lasts (thin, medium and wide) and 2 upper constructions (flexible and stiff), while a sock equipped with textile sensors was measuring the pressure applied on their foot. The thin last was based on the proportion of an adult last. The widest shoes produced the lowest pressure on the 1st and 5th metatarsal heads, the medial midfoot and the medial and lateral heel (p &lt; 0.05), whilst they were perceived the most comfortable for the 3rd and 5th metatarsal heads, the 5th metatarsal base and the medial and lateral heel (p &lt; 0.05). These outcomes indicated that footwear manufacturers should design wider shoes for children than for adults.; Copyright © 2017 Elsevier Ltd. All rights reserved.","author":[{"dropping-particle":"","family":"Herbaut","given":"Alexis","non-dropping-particle":"","parse-names":false,"suffix":""},{"dropping-particle":"","family":"Roux","given":"Maxime","non-dropping-particle":"","parse-names":false,"suffix":""},{"dropping-particle":"","family":"Guéguen","given":"Nils","non-dropping-particle":"","parse-names":false,"suffix":""},{"dropping-particle":"","family":"Chavet","given":"Pascale","non-dropping-particle":"","parse-names":false,"suffix":""},{"dropping-particle":"","family":"Barbier","given":"Franck","non-dropping-particle":"","parse-names":false,"suffix":""},{"dropping-particle":"","family":"Simoneau-Buessinger","given":"Emilie","non-dropping-particle":"","parse-names":false,"suffix":""}],"container-title":"Appl Ergon","id":"ITEM-3","issued":{"date-parts":[["2017","6","6"]]},"language":"English","note":"From Duplicate 1 (Determination of optimal shoe fitting for children tennis players: Effects of inner-shoe volume and upper stiffness - Herbaut, Alexis; Roux, Maxime; Guéguen, Nils; Chavet, Pascale; Barbier, Franck; Simoneau-Buessinger, Emilie)\n\nFrom Duplicate 1 (Determination of optimal shoe fitting for children tennis players: Effects of inner-shoe volume and upper stiffness - Herbaut, Alexis; Roux, Maxime; Guéguen, Nils; Chavet, Pascale; Barbier, Franck; Simoneau-Buessinger, Emilie)\n\nFrom Duplicate 1 (Determination of optimal shoe fitting for children tennis players: Effects of inner-shoe volume and upper stiffness - Herbaut, Alexis; Roux, Maxime; Guéguen, Nils; Chavet, Pascale; Barbier, Franck; Simoneau-Buessinger, Emilie)\n\nOriginal Imprints: Publication: London.\n\nFrom Duplicate 2 (Determination of optimal shoe fitting for children tennis players: Effects of inner-shoe volume and upper stiffness - Herbaut, A; Roux, M; Guéguen, N; Chavet, P; Barbier, F; Simoneau-Buessinger, E)\n\nExport Date: 29 January 2018\nArticle in Press\nCODEN: AERGB\nCorrespondence Address: Herbaut, A.email: herbaut.alexis@gmail.com\n\nFrom Duplicate 2 (Determination of optimal shoe fitting for children tennis players: Effects of inner-shoe volume and upper stiffness - Herbaut, Alexis; Roux, Maxime; Guéguen, Nils; Chavet, Pascale; Barbier, Franck; Simoneau-Buessinger, Emilie)\n\nOriginal Imprints: Publication: London.","publisher":"Butterworth-Heinemann","publisher-place":"England","title":"Determination of optimal shoe fitting for children tennis players: Effects of inner-shoe volume and upper stiffness","type":"article-journal"},"uris":["http://www.mendeley.com/documents/?uuid=ae970eb2-977f-4e9e-acb4-51b9867d6709"]},{"id":"ITEM-4","itemData":{"DOI":"10.1080/19424280.2015.1036938","ISBN":"19424280 (ISSN)","ISSN":"19424299","author":[{"dropping-particle":"","family":"Imaizumi","given":"Kazuya","non-dropping-particle":"","parse-names":false,"suffix":""},{"dropping-particle":"","family":"Akimoto","given":"Maki","non-dropping-particle":"","parse-names":false,"suffix":""},{"dropping-particle":"","family":"Kobayashi","given":"Yoshiyuki","non-dropping-particle":"","parse-names":false,"suffix":""},{"dropping-particle":"","family":"Hobara","given":"Hiroaki","non-dropping-particle":"","parse-names":false,"suffix":""},{"dropping-particle":"","family":"Kouchi","given":"Makiko","non-dropping-particle":"","parse-names":false,"suffix":""}],"container-title":"Footwear Science","id":"ITEM-4","issued":{"date-parts":[["2015","6","19"]]},"language":"English","note":"From Duplicate 1 (Effects of oversized footwear on gait parameters in children - Imaizumi, Kazuya; Akimoto, Maki; Kobayashi, Yoshiyuki; Hobara, Hiroaki; Kouchi, Makiko)\n\nFrom Duplicate 1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azuya; Akimoto, Maki; Kobayashi, Yoshiyuki; Hobara, Hiroaki; Kouchi, Makiko)\n\nFrom Duplicate 1 (Effects of oversized footwear on gait parameters in children - Imaizumi, Kazuya; Akimoto, Maki; Kobayashi, Yoshiyuki; Hobara, Hiroaki; Kouchi, Makiko)\n\nFrom Duplicate 1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page":"S16-S18","publisher":"Taylor and Francis Ltd.","title":"Effects of oversized footwear on gait parameters in children","type":"article-journal","volume":"7"},"uris":["http://www.mendeley.com/documents/?uuid=2639bfeb-426c-488f-aa10-ced55c3985cb"]},{"id":"ITEM-5","itemData":{"DOI":"10.1055/s-2008-1053684","ISBN":"0044-3220","PMID":"9823643","abstract":"RESEARCH QUESTION: Although gait patterns of children are well described in gait analysis studies for barefoot gait, loading patterns in gait with shoes have not been analysed compared to barefoot gait. METHODS: 30 children (age 1.8 to 4.8 years) were examined. Ground reaction forces were recorded using two series connected Kistler plates, taking the 3D coordinates and the time coordinate. The gait aspect was recorded using a video system. Three shoe types were tested against each other and against barefoot gait. RESULTS: 1399 gait cycles, 739 barefoot, 660 with shoes were usable for calculation. Statistic analyses comparing barefoot gait to gait with shoes showed: A significant increase in ground contact duration, a shifting of maximal load from the rear towards the midfoot area, a significant increased maximal load, a cushioning of the initial impact at primary ground contact. A comparison between the shoes showed no significant influence of a medial subtalar orthotic support. CONCLUSION: Shoes cause a significant change of loading patterns. But there are also significant differences between different shoe types. CLINICAL RELEVANCE: Shoes for children must provide a stabilisation for the hindfoot, and must not restrict motion in the areas of the ankle and the metatatrsophalangeal joints. The amount of load in the different gait phases must be considered for the construction of a dynamic shoe for children.","author":[{"dropping-particle":"","family":"Kristen","given":"K H","non-dropping-particle":"","parse-names":false,"suffix":""},{"dropping-particle":"","family":"Kastner","given":"J","non-dropping-particle":"","parse-names":false,"suffix":""},{"dropping-particle":"","family":"St","given":"Holzreiter","non-dropping-particle":"","parse-names":false,"suffix":""},{"dropping-particle":"","family":"Wagner","given":"P","non-dropping-particle":"","parse-names":false,"suffix":""},{"dropping-particle":"","family":"Engel","given":"A","non-dropping-particle":"","parse-names":false,"suffix":""},{"dropping-particle":"","family":"Holzreiter","given":"S","non-dropping-particle":"","parse-names":false,"suffix":""},{"dropping-particle":"","family":"Wagner","given":"P","non-dropping-particle":"","parse-names":false,"suffix":""},{"dropping-particle":"","family":"Engel","given":"A","non-dropping-particle":"","parse-names":false,"suffix":""}],"container-title":"Z Orthop Ihre Grenzgeb","edition":"1998/11/21","id":"ITEM-5","issue":"5","issued":{"date-parts":[["1998"]]},"language":"German","note":"From Duplicate 1 ([Functional evaluation of shoes for children based on gait analysis of children in the learning to walk stage] - Kristen, K H; Kastner, J; Holzreiter, S; Wagner, P; Engel, A)\n\nFrom Duplicate 1 ([Functional evaluation of shoes for children based on gait analysis of children in the learning to walk stage] - Kristen, K H; Kastner, J; Holzreiter, S; Wagner, P; Engel, A)\n\nKristen, K H\nKastner, J\nHolzreiter, S\nWagner, P\nEngel, A\nComparative Study\nEnglish Abstract\nJournal Article\nGermany\nZ Orthop Ihre Grenzgeb. 1998 Sep-Oct;136(5):457-62. doi: 10.1055/s-2008-1053684.\n\nFrom Duplicate 2 ([Functional evaluation of shoes for children based on gait analysis of children in the learning to walk stage] - Kristen, K H; Kastner, J; Holzreiter, S; Wagner, P; Engel, A)\n\nDate of Electronic Publication: 19980901. Current Imprints: Publication: Stuttgart : Ferdinand Enke Verlag; Original Imprints: Publication: Stuttgart, Enke.\n\nFrom Duplicate 2 (Biomechanics of children shoes using gait analyses in saddlers - Kristen, K H; Kastner, J; St, Holzreiter; Wagner, P; Engel, A)\n\nCited By :13\nExport Date: 29 January 2018\nCODEN: ZOIGA\nCorrespondence Address: Kristen, K.-H.; Orthopadische Abteilung, Donauspital/SMZ Ost, Langobardenstr. 122, A-1220 Wien, Austria\nTradenames: Kistler plate\nReferences: Cavanagh, P.R., (1980) The Running Shoe Book, , Mountain view, CA: Anderson World Inc; Engle, E.T., Morton, D.J., Notes on foot disorders among natives of the Belgian Congo (1931) J. Bone Joint Surg., 13 A, pp. 311-318; Hoffmann, P., Conclusions drawn from a comparative study of the feet of barefootet and shoewearing peoples (1905) Amer. J. Orthop. Surg., 3, pp. 105-136; James, C.S., Footprints and feet of natives of the Solomon Islands (1939) Lancet, 2, pp. 1390-1393; Holzreiter, S.H., Kohle, M.E., Assessment of gait patterns using neural networks (1993) J. Biomech., 6, pp. 645-651; Kastner, J., Die Messung des Abrollverhaltens beim Gehen zur Therapie und Verlaufskontrolle (1992) Med. Orth. Tech., 112, pp. 272-276; Kristen, H., Der Kinderfuß in Österreich (1968) Zeitschrift für Orthopädie und Ihre Grenzgebiete, 21, pp. 318-333. , 104. Bd; Kristen, H., Was verlangen wir vom gesunden Kinderschuh? (1989) Med. Orth. Tech., 109, pp. 51-53; Kristen, H., Richtlinien für fußgerechte Kinderschuhe (1989) Med. Orth. Tech., 109, pp. 54-59; Mayer, E., Sinn und Unsinn von Einlagen für Kinder (1987) Der Allgemeinarzt, 9 (9), pp. 146-155; Mayer, E., Über die Schädlichkeit der Gewölbestützen für Kinderfüße (1991) Der Kinderarzt, 22, pp. 56-58; Nigg, B.M., (1986) Biomechanics of Running Shoes, , Human Kinematic Publishers, Champaign, IL, USA, ISBN: 0-87322-002-1; Rao, U.B., Joseph, B., The Influence of Footwear on the Prevalence of Flat Foot (1992) J. Bone Joint Surg., 74 B, pp. 525-537. , Brit; Reinschmidt, C., Nigg, B.M., Influence of heel night on the ankle joint moments in running (1995) Medicine and Science in Sports and Exercise, 27 (3), pp. 410-416; Segesser, B., Indikation, Technik und Fehlermöglichkeiten einer Sportschuhkorrektur (1978) Orthop. Praxis, 11, pp. 834-847; Sim-Fook, L., Hodgson, A., A comparison of foot forms among the non shoe-wearing Chinese Population (1958) J. Bone Joint Surg., 40 A, pp. 1058-1062; Staheli, L., Shoes for Children: A Review (1991) Pediatrics, 88 (2), pp. 371-375; Sutherland, D., The Development of Mature Gait (1980) J. Bone Joint Surg., 62 A (3), pp. 336-353; Takegami, Y., Wave pattern of ground reaction force of growing children (1992) J. Pediatric Orthop., 12 (4), pp. 522-526; Wenger, D.R., Mauldin, D., Speck, G., Corrective shoes and inserts as treatment for flexible flatfoot in infants and children (1989) J. Bone Joint Surg., 71 A (6), pp. 800-810; Wickenstrom, J., Williams, R.A., Shoe corrections and orthopaedic foot supports (1970) Clin. Orthop., 70, p. 30","page":"457-462","publisher":"Ferdinand Enke Verlag","publisher-place":"Germany","title":"Functional evaluation of shoes for children based on gait analysis of children in the learning to walk stage","title-short":"Funktionelle beurteilung von kinderschuhen anhand","type":"article-journal","volume":"136"},"uris":["http://www.mendeley.com/documents/?uuid=c7a41d99-6e11-4d06-9d56-b16ef9f4706d"]}],"mendeley":{"formattedCitation":"(Herbaut, Roux, Guéguen, Chavet, et al., 2017; Imaizumi et al., 2015; Kristen et al., 1998; Robinson et al., 2011; Van Hamme et al., 2013)","plainTextFormattedCitation":"(Herbaut, Roux, Guéguen, Chavet, et al., 2017; Imaizumi et al., 2015; Kristen et al., 1998; Robinson et al., 2011; Van Hamme et al., 2013)","previouslyFormattedCitation":"(Herbaut, Roux, Guéguen, Chavet, et al., 2017; Imaizumi et al., 2015; Kristen et al., 1998; Robinson et al., 2011; Van Hamme et al., 2013)"},"properties":{"noteIndex":0},"schema":"https://github.com/citation-style-language/schema/raw/master/csl-citation.json"}</w:instrText>
      </w:r>
      <w:r w:rsidRPr="000B4B1B">
        <w:fldChar w:fldCharType="separate"/>
      </w:r>
      <w:r w:rsidR="00254D00" w:rsidRPr="00254D00">
        <w:rPr>
          <w:noProof/>
        </w:rPr>
        <w:t>(Herbaut, Roux, Guéguen, Chavet, et al., 2017; Imaizumi et al., 2015; Kristen et al., 1998; Robinson et al., 2011; Van Hamme et al., 2013)</w:t>
      </w:r>
      <w:r w:rsidRPr="000B4B1B">
        <w:fldChar w:fldCharType="end"/>
      </w:r>
      <w:r w:rsidRPr="000B4B1B">
        <w:t xml:space="preserve">, or explored footwear as a secondary experimental variable to orthotic intervention (n=3) </w:t>
      </w:r>
      <w:r w:rsidRPr="000B4B1B">
        <w:fldChar w:fldCharType="begin" w:fldLock="1"/>
      </w:r>
      <w:r w:rsidR="00D471C6">
        <w:instrText>ADDIN CSL_CITATION {"citationItems":[{"id":"ITEM-1","itemData":{"DOI":"10.1016/j.gaitpost.2006.08.003","ISBN":"0966-6362","PMID":"16934470","abstract":"Several studies indicated that walking with an ankle foot orthosis (AFO) impaired third rocker. The purpose of this study was to evaluate the effects of two types of orthoses, with similar goal settings, on gait, in a homogeneous group of children, using both barefoot and shoe walking as control conditions. Fifteen children with hemiplegia, aged between 4 and 10 years, received two types of individually tuned AFOs: common posterior leaf-spring (PLS) and Dual Carbon Fiber Spring AFO (CFO) (with carbon fibre at the dorsal part of the orthosis). Both orthoses were expected to prevent plantar flexion, thus improving first rocker, allowing dorsiflexion to improve second rocker, absorbing energy during second rocker, and returning it during the third rocker. The effect of the AFOs was studied using objective gait analysis, including 3D kinematics, and kinetics in four conditions: barefoot, shoes without AFO, and PLS and CFO combined with shoes. Several gait parameters significantly changed in shoe walking compared to barefoot walking (cadence, ankle ROM and velocity, knee shock absorption, and knee angle in swing). The CFO produced a significantly larger ankle ROM and ankle velocity during push-off, and an increased plantar flexion moment and power generation at pre-swing compared to the PLS (&lt;0.01). The results of this study further support the findings of previous studies indicating that orthoses improve specific gait parameters compared to barefoot walking (velocity, step length, first and second ankle rocker, sagittal knee and hip ROM). However, compared to shoes, not all improvements were statistically significant.;","author":[{"dropping-particle":"","family":"Desloovere","given":"Kaat","non-dropping-particle":"","parse-names":false,"suffix":""},{"dropping-particle":"","family":"Molenaers","given":"Guy","non-dropping-particle":"","parse-names":false,"suffix":""},{"dropping-particle":"","family":"Gestel","given":"Leen","non-dropping-particle":"Van","parse-names":false,"suffix":""},{"dropping-particle":"","family":"Huenaerts","given":"Catherine","non-dropping-particle":"","parse-names":false,"suffix":""},{"dropping-particle":"","family":"Campenhout","given":"Anja","non-dropping-particle":"Van","parse-names":false,"suffix":""},{"dropping-particle":"","family":"Callewaert","given":"Barbara","non-dropping-particle":"","parse-names":false,"suffix":""},{"dropping-particle":"","family":"Walle","given":"Patricia","non-dropping-particle":"Van de","parse-names":false,"suffix":""},{"dropping-particle":"","family":"Seyler","given":"J","non-dropping-particle":"","parse-names":false,"suffix":""}],"container-title":"Gait Posture","edition":"2006/08/29","id":"ITEM-1","issue":"2","issued":{"date-parts":[["2006"]]},"language":"English","note":"From Duplicate 1 (How can push-off be preserved during use of an ankle foot orthosis in children with hemiplegia? A prospective controlled study - Desloovere, Kaat; Molenaers, Guy; Van Gestel, Leen; Huenaerts, Catherine; Van Campenhout, Anja; Callewaert, Barbara; Van de Walle, Patricia; Seyler, J)\n\nDate of Electronic Publication: 2006 Aug 24. Current Imprints: Publication: : Oxford, UK : Elsevier Sciencem; Original Imprints: Publication: Oxford, UK : Butterworth-Heinemann, c1993-\n\nFrom Duplicate 2 (How can push-off be preserved during use of an ankle foot orthosis in children with hemiplegia? A prospective controlled study - Desloovere, Kaat; Molenaers, Guy; Van Gestel, Leen; Huenaerts, Catherine; Van Campenhout, Anja; Callewaert, Barbara; Van de Walle, Patricia; Seyler, J)\n\nFrom Duplicate 1 (How can push-off be preserved during use of an ankle foot orthosis in children with hemiplegia? A prospective controlled study - Desloovere, Kaat; Molenaers, Guy; Van Gestel, Leen; Huenaerts, Catherine; Van Campenhout, Anja; Callewaert, Barbara; Van de Walle, Patricia; Seyler, J)\n\nAuthor: Desloovere, Kaat: 1,2 email: kaat.desloovere@uz.kuleuven.ac.be. Author: Molenaers, Guy: 1,3 Author: Van Gestel, Leen: 2 Author: Huenaerts, Catherine: 1 Author: Van Campenhout, Anja: 1,3 Author: Callewaert, Barbara: 1 Author: Van de Walle, Patricia: 1 Author: Seyler, J.: 4 ; Author Affiliation: 1 Clinical Motion Analysis Laboratory, CERM, University Hospital of Pellenberg (Leuven), KU-Leuven, Weligerveld 1, 3212 Pellenberg, Belgium: 2 Department of Rehabilitation Sciences, Faculty of Kinesiology and Rehabilitation Sciences, KU-Leuven, Belgium: 3 Department of Paediatric Orthopaedics, KU-Leuven, Belgium: 4 Centre of Technical Orthopaedics, University Hospital Pellenberg, Pellenberg, Belgium; No. of Pages: 10; Language: English; Publication Type: Article; Update Code: 20061005\n\nFrom Duplicate 2 (How can push-off be preserved during use of an ankle foot orthosis in children with hemiplegia? A prospective controlled study - Desloovere, K; Molenaers, G; Van Gestel, L; Huenaerts, C; Van Campenhout, A; Callewaert, B; Van de Walle, P; Seyler, J)\n\nDesloovere, Kaat\nMolenaers, Guy\nVan Gestel, Leen\nHuenaerts, Catherine\nVan Campenhout, Anja\nCallewaert, Barbara\nVan de Walle, Patricia\nSeyler, J\nControlled Clinical Trial\nJournal Article\nResearch Support, Non-U.S. Gov't\nEngland\nGait Posture. 2006 Oct;24(2):142-51. doi: 10.1016/j.gaitpost.2006.08.003. Epub 2006 Aug 24.\n\nFrom Duplicate 3 (How can push-off be preserved during use of an ankle foot orthosis in children with hemiplegia? A prospective controlled study - Desloovere, Kaat; Molenaers, Guy; Van Gestel, Leen; Huenaerts, Catherine; Van Campenhout, Anja; Callewaert, Barbara; Van de Walle, Patricia; Seyler, J)\n\nDate of Electronic Publication: 2006 Aug 24. Current Imprints: Publication: : Oxford, UK : Elsevier Sciencem; Original Imprints: Publication: Oxford, UK : Butterworth-Heinemann, c1993-\n\nFrom Duplicate 4 (How can push-off be preserved during use of an ankle foot orthosis in children with hemiplegia? A prospective controlled study - Desloovere, K; Molenaers, G; Van Gestel, L; Huenaerts, C; Van Campenhout, A; Callewaert, B; Van de Walle, P; Seyler, J)\n\nCited By :67\nExport Date: 29 January 2018\nCODEN: GAPOF\nCorrespondence Address: Desloovere, K.; Clinical Motion Analysis Laboratory, CERM, University Hospital of Pellenberg (Leuven), KU-Leuven, Weligerveld 1, 3212 Pellenberg, Belgium; email: kaat.desloovere@uz.kuleuven.ac.be\nTradenames: Dual Carbon Fibre Spring AFO; Ossure paediatric spring\nReferences: Woo, R., Spasticity: orthopedic perspective (2001) J Child Neurol, 16, pp. 47-53; Gage, J.R., Quanbeck, D.S., Orthotics and mobility aids in cerebral palsy (2004) The treatment of gait problems in cerebral palsy, pp. 273-285. , Gage J.R. (Ed), Mac Keith Press, London; Buckon, C.E., Thomas, S.S., Jakobson-Huston, S., Sussman, M., Aiona, M., Comparison of three ankle-foot orthosis configurations for children with spastic hemiplegia (2001) Dev Med Child Neurol, 43, pp. 371-378; Flett, P.J., Rehabilitation of spasticity and related problems in childhood cerebral palsy (2003) J Paediatr Child Health, 39, pp. 6-14; Rethlefsen, S., Kay, R., Dennis, S., Forstein, M., Tolo, V., The effects of fixed and articulated ankle-foot orthoses on gait patterns in subjects with cerebral palsy (1999) J Pediatr Orthop, 19, pp. 470-474; Romkes, J., Brunner, R., Comparison of a dynamic and a hinged ankle-foot orthosis by gait analysis in patients with hemiplegic cerebral palsy (2002) Gait Posture, 15, pp. 18-24; Brunner, R., Meier, G., Ruepp, T., Comparison of a stiff and a spring-type ankle-foot orthosis to improve gait in spastic hemiplegic children (1998) J Pediatr Orthop, 18, pp. 719-726; Ounpuu, S., Bell, K.J., Davis III, R.B., DeLuca, P.A., An evaluation of the posterior leaf-spring orthosis using joint kinematics and kinetics (1996) J Pediatr Orthop, 16, pp. 378-384; Morris, C., A review of the efficacy of lower-limb orthoses used for cerebral palsy (2002) Dev Med Child Neurol, 44, pp. 205-211; White, H., Jenkins, J., Neace, W.P., Tylkowski, C., Walker, J., Clinically prescribed orthoses demonstrate an increase in velocity in children with cerebral palsy: a retrospective study (2002) Dev Med Child Neurol, 44, pp. 227-232; Radtka, S.A., Skinner, S.R., Dixon, D.M., Johanson, M.E., A comparison of gait with solid, dynamic, and no ankle-foot orthoses in children with spastic cerebral palsy (1997) Phys Ther, 77, pp. 395-409; Middleton, E.A., Hurley, G.R.B., McIlwain, J.S., The role of rigid and hinged polypropylene ankle-foot orthoses in the management of cerebral palsy: a case study (1988) Prosthet Orthot Int, 12, pp. 129-135; Hainsworth, F., Harrison, M.J., Sheldon, T.A., Roussounis, S.H., A preliminary evaluation of ankle orthoses in the management of children with cerebral palsy (1997) Dev Med Child Neurol, 39, pp. 243-247; Radtka, S.A., Skinner, S.R., Elise Johanson, M., A comparison of gait with solid and hinged ankle-foot orthoses in children with spastic diplegic cerebral palsy (2005) Gait Posture, 21, pp. 303-310; Dursun, E., Dursun, N., Alican, D., Ankle-foot orthoses: effect on gait in children with cerebral palsy (2002) Disabil Rehabil, 24, pp. 345-347; Tyson, S.F., Thornton, H.A., The effect of a hinged ankle foot orthosis on hemiplegic gait: objective measures and users' opinions (2001) Clin Rehabil, 15, pp. 53-58; Oeffinger, D., Brauch, B., Cranfill, S., Hisle, C., Wynn, C., Hicks, R., Augsburger, S., Comparison of gait with and without shoes in children (1999) Gait Posture, 9, pp. 95-100; Churchill, A.J., Halligan, P.W., Wade, D.T., Relative contribution of footwear to the efficacy of ankle-foot orthoses (2003) Clin Rehabil, 17, pp. 553-557; Gage, J.R., Specific problems of the hips, knees and ankles (2004) The treatment of gait problems in cerebral palsy, pp. 205-216. , Gage J.R. (Ed), Mac Keith Press, London; Winters Jr., T.F., Gage, J.R., Hicks, R., Gait patterns in spastic hemiplegia in children and young adults (1987) J Bone Joint Surg Am, 69, pp. 437-441; Gage, J.R., Stout, J., Van Heest, A.E., Hemiplegia: pathology and treatment (2004) The treatment of gait problems in cerebral palsy, pp. 314-344. , Gage J.R. (Ed), London, Mac Keith Press; Inman, V.T., Ralston, H.J., Todd, F., (1991) Human walking, , Williams &amp;amp; Wilkens, Baltimore; Gage, J.R., (1991) Gait analysis in cerebral palsy, , Mac Keith Press, London p. 101-131; Perry, J., (1992) Gait analysis: normal and pathological function, , SLACK incorporated, Thorofare; Desloovere, K., Molenaers, G., Jonkers, I., De Cat, J., De Borre, L., Nijs, J., Eyssen, M., De Cock, P., A randomised study of botulinum toxin A &amp;amp; casting in the ambulant child with cerebral palsy using objective measures (2001) Eur J Neurol, 8, pp. 75-87; Damiano, D.L., Reviewing muscle cocontraction: is it a developmental, pathological or motor control issue? (1993) Phys Occup Ther Pediatr, 12, pp. 3-20; Damiano, D.L., Martellotta, T.L., Sullivan, D.J., Granata, K.P., Abel, M.F., Muscle force production and functional performance in spastic cerebral palsy: relationship of cocontraction (2000) Arch Phys Med Rehabil, 81, pp. 895-900; Farmer, S.E., Key factors in the development of lower limb co-ordination: implications for the acquisition of walking in children with cerebral palsy (2003) Dishabil Rehabil, 25, pp. 807-816","page":"142-151","publisher":"Elsevier Sciencem","publisher-place":"England","title":"How can push-off be preserved during use of an ankle foot orthosis in children with hemiplegia? A prospective controlled study","type":"article-journal","volume":"24"},"uris":["http://www.mendeley.com/documents/?uuid=0cd4cf58-abf6-4f2d-9716-c37eb469d3c2"]},{"id":"ITEM-2","itemData":{"DOI":"10.1016/j.jbmt.2017.03.005","ISBN":"1360-8592","PMID":"125704643","abstract":"The aim of the present study was to assess the effect of postural insoles on gait performance in children with Cerebral Palsy (CP). Twenty four children between four and 12 years of age were randomly allocated either the control group (n = 12) or experimental group (n = 12). The control group used placebo insoles and the experimental group used postural insoles. Three-dimensional gait analysis was performed under three conditions: barefoot, in shoes and in shoes with insoles. Three evaluations were carried out: 1)immediately following placement of the insoles; 2)after three months of insole use; and 3)one month after suspending insole use. Regarding the immediate effects and after three months use of insole, significant improvements in gait velocity and cadence were found in the experimental group, along with an increase in foot dorsiflexion, a reduction in knee flexion and a reduction in internal rotation. Conversely, these changes were not maintained in the third assessment, one month after withdrawal of the insoles. The use of postural insoles led to improvements in gait performance in children with CP.","author":[{"dropping-particle":"","family":"Pasin Neto","given":"Hugo","non-dropping-particle":"","parse-names":false,"suffix":""},{"dropping-particle":"","family":"Grecco","given":"Luanda André Collange","non-dropping-particle":"","parse-names":false,"suffix":""},{"dropping-particle":"","family":"Ferreira","given":"Luis Alfredo Braun","non-dropping-particle":"","parse-names":false,"suffix":""},{"dropping-particle":"","family":"Duarte","given":"Natália Almeida Carvalho","non-dropping-particle":"","parse-names":false,"suffix":""},{"dropping-particle":"","family":"Galli","given":"Manuela","non-dropping-particle":"","parse-names":false,"suffix":""},{"dropping-particle":"","family":"Oliveira","given":"Claudia Santos","non-dropping-particle":"","parse-names":false,"suffix":""}],"container-title":"Journal of Bodywork &amp; Movement Therapies","id":"ITEM-2","issue":"4","issued":{"date-parts":[["2017"]]},"language":"English","note":"From Duplicate 1 (Postural insoles on gait in children with cerebral palsy: Randomized controlled double-blind clinical trial - Pasin Neto, Hugo; Grecco, Luanda André Collange; Ferreira, Luis Alfredo Braun; Duarte, Natália Almeida Carvalho; Galli, Manuela; Oliveira, Claudia Santos)\n\nAlternative/Complementary Therapies; Continental Europe; Europe; Peer Reviewed; UK &amp;amp; Ireland. NLM UID: 9700068.\n\nFrom Duplicate 2 (Postural insoles on gait in children with cerebral palsy: Randomized controlled double-blind clinical trial - Pasin Neto, Hugo; Grecco, Luanda André Collange; Ferreira, Luis Alfredo Braun; Duarte, Natália Almeida Carvalho; Galli, Manuela; Oliveira, Claudia Santos)\n\nFrom Duplicate 1 (Postural insoles on gait in children with cerebral palsy: Randomized controlled double-blind clinical trial - Pasin Neto, Hugo; Grecco, Luanda André Collange; Ferreira, Luis Alfredo Braun; Duarte, Natália Almeida Carvalho; Galli, Manuela; Oliveira, Claudia Santos)\n\nAuthor: Pasin Neto, Hugo: 1,2 email: hugo.pasini@cbosteopatia.com.br. Author: Grecco, Luanda André Collange: 3,4 email: luandacollange@hotmail.com. Author: Ferreira, Luis Alfredo Braun: 5 email: luiz_braun@hotmail.com. Author: Duarte, Natália Almeida Carvalho: 6 email: natycarvalho_fisio@hotmail.com. Author: Galli, Manuela: 7 email: manuela.galli@polimi.it. Author: Oliveira, Claudia Santos: 8 email: csantos@uninove.br. ; Author Affiliation: 1 University Nove de Julho, São Paulo, SP, Brazil: 2 University Sorocaba – UNISO and Brazilian College of Osteopathy - CBO, Brazil: 3 Center of Pediatric Neurosurgery - CENEPE-Rehabilitation, Avenue Dr. Veiga Filho, 350.Cj 604, 01229-001, São Paulo, SP, Brazil: 4 NANI – Educação e Saúde na Infãncia e Adolescência, Unifesp, São Paulo, SP, Brazil: 5 Physiotherapy department Guairacá College, State University Midwest (UNICENTRO), Guarapuava, Paraná, Brazil: 6 Doctoral Program in Rehabilitation Sciences, Movement Analysis Lab, University Nove de Julho, Avenue Francisco Matarazzo, 612, 05001-000, São Paulo, SP, Brazil: 7 Department of Electronic Information and Bioengineering, Politecnico di Milano, Via Giuseppe Colombo, 40, 20133, Milan, Italy: 8 Master and Doctoral Programs in Rehabilitation Sciences, Movement Analysis Lab, University Nove de Julho, Avenue Francisco Matarazzo, 612, 05001-000, São Paulo, SP, Brazil; No. of Pages: 6; Language: English; Publication Type: Article; Update Code: 20171226\n\nFrom Duplicate 2 (Postural insoles on gait in children with cerebral palsy: Randomized controlled double-blind clinical trial - Pasin Neto, Hugo; Grecco, Luanda André Collange; Ferreira, Luis Alfredo Braun; Duarte, Natália Almeida Carvalho; Galli, Manuela; Oliveira, Claudia Santos)\n\nAlternative/Complementary Therapies; Continental Europe; Europe; Peer Reviewed; UK &amp;amp; Ireland. NLM UID: 9700068.\n\nFrom Duplicate 3 (Postural insoles on gait in children with cerebral palsy: Randomized controlled double-blind clinical trial - Pasin Neto, H; Grecco, L A C; Ferreira, L A B; Duarte, N A C; Galli, M; Oliveira, C S)\n\nExport Date: 29 January 2018\nCODEN: JBOTF\nCorrespondence Address: Oliveira, C.S.R. Itapicuru 380 apt 111 – Perdizes, Brazil; email: csantos@uninove.br\nReferences: Abel, M.F., Damiano, D.L., Strategies for increasing walking speed in diplegic cerebral palsy (1996) J. Pediatr. Orthop., 16, pp. 753-758; Buckon, C., Thomas, S.S., Jakobson, S., Moor, M., Sussman, M., Aiona, M., Comparison of three ankle–foot orthosis configurations for children with spastic hemiplegia (2001) Dev. Med. Child Neurology, 43, pp. 371-378; Buckon, C., Thomas, S.S., Jakobson, S., Moor, M., Sussman, M., Comparison of three ankle–foot orthosis configurations for children with spastic diplegia (2004) Dev. Med. Child Neurology, 46, pp. 590-598; Christovão, T.C.L., Pasini, H., Grecco, L.A.C., Ferreira, L.A.B., Duarte, N.A.C., Oliveira, C.S., Effect of postural insoles on static and functional balance in children with cerebral palsy: a randomized controlled study (2015) Braz. J. Phys. Ther., 19, pp. 44-51; Davis, R.B., Ounpuu, S., Tyburski, D., Gage, J., A gait analysis data collection and reduction technique (1991) Hum. Mov. Sci., 10, pp. 575-587; Elis, E., Nolte, S., Tewes, M., Thorwestern, L., Volker, K., Modified pressure distribution patterns in walking following reduction of plantar sensation (2002) J. Biomechanics, 35, pp. 1307-1313; Gage, J.R., Gait analysis an essential tool in the treatment of cerebral palsy (1993) Clin. Orthop. Relat. Res., 268, pp. 126-134; Gagey, P.M., Weber, B., Posturologia: regulação e distúrbios da posição ostostática (2000), Manole São Paulo; Gage, J.R., Novacheck, T.F., An Update on the treatment of gait problems in cerebral palsy (2001) J. Pediatr. Orthop., 10, pp. 265-274; Gage, J.R., The Treatment of Gait Problems in Cerebral Palsy (2004), Mac Keith London; Holt, K.G., Fonseca, S.T., Lafiandra, M.E., The dynamics of gait in children with spastic hemiplegic cerebral palsy: theoretical and clinical implications (2000) Hum. Mov. Sci., 19, pp. 375-405; Khamis, S., Yizhar, Z., Effect of feet hyperpronation on pelvic alignment in a standing position (2007) Gait Posture, 25, pp. 127-134; Lam, W.K., Leong, J.C.Y., Li, Y.H., Biomechanical and eletromyographic evaluation of ankle foot orthosis in spastic cerebral palsy (2005), 22, pp. 189-197; Leonard, C.T., Hirschfeld, H., Forssberg, H., The development of independent walking in children with cerebral palsy (1991) Dev. Med. Child Neurology, 33, pp. 567-577; Lucareli, P.R., Lima, M.O., Lucarelli, J.G., Lima, F.P., Changes in joint kinematics in children with cerebral palsy while walking with and without a floor reaction ankle-foot orthosis (2007) Clinics, 62, pp. 63-68; Machado, S., O efeito da palmilha proprioceptiva na marcha de crianças com hemiplegia espástica por paralisia cerebral (2005), Dissertação de mestrado da Faculdade de ciências do desporto e de educação física, Porto; Manoel, E.J., Oliveira, J.A., Motor developmental status and task constraint in overarm throwing (2000) J. Hum. Mov. Stud., 39, pp. 359-378; Mcginley, L., The reliability of three-dimensional kinematic gait measurements: a systematic review (2009) Gait Posture, 29, pp. 360-369; Morais Filho, M.C., Are the recommendations from three- dimensional gait analysis associated with better postoperative outcomes in patients with cerebral palsy? (2008) Gait Posture, 28, pp. 316-322; Morita, S., Yamamoto, H., Furuya, K., Gait analysis of hemiplegic patients by measurement of ground reaction force (1995) Scand. J. Rehabilitation Med., 27, pp. 37-42; Nurse, M.A., Nigg, B.M., Stefanyshyn, D.J., Liu, W., Miller, J.E., Differences in the sensation of the plantar surface of the human foot (1998) North Am. Congr. Biomechanics, 1, pp. 14-18; Olney, S.J., Griffin, M.P., Mcbride, I.O., Temporal, kinematic, and variables related to gait speed in subjects with hemiplegia: a regression approach (1994) Phys. Ther., 74, pp. 872-885; Park, E.S., The characteristics of sit-to-stand transfer in young children with spastic cerebral palsy based on kinematic and kinetic data (2002) Gait Posture, 17, pp. 43-49; Pasini Neto, H., Grecco, L.A.C., Galli, M., Oliveira, C.S., Comparison of articulated and rigid ankle-foot orthoses in children with cerebral palsy: a systematic review (2012) Pediatr. Phys. Ther., 24, pp. 308-312; Pasini Neto, H., Grecco, L.A.C., Duarte, N.A.C., Christovão, T.C.L., Oliveira, L.V.F., Dumont, A.J., Oliveira, C.S., Immediate effect of postural insoles on gait performance of children with cerebral palsy: preliminary randomized controlled double-blind clinical trial (2014) J. Phys. Ther. Sci., 26 (7), pp. 1003-1007; Patterson, S.L., Rodgers, M.M., Macko, M.D., Effect of treadmill exercise training on spatial and temporal gait parameters in subjects with chronic stroke: a preliminary report (2008) J. Rehabilitation Res. Dev., 45, pp. 221-228; Perez, V., Greve, P., Yoshizumi, L., Morini, J., Effect of the Bandage Kinesio Taping in Spasticity in Cerebral Palsy of Diparetic Case Report (2001), Department of Physical Therapy Mogi das Cruzes; Pinto, R.Z.A., Souza, T.R., Trede, R.G., Kirkwood, R.N., Figueiredo, E.M., Fonseca, S.T., Bilateral and unilateral increases in clacaneal eversion affect pelvic alignment in standing position (2008) Man. Ther., 13, pp. 513-519; Przysiezny, W.L., Salgado, A.S.I., Manual De Podoposturologia. Reeducação Postural Através De Palmilhas (2001), Brusque: Laboratório de Posturologia do Cefit - Hospital Evangélico de Brusque, Brusque; Radtka, S.A., Skinner, S.R., Johanson, M.E., A comparison of gait with solid and hinged ankle-foot orthoses in children with spastic diplegic cerebral palsy (2005) Gait posture, 21, pp. 303-310; Redekop, S., Andrysek, J., Wright, V., Single-session reliability of discrete gait parmeters in ambulatory children with cerebral palsy based on GMFCS level (2008) Gait Posture, 28, pp. 627-633; Rethlefsen, S.P.T., Vernon, T., Dennis, S.W., Forstein, M., The effects of fixed versus articulated ankle foot orthoses on gait in subjects with cerebral palsy (1998) Gait Posture, 7, pp. 144-190; Rethlefsen, S.P.T., Kay, R., Dennis, S., Forstein, M., Tolo, V., The effects of fixed and articulated ankle-foot orthoses on gait patterns in subjects with cerebral palsy (1999) J. Pediatr. Orthop., 4, pp. 470-474; Smiley, S.J., Jacobsen, F.S., Mielke, C., Johnston, R., park, C., Ovaska, G.J., A comparison of the effects os solid, articulated and posterior leaf-spring ankle-foot orthoses and shoes alone on gait and energy expenditure in children with spastic diplegic cerebral palsy (2002) Orthopedics, 25, pp. 411-415; Sutherland, D.H., Commum gait abnormalities of the knee in cerebral palsy (1993) Clin. Orthop. Relat. Res., 288, pp. 139-147; Tateuchi, H., Wada, O., Ichihashi, N., Effects of calcaneal eversion on three dimensional kinematics of the hip, pelvis and thorax in unilateral weight bearing (2011) Hum. Mov. Sci., 30, pp. 566-573; Vasconcelos, R.L.M., Moura, T.L., Campos, T.F., Lindquist, A.R.R., Guerra, R.O., Avaliação do desempenho funcional de crianças com paralisia cerebral de acordo com níveis do comprometimento motor (2009) Revista Brasileira de Fisioterapia, 13, pp. 390-397; Winters, J.R., Gage, J.R., Tabary, C., Ramona Hicks, M.A., Gait patterns in spastic hemiplegia in children and young adult (1987) J. bone Jt. Surg., 69, pp. 437-441\n\nFrom Duplicate 4 (Postural insoles on gait in children with cerebral palsy: Randomized controlled double-blind clinical trial - Pasin Neto, Hugo; Grecco, Luanda André Collange; Ferreira, Luis Alfredo Braun; Duarte, Natália Almeida Carvalho; Galli, Manuela; Oliveira, Claudia Santos)\n\nDate of Electronic Publication: 2017 Mar 04. ; Original Imprints: Publication: New York : Churchill Livingstone, c1996-","page":"890-895","publisher":"Churchill Livingstone, Inc.","publisher-place":"United States","title":"Postural insoles on gait in children with cerebral palsy: Randomized controlled double-blind clinical trial","type":"article-journal","volume":"21"},"uris":["http://www.mendeley.com/documents/?uuid=fce62802-69e0-4912-8f58-65ef40b33f8c"]},{"id":"ITEM-3","itemData":{"DOI":"10.1589/jpts.26.1003","ISBN":"09155287 (ISSN)","PMID":"25140083","abstract":"[Purpose] Improved gait efficiency is one of the goals of therapy for children with cerebral palsy (CP). Postural insoles can allow more efficient gait by improving biomechanical alignment. The aim of the present study was to assess the effect of postural insoles on gait performance of children with CP classified as levels I or II of the Gross Motor Function Classification System (GMFCS). [Subjects and Methods] the study was a randomized controlled double-blind clinical trial. After meeting the legal aspects and the eligibility criteria, 10 children between four and 12 years old were randomly divided into a two groups: a control group (n=5), and an experimental group (n=5). Children in the control group used a placebo insoles, and children in the experimental group used postural insoles. Evaluation consisted of three-dimensional gait analysis under three conditions: barefoot, shoes without insoles and shoes with postural insoles or shoes with placebo insoles. [Results] Regarding the immediate effects of insole use, significant improvements in gait velocity and cadence were observed in the experimental group in comparison to the control group. [Conclusion] The use of postural insoles led to improvements in gait velocity and cadence of the children with cerebral palsy classified as levels I or II of the GMFCS. © 2014 The Society of Physical Therapy Science.","author":[{"dropping-particle":"","family":"Neto","given":"Hugo Pasini","non-dropping-particle":"","parse-names":false,"suffix":""},{"dropping-particle":"","family":"Collange Grecco","given":"L A","non-dropping-particle":"","parse-names":false,"suffix":""},{"dropping-particle":"","family":"Duarte","given":"Natália Almeida Carvalho","non-dropping-particle":"","parse-names":false,"suffix":""},{"dropping-particle":"","family":"Christovão","given":"Thaluanna Calil Lourenço","non-dropping-particle":"","parse-names":false,"suffix":""},{"dropping-particle":"","family":"Franco de Oliveira","given":"Luis Vicente","non-dropping-particle":"","parse-names":false,"suffix":""},{"dropping-particle":"","family":"Dumont","given":"Arislander Jonathan Lopes","non-dropping-particle":"","parse-names":false,"suffix":""},{"dropping-particle":"","family":"Galli","given":"Manuela","non-dropping-particle":"","parse-names":false,"suffix":""},{"dropping-particle":"","family":"Oliveira","given":"Claudia Santos","non-dropping-particle":"","parse-names":false,"suffix":""},{"dropping-particle":"","family":"Grecco","given":"Luanda André Collange","non-dropping-particle":"","parse-names":false,"suffix":""},{"dropping-particle":"","family":"Duarte","given":"Natália Almeida Carvalho","non-dropping-particle":"","parse-names":false,"suffix":""},{"dropping-particle":"","family":"Christovão","given":"Thaluanna Calil Lourenço","non-dropping-particle":"","parse-names":false,"suffix":""},{"dropping-particle":"","family":"Franco de Oliveira","given":"Luis Vicente","non-dropping-particle":"","parse-names":false,"suffix":""},{"dropping-particle":"","family":"Dumont","given":"Arislander Jonathan Lopes","non-dropping-particle":"","parse-names":false,"suffix":""},{"dropping-particle":"","family":"Galli","given":"Manuela","non-dropping-particle":"","parse-names":false,"suffix":""},{"dropping-particle":"","family":"Oliveira","given":"Claudia Santos","non-dropping-particle":"","parse-names":false,"suffix":""}],"container-title":"Journal of Physical Therapy Science","id":"ITEM-3","issue":"7","issued":{"date-parts":[["2014"]]},"language":"English","note":"From Duplicate 1 (Immediate effect of postural insoles on gait performance of children with cerebral palsy: Preliminary randomized controlled double-blind clinical trial - Neto, H P; Collange Grecco, L A; Duarte, N A C; Christovão, T C L; Franco de Oliveira, L V; Dumont, A J L; Galli, M; Oliveira, C S)\n\nCited By :2\nExport Date: 29 January 2018\nCorrespondence Address: Oliveira, C. S.; Rehabilitation Sciences, Universidade Nove de Julho, São Paulo, SP, Brazil; email: oliveira.lvf@uninove.br\nReferences: Rosenbaum, P., Paneth, N., Leviton, A., A report: The definition and classification of cerebral palsy April 2006 (2007) Dev Med Child Neurol Suppl, 109, pp. 8-14. , [Medline]; Vasconcelos, R.L., Moura, T.L., Campos, T.F., Avaliação do desempenho funcional de crianças com paralisia cerebral de acordo com níveis do comprometimento motor (2009) Rev Bras Fisioter, 13, pp. 390-397. , [CrossRef]; Manoel, E.J., Oliveira, J.A., Motor developmental status and task constraint in overarm throwing (2000) J Hum Mov Stud, 39, pp. 359-378; Schwartzman, J.S., Paralisia cerebral (2004) Arq Bras Paralisia Cereb, 1, pp. 4-17; Palisano, R., Rosenbaum, P., Walter, S., Development and reliability of a system to classify gross motor function in children with cerebral palsy (1997) Dev Med Child Neurol, 39, pp. 214-223. , [Medline] [CrossRef]; Leonard, C.T., Hirschfeld, H., Forssberg, H., The development of independent walking in children with cerebral palsy (1991) Dev Med Child Neurol, 33, pp. 567-577. , [Medline] [CrossRef]; Lucareli, P.R., Lima, M.O., Lucarelli, J.G., Changes in joint kinematics in children with cerebral palsy while walking with and without a floor reaction ankle-foot orthosis (2007) Clinics (Sao Paulo), 62, pp. 63-68. , [Medline] [CrossRef]; Neto, H.P., Grecco, C.L.A., Galli, M., Comparison of articulated and rigid ankle-foot orthoses in children with cerebral palsy: A systematic review (2012) Pediatr Phys Ther, 24, pp. 308-312. , [Medline] [CrossRef]; Gagey, P.M., (2000) Weber B. Posturologia: Regulação E Distúrbios Da Posição Ortostática, pp. 95-99; Przysiezny, W.L., Salgado, A.S., Reeducação Postural Através De Palmilhas (2002) Manual De Podoposturologia, pp. 86-98. , Brusque: Laboratório De Posturologia Do Cefit - Hospital Evangélico de Brusque; Machado, S., (2005) O Efeito Da Palmilha Proprioceptiva Na Marcha De Crianças Com Hemiplegia Espástica Por Paralisia Cerebral. Dissertação De Mestrado, , Faculdade de ciências do desporto e de educação física, Universidade do Porto; Davis, R.B., Ounpuu, S., Tyburski, D., A gait analysis data collection and reduction technique (1991) Hum Mov Sci, 10, pp. 575-587. , [CrossRef]; Abel, M.F., Damiano, D.L., Strategies for increasing walking speed in diplegic cerebral palsy (1996) J Pediatr Orthop, 16, pp. 753-758. , [Medline] [CrossRef]; Pierce, S.R., Orlin, M.N., Lauer, R.T., Comparison of percutaneous and surface functional electrical stimulation during gait in a child with hemiplegic cerebral palsy (2004) Am J Phys Med Rehabil, 83, pp. 798-805. , [Medline] [CrossRef]; Redekop, S., Andrysek, J., Wright, V., Single-session reliability of discrete gait parameters in ambulatory children with cerebral palsy based on GMFCS level (2008) Gait Posture, 28, pp. 627-633. , [Medline] [CrossRef]; Morita, S., Yamamoto, H., Furuya, K., Gait analysis of hemiplegic patients by measurement of ground reaction force (1995) Scand J Rehabil Med, 27, pp. 37-42. , [Medline]; Holt, K.G., Fonseca, S.T., Lafiandra, M.E., The dynamics of gait in hildren with spastic hemiplegic cerebral palsy: Theoretical and clinical implications (2000) Hum Mov Sci, 19, pp. 375-405. , [CrossRef]\n\nFrom Duplicate 2 (Immediate Effect of Postural Insoles on Gait Performance of Children with Cerebral Palsy: Preliminary Randomized Controlled Double-blind Clinical Trial - Neto, Hugo Pasini; Collange Grecco, L A; Duarte, Natália Almeida Carvalho; Christovão, Thaluanna Calil Lourenço; Franco de Oliveira, Luis Vicente; Dumont, Arislander Jonathan Lopes; Galli, Manuela; Oliveira, Claudia Santos; Grecco, Luanda André Collange; Duarte, Natália Almeida Carvalho; Christovão, Thaluanna Calil Lourenço; Franco de Oliveira, Luis Vicente; Dumont, Arislander Jonathan Lopes; Galli, Manuela; Oliveira, Claudia Santos)\n\nFrom Duplicate 1 (Immediate Effect of Postural Insoles on Gait Performance of Children with Cerebral Palsy: Preliminary Randomized Controlled Double-blind Clinical Trial - Neto, Hugo Pasini; Grecco, Luanda André Collange; Duarte, Natália Almeida Carvalho; Christovão, Thaluanna Calil Lourenço; Franco de Oliveira, Luis Vicente; Dumont, Arislander Jonathan Lopes; Galli, Manuela; Oliveira, Claudia Santos)\n\nDate of Electronic Publication: 2014 Jul 30. ; Original Imprints: Publication: Moroyama, Iruma-gun, Saitama, Japan : Society of Physical Therapy Science\n\nFrom Duplicate 2 (Immediate effect of postural insoles on gait performance of children with cerebral palsy: Preliminary randomized controlled double-blind clinical trial - Neto, H P; Collange Grecco, L A; Duarte, N A C; Christovão, T C L; Franco de Oliveira, L V; Dumont, A J L; Galli, M; Oliveira, C S)\n\nCited By :2\nExport Date: 29 January 2018\nCorrespondence Address: Oliveira, C. S.; Rehabilitation Sciences, Universidade Nove de Julho, São Paulo, SP, Brazil; email: oliveira.lvf@uninove.br\nReferences: Rosenbaum, P., Paneth, N., Leviton, A., A report: The definition and classification of cerebral palsy April 2006 (2007) Dev Med Child Neurol Suppl, 109, pp. 8-14. , [Medline]; Vasconcelos, R.L., Moura, T.L., Campos, T.F., Avaliação do desempenho funcional de crianças com paralisia cerebral de acordo com níveis do comprometimento motor (2009) Rev Bras Fisioter, 13, pp. 390-397. , [CrossRef]; Manoel, E.J., Oliveira, J.A., Motor developmental status and task constraint in overarm throwing (2000) J Hum Mov Stud, 39, pp. 359-378; Schwartzman, J.S., Paralisia cerebral (2004) Arq Bras Paralisia Cereb, 1, pp. 4-17; Palisano, R., Rosenbaum, P., Walter, S., Development and reliability of a system to classify gross motor function in children with cerebral palsy (1997) Dev Med Child Neurol, 39, pp. 214-223. , [Medline] [CrossRef]; Leonard, C.T., Hirschfeld, H., Forssberg, H., The development of independent walking in children with cerebral palsy (1991) Dev Med Child Neurol, 33, pp. 567-577. , [Medline] [CrossRef]; Lucareli, P.R., Lima, M.O., Lucarelli, J.G., Changes in joint kinematics in children with cerebral palsy while walking with and without a floor reaction ankle-foot orthosis (2007) Clinics (Sao Paulo), 62, pp. 63-68. , [Medline] [CrossRef]; Neto, H.P., Grecco, C.L.A., Galli, M., Comparison of articulated and rigid ankle-foot orthoses in children with cerebral palsy: A systematic review (2012) Pediatr Phys Ther, 24, pp. 308-312. , [Medline] [CrossRef]; Gagey, P.M., (2000) Weber B. Posturologia: Regulação E Distúrbios Da Posição Ortostática, pp. 95-99; Przysiezny, W.L., Salgado, A.S., Reeducação Postural Através De Palmilhas (2002) Manual De Podoposturologia, pp. 86-98. , Brusque: Laboratório De Posturologia Do Cefit - Hospital Evangélico de Brusque; Machado, S., (2005) O Efeito Da Palmilha Proprioceptiva Na Marcha De Crianças Com Hemiplegia Espástica Por Paralisia Cerebral. Dissertação De Mestrado, , Faculdade de ciências do desporto e de educação física, Universidade do Porto; Davis, R.B., Ounpuu, S., Tyburski, D., A gait analysis data collection and reduction technique (1991) Hum Mov Sci, 10, pp. 575-587. , [CrossRef]; Abel, M.F., Damiano, D.L., Strategies for increasing walking speed in diplegic cerebral palsy (1996) J Pediatr Orthop, 16, pp. 753-758. , [Medline] [CrossRef]; Pierce, S.R., Orlin, M.N., Lauer, R.T., Comparison of percutaneous and surface functional electrical stimulation during gait in a child with hemiplegic cerebral palsy (2004) Am J Phys Med Rehabil, 83, pp. 798-805. , [Medline] [CrossRef]; Redekop, S., Andrysek, J., Wright, V., Single-session reliability of discrete gait parameters in ambulatory children with cerebral palsy based on GMFCS level (2008) Gait Posture, 28, pp. 627-633. , [Medline] [CrossRef]; Morita, S., Yamamoto, H., Furuya, K., Gait analysis of hemiplegic patients by measurement of ground reaction force (1995) Scand J Rehabil Med, 27, pp. 37-42. , [Medline]; Holt, K.G., Fonseca, S.T., Lafiandra, M.E., The dynamics of gait in hildren with spastic hemiplegic cerebral palsy: Theoretical and clinical implications (2000) Hum Mov Sci, 19, pp. 375-405. , [CrossRef]","page":"1003-1007","publisher":"Society of Physical Therapy Science (Rigaku Ryoho Kagakugakkai)","publisher-place":"Japan","title":"Immediate effect of postural insoles on gait performance of children with cerebral palsy: Preliminary randomized controlled double-blind clinical trial","type":"article-journal","volume":"26"},"uris":["http://www.mendeley.com/documents/?uuid=609ca03d-7296-47fc-a84f-fd27c850271e"]}],"mendeley":{"formattedCitation":"(Desloovere et al., 2006; Neto et al., 2014; Pasin Neto et al., 2017)","plainTextFormattedCitation":"(Desloovere et al., 2006; Neto et al., 2014; Pasin Neto et al., 2017)","previouslyFormattedCitation":"(Desloovere et al., 2006; Neto et al., 2014; Pasin Neto et al., 2017)"},"properties":{"noteIndex":0},"schema":"https://github.com/citation-style-language/schema/raw/master/csl-citation.json"}</w:instrText>
      </w:r>
      <w:r w:rsidRPr="000B4B1B">
        <w:fldChar w:fldCharType="separate"/>
      </w:r>
      <w:r w:rsidR="00810D03" w:rsidRPr="009A28E3">
        <w:rPr>
          <w:noProof/>
        </w:rPr>
        <w:t>(Desloovere et al., 2006; Neto et al., 2014; Pasin Neto et al., 2017)</w:t>
      </w:r>
      <w:r w:rsidRPr="000B4B1B">
        <w:fldChar w:fldCharType="end"/>
      </w:r>
      <w:r w:rsidRPr="000B4B1B">
        <w:t xml:space="preserve">. </w:t>
      </w:r>
    </w:p>
    <w:p w14:paraId="25FD0914" w14:textId="579D09C2" w:rsidR="004E273C" w:rsidRPr="004E273C" w:rsidRDefault="000B4B1B">
      <w:pPr>
        <w:pStyle w:val="Heading4"/>
        <w:numPr>
          <w:ilvl w:val="3"/>
          <w:numId w:val="29"/>
        </w:numPr>
        <w:spacing w:line="360" w:lineRule="auto"/>
      </w:pPr>
      <w:bookmarkStart w:id="64" w:name="_Toc156403441"/>
      <w:r w:rsidRPr="000B4B1B">
        <w:t>Protective Role</w:t>
      </w:r>
      <w:bookmarkEnd w:id="64"/>
    </w:p>
    <w:p w14:paraId="3A2CEFB2" w14:textId="368883B3" w:rsidR="000B4B1B" w:rsidRDefault="000B4B1B" w:rsidP="00E52690">
      <w:pPr>
        <w:spacing w:line="360" w:lineRule="auto"/>
        <w:jc w:val="both"/>
      </w:pPr>
      <w:r w:rsidRPr="000B4B1B">
        <w:t>The research in this grouping studied the role of children’s footwear in reducing the risk of injury or pathology. This was divided into three subgroupings: 1</w:t>
      </w:r>
      <w:r w:rsidR="00B553AF" w:rsidRPr="00B553AF">
        <w:t xml:space="preserve">, </w:t>
      </w:r>
      <w:r w:rsidRPr="000B4B1B">
        <w:t xml:space="preserve">infection articles </w:t>
      </w:r>
      <w:r w:rsidR="004F1177" w:rsidRPr="000B4B1B">
        <w:t>2</w:t>
      </w:r>
      <w:r w:rsidR="00B553AF" w:rsidRPr="00B553AF">
        <w:t>,</w:t>
      </w:r>
      <w:r w:rsidR="004F1177" w:rsidRPr="000B4B1B">
        <w:t xml:space="preserve"> environmental articles </w:t>
      </w:r>
      <w:r w:rsidR="00B553AF">
        <w:t xml:space="preserve">and </w:t>
      </w:r>
      <w:r w:rsidR="00B553AF" w:rsidRPr="000B4B1B">
        <w:t>3</w:t>
      </w:r>
      <w:r w:rsidR="00B553AF" w:rsidRPr="00B553AF">
        <w:t>,</w:t>
      </w:r>
      <w:r w:rsidR="00B553AF" w:rsidRPr="000B4B1B">
        <w:t xml:space="preserve"> functional articles</w:t>
      </w:r>
      <w:r w:rsidR="00F2616F">
        <w:t xml:space="preserve">. </w:t>
      </w:r>
      <w:r w:rsidR="008962C8" w:rsidRPr="00A36D6F">
        <w:rPr>
          <w:b/>
          <w:bCs/>
        </w:rPr>
        <w:t>Infection</w:t>
      </w:r>
      <w:r w:rsidR="00596DC9">
        <w:rPr>
          <w:b/>
          <w:bCs/>
        </w:rPr>
        <w:t xml:space="preserve"> </w:t>
      </w:r>
      <w:r w:rsidR="00873077" w:rsidRPr="00A36D6F">
        <w:rPr>
          <w:b/>
          <w:bCs/>
        </w:rPr>
        <w:t>articles</w:t>
      </w:r>
      <w:r w:rsidR="00873077">
        <w:t xml:space="preserve"> </w:t>
      </w:r>
      <w:r w:rsidRPr="000B4B1B">
        <w:t xml:space="preserve">(n=30) </w:t>
      </w:r>
      <w:r w:rsidR="00A36D6F">
        <w:t xml:space="preserve">this subgrouping </w:t>
      </w:r>
      <w:r w:rsidRPr="000B4B1B">
        <w:t>examin</w:t>
      </w:r>
      <w:r w:rsidR="00873077">
        <w:t>ed</w:t>
      </w:r>
      <w:r w:rsidRPr="000B4B1B">
        <w:t xml:space="preserve"> the </w:t>
      </w:r>
      <w:r w:rsidR="00873077">
        <w:t xml:space="preserve">role footwear played in the </w:t>
      </w:r>
      <w:r w:rsidRPr="000B4B1B">
        <w:t xml:space="preserve">reduction of childhood parasitic disease in developing countries </w:t>
      </w:r>
      <w:r w:rsidRPr="000B4B1B">
        <w:fldChar w:fldCharType="begin" w:fldLock="1"/>
      </w:r>
      <w:r w:rsidR="00EF53DC">
        <w:instrText>ADDIN CSL_CITATION {"citationItems":[{"id":"ITEM-1","itemData":{"DOI":"10.1093/trstmh/tru037","ISBN":"1878-3503","PMID":"24603321","abstract":"Background: A non-blinded, cluster randomised controlled trial to test whether footwear reduces prevalence and intensity of hookworm infection in school-aged children on Pemba Island, Zanzibar.; Methods: Six schools were randomised to receive shoes and standard care (deworming with albendazole and health education) and six control schools to receive standard care only. Children provided a stool sample to assess prevalence and intensity of infection with soil transmitted helminthiases (Ascaris lumbricoides, Trichuris trichiura and hookworm). Shoes were then distributed to pupils in the intervention schools; deworming took place as part of the government's mass drug administration programme and a further round of stool samples were collected six months later.; Results: Nine hundred and fifteen children were traced at follow-up (1056 at baseline). As many children wore shoes in the control arm as the intervention arm. There was no difference in hookworm prevalence (23.4% for intervention schools, 21.3% for control schools, p=0.48), and no difference in mean hookworm infection in eggs/gram of stool (18, 1-36 in intervention schools, 18, 7-29 in control schools, p=0.23). Shoe-wearing increased across all schools, from 47.4 to 82.4%. If a child wore shoes at the end of the study, the relative risk of hookworm infection was 0.7 (CI 0.53-0.91).; Conclusion: Due to contamination, the trial could not conclude that shoes were protective against hookworm infection but the intervention led to behavioural change, and observational data suggest that shoes are protective against hookworm. This trial is registered at ClinicalTrials.gov, NCT01869127.;","author":[{"dropping-particle":"","family":"Bird","given":"Chris","non-dropping-particle":"","parse-names":false,"suffix":""},{"dropping-particle":"","family":"Ame","given":"Shaali","non-dropping-particle":"","parse-names":false,"suffix":""},{"dropping-particle":"","family":"Albonico","given":"Marco","non-dropping-particle":"","parse-names":false,"suffix":""},{"dropping-particle":"","family":"Bickle","given":"Quentin","non-dropping-particle":"","parse-names":false,"suffix":""}],"container-title":"Trans R Soc Trop Med Hyg","edition":"2014/03/08","id":"ITEM-1","issue":"5","issued":{"date-parts":[["2014"]]},"language":"English","note":"From Duplicate 1 (Do shoes reduce hookworm infection in school-aged children on Pemba Island, Zanzibar? A pragmatic trial - Bird, Chris; Ame, Shaali; Albonico, Marco; Bickle, Quentin)\n\nDate of Electronic Publication: 2014 Mar 05. Current Imprints: Publication: 2013- : Oxford : Oxford University Press; Original Imprints: Publication: 1920- : London : Royal Society of Tropical Medicine and Hygiene\n\nFrom Duplicate 2 (Do shoes reduce hookworm infection in school-aged children on Pemba Island, Zanzibar? A pragmatic trial - Bird, Chris; Ame, Shaali; Albonico, Marco; Bickle, Quentin)\n\nFrom Duplicate 1 (Do shoes reduce hookworm infection in school-aged children on pemba Island, Zanzibar? A pragmatic trial - Bird, C; Ame, S; Albonico, M; Bickle, Q)\n\nCited By :4\nExport Date: 29 January 2018\nCODEN: TRSTA\nCorrespondence Address: Bird, C.; Department of Paediatrics, Hillingdon Hospital, Pield Heath Road, Uxbridge UB8 3NN, United Kingdom; email: chrisbird.poa@gmail.com\nChemicals/CAS: albendazole, 54965-21-8; Albendazole; Anthelmintics; Soil\n\nFrom Duplicate 2 (Do shoes reduce hookworm infection in school-aged children on Pemba Island, Zanzibar? A pragmatic trial - Bird, Chris; Ame, Shaali; Albonico, Marco; Bickle, Quentin)\n\nDate of Electronic Publication: 2014 Mar 05. Current Imprints: Publication: 2013- : Oxford : Oxford University Press; Original Imprints: Publication: 1920- : London : Royal Society of Tropical Medicine and Hygiene\n\nFrom Duplicate 3 (Do shoes reduce hookworm infection in school-aged children on Pemba Island, Zanzibar? A pragmatic trial - Bird, C; Ame, S; Albonico, M; Bickle, Q)\n\n1878-3503\nBird, Chris\nAme, Shaali\nAlbonico, Marco\nBickle, Quentin\nJournal Article\nMulticenter Study\nRandomized Controlled Trial\nResearch Support, Non-U.S. Gov't\nEngland\nTrans R Soc Trop Med Hyg. 2014 May;108(5):297-304. doi: 10.1093/trstmh/tru037. Epub 2014 Mar 5.","page":"297-304","publisher":"Oxford University Press","publisher-place":"England","title":"Do shoes reduce hookworm infection in school-aged children on Pemba Island, Zanzibar? A pragmatic trial","type":"article-journal","volume":"108"},"uris":["http://www.mendeley.com/documents/?uuid=054ddda5-c750-4551-920e-868ec006a6c6"]},{"id":"ITEM-2","itemData":{"ISBN":"11193077 (ISSN)","PMID":"20857787","abstract":"The objective of this study was to determine some common behavioural risk factors for intestinal helminthiasis in nursery aind primary school children in Enugu. Design: A cross-sectional survey on 460 children attending nursery and primary schools in Enugu was carried out in 2003 with a view to determine some behavioural risk factors for intestinal helminthiasis. Setting: This study was carried out in the research laboratory of the Federal Ministry of Health, National Arbovirus and Vector Research Centre, Enugu. Method: Intestinal helminthiasis was diagnosed using the kato-katz method in analysing fresh stool samples collected from nursery and primary school children in Enugu. These fresh stool samples were collected into appropriately labeled clean containers. Questionnaires were administered by the researchers to obtain data from the children and their parents or guardians as regards some behavioural risk factors for intestinal helminthiasis. Results: The results from this study showed that the prevalence of intestinal helminthiasis was significantly affected by various behavioural risk factors. The rate of helminthic infection varied significantly with hand washing habits after defeacation (χ2=75.77; df= 2; p = 0.001) and with different habits of washing fruits before eating (χ2= 52.79; df= 2; p = 0.001) among the pupils. Also, the rate of helminthic infection varied significantly with the source of drinking water (χ2=55.12; df = 3; p = 0.01), water boiling habits (χ2 = 40.89; df = 2; p = 0.001), use of footwear after school hours (χ2 = 30.72; df = 2; p = 0.001). Sites utilized for defeacation by the pupils (χ2 = 80.25; df = 3; p = 0.001) also significantly influenced the rate of helminthic infection. Conclusion: Various behavioural factors which significantly affect the rate of helminthic infection abound in children living in Enugu. The government should give attention to the control of these behavioural risk factors. A lot of health education will be needed to curb the poor personal hygienic habits which are obvious risk factors for intestinal helminthiasis.","author":[{"dropping-particle":"","family":"Ilechukwu","given":"G C","non-dropping-particle":"","parse-names":false,"suffix":""},{"dropping-particle":"","family":"Ilechukwu","given":"C G A","non-dropping-particle":"","parse-names":false,"suffix":""},{"dropping-particle":"","family":"Ozumba","given":"A N","non-dropping-particle":"","parse-names":false,"suffix":""},{"dropping-particle":"","family":"Ojinnaka","given":"N C","non-dropping-particle":"","parse-names":false,"suffix":""},{"dropping-particle":"","family":"Ibe","given":"B C","non-dropping-particle":"","parse-names":false,"suffix":""},{"dropping-particle":"","family":"Onwasigwe","given":"C N","non-dropping-particle":"","parse-names":false,"suffix":""}],"container-title":"Nigerian Journal of Clinical Practice","id":"ITEM-2","issue":"3","issued":{"date-parts":[["2010"]]},"language":"English","note":"From Duplicate 1 (Some behavioural risk factors for intestinal helminthiasis in nursery and primary school children in Enugu, south eastern Nigeria - Ilechukwu, G C; Ilechukwu, C G A; Ozumba, A N; Ojinnaka, N C; Ibe, B C; Onwasigwe, C N)\n\nFrom Duplicate 1 (Some behavioural risk factors for intestinal helminthiasis in nursery and primary school children in Enugu, south eastern Nigeria - Ilechukwu, G C; Ilechukwu, C G A; Ozumba, A N; Ojinnaka, N C; Ibe, B C; Onwasigwe, C N)\n\nCited By :3\nExport Date: 29 January 2018\nCorrespondence Address: Ilechukwu, G. C.; Departments of Paediatrics, Teaching Hospital, University of Nigeria, Enugu, Nigeria; email: chummyandgideon@yahoo.com\nReferences: Kazura, J.W., Helminthic diseases (1996) Nelson Textbook of Pediatrics, pp. 991-1004. , Nelson WE, Behrman RE, Kliegman RE, Arvin AM (eds). Philadelphia: Saunders WB (Publishers); Bundy, D.A.D., The global burden of intestinal nematode diseases (1994) Transactions of the Royal Society of Tropical Medicine and Hygiene, 88, pp. 259-261; Awogun, T.A., The prevalence of intestinal parasite infections in children living in llorin community (1982) Nigerian Journal of Parasitology, 3 (1), pp. 61-66; Fashuyi, S.A., An observation of the dynamics of intestinal helminthic infections in two isolated communities in South Western Nigeria (1988) Trop Geogr Med, 40, pp. 226-232; Cook, G.C., Symposium Gastrointestinal helminth infections: The clinical significance of gastrointestinal helminthes review (1986) Transactions of the Royal Society of Tropical Medicine and Hygiene, 80, pp. 675-685; Akogun, O.B., Badaki, J., Intestinal helminthic infection in two communities along the Benue River Valley Adamawa State, Nigeria (1998) Nig J Parasitol, 19, pp. 67-72; Vince, J., Helminthiasis (1991) Diseases of Children in the Subtropics and Tropics, pp. 637-644. , Stanfield P, Brueton M, Chan M, Parkin M, Waterson T (eds), London: Edward Arnold (Publishers); Crompton, D.W.T., Ascariasis and childhood malnutrition (1992) Transactions of the Royal Society of Tropical Medicine and Hygiene, 86, pp. 577-579; Onwasigwe, C.N., Intestinal parasites in Enugu school children (1999) Orient J Med, 11, pp. 56-60; Ozumba, U.C., Ozumba, A.N., Pattern of helminthic infection in human gut at the University of Nigeria Teaching Hospital Enugu, Nigeria (2001) J Hlth Sci, 48, pp. 263-268; Achalonu, A.D.W., This wormy Nigeria (1982) Niberian Journal of Parasitology, 3 (2), pp. 1-5; Omoigberale, A.I., Airauhi, L.U., Aspects of the epidemiology of intestinal in children: Knowledge, practices and perceptions of mothers (2006) Nigerian Journal of Clinical Practice, 9 (2), pp. 109-113; Abolarinwa, S.O., Urinary schistosomiasis among children in Esie community, Kwara State, Nigeria (1999) Nigerian Journal of Parasitology, 20, pp. 77-82; Ekejindu, I.M., Onyali, I.O., Ozumba, N.A., Ibe, C.C., Prevalence and intensity of urinary schistosomiasis in Agulu, Anambra State, and the impact of Health Education on knowledge and practices in relation to disease transmission (1999) Nigerian Journal of Parasitology, 20, pp. 71-76; Nvvosu, C.C., Ogunrinade, A.F., Intestinal helminthosis among rural and urban school children in the rain forest zone of Southwestern Nigeria (1999) Bioscience Research Communications, 11 (4), pp. 361-372; Meremikwu, M.M., Antia-Obong, O.E., Ejezie, G.C., Prevalence and intensity of intestinal helminthiasis in preschool children of peasant farmers in Calabar Nigeria (1995) Nig J Med, 4, pp. 40-44; Ejezie, G.C., The parasitic diseases of school children in Lagos State, Nigeria (1981) Acta Tropica, 38, pp. 79-84; (2002) National and State Population Projections, 6, p. 23. , Nigerian population, United Nations Population Fund (Publishers) August; Lwanga, S.L., Tye, C., Teaching health statistics (1986) Twenty Lessons and Seminar Outlines, pp. 68-94. , WHO, Geneva; Katz technique (1991) Manual of Basic Laboratory Methods in Medical Parasitology, , Kato, World Health Organization series. No.69. Geneva; Onwasigwe, C., Simple random sampling method (2004) Principles and Methods of Epidemiology, pp. 103-105. , Onwasigwe C, (eds), Enugu: Institute for Development Studies (Publishers); Feachem, R.G., Guy, M.W., Harrison, S., Iwugo, K.O., Marshall, T., Mbere, N., Excreta disposal facilities and intestinal parasitism in urban Africa: Preliminary studies in Botswana, Ghana and Zambia (1983) Trans Roy Soc Trop Med Hyg, 77, pp. 515-521; Vanderslice, J., Popkin, B., Briscoe, J., Drinking-water quality, sanitation and breast-feeding, their interactive effects on infant health (1994) Bull Wld Hlth Org, 72, pp. 589-601; Ferreira, C.B., Marcal, O., Intestinal parasitoses in school children of Martinesia district, Uberlandia (1997) Rev Soc Bras Med Trop, 30, pp. 373-377; Ogunba, E.O., The prevalence of Human intestinal protozoans in Ibadan, Nigeria (1977) Journal of Tropical Medicine and Hygiene, 4, pp. 187-191; Inabo, H., Galadima, M., Ogbadu, L.J., Okuofu, C.A., Prevalence of Entamoeba histolytica and Giardia lamblia in primary school pupils in five rural villages around Kaduna and Zaria, Nigeria (2000) Nigerian Journal of Parasitology, 21, pp. 61-68; Gundiri, M.A., Kwalagbe, B.T., Hamidu, A., Sanitary quality of domestic water supply in Daka-wogji, Taraba State, Nigeria (2000) Nigerian Journal of Parasitology, 21, pp. 131-136\n\nFrom Duplicate 2 (Some behavioural risk factors for intestinal helminthiasis in nursery and primary school children in Enugu, south eastern Nigeria - Ilechukwu, G C; Ilechukwu, C G A; Ozumba, A N; Ojinnaka, N C; Ibe, B C; Onwasigwe, C N)\n\nDate of Electronic Publication: 20100901. Current Imprints: Publication: Mumbai : Medknow Publications; Original Imprints: Publication: [Lagos?] : Medical and Dental Consultants' Association of Nigeria\n\nFrom Duplicate 2 (Some behavioural risk factors for intestinal helminthiasis in nursery and primary school children in Enugu, south eastern Nigeria - Ilechukwu, G C; Ilechukwu, C G A; Ozumba, A N; Ojinnaka, N C; Ibe, B C; Onwasigwe, C N)\n\nCited By :3\nExport Date: 29 January 2018\nCorrespondence Address: Ilechukwu, G. C.; Departments of Paediatrics, Teaching Hospital, University of Nigeria, Enugu, Nigeria; email: chummyandgideon@yahoo.com\nReferences: Kazura, J.W., Helminthic diseases (1996) Nelson Textbook of Pediatrics, pp. 991-1004. , Nelson WE, Behrman RE, Kliegman RE, Arvin AM (eds). Philadelphia: Saunders WB (Publishers); Bundy, D.A.D., The global burden of intestinal nematode diseases (1994) Transactions of the Royal Society of Tropical Medicine and Hygiene, 88, pp. 259-261; Awogun, T.A., The prevalence of intestinal parasite infections in children living in llorin community (1982) Nigerian Journal of Parasitology, 3 (1), pp. 61-66; Fashuyi, S.A., An observation of the dynamics of intestinal helminthic infections in two isolated communities in South Western Nigeria (1988) Trop Geogr Med, 40, pp. 226-232; Cook, G.C., Symposium Gastrointestinal helminth infections: The clinical significance of gastrointestinal helminthes review (1986) Transactions of the Royal Society of Tropical Medicine and Hygiene, 80, pp. 675-685; Akogun, O.B., Badaki, J., Intestinal helminthic infection in two communities along the Benue River Valley Adamawa State, Nigeria (1998) Nig J Parasitol, 19, pp. 67-72; Vince, J., Helminthiasis (1991) Diseases of Children in the Subtropics and Tropics, pp. 637-644. , Stanfield P, Brueton M, Chan M, Parkin M, Waterson T (eds), London: Edward Arnold (Publishers); Crompton, D.W.T., Ascariasis and childhood malnutrition (1992) Transactions of the Royal Society of Tropical Medicine and Hygiene, 86, pp. 577-579; Onwasigwe, C.N., Intestinal parasites in Enugu school children (1999) Orient J Med, 11, pp. 56-60; Ozumba, U.C., Ozumba, A.N., Pattern of helminthic infection in human gut at the University of Nigeria Teaching Hospital Enugu, Nigeria (2001) J Hlth Sci, 48, pp. 263-268; Achalonu, A.D.W., This wormy Nigeria (1982) Niberian Journal of Parasitology, 3 (2), pp. 1-5; Omoigberale, A.I., Airauhi, L.U., Aspects of the epidemiology of intestinal in children: Knowledge, practices and perceptions of mothers (2006) Nigerian Journal of Clinical Practice, 9 (2), pp. 109-113; Abolarinwa, S.O., Urinary schistosomiasis among children in Esie community, Kwara State, Nigeria (1999) Nigerian Journal of Parasitology, 20, pp. 77-82; Ekejindu, I.M., Onyali, I.O., Ozumba, N.A., Ibe, C.C., Prevalence and intensity of urinary schistosomiasis in Agulu, Anambra State, and the impact of Health Education on knowledge and practices in relation to disease transmission (1999) Nigerian Journal of Parasitology, 20, pp. 71-76; Nvvosu, C.C., Ogunrinade, A.F., Intestinal helminthosis among rural and urban school children in the rain forest zone of Southwestern Nigeria (1999) Bioscience Research Communications, 11 (4), pp. 361-372; Meremikwu, M.M., Antia-Obong, O.E., Ejezie, G.C., Prevalence and intensity of intestinal helminthiasis in preschool children of peasant farmers in Calabar Nigeria (1995) Nig J Med, 4, pp. 40-44; Ejezie, G.C., The parasitic diseases of school children in Lagos State, Nigeria (1981) Acta Tropica, 38, pp. 79-84; (2002) National and State Population Projections, 6, p. 23. , Nigerian population, United Nations Population Fund (Publishers) August; Lwanga, S.L., Tye, C., Teaching health statistics (1986) Twenty Lessons and Seminar Outlines, pp. 68-94. , WHO, Geneva; Katz technique (1991) Manual of Basic Laboratory Methods in Medical Parasitology, , Kato, World Health Organization series. No.69. Geneva; Onwasigwe, C., Simple random sampling method (2004) Principles and Methods of Epidemiology, pp. 103-105. , Onwasigwe C, (eds), Enugu: Institute for Development Studies (Publishers); Feachem, R.G., Guy, M.W., Harrison, S., Iwugo, K.O., Marshall, T., Mbere, N., Excreta disposal facilities and intestinal parasitism in urban Africa: Preliminary studies in Botswana, Ghana and Zambia (1983) Trans Roy Soc Trop Med Hyg, 77, pp. 515-521; Vanderslice, J., Popkin, B., Briscoe, J., Drinking-water quality, sanitation and breast-feeding, their interactive effects on infant health (1994) Bull Wld Hlth Org, 72, pp. 589-601; Ferreira, C.B., Marcal, O., Intestinal parasitoses in school children of Martinesia district, Uberlandia (1997) Rev Soc Bras Med Trop, 30, pp. 373-377; Ogunba, E.O., The prevalence of Human intestinal protozoans in Ibadan, Nigeria (1977) Journal of Tropical Medicine and Hygiene, 4, pp. 187-191; Inabo, H., Galadima, M., Ogbadu, L.J., Okuofu, C.A., Prevalence of Entamoeba histolytica and Giardia lamblia in primary school pupils in five rural villages around Kaduna and Zaria, Nigeria (2000) Nigerian Journal of Parasitology, 21, pp. 61-68; Gundiri, M.A., Kwalagbe, B.T., Hamidu, A., Sanitary quality of domestic water supply in Daka-wogji, Taraba State, Nigeria (2000) Nigerian Journal of Parasitology, 21, pp. 131-136","page":"288-293","publisher":"Medknow Publications","publisher-place":"India","title":"Some behavioural risk factors for intestinal helminthiasis in nursery and primary school children in Enugu, south eastern Nigeria","type":"article-journal","volume":"13"},"uris":["http://www.mendeley.com/documents/?uuid=65497b0d-0123-433e-b80b-9844cb5bb601"]},{"id":"ITEM-3","itemData":{"DOI":"10.1371/journal.pntd.0005808","ISBN":"1935-2727","PMID":"28771469","abstract":"BACKGROUND: The prevalence of skin disease in low and middle income countries is high and communicable skin diseases are a significant public health problem. Tungiasis is an ectoparasite infestation caused by the flea Tunga penetrans, which has a widespread geographical distribution. Tungiasis causes painful skin lesions and may affect activities of daily living. OBJECTIVE: We wished to determine the prevalence and impact of tungiasis and scabies in schoolchildren in southern Ethiopia. METHODS: A cross-sectional study was performed in which students were examined by dermatologists and the skin disorders recorded. Individuals with pyogenic skin infections, scabies and tungiasis were also invited to complete the Children's Dermatology Life Quality Index. RESULTS: There was a high burden of skin disease amongst this cohort with more than 40% having an ectodermal parasitic skin disease. The majority of these were due to tungiasis. Tungiasis was evident in more than a third of children and was associated with onychodystophy. There was a significant association between wearing \"closed\" footwear and a greater number of tungiasis lesions but not tungiasis per se. Dermatophyte infections, acne and plantar maceration secondary to occlusive footwear were also common. Scabies and tungiasis appeared to have a significant negative effect on quality of life. CONCLUSION: Tungiasis is highly prevalent in schoolchildren in the part of Ethiopia where the study was conducted and is associated with a deleterious effect on quality of life. The role of footwear in both preventing and possibly exacerbating cutaneous ailments in this setting requires further study.","author":[{"dropping-particle":"","family":"Walker","given":"Stephen L","non-dropping-particle":"","parse-names":false,"suffix":""},{"dropping-particle":"","family":"Lebas","given":"Eglantine","non-dropping-particle":"","parse-names":false,"suffix":""},{"dropping-particle":"","family":"Sario","given":"Valentina","non-dropping-particle":"De","parse-names":false,"suffix":""},{"dropping-particle":"","family":"Deyasso","given":"Zeleke","non-dropping-particle":"","parse-names":false,"suffix":""},{"dropping-particle":"","family":"Doni","given":"Shimelis N","non-dropping-particle":"","parse-names":false,"suffix":""},{"dropping-particle":"","family":"Marks","given":"Michael","non-dropping-particle":"","parse-names":false,"suffix":""},{"dropping-particle":"","family":"Roberts","given":"Chrissy H","non-dropping-particle":"","parse-names":false,"suffix":""},{"dropping-particle":"","family":"Lambert","given":"Saba M","non-dropping-particle":"","parse-names":false,"suffix":""}],"container-title":"PLoS Negl Trop Dis","edition":"2017/08/05","id":"ITEM-3","issue":"8","issued":{"date-parts":[["2017"]]},"language":"eng","note":"From Duplicate 1 (The prevalence and association with health-related quality of life of tungiasis and scabies in schoolchildren in southern Ethiopia - Walker, S L; Lebas, E; De Sario, V; Deyasso, Z; Doni, S N; Marks, M; Roberts, C H; Lambert, S M)\n\n1935-2735\nWalker, Stephen L\nORCID: http://orcid.org/0000-0002-2034-8376\nLebas, Eglantine\nDe Sario, Valentina\nDeyasso, Zeleke\nDoni, Shimelis N\nMarks, Michael\nRoberts, Chrissy H\nLambert, Saba M\n102807/Wellcome Trust/United Kingdom\nJournal Article\nUnited States\nPLoS Negl Trop Dis. 2017 Aug 3;11(8):e0005808. doi: 10.1371/journal.pntd.0005808. eCollection 2017 Aug.\n\nFrom Duplicate 2 (The prevalence and association with health-related quality of life of tungiasis and scabies in schoolchildren in southern Ethiopia - Walker, Stephen L; Lebas, Eglantine; De Sario, Valentina; Deyasso, Zeleke; Doni, Shimelis N; Marks, Michael; Roberts, Chrissy H; Lambert, Saba M)\n\nFrom Duplicate 1 (The prevalence and association with health-related quality of life of tungiasis and scabies in schoolchildren in southern Ethiopia - Walker, S L; Lebas, E; De Sario, V; Deyasso, Z; Doni, S N; Marks, M; Roberts, C H; Lambert, S M)\n\n1935-2735\nWalker, Stephen L\nORCID: http://orcid.org/0000-0002-2034-8376\nLebas, Eglantine\nDe Sario, Valentina\nDeyasso, Zeleke\nDoni, Shimelis N\nMarks, Michael\nRoberts, Chrissy H\nLambert, Saba M\n102807/Wellcome Trust/United Kingdom\nJournal Article\nUnited States\nPLoS Negl Trop Dis. 2017 Aug 3;11(8):e0005808. doi: 10.1371/journal.pntd.0005808. eCollection 2017 Aug.\n\nFrom Duplicate 2 (The prevalence and association with health-related quality of life of tungiasis and scabies in schoolchildren in southern Ethiopia - Walker, S L; Lebas, E; De Sario, V; Deyasso, Z; Doni, S N; Marks, M; Roberts, C H; Lambert, S M)\n\nExport Date: 29 January 2018\nCorrespondence Address: Walker, S.L.; London School of Hygiene and Tropical MedicineUnited Kingdom; email: Steve.walker@lshtm.ac.uk\nReferences: Hay, R.J., Johns, N.E., Williams, H.C., Bolliger, I.W., Dellavalle, R.P., Margolis, D.J., The global burden of skin disease in 2010: an analysis of the prevalence and impact of skin conditions (2014) J Invest Dermatol, 134 (6), pp. 1527-1534. , 2416613; Hay, R.J., Augustin, M., Griffiths, C.E., Sterry, W., Board of the International League of Dermatological S, the Grand Challenges Consultation g. The global challenge for skin health (2015) Br J Dermatol, 172 (6), pp. 1469-1472. , 2603614; Figueroa, J.I., Fuller, L.C., Abraha, A., Hay, R.J., The prevalence of skin disease among school children in rural Ethiopia—a preliminary assessment of dermatologic needs (1996) Pediatr Dermatol, 13 (5), pp. 378-381. , 889323; Feldmeier, H., Heukelbach, J., Epidermal parasitic skin diseases: a neglected category of poverty-associated plagues (2009) Bull World Health Organ, 87 (2), pp. 152-159. , 19274368,; PubMed Central PMCID: PMC2636197; Karunamoorthi, K., Tungiasis: a neglected epidermal parasitic skin disease of marginalized populations—a call for global science and policy (2013) Parasitol Res, 112 (10), pp. 3635-3643. , 2394924; Heukelbach, J., Wilcke, T., Eisele, M., Feldmeier, H., Ectopic localization of tungiasis (2002) Am J Trop Med Hyg, 67 (2), pp. 214-216. , 1238995; Grupper, M., Potasman, I., Outbreak of tungiasis following a trip to Ethiopia (2012) Travel medicine and infectious disease, 10 (5-6), pp. 220-223. , 2303118; Figueroa, J.I., Fuller, L.C., Abraha, A., Hay, R.J., Dermatology in southwestern Ethiopia: rationale for a community approach (1998) Int J Dermatol, 37 (10), pp. 752-758. , 980268; Marrone, R., Vignally, P., Rosso, A., Didero, D., Pizzini, E., Dassoni, F., Epidemiology of skin disorders in Ethiopian children and adolescents: an analysis of records from the Italian Dermatological Centre, Mekelle, Tigray, Ethiopia, 2005 to 2009 (2012) Pediatr Dermatol, 29 (4), pp. 442-447. , 2232963; Dagnew, M.B., Erwin, G., Epidemiology of common transmissible skin diseases among primary school children in north-west Ethiopia (1991) Trop Geogr Med, 43 (1-2), pp. 152-155. , 175010; Wafula, S.T., Ssemugabo, C., Namuhani, N., Musoke, D., Ssempebwa, J., Halage, A.A., Prevalence and risk factors associated with tungiasis in Mayuge district, Eastern Uganda (2016) Pan Afr Med J, 24, p. 77. , 27642416,.;:.; PubMed Central PMCID: PMC5012786; Mazigo, H.D., Bahemana, E., Konje, E.T., Dyegura, O., Mnyone, L.L., Kweka, E.J., Jigger flea infestation (tungiasis) in rural western Tanzania: high prevalence and severe morbidity (2012) Trans R Soc Trop Med Hyg, 106 (4), pp. 259-263. , 2230558; Mwangi, J.N., Ozwara, H.S., Gicheru, M.M., Epidemiology of tunga penetrans infestation in selected areas in Kiharu constituency, Murang’a County, Kenya (2015) Tropical Diseases, Travel Medicine and Vaccines, 1 (13); Ugbomoiko, U.S., Ariza, L., Babamale, A.O., Heukelbach, J., Prevalence and clinical aspects of tungiasis in south-west Nigerian schoolchildren (2016) Trop Doct, , 2740265; Arene, F.O., The prevalence of sand flea (Tunga penetrans) among primary and post-primary school pupils in Choba area of the Niger Delta (1984) Public Health, 98 (5), pp. 282-283. , 633432; Monsel, G., Delaunay, P., Chosidow, O., Griffiths, C.E.M., Barker, J., Bleiker, T., Chalmers, R.J., Creamer, D., (2016) Rook's Textbook of Dermatology, 1. , . In:.:;. p. 34.9–47. Oxford, UK John Wiley &amp;amp; Sons Lt; Davis, J.S., McGloughlin, S., Tong, S.Y., Walton, S.F., Currie, B.J., A novel clinical grading scale to guide the management of crusted scabies (2013) PLoS Negl Trop Dis, 7 (9), p. e2387. , 24069468,.; ():.; PubMed Central PMCID: PMC3772049; Lewis-Jones, M.S., Finlay, A.Y., The Children's Dermatology Life Quality Index (CDLQI): initial validation and practical use (1995) Br J Dermatol, 132 (6), pp. 942-949. , 766257; Core Team, R., (2013); Mwangi, J.N., Ozwara, H.S., Motiso, J.M., Gicheru, M.M., Characterization of Tunga penetrans antigens in selected epidemic areas in Murang'a county in Kenya (2015) PLoS Negl Trop Dis, 9 (3), p. e0003517. , 25793704,.; ():.; PubMed Central PMCID: PMC4368547; Salek, M.S., Jung, S., Brincat-Ruffini, L.A., MacFarlane, L., Lewis-Jones, M.S., Basra, M.K., Clinical experience and psychometric properties of the Children's Dermatology Life Quality Index (CDLQI), 1995–2012 (2013) Br J Dermatol, 169 (4), pp. 734-759. , 2367968; Tomczyk, S., Deribe, K., Brooker, S.J., Clark, H., Rafique, K., Knopp, S., Association between footwear use and neglected tropical diseases: a systematic review and meta-analysis (2014) PLoS Negl Trop Dis, 8 (11), p. e3285. , 25393620,..; ():.; PubMed Central PMCID: PMC4230915; Watanabe, E., McBride, C.M., Tora, A., Ayode, D.A., Farrell, D., Davey, G., Use of footwear and foot condition among rural Ethiopian school children (2014) Journal of epidemiology and global health, 4 (4), pp. 323-325. , 2545565; Deribe, K., Wanji, S., Shafi, O., Umulisa, I., Molyneux, D.H., The feasibility of eliminating podoconiosis (2015) Bull World Health Organ, 93 (10), pp. 712-718. , 2660061; Ayode, D., McBride, C.M., de Heer, H.D., Watanabe, E., Gebreyesus, T., Tora, A., A qualitative study exploring barriers related to use of footwear in rural highland ethiopia: implications for neglected tropical disease control (2013) PLoS Negl Trop Dis, 7 (4), p. e2199. , 23638211,..; ():.; PubMed Central PMCID: PMC3636134; Blaise, G., Nikkels, A.F., Hermanns-Le, T., Nikkels-Tassoudji, N., Pierard, G.E., Corynebacterium-associated skin infections (2008) Int J Dermatol, 47 (9), pp. 884-890. , 1893764; Caton, E.L., Bailey, M.S., Bevilacqua, C.A., Fletcher, T.E., Ebola worker's foot (2015) QJM, 108 (10), p. 833. , 2584195; Willis, I., The effects of prolonged water exposure on human skin (1973) J Invest Dermatol, 60 (3), pp. 166-171. , 463354; Heukelbach, J., Franck, S., Feldmeier, H., Therapy of tungiasis: a double-blinded randomized controlled trial with oral ivermectin (2004) Mem Inst Oswaldo Cruz, 99 (8), pp. 873-876. , 1576160; Whittle, H.C., Abdullahi, M.T., Fakunle, F., Parry, E.H., Rajkovic, A.D., Scabies, pyoderma and nephritis in Zaria, Nigeria. A clinical and epidemiological study (1973) Trans R Soc Trop Med Hyg, 67 (3), pp. 349-363. , 459150; Mitja, O., Marks, M., Bertran, L., Kollie, K., Argaw, D., Fahal, A.H., Integrated Control and Management of Neglected Tropical Skin Diseases (2017) PLoS Negl Trop Dis, 11 (1), p. e0005136. , 28103250,..; ():.; PubMed Central PMCID: PMC5245794; Heukelbach, J., Wilcke, T., Harms, G., Feldmeier, H., Seasonal variation of tungiasis in an endemic community (2005) Am J Trop Med Hyg, 72 (2), pp. 145-149. , 1574155\n\nFrom Duplicate 3 (The prevalence and association with health-related quality of life of tungiasis and scabies in schoolchildren in southern Ethiopia - Walker, Stephen L; Lebas, Eglantine; De Sario, Valentina; Deyasso, Zeleke; Doni, Shimelis N; Marks, Michael; Roberts, Chrissy H; Lambert, Saba M)\n\neCollection. Cited Medium: Internet. NLM ISO Abbr: PLoS Negl Trop Dis. Comment: Cites: Am J Trop Med Hyg. 2002 Aug;67(2):214-6. (PMID: 12389950). Cites: PLoS Negl Trop Dis. 2014 Nov 13;8(11):e3285. (PMID: 25393620). Cites: Trop Geogr Med. 1991 Jan-Apr;43(1-2):152-5. (PMID: 1750105). Cites: Pan Afr Med J. 2016 May 24;24:77. (PMID: 27642416). Cites: Br J Dermatol. 2015 Jun;172(6):1469-72. (PMID: 26036149). Cites: J Invest Dermatol. 1973 Mar;60(3):166-71. (PMID: 4633540). Cites: Trop Doct. 2017 Jan;47(1):34-38. (PMID: 27402650). Cites: J Invest Dermatol. 2014 Jun;134(6):1527-34. (PMID: 24166134). Cites: Pediatr Dermatol. 1996 Sep-Oct;13(5):378-81. (PMID: 8893236). Cites: Bull World Health Organ. 2015 Oct 1;93(10):712-718. (PMID: 26600613). Cites: PLoS Negl Trop Dis. 2013 Sep 12;7(9):e2387. (PMID: 24069468). Cites: PLoS Negl Trop Dis. 2015 Mar 20;9(3):e0003517. (PMID: 25793704). Cites: Mem Inst Oswaldo Cruz. 2004 Dec;99(8):873-6. (PMID: 15761605). Cites: Trans R Soc Trop Med Hyg. 2012 Apr;106(4):259-63. (PMID: 22305586). Cites: Br J Dermatol. 1995 Jun;132(6):942-9. (PMID: 7662573). Cites: PLoS Negl Trop Dis. 2013 Apr 25;7(4):e2199. (PMID: 23638211). Cites: Int J Dermatol. 1998 Oct;37(10):752-8. (PMID: 9802685). Cites: Br J Dermatol. 2013 Oct;169(4):734-59. (PMID: 23679682). Cites: J Epidemiol Glob Health. 2014 Dec;4(4):323-5. (PMID: 25455650). Cites: Trans R Soc Trop Med Hyg. 1973;67(3):349-63. (PMID: 4591502). Cites: Int J Dermatol. 2008 Sep;47(9):884-90. (PMID: 18937649). Cites: Pediatr Dermatol. 2012 Jul-Aug;29(4):442-7. (PMID: 22329635). Cites: Bull World Health Organ. 2009 Feb;87(2):152-9. (PMID: 19274368). Cites: Travel Med Infect Dis. 2012 Sep;10(5-6):220-3. (PMID: 23031181). Cites: Public Health. 1984 Sep;98(5):282-3. (PMID: 6334329). Cites: Parasitol Res. 2013 Oct;112(10):3635-43. (PMID: 23949241). Cites: Am J Trop Med Hyg. 2005 Feb;72(2):145-9. (PMID: 15741550). Cites: QJM. 2015 Oct;108(10):833. (PMID: 25841954). Cites: PLoS Negl Trop Dis. 2017 Jan 19;11(1):e0005136. (PMID: 28103250). Linking ISSN: 19352727. Subset: IM; Grant Information: 102807 United Kingdom Wellcome Trust Date of Electronic Publication: 20170803. ; Original Imprints: Publication: San Francisco, CA : Public Library of Science","page":"e0005808","publisher":"Public Library of Science","publisher-place":"United States","title":"The prevalence and association with health-related quality of life of tungiasis and scabies in schoolchildren in southern Ethiopia","type":"article-journal","volume":"11"},"uris":["http://www.mendeley.com/documents/?uuid=78586fb2-9617-4f6b-8b92-2f6b4b71df79"]},{"id":"ITEM-4","itemData":{"ISBN":"0125-1562","PMID":"12971547","abstract":"School-age children are particularly at risk of soil-transmitted helminthiasis (STH), which affects their growth and development. Hence, school-based helminthiasis control has been discussed and conducted as one of cost-effective ways in developing countries. A parasite control program is to be planned and conducted in an evidence based way as one of practical medical fields. However, a prevalence is likely to be influenced by various factors such as local environment and residents' behavior and so on. As few reports mentioning the relation of the prevalence and children's behavior and practice have been published, we conducted a survey to investigate such relation by asking children directly. Two hundred and eighty pupils in grade 3 to grade 5 were enrolled, who were in the two schools in Nakhon Si Thammarat Province, southern Thailand. A cross-sectional study was conducted in February and in November 2001, on the relationship between helminthiasis and children's knowledge and practice by using Kato-Katz method and a questionnaire, respectively. Hookworm (Hw) was the most predominant helminth followed by Trichuris. Boys had more intensive Hw infection than girls (p = 0.022), and wore shoes less frequently than girls (p &lt; 0.001). The pupils who nearly acquired Hw infection after the first stool examination had lower levels of the knowledge of STH comparing to those who did not (p = 0.011). This study suggests that a prior survey can identify unique local factors as a part of diagnostic process, the results of which are useful for teachers to understand some points of health education at schools and can be applied as indicators for monitoring and evaluation.;","author":[{"dropping-particle":"","family":"Tomono","given":"Noriaki","non-dropping-particle":"","parse-names":false,"suffix":""},{"dropping-particle":"","family":"Anantaphruti","given":"Malinee T","non-dropping-particle":"","parse-names":false,"suffix":""},{"dropping-particle":"","family":"Jongsuksuntigul","given":"Praphasri","non-dropping-particle":"","parse-names":false,"suffix":""},{"dropping-particle":"","family":"Thongthien","given":"Pimpimon","non-dropping-particle":"","parse-names":false,"suffix":""},{"dropping-particle":"","family":"Leerapan","given":"Prasit","non-dropping-particle":"","parse-names":false,"suffix":""},{"dropping-particle":"","family":"Silapharatsamee","given":"Yuthana","non-dropping-particle":"","parse-names":false,"suffix":""},{"dropping-particle":"","family":"Kojima","given":"Somei","non-dropping-particle":"","parse-names":false,"suffix":""},{"dropping-particle":"","family":"Looareesuwan","given":"Sornchai","non-dropping-particle":"","parse-names":false,"suffix":""}],"container-title":"Southeast Asian J Trop Med Public Health","id":"ITEM-4","issue":"2","issued":{"date-parts":[["2003"]]},"language":"English","note":"From Duplicate 1 (Risk factors of helminthiases among schoolchildren in southern Thailand - Tomono, Noriaki; Anantaphruti, Malinee T; Jongsuksuntigul, Praphasri; Thongthien, Pimpimon; Leerapan, Prasit; Silapharatsamee, Yuthana; Kojima, Somei; Looareesuwan, Sornchai)\n\nDate of Electronic Publication: 20030601. ; Original Imprints: Publication: Bangkok, Thailand : Central Coordinating Board for Tropical Medicine and public Health Project of SEAMEC\n\nFrom Duplicate 2 (Risk factors of helminthiases among schoolchildren in southern Thailand - Tomono, Noriaki; Anantaphruti, Malinee T; Jongsuksuntigul, Praphasri; Thongthien, Pimpimon; Leerapan, Prasit; Silapharatsamee, Yuthana; Kojima, Somei; Looareesuwan, Sornchai)\n\nFrom Duplicate 1 (Risk factors of helminthiases among schoolchildren in southern Thailand - Tomono, Noriaki; Anantaphruti, Malinee T; Jongsuksuntigul, Praphasri; Thongthien, Pimpimon; Leerapan, Prasit; Silapharatsamee, Yuthana; Kojima, Somei; Looareesuwan, Sornchai)\n\nDate of Electronic Publication: 20030601. ; Original Imprints: Publication: Bangkok, Thailand : Central Coordinating Board for Tropical Medicine and public Health Project of SEAMEC\n\nFrom Duplicate 2 (Risk factors of helminthiases among schoolchildren in southern Thailand - Tomono, N; Anantaphruti, M T; Jongsuksuntigul, P; Thongthien, P; Leerapan, P; Silapharatsamee, Y; Kojima, S; Looareesuwan, S)\n\nCited By :16\nExport Date: 29 January 2018\nCorrespondence Address: Tomono, N.; Department of Pediatrics, Yokohama City University, School of Medicine, 3-9 Fukuura, Kanazawaku, Yokohama 236-0004, Japan\nChemicals/CAS: Soil\nReferences: Albonico, M., Crompton, D.W., Savioli, L., Control strategies for human intestinal nematode infections (1999) Adv Parasitol, 42, pp. 277-341; Anderson, T.J., Zizza, C.A., Leche, G.M., Scott, M.E., Solomons, N.W., The distribution of intestinal helminth infections in a rural village in Guatemala (1993) Mem Inst Oswaldo Cruz, 88, pp. 53-65; Bakta, I.M., Widjana, I.D., Sutisna, P., Some epidemiological aspects of hookworm infection among the rural population of Bali, Indonesia (1993) Southeast Asian J Trop Med Public Health, 24, pp. 87-93; Beasley, N.M.R., Tomkins, A.M., Hall, A., The impact of population level deworming on the haemoglobin levels of schoolchildren in Tanga, Tanzania (1999) Trop Med Int Health, 4, pp. 744-750; Brooker, S., Marriot, H., Hall, A., Community perception of school-based delivery of anthelmintics in Ghana and Tanzania (2001) Trop Med Int Health, 6, pp. 1075-1083; Chongsuvivatwong, V., Pas-Ong, S., McNeil, D., Geater, A., Duerawee, M., Predictors for the risk of hookworm infection: Experience from endemic villages in southern Thailand (1996) Trans R Soc Trop Med Hyg, 90, pp. 630-633; De Clercq, D., Sacko, M., Behnke, J., Gilbert, F., Dorny, P., Vercruysse, J., Failure of mebendazole in treatment of human hookworm infections in the southern region of Mali (1997) Am J Trop Med Hyg, 57, pp. 25-30; Drake, L.J., Jukes, M.C.H., Sternberg, R.J., Bundy DAP Geohelminth infections (Ascariasis, Trichuriasis and Hookworm): Cognitive and developmental impacts (2000) Semin Pediatr Infect Dis, 11, pp. 245-251; Gandhi, N.S., Jizhang, C., Khoshnood, K., Epidemiology of Necator americanus hookworm infections in Xiulongkan Village, Hainan Province, China: High prevalence and intensity among middle-aged and elderly residents (2001) J Parasitol, 87, pp. 739-743; Geerts, S., Gryseels, B., Drug resistance in human helminths: Current situation and lessons from livestock (2000) Clin Microbiol Rev, 13, pp. 207-222; Jongsuksuntigul, P., Imsomboon, T., Jeradit, C., (1997) Prevalence and Intensity of Hookworm in Thailand 1996, , Division of Helminth, Department of Communicable Disease Control, Ministry of Public Health, Thailand; Labiano-Abello, N., Canese, J., Velazquez, M.E., Hawdon, J.M., Wilson, M.L., Hotez, P.J., Epidemiology of hookworm infection in Itagua, Paraguay: A cross sectional study (1999) Mem Inst Oswaldo Cruz, 94, pp. 583-586; Margono, S.S., Review on the control of soil-transmitted helminthiases in Indonesia: The role of parasitologists (2001) Collected Papers on the Control of Soil-Transmitted Helminthiases, 7, pp. 169-172. , Hayashi S et al. eds. Tokyo: APCO; Mascie-Taylor, C.G., Alam, M., Montanari, R.M., A study of the cost effectiveness of selective health interventions for the control of intestinal parasites in rural Bangladesh (1999) J Parasitol, 85, pp. 6-11; Montresor, A., Crompton, D.W., Hall, A., Bundy, D.A.P., Savioli, L., (1998) Guidelines for the Evaluation of Soil-Transmitted Helminthiasis and Schistosomiasis at Community Level, , Geneva: World Health Organization, WHO/CTD/SIP/98.1; Muennoo, C., Rojekittikhun, W., Sa-Nguankiat, S., Yoonuan, T., Waikagul, J., Prevalence and intensity of soil-transmitted helminthiases in two villages three years after a one-year control programme (1998) J Trop Med Parasitol, 21, pp. 11-15; The cost of large-scale school health programmes which deliver antihelmintics to children in Ghana and Tanzania (1999) Acta Tropica, 73, pp. 183-204; Reynoldson, J.A., Behnke, J.M., Pallant, L.J., Failure of pyrantel in treatment of human hookworm infections (Ancylostoma duodenale) in the Kimberley region of north west Australia (1997) Acta Tropica, 68, pp. 301-312; Spasoff, R.A., (1999) Epidemiologic Methods for Health Policy, , Oxford: Oxford University Press; Stephenson, L.S., Latham, M.C., Adams, E.J., Weight gain of Kenyan schoolchildren infected with hookworm, Trichuris trichiura, and Ascaris lumbricoides is improved following once or twice-yearly treatment with albendazole (1993) J Nutrition, 123, pp. 656-665; Stoltzfus, R.J., Chwaya, H.M., Tielsch, J.M., Schulze, K.J., Albonico, M., Savioll, L., Epidemiology of iron deficiency anemia in Zanzibari schoolchildren: The importance of hookworms (1997) Am J Clin Nutr, 65, pp. 153-159; (1993) World Development Report: Investing in Health, , New York: Oxford University Press; Prevention and control of intestinal parasitic infections (1987) WHO Tech Rep Ser, 749, pp. 1-86","page":"264-268","publisher":"Central Coordinating Board for Tropical Medicine and public Health Project of SEAMEC","publisher-place":"Thailand","title":"Risk factors of helminthiases among schoolchildren in southern Thailand","type":"article-journal","volume":"34"},"uris":["http://www.mendeley.com/documents/?uuid=e1eb0dc3-f90b-48d2-b97b-d05f98c0f473"]}],"mendeley":{"formattedCitation":"(Bird et al., 2014; Ilechukwu et al., 2010; Tomono et al., 2003; Walker et al., 2017)","plainTextFormattedCitation":"(Bird et al., 2014; Ilechukwu et al., 2010; Tomono et al., 2003; Walker et al., 2017)","previouslyFormattedCitation":"(Bird et al., 2014; Ilechukwu et al., 2010; Tomono et al., 2003; Walker et al., 2017)"},"properties":{"noteIndex":0},"schema":"https://github.com/citation-style-language/schema/raw/master/csl-citation.json"}</w:instrText>
      </w:r>
      <w:r w:rsidRPr="000B4B1B">
        <w:fldChar w:fldCharType="separate"/>
      </w:r>
      <w:r w:rsidR="00254D00" w:rsidRPr="00254D00">
        <w:rPr>
          <w:noProof/>
        </w:rPr>
        <w:t>(Bird et al., 2014; Ilechukwu et al., 2010; Tomono et al., 2003; Walker et al., 2017)</w:t>
      </w:r>
      <w:r w:rsidRPr="000B4B1B">
        <w:fldChar w:fldCharType="end"/>
      </w:r>
      <w:r w:rsidR="00F03833">
        <w:t>.</w:t>
      </w:r>
      <w:r w:rsidR="00596DC9">
        <w:t xml:space="preserve"> </w:t>
      </w:r>
      <w:r w:rsidR="00A36D6F" w:rsidRPr="00A36D6F">
        <w:rPr>
          <w:b/>
          <w:bCs/>
        </w:rPr>
        <w:t>Environmental articles</w:t>
      </w:r>
      <w:r w:rsidR="00A36D6F">
        <w:t xml:space="preserve"> </w:t>
      </w:r>
      <w:r w:rsidRPr="000B4B1B">
        <w:t xml:space="preserve">(n=4) </w:t>
      </w:r>
      <w:r w:rsidR="00A36D6F">
        <w:t xml:space="preserve">this subgrouping </w:t>
      </w:r>
      <w:r w:rsidRPr="000B4B1B">
        <w:t>explor</w:t>
      </w:r>
      <w:r w:rsidR="00302FA4">
        <w:t xml:space="preserve">ed footwears role in </w:t>
      </w:r>
      <w:r w:rsidRPr="000B4B1B">
        <w:t xml:space="preserve">the prevention of lacerations, puncture wounds, and environmental irritants </w:t>
      </w:r>
      <w:r w:rsidRPr="000B4B1B">
        <w:fldChar w:fldCharType="begin" w:fldLock="1"/>
      </w:r>
      <w:r w:rsidR="00EF53DC">
        <w:instrText>ADDIN CSL_CITATION {"citationItems":[{"id":"ITEM-1","itemData":{"DOI":"10.1371/journal.pntd.0001744","ISBN":"1935-2735","PMID":"22816005","abstract":"Background: Podoconiosis is a neglected tropical disease (NTD) that is prevalent in red clay soil-covered highlands of tropical Africa, Central and South America, and northern India. It is estimated that up to one million cases exist in Ethiopia. This study aimed to estimate the prevalence of podoconiosis in East and West Gojam Zones of Amhara Region in northern Ethiopia.; Methodology/principal Findings: A cross-sectional household survey was conducted in Debre Eliyas and Dembecha woredas (districts) in East and West Gojam Zones, respectively. The survey covered all 17,553 households in 20 kebeles (administrative subunits) randomly selected from the two woredas. A detailed structured interview was conducted on 1,704 cases of podoconiosis identified in the survey.; Results: The prevalence of podoconiosis in the population aged 15 years and above was found to be 3.3% (95% CI, 3.2% to 3.6%). 87% of cases were in the economically active age group (15-64 years). On average, patients sought treatment five years after the start of the leg swelling. Most subjects had second (42.7%) or third (36.1%) clinical stage disease, 97.9% had mossy lesions, and 53% had open wounds. On average, patients had five episodes of acute adenolymphangitis (ALA) per year and spent a total of 90 days per year with ALA. The median age of first use of shoes and socks were 22 and 23 years, respectively. More men than women owned more than one pair of shoes (61.1% vs. 50.5%; χ(2) = 11.6 p = 0.001). At the time of interview, 23.6% of the respondents were barefoot, of whom about two-thirds were women.; Conclusions: This study showed high prevalence of podoconiosis and associated morbidities such as ALA, mossy lesions and open wounds in northern Ethiopia. Predominance of cases at early clinical stage of podoconiosis indicates the potential for reversing the swelling and calls for disease prevention interventions.;","author":[{"dropping-particle":"","family":"Molla","given":"Yordanos B","non-dropping-particle":"","parse-names":false,"suffix":""},{"dropping-particle":"","family":"Tomczyk","given":"Sara","non-dropping-particle":"","parse-names":false,"suffix":""},{"dropping-particle":"","family":"Amberbir","given":"Tsige","non-dropping-particle":"","parse-names":false,"suffix":""},{"dropping-particle":"","family":"Tamiru","given":"Abreham","non-dropping-particle":"","parse-names":false,"suffix":""},{"dropping-particle":"","family":"Davey","given":"Gail","non-dropping-particle":"","parse-names":false,"suffix":""}],"container-title":"PLoS Negl Trop Dis","id":"ITEM-1","issue":"7","issued":{"date-parts":[["2012"]]},"language":"English","note":"From Duplicate 1 (Podoconiosis in East and West Gojam Zones, northern Ethiopia - Molla, Yordanos B; Tomczyk, Sara; Amberbir, Tsige; Tamiru, Abreham; Davey, Gail)\n\nDate of Electronic Publication: 2012 Jul 17. ; Original Imprints: Publication: San Francisco, CA : Public Library of Science\n\nFrom Duplicate 2 (Podoconiosis in east and west Gojam zones, Northern Ethiopia - Molla, Yordanos B; Tomczyk, Sara; Amberbir, Tsige; Tamiru, Abreham; Davey, Gail)\n\nFrom Duplicate 1 (Podoconiosis in east and west Gojam zones, Northern Ethiopia - Molla, Y B; Tomczyk, S; Amberbir, T; Tamiru, A; Davey, G)\n\nCited By :32\nExport Date: 29 January 2018\nCorrespondence Address: Molla, Y. B.; Brighton and Sussex Medical School, Falmer, Brighton, United Kingdom; email: jordi_belayneh@yahoo.com\nReferences: Davey, G., Podoconiosis: let Ethiopia lead the way Ethiop (2008) J Health Dev, 22; Davey, G., Podoconiosis, non-filarial elephantiasis, and lymphology (2010) Lymphology, 43, pp. 168-177; Tekola, F., Ayele, Z., Mariam, D.H., Fuler, C., Davey, G., Development and testing of a de novo clinical staging system for podoconiosis (endemic non-filarial elephantiasis) (2008) Tropical Medicine and International Health, 13, pp. 1277-1283; Desta, K., Meskele, A., Davey, G., Predictive value of clinical assessment of patients with podoconisis in an endemic community setting (2007) Trans R Soc Trop Med Hyg, 101, pp. 621-623; Davey, G., Tekola, F., Newport, M.J., Podoconiosis: non-infectious geochemical elephantiasis (2007) Trans R Soc Trop Med Hyg, 101, pp. 1175-1180; Desta, K., Ashine, M., Davey, G., Predictive value of clinical assessment of patients with podoconiosis in an endemic community setting (2007) Trans R Soc Trop Med Hyg, 101, pp. 621-623; Davey, G., Burridge, E., Community-Based Control of a Neglected Tropical Disease: The Mossy Foot Treatment and Prevention Association (2009) PLoS Negl Trop Dis, 3, p. 424; Price, E.W., (1990) Podoconiosis: Non-Filarial Elephantiasis, , Oxford, Oxford Medical Publications; Sikorski, C., Ashine, M., Zeleke, Z., Davey, G., Effectiveness of a Simple Lymphoedema Treatment Regimen in Podoconiosis Management in Southern Ethiopia: One Year Follow-Up (2010) PLoS Negl Trop Dis, 4, p. 902; Destas, K., Ashine, M., Davey, G., Prevalence of podoconiosis (endemic non-filarial elephantiasis) in Wolaitta, Southern Ethiopia (2003) Trop Doct, 33, pp. 217-220; Wanji, S., Tendongfor, N., Esum, M., Che, J.N., Mand, S., Elephantiasis of non-filarial origin (podoconiosis) in the highlands of north-western Cameroon (2008) Ann Trop Med Parasitol, 102, pp. 1-12; Ruberanziza, E., Mupfasoni, D., Karibushi, B., Rujeni, N., Kabanda, G., Mapping of Lymphatic Filariasis in Rwanda (2009) J Lymphoedema, 4, pp. 20-23; Price, E.W., Bailey, D., Environmental factors in the etiology of endemic elephantiasis of the lower legs in tropical Arica (1984) Trop Geogr Med, 36, pp. 1-5; Onapa, A.W., Simonsen, P.E., Pederson, E.M., Non-filarial elephantiasis in the Mt. Elgon area (Kapchorwa District) of Uganda (2001) Acta Tropica, 78, pp. 171-176; de Lalla, F., Zanoni, P., Lunetta, Q., Moltrasio, G., Endemic non-filarial elephantiasis in Iringa District, Tanzania: a study of 30 patients (1988) Trans R Soc Trop Med Hyg, 82, pp. 895-897; Crivelli, P., Non-filarial elephantiasis in Nyambene range: a geochemical disease (1986) East Afr Med J, 63, pp. 191-194; Ruiz, L., Campo, E., Corachan, M., Elephantiasis in Sao Tome and Principe (1994) Acta Tropica, 57, pp. 29-34; Corachan, M., Tura, J.M., Campo, E., Soley, M., Traveria, A., Podoconiosis in Equatorial Guinea. Report of two cases from different geological environments (1988) Trop Geogr Med, 40, p. 359364; Alemu, G., Tekola, F., Daniel, T., Ahrens, C., Davey, G., Burden of Podoconiosis in Poor Rural Communities in Gulliso woreda, West Ethiopia (2011) PLoS NTD, 5, pp. e1184; Oomen, A.P., Studies on elephantiasis of the legs in Ethiopia (1969) Trop Geogr Med, 21, pp. 236-253; Price, E.W., Endemic Elephantiasis of the Lower Legs in Ethiopia an Epidemiological Survey (1974) Ethiop Med J, 12, p. 77; Mengistu, G., Humber, D.P., Ersumo, M., Mamo, T., High prevalence of elephantiasis in Ocholo, south-west Ethiopia (1987) Ethiop Med J, 25, pp. 203-207; Kloos, H., Bedri, A., Addus, A., Podoconiosis (endemic non-filarial elephantiasis) in two resettlement schemes in western Ethiopia (1992) Tropical Doctor, pp. 109-112; Geshere Oli, G., Tekola, F., Petros, B., Clinical, parasitological, and serologic evidence for high prevalence of podoconiosis (non-filarial elephantiasis) in Midakegn district, central Ethiopia (2012) Trop Med Int Health, , (in press); (2010) UN-Water Global Annual Assessment of Sanitation and Drinking - Water (GLAAS), , WHO, Geneva, WHO; Yakob, B., Deribe, K., Davey, G., Health professionals' attitudes and misconceptions regarding podoconiosis: potential impact on integration of care in southern Ethiopia (2010) Trans R Soc Trop Med Hyg, 104, pp. 42-47; Yakob, B., Deribe, K., Davey, G., High levels of misconceptions and stigma in a community highly endemic for podoconiosis in southern Ethiopia (2008) Trans R Soc Trop Med Hyg, 102, pp. 439-444; Tora, A., Davey, G., Getnet Tadelea, G., A qualitative study on stigma and coping strategies of patients with podoconiosis in Wolaita zone, Southern Ethiopia (2011) International Health, 3, pp. 176-181; Tekola, F., Mariam, D.H., Davey, G., Economic costs of endemic non-filarial elephantiasis in Wolaita Zone, Ethiopia (2006) Trop Med Int Health, 11, pp. 1136-1144; (2007) The 2007 Population and Housing Census of Ethiopia Population and Housing Census, , CSA, and ORC Macro, Addis Ababa, CSA\n\nFrom Duplicate 2 (Podoconiosis in East and West Gojam Zones, northern Ethiopia - Molla, Yordanos B; Tomczyk, Sara; Amberbir, Tsige; Tamiru, Abreham; Davey, Gail)\n\nDate of Electronic Publication: 2012 Jul 17. ; Original Imprints: Publication: San Francisco, CA : Public Library of Science","page":"e1744-e1744","publisher":"Public Library of Science","publisher-place":"United States","title":"Podoconiosis in east and west Gojam zones, Northern Ethiopia","type":"article-journal","volume":"6"},"uris":["http://www.mendeley.com/documents/?uuid=3f2e56ab-0cad-40f4-aaa2-c9b1cae9b9f0"]},{"id":"ITEM-2","itemData":{"DOI":"10.1136/ip.4.2.148","ISBN":"13538047 (ISSN)","PMID":"9666372","abstract":"Objectives - First, to assess the incidence and cause of lacerations sustained by urban children from walking outdoors as well as to identify possible means of prevention. Second, to identify the type of health care sought after injury and to measure the extent of glass litter on the streets. Setting - Children (18 years of age or younger) in the Ludlow community of Philadelphia. Methods - A retrospective analysis of lacerations sustained while walking outdoors. A personal survey was conducted with 241 children on a door to door basis. Glass litter was measured by visual inspection of individual streets. Results - Of 241 children, 83 (34%) had been cut at least once while walking outdoors. Of the 83, 62 were not wearing footwear at the time of injury. The majority of lacerations (86%) were caused by broken glass. Thirty nine of the 83 children received professional medical care for the laceration. Broken glass was estimated to be present on 30% of the outdoor walking area. Conclusions - Broken glass is a significant health problem on littered urban streets. Preventive measures such as street cleaning, footwear education, and glass recycling incentives are needed to address this public health hazard.","author":[{"dropping-particle":"","family":"Makary","given":"M A","non-dropping-particle":"","parse-names":false,"suffix":""}],"container-title":"Injury Prevention","id":"ITEM-2","issue":"2","issued":{"date-parts":[["1998"]]},"language":"English","note":"From Duplicate 1 (Reported incidence of injuries caused by street glass among urban children in Philadelphia - Makary, M A)\n\nCited By :5\nExport Date: 29 January 2018\nCorrespondence Address: Makary, M.A.; Department of Surgery, Georgetown University Hospital, 3800 Reservoir Road NW, Washington, DC 20007, United States; email: MMakary@hsph.harvard.edu\nReferences: Baker, M.D., Selbst, S.M., Lanuti, M., Lacerations in urban children (1990) Am J Dis Child, 144, pp. 87-92; Chenoweth, A., Health problems of infants and children (1973) Maternal and Child Health Practices, pp. 651-666. , Wallace H, Gold E, Liss E,. Springfield, IL: Charles C Thomas; Rivara, F.P., Bergman, A.B., LoGerfo, J.P., Weiss, N.S., Epidemiology of childhood injuries. II. Sex differences in injury rates (1982) American Journal of Diseases of Children, 136 (6), pp. 502-506; Manheimer, D., Dewey, J., Mellinger, G.D., Fifty thousand child-years of accidental injuries (1966) Public Health Rep, 81, pp. 519-533; Izant, R., Hubay, C., Annual injury of 15,000,000 children: A limited study of childhood accidental injury and death (1966) J Trauma, 6, pp. 65-74; Armstrong, A.M., Molyneux, E., Glass injuries to children (1992) BMJ, 304, p. 360; Montano, J.B., Steele, M.T., Watson, W.A., Foreign body retention in glass-caused wounds (1992) Ann Emerg Med, 21, pp. 76-79; Baker, M.D., Lanuti, M., The management and outcome of lacerations in urban children (1990) Annals of Emergency Medicine, 19 (9), pp. 1001-1005. , DOI 10.1016/S0196-0644(05)82563-6; Baker, M.D., Moore, S.E., Wise, P.H., The impact of 'Bottle Bill' legislation on the incidence of lacerations in childhood (1986) American Journal of Public Health, 76 (10), pp. 1243-1244; Bell, D., Two hundred glass injuries (1984) Archives of Disease in Childhood, 59 (7), pp. 672-673; Ousby, J., Wilson, D.H., 1086 Consecutive injuries caused by glass (1980) Injury, 13, pp. 427-430; Avner, J.R., Baker, M.D., Lacerations involving glass. The role of routine roentgenograms (1992) Am J Dis Child, 146, pp. 600-602; Courter, B.J., Radiographic screening for glass foreign bodies - what does a 'negative' foreign body series really mean? (1990) Annals of Emergency Medicine, 19 (9), pp. 997-1000. , DOI 10.1016/S0196-0644(05)82562-4; Barnett, R.C., Soft tissue foreign body removal (1985) Clinical Procedures in Emergency Medicine, pp. 537-547. , Roberts JR,Hedges JR,. Philadelphia: WB Saunders; Anderson, M.A., Newmeyer III, W.L., Kilgore Jr., E.S., Diagnosis and treatment of retained foreign bodies in the hand (1982) American Journal of Surgery, 144 (1), pp. 63-67. , DOI 10.1016/0002-9610(82)90603-1; (1984) Control of Infection in Surgical Patients, pp. 127-128. , American College of Surgeons Committee on Control of Surgical Infections. 2nd Ed. Philadelphia: JB Lippincott; Rosenburg, N., DeBaker, K., Incidence of infection in pediatric patients with laceration (1987) Pediatr Emerg Care, 3, pp. 239-241; Tandberg, D., Glass in the hand and foot (1982) JAMA, 248, pp. 1872-1874; Gron, P., Andersen, K., Vraa, A., Detection of glass foreign bodies by radiography (1986) Injury, 17 (6), pp. 404-406. , DOI 10.1016/0020-1383(86)90081-1; Browett, J., Fiddian, N., Delayed median nerve injury due to retained glass fragments (1985) J Bone Joint Surg Am, 17, pp. 1336-1344\n\nFrom Duplicate 2 (Reported incidence of injuries caused by street glass among urban children in Philadelphia - Makary, M A)\n\nDate of Electronic Publication: 19980601. ; Original Imprints: Publication: London : BMJ Pub. Group, c1995-","page":"148-149","publisher":"BMJ Pub. Group","publisher-place":"England","title":"Reported incidence of injuries caused by street glass among urban children in Philadelphia","type":"article-journal","volume":"4"},"uris":["http://www.mendeley.com/documents/?uuid=330199bd-689a-4727-a01f-c90501e34d3a"]}],"mendeley":{"formattedCitation":"(Makary, 1998; Molla et al., 2012)","plainTextFormattedCitation":"(Makary, 1998; Molla et al., 2012)","previouslyFormattedCitation":"(Makary, 1998; Molla et al., 2012)"},"properties":{"noteIndex":0},"schema":"https://github.com/citation-style-language/schema/raw/master/csl-citation.json"}</w:instrText>
      </w:r>
      <w:r w:rsidRPr="000B4B1B">
        <w:fldChar w:fldCharType="separate"/>
      </w:r>
      <w:r w:rsidR="00254D00" w:rsidRPr="00254D00">
        <w:rPr>
          <w:noProof/>
        </w:rPr>
        <w:t>(Makary, 1998; Molla et al., 2012)</w:t>
      </w:r>
      <w:r w:rsidRPr="000B4B1B">
        <w:fldChar w:fldCharType="end"/>
      </w:r>
      <w:r w:rsidRPr="000B4B1B">
        <w:t xml:space="preserve"> </w:t>
      </w:r>
      <w:r w:rsidR="000C75E8" w:rsidRPr="000C75E8">
        <w:rPr>
          <w:b/>
          <w:bCs/>
        </w:rPr>
        <w:t>Functional articles</w:t>
      </w:r>
      <w:r w:rsidR="006200C7">
        <w:t xml:space="preserve"> </w:t>
      </w:r>
      <w:r w:rsidRPr="000B4B1B">
        <w:t xml:space="preserve">(n=6) </w:t>
      </w:r>
      <w:r w:rsidR="000C75E8">
        <w:t xml:space="preserve">this subgrouping </w:t>
      </w:r>
      <w:r w:rsidRPr="000B4B1B">
        <w:t>exam</w:t>
      </w:r>
      <w:r w:rsidR="006200C7">
        <w:t xml:space="preserve">ined </w:t>
      </w:r>
      <w:r w:rsidRPr="000B4B1B">
        <w:t xml:space="preserve">the potential of footwear to reduce injury or pain through increased traction, stability, and cushioning </w:t>
      </w:r>
      <w:r w:rsidRPr="000B4B1B">
        <w:fldChar w:fldCharType="begin" w:fldLock="1"/>
      </w:r>
      <w:r w:rsidR="00EF53DC">
        <w:instrText>ADDIN CSL_CITATION {"citationItems":[{"id":"ITEM-1","itemData":{"DOI":"10.1097/00006565-199112000-00009","ISBN":"0749-5161","PMID":"1788125","abstract":"To assess the influence of footwear on injury, we prospectively studied all injured children presenting to the Emergency Department of The Children's Hospital of Philadelphia during February, May, July, and October 1988. Information was collected concerning the type and characteristics of footwear worn and environmental factors. Comparisons were made between those involving and those not involving loss of footing (LOF) during injury. Of the 3015 children studied, LOF occurred in 1075 (35.8%). Overall, significantly more injuries involved LOF in children whose feet were covered (n = 946, 37.0%) than in those who were barefoot (n = 129, 29.1%) at the time of injury (P less than 0.001). However, children wearing low-top sneakers had the lowest rate of LOF (24.0%) of any group. Children wearing rough-sole footwear had LOF significantly less frequently (24.2%) than those wearing smooth-sole footwear (51.8%; P less than 0.001). Rubber-sole footwear was less frequently associated with LOF (n = 488, 28.6%) than were other sole materials (n = 457, 53.8%; P less than 0.001). Our data suggest a potential injury prevention strategy involving utilization of rough-sole footwear.;","author":[{"dropping-particle":"","family":"Baker","given":"M D","non-dropping-particle":"","parse-names":false,"suffix":""},{"dropping-particle":"","family":"Bell","given":"R E","non-dropping-particle":"","parse-names":false,"suffix":""}],"container-title":"Pediatr Emerg Care","edition":"1991/12/01","id":"ITEM-1","issue":"6","issued":{"date-parts":[["1991"]]},"language":"English","note":"From Duplicate 1 (The role of footwear in childhood injuries - Baker, M D; Bell, R E)\n\nDate of Electronic Publication: 19911201. Current Imprints: Publication: Hagerstown, MD : Lippincott Williams &amp;amp; Wilkins; Original Imprints: Publication: Baltimore, Md. : Williams &amp;amp; Wilkins, [c1985-\n\nFrom Duplicate 2 (The role of footwear in childhood injuries - Baker, M D; Bell, R E)\n\nFrom Duplicate 1 (The role of footwear in childhood injuries - Baker, M D; Bell, R E)\n\nDate of Electronic Publication: 19911201. Current Imprints: Publication: Hagerstown, MD : Lippincott Williams &amp;amp; Wilkins; Original Imprints: Publication: Baltimore, Md. : Williams &amp;amp; Wilkins, [c1985-\n\nFrom Duplicate 2 (The role of footwear in childhood injuries - Baker, M D; Bell, R E)\n\nBaker, M D\nBell, R E\nJournal Article\nUnited States\nPediatr Emerg Care. 1991 Dec;7(6):353-5.\n\nFrom Duplicate 3 (The role of footwear in childhood injuries - Baker, M D; Bell, R E)\n\nCited By :8\nExport Date: 29 January 2018\nCorrespondence Address: Baker, M.D.; Emergency Department, The Children’s Hospital of Philadelphia, 34th Street and Civic Center Boulevard, Philadelphia, PA, 19104, United States\nChemicals/CAS: Rubber, 9006-04-6\nReferences: (1985) Committee on Trauma Research, , Injury in America: A continuing public health problem. Washington. DC. National Academy Press; Baker, S.P., O’Neill, B., Karpf, R.S., (1984) The Injury Fact Book. Lexington, , MA: Lexington Books. DC Heath; (1985) National Safety Council, , Accident facts. Chicago: National Safety Council; Izant, R.J., Hubay, C.A., The annual injury of 15,000.000 children: A limited study of childhood accidental injury and deaths (1966) J Trauma, 6, pp. 65-74; Gratz, I.R., Accidental injury in childhood: A literature review on pediatric trauma (1979) J Trauma, 19, pp. 551-555; Rivara, F.P., Kamilsaka, M.D., Quan, L., Injuries to children younger than one year of age (1988) Pediatrics, 81, pp. 93-97; Garrettson, L.K., Gallagher, S.S., Falls in children and vouth (1985) Pediatr Clin North Am, 32, pp. 153-162; Spiegel, L.N., Lindaman, F.C., Children can’t fly: A program to prevent childhood morbidity and mortality from window falls (1977) Am J Public Health, 67, pp. 1143-1147; Crikelair, G.F., Agate, F., Bowe, A., Gasoline and flammable and nonflammable clothing studies (1976) Pediatrics, 58, pp. 585-594; Iskrant, A.P., Statistics and epidemiology of burns (1967) Bull NY Acad Med, 43, p. 645; Lehr, E.L., Controlling the clothing fire problem (1967) Bull NY Acad Med, 43, p. 711; Stanwick, R.S., Clothing burns in Canadian children (1985) Can Med Assoc J, 132, pp. 1143-1149; Stoshak, M.L., Mortimer, E.A., Jean seam cocevgodynia (1985) Pediatrics, 76, p. 138; Barton, D.J., Sloan, G.M., Nichter, L.S., Hair-thread tourniquet syndrome (1988) Pediatrics, 82, pp. 925-928; Rosen, R., Stocking constriction injuries (1983) J Pediatr, 103, p. 937; Gross, R.H., Foot pain in children (1986) Pediatr Clin North Am, 33, pp. 1395-1409; Manning, D.P., Cooper, J.E., Stirling, I., Studies on the footpads of the polar bear (Ursus maritimus) and their possible relevance to accident prevention (1985) J Hand Surg [Br], 10 B, pp. 303-307; Manning, D.P., Jones, C., Bruce, M., Improved slip-resistance on oil from surface roughness of footwear (1983) Rubber Chem Technol, 56, pp. 703-717; Goldsmith, S.B., Untied shoelaces (1985) Ν Engl J Med, 313, p. 189","page":"353-355","publisher":"Lippincott Williams &amp; Wilkins","publisher-place":"United States","title":"The role of footwear in childhood injuries","type":"article-journal","volume":"7"},"uris":["http://www.mendeley.com/documents/?uuid=183cfe84-c5d5-42d2-8332-8992636ed15f"]},{"id":"ITEM-2","itemData":{"DOI":"10.1080/14763140701491476","ISBN":"14763141","PMID":"33763877","abstract":"In this study, we evaluated the protective functions of cloth sport shoes, including cushioning and lateral stability. Twelve male students participated in the study (mean ± s: age 12.7 ± 0.4 years, mass 40.7 ± 5.9 kg, height 1.50 ± 0.04 m). Cloth sport shoes, running shoes, basketball shoes, cross-training shoes, and barefoot conditions were investigated in random sequence. Human pendulum and cutting movement tests were used to assess cushioning performance and lateral stability, respectively. For cushioning, the running shoes (2.06 body weight, BW) performed the best, while the cross-training shoes (2.30 BW) and the basketball shoes (2.37 BW) both performed better than the cloth sport shoes (2.55 BW) and going barefoot (2.63 BW). For the lateral stability test, range of inversion-eversion was found to be from 3.6 to 4.9°, which was far less than that for adult participants (&gt; 20°). No significant differences were found between conditions. All conditions showed prolonged durations from foot-strike to maximum inversion (66-95 ms), which was less vigorous than that for adult participants ( &lt; 40 ms) and was unlikely to evoke intrinsic stability failure. In conclusion, the cloth sport shoe showed inferior cushioning capability but the same lateral stability as the other sports shoes for children. ABSTRACT FROM AUTHOR","author":[{"dropping-particle":"","family":"Fong","given":"Daniel Tik-Pui P","non-dropping-particle":"","parse-names":false,"suffix":""},{"dropping-particle":"","family":"Youlian","given":"Hong","non-dropping-particle":"","parse-names":false,"suffix":""},{"dropping-particle":"","family":"Jing Xian","given":"Li","non-dropping-particle":"","parse-names":false,"suffix":""},{"dropping-particle":"","family":"Hong","given":"Youlian","non-dropping-particle":"","parse-names":false,"suffix":""},{"dropping-particle":"","family":"Li","given":"Jing Xian","non-dropping-particle":"","parse-names":false,"suffix":""},{"dropping-particle":"","family":"Youlian","given":"Hong","non-dropping-particle":"","parse-names":false,"suffix":""},{"dropping-particle":"","family":"Jing Xian","given":"Li","non-dropping-particle":"","parse-names":false,"suffix":""},{"dropping-particle":"","family":"Hong","given":"Youlian","non-dropping-particle":"","parse-names":false,"suffix":""},{"dropping-particle":"","family":"Li","given":"Jing Xian","non-dropping-particle":"","parse-names":false,"suffix":""}],"container-title":"Sports Biomech","edition":"2007/10/16","id":"ITEM-2","issue":"3","issued":{"date-parts":[["2007"]]},"language":"English","note":"From Duplicate 1 (Cushioning and lateral stability functions of cloth sport shoes - Fong, Daniel Tik-Pui P; Hong, Youlian; Li, Jing Xian; Youlian, Hong; Jing Xian, Li; Hong, Youlian; Li, Jing Xian)\n\nFrom Duplicate 1 (Cushioning and lateral stability functions of cloth sport shoes - Fong, D T; Hong, Y; Li, J X)\n\nresearch. Journal Subset: Allied Health; Biomedical; Double Blind Peer Reviewed; Europe; Expert Peer Reviewed; Peer Reviewed; UK &amp;amp; Ireland. NLM UID: 101151352.\nPMID: 17933201.\n\nFrom Duplicate 2 (Cushioning and lateral stability functions of cloth sport shoes - Fong, Daniel Tik-Pui; Youlian, Hong; Jing Xian, Li)\n\nAuthor: Fong, Daniel Tik-Pui: 1,2 Author: Youlian Hong: 2 email: youlianhong@cuhk.edu.hk. Author: Jing Xian Li: 2,3 ; Author Affiliation: 1 Department of Orthopaedics and Traumatology, Faculty of Medicine, Chinese University of Hong Kong, Hong Kong: 2 Department of Sports Science and Physical Education, Faculty of Education, Chinese University of Hong Kong, Hong Kong: 3 School of Human Kinetics University of Ottawa, Canada; No. of Pages: 11; Language: English; Publication Type: Article; Update Code: 20080815\n\nFrom Duplicate 3 (Cushioning and lateral stability functions of cloth sport shoes - Fong, D T; Hong, Y; Li, J X)\n\nFong, Daniel Tik-Pui\nHong, Youlian\nLi, Jing Xian\nComparative Study\nEvaluation Studies\nJournal Article\nScotland\nSports Biomech. 2007 Sep;6(3):407-17. doi: 10.1080/14763140701491476.\n\nFrom Duplicate 4 (Cushioning and lateral stability functions of cloth sport shoes - Fong, Daniel Tik-Pui; Hong, Youlian; Li, Jing Xian)\n\nDate of Electronic Publication: 20070901. ; Original Imprints: Publication: Edinburgh : Published by Edinburgh University Press Ltd on behalf of International Society of Biomechanics in Sports, c2002-\n\nFrom Duplicate 5 (Cushioning and lateral stability functions of cloth sport shoes - Fong, D T P; Hong, Y; Li, J X)\n\nCited By :17\nExport Date: 29 January 2018\nCorrespondence Address: Hong, Y.; Department of Sports Science and Physical Education, Faculty of Education, The Chinese University of Hong Kong, Hong Kong, Hong Kong\nReferences: Aerts, P., De Clercq, D., Deformation characteristics of the heel region of the shod foot during a simulated heel strike: The effect of varying midsole hardness (1993) Journal of Sports Sciences, 11, pp. 449-461; Barnes, R.A., Smith, P.D., The role of footwear in minimizing lower limb injury (1994) Journal of Sports Sciences, 12, pp. 341-353; Brizuela, G., Llana, S., Ferrandis, R., Garcia-Belenguer, A.C., The influence of basketball shoes with increased ankle support on shock attenuation and performance in running and jumping (1997) Journal of Sports Sciences, 15, pp. 505-515; Cavanagh, P.R., Valiant, G.A., Misevich, K.W., Biological aspects of modeling shoe-foot interaction during running (1984) Sports Shoes and Playing Surfaces, pp. 24-46. , Human Kinetics, Champaign; Cohen, J., (1977) Statistical Power Analysis for the Behavioral Science, , Academic Press, New York; Frederick, E.C., Physiological and ergonomics factors in running shoe design (1984) Applied Ergonomics, 15, pp. 281-287; Garrick, J.G., The frequency of injury, mechanism of injury, and epidemiology of ankle sprains (1977) American Journal of Sports Medicine, 5, pp. 241-242; Hamill, J., Freedson, P.S., Boda, W., Reichsman, F., Effects of shoe type on cardiorespiratory responses and rear foot motion during treadmill running (1988) Medicine and Science in Sports and Exercise, 20, pp. 515-521; Hennig, E.M., Milani, T.L., In-shoe pressure distribution for running in various types of footwear (1995) Journal of Applied Biomechanics, 11, pp. 299-310; Hennig, E., Valiant, G., Liu, Q., Biomechanical variables and the perception of cushioning for running in various types of footwear (1996) Journal of Applied Biomechanics, 12, pp. 143-150; Jorgensen, U., Ekstrand, J., Significance of heel pad confinement for the shock absorption at heel strike (1988) International Journal of Sports Medicine, 9, pp. 468-473; Karlsson, J., Peterson, L., Andreasson, G., Hogfors, C., The unstable ankle: A combined EMG and biomechanical modeling study (1992) International Journal of Sport Biomechanics, 8, pp. 129-144; Koepsell, T.D., Wolf, M.E., Buchner, D.M., Kukull, W.A., LaCroix, A.Z., Tencer, A.F., Footwear style and risk of falls in older adults (2004) Journal of the American Geriatrics Society, 52, pp. 1495-1501; Konradsen, L., Ravn, J.B., Prolonged peroneal reaction time in ankle instability (1991) International Journal of Sports Medicine, 12, pp. 290-292; Lafortune, M.A., Lake, M.J., Human pendulum approach to simulate and quantify locomotor impact loading (1995) Journal of Biomechanics, 28, pp. 1111-1114; Lake, M., Determining the protective function of sports footwear (2000) Ergonomics, 43, pp. 1610-1621; Lake, M.J., Lafortune, M.A., Mechanical inputs related to perception of lower extremity impact loading severity (1998) Medicine and Science in Sports and Exercise, 30, pp. 136-143; Lord, S.R., Bashford, G.M., Shoe characteristics and balance in older women (1996) Journal of the American Geriatrics Society, 44, pp. 429-433; Luethi, S.M., Frederick, E.C., Hawes, M.R., Nigg, B.M., Influence of shoe construction on lower extremity kinematics and load during lateral movements in tennis (1986) International Journal of Sport Biomechanics, 2, pp. 166-174; Martin, D.R., How to steer patients toward the right sport shoe (1997) Physician and Sportsmedicine, 25, pp. 138-144; McClay, I.R., Robinson, J.R., Andriacchi, T.P., Frederick, E.C., Gross, T., Martin, P., A profile of ground reaction forces in professional basketball (1994) Journal of Applied Biomechanics, 10, pp. 222-236; Milani, T., Hennig, E., Lafortune, M., Perceptual and biomechanical variables for running in identical shoe constructions with varying midsole hardness (1997) Clinical Biomechanics, 12, pp. 294-300; Mundermann, A., Nigg, B.M., Stefanyshyn, D.J., Humble, R.N., Development of a reliable method to assess footwear comfort during running (2002) Gait and Posture, 16, pp. 38-45; Munro, C.F., Miller, D.I., Fuglevand, A.J., Ground reaction forces in running: A reexamination (1987) Journal of Biomechanics, 20, pp. 147-155; Nigg, B.M., Herzog, W., (1994) Biomechanics of the Musculo-skeletal System, , Wiley, New York; Nigg, B.M., Herzog, W., Read, L.J., Effect of viscoelastic shoe insoles on vertical impact forces in heel-toe running (1988) American Journal of Sports Medicine, 16, pp. 70-76; Simpson, K.J., Shewokis, P.A., Alduwaisan, S., Reeves, K.T., Factors influencing rear foot kinematics during a rapid lateral braking movement (1992) Medicine and Science in Sports and Exercise, 24, pp. 586-594; Stacoff, A., Denoth, J., Kaelin, X., Stuessi, E., Running injuries and shoe construction - Some possible relationships (1988) International Journal of Sports Biomechanics, 4, pp. 342-357; Stacoff, A., Kalin, X., Stussi, E., The effects of shoes on the torsion and rear foot motion in running (1991) Medicine and Science in Sports and Exercise, 23, pp. 482-490; Stacoff, A., Steger, J., Stussi, E., Reinschmidt, C., Lateral stability in sideward cutting movements (1996) Medicine and Science in Sports and Exercise, 28, pp. 350-358; Torg, J.S., Quedenfeld, T.C., Landau, S., The shoe-surface interface and its relationship to football knee injuries (1974) Journal of Sports Medicine, 2, pp. 261-269; Voloshin, A., Wosk, J., An in vivo study of low back pain and shock absorption in the human locomotor system (1982) Journal of Biomechanics, 15, pp. 21-27; Weiss, J., De Jong, A., Packer, E., Bonanni, L., Purchasing infant shoes: Attitudes of parents, paediatricians, and store managers (1981) Pediatrics, 67, pp. 718-720; Winter, D.A., (1990) Biomechanics and Motor Control of Human Movement, , Wiley, New York; Wiseman, L.A., Protective footwear for leprosy patients with loss of sole sensation: Locally made canvas shoes, deepened for a 10-mm rubber insert (1990) Leprosy Review, 61, pp. 291-292\n\nFrom Duplicate 2 (Cushioning and lateral stability functions of cloth sport shoes - Fong, Daniel Tik-Pui; Youlian, Hong; Jing Xian, Li)\n\nAuthor: Fong, Daniel Tik-Pui: 1,2 Author: Youlian Hong: 2 email: youlianhong@cuhk.edu.hk. Author: Jing Xian Li: 2,3 ; Author Affiliation: 1 Department of Orthopaedics and Traumatology, Faculty of Medicine, Chinese University of Hong Kong, Hong Kong: 2 Department of Sports Science and Physical Education, Faculty of Education, Chinese University of Hong Kong, Hong Kong: 3 School of Human Kinetics University of Ottawa, Canada; No. of Pages: 11; Language: English; Publication Type: Article; Update Code: 20080815","page":"407-417","publisher":"Published by Edinburgh University Press Ltd on behalf of International Society of Biomechanics in Sports","publisher-place":"Scotland","title":"Cushioning and lateral stability functions of cloth sport shoes","type":"article-journal","volume":"6"},"uris":["http://www.mendeley.com/documents/?uuid=6f4a0586-ad67-4931-a46a-50938b6bd025"]},{"id":"ITEM-3","itemData":{"DOI":"10.1136/bjsports-2015-094986","ISBN":"14730480 (ISSN)","PMID":"26917682","abstract":"OBJECTIVE: Calcaneal apophysitis, is a relatively common cause of heel pain in children. Very few randomised studies have evaluated treatment options. This trial compared the effectiveness of currently employed treatment options for the relief of pain and disability associated with calcaneal apophysitis. DESIGN: Factorial 2×2 randomised comparative effectiveness trial with 1, 2, 6 and 12-month follow-up. SETTING: Participants were recruited from the caseload of podiatrists at Monash health and Peninsula Health. PARTICIPANTS: Children aged 8-14 years with clinically diagnosed calcaneal apophysitis. INTERVENTIONS: Treatment factor 1: two different types of in-shoe orthoses: a heel raise or prefabricated orthoses. Treatment factor 2: footwear replacement or no footwear replacement. OUTCOMES: Our primary outcome was functional disability, the secondary outcomes were pain and ankle dorsiflexion range. RESULTS: A total of 133 children and their parents responded to the recruitment advertisement, 124 participated in the trial.At the 1 and 2-month follow-up points, there was a main effect of the shoe insert (heel raise) in only the physical domain for the Oxford ankle foot questionnaire (p=0.04). At the 6 and 12-month follow-up points, there was no main effect or interaction effect for any outcome measure. CONCLUSION: This trial indicates at the 2-month time point there is a relative advantage in the use of heel raises over prefabricated orthoses for the treatment for calcaneal apophysitis. At 12 months there was no relative advantage to any one of the investigated treatment choices over another. Therefore, if a physical impact is experienced for greater than 2 months, the selection of treatment choice may defer to clinical judgement, cost-minimisation and or patient preference. TRIAL REGISTRATION NUMBER: ACTRN12609000696291. Published by the BMJ Publishing Group Limited. For permission to use (where not already granted under a licence) please go to http://www.bmj.com/company/products-services/rights-and-licensing/.","author":[{"dropping-particle":"","family":"James","given":"Alicia M","non-dropping-particle":"","parse-names":false,"suffix":""},{"dropping-particle":"","family":"Williams","given":"Cylie M","non-dropping-particle":"","parse-names":false,"suffix":""},{"dropping-particle":"","family":"Haines","given":"Terry P","non-dropping-particle":"","parse-names":false,"suffix":""}],"container-title":"Br J Sports Med","edition":"2016/02/27","id":"ITEM-3","issue":"20","issued":{"date-parts":[["2016"]]},"language":"English","note":"From Duplicate 1 (Effectiveness of footwear and foot orthoses for calcaneal apophysitis: a 12-month factorial randomised trial - James, A M; Williams, C M; Haines, T P)\n\nCited By :3\nExport Date: 29 January 2018\n\nFrom Duplicate 2 (Effectiveness of footwear and foot orthoses for calcaneal apophysitis: a 12-month factorial randomised trial - James, Alicia M; Williams, Cylie M; Haines, Terry P)\n\nFrom Duplicate 1 (Effectiveness of footwear and foot orthoses for calcaneal apophysitis: a 12-month factorial randomised trial - James, A M; Williams, C M; Haines, T P)\n\n1473-0480\nJames, Alicia M\nWilliams, Cylie M\nHaines, Terry P\nComparative Study\nJournal Article\nRandomized Controlled Trial\nEngland\nBr J Sports Med. 2016 Oct;50(20):1268-1275. doi: 10.1136/bjsports-2015-094986. Epub 2016 Feb 25.\n\nFrom Duplicate 2 (Effectiveness of footwear and foot orthoses for calcaneal apophysitis: a 12-month factorial randomised trial - James, Alicia M; Williams, Cylie M; Haines, Terry P)\n\nDate of Electronic Publication: 2016 Feb 25. Current Imprints: Publication: London : BMJ Publishing Group; Original Imprints: Publication: Loughborough, Eng.\n\nFrom Duplicate 3 (Effectiveness of footwear and foot orthoses for calcaneal apophysitis: a 12-month factorial randomised trial - James, A M; Williams, C M; Haines, T P)\n\nCited By :3\nExport Date: 29 January 2018","page":"1268-1275","publisher":"BMJ Publishing Group","publisher-place":"England","title":"Effectiveness of footwear and foot orthoses for calcaneal apophysitis: a 12-month factorial randomised trial","type":"article-journal","volume":"50"},"uris":["http://www.mendeley.com/documents/?uuid=ecab9872-9c8f-4fb6-94dc-592709345fa4"]},{"id":"ITEM-4","itemData":{"DOI":"10.1016/j.scispo.2016.07.010","ISBN":"07651597 (ISSN)","abstract":"Objective The objective of this review was to examine the influence of minimalist shoes on the running biomechanics of children and to establish a theoretical analysis of the influence of this type of shoes on the injury risk. News Between 8 and 15 years old, repeated stress induced by the regular practice of sports and growth spurts experienced by active children make them prone to overuse injuries. The most common for the lower body are Osgood-Schlatter and Sever's disease. The first link between the body and the ground being footwear, the latter can be of primary importance in the occurrence of these pathologies. It was suggested that the use of minimalist shoes would modify the running biomechanics and thus potentially the injury risk. Prospects and projects Further investigations are needed to identify whether, over time, children adapt or not their behaviour to the use of minimalist shoes and whether the wearing of this type of shoes influences the overuse injuries risk. Conclusion Compared with conventional shoes, the use of minimalist shoes generally induces a flatter foot placement, with a more plantar-flexed ankle at ground contact and less knee flexion during stance phase. It seems that these modifications lead to a reduction of tensile forces at the knee and may decrease the risk of Osgood-Schlatter disease. Concerning Sever's disease, the biomechanical analysis was not conclusive due to the complexity of its pathomechanics. The wearing of minimalist shoes should decrease heel compressive forces through a pressure redistribution under the whole plantar surface or under the forefoot but may in counterpart increase tensile forces at the Achilles tendon insertion site onto the calcaneus. © 2017 Elsevier Masson SAS","author":[{"dropping-particle":"","family":"Herbaut","given":"A","non-dropping-particle":"","parse-names":false,"suffix":""},{"dropping-particle":"","family":"Roux","given":"M","non-dropping-particle":"","parse-names":false,"suffix":""},{"dropping-particle":"","family":"Guéguen","given":"N","non-dropping-particle":"","parse-names":false,"suffix":""},{"dropping-particle":"","family":"Barbier","given":"F","non-dropping-particle":"","parse-names":false,"suffix":""},{"dropping-particle":"","family":"Simoneau-Buessinger","given":"E","non-dropping-particle":"","parse-names":false,"suffix":""},{"dropping-particle":"","family":"Chavet","given":"P","non-dropping-particle":"","parse-names":false,"suffix":""},{"dropping-particle":"","family":"Rozenblat","given":"M","non-dropping-particle":"","parse-names":false,"suffix":""}],"container-title":"Science and Sports","id":"ITEM-4","issue":"3","issued":{"date-parts":[["2017"]]},"language":"English; French","note":"Export Date: 29 January 2018\nCODEN: SCSPE\nCorrespondence Address: Herbaut, A.; UMR CNRS 8201, laboratoire d'automatique, de mécanique, et d'informatique industrielles et humaines (LAMIH), université de Valenciennes et du Hainaut-Cambrésis (UVHC)France; email: herbaut.alexis@gmail.com\nReferences: Booth, F.W., Gould, E.W., Effects of training and disuse on connective tissue (1975) Exerc Sport Sci Rev, 3, pp. 83-112; Maffulli, N., Baxter-Jones, A.D., Common skeletal injuries in young athletes (1995) Sports Med, 19, pp. 137-149; Maffulli, N., Longo, U.G., Spiezia, F., Denaro, V., Aetiology and prevention of injuries in elite young athletes (2011) Med Sport Sci, 56, pp. 187-200; Malanga, G.A., Ramirez-Del Toro, J.A., Common injuries of the foot and ankle in the child and adolescent athlete (2008) Phys Med Rehabil Clin N Am, 19. , [347-71, ix]; Hawkins, D., Metheny, J., Overuse injuries in youth sports: biomechanical considerations (2001) Med Sci Sport Exerc, 33, pp. 1701-1707; Chambon, N., Delattre, N., Guéguen, N., Berton, E., Rao, G., Shoe drop has opposite influence on running pattern when running overground or on a treadmill (2014) Eur J Appl Physiol, 115, pp. 911-918; Paquette, M.R., Zhang, S., Baumgartner, L.D., Acute effects of barefoot, minimal shoes and running shoes on lower limb mechanics in rear and forefoot strike runners (2013) Footwear Sci, 5, pp. 9-18; Sinclair, J., Greenhalgh, A., Brooks, D., Edmundson, C.J., Hobbs, S.J., The influence of barefoot and barefoot-inspired footwear on the kinetics and kinematics of running in comparison to conventional running shoes (2012) Footwear Sci, 5, pp. 45-53; Willson, J.D., Bjorhus, J.S., Williams, D.S.B., Butler, R.J., Porcari, J.P., Kernozek, T.W., Short-term changes in running mechanics and foot strike pattern after introduction to minimalistic footwear (2014) PM R, 6, pp. 34-43; Squadrone, R., Rodano, R., Hamill, J., Preatoni, E., Acute effect of different minimalist shoes on foot strike pattern and kinematics in rearfoot strikers during running (2014) J Sports Sci, 33, pp. 1-9; Lieberman, D.E., Venkadesan, M., Werbel, W.A., Daoud, A.I., D'Andrea, S., Davis, I.S., Foot strike patterns and collision forces in habitually barefoot versus shod runners (2010) Nature, 463, pp. 531-535; Giuliani, J., Masini, B., Alitz, C., Owens, B.D., Barefoot-simulating footwear associated with metatarsal stress injury in 2 runners (2011) Orthopedics, 34, pp. e320-e323; Salzler, M.J., Bluman, E.M., Noonan, S., Chiodo, C.P., de Asla, R.J., Injuries observed in minimalist runners (2012) Foot Ankle Int, 33, pp. 262-266; Cauthon, D.J., Langer, P., Coniglione, T.C., Minimalist shoe injuries: three case reports (2013) Foot (Edinb), 23, pp. 100-103; Warburton, M., Barefoot running (2001) Sportsci.org, 5. , [sportsci.org/jour/0103/mw.htm]; Adirim, T.A., Cheng, T.L., Overview of injuries in the young athlete (2003) Sport Med, 33, pp. 75-81; Soprano, J.V., Fuchs, S.M., Common overuse injuries in the pediatric and adolescent athlete (2007) Clin Pediatr Emerg Med, 8, pp. 7-14; Cassas, K.J., Cassettari-Wayhs, A., Childhood and adolescent sports-related overuse injuries (2006) Am Fam Physician, 73, pp. 1014-1022; Dalton, S.E., Overuse injuries in adolescent athletes (1992) Sport Med, 13, pp. 58-70; Hoang, Q.B., Mortazavi, M., Pediatric overuse injuries in sports (2012) Adv Pediatr, 59, pp. 359-383; Krivickas, L.S., Anatomical factors associated with overuse sports injuries (1997) Sport Med, 24, pp. 132-146; Bruns, W., Maffulli, N., Lower limb injuries in children in sports (2000) Clin Sports Med, 19, pp. 637-662; Mauch, M., Grau, S., Krauss, I., Maiwald, C., Horstmann, T., A new approach to children's footwear based on foot type classification (2009) Ergonomics, 52, pp. 999-1008; Micheli, L.J., The traction apophysitises (1987) Clin Sports Med, 6, pp. 389-404; Maffulli, N., Pintore, E., Intensive training in young athletes (1990) Br J Sports Med, 24, pp. 237-239; Lau, L.L., Mahadev, A., Hui, J.H., Common lower limb sport-related overuse injuries in young athletes (2008) Ann Acad Med Singapore, 37, pp. 315-319; Ogden, J.A., Ganey, T.M., Hill, J.D., Jaakkola, J.I., Sever's injury: a stress fracture of the immature calcaneal metaphysis (2004) J Pediatr Orthop, 24, pp. 488-492; Madden, C.C., Mellion, M.B., Sever's disease and other causes of heel pain in adolescents (1996) Am Fam Physician, 54, pp. 1995-2000; Scharfbillig, R.W., Jones, S., Scutter, S.D., Sever's disease: what does the literature really tell us? (2008) J Am Podiatr Med Assoc, 98, pp. 212-223; Kvist, M.H., Heinonem, O.J., Calcaneal apophysitis (Sever's disease) — a common cause of heel pain in young athletes (1991) Scand J Med Sci Sports, 1, pp. 235-238; Micheli, L.J., Fehlandt, A.F., Overuse injuries to tendons and apophyses in children and adolescents (1992) Clin Sports Med, 11, pp. 713-726; Orava, S., Puranen, J., Exertion injuries in adolescent athletes (1978) Br J Sports Med, 12, pp. 4-10; Orava, S., Virtanen, K., Osteochondroses in athletes (1982) Br J Sports Med, 16, pp. 161-168; Hendrix, C.L., Calcaneal apophysitis (Sever disease) (2005) Clin Podiatr Med Surg, 22, pp. 55-62; Bartold, S., Heel pain in young athletes (1993) Aust Podiatr, 27, pp. 103-105; Menz, H.B., Zammit, G.V., Landorf, K.B., Munteanu, S.E., Plantar calcaneal spurs in older people: longitudinal traction or vertical compression? (2008) J Foot Ankle Res, 1, p. 7; Tanner, J.M., Whitehouse, R.H., Takaishi, M., Standards from birth to maturity for height, weight, height velocity, and weight velocity: British children, 1965. I (1966) Arch Dis Child, 41, pp. 454-471; Malina, R.M., Bouchard, C., Bar-Or, O., Growth, maturation, and physical activity (2004) Human Kinetics; Kibler, W.B., Safran, M., Tennis injuries (2005) Med Sport Sci, 48, pp. 120-137; Liberson, A., Lieberson, S., Mendes, D.G., Shajrawi, I., Ben Haim, Y., Boss, J.H., Remodeling of the calcaneus apophysis in the growing child (1995) J Pediatr Orthop B, 4, pp. 74-79; Clement, D.B., Taunton, J.E., Smart, G.W., Achilles tendinitis and peritendinitis: etiology and treatment (1984) Am J Sports Med, 12, pp. 179-184; Perhamre, S., Lundin, F., Klässbo, M., Norlin, R., A heel cup improves the function of the heel pad in Sever's injury: effects on heel pad thickness, peak pressure and pain (2011) Scand J Med Sci Sports, 22, pp. 516-522; Paul, I.L., Munro, M.B., Abernethy, P.J., Simon, S.R., Radin, E.L., Rose, R.M., Musculo-skeletal shock absorption: relative contribution of bone and soft tissues at various frequencies (1978) J Biomech, 11, pp. 237-239; Staheli, L.T., Chew, D.E., Corbett, M., The longitudinal arch (1987) Clin Orthop, 69, pp. 426-428; Bosch, K., Gerss, J., Rosenbaum, D., Development of healthy children's feet-nine-year results of a longitudinal investigation of plantar loading patterns (2010) Gait Posture, 32, pp. 564-571; Fontanella, C.G., Forestiero, A., Carniel, E.L., Natali, A.N., Analysis of heel pad tissues mechanics at the heel strike in bare and shod conditions (2013) Med Eng Phys, 35, pp. 441-447; De Clercq, D., Aerts, P., Kunnen, M., The mechanical characteristics of the human heel pad during foot strike in running: an in vivo cineradiographic study (1994) J Biomech, 27, pp. 1213-1222; Pratt, D.J., Mechanisms of shock attenuation via the lower extremity during running (1989) Clin Biomech, 4, pp. 51-57; Elengard, T., Karlsson, J., Silbernagel, K.G., Aspects of treatment for posterior heel pain in young athletes (2010) Open Access J Sport Med, 1, pp. 223-232; Micheli, L.J., Ireland, M.L., Prevention and management of calcaneal apophysitis in children: an overuse syndrome (1987) J Pediatr Orthop, 7, pp. 34-38; Becerro de Bengoa Vallejo, R., Losa-Iglesias, M.E., Rodríguez Sanz, D., Prados Frutos, J.C., Salvadores Fuentes, P., Chicharro, J.L., Plantar pressures in children with and without Sever's disease (2011) J Am Podiatr Med Assoc, 101, pp. 17-24; Becerro de Bengoa Vallejo, R., Losa-Iglesias, M.E., Rodriguez-Sanz, D., Static and dynamic plantar pressures in children with and without sever disease: a case-control study (2014) Phys Ther, 94, pp. 818-826; Scharfbillig, R.W., Jones, S., Scutter, S., Sever's disease-does it effect quality of life? (2009) Foot, 19, pp. 36-43; Wall, E.J., Osgood-schlatter disease: practical treatment for a self-limiting condition (1998) Phys Sportsmed, 26, pp. 29-34; Gholve, P.A., Scher, D.M., Khakharia, S., Widmann, R.F., Green, D.W., Osgood Schlatter syndrome (2007) Curr Opin Pediatr, 19, pp. 44-50; Sarcević, Z., Limited ankle dorsiflexion: a predisposing factor to Morbus Osgood Schlatter? (2008) Knee Surgery Sport Traumatol Arthrosc, 16, pp. 726-728; Kujala, U.M., Kvist, M., Heinonen, O., Osgood-Schlatter's disease in adolescent athletes. Retrospective study of incidence and duration (1985) Am J Sports Med, 13, pp. 236-241; de Lucena, G.L., dos Santos Gomes, C., Guerra, R.O., Prevalence and associated factors of Osgood-Schlatter syndrome in a population-based sample of Brazilian adolescents (2011) Am J Sports Med, 39, pp. 415-420; Wegener, C., Hunt, A.E., Vanwanseele, B., Burns, J., Smith, R.M., Effect of children's shoes on gait: a systematic review and meta-analysis (2011) J Foot Ankle Res, 4, pp. 1-13; Oeffinger, D., Brauch, B., Cranfill, S., Hisle, C., Wynn, C., Hicks, R., Comparison of gait with and without shoes in children (1999) Gait Posture, 9, pp. 95-100; Gonzalez, J.C., Olaso, J., Alemany, S., Garrido, D., Comin, M., Such, M.J., Footwear's influence on young children's gait pattern (2005), pp. 45-46. , Footwear Biomech. Symp Cleveland, USA; Walther, M., Herold, D., Sinderhauf, A., Morrison, R., Children sport shoes: a systematic review of current literature (2008) Foot Ankle Surg, 14, pp. 180-189; Divert, C., Mornieux, G., Freychat, P., Baly, L., Mayer, F., Belli, A., Barefoot-shod running differences: shoe or mass effect? (2008) Int J Sports Med, 29, pp. 512-518; Braunstein, B., Arampatzis, A., Eysel, P., Brüggemann, G.-P., Footwear affects the gearing at the ankle and knee joints during running (2010) J Biomech, 43, pp. 2120-2125; Hreljac, A., Impact and overuse injuries in runners (2004) Med Sci Sports Exerc, 36, pp. 845-849; Richards, C.E., Magin, P.J., Callister, R., Is your prescription of distance running shoes evidence-based? (2009) Br J Sports Med, 43, pp. 159-162; Goss, D.L., Gross, M.T., Relationships among self-reported shoe type, footstrike pattern, and injury incidence (2012) US Army Med Dep J, pp. 25-30; Divert, C., Mornieux, G., Baur, H., Mayer, F., Belli, A., (2005) Mechanical comparison of barefoot and shod running, 26. , Thieme Stuttgart, New York; Squadrone, R., Gallozzi, C., Biomechanical and physiological comparison of barefoot and two shod conditions in experienced barefoot runners (2009) J Sports Med Phys Fitness, 49, pp. 6-13; Hamill, J., Russell, E.M., Gruber, A.H., Miller, R., Impact characteristics in shod and barefoot running (2011) Footwear Sci, 3, pp. 33-40; Rixe, J.A., Gallo, R.A., Silvis, M.L., The barefoot debate: can minimalist shoes reduce running-related injuries? (2012) Curr Sports Med Rep, 11, pp. 160-165; Giandolini, M., Arnal, P.J., Millet, G.Y., Peyrot, N., Samozino, P., Dubois, B., Impact reduction during running: efficiency of simple acute interventions in recreational runners (2013) Eur J Appl Physiol, 113, pp. 599-609; Giandolini, M., Horvais, N., Farges, Y., Samozino, P., Morin, J.-B., Impact reduction through long-term intervention in recreational runners: midfoot strike pattern versus low-drop/low-heel height footwear (2013) Eur J Appl Physiol, 113, pp. 2077-2090; Davis, I.S., The re-emergence of the minimal running shoe (2014) J Orthop Sport Phys Ther, 44, pp. 775-784; Esculier, J.-F., Dubois, B., Dionne, C.E., Leblond, J., Roy, J.-S., A consensus definition and rating scale for minimalist shoes (2015) J Foot Ankle Res, 8, p. 42; Johnson, J.H., Overuse injuries in young athletes: cause and prevention (2008) Strength Cond J, 30, pp. 27-31; O'Neill, D.B., Micheli, L.J., Overuse injuries in the young athlete (1988) Clin Sports Med, 7, pp. 591-610; Shanmugam, C., Maffulli, N., Sports injuries in children (2008) Br Med Bull, 86, pp. 33-57; Hollander, K., Riebe, D., Campe, S., Braumann, K.-M., Zech, A., Effects of footwear on treadmill running biomechanics in preadolescent children (2014) Gait Posture, 40, pp. 381-385; Mullen, S., Toby, E.B., Adolescent runners: the effect of training shoes on running kinematics (2013) J Pediatr Orthop, 33, pp. 453-457; De Wit, B., De Clercq, D., Aerts, P., Biomechanical analysis of the stance phase during barefoot and shod running (2000) J Biomech, 33, pp. 269-278; Bishop, M., Fiolkowski, P., Conrad, B., Brunt, D., Horodyski, M., Athletic footwear, leg stiffness, and running kinematics (2006) J Athl Train, 41, pp. 387-392; Horvais, N., Samozino, P., Effect of midsole geometry on foot-strike pattern and running kinematics (2013) Footwear Sci, 5, pp. 81-89; Sinclair, J., Effects of barefoot and barefoot inspired footwear on knee and ankle loading during running (2014) Clin Biomech, 29, pp. 395-399; Perl, D.P., Daoud, A.I., Lieberman, D.E., Effects of footwear and strike type on running economy (2012) Med Sci Sport Exerc, 44, pp. 1335-1343; Tam, N., Astephen Wilson, J.L., Noakes, T.D., Tucker, R., Barefoot running: an evaluation of current hypothesis, future research and clinical applications (2014) Br J Sports Med, 48, pp. 349-355; Almonroeder, T., Willson, J.D., Kernozek, T.W., The effect of foot strike pattern on achilles tendon load during running (2013) Ann Biomed Eng, 41, pp. 1758-1766; Gruber, A., Mechanics and energetics of footfall patterns in running (2012), University of Massachusetts; Stanish, W.D., Rubinovich, R.M., Curwin, S., Eccentric exercise in chronic tendinitis (1986) Clin Orthop Relat Res, pp. 65-68; Jonsson, P., Alfredson, H., Sunding, K., Fahlström, M., Cook, J., New regimen for eccentric calf-muscle training in patients with chronic insertional Achilles tendinopathy: results of a pilot study (2008) Br J Sports Med, 42, pp. 746-749; Kingma, J.J., de Knikker, R., Wittink, H.M., Takken, T., Eccentric overload training in patients with chronic Achilles tendinopathy: a systematic review (2007) Br J Sports Med, 41, p. e3; Barnes, A., Wheat, J., Milner, C.E., Use of gait sandals for measuring rearfoot and shank motion during running (2010) Gait Posture, 32, pp. 133-135; Stacoff, A., Kälin, X., Stüssi, E., The effects of shoes on the torsion and rearfoot motion in running (1991) Med Sci Sports Exerc, 23, pp. 482-490; Hall, J.P.L., Barton, C., Jones, P.R., Morrissey, D., The biomechanical differences between barefoot and shod distance running: a systematic review and preliminary meta-analysis (2013) Sports Med, 43, pp. 1335-1353; Morley, J.B., Decker, L.M., Dierks, T., Blanke, D., French, J.A., Stergiou, N., Effects of varying amounts of pronation on the mediolateral ground reaction forces during barefoot versus shod running (2010) J Appl Biomech, 26, pp. 205-214; Stacoff, A., Nigg, B.M., Reinschmidt, C., van den Bogert, A.J., Lundberg, A., Tibiocalcaneal kinematics of barefoot versus shod running (2000) J Biomech, 33, pp. 1387-1395; Stacoff, A., Reinschmidt, C., Nigg, B.M., Van Den Bogert, A.J., Lundberg, A., Denoth, J., Effects of shoe sole construction on skeletal motion during running (2001) Med Sci Sports Exerc, 33, pp. 311-319; Bonacci, J., Vicenzino, B., Spratford, W., Collins, P., Take your shoes off to reduce patellofemoral joint stress during running (2014) Br J Sports Med, 48, pp. 425-428; Kerrigan, D.C., Franz, J.R., Keenan, G.S., Dicharry, J., Della Croce, U., Wilder, R.P., The effect of running shoes on lower extremity joint torques (2009) PM R, 1, pp. 1058-1063; Perkins, K.P., Hanney, W.J., Rothschild, C.E., The risks and benefits of running barefoot or in minimalist shoes: a systematic review (2014) Sports Health, 6, pp. 475-480; Kulmala, J.-P., Avela, J., Pasanen, K., Parkkari, J., Forefoot strikers exhibit lower running-induced knee loading than rearfoot strikers (2013) Med Sci Sports Exerc, 45, pp. 2306-2313; Heiderscheit, B.C., Chumanov, E.S., Michalski, M.P., Wille, C.M., Ryan, M.B., Effects of step rate manipulation on joint mechanics during running (2011) Med Sci Sports Exerc, 43, pp. 296-302; Lenhart, R.L., Thelen, D.G., Wille, C.M., Chumanov, E.S., Heiderscheit, B.C., Increasing running step rate reduces patellofemoral joint forces (2013) Med Sci Sports Exerc, p. 45; Stergiou, N., Bates, B.T., James, S.L., Asynchrony between subtalar and knee joint function during running (1999) Med Sci Sports Exerc, 31, pp. 1645-1655; Bonacci, J., Saunders, P.U., Hicks, A., Rantalainen, T., Vicenzino, B.G.T., Spratford, W., Running in a minimalist and lightweight shoe is not the same as running barefoot: a biomechanical study (2013) Br J Sports Med, 47, pp. 387-392; Keenan, G.S., Franz, J.R., Dicharry, J., Della Croce, U., Kerrigan, D.C., Lower limb joint kinetics in walking: the role of industry recommended footwear (2011) Gait Posture, 33, pp. 350-355; Eslami, M., Begon, M., Farahpour, N., Allard, P., Forefoot-rearfoot coupling patterns and tibial internal rotation during stance phase of barefoot versus shod running (2007) Clin Biomech, 22, pp. 74-80; Medical Multimedia Group L, Sever's syndrome and Osgood-Schlatter disease (2015), http://www.medicalmultimediagroup.com/, [ (accessed August 20, 2015)]; Chang, G.H., Paz, D.A., Dwek, J.R., Chung, C.B., Lower extremity overuse injuries in pediatric athletes: clinical presentation, imaging findingsbiom, and treatment (2013) J Clin Imaging, 37, pp. 836-846","page":"119-128","publisher":"Elsevier Masson SAS","title":"Influence of minimalist shoes on lower-limb overuse injuries risk in children","title-short":"Influence des chaussures minimalistes sur le risqu","type":"article-journal","volume":"32"},"uris":["http://www.mendeley.com/documents/?uuid=794393aa-b02f-4895-9bfb-612b895aada3"]}],"mendeley":{"formattedCitation":"(Baker &amp; Bell, 1991; Fong et al., 2007; Herbaut, Roux, Guéguen, Barbier, et al., 2017; James et al., 2016)","plainTextFormattedCitation":"(Baker &amp; Bell, 1991; Fong et al., 2007; Herbaut, Roux, Guéguen, Barbier, et al., 2017; James et al., 2016)","previouslyFormattedCitation":"(Baker &amp; Bell, 1991; Fong et al., 2007; Herbaut, Roux, Guéguen, Barbier, et al., 2017; James et al., 2016)"},"properties":{"noteIndex":0},"schema":"https://github.com/citation-style-language/schema/raw/master/csl-citation.json"}</w:instrText>
      </w:r>
      <w:r w:rsidRPr="000B4B1B">
        <w:fldChar w:fldCharType="separate"/>
      </w:r>
      <w:r w:rsidR="00254D00" w:rsidRPr="00254D00">
        <w:rPr>
          <w:noProof/>
        </w:rPr>
        <w:t>(Baker &amp; Bell, 1991; Fong et al., 2007; Herbaut, Roux, Guéguen, Barbier, et al., 2017; James et al., 2016)</w:t>
      </w:r>
      <w:r w:rsidRPr="000B4B1B">
        <w:fldChar w:fldCharType="end"/>
      </w:r>
      <w:r w:rsidRPr="000B4B1B">
        <w:t>.</w:t>
      </w:r>
    </w:p>
    <w:p w14:paraId="160C467E" w14:textId="77777777" w:rsidR="006200C7" w:rsidRPr="000B4B1B" w:rsidRDefault="006200C7" w:rsidP="00E52690">
      <w:pPr>
        <w:spacing w:line="360" w:lineRule="auto"/>
        <w:jc w:val="both"/>
      </w:pPr>
    </w:p>
    <w:p w14:paraId="119D8C01" w14:textId="66685CCA" w:rsidR="009124A2" w:rsidRPr="009124A2" w:rsidRDefault="000B4B1B">
      <w:pPr>
        <w:pStyle w:val="Heading4"/>
        <w:numPr>
          <w:ilvl w:val="3"/>
          <w:numId w:val="29"/>
        </w:numPr>
        <w:spacing w:line="360" w:lineRule="auto"/>
      </w:pPr>
      <w:bookmarkStart w:id="65" w:name="_Toc156403442"/>
      <w:r w:rsidRPr="000B4B1B">
        <w:t>Risk Factor for injury/pathology</w:t>
      </w:r>
      <w:bookmarkEnd w:id="65"/>
    </w:p>
    <w:p w14:paraId="7F4E9039" w14:textId="4020ACC0" w:rsidR="000B4B1B" w:rsidRPr="000B4B1B" w:rsidRDefault="000B4B1B" w:rsidP="00E52690">
      <w:pPr>
        <w:spacing w:line="360" w:lineRule="auto"/>
        <w:jc w:val="both"/>
      </w:pPr>
      <w:r w:rsidRPr="000B4B1B">
        <w:t>This grouping considered the role of footwear as a potential cause of injury or pathology. This was divided into three subgroupings: 1</w:t>
      </w:r>
      <w:r w:rsidR="003F2597">
        <w:t>,</w:t>
      </w:r>
      <w:r w:rsidRPr="000B4B1B">
        <w:t xml:space="preserve"> dermatology</w:t>
      </w:r>
      <w:r w:rsidR="00B043BA">
        <w:t xml:space="preserve"> articles</w:t>
      </w:r>
      <w:r w:rsidR="003F2597">
        <w:t xml:space="preserve">, 2, injury </w:t>
      </w:r>
      <w:r w:rsidR="00B043BA">
        <w:t xml:space="preserve">articles </w:t>
      </w:r>
      <w:r w:rsidR="003F2597">
        <w:t xml:space="preserve">and 3, </w:t>
      </w:r>
      <w:r w:rsidR="00B043BA">
        <w:t>Infection articles</w:t>
      </w:r>
      <w:r w:rsidR="00A0608F">
        <w:t>.</w:t>
      </w:r>
      <w:r w:rsidRPr="000B4B1B">
        <w:t xml:space="preserve"> </w:t>
      </w:r>
      <w:r w:rsidR="000250C9" w:rsidRPr="00A0608F">
        <w:rPr>
          <w:b/>
          <w:bCs/>
        </w:rPr>
        <w:t xml:space="preserve">Dermatology </w:t>
      </w:r>
      <w:r w:rsidR="009554C6">
        <w:rPr>
          <w:b/>
          <w:bCs/>
        </w:rPr>
        <w:t>a</w:t>
      </w:r>
      <w:r w:rsidR="009554C6" w:rsidRPr="00A0608F">
        <w:rPr>
          <w:b/>
          <w:bCs/>
        </w:rPr>
        <w:t>rticles</w:t>
      </w:r>
      <w:r w:rsidR="009554C6">
        <w:t xml:space="preserve"> </w:t>
      </w:r>
      <w:r w:rsidR="00A0608F">
        <w:t>this subgrouping</w:t>
      </w:r>
      <w:r w:rsidR="00714C33">
        <w:t xml:space="preserve"> </w:t>
      </w:r>
      <w:r w:rsidRPr="000B4B1B">
        <w:t xml:space="preserve">(n=23) focused on the material properties of footwear leading to reactive skin pathologies </w:t>
      </w:r>
      <w:r w:rsidRPr="000B4B1B">
        <w:fldChar w:fldCharType="begin" w:fldLock="1"/>
      </w:r>
      <w:r w:rsidR="00EF53DC">
        <w:instrText>ADDIN CSL_CITATION {"citationItems":[{"id":"ITEM-1","itemData":{"DOI":"10.1111/j.1600-0536.1998.tb05707.x","ISBN":"0105-1873 (Print) 0105-1873","PMID":"9565291","abstract":"Allergic contact dermatitis from shoes may have a typical pattern of presentation, but we have found that the distribution of dermatitis is often unhelpful in establishing the diagnosis. In this study, we aimed to define the features of foot dermatitis in children and to assess its outcome, in comparison to adults with foot eruptions. Relevant allergens were found in 15 out of 29 children and 26 out of 57 adults with foot eruptions. The most common allergens in children were rubber chemicals and topical medicaments. Adults showed a similar pattern, but also reacted to clothing dyes. The prognosis in both groups was good, with the dermatitis improving or resolving in 2/3.","author":[{"dropping-particle":"","family":"Cockayne","given":"S E","non-dropping-particle":"","parse-names":false,"suffix":""},{"dropping-particle":"","family":"Shah","given":"M","non-dropping-particle":"","parse-names":false,"suffix":""},{"dropping-particle":"","family":"Messenger","given":"A G","non-dropping-particle":"","parse-names":false,"suffix":""},{"dropping-particle":"","family":"Gawkrodger","given":"D J","non-dropping-particle":"","parse-names":false,"suffix":""}],"container-title":"Contact Dermatitis","edition":"1998/06/20","id":"ITEM-1","issue":"4","issued":{"date-parts":[["1998"]]},"language":"eng","note":"From Duplicate 1 (Foot dermatitis in children: causative allergens and follow-up - Cockayne, S E; Shah, M; Messenger, A G; Gawkrodger, D J)\n\nCockayne, S E\nShah, M\nMessenger, A G\nGawkrodger, D J\nJournal Article\nEngland\nContact Dermatitis. 1998 Apr;38(4):203-6.\n\nFrom Duplicate 2 (Foot dermatitis in children: causative allergens and follow-up - Cockayne, S E; Shah, M; Messenger, A G; Gawkrodger, D J)\n\nFrom Duplicate 1 (Foot dermatitis in children: causative allergens and follow-up - Cockayne, S E; Shah, M; Messenger, A G; Gawkrodger, D J)\n\nCockayne, S E\nShah, M\nMessenger, A G\nGawkrodger, D J\nJournal Article\nEngland\nContact Dermatitis. 1998 Apr;38(4):203-6.\n\nFrom Duplicate 2 (Foot dermatitis in children: Causative allergens and follow-up - Cockayne, S E; Shah, M; Messenger, A G; Gawkrodger, D J)\n\nCited By :25\nExport Date: 29 January 2018\nCODEN: CODED\nCorrespondence Address: Cockayne, S.E.; Department of Dermatology, Royal Hallamshire Hospital, Sheffield S10 2JF, United Kingdom\nChemicals/CAS: rubber, 9006-04-6\nReferences: Roul, S., Ducombs, G., Leaute-Labreze, C., Labbe, L., Taieb, A., Footwear contact dermatitis in children (1996) Contact Dermatitis, 35, pp. 334-336; Saha, M., Srinivas, C.R., Shenoy, S.D., Balachandran, C., Acharya, S., Footwear dermatitis (1993) Contact Dermatitis, 28, pp. 260-264; Freeman, S., Shoe dermatitis (1997) Contact Dermatitis, 36, pp. 247-251; Kaniwa, M., Isama, K., Nakamura, A., Identification of causative chemicals of allergic contact dermatitis using a combination of patch testing and chemical analysis (1994) Contact Dermatitis, 30, pp. 26-34; Jones, S.K., English, J.S.C., Forsyth, A., Mackie, R.M., Juvenile plantar dermatosis- An 8-year follow-up of 102 patients (1985) Clin Exp Dermatol, 12, pp. 5-7; Ashton, R.E., Griffiths, W.A.D., Juvenile plantar dermatosisatopy or footwear? (1986) Clin Exp Dermatol, 11, pp. 529-534; Young, E., Forefoot eczema- Further studies and a review (1986) Clin Exp Dermatol, 11, pp. 523-528; White, M.I., Milne, R.M., Main, R.A., Juvenile plantar dermatosis: Further observations on the aetiology (1978) Clin Exp Dermatol, 3, p. 218; Trevisan, G., Kokelj, F., Allergic contact dermatitis due to shoes in children: A 5-year follow-up (1992) Contact Dermatitis, 26, p. 45; Shoes, P.P., (1995) Textbook of Contact Dermatitis, 2nd Edition, pp. 516-526. , Rycroft R J G, Menné T, Frosch P J (eds): Berlin: Springer-Verlag\n\nFrom Duplicate 3 (Foot dermatitis in children: causative allergens and follow-up - Cockayne, S E; Shah, M; Messenger, A G; Gawkrodger, D J)\n\nDate of Electronic Publication: 19980401. Current Imprints: Publication: : Oxford : Wiley; Original Imprints: Publication: Copenhagen, Munksgaard.","page":"203-206","publisher":"Wiley","publisher-place":"England","title":"Foot dermatitis in children: causative allergens and follow-up","type":"article-journal","volume":"38"},"uris":["http://www.mendeley.com/documents/?uuid=228aea2d-ed27-43c3-9812-0634d95a34ac"]},{"id":"ITEM-2","itemData":{"DOI":"10.1111/j.1600-0536.1996.tb02242.x","ISBN":"01051873 (ISSN)","PMID":"8879926","abstract":"We report a 5-year-old child with previous skin intolerance from Mercurochrome (merbromin), who developed a severe allergic contact dermatitis of both feet when wearing new polyvinyl chloride (PVC) boots. Within a few days, he developed a mercury exanthem involving both legs, groins and lateral parts of the trunk. Patch tests showed strong reactions to organic and inorganic mercury compounds, in particular to mercury chloride (mercuric chloride; HgCl2), 0.01% pet., which was identified by atomic absorption spectrometry and polarography in the boots worn. New hidden sources of mercury in consumer goods may represent a potential source of danger for the future, if its use is not more strictly regulated.","author":[{"dropping-particle":"","family":"Koch","given":"P","non-dropping-particle":"","parse-names":false,"suffix":""},{"dropping-particle":"","family":"Nickolaus","given":"G","non-dropping-particle":"","parse-names":false,"suffix":""}],"container-title":"Contact Dermatitis","edition":"1996/06/01","id":"ITEM-2","issue":"6","issued":{"date-parts":[["1996"]]},"language":"English","note":"From Duplicate 1 (Allergic contact dermatitis and mercury exanthem due to mercury chloride in plastic boots - Koch, P; Nickolaus, G)\n\nCited By :21\nExport Date: 29 January 2018\nCODEN: CODED\nCorrespondence Address: Koch, P.; Hautklinik, Universitat des Saarlandes, D-66241 Homburg-Saar, Germany\nChemicals/CAS: merbromin, 129-16-8; mercury chloride, 51312-24-4; polyvinylchloride, 9002-86-2\nReferences: Cronin, E., (1980) Contact Dermatitis, pp. 681-713. , Edinburgh-London-New York: Churchill Livingstone; Turner, D., The ancient physician's legacy impartially survey'd. Cornhill, for John Clarke at the Bible for the Royal Exchange, 1733 (1991) Dermatologica, 183, pp. 280-282. , Cited in : Kern F et al. Ammoniated mercury ointment as a cause of peripheral neuropathy; Coleman, A.B., Accidental poisoning (1967) N Engl J Med, 277, pp. 1135-1137; Aberer, W., Topical mercury should be banned - Dangerous, outmoded, but still popular (1991) J Am Acad Dermatol, 24, pp. 150-151; Vena, G.A., Foti, C., Grandolfo, M., Angelini, G., Mercury exanthem (1994) Contact Dermatitis, 31, pp. 214-216; Kern, F., Roberts, N., Ostlere, L., Langstry, J., Staughton, R.C.D., Ammoniated mercury ointment as a cause of peripheral neuropathy (1991) Dermatologica, 183, pp. 280-282; Kawai, K., Zhang, X.M., Nakagawa, M., Kawai, J., Okada, T., Kawai, K., Allergic contact dermatitis due to mercury in a wedding ring and a cosmetic (1994) Contact Dermatitis, 31, pp. 330-331; Hausam, W., (1958) Bakterienschäden an Haut und Leder. Praktischer Ratgeber Über Vorkommen und Bekämpfung, pp. 123-133. , Dr. Sändig Verlag, Wiesbaden; Koch, P., Nickolaus, G., Geier, J., Kontaktallergien bei Lederherstellern, Lederverarbeitern und in der Shuhindustrie. Fünfjahresanalyse auf der Grundlage von Daten des Informationsverbundes Dermatologischer Kliniken (IVDK) Dermatosen 1996, , in press; Rycroft, R.J.G., Menné, T., Frosch, P.J., Benezra, C., (1982) Textbook of Contact Dermatitis, pp. 515-526. , Springer, Berlin-Heidelberg; Dahl, M.V., Allergic contact dermatitis from footwear. Shoe dermatitis in 42 patients (1975) Minnesota Med, 58, pp. 871-874; Adams, R.M., Shoe dermatitis (1972) California Medicine, 117, pp. 12-16; Fisher, A.A., (1986) Contact Dermatitis, 3rd Edition, pp. 178-194. , Philadelphia: Lea &amp;amp; Febiger; Nakayama, H., Niki, F., Shono, M., Hada, S., Mercury exanthem (1983) Contact Dermatitis, 9, pp. 411-417; Faria, A., De Freitas, C., Systemic contact dermatitis due to mercury (1992) Contact Dermatitis, 27, pp. 110-111; Bártolo, E., Menezes Brandão, F., Mercury exanthem (1988) Contact Dermatitis, 18, p. 172; Pambor, M., Timmel, A., Mercury dermatitis (1989) Contact Dermatitis, 20, p. 157; Swinyer, L.J., Allergic contact dermatitis from metallic mercury (1980) Contact Dermatitis, 6, pp. 226-227; Vermeiden, I., Oranje, A.P., Vuzevski, V.D., Stolz, E., Mercury exanthem as occupational dermatitis (1980) Contact Dermatitis, 6, pp. 88-90; Fernström, Å.I.B., Fryckholm, K.O., Huldt, S., Mercury allergy with eczematous dermatitis due to silver-amalgam fillings (1962) Br Dent J, 113, pp. 204-206; Thomson, J., Russell, J.A., Dermatitis due to mercury following amalgam dental restorations (1970) Br J Derm, 82, pp. 292-297; Peláez Hernández, A., Brasó Aznar, J.V., Martínez, G.J., Rochina Pujades, A., Burches Baixuli, E., Mercurochrome allergy: Concurrence of 2 hypersensitivity mechanisms in the same patient (1994) Contact Dermatitis, 30, pp. 48-49; Bardazzi, F., Vassilopoulou, A., Valenti, R., Paganini, P., Morelli, R., Mercurochrome-induced allergic contact dermatitis (1990) Contact Dermatitis, 23, pp. 381-382; Riboldi, A., Pigato, P.D., Morelli, M., Altomare, G.F., Poilenghi, M.M., Allergy to mercurochrome and rifamycin (1985) Contact Dermatitis, 12, p. 180; Van Ketel, W.G., Sensitization to mercury from Mercurochrome® (1980) Contact Dermatitis, 6, p. 499; Fregert, S., Hjorth, N., Increasing incidence of mercury sensitivity. The possible role of organic mercury compounds (1967) Contact Dermatitis Newsletter, 5, pp. 236-239; Camarasa, G., Contact dermatitis from mercurochrome (1980) Contact Dermatitis, 6, p. 499; Dyall-Smith, D., Scury, J., Topical mercurials (1991) J Am Acad Dermatol, 25, p. 1097; Van't Veen, A.J., Van Joost, Th., Sensitization to thimerosal (Merthiolate) is still present today (1994) Contact Dermatitis, 31, pp. 293-298; Aberer, W., Vaccination despite thimerosal sensitivity (1991) Contact Dermatitis, 24, pp. 6-10; Möller, H., All these positive tests to thimerosal (1994) Contact Dermatitis, 31, pp. 209-213; Frykholm, K.O., Wahlgren, F., A fatal case of mercurial dermatitis with complications (1964) Acta Dermato-venereologica, 44, pp. 362-368\n\nFrom Duplicate 2 (Allergic contact dermatitis and mercury exanthem due to mercury chloride in plastic boots - Koch, P; Nickolaus, G)\n\nKoch, P\nNickolaus, G\nCase Reports\nJournal Article\nEngland\nContact Dermatitis. 1996 Jun;34(6):405-9.\n\nFrom Duplicate 3 (Allergic contact dermatitis and mercury exanthem due to mercury chloride in plastic boots - Koch, P; Nickolaus, G)\n\nDate of Electronic Publication: 19960601. Current Imprints: Publication: : Oxford : Wiley; Original Imprints: Publication: Copenhagen, Munksgaard.","page":"405-409","publisher":"Blackwell Publishing Ltd","publisher-place":"England","title":"Allergic contact dermatitis and mercury exanthem due to mercury chloride in plastic boots","type":"article-journal","volume":"34"},"uris":["http://www.mendeley.com/documents/?uuid=7c2063e3-fd00-408e-9481-9be8e8424df7"]},{"id":"ITEM-3","itemData":{"DOI":"10.1111/j.1600-0536.1992.tb00866.x","ISBN":"01051873 (ISSN)","ISSN":"16000536","PMID":"1600737","author":[{"dropping-particle":"","family":"Trevisan","given":"G.","non-dropping-particle":"","parse-names":false,"suffix":""},{"dropping-particle":"","family":"Kokeli","given":"E.","non-dropping-particle":"","parse-names":false,"suffix":""},{"dropping-particle":"","family":"Kokelj","given":"F","non-dropping-particle":"","parse-names":false,"suffix":""}],"container-title":"Contact Dermatitis","edition":"1992/01/01","id":"ITEM-3","issue":"1","issued":{"date-parts":[["1992"]]},"language":"English","note":"From Duplicate 2 (Allergic contact dermatitis due to shoes in children: a 5???year follow???up - Trevisan, G.; Kokeli, E.; Kokelj, F)\n\nFrom Duplicate 2 (Allergic contact dermatitis due to shoes in children: a 5‐year follow‐up - Trevisan, G; Kokeli, E; Kokelj, F)\n\nFrom Duplicate 1 (Allergic contact dermatitis due to shoes in children: a 5-year follow-up - Trevisan, G; Kokelj, F)\n\nFrom Duplicate 1 (Allergic contact dermatitis due to shoes in children: a 5-year follow-up - Trevisan, G; Kokelj, F)\n\nTrevisan, G\nKokelj, F\nJournal Article\nEngland\nContact Dermatitis. 1992 Jan;26(1):45.\n\nFrom Duplicate 2 (Allergic contact dermatitis due to shoes in children: a 5-year follow-up - Trevisan, G; Kokelj, F)\n\nDate of Electronic Publication: 19920101. Current Imprints: Publication: : Oxford : Wiley; Original Imprints: Publication: Copenhagen, Munksgaard.\n\nFrom Duplicate 2 (Allergic contact dermatitis due to shoes in children: a 5‐year follow‐up - Trevisan, G; Kokeli, E)\n\nCited By :15\nExport Date: 29 January 2018\nCorrespondence Address: Trevisan, G.; University Department of Dermatology, Ospedale di Cattinara, Trieste, 34149, Italy\nChemicals/CAS: chromic acid, 11104-59-9; thiomersal, 54-64-8; Allergens\nReferences: Epstein, S, Contact dermatitis in children (1971) Ped Clin North Am, 18, pp. 839-852; Fisher, AA, Allergic contact dermatitis in early infancy (1985) Cutis, 4, pp. 315-316; Meneghini, CL, Rantuccio, F, Childhood allergic contact dermatitis (1975) Cutis, 15, pp. 635-637; Epstein, S, Shoe contact dermatitis (1969) J Am Med Assoc, 209, pp. 1487-1492; Shrank, AB, The aetiology of juvenile plantar dermatosis (1979) British Journal of Dermatology, 100. , 64l, 648; Trevisan, G, Briscik, E, Kokelj, F, Dermatite da contatto da calzature nei bambini (1987) Pediatric Dermatology News, 6, pp. 220-224; Cronin, E, (1980) Contact dermatitis, p. 69. , Edinburgh:, Churchill Livingstone; Romaguera, C, Alomar, A, Camarasa, JMG, Garcia Bravo, B, Garcia Peres, A, Grimalt, F, Guerra, P, Peña, ML, Contact dermatitis in children (1985) Contact Dermatitis, 12, pp. 283-284","page":"45-45","publisher":"Wiley","publisher-place":"England","title":"Allergic contact dermatitis due to shoes in children: a 5 year follow up","type":"article-journal","volume":"26"},"uris":["http://www.mendeley.com/documents/?uuid=532923f3-3ad0-48aa-b1ba-12b2dcb6004b"]}],"mendeley":{"formattedCitation":"(Cockayne et al., 1998; Koch &amp; Nickolaus, 1996; Trevisan et al., 1992)","plainTextFormattedCitation":"(Cockayne et al., 1998; Koch &amp; Nickolaus, 1996; Trevisan et al., 1992)","previouslyFormattedCitation":"(Cockayne et al., 1998; Koch &amp; Nickolaus, 1996; Trevisan et al., 1992)"},"properties":{"noteIndex":0},"schema":"https://github.com/citation-style-language/schema/raw/master/csl-citation.json"}</w:instrText>
      </w:r>
      <w:r w:rsidRPr="000B4B1B">
        <w:fldChar w:fldCharType="separate"/>
      </w:r>
      <w:r w:rsidR="00254D00" w:rsidRPr="00254D00">
        <w:rPr>
          <w:noProof/>
        </w:rPr>
        <w:t xml:space="preserve">(Cockayne et al., </w:t>
      </w:r>
      <w:r w:rsidR="00254D00" w:rsidRPr="00254D00">
        <w:rPr>
          <w:noProof/>
        </w:rPr>
        <w:lastRenderedPageBreak/>
        <w:t>1998; Koch &amp; Nickolaus, 1996; Trevisan et al., 1992)</w:t>
      </w:r>
      <w:r w:rsidRPr="000B4B1B">
        <w:fldChar w:fldCharType="end"/>
      </w:r>
      <w:r w:rsidRPr="000B4B1B">
        <w:t xml:space="preserve">. </w:t>
      </w:r>
      <w:r w:rsidR="00A0608F">
        <w:rPr>
          <w:b/>
          <w:bCs/>
        </w:rPr>
        <w:t>I</w:t>
      </w:r>
      <w:r w:rsidRPr="00A0608F">
        <w:rPr>
          <w:b/>
          <w:bCs/>
        </w:rPr>
        <w:t xml:space="preserve">njury </w:t>
      </w:r>
      <w:r w:rsidR="00421883" w:rsidRPr="00A0608F">
        <w:rPr>
          <w:b/>
          <w:bCs/>
        </w:rPr>
        <w:t>Articles</w:t>
      </w:r>
      <w:r w:rsidR="00A0608F">
        <w:t xml:space="preserve"> this</w:t>
      </w:r>
      <w:r w:rsidR="00753919">
        <w:t xml:space="preserve"> </w:t>
      </w:r>
      <w:r w:rsidR="00A0608F">
        <w:t xml:space="preserve">subgrouping </w:t>
      </w:r>
      <w:r w:rsidRPr="000B4B1B">
        <w:t xml:space="preserve">(n=7) discussed features such as design, fit or “ageing” of the footwear, that increases the likelihood of trauma from activity or the environment </w:t>
      </w:r>
      <w:r w:rsidRPr="000B4B1B">
        <w:fldChar w:fldCharType="begin" w:fldLock="1"/>
      </w:r>
      <w:r w:rsidR="00EF53DC">
        <w:instrText>ADDIN CSL_CITATION {"citationItems":[{"id":"ITEM-1","itemData":{"DOI":"10.1016/j.gaitpost.2017.05.011","ISBN":"09666362","PMID":"123628754","abstract":"Athletic children are prone to overuse injuries, especially at the heel and knee. Since footwear is an extrinsic factor of lower limb injury risk, the aim of this study was to assess the influence of shoe aging on children running biomechanics. Fourteen children active in sports participated in a laboratory biomechanical evaluation. A new pair of shoes was provided to each participant at an inclusion visit. Four months later, the participants performed a running task and their kinematics and kinetics were assessed both with their used shoes and with a new pair of shoes identical to the first. Furthermore, mechanical cushioning properties of shoes were evaluated before and after in-vivo aging. After 4months of use, the sole stiffness increased by 16% and the energy loss capacity decreased by 18% (p&lt;0.001). No ankle or knee kinematic adjustment was found at foot strike in used shoes but changes were observed later during stance. Running with used shoes produced a higher loading rate of the vertical ground reaction force (+23%, p=0.016), suggesting higher compressive forces under the heel and placing children at risk to experience impact-related injuries. Nevertheless, the decreased peak ankle and knee power absorption in used shoes (-11%, p=0.010 and -12%, p=0.029, respectively) suggests a lower ankle and knee joints loading during the absorption phase that may be beneficial regarding stretch-related injuries. ABSTRACT FROM AUTHOR","author":[{"dropping-particle":"","family":"Herbaut","given":"Alexis","non-dropping-particle":"","parse-names":false,"suffix":""},{"dropping-particle":"","family":"Chavet","given":"Pascale","non-dropping-particle":"","parse-names":false,"suffix":""},{"dropping-particle":"","family":"Roux","given":"Maxime","non-dropping-particle":"","parse-names":false,"suffix":""},{"dropping-particle":"","family":"Guéguen","given":"Nils","non-dropping-particle":"","parse-names":false,"suffix":""},{"dropping-particle":"","family":"Barbier","given":"Franck","non-dropping-particle":"","parse-names":false,"suffix":""},{"dropping-particle":"","family":"Simoneau-Buessinger","given":"Emilie","non-dropping-particle":"","parse-names":false,"suffix":""}],"container-title":"Gait Posture","id":"ITEM-1","issued":{"date-parts":[["2017"]]},"language":"English","note":"From Duplicate 1 (The influence of shoe aging on children running biomechanics - Herbaut, Alexis; Chavet, Pascale; Roux, Maxime; Guéguen, Nils; Barbier, Franck; Simoneau-Buessinger, Emilie)\n\nAuthor: Herbaut, Alexis: 1,2 email: herbaut.alexis@gmail.com. Author: Chavet, Pascale: 3 Author: Roux, Maxime: 2 Author: Guéguen, Nils: 2 Author: Barbier, Franck: 1 Author: Simoneau-Buessinger, Emilie: 1 ; Author Affiliation: 1 Laboratoire d’Automatique, de Mécanique, et d’Informatique industrielles et Humaines (LAMIH) − UMR CNRS 8201, Université de Valenciennes et du Hainaut-Cambrésis (UVHC), Valenciennes, France: 2 SportsLab, Decathlon, Villeneuve d’Ascq, France: 3 Institut des Sciences du Mouvement (ISM) − UMR CNRS 7287, Aix-Marseille Université, Marseille, France; No. of Pages: 6; Language: English; Publication Type: journal article; Update Code: 20170621\n\nFrom Duplicate 2 (The influence of shoe aging on children running biomechanics - Herbaut, Alexis; Chavet, Pascale; Roux, Maxime; Guéguen, Nils; Barbier, Franck; Simoneau-Buessinger, Emilie)\n\nFrom Duplicate 1 (The influence of shoe aging on children running biomechanics - Herbaut, Alexis; Chavet, Pascale; Roux, Maxime; Guéguen, Nils; Barbier, Franck; Simoneau-Buessinger, Emilie)\n\nEurope; UK &amp;amp; Ireland. NLM UID: 9416830.\nPMID: 28544949.\n\nFrom Duplicate 2 (The influence of shoe aging on children running biomechanics - Herbaut, Alexis; Chavet, Pascale; Roux, Maxime; Guéguen, Nils; Barbier, Franck; Simoneau-Buessinger, Emilie)\n\nDate of Electronic Publication: 2017 May 17. Current Imprints: Publication: : Oxford, UK : Elsevier Sciencem; Original Imprints: Publication: Oxford, UK : Butterworth-Heinemann, c1993-\n\nFrom Duplicate 3 (The influence of shoe aging on children running biomechanics - Herbaut, Alexis; Chavet, Pascale; Roux, Maxime; Guéguen, Nils; Barbier, Franck; Simoneau-Buessinger, Emilie)\n\nAuthor: Herbaut, Alexis: 1,2 email: herbaut.alexis@gmail.com. Author: Chavet, Pascale: 3 Author: Roux, Maxime: 2 Author: Guéguen, Nils: 2 Author: Barbier, Franck: 1 Author: Simoneau-Buessinger, Emilie: 1 ; Author Affiliation: 1 Laboratoire d’Automatique, de Mécanique, et d’Informatique industrielles et Humaines (LAMIH) − UMR CNRS 8201, Université de Valenciennes et du Hainaut-Cambrésis (UVHC), Valenciennes, France: 2 SportsLab, Decathlon, Villeneuve d’Ascq, France: 3 Institut des Sciences du Mouvement (ISM) − UMR CNRS 7287, Aix-Marseille Université, Marseille, France; No. of Pages: 6; Language: English; Publication Type: journal article; Update Code: 20170621\n\nFrom Duplicate 4 (The influence of shoe aging on children running biomechanics - Herbaut, A; Chavet, P; Roux, M; Guéguen, N; Barbier, F; Simoneau-Buessinger, E)\n\nExport Date: 29 January 2018\nCODEN: GAPOF\nCorrespondence Address: Herbaut, A.; SportsLab, Decathlon, Villeneuve d'Ascq, France; email: herbaut.alexis@gmail.com\nReferences: Maffulli, N., Pintore, E., Intensive training in young athletes (1990) Br. J. Sports Med., 24, pp. 237-239; Maffulli, N., Longo, U.G., Spiezia, F., Denaro, V., Aetiology and prevention of injuries in elite young athletes (2011) Med. Sport Sci., 56, pp. 187-200; Brenner, J.S., Overuse injuries, overtraining, and burnout in child and adolescent athletes (2007) Pediatrics, 119, pp. 1242-1245; Adirim, T.A., Cheng, T.L., Overview of injuries in the young athlete (2003) Sport Med., 33, pp. 75-81; Scharfbillig, R.W., Jones, S., Scutter, S.D., Sever's Disease: What does the literature really tell us? (2008) J. Am. Podiatr. Med. Assoc., 98, pp. 212-223; DiFiori, J.P., Benjamin, H.J., Brenner, J., Gregory, A., Jayanthi, N., Landry, G.L., Overuse injuries and burnout in youth sports: a position statement from the American Medical Society for Sports Medicine (2014) Clin. J. Sport Med., 24, pp. 3-20; Wegener, C., Hunt, A.E., Vanwanseele, B., Burns, J., Smith, R.M., Effect of children's shoes on gait: a systematic review and meta-analysis (2011) J. Foot Ankle Res., 4, pp. 1-13; Hollander, K., Riebe, D., Campe, S., Braumann, K.-M., Zech, A., Effects of footwear on treadmill running biomechanics in preadolescent children (2014) Gait Posture, 40, pp. 381-385; Verdejo, R., Mills, N.J., Heel-shoe interactions and the durability of EVA foam running-shoe midsoles (2004) J. Biomech., 37, pp. 1379-1386; Schwanitz, S., Odenwald, S., Long-term cushioning properties of running shoes (2008) The Engineering of Sport 7, 2, pp. 95-100. , M. Estivalet P. Brisson Springer Paris; Lippa, N.M., Collins, P.K., Bonacci, J., Piland, S.G., Rawlins, J.W., Gould, T.E., Mechanical ageing performance of minimalist and traditional footwear foams (2016) Footwear Sci., pp. 1-12; Chambon, N., Sevrez, V., Ly, Q.H., Guéguen, N., Berton, E., Rao, G., Aging of running shoes and its effect on mechanical and biomechanical variables: implications for runners (2014) J. Sports Sci., 32, pp. 1013-1022; Even-Tzur, N., Weisz, E., Hirsch-Falk, Y., Gefen, A., Role of EVA viscoelastic properties in the protective performance of a sport shoe: computational studies (2006) Biomed. Mater. Eng., 16, pp. 289-299; Kong, P.W., Candelaria, N.G., Smith, D.R., Running in new and worn shoes: a comparison of three types of cushioning footwear (2009) Br. J. Sports Med., 43, pp. 745-749; Sun, P.-C., Wei, H.-W., Chen, C.-H., Wu, C.-H., Kao, H.-C., Cheng, C.-K., Effects of varying material properties on the load deformation characteristics of heel cushions (2008) Med. Eng. Phys., 30, pp. 687-692; Stefanyshyn, D.J., Nigg, B.M., Energy and performance aspects in sport surfaces (2003) Sport Surfaces −Biomech. Inj. Performance Test Install., pp. p. 31-46. , B.M. Nigg J.K. Cole D.J. Stefanyshyn University of Calgary, Human Performance Laboratory Calgary, CA; Wu, G., Siegler, S., Allard, P., Kirtley, C., Leardini, A., Rosenbaum, D., ISB recommendation on definitions of joint coordinate system of various joints for the reporting of human joint motion–part I: ankle, hip, and spine. International Society of Biomechanics (2002) J. Biomech., 35, pp. 543-548; Milner, C.E., Ferber, R., Pollard, C.D., Hamill, J., Davis, I.S., Biomechanical factors associated with tibial stress fracture in female runners (2006) Med. Sci. Sports Exerc., 38, pp. 323-328; Cohen, J., Quantitative methods in psychology: a power primer (1992) Psychol. Bull., 112, pp. 155-159; Pataky, T.C., Vanrenterghem, J., Robinson, M.A., Zero- vs. one-dimensional, parametric vs. non-parametric, and confidence interval vs. hypothesis testing procedures in one-dimensional biomechanical trajectory analysis (2015) J. Biomech., 48, pp. 1277-1285; Wang, L., Xian, L., Hong, J., He, Y., Zhou, J., Changes in heel cushioning characteristics of running shoes with running mileage (2010) Footwear Sci., 2, pp. 141-147; Shorten, M., Mientjes, M.I.V., The heel impact force peak during running is neither heel nor impact and does not quantify shoe cushioning effects (2011) Footwear Sci., 3, pp. 41-58; Sterzing, T., Schweiger, V., Ding, R., Cheung, J.T.-M., Brauner, T., Influence of rearfoot and forefoot midsole hardness on biomechanical and perception variables during heel-toe running (2013) Footwear Sci., 5, pp. 71-79; Wright, I.C., Neptune, R.R., van Den Bogert, A.J., Nigg, B.M., Passive regulation of impact forces in heel-toe running (1998) Clin. Biomech., 13, pp. 521-531; Pratt, D.J., Mechanisms of shock attenuation via the lower extremity during running (1989) Clin. Biomech., 4, pp. 51-57; Hardin, E.C., van den Bogert, A.J., Hamill, J., Kinematic adaptations during running: effects of footwear, surface, and duration (2004) Med. Sci. Sports Exerc., 36, pp. 838-844; J-P R, R., Stefanyshyn, D.J., Shoe midsole longitudinal bending stiffness and running economy, joint energy, and EMG (2006) Med. Sci. Sports Exerc., 38, pp. 562-569; Hreljac, A., Marshall, R.N., Hume, P.A., Evaluation of lower extremity overuse injury potential in runners (2000) Med. Sci. Sport Exerc., 32, pp. 1635-1641; James, A.M., Williams, C.M., Luscombe, M., Hunter, R., Haines, T.P., Factors associated with pain severity in children with calcaneal apophysitis (sever disease) (2015) J. Pediatr., 167, pp. 455-459; Elengard, T., Karlsson, J., Silbernagel, K.G., Aspects of treatment for posterior heel pain in young athletes (2010) Open Access J. Sport Med., 1, pp. 223-232; Sarcević, Z., Limited ankle dorsiflexion: a predisposing factor to Morbus Osgood Schlatter? (2008) Knee Surg. Sport Traumatol. Arthrosc., 16, pp. 726-728","page":"123-128","publisher":"Elsevier B.V.","publisher-place":"England","title":"The influence of shoe aging on children running biomechanics","type":"article-journal","volume":"56"},"uris":["http://www.mendeley.com/documents/?uuid=650252a5-7ee2-49db-a33a-11b167b85d50"]},{"id":"ITEM-2","itemData":{"DOI":"10.1016/j.jotr.2010.11.007","ISBN":"22104917 (ISSN)","abstract":"Purpose: To determine the prevalence of ankle sprain during hiking training in uniformed groups and identify the risk factors of ankle sprain and the risk factors associated with residual problems after ankle sprain. Methods: A retrospective cross-sectional study involved 590 members of a uniformed group from secondary schools and their leaders by means of a self-administered anonymous questionnaire. Results: The prevalence of ankle sprain was 9.15%. Most of them were lateral sprains (70.4%) and occurred in scree ground (51.9%) and downhill slope (50.0%). Subjects who are \"older\" aged, are overweight, are leaders in uniformed groups, have a past history of ankle sprain or problem, have a long-term lower limb injury, wear inadequate sized or tight shoes, and use hiking poles, have significant risks. The prevalence of having residual problems after ankle sprains was 48.14%, and the most common one was residual ankle pain (25.0%). Conclusion: Uniformed group leaders and members should be aware of the risk factors of ankle sprain during hiking training in the countryside. They should also be aware of the importance of proper treatment and rehabilitation to prevent residual ankle problem. Level of Evidence: Level II prognostic study. © 2011.","author":[{"dropping-particle":"","family":"Lam","given":"W H O","non-dropping-particle":"","parse-names":false,"suffix":""},{"dropping-particle":"","family":"Lui","given":"T H","non-dropping-particle":"","parse-names":false,"suffix":""},{"dropping-particle":"","family":"Chan","given":"K M","non-dropping-particle":"","parse-names":false,"suffix":""}],"container-title":"Journal of Orthopaedics, Trauma and Rehabilitation","id":"ITEM-2","issue":"1","issued":{"date-parts":[["2011"]]},"language":"English","note":"Cited By :1\nExport Date: 29 January 2018\nCorrespondence Address: Lui, T.-H.; Department of Orthopaedics and Traumatology, North District HospitalHong Kong; email: luithderek@yahoo.co.uk\nReferences: Schwameder, H., Roithner, R., Muller, E., Comparison of lower extremity joint kinetics during downhill walking with and without hiking poles (1999) J Sport Sci, 17, pp. 969-978; Fong, T.P., Hong, Y., Chan, L.K., A systematic review on ankle injury and ankle sprain in sports (2007) Sports Med, 37, pp. 73-94; Beynnon, B.D., Renstrom, P.A., Alosa, D.M., Ankle ligament injury risk factors: a prospective study of college athletes (2001) J Orthop Res, 19, pp. 213-220; Chan, K.M., Fu, F., Leung, L., Sports injuries survey on university students in Hong Kong (1984) Br J Sports Med, 18, pp. 195-202; Chan, K.M., Yuan, Y., Li, C.K., Sports causing most injuries in Hong Kong (1993) Br J Sports Med, 27, pp. 263-267; Freeman, M.A.R., Dean, M.R.E., Hanham, I.W.F., The etiology and prevention of functional instability of the foot (1965) J Bone Joint Surg Br, 47, pp. 678-685; Hansen, H., Damholt, V., Termansen, N.B., Clinical and social status following injury to the lateral ligaments of the ankle (1979) Acta Orthop Scand, 50, pp. 699-704; Smith, R.W., Reischl, S.F., Treatment of ankle sprains in young athletes (1986) Am J Sports Med, 14, pp. 465-471; Yeung, M.S., Chan, K.M., So, C.H., An epidemiological survey on ankle sprain (1994) Br J Sports Med, 28, pp. 112-116; Baumhauer, J.F., Alosa, D.M., Renstrom, A.F., A prospective study of ankle injury risk factors (1995) Am J Sports Med, 23, pp. 564-570; Ekstrand, J., Gillquist, J., The avoidability of soccer injuries (1983) Int J Sports Med, 4, pp. 124-128; Hosea, T.M., Carey, C.C., Harrer, M.F., The gender issue: epidemiology of ankle injuries in athletes who participate in basketball (2000) Clin Orthop Relat Res, 372, pp. 45-49; Jones, B.H., Bovee, M.W., Harris, J.M., Intrinsic risk factors for exercise related injuries among male and female army trainees (1993) Am J Sports Med, 21, pp. 705-710; McKay, G.D., Goldie, P.A., Payne, W.R., Ankle injuries in basketball: injury rate and risk factors (2001) Br J Sports Med, 35, pp. 103-108; Milgrom, C., Shlamkovitch, N., Finestone, A., Risk factors for lateral ankle sprain: a prospective study among military recruits (1991) Foot Ankle, 12, pp. 26-30; Murphy, D.F., Connolly, D.A.J., Beynnon, B.D., Risk factors for lower extremity injury: a review of the literature (2003) Br J Sports Med, 37, pp. 13-29; Ostenberg, A., Roos, H., Injury risk factors in female European football: a prospective study of 123 players during one season (2000) Scand J Med Sci Sports, 10, pp. 279-285; Blake, R.L., Ferguson, H.J., Walking and hiking injuries: a one year follow-up study (1993) J Am Podiatr Med Assoc, 83, pp. 499-503; Schwameder, H., Lindenhofer, E., Muller, E., Effect of walking speed on lower extremity joint loading in graded ramp walking (2005) Sports Biomech, 4, pp. 227-243; Robbins, S., Waked, E., Factors associated with ankle injuries: preventive measures (1998) Sports Med, 25, pp. 63-72; Fong, D.T.P., Hong, Y., Shima, Y., Biomechanics of supination ankle sprain (2009) Am J Sports Med, 37, pp. 822-827; Renstrom, P., Swedish research in sports traumatology (1984) Clin Orthop Relat Res, 191, pp. 144-158; Garrick, J.G., The frequency of injury, mechanism of injury, and epidemiology of ankle sprains (1977) Am J Sports Med, 5, pp. 241-242; Pijnenburg, A.C.M., van Dijk, C.N., Bossuyt, P.M.M., Treatment for lateral ankle ligament rupture: a meta-analysis (2000) J Bone Joint Surg Am, 82, pp. 761-773; Laursen, B., Ekner, D., Simonsen, E.B., Kinetics and energetics during uphill and downhill carrying of different weights (2000) Appl Ergon, 31, pp. 159-166; Simonsen, E.B., Dyhre-Poulsen, P., Voigt, M., Mechanisms contributing to different joint movements observed during human walking (1997) Scand J Med Sci Sports, 7, pp. 1-13; Engstrom, B.K., Renstrom, P.A., How can injuries be prevented in the World Cup soccer athlete? (1998) Clin Sports Med, 17, pp. 755-768; Cowan, D.N., Jones, B.H., Frykman, P.N., Lower limb morphology and risk of overuse injury among male infantry recruits (1996) Med Sci Sports Exerc, 28, pp. 945-952; Bohne, M., Abendroth-Smith, J., Effects of hiking downhill using trekking poles while carrying external loads (2007) Med Sci Sports Exerc, 39, pp. 177-183; Jacobsen, B.H., Caldwell, B., Kulling, F.A., Comparison of hiking pole use on lateral stability while balancing with and without load (1998) Percept Mot Skills, 87, pp. 435-438; Landeros, O., Frost, H.M., Higgins, C.C., Post-traumatic anterior ankle instability (1968) Clin Orthop Relat Res, 56, pp. 169-178","page":"10-16","title":"The Epidemiology of Ankle Sprain During Hiking in Uniformed Groups","type":"article-journal","volume":"15"},"uris":["http://www.mendeley.com/documents/?uuid=aaf133c7-9af5-45ed-ab8f-0a8129cebad8"]},{"id":"ITEM-3","itemData":{"DOI":"10.1542/peds.2004-2681","ISBN":"1098-4275","PMID":"16140694","abstract":"Pernio, or chilblains, is a localized inflammatory lesion of the skin resulting from an abnormal response to cold. Five cases were seen among adolescent female patients who presented to our rheumatology service in a pediatric tertiary care center in the winter of 2003 to 2004. All 5 patients were thin (BMI of &lt;25th percentile) and had either toes or fingers that were affected. For each, laboratory evaluation results were unremarkable, including negative antinuclear antibody profile results. Symptomatic treatment, with or without medication, was recommended. Pernio most commonly occurs among young women but may occur among older individuals or among children. Because pernio develops among susceptible individuals who are exposed to nonfreezing cold, the lesions usually begin in the fall or winter and disappear in the spring or early summer. Acute pernio may develop 12 to 24 hours after exposure to the cold. Single or multiple erythematous, purplish, edematous lesions appear, accompanied by intense pain, itching, or burning. Chronic pernio occurs with repeated exposure to the cold and the persistence of lesions. In an acute exacerbation, the major differential diagnosis alternative would be Raynaud's phenomenon, which consists of sharply demarcated cutaneous pallor and cyanosis, followed by erythema, of far shorter duration (hours rather than days). Frostbite is freezing of tissue, with resultant tissue necrosis. Several conditions have been described as predisposing subjects to pernio, including the presence of cryoproteins, excessive cold exposure, and anorexia nervosa among children and systemic lupus erythematosus and antiphospholipid antibodies among adults. It is important, therefore, when evaluating a patient with pernio, both to exclude an underlying diagnosis and to determine whether additional testing is necessary. The lesions of acute pernio are usually self-limited but may lead to recurrent disease. The involved limb should be cleaned and dried, and rewarming should occur. Prevention is the best form of therapy, and cold exposure should be minimized after an initial insult. The prognosis for properly treated pernio is excellent. Nifedipine, which produces vasodilation, has been demonstrated to be effective in reducing pain, facilitating healing, and preventing new lesions of pernio. We think that the 5 cases seen in our rheumatology clinic represent an increase, compared with prior years; the dermatology clinic at the University of Colorado rep…","author":[{"dropping-particle":"","family":"Simon","given":"Tamara D","non-dropping-particle":"","parse-names":false,"suffix":""},{"dropping-particle":"","family":"Soep","given":"Jennifer B","non-dropping-particle":"","parse-names":false,"suffix":""},{"dropping-particle":"","family":"Hollister","given":"J Roger","non-dropping-particle":"","parse-names":false,"suffix":""}],"container-title":"Pediatrics","id":"ITEM-3","issue":"3","issued":{"date-parts":[["2005"]]},"language":"English","note":"From Duplicate 1 (Pernio in pediatrics - Simon, Tamara D; Soep, Jennifer B; Hollister, J Roger)\n\nIM; Date of Electronic Publication: 20050901. Current Imprints: Publication: Elk Grove Village Il : American Academy of Pediatrics; Original Imprints: Publication: Springfield, Ill., Thomas.\n\nFrom Duplicate 2 (Pernio in pediatrics - Simon, T D; Soep, J B; Hollister, J R)\n\ncase study; pictorial. Journal Subset: Biomedical; Blind Peer Reviewed; Editorial Board Reviewed; Expert Peer Reviewed; Peer Reviewed; USA. NLM UID: 0376422.\nPMID: 16140694.\n\nFrom Duplicate 3 (Pernio in pediatrics - Simon, T D; Soep, J B; Hollister, J R)\n\nCited By :48\nExport Date: 29 January 2018\nCODEN: PEDIA\nCorrespondence Address: Simon, T.D.; University of Colorado Health Sciences Center, Primary Care Research, PO Box 6508, F443, Aurora, CO 80045-0508, United States; email: tamara.simon@uchsc.edu\nChemicals/CAS: nifedipine, 21829-25-4; oxybutynin, 1508-65-2, 5633-20-5\nReferences: Kuczmarski, R.J., Ogden, C.L., Grummer-Strawn, L.M., CDC growth charts: United States (2000) Adv Data, (314), pp. 1-27; (1995) Stedman's Medical Dictionary. 26th Ed., , Spraycar M, ed. Baltimore, MD: Williams &amp;amp; Wilkins; Fritz, R.L., Perrin, D.H., Cold exposure injuries: Prevention and treatment (1989) Clin Sports Med, 8, pp. 111-128; Weston, W.L., Morelli, J.G., Childhood pernio and cryoproteins (2000) Pediatr Dermatol, 17, pp. 97-99; Jacob, J.R., Weisman, M.H., Rosenblatt, S.I., Bookstein, J.J., Chronic pernio: A historical perspective of cold-induced vascular disease (1986) Arch Intern Med, 146, pp. 1589-1592; Scurry, J.P., Cowen, P.S., Necrobiotic pernio (1989) Australas J Dermatol, 30, pp. 29-31; Helm, T.N., Jones, C.M., Chilblain lupus erythematosus lesions precipitated by the cold (2002) Cutis, 69, pp. 183-184; Giusti, R., Tunnessen Jr., W.W., Picture of the month: Chilblains (pernio) (1997) Arch Pediatr Adolesc Med, 151, pp. 1055-1056; Price, R.D., Murdoch, D.R., Perniosis (chilblains) of the thigh: Report of five cases, including four following river crossings (2001) High Alt Med Biol, 2, pp. 535-538; Flavahan, N.A., Flavahan, S., Mitra, S., Chotani, M.A., The vasculopathy of Raynaud's phenomenon and scleroderma (2003) Rheum Dis Clin North Am, 29, pp. 275-291; (2003) Nelson's Textbook of Pediatrics. 17th Ed., p. 339. , Behrman RE, Kliegman RM, Jenson HB, eds. Philadelphia, PA: WB Saunders; Spittell Jr., J.A., Spittell, P.C., Chronic pernio: Another cause of blue toes (1992) Int Angiol, 11, pp. 46-50; Inoue, G., Miura, T., Microgeodic disease affecting the hands and feet of children (1991) J Pediatr Orthop, 11, pp. 59-63; Olson, J.C., Esterly, N.B., Painful digital vesicles and acrocyanosis in a toddler (1992) Pediatr Dermatol, 9, pp. 77-79; White, K.P., Rothe, M.J., Milanese, A., Grant-Kels, J.M., Perniosis in association with anorexia nervosa (1994) Pediatr Dermatol, 11, pp. 1-5; Yazawa, H., Saga, K., Omori, F., Jimbow, K., Sasagawa, Y., The chilblain-like eruption as a diagnostic clue to the blast crisis of chronic myelocytic leukemia (2004) J Am Acad Dermatol, 50 (SUPPL.), pp. S42-S44; Tan, B.B., Lear, J.T., English, J.S., Metastasis from carcinoma of breast masquerading as chilblains (1997) J R Soc Med, 90, p. 162; Reinertsen, J.L., Unusual pernio-like reaction to sulindac (1981) Arthritis Rheum, 24, p. 1215; Cribier, B., Djeridi, N., Peltre, B., Grosshans, E., A histologic and immunohistochemical study of chilblains (2001) J Am Acad Dermatol, 45, pp. 924-929; Goette, D.K., Chilblains (perniosis) (1990) J Am Acad Dermatol, 23, pp. 257-262; Parlette, E.C., Parlette III, H.L., Erythrocyanotic discoloration of the toes (2000) Cutis, 65, pp. 223-224; Dowd, P.M., Rustin, M.H., Lanigan, S., Nifedipine in the treatment of chilblains (1986) Br Med J Clin Res Ed, 293, pp. 923-924; Rustin, M.H., Newton, J.A., Smith, N.P., Dowd, P.M., The treatment of chilblains with nifedipine: The results of a pilot study, a double-blind placebo-controlled randomized study and a long-term open trial (1989) Br J Dermatol, 120, pp. 267-275; Langtry, J.A., Diffey, B.L., A double-blind study of ultraviolet phototherapy in the prophylaxis of chilblains (1989) Acta Derm Venereol, 69, pp. 320-322; Todd, M.A., Bailey, R.R., Espiner, E.A., Lynn, K.L., Vitamin D2 for the treatment of chilblains: A cautionary tale (1987) N Z Med J, 100, p. 465; Jaffe, G.V., Grimshaw, J.J., Thymoxamine for Raynaud's disease and chilblains (1980) Br J Clin Pract, 34, pp. 343-346; Burry, J.N., Adverse effects of topical fluorinated corticosteroid agents on chilblains (1987) Med J Aust, 146, pp. 451-452; Ganor, S., Corticosteroid therapy for pernio (1983) J Am Acad Dermatol, 8, p. 136; Luck, P., Wakeling, A., Increased cutaneous vasoreactivity to cold in anorexia nervosa (1981) Clin Sci, 61, pp. 559-567","page":"e472-e475","publisher":"American Academy of Pediatrics","publisher-place":"United States","title":"Pernio in pediatrics","type":"article-journal","volume":"116"},"uris":["http://www.mendeley.com/documents/?uuid=8a367b54-52d9-4494-934f-ae1759dd8324"]}],"mendeley":{"formattedCitation":"(Herbaut, Chavet, et al., 2017; W. H. O. Lam et al., 2011; Simon et al., 2005)","plainTextFormattedCitation":"(Herbaut, Chavet, et al., 2017; W. H. O. Lam et al., 2011; Simon et al., 2005)","previouslyFormattedCitation":"(Herbaut, Chavet, et al., 2017; W. H. O. Lam et al., 2011; Simon et al., 2005)"},"properties":{"noteIndex":0},"schema":"https://github.com/citation-style-language/schema/raw/master/csl-citation.json"}</w:instrText>
      </w:r>
      <w:r w:rsidRPr="000B4B1B">
        <w:fldChar w:fldCharType="separate"/>
      </w:r>
      <w:r w:rsidR="00254D00" w:rsidRPr="00254D00">
        <w:rPr>
          <w:noProof/>
        </w:rPr>
        <w:t>(Herbaut, Chavet, et al., 2017; W. H. O. Lam et al., 2011; Simon et al., 2005)</w:t>
      </w:r>
      <w:r w:rsidRPr="000B4B1B">
        <w:fldChar w:fldCharType="end"/>
      </w:r>
      <w:r w:rsidRPr="000B4B1B">
        <w:t xml:space="preserve">. </w:t>
      </w:r>
      <w:r w:rsidR="00421883" w:rsidRPr="00596DC9">
        <w:rPr>
          <w:b/>
          <w:bCs/>
        </w:rPr>
        <w:t>Subgrouping</w:t>
      </w:r>
      <w:r w:rsidR="008924DF" w:rsidRPr="00596DC9">
        <w:rPr>
          <w:b/>
          <w:bCs/>
        </w:rPr>
        <w:t xml:space="preserve"> </w:t>
      </w:r>
      <w:r w:rsidRPr="00596DC9">
        <w:rPr>
          <w:b/>
          <w:bCs/>
        </w:rPr>
        <w:t>infection articles</w:t>
      </w:r>
      <w:r w:rsidRPr="000B4B1B">
        <w:t xml:space="preserve"> </w:t>
      </w:r>
      <w:r w:rsidR="00596DC9">
        <w:t>t</w:t>
      </w:r>
      <w:r w:rsidR="008924DF">
        <w:t>h</w:t>
      </w:r>
      <w:r w:rsidR="00596DC9">
        <w:t xml:space="preserve">is subgrouping </w:t>
      </w:r>
      <w:r w:rsidRPr="000B4B1B">
        <w:t>(n=5)</w:t>
      </w:r>
      <w:r w:rsidRPr="000B4B1B">
        <w:rPr>
          <w:b/>
        </w:rPr>
        <w:t xml:space="preserve"> </w:t>
      </w:r>
      <w:r w:rsidRPr="000B4B1B">
        <w:t xml:space="preserve">examined the effect of the material properties of footwear in creating an internal environment of the footwear that is conducive to increased risk of microbial infection </w:t>
      </w:r>
      <w:r w:rsidRPr="000B4B1B">
        <w:fldChar w:fldCharType="begin" w:fldLock="1"/>
      </w:r>
      <w:r w:rsidR="00EF53DC">
        <w:instrText>ADDIN CSL_CITATION {"citationItems":[{"id":"ITEM-1","itemData":{"ISBN":"16845315 (ISSN)","abstract":"13 strains of fungi were isolated from 12 shoes worn by children aged 6 to12 for a period of more than half a year consisting of 5 strains of yeasts and 8 strains of molds. Through morphological observation and 18SrDNA sequence analysis, the 5 strains of yeasts were identified as follows: Cryptococcus neoformans, Candida albicans, Cryptococcus albidus, Rhodotorula mucilaginosa and Candida utilis. While the 8 strains of molds characterized and classified by point cropping, insert method and imprint method were respectively Mucor (2 subspecies), Chain cell mold, Aspergillus (3 subspecies) and Penicillium (2 subspecies). In order to protect children's feet from being infected by the fungi, a novel nano antimicrobial composite containing nano ZnO and isothiazolinone was prepared and was used to treat the children's insole by spraying. The inhibitory effects of the nano antimicrobial composite treated insole against yeasts and molds from children's shoes were evaluated by the inhibition zone and the inhibition ratio method. The results show that the insole treated with 2% nano antimicrobial composite could inhibit the growth of tested microorganism effectively, which could also achieve more than 97% inhibition ratio against the entire tested fungi. © 2011 Academic Journals.","author":[{"dropping-particle":"","family":"Li","given":"H","non-dropping-particle":"","parse-names":false,"suffix":""},{"dropping-particle":"","family":"Zhou","given":"J","non-dropping-particle":"","parse-names":false,"suffix":""},{"dropping-particle":"","family":"Shi","given":"R","non-dropping-particle":"","parse-names":false,"suffix":""},{"dropping-particle":"","family":"Chen","given":"W","non-dropping-particle":"","parse-names":false,"suffix":""}],"container-title":"African Journal of Biotechnology","id":"ITEM-1","issue":"65","issued":{"date-parts":[["2011"]]},"language":"English","note":"Cited By :5\nExport Date: 29 January 2018\nCorrespondence Address: Chen, W.; National Engineering Laboratory for Clean Technology of Leather Manufacture, Institute of Life Sciences, Sichuan University, Chengdu 610065, China; email: wuyong.chen@163.com\nChemicals/CAS: zinc oxide, 1314-13-2\nReferences: Anita, W., Chris, N., The relationship between footwear and the vulnerable foot (2010) Pocket Podiatry: Footwear Foot Orthoses, 8, pp. 121-135; Barnett, J.A., Payne, R.W., Yarrow, D., (1983) Yeasts: Characteristics and Identification, , Cambridge University press, Cambridge (UK); Breed, R.S., Murray, D.G., Smith, N.R., (1994) Berger's Manual of Determinative Bacteriology, , The Williams and Wilkins CO, Baltimore (USA); Dorman, H.J., Deans, S.G., Antimicrobial agents from plants: Antibacterial activity of plant volatile oils (2000) J. Appl. Microbiol., 88 (2), pp. 308-316; Fernández-Alba, A.R., Hernando, M.D., Piedra, L., Chisti, Y., Toxicity evaluation of single and mixed antifouling biocides measured with acute toxicity bioassays (2002) Analytica Chimica Acta., 456 (2), pp. 303-312; Guthrie, C., (2002) Guide to yeast genetics and molecular and cell biology, , Elsevier Science, USA; Gu, H.B., Li, Y., Chen, W.Y., Zhao, C.Q., Synthesis and application in the leather industry of a new antimicrobial complex of Copper (II) with Benzothiazole Derivative (2007) XXIX IULTCS Congress and 103 rd ALCA Annual Meeting, , Washington DC, USA; Ian, M., Sport and the osteochondroses (2010) The Pocket Podiatry Guide: Paediatrics., 13, pp. 229-259; Kolbert, C.P., Persing, D.H., Ribosomal DNA sequencing as a tool for identification of bacterial pathogens (1999) Curr. Opin. Microbiol., 2 (3), pp. 229-305; Li, H., Zhao, C.Q., Zhou, J., Shao, H.H., Chen, W.Y., Isolation, purification and identification of bacteria fromthe shoes worn by children (2011) Afr. J. Biotechnol., 10 (20), pp. 4133-4137; Mhetras, N.C., Bastawde, K.B., Gokhale, D.V., Purification and characterization of acidic lipase from Aspergillus niger NCIM 1207 (2009) Bioresour. Technol., 100 (3), pp. 1486-1490; Mayan, O., Pires, A., Neves, P., Shoe Manufacturing and Solvent Exposure in Northern Portugal (1999) J. Occupational Environ. Hyg., 14, pp. 785-790; Pranab, M., Jay, B., Jyotsna, C., Mahmoud, G., Antifungal-botanical combinations provide effective, broad-spectrum activity against drug-resistant fungi and bacteria associated with foot infections and contaminated shoes (2009) J. Am. Acad. Dermatol., 60 (3), pp. AB111; Orlita, A., Microbial biodeterioration of leather and its control: A review (2004) Int. Biodeterioration Biodegr., 53 (3), pp. 157-163; Papamanoli, E., Tzanetakis, N., Litopoulou-Tzanetaki, E., Characterization of lactic acid bacteria isolated from a Greek dryfermented sausage in respect of their technological and probiotic properties (2003) Meat Sci., 65, pp. 859-867; Seneviratne, C.J., Wang, Y., Jin, L., Abiko, Y., Samaranayake, L.P., Candida albicans biofilmformation is associated with increased antioxidative capacities (2008) Proteomics., 8 (14), pp. 2936-2947; Thompson, J.D., Gibson, T.J., Plewniak, F., Jeanmougin, F., Higgins, D.G., The Clustal-X windows interface: Flexible strategies for multiple sequence alignment aided by quality analysis tools (1997) Nucleic Acids Res., 25 (24), pp. 4876-4882; van Wezel, A.P., van Vlaardingen, P., Environmental risk limits for antifouling substances (2004) Aquat. Toxicol., 66 (4), pp. 427-444; Weissman, Z., Berdicevsky, I., Cavari, B.Z., Kornitzer, D., The high copper tolerance of Candida albicans is mediated by a P-type ATPase (2000) PNAS., 97 (7), pp. 3520-3525; Yang, P., Zhu, J.Y., Chen, X.M., Li, M., Isolation and characterization of microsatellite loci from the Chinese white wax scale Ericerus pela Chavannes (2011) Afr. J. Microbiol. Res., 5 (10), pp. 1246-1248","page":"14493-14497","title":"Identification of fungi from children's shoes and application of a novel antimicrobial agent on shoe insole","type":"article-journal","volume":"10"},"uris":["http://www.mendeley.com/documents/?uuid=96cd760f-6b58-4799-983f-d6af12332e64"]},{"id":"ITEM-2","itemData":{"DOI":"10.1046/j.1525-1470.1999.00021.x","ISBN":"07368046 (ISSN)","PMID":"10337668","abstract":"The purpose of this investigation was to find out how often pathogenic dermatophytes are found in apparently normal versus scaly feet of children. In this prospective protocol, we studied 100 patients, 2 to 12 years of age, consulting for plantar and/or interdigital scaling with or without erythema, maceration, and pruritus, and 100 controls with apparently healthy feet. Direct microscopic examination (KOH) and mycologic culture (Mycosel) of skin scrapings were performed from the lesions of patients and from the soles and interdigital folds of controls. Mean age of patients and controls was 7 years 7 months (SD = 3 years 2 months). Scaling was present in 100% of patients with a mean time of evolution of 8.9 months (SD = 16.3 months). Shoes fashioned from man-made material were significantly more frequently used by patients than by controls (χ2(df = 1) = 9.4; p = 0.002). Pathogenic dermatophytes were present in the soles and/or interdigital webs of 21 patients and 7 controls. Not all foot scaling in children, pruritic or not, is associated with dermatophytes. Dermatophytes may be present on the apparently healthy feet of children.","author":[{"dropping-particle":"","family":"Becerril-Chihu","given":"G","non-dropping-particle":"","parse-names":false,"suffix":""},{"dropping-particle":"","family":"Bazán-Mora","given":"E","non-dropping-particle":"","parse-names":false,"suffix":""},{"dropping-particle":"","family":"López-Martínez","given":"R","non-dropping-particle":"","parse-names":false,"suffix":""},{"dropping-particle":"","family":"Sosa-de-Martínez","given":"C","non-dropping-particle":"","parse-names":false,"suffix":""},{"dropping-particle":"","family":"Ruiz-Maldonado","given":"R","non-dropping-particle":"","parse-names":false,"suffix":""},{"dropping-particle":"","family":"Bazan-Mora","given":"E","non-dropping-particle":"","parse-names":false,"suffix":""},{"dropping-particle":"","family":"Lopez-Martinez","given":"R","non-dropping-particle":"","parse-names":false,"suffix":""},{"dropping-particle":"","family":"Sosa-de-Martinez","given":"C","non-dropping-particle":"","parse-names":false,"suffix":""},{"dropping-particle":"","family":"Ruiz-Maldonado","given":"R","non-dropping-particle":"","parse-names":false,"suffix":""},{"dropping-particle":"","family":"Bazán-Mora","given":"E","non-dropping-particle":"","parse-names":false,"suffix":""},{"dropping-particle":"","family":"López-Martínez","given":"R","non-dropping-particle":"","parse-names":false,"suffix":""},{"dropping-particle":"","family":"Sosa-de-Martínez","given":"C","non-dropping-particle":"","parse-names":false,"suffix":""},{"dropping-particle":"","family":"Ruiz-Maldonado","given":"R","non-dropping-particle":"","parse-names":false,"suffix":""}],"container-title":"Pediatr Dermatol","edition":"1999/05/25","id":"ITEM-2","issue":"2","issued":{"date-parts":[["1999"]]},"language":"English","note":"From Duplicate 1 (How often are dermatophytes present in apparently normal versus scaly feet of children? - Becerril-Chihu, G; Bazán-Mora, E; López-Martínez, R; Sosa-De-Martínez, C; Ruiz-Maldonado, R)\n\nCited By :11\nExport Date: 29 January 2018\nCODEN: PEDRD\nCorrespondence Address: Ruiz-Maldonado, R.; Instituto Nacional de Pediatria, Apartado 101-16, 04530 Mexico, DF, Mexico; email: rrm37@sedet.com.mx\nReferences: Kearse, H.L., Miller, O.F., Tinea pedis in prepuberal children: Does it occur? (1988) J Am Acad Dermatol, 19, pp. 619-622; Ruiz-Maldonado, R., Tamayo-Sánchez, C., Velázquez, E., Epidemiología de las enfermedades de la piel en diez mil pacientes en edad pediátrica (1977) Bol Med Hosp Inf, 34, pp. 137-161; Mariat, F., Gentilini, M., Presence de dermatophytes chez l'homme en l'absence de lesiones cliniques (1967) Bull Soc Fr Dermatol Syph, 74, pp. 724-729; English, M.P., Gibson, M.D., Studies in the epidemiology of tinea pedis (1959) Br Med J, 1, pp. 1442-1446; Scheffier, H.S.F., Über die verbreitung der hautpilzinfectionen und pilzuntersuchungsergebnisse bei schulpflichtingen (1958) Mykosen, 1, pp. 102-109; Marples, M.J., Chapman, E.N., Tinea pedis in a group of school children (1959) Br J Dermatol, 71, pp. 413-421; Ajello, L., Keenney, E.L., Broyies, E.N., Observations on the incidence of tinea pedis in a group of men entering military life (1945) Johns Hopkins Med J, 77, pp. 440-447; Ahmed, A.R., Aiello, J., Chronic tinea pedis: Presence of high serum IgE levels, anti-ICS antibody, and ANA (1983) Clin Exp Dermatol, 8, pp. 415-420\n\nFrom Duplicate 2 (How often are dermatophytes present in apparently normal versus scaly feet of children? - Becerril-Chihu, G; Bazán-Mora, E; López-Martínez, R; Sosa-de-Martínez, C; Ruiz-Maldonado, R; Bazan-Mora, E; Lopez-Martinez, R; Sosa-de-Martinez, C; Ruiz-Maldonado, R; Bazán-Mora, E; López-Martínez, R; Sosa-de-Martínez, C; Ruiz-Maldonado, R)\n\nFrom Duplicate 1 (How often are dermatophytes present in apparently normal versus scaly feet of children? - Becerril-Chihu, G; Bazán-Mora, E; López-Martínez, R; Sosa-De-Martínez, C; Ruiz-Maldonado, R)\n\nCited By :11\nExport Date: 29 January 2018\nCODEN: PEDRD\nCorrespondence Address: Ruiz-Maldonado, R.; Instituto Nacional de Pediatria, Apartado 101-16, 04530 Mexico, DF, Mexico; email: rrm37@sedet.com.mx\nReferences: Kearse, H.L., Miller, O.F., Tinea pedis in prepuberal children: Does it occur? (1988) J Am Acad Dermatol, 19, pp. 619-622; Ruiz-Maldonado, R., Tamayo-Sánchez, C., Velázquez, E., Epidemiología de las enfermedades de la piel en diez mil pacientes en edad pediátrica (1977) Bol Med Hosp Inf, 34, pp. 137-161; Mariat, F., Gentilini, M., Presence de dermatophytes chez l'homme en l'absence de lesiones cliniques (1967) Bull Soc Fr Dermatol Syph, 74, pp. 724-729; English, M.P., Gibson, M.D., Studies in the epidemiology of tinea pedis (1959) Br Med J, 1, pp. 1442-1446; Scheffier, H.S.F., Über die verbreitung der hautpilzinfectionen und pilzuntersuchungsergebnisse bei schulpflichtingen (1958) Mykosen, 1, pp. 102-109; Marples, M.J., Chapman, E.N., Tinea pedis in a group of school children (1959) Br J Dermatol, 71, pp. 413-421; Ajello, L., Keenney, E.L., Broyies, E.N., Observations on the incidence of tinea pedis in a group of men entering military life (1945) Johns Hopkins Med J, 77, pp. 440-447; Ahmed, A.R., Aiello, J., Chronic tinea pedis: Presence of high serum IgE levels, anti-ICS antibody, and ANA (1983) Clin Exp Dermatol, 8, pp. 415-420\n\nFrom Duplicate 2 (How often are dermatophytes present in apparently normal versus scaly feet of children? - Becerril-Chihu, G; Bazan-Mora, E; Lopez-Martinez, R; Sosa-de-Martinez, C; Ruiz-Maldonado, R)\n\nBecerril-Chihu, G\nBazan-Mora, E\nLopez-Martinez, R\nSosa-de-Martinez, C\nRuiz-Maldonado, R\nComment\nComparative Study\nJournal Article\nUnited States\nPediatr Dermatol. 1999 Mar-Apr;16(2):87-9.\n\nFrom Duplicate 3 (How often are dermatophytes present in apparently normal versus scaly feet of children? - Becerril-Chihu, G; Bazán-Mora, E; López-Martínez, R; Sosa-de-Martínez, C; Ruiz-Maldonado, R)\n\nDate of Electronic Publication: 19990301. Current Imprints: Publication: : Hoboken, NJ : Wiley; Original Imprints: Publication: [Boston, MA] : Blackwell Scientific Publications, [1983-","page":"87-89","publisher":"Wiley","publisher-place":"United States","title":"How often are dermatophytes present in apparently normal versus scaly feet of children?","type":"article-journal","volume":"16"},"uris":["http://www.mendeley.com/documents/?uuid=f0d8783d-2d08-4e79-880f-60689a431913"]}],"mendeley":{"formattedCitation":"(Becerril-Chihu et al., 1999; H. Li et al., 2011)","plainTextFormattedCitation":"(Becerril-Chihu et al., 1999; H. Li et al., 2011)","previouslyFormattedCitation":"(Becerril-Chihu et al., 1999; H. Li et al., 2011)"},"properties":{"noteIndex":0},"schema":"https://github.com/citation-style-language/schema/raw/master/csl-citation.json"}</w:instrText>
      </w:r>
      <w:r w:rsidRPr="000B4B1B">
        <w:fldChar w:fldCharType="separate"/>
      </w:r>
      <w:r w:rsidR="00254D00" w:rsidRPr="00254D00">
        <w:rPr>
          <w:noProof/>
        </w:rPr>
        <w:t>(Becerril-Chihu et al., 1999; H. Li et al., 2011)</w:t>
      </w:r>
      <w:r w:rsidRPr="000B4B1B">
        <w:fldChar w:fldCharType="end"/>
      </w:r>
      <w:r w:rsidRPr="000B4B1B">
        <w:t>.</w:t>
      </w:r>
    </w:p>
    <w:p w14:paraId="03FFE1A8" w14:textId="77777777" w:rsidR="000B4B1B" w:rsidRPr="000B4B1B" w:rsidRDefault="000B4B1B" w:rsidP="00E52690">
      <w:pPr>
        <w:spacing w:line="360" w:lineRule="auto"/>
        <w:jc w:val="both"/>
      </w:pPr>
    </w:p>
    <w:p w14:paraId="49A048B4" w14:textId="087D145B" w:rsidR="000155EB" w:rsidRPr="000155EB" w:rsidRDefault="000B4B1B">
      <w:pPr>
        <w:pStyle w:val="Heading4"/>
        <w:numPr>
          <w:ilvl w:val="3"/>
          <w:numId w:val="29"/>
        </w:numPr>
        <w:spacing w:line="360" w:lineRule="auto"/>
      </w:pPr>
      <w:bookmarkStart w:id="66" w:name="_Toc156403443"/>
      <w:r w:rsidRPr="000B4B1B">
        <w:t>Psychosocial</w:t>
      </w:r>
      <w:bookmarkEnd w:id="66"/>
    </w:p>
    <w:p w14:paraId="03F08CD9" w14:textId="69D69E7B" w:rsidR="000B4B1B" w:rsidRDefault="000B4B1B" w:rsidP="00E52690">
      <w:pPr>
        <w:spacing w:line="360" w:lineRule="auto"/>
        <w:jc w:val="both"/>
      </w:pPr>
      <w:r w:rsidRPr="000B4B1B">
        <w:t xml:space="preserve">This grouping involved articles that discussed and studied personal or parental beliefs of footwear design in terms of child development, protective function, and social identity. Parents were surveyed (n=6) on their views and understanding of footwear and potential effects on foot development </w:t>
      </w:r>
      <w:r w:rsidRPr="000B4B1B">
        <w:fldChar w:fldCharType="begin" w:fldLock="1"/>
      </w:r>
      <w:r w:rsidR="00EF53DC">
        <w:instrText>ADDIN CSL_CITATION {"citationItems":[{"id":"ITEM-1","itemData":{"ISBN":"00372072 (ISSN)","abstract":"The purposes of this paper were to investigate consumer's awareness concerning the selection of infant shoes. This investigation has used the questionnaire method, from which we have explicated the relation between troubles in wearing infant shoes and morphological features of infant feet. The respondents were 415 mothers and fathers of kinder garden children ranging 3 to 6 years old in age. The results were as follows: 1) Consumers were unconsciously aware that difficulties for their children in wearing shoes were the incomplete fitness for morphological characteristics of their feet and for psychological factors in their growth. This was reflected in changes in the points considered important in selecting shoes as the children grew older. 2) The incomplete fitness of the infant's feet for the morphological features caused sore feet, problems in putting shoes on and off, and troubles in walking. A checklis for consumers to select infant shoes is introduced in this paper.","author":[{"dropping-particle":"","family":"Dohi","given":"M","non-dropping-particle":"","parse-names":false,"suffix":""},{"dropping-particle":"","family":"Koike","given":"M","non-dropping-particle":"","parse-names":false,"suffix":""}],"container-title":"JOURNAL of the JAPAN RESEARCH ASSOCIATION for TEXTILE END-USES","id":"ITEM-1","issue":"7","issued":{"date-parts":[["2000"]]},"language":"Japanese","note":"Export Date: 29 January 2018\nReferences: (1993), 6, p. 60. , Japanese; (1994), 7, p. 63. , Japanese; Sachithanandam, V., Joseph, B., (1995) J Bone Joint Surg Br, 77 (2), p. 254; (1966), 7 (5), p. 451. , Japanese; (1988), 30 (9), p. 564. , Japanese; (1985) Core, 42, p. 1. , Japanese; (1993), p. 27. , Japanese; (1998), 49, p. 49. , Japanese; (1992), 5, p. 142. , Japanese; (1989), 2, p. 4. , Japanese; (1990), 84, p. 77. , Japanese; (1989), 2, p. 1. , Japanese; (1992), 5, p. 46. , Japanese; (1992), 5, p. 37. , Japanese; (1992), 5, p. 139. , Japanese; (1994), 7, p. 44. , Japanese; Wenger, D.R., Mauldin, D., Morgan, D., (1983) Foot Ankle, 3 (4), p. 207. , Japanese; (1990), 11, p. 169. , Japanese; (1994), 30 (2), p. 71. , Japanese; Rao, U.B., Joseph, B., (1992) J Bone Joint Surg Br, 74 (4), p. 525; (1994), Japanese; (1982), Japanese; Roger, W., Peter, L.W., (1973) GRAY'S ANATOMY. LONGMAN, p. 383; (1995), 8, p. 30. , Japanese; (1988), 2 (1). , JapaneseUR - https://www.scopus.com/inward/record.uri?eid=2-s2.0-0033860846&amp;amp;partnerID=40&amp;amp;md5=93ef866af8324988bbfeec1a013996f1","page":"39-48","title":"Consumers' awareness concerning the selection of infant shoes","type":"article-journal","volume":"41"},"uris":["http://www.mendeley.com/documents/?uuid=9ff53207-c365-4038-af40-ce47719cc18e"]},{"id":"ITEM-2","itemData":{"DOI":"10.1080/19424280.2011.575848","ISBN":"19424280 (ISSN)","author":[{"dropping-particle":"","family":"Kolsek","given":"T","non-dropping-particle":"","parse-names":false,"suffix":""},{"dropping-particle":"","family":"Jurca","given":"A","non-dropping-particle":"","parse-names":false,"suffix":""},{"dropping-particle":"","family":"Vidic","given":"T","non-dropping-particle":"","parse-names":false,"suffix":""}],"container-title":"Footwear Science","id":"ITEM-2","issue":"SUPPL.1","issued":{"date-parts":[["2011"]]},"language":"English","note":"Cited By :1\nExport Date: 29 January 2018\nCorrespondence Address: Kolsek, T.; UCS d.o.o., Sinja Gorica 106b, 1360 Vrhnika, Slovenia; email: tomaz.kolsek@ucstech.eu\nReferences: Ayub, A., (2010) Common Foot Disorders, , http://www.ncbi.nlm.nih.gov/pmc/articles/PMC1183444/; Kinz, W., (2005) Kinderfüsse-Kinderschuhe, , Salzburg: Wieland Kinz; Goonetilleke, R.S., The quality of footwear fit: What we know (2000) Proceedings of the Hum. Fact. and Ergon. Soc. Conf., 2000, 2, pp. 515-518. , San Diego, CA; Luximon, A., A fit metric for footwear custom (2001) Proceedings of the World Conference on Mass Custom. and Personal., , Hong Kong","page":"S88-S90","title":"Survey on parents' selection of children's footwear","type":"article-journal","volume":"3"},"uris":["http://www.mendeley.com/documents/?uuid=b66a68ab-6b4f-41df-b22b-b915e151e7cd"]},{"id":"ITEM-3","itemData":{"ISBN":"0031-4005 (Print) 0031-4005","PMID":"7255003","abstract":"Questionnaires designed to collect data about the purchase of shoes for normal infants were completed by 104 parents in a university ambulatory unit, 127 practicing pediatricians, and 36 shoe store managers. Infants received their first pair of walking shoes at an average age of 8.1 months (range: 4 to 12 months) and at an average cost of $14.56 (range: $2 to $43). Most of these shoes had laces (95%), high tops (87%), hard soles (74%), and special arch supports (50%). Of the 104 children, 73 had shoes before they were walking (average cost: $13.21) and 35 wore walking shoes before they were even standing (average cost: $12.68). Parents obtained much more information about shoes from friends and relatives than from physicians. Those parents who obtained most of their information from salespersons spent the most for shoes. The average cost of shoes recommended by store managers was $18.74. Although 77% of pediatricians felt that inexpensive canvas sneakers are adequate, only 28% of the salespersons and 37% of the parents believed that wearing sneakers is healthy.","author":[{"dropping-particle":"","family":"Weiss","given":"J","non-dropping-particle":"","parse-names":false,"suffix":""},{"dropping-particle":"","family":"Jong","given":"A","non-dropping-particle":"De","parse-names":false,"suffix":""},{"dropping-particle":"","family":"Packer","given":"E","non-dropping-particle":"","parse-names":false,"suffix":""},{"dropping-particle":"","family":"Bonanni","given":"L","non-dropping-particle":"","parse-names":false,"suffix":""}],"container-title":"Pediatrics","edition":"1981/05/01","id":"ITEM-3","issue":"5","issued":{"date-parts":[["1981"]]},"language":"eng","note":"From Duplicate 1 (Purchasing infant shoes: attitudes of parents, pediatricians, and store managers - Weiss, J; De Jong, A; Packer, E; Bonanni, L)\n\nWeiss, J\nDe Jong, A\nPacker, E\nBonanni, L\nJournal Article\nUnited States\nPediatrics. 1981 May;67(5):718-20.\n\nFrom Duplicate 2 (Purchasing infant shoes: attitudes of parents, pediatricians, and store managers - Weiss, J; De Jong, A; Packer, E; Bonanni, L)\n\nFrom Duplicate 1 (Purchasing infant shoes: attitudes of parents, pediatricians, and store managers - Weiss, J; De Jong, A; Packer, E; Bonanni, L)\n\nWeiss, J\nDe Jong, A\nPacker, E\nBonanni, L\nJournal Article\nUnited States\nPediatrics. 1981 May;67(5):718-20.\n\nFrom Duplicate 2 (Purchasing infant shoes: attitudes of parents, pediatricians, and store managers - Weiss, J; De Jong, A; Packer, E; Bonanni, L)\n\nIM; Date of Electronic Publication: 19810501. Current Imprints: Publication: Elk Grove Village Il : American Academy of Pediatrics; Original Imprints: Publication: Springfield, Ill., Thomas.\n\nFrom Duplicate 3 (Purchasing infant shoes: Attitudes of parents, pediatricians, and store managers - Weiss, J; De Jong, A; Packer, E; Bonanni, L)\n\nCited By :3\nExport Date: 29 January 2018\nCODEN: PEDIA","page":"718-720","publisher":"American Academy of Pediatrics","publisher-place":"United States","title":"Purchasing infant shoes: attitudes of parents, pediatricians, and store managers","type":"article-journal","volume":"67"},"uris":["http://www.mendeley.com/documents/?uuid=1fcc7464-1256-48eb-bd53-8554d77c2d9e"]},{"id":"ITEM-4","itemData":{"ISBN":"17343402 (ISSN)","abstract":"Background. The aim of the study was evaluation of prophylactic and therapeutic activities undertaken by pre-school children's parents to prevent and correct faulty postures. Material and methods. The study by means of a questionnaire was carried out among 125 pre-school children's parents in Szczecin. Results. 93% of the parents agreed that correction of faulty postures is necessary among children in pre-school age. 60% of children in non-public kindergarten wore orthopedic shoes; in public kindergarten only 20%. Less than half children in both types of kindergarten had corrective exercise. Parents claimed that the best faulty postures prophylaxis are swimming and corrective exercise. Conclusions. 1. Parents are aware of necessity of faulty postures' evaluation and undertaking prophylactic and therapeutic activities. 2. Children in non-public pre-school more often take part in available forms of prevention and correction of faulty postures. 3. According to parents the best methods of faulty postures prevention are swimming and corrective exercise. © Copyright by Wydawnictwo Continuo.","author":[{"dropping-particle":"","family":"Rotter","given":"I","non-dropping-particle":"","parse-names":false,"suffix":""},{"dropping-particle":"","family":"Wicher","given":"J","non-dropping-particle":"","parse-names":false,"suffix":""},{"dropping-particle":"","family":"Zułtak-Ba̧czkowska","given":"K","non-dropping-particle":"","parse-names":false,"suffix":""},{"dropping-particle":"","family":"Mroczek","given":"B","non-dropping-particle":"","parse-names":false,"suffix":""},{"dropping-particle":"","family":"Karakiewicz","given":"B","non-dropping-particle":"","parse-names":false,"suffix":""}],"container-title":"Family Medicine and Primary Care Review","id":"ITEM-4","issue":"3","issued":{"date-parts":[["2009"]]},"language":"Polish","note":"Criteria (Query) \nParticipants Yes Children and Locomotor Disability \n  \nIntervention Yes Theraputic Footwear \n  \nComparators Yes exercise \n  \nType of Study qualitative Survey, \n  \nPrimary Outcomes No\n  \nSecondary Outcomes No\nCited By :1\nExport Date: 29 January 2018\nCorrespondence Address: Rotter, I.ul. Epokowa 8, 72-006 Mierzyn, Poland; email: iwrot@wp.pl\nReferences: Lech, P., Zmagaj, A., Jankowska, M., Gosk, M., Wiedza rodziców na temat wad postawy u dzieci w wieku wczesnoszkolnym (2004) Pielȩg Pol, (1-2), pp. 113-116; Nowotny-Czupryna, A., Wiedza rodziców na temat wad postawy ciała dzieci uczȩszczajqcych na ćwiczenia korekcyjne (2002) Fizjoter Pol, 3-4, pp. 45-47; Pawlaczyk, B., Działania profilaktyczne i terapeutyczne wobec dzieci i młodzieży z wadami postawy (2003) Piel Pol, 2, pp. 148-151","page":"471-472","title":"Prevention and correction of faulty postures among children in pre-school age-parents' opinion","title-short":"Profilaktyka i korekcja wad postawy u dzieci w wie","type":"article-journal","volume":"11"},"uris":["http://www.mendeley.com/documents/?uuid=1b39f51a-9825-4d5f-8ab9-b75599de80b1"]}],"mendeley":{"formattedCitation":"(Dohi &amp; Koike, 2000; Kolsek et al., 2011; I. Rotter et al., 2009; Weiss et al., 1981)","plainTextFormattedCitation":"(Dohi &amp; Koike, 2000; Kolsek et al., 2011; I. Rotter et al., 2009; Weiss et al., 1981)","previouslyFormattedCitation":"(Dohi &amp; Koike, 2000; Kolsek et al., 2011; I. Rotter et al., 2009; Weiss et al., 1981)"},"properties":{"noteIndex":0},"schema":"https://github.com/citation-style-language/schema/raw/master/csl-citation.json"}</w:instrText>
      </w:r>
      <w:r w:rsidRPr="000B4B1B">
        <w:fldChar w:fldCharType="separate"/>
      </w:r>
      <w:r w:rsidR="00254D00" w:rsidRPr="00254D00">
        <w:rPr>
          <w:noProof/>
        </w:rPr>
        <w:t>(Dohi &amp; Koike, 2000; Kolsek et al., 2011; I. Rotter et al., 2009; Weiss et al., 1981)</w:t>
      </w:r>
      <w:r w:rsidRPr="000B4B1B">
        <w:fldChar w:fldCharType="end"/>
      </w:r>
      <w:r w:rsidRPr="000B4B1B">
        <w:t xml:space="preserve">. Adolescents were surveyed (n=2) on what influenced their selection of athletic footwear </w:t>
      </w:r>
      <w:r w:rsidRPr="000B4B1B">
        <w:fldChar w:fldCharType="begin" w:fldLock="1"/>
      </w:r>
      <w:r w:rsidR="00EF53DC">
        <w:instrText>ADDIN CSL_CITATION {"citationItems":[{"id":"ITEM-1","itemData":{"DOI":"10.1016/j.pmrj.2009.07.011","ISBN":"19341482 (ISSN)","PMID":"19769914","abstract":"OBJECTIVE: To determine which factors are most important to adolescent cross-country runners in selecting and replacing running shoes. DESIGN: A cross-sectional, descriptive survey. SETTING: Surveys were completed at 4 high schools in a southeastern Minnesota community. PARTICIPANTS: Eligible subjects included adolescents (grades 7-12) participating in cross-country running at any of the 4 high schools in Rochester, Minnesota. A total of 223 surveys were distributed and collected from of an estimated 243 eligible participants. ASSESSMENT OF RISK FACTORS: Independent variables included gender, running experience, grade, and previous injury history. MAIN OUTCOME MEASURES: A descriptive analysis of factors important in running shoe selection was performed. The assessment also included evaluation of the runners' knowledge of arch type and awareness of mileage accumulated before replacing running shoes. RESULTS: A total of 73.1% of survey participants identified arch type compatibility with shoe design as the most important factor in choosing a running shoe. However, only 57.0% reported knowing their arch type. A total of 74.0% reported not knowing how many miles they accumulated in a single pair of running shoes before replacement. CONCLUSIONS: A majority of adolescent runners in this study identified arch type and shoe design as the most important factors in choosing a running shoe.","author":[{"dropping-particle":"","family":"Enke","given":"Ryan C","non-dropping-particle":"","parse-names":false,"suffix":""},{"dropping-particle":"","family":"Laskowski","given":"Edward R","non-dropping-particle":"","parse-names":false,"suffix":""},{"dropping-particle":"","family":"Thomsen","given":"Kristine M","non-dropping-particle":"","parse-names":false,"suffix":""}],"container-title":"PM &amp; R: The Journal Of Injury, Function, And Rehabilitation","edition":"2009/09/23","id":"ITEM-1","issue":"9","issued":{"date-parts":[["2009"]]},"language":"English","note":"From Duplicate 1 (Running shoe selection criteria among adolescent cross-country runners - Enke, R C; Laskowski, E R; Thomsen, K M)\n\nEnke, Ryan C\nLaskowski, Edward R\nThomsen, Kristine M\nJournal Article\nResearch Support, Non-U.S. Gov't\nUnited States\nPM R. 2009 Sep;1(9):816-9. doi: 10.1016/j.pmrj.2009.07.011.\n\nFrom Duplicate 2 (Running Shoe Selection Criteria Among Adolescent Cross-Country Runners - Enke, R C; Laskowski, E R; Thomsen, K M)\n\nCited By :7\nExport Date: 29 January 2018\nCorrespondence Address: Enke, R.C.; Rockford Orthopedic Associates, 324 Roxbury Rd., Rockford, IL 61107, United States; email: ryane@rockfordortho.com\nReferences: Sports-related injuries among high school athletes-United States, 2005-06 school year (2006) Morb Mortal Wkly Rep, 55, pp. 1037-1040. , Centers for Disease Control and Prevention; Weaver, N.L., Marshall, S.W., Miller, M.D., Preventing sports injuries: Opportunities for intervention in youth athletics (2002) Patient Educ Couns, 46, pp. 199-204; Rauh, M.J., Koepsell, T.D., Rivara, F.P., Margherita, A.J., Rice, S.G., Epidemiology of musculoskeletal injuries among high school cross-country runners (2006) Am J Epidemiol, 163, pp. 151-159; Rauh, M.J., Margherita, A.J., Rice, S.G., Koepsell, T.D., Rivara, F.P., High school cross country running injuries: A longitudinal study (2000) Clin J Sport Med, 10, pp. 110-116; Cook, S.D., Brinker, M.R., Poche, M., Running shoes. Their relationship to running injuries (1990) Sports Med, 10, pp. 1-8; Frey, C., Footwear and stress fractures (1997) Clin Sports Med, 16, pp. 249-257; Johnston, C.A., Taunton, J.E., Lloyd-Smith, D.R., McKenzie, D.C., Preventing running injuries. Practical approach for family doctors (2003) Can Fam Physician, 49, pp. 1101-1109; McKenzie, D.C., Clement, D.B., Taunton, J.E., Running shoes, orthotics, and injuries (1985) Sports Med, 2, pp. 334-347; Cheung, R.T., Ng, G.Y., Chen, B.F., Association of footwear with patellofemoral pain syndrome in runners (2006) Sports Med, 36, pp. 199-205; Kennedy, J.G., Knowles, B., Dolan, M., Bohne, W., Foot and ankle injuries in the adolescent runner (2005) Curr Opin Pediatr, 17, pp. 34-42; Butler, R.J., Davis, I.S., Hamill, J., Interaction of arch type and footwear on running mechanics (2006) Am J Sports Med, 34, pp. 1998-2005; Frederick, E.C., Kinematically mediated effects of sport shoe design: A review (1986) J Sports Sci, 4, pp. 169-184; Nigg, B.M., Segesser, B., The running shoe-a means of preventing running complaints (1986) Z Orthop Ihre Grenzgeb, 124, pp. 765-771. , [in German]; Williams III, D.S., McClay, I.S., Hamill, J., Arch structure and injury patterns in runners (2001) Clin Biomech (Bristol, Avon), 16, pp. 341-347; Wakeling, J.M., Pascual, S.A., Nigg, B.M., Altering muscle activity in the lower extremities by running with different shoes (2002) Med Sci Sports Exerc, 34, pp. 1529-1532; Williams III, D.S., Davis, I.M., Scholz, J.P., Hamill, J., Buchanan, T.S., High-arched runners exhibit increased leg stiffness compared to low-arched runners (2004) Gait Posture, 19, pp. 263-269; Richards, C.E., Magin, P.J., Callister, R., Is your prescription of distance running shoes evidence-based? (2009) Br J Sports Med, 43, pp. 159-162; Cook, S.D., Kester, M.A., Brunet, M.E., Shock absorption characteristics of running shoes (1985) Am J Sports Med, 13, pp. 248-253; Duffey, M.J., Martin, D.F., Cannon, D.W., Craven, T., Messier, S.P., Etiologic factors associated with anterior knee pain in distance runners (2000) Med Sci Sports Exerc, 32, pp. 1825-1832; Taunton, J.E., Ryan, M.B., Clement, D.B., McKenzie, D.C., Lloyd-Smith, D.R., Zumbo, B.D., A prospective study of running injuries: The Vancouver Sun Run &amp;quot;In Training&amp;quot; clinics (2003) Br J Sports Med, 37, pp. 239-244; Johnson, J.A., The running shoe (2001) Textbook of Running Medicine, pp. 589-594. , O'Connor F.G., and Wilder R.P. (Eds), McGraw-Hill Companies, New York, NY; Yamashita, M.H., Evaluation and selection of shoe wear and orthoses for the runner (2005) Phys Med Rehabil Clin N Am, 16, pp. 801-829; Chen, H.N., Nigg, B.M., de Koning, J., Relationship between plantar pressure distribution under the foot and insole comfort (1994) Clin Biomech, 9, pp. 335-341; Nigg, B.M., The role of impact forces and foot pronation: A new paradigm (2001) Clin J Sport Med, 11, pp. 2-9\n\nFrom Duplicate 3 (Running shoe selection criteria among adolescent cross-country runners - Enke, Ryan C; Laskowski, Edward R; Thomsen, Kristine M)\n\nDate of Electronic Publication: 20090901. ; Original Imprints: Publication: New York, NY : Elsevier","page":"816-819","publisher":"Elsevier","publisher-place":"United States","title":"Running shoe selection criteria among adolescent cross-country runners","type":"article-journal","volume":"1"},"uris":["http://www.mendeley.com/documents/?uuid=11a04037-0f6a-4fbf-89d1-a3e984583a8b"]},{"id":"ITEM-2","itemData":{"ISBN":"02701367","author":[{"dropping-particle":"","family":"Yoh","given":"Taeho","non-dropping-particle":"","parse-names":false,"suffix":""}],"container-title":"Research Quarterly for Exercise &amp; Sport","id":"ITEM-2","issue":"1 Suppl","issued":{"date-parts":[["2006"]]},"note":"Author: Yoh,, Taeho: 1 email: tyoh@siu.edu. ; Author Affiliation: 1 Southern Illinois University Carbondale, Carbondale, IL, USA; Conference: AAHPERD National Convention and Exposition, 2006 : Salt Lake City, Utah).; No. of Pages: 1; Language: English; Parent Item: SPHP2055; General Notes: Peer-reviewed abstracts: sport management and administration.; Publication Type: Article; Material Type: PRINT; Update Code: 20061101; SIRC Article No.: S-1018444","page":"A-109","publisher-place":";","title":"Parent, Peer, and Television Influences in Teens' Athletic Shoe Purchasing. (Abstract)","type":"article-journal","volume":"77"},"uris":["http://www.mendeley.com/documents/?uuid=7c141000-cf09-444f-a285-b7432c35ba19"]}],"mendeley":{"formattedCitation":"(Enke et al., 2009; Yoh, 2006)","plainTextFormattedCitation":"(Enke et al., 2009; Yoh, 2006)","previouslyFormattedCitation":"(Enke et al., 2009; Yoh, 2006)"},"properties":{"noteIndex":0},"schema":"https://github.com/citation-style-language/schema/raw/master/csl-citation.json"}</w:instrText>
      </w:r>
      <w:r w:rsidRPr="000B4B1B">
        <w:fldChar w:fldCharType="separate"/>
      </w:r>
      <w:r w:rsidR="00254D00" w:rsidRPr="00254D00">
        <w:rPr>
          <w:noProof/>
        </w:rPr>
        <w:t>(Enke et al., 2009; Yoh, 2006)</w:t>
      </w:r>
      <w:r w:rsidRPr="000B4B1B">
        <w:fldChar w:fldCharType="end"/>
      </w:r>
      <w:r w:rsidRPr="000B4B1B">
        <w:t xml:space="preserve">. Concerning social identity (n=4) the effect of the type or design of footwear on self-image, self-esteem, and social isolation were examined </w:t>
      </w:r>
      <w:r w:rsidRPr="000B4B1B">
        <w:fldChar w:fldCharType="begin" w:fldLock="1"/>
      </w:r>
      <w:r w:rsidR="00EF53DC">
        <w:instrText>ADDIN CSL_CITATION {"citationItems":[{"id":"ITEM-1","itemData":{"DOI":"10.1371/journal.pntd.0002199","ISBN":"19352727 (ISSN)","PMID":"23638211","abstract":"Background:The role of footwear in protection against a range of Neglected Tropical Diseases (NTDs) is gaining increasing attention. Better understanding of the behaviors that influence use of footwear will lead to improved ability to measure shoe use and will be important for those implementing footwear programs.Methodology/Principal Findings:Using the PRECEDE-PROCEED model we assessed social, behavioral, environmental, educational and ecological needs influencing whether and when children wear shoes in a rural highland Ethiopian community endemic for podoconiosis. Information was gathered from 242 respondents using focus groups, semi-structured interviews and extended case studies. Shoe-wearing norms were said to be changing, with going barefoot increasingly seen as 'shameful'. Shoes were thought to confer dignity as well as protection against injury and cold. However, many practical and social barriers prevented the desire to wear shoes from being translated into practice. Limited financial resources meant that people were neither able to purchase more than one pair of shoes to ensure their longevity nor afford shoes of the preferred quality. As a result of this limited access, shoes were typically preserved for special occasions and might not be provided for children until they reached a certain age. While some barriers (for example fit of shoe and fear of labeling through use of a certain type of shoe) may be applicable only to certain diseases, underlying structural level barriers related to poverty (for example price, quality, unsuitability for daily activities and low risk perception) are likely to be relevant to a range of NTDs.Conclusions/Significance:Using well established conceptual models of health behavior adoption, we identified several barriers to shoe wearing that are amenable to intervention and which we anticipate will be of benefit to those considering NTD prevention through shoe distribution.","author":[{"dropping-particle":"","family":"Ayode","given":"Desta","non-dropping-particle":"","parse-names":false,"suffix":""},{"dropping-particle":"","family":"McBride","given":"Colleen M","non-dropping-particle":"","parse-names":false,"suffix":""},{"dropping-particle":"","family":"Heer","given":"Hendrik D","non-dropping-particle":"de","parse-names":false,"suffix":""},{"dropping-particle":"","family":"Watanabe","given":"Emi","non-dropping-particle":"","parse-names":false,"suffix":""},{"dropping-particle":"","family":"Gebreyesus","given":"Tsega","non-dropping-particle":"","parse-names":false,"suffix":""},{"dropping-particle":"","family":"Tora","given":"Abebayehu","non-dropping-particle":"","parse-names":false,"suffix":""},{"dropping-particle":"","family":"Tadele","given":"Getnet","non-dropping-particle":"","parse-names":false,"suffix":""},{"dropping-particle":"","family":"Davey","given":"Gail","non-dropping-particle":"","parse-names":false,"suffix":""}],"container-title":"PLoS Negl Trop Dis","edition":"2013/05/03","id":"ITEM-1","issue":"4","issued":{"date-parts":[["2013"]]},"language":"English","note":"From Duplicate 1 (A Qualitative Study Exploring Barriers Related to Use of Footwear in Rural Highland Ethiopia: Implications for Neglected Tropical Disease Control - Ayode, D; McBride, C M; de Heer, H D; Watanabe, E; Gebreyesus, T; Tora, A; Tadele, G; Davey, G)\n\nCited By :14\nExport Date: 29 January 2018\nCorrespondence Address: Davey, G.; Brighton and Sussex Medical School, Falmer, Brighton, United Kingdom; email: g.davey@bsms.ac.uk\nReferences: Kloos, H., Bedri, A., Addus, A., Podoconiosis (endemic non-filarial elephantiasis) in two resettlement schemes in western Ethiopia (1992) Tropical Doctor, 22, pp. 109-112; Oomen, A., Studies on elephantiasis of the legs in Ethiopia (1969) Tropical and Geographical Medicine, 21, pp. 236-253; Price, E., Endemic Elephantiasis: Early Signs and Symptoms, and Control (1983) Ethiopian Medical Journal, 21 (4), pp. 243-253; Heukelbach, J., Jackson, A., Ariza, L., Feldmeier, H., Prevalence and risk factors of hookworm-related cutaneous larva migrans in a rural community in Brazil (2008) Annals of Tropical Medicine and Parasitology, 102 (1), pp. 53-61; Tremblay, A., McLean, J.D., Gyorkos, T., MacPherson, D.W., Outbreak of cutaneous larva migrans in a group of travellers (2000) Tropical Medicine &amp;amp; International Health, 5 (5), pp. 330-334; Nmor, J., Onojafe, J.O., Omu, B.A., Anthropogenic Indices of Soil-Transmitted Helminthiasis among Children in Delta State, Southern Nigeria (2009) Iranian Journal of Public Health, 38 (3), pp. 31-38; Tadesse, G., The prevalence of intestinal helminthic infections and associated risk factors among school children in Babile town, eastern Ethiopia (2005) Ethiopian Journal of Health Development, 19 (2), pp. 140-147; Becker, S., Sieto, B., Silue', K.D., Adjossan, L., Kone', S., Diagnosis, Clinical Features, and Self-Reported Morbidity of Strongyloides stercoralis and Hookworm Infection in a Co-Endemic Setting (2011) PLoS Neglected Tropical Diseases, 5 (8), pp. e1292; Behnke, J.D., Clercq, D., Sacko, M., Gilbert, F.S., Ouattara, D.B., The epidemiology of human hookworm infections in the southern region of Mali (2000) Tropical Medicine &amp;amp; International Health, 5 (5), pp. 343-354; Humphries, D., Mosites, E., Otchere, J., Twum, W.A., Woo, L., Epidemiology of Hookworm Infection in Kintampo North Municipality, Ghana: Patterns of Malaria Coinfection, Anemia, and Albendazole Treatment Failure (2011) The American Journal of Tropical Medicine and Hygiene, 84 (5), pp. 792-800; Knopp, S., Mohammed, K.A., Stothard, J.R., Khamis, I.S., Rollinson, D., Patterns and Risk Factors of Helminthiasis and Anemia in a Rural and a Peri-urban Community in Zanzibar, in the Context of Helminth Control Programs (2010) PLoS Neglected Tropical Diseases, 4 (5), pp. e681; Ekpo, U., Odoemene, S.N., Mafiana, C.F., Sam-Wobo, S.O., Helminthiasis and Hygiene Conditions of Schools in Ikenne, Ogun State, Nigeria (2008) PLoS Neglected Tropical Diseases, 2 (1), pp. e146; Gunawardena, K., Kumarendran, B., Ebenezer, R., Gunasingha, M.S., Pathmeswaran, A., Soil-Transmitted Helminth Infections among Plantation Sector Schoolchildren in Sri Lanka: Prevalence after Ten Years of Preventive Chemotherapy (2011) PLoS Neglected Tropical Diseases, 5 (9), pp. e1341; Gutman, J., Emukah, E., Okpala, N., Okoro, C., Obasi, A., Effects of Annual Mass Treatment with Ivermectin for Onchocerciasis on the Prevalence of Intestinal Helminths (2010) American Journal of Tropical Medicine and Hygiene, 83 (3), pp. 534-541; Kurup, R., Hunjan, G.S., Epidemiology and control of Schistosomiasis and other intestinal parasitic infections among school children in three rural villages of south Saint Lucia (2010) Journal of Vector Borne Diseases, 47 (4), pp. 228-234; Raghunathan, P., Whitney, E.A., Asamoa, K., Stienstra, Y., Taylor Jr., T.H., Risk Factors for Buruli Ulcer Disease (Mycobacterium ulcerans Infection): Results from a Case-Control Study in Ghana (2005) Clinical Infectious Diseases, 40 (10), pp. 1445-1453; Landier, J., Bosier, P., Fotso Piam, F., Noumen-Djeunga, B., Sime', J., Adequate Wound Care and Use of Bed Nets as Protective Factors against Buruli Ulcer: Results from a Case Control Study in Cameroon (2011) PLoS Neglected Tropical Diseases, 5 (11), pp. e1392; Acceptability Study of Protective Boots among Farmers of Taungdwingyi Township (1998) Myanmar Health Science Research Journal, 10, pp. 57-60; Feldmeier, H., Heukelbach, J., Epidermal parasitic skin diseases: a neglected category of poverty-associated plagues (2009) Bulletin of the World Health Organization, 87 (2), pp. 152-159; Ejemot, R., Ehiri, J.E., Meremikwu, M.M., Critchley, J.A., Hand washing for preventing diarrhoea (Review) (2008) Cochrane Database of Systematic Reviews, (1). , DOI: 004210.001002/14651858.CD14004265.pub14651852; Ejere, H., Alhassan, M.B., Rabiu, M., Face washing promotion for preventing active trachoma (Review) (2012) Cochrane Database of Systematic Reviews, (4); Briscoe, C., Aboud, F., Behaviour change communication targeting four health behaviours in developing countries: A review of change techniques (2012) Social Science &amp;amp; Medicine, 75 (4), pp. 612-621; Tekola Ayele, F., Adeyemo, A., Finan, C., Hailu, E., Sinnott, P., HLA Class II Locus and Susceptibility to Podoconiosis (2012) New England Journal of Medicine, 366, pp. 1200-1208; Green, L.W., Kreuter, M.W., (1991) Health Promotion Planning: An Education and Environmental Approach, , Mountain View, CA: Mayfield Publishing Co; Bandura, A., Social cognitive theory of self regulation (1991) Organizational Behavior and Human Decisions Sciences, 50 (2), pp. 248-287; Tekola, F., Farsides, B., Newport, M.J., Adeyemo, A., Rotimi, C.N., Impact of social stigma on the process of obtaining informed consent for genetic research on podoconiosis: a qualitative study (2009) BioMed Central Medical Ethics, 10, p. 13; (2008) Summary and Statistical Report of the 2007 Population and Housing Census Results, , Central Statistical Agency Addis Ababa: Federal Democratic Republic of Ethiopia, Population Census Commission; Destas, K., Ashine, M., Davey, G., Prevalence of podoconiosis (endemic non-filarial elephantiasis) in Wolaitta, Southern Ethiopia (2003) Tropical Doctor, 33 (4), pp. 217-220; Ayode, D., McBride, C.M., de Heer, H., Watanabe, E., Gebreyesus, T., The Association of Beliefs About Heredity with Preventive and Interpersonal Behaviors in Communities Affected by Podoconiosis in Rural Ethiopia (2012) The American Journal of Tropical Medicine and Hygiene, 87 (4), pp. 623-630; Pichon, L., Carrol, I., Landrine, H., Mayer, J.A., Norman, G.J., Sun-Protection Behaviors Among African Americans (2010) American Journal of Preventive Medicine, 38 (3), pp. 288-295; Harwell, T., Helgerson, S.D., Gohdes, D., McInerney, M.J., Roumagoux, L.P., Foot care practices, services and perceptions of risk among Medicare beneficiaries with diabetes at high and low risk for future foot complications (2001) Foot &amp;amp; Ankle International/American Orthopaedic Foot and Ankle Society &amp;amp; Swiss Foot and Ankle Society, 22 (9), pp. 734-738; Macfarlane, D., Jensen, J.L., Factors in diabetic footwear compliance (2003) Journal of the American Podiatric Medical Association, 93 (6), pp. 485-491; Molla, Y., Tomczyk, S., Amberbir, T., Tamiru, A., Davey, G., Podoconiosis in East and West Gojam Zones, Northern Ethiopia (2012) PLoS Neglected Tropical Diseases, 6 (7), pp. e1744; Tora, A., Davey, G., Tadele, G., A qualitative study on stigma and coping strategies of patients with podoconiosis in Wolaita zone, Southern Ethiopia (2011) International Health, 3 (3), pp. 176-181; Rafferty, J., Curing the stigma of leprosy (2005) Leprosy Review, 76 (2), pp. 119-126; Addiss, D.G., Brady, M.A., Morbidity management in the Global Programme to Eliminate Lymphatic Filariasis: a review of the scientific literature (2007) Filaria Journal, 6, p. 2; Taye, B., Alemayehu, B., Birhanu, A., Desta, K., Addisu, S., Podoconiosis and Soil-Transmitted Helminths (STHs): Double burden of Neglected Tropical Diseases in Wolaita zone, rural southern Ethiopia (2013) PLOS NTDs, 7, p. 2128\n\nFrom Duplicate 2 (A qualitative study exploring barriers related to use of footwear in rural highland ethiopia: implications for neglected tropical disease control - Ayode, Desta; McBride, Colleen M; de Heer, Hendrik D; Watanabe, Emi; Gebreyesus, Tsega; Tora, Abebayehu; Tadele, Getnet; Davey, Gail)\n\nFrom Duplicate 1 (A Qualitative Study Exploring Barriers Related to Use of Footwear in Rural Highland Ethiopia: Implications for Neglected Tropical Disease Control - Ayode, D; McBride, C M; de Heer, H D; Watanabe, E; Gebreyesus, T; Tora, A; Tadele, G; Davey, G)\n\nCited By :14\nExport Date: 29 January 2018\nCorrespondence Address: Davey, G.; Brighton and Sussex Medical School, Falmer, Brighton, United Kingdom; email: g.davey@bsms.ac.uk\nReferences: Kloos, H., Bedri, A., Addus, A., Podoconiosis (endemic non-filarial elephantiasis) in two resettlement schemes in western Ethiopia (1992) Tropical Doctor, 22, pp. 109-112; Oomen, A., Studies on elephantiasis of the legs in Ethiopia (1969) Tropical and Geographical Medicine, 21, pp. 236-253; Price, E., Endemic Elephantiasis: Early Signs and Symptoms, and Control (1983) Ethiopian Medical Journal, 21 (4), pp. 243-253; Heukelbach, J., Jackson, A., Ariza, L., Feldmeier, H., Prevalence and risk factors of hookworm-related cutaneous larva migrans in a rural community in Brazil (2008) Annals of Tropical Medicine and Parasitology, 102 (1), pp. 53-61; Tremblay, A., McLean, J.D., Gyorkos, T., MacPherson, D.W., Outbreak of cutaneous larva migrans in a group of travellers (2000) Tropical Medicine &amp;amp; International Health, 5 (5), pp. 330-334; Nmor, J., Onojafe, J.O., Omu, B.A., Anthropogenic Indices of Soil-Transmitted Helminthiasis among Children in Delta State, Southern Nigeria (2009) Iranian Journal of Public Health, 38 (3), pp. 31-38; Tadesse, G., The prevalence of intestinal helminthic infections and associated risk factors among school children in Babile town, eastern Ethiopia (2005) Ethiopian Journal of Health Development, 19 (2), pp. 140-147; Becker, S., Sieto, B., Silue', K.D., Adjossan, L., Kone', S., Diagnosis, Clinical Features, and Self-Reported Morbidity of Strongyloides stercoralis and Hookworm Infection in a Co-Endemic Setting (2011) PLoS Neglected Tropical Diseases, 5 (8), pp. e1292; Behnke, J.D., Clercq, D., Sacko, M., Gilbert, F.S., Ouattara, D.B., The epidemiology of human hookworm infections in the southern region of Mali (2000) Tropical Medicine &amp;amp; International Health, 5 (5), pp. 343-354; Humphries, D., Mosites, E., Otchere, J., Twum, W.A., Woo, L., Epidemiology of Hookworm Infection in Kintampo North Municipality, Ghana: Patterns of Malaria Coinfection, Anemia, and Albendazole Treatment Failure (2011) The American Journal of Tropical Medicine and Hygiene, 84 (5), pp. 792-800; Knopp, S., Mohammed, K.A., Stothard, J.R., Khamis, I.S., Rollinson, D., Patterns and Risk Factors of Helminthiasis and Anemia in a Rural and a Peri-urban Community in Zanzibar, in the Context of Helminth Control Programs (2010) PLoS Neglected Tropical Diseases, 4 (5), pp. e681; Ekpo, U., Odoemene, S.N., Mafiana, C.F., Sam-Wobo, S.O., Helminthiasis and Hygiene Conditions of Schools in Ikenne, Ogun State, Nigeria (2008) PLoS Neglected Tropical Diseases, 2 (1), pp. e146; Gunawardena, K., Kumarendran, B., Ebenezer, R., Gunasingha, M.S., Pathmeswaran, A., Soil-Transmitted Helminth Infections among Plantation Sector Schoolchildren in Sri Lanka: Prevalence after Ten Years of Preventive Chemotherapy (2011) PLoS Neglected Tropical Diseases, 5 (9), pp. e1341; Gutman, J., Emukah, E., Okpala, N., Okoro, C., Obasi, A., Effects of Annual Mass Treatment with Ivermectin for Onchocerciasis on the Prevalence of Intestinal Helminths (2010) American Journal of Tropical Medicine and Hygiene, 83 (3), pp. 534-541; Kurup, R., Hunjan, G.S., Epidemiology and control of Schistosomiasis and other intestinal parasitic infections among school children in three rural villages of south Saint Lucia (2010) Journal of Vector Borne Diseases, 47 (4), pp. 228-234; Raghunathan, P., Whitney, E.A., Asamoa, K., Stienstra, Y., Taylor Jr., T.H., Risk Factors for Buruli Ulcer Disease (Mycobacterium ulcerans Infection): Results from a Case-Control Study in Ghana (2005) Clinical Infectious Diseases, 40 (10), pp. 1445-1453; Landier, J., Bosier, P., Fotso Piam, F., Noumen-Djeunga, B., Sime', J., Adequate Wound Care and Use of Bed Nets as Protective Factors against Buruli Ulcer: Results from a Case Control Study in Cameroon (2011) PLoS Neglected Tropical Diseases, 5 (11), pp. e1392; Acceptability Study of Protective Boots among Farmers of Taungdwingyi Township (1998) Myanmar Health Science Research Journal, 10, pp. 57-60; Feldmeier, H., Heukelbach, J., Epidermal parasitic skin diseases: a neglected category of poverty-associated plagues (2009) Bulletin of the World Health Organization, 87 (2), pp. 152-159; Ejemot, R., Ehiri, J.E., Meremikwu, M.M., Critchley, J.A., Hand washing for preventing diarrhoea (Review) (2008) Cochrane Database of Systematic Reviews, (1). , DOI: 004210.001002/14651858.CD14004265.pub14651852; Ejere, H., Alhassan, M.B., Rabiu, M., Face washing promotion for preventing active trachoma (Review) (2012) Cochrane Database of Systematic Reviews, (4); Briscoe, C., Aboud, F., Behaviour change communication targeting four health behaviours in developing countries: A review of change techniques (2012) Social Science &amp;amp; Medicine, 75 (4), pp. 612-621; Tekola Ayele, F., Adeyemo, A., Finan, C., Hailu, E., Sinnott, P., HLA Class II Locus and Susceptibility to Podoconiosis (2012) New England Journal of Medicine, 366, pp. 1200-1208; Green, L.W., Kreuter, M.W., (1991) Health Promotion Planning: An Education and Environmental Approach, , Mountain View, CA: Mayfield Publishing Co; Bandura, A., Social cognitive theory of self regulation (1991) Organizational Behavior and Human Decisions Sciences, 50 (2), pp. 248-287; Tekola, F., Farsides, B., Newport, M.J., Adeyemo, A., Rotimi, C.N., Impact of social stigma on the process of obtaining informed consent for genetic research on podoconiosis: a qualitative study (2009) BioMed Central Medical Ethics, 10, p. 13; (2008) Summary and Statistical Report of the 2007 Population and Housing Census Results, , Central Statistical Agency Addis Ababa: Federal Democratic Republic of Ethiopia, Population Census Commission; Destas, K., Ashine, M., Davey, G., Prevalence of podoconiosis (endemic non-filarial elephantiasis) in Wolaitta, Southern Ethiopia (2003) Tropical Doctor, 33 (4), pp. 217-220; Ayode, D., McBride, C.M., de Heer, H., Watanabe, E., Gebreyesus, T., The Association of Beliefs About Heredity with Preventive and Interpersonal Behaviors in Communities Affected by Podoconiosis in Rural Ethiopia (2012) The American Journal of Tropical Medicine and Hygiene, 87 (4), pp. 623-630; Pichon, L., Carrol, I., Landrine, H., Mayer, J.A., Norman, G.J., Sun-Protection Behaviors Among African Americans (2010) American Journal of Preventive Medicine, 38 (3), pp. 288-295; Harwell, T., Helgerson, S.D., Gohdes, D., McInerney, M.J., Roumagoux, L.P., Foot care practices, services and perceptions of risk among Medicare beneficiaries with diabetes at high and low risk for future foot complications (2001) Foot &amp;amp; Ankle International/American Orthopaedic Foot and Ankle Society &amp;amp; Swiss Foot and Ankle Society, 22 (9), pp. 734-738; Macfarlane, D., Jensen, J.L., Factors in diabetic footwear compliance (2003) Journal of the American Podiatric Medical Association, 93 (6), pp. 485-491; Molla, Y., Tomczyk, S., Amberbir, T., Tamiru, A., Davey, G., Podoconiosis in East and West Gojam Zones, Northern Ethiopia (2012) PLoS Neglected Tropical Diseases, 6 (7), pp. e1744; Tora, A., Davey, G., Tadele, G., A qualitative study on stigma and coping strategies of patients with podoconiosis in Wolaita zone, Southern Ethiopia (2011) International Health, 3 (3), pp. 176-181; Rafferty, J., Curing the stigma of leprosy (2005) Leprosy Review, 76 (2), pp. 119-126; Addiss, D.G., Brady, M.A., Morbidity management in the Global Programme to Eliminate Lymphatic Filariasis: a review of the scientific literature (2007) Filaria Journal, 6, p. 2; Taye, B., Alemayehu, B., Birhanu, A., Desta, K., Addisu, S., Podoconiosis and Soil-Transmitted Helminths (STHs): Double burden of Neglected Tropical Diseases in Wolaita zone, rural southern Ethiopia (2013) PLOS NTDs, 7, p. 2128\n\nFrom Duplicate 2 (A qualitative study exploring barriers related to use of footwear in rural highland ethiopia: implications for neglected tropical disease control - Ayode, Desta; McBride, Colleen M; de Heer, Hendrik D; Watanabe, Emi; Gebreyesus, Tsega; Tora, Abebayehu; Tadele, Getnet; Davey, Gail)\n\nGrant Information: 100715 United Kingdom Wellcome Trust Date of Electronic Publication: 20130425. ; Original Imprints: Publication: San Francisco, CA : Public Library of Science\n\nFrom Duplicate 3 (A qualitative study exploring barriers related to use of footwear in rural highland ethiopia: implications for neglected tropical disease control - Ayode, D; McBride, C M; de Heer, H D; Watanabe, E; Gebreyesus, T; Tora, A; Tadele, G; Davey, G)\n\n1935-2735\nAyode, Desta\nMcBride, Colleen M\nde Heer, Hendrik D\nWatanabe, Emi\nGebreyesus, Tsega\nTora, Abebayehu\nTadele, Getnet\nDavey, Gail\n100715/Wellcome Trust/United Kingdom\nJournal Article\nResearch Support, N.I.H., Extramural\nUnited States\nPLoS Negl Trop Dis. 2013 Apr 25;7(4):e2199. doi: 10.1371/journal.pntd.0002199. Print 2013.","page":"e2199-e2199","publisher":"Public Library of Science","publisher-place":"United States","title":"A Qualitative Study Exploring Barriers Related to Use of Footwear in Rural Highland Ethiopia: Implications for Neglected Tropical Disease Control","type":"article-journal","volume":"7"},"uris":["http://www.mendeley.com/documents/?uuid=0f555115-9d77-4976-a3cd-0c0a37c475d8"]},{"id":"ITEM-2","itemData":{"DOI":"10.1177/1359105312463585","ISBN":"1359-1053","PMID":"23188920","abstract":"Modern footwear has been associated with the development of foot pain and pathology in the ageing adult. Yet this foot health issue does not seem to alter the footwear purchases made by younger women. In total, 162 teenage girls were questioned regarding shoes purchased over a 6-month period. The results indicated that footwear choices are activity specific and participants chose the style and design of shoes related to the image they wanted to portray. Association of footwear choice to foot function and health was not found to influence choice of footwear.","author":[{"dropping-particle":"","family":"Branthwaite","given":"Helen","non-dropping-particle":"","parse-names":false,"suffix":""},{"dropping-particle":"","family":"Chockalingam","given":"Nachiappan","non-dropping-particle":"","parse-names":false,"suffix":""},{"dropping-particle":"","family":"Grogan","given":"Sarah","non-dropping-particle":"","parse-names":false,"suffix":""},{"dropping-particle":"","family":"Jones","given":"Marc","non-dropping-particle":"","parse-names":false,"suffix":""}],"container-title":"J Health Psychol","edition":"2012/11/29","id":"ITEM-2","issue":"11","issued":{"date-parts":[["2013"]]},"language":"eng","note":"From Duplicate 1 (Footwear choices made by young women and their potential impact on foot health - Branthwaite, Helen; Chockalingam, Nachiappan; Grogan, Sarah; Jones, Marc)\n\npictorial; research; tables/charts. Journal Subset: Biomedical; Blind Peer Reviewed; Europe; Peer Reviewed; UK &amp;amp; Ireland. Special Interest: Psychiatry/Psychology. NLM UID: 9703616.\nPMID: 23188920.\n\nFrom Duplicate 2 (Footwear choices made by young women and their potential impact on foot health - Branthwaite, Helen; Chockalingam, Nachiappan; Grogan, Sarah; Jones, Marc)\n\nFrom Duplicate 1 (Footwear choices made by young women and their potential impact on foot health - Branthwaite, H; Chockalingam, N; Grogan, S; Jones, M)\n\nCited By :5\nExport Date: 29 January 2018\nCODEN: JHPSF\nCorrespondence Address: Branthwaite, H.; Staffordshire University, Leek Road, Stoke on Trent, Staffordshire ST4 2DF, United Kingdom; email: h.r.branthwaite@staffs.ac.uk\nReferences: Al-Abdulwahab, S., Reffa, D., Al-Dosry, Hallux valgus and preferred shoe types among young healthy Saudi Arabian females (2000) Annals of Saudi Medicine, 20, pp. 319-321; Au, Y.L., Goonetilleke, R.S., A qualitative study on the comfort and fit of ladies' dress shoes (2007) Applied Ergonomics, 38 (6), pp. 687-696; Branthwaite, H.R., Chockalingam, N., What influences someone when purchasing new trainers? (2009) Footwear Science, 1, pp. 71-72; Burns, S.L., Leese, G.P., McMurdo, M.E., Older people and ill fitting shoes (2002) Journal of Postgraduate Medicine, 78, pp. 344-346; Cernekova, M., Hlavacek, P., The influence of heel height on plantar pressure (2008) Clinical Biomechanics, 23, pp. 667-668; Chantelau, E., Gede, A., Foot dimensions of elderly people with and without diabetes mellitus - A data basis for shoe design (2002) Gerontology, 48, pp. 241-244; Cowley, E.E., Chevalier, T.L., Chockalingam, N., The effect of heel height on gait and posture: A review of the literature (2009) Journal of the American Podiatric Medical Association, 99, pp. 512-518; Csapo, R., Maganaris, C.N., Seynnes, O.R., On muscle, tendon and high heels (2010) Journal of Experimental Biology, 213, pp. 2582-2588; Dufour, A.B., Broe, K.E., Udt, N., Foot pain: Is current or past shoewear a factor? (2009) Arthritis &amp;amp; Rheumatism (Arthritis Care &amp;amp; Research), 61, pp. 1352-1358; Firth, J., Nelson, E., Briggs, M., A qualitative study to explore the impact of foot ulceration on health-related quality of life in patients with rheumatoid arthritis (2011) International Journal of Nursing Studies, 48, pp. 1401-1408; Goodacre, L.J., Candy, F.J., 'If i didn't have RA i wouldn't give them house room': The relationship between RA, footwear and clothing choices (2011) Rheumatology, 50, pp. 513-517; Hill, C., Gill, T., Menz, H., Prevalence and correlates of foot pain in a population-based study: The North West Adelaide health study (2008) Journal of Foot and Ankle Research, 1, p. 2; Jones, M.V., Lane, A.M., Bray, S., Development and validation of the Sport Emotion Questionnaire (SEQ) (2005) Journal of Sport &amp;amp; Exercise Psychology, 27, pp. 407-431; Kuksov, D., Wang, K., (2011) A Model of the 'It' Products in Fashion, , http://groups.haas.berkeley.edu/marketing/sics/pdf_2012/paper_kuksov.pdf; Lee, C.M., Jeong, E.H., Freivalds, A., Biomechanical effects of wearing high-heeled shoes (2001) International Journal of Industrial Ergonomics, 28, pp. 321-326; Linder, M., Saltzman, C.L., A history of medical scientists on high heels (1998) International Journal of Health Services, 28, pp. 201-225; Mandato, M.G., Nester, E., The effects of increasing heel height on forefoot peak pressure (1999) Journal of the American Podiatric Medical Association, 89, pp. 75-80; Marfat, B., Hallux valgus in a historical French population: Paleopathological study of 605 first metatarsal bones (2007) Joint, Bone, Spine, 74, pp. 166-170; Menz, H.B., Morris, M.E., Footwear characteristics and foot problems in older people (2005) Gerontology, 51, pp. 346-351; Mickle, K.J., Munro, B., Steele, J., Is foot pain influenced by shoe wearing habits in older people? (2011) Footwear Science, 3, pp. 106-S108; Paiva De Castro, A., Rebelatto, J.R., Aurichio, T.R., The relationship between foot pain, anthropometric variables and footwear among older people (2010) Applied Ergonomics, 41, pp. 93-97; Silvester, R.N., Williams, A.E., Dalbeth, N., Choosing shoes: A preliminary study into the challenges facing clinicians in assessing footwear for rheumatoid arthritis patients (2011) Journal of Foot and Ankle Research, 4, p. 43; Stahl, S., (2011) Comfy Shoes Could Cause Major Health Problems, , http://philadelphia.cbslocal.com/2011/02/07/comfy-shoes-prove-dangerous- to-health/; Temperley, J., Tangen, D., The Pinocchio factor in consumer attitudes towards celebrity endorsement: Celebrity endorsement, the Reebok brand, an examination of a recent campaign (2006) Innovative Marketing, 2 (3), pp. 97-111; Witana, C.P., Goonetilleke, R.S., Eyl, A., Footbed shapes for enhanced footwear comfort (2009) Ergonomics, 52 (5), pp. 617-628; Yoh, T., Parent, Peer and TV influences on American teens'athletic shoes purchasing (2005) International Journal Sport Management and Marketing, 1, pp. 180-189; Yorkston, E.S., Nunes, J.C., Matta, S., The malleable brand: The role of implicit theories in evaluating brand extensions (2010) Journal of Marketing, 74, pp. 80-93; Yorkston, E.S., Nunes, J.C., Matta, S., The Malleable Brand: The Role of Implicit Theories in Evaluating Brand Extensions (2010) Journal of Marketing, 74 (1), pp. 80-93\n\nFrom Duplicate 2 (Footwear choices made by young women and their potential impact on foot health - Branthwaite, Helen; Chockalingam, Nachiappan; Grogan, Sarah; Jones, Marc)\n\npictorial; research; tables/charts. Journal Subset: Biomedical; Blind Peer Reviewed; Europe; Peer Reviewed; UK &amp;amp; Ireland. Special Interest: Psychiatry/Psychology. NLM UID: 9703616.\nPMID: 23188920.\n\nFrom Duplicate 3 (Footwear choices made by young women and their potential impact on foot health - Branthwaite, H; Chockalingam, N; Grogan, S; Jones, M)\n\n1461-7277\nBranthwaite, Helen\nChockalingam, Nachiappan\nGrogan, Sarah\nJones, Marc\nJournal Article\nEngland\nJ Health Psychol. 2013 Nov;18(11):1422-31. doi: 10.1177/1359105312463585. Epub 2012 Nov 27.\n\nFrom Duplicate 4 (Footwear choices made by young women and their potential impact on foot health - Branthwaite, Helen; Chockalingam, Nachiappan; Grogan, Sarah; Jones, Marc)\n\nDate of Electronic Publication: 2012 Nov 27. ; Original Imprints: Publication: London ; Thousand Oaks, CA : Sage Publications, 1996-","page":"1422-1431","publisher":"Sage Publications, Ltd.","publisher-place":"England","title":"Footwear choices made by young women and their potential impact on foot health","type":"article-journal","volume":"18"},"uris":["http://www.mendeley.com/documents/?uuid=7723d4bf-f771-4cb4-852f-948b2a0344f0"]},{"id":"ITEM-3","itemData":{"ISBN":"17402808","PMID":"43825713","abstract":"The purpose of this study is to investigate how socialisation agents -- parents, peers and TV -- influence American teens' athletic shoes purchasing and how any influence differs according to teens' demographic characteristics. Participants were 558 teens in a Southeastern state in the USA. Overall, peers exert the greatest influence. Using multiple regression analyses, the results suggested that socialisation agents' influence differed according to teens' demographic characteristics. Family and consumer educators should consider the findings of this study as a guide to give better education to teens as consumers. ABSTRACT FROM AUTHOR","author":[{"dropping-particle":"","family":"Taeho","given":"Yoh","non-dropping-particle":"","parse-names":false,"suffix":""}],"container-title":"International Journal of Sport Management &amp; Marketing","id":"ITEM-3","issue":"1/2","issued":{"date-parts":[["2005"]]},"note":"Author: Taeho Yoh: 1 ; Author Affiliation: 1 Department of Physical Education, Southern Illinois University, Carbondale, IL 62901, USA; No. of Pages: 1; Language: English; Publication Type: Article; Update Code: 20090823","page":"2","title":"Parent, peer and TV influences on American teens' athletic shoes purchasing","type":"article-journal","volume":"1"},"uris":["http://www.mendeley.com/documents/?uuid=c6b64d60-eddf-4a82-8b41-d5e968a9c92b"]},{"id":"ITEM-4","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4","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mendeley":{"formattedCitation":"(Ayode et al., 2013; Branthwaite et al., 2013; Driano et al., 1998; Taeho, 2005)","plainTextFormattedCitation":"(Ayode et al., 2013; Branthwaite et al., 2013; Driano et al., 1998; Taeho, 2005)","previouslyFormattedCitation":"(Ayode et al., 2013; Branthwaite et al., 2013; Driano et al., 1998; Taeho, 2005)"},"properties":{"noteIndex":0},"schema":"https://github.com/citation-style-language/schema/raw/master/csl-citation.json"}</w:instrText>
      </w:r>
      <w:r w:rsidRPr="000B4B1B">
        <w:fldChar w:fldCharType="separate"/>
      </w:r>
      <w:r w:rsidR="00254D00" w:rsidRPr="00254D00">
        <w:rPr>
          <w:noProof/>
        </w:rPr>
        <w:t>(Ayode et al., 2013; Branthwaite et al., 2013; Driano et al., 1998; Taeho, 2005)</w:t>
      </w:r>
      <w:r w:rsidRPr="000B4B1B">
        <w:fldChar w:fldCharType="end"/>
      </w:r>
      <w:r w:rsidRPr="000B4B1B">
        <w:t xml:space="preserve">. </w:t>
      </w:r>
    </w:p>
    <w:p w14:paraId="3F6C8642" w14:textId="77777777" w:rsidR="000155EB" w:rsidRPr="000B4B1B" w:rsidRDefault="000155EB" w:rsidP="00E52690">
      <w:pPr>
        <w:spacing w:line="360" w:lineRule="auto"/>
        <w:jc w:val="both"/>
      </w:pPr>
    </w:p>
    <w:p w14:paraId="7FD056B5" w14:textId="7A6B4A87" w:rsidR="000155EB" w:rsidRPr="000155EB" w:rsidRDefault="000B4B1B">
      <w:pPr>
        <w:pStyle w:val="Heading4"/>
        <w:numPr>
          <w:ilvl w:val="3"/>
          <w:numId w:val="29"/>
        </w:numPr>
        <w:spacing w:line="360" w:lineRule="auto"/>
      </w:pPr>
      <w:bookmarkStart w:id="67" w:name="_Toc156403444"/>
      <w:r w:rsidRPr="000B4B1B">
        <w:t>Physiological</w:t>
      </w:r>
      <w:bookmarkEnd w:id="67"/>
    </w:p>
    <w:p w14:paraId="63EF17A9" w14:textId="09A69643" w:rsidR="000B4B1B" w:rsidRDefault="000B4B1B" w:rsidP="00E52690">
      <w:pPr>
        <w:spacing w:line="360" w:lineRule="auto"/>
        <w:jc w:val="both"/>
      </w:pPr>
      <w:r w:rsidRPr="000B4B1B">
        <w:t xml:space="preserve">These articles (n=3) compared the cardiovascular, respiratory, and metabolic effects between shod and unshod walking and running in children </w:t>
      </w:r>
      <w:r w:rsidRPr="000B4B1B">
        <w:fldChar w:fldCharType="begin" w:fldLock="1"/>
      </w:r>
      <w:r w:rsidR="00EF53DC">
        <w:instrText>ADDIN CSL_CITATION {"citationItems":[{"id":"ITEM-1","itemData":{"DOI":"10.1055/s-0035-1569349","ISBN":"01724622 (ISSN)","PMID":"26837929","abstract":"Footwear affects the biomechanics of children's gait; however, there has been less research addressing the energetics of walking with and without shoes. This study investigated the effects of barefoot and shod walking on metabolic parameters in children. 25 children (9.7±1.4 years) walked at a self-selected pace for 5 min on an instrumented treadmill under 2 footwear conditions (barefoot, running shoe). Vertical oscillations of centre of mass were calculated from ground reaction forces. Expired gases were collected in the last minute of each trial. Paired t-tests revealed significantly higher oxygen consumption (17.6±2.5 ml.kg-1.min-1 vs. 16.3±3.1 ml.kg-1.min-1), energy expenditure (3.25±0.86 kcal.min-1 vs. 2.97±0.68 kcal.min-1), and economy (298.2±47.5 ml.kg-1.km-1 vs. 275.9±56.9 ml.kg-1.km-1) during the shod condition. There was no difference in substrate utilization between conditions. The barefoot condition elicited a smaller centre of mass vertical displacement (1.24±0.14 cm vs. 1.34±0.17 cm). At a natural walking speed, barefoot walking is more economical than shod walking at the same velocity in children. The higher energy cost of shod walking should be considered when evaluating the use of footwear by children. © Georg Thieme Verlag KG.","author":[{"dropping-particle":"","family":"Shultz","given":"S P","non-dropping-particle":"","parse-names":false,"suffix":""},{"dropping-particle":"","family":"Houltham","given":"S D","non-dropping-particle":"","parse-names":false,"suffix":""},{"dropping-particle":"","family":"Kung","given":"S M","non-dropping-particle":"","parse-names":false,"suffix":""},{"dropping-particle":"","family":"Hume","given":"P","non-dropping-particle":"","parse-names":false,"suffix":""},{"dropping-particle":"","family":"Fink","given":"P W","non-dropping-particle":"","parse-names":false,"suffix":""}],"container-title":"Int J Sports Med","edition":"2016/02/04","id":"ITEM-1","issue":"5","issued":{"date-parts":[["2016"]]},"language":"English","note":"From Duplicate 1 (Metabolic Differences between Shod and Barefoot Walking in Children - Shultz, S P; Houltham, S D; Kung, S M; Hume, P; Fink, P W)\n\nExport Date: 29 January 2018\nCODEN: IJSMD\nCorrespondence Address: Shultz, S.P.; School of Sport and Exercise, Massey University, PO Box 756, New Zealand; email: s.p.shultz@massey.ac.nz\nReferences: Askew, G.N., Formenti, F., Minetti, A.E., Limitations imposed by wearing armour on Medieval soldiers' locomotor performance (2012) Proc Biol Sci, 279, pp. 640-644; Blakemore, V.J., Fink, P.W., Lark, S.D., Shultz, S.P., Mass affects lower extremity muscle activity patterns in children's gait (2013) Gait Posture, 38, pp. 609-613; Cavanagh, P.R., Williams, K.R., The effect of stride length variation on oxygen uptake during distance running (1982) Med Sci Sports Exerc, 14, pp. 30-35; Chester, V.L., Tingley, M., Biden, E.N., A comparison of kinetic gait parameters for 3-13 year olds (2006) Clin Biomech, 21, pp. 726-732; Dames, K.D., Smith, J.D., Effects of load carriage and footwear on spatiotemporal parameters, kinematics, and metabolic cost of walking (2015) Gait Posture, 42, pp. 122-126; Divert, C., Mornieux, G., Freychat, P., Baly, L., Mayer, F., Belli, A., Barefoot-shod running differences: Shoe or mass effect? (2008) Int J Sports Med, 29, pp. 512-518; Dusing, S.C., Thorpe, D.E., A normative sample of temporal and spatial gait parameters in children using the GAITRite® electronic walkway (2007) Gait Posture, 25, pp. 135-139; Frederick, E.C., Physiological and ergonomics factors in running shoe design (1984) Appl Ergon, 15, pp. 281-287; Ganley, K.J., Powers, C.M., Gait kinematics and kinetics of 7-year-old children: A comparison to adults using age-specific anthropometric data (2005) Gait Posture, 21, pp. 141-145; Gordon, K.E., Ferris, D.P., Kuo, A.D., Metabolic and mechanical energy costs of reducing vertical center of mass movement during gait (2009) Arch Phys Med Rehabil, 90, pp. 136-144; Hanson, N.J., Berg, K., Deka, P., Meendering, J.R., Ryan, C., Oxygen cost of running barefoot vs. running shod (2011) Int J Sports Med, 32, pp. 401-406; Harriss, D.J., Atkinson, G., Ethical standards in sport and exercise science research: 2016 update (2015) Int J Sports Med, 36, pp. 1121-1124; Heinert, L., Serfass, R.C., Stull, G.A., Effect of stride length Vvariation on oxygen uptake during level and positive grade treadmill running (1988) Res Q Exerc Sport, 59, pp. 127-130; Keenan, G.S., Franz, J.R., Dicharry, J., Della Croce, U., Kerrigan, D.C., Lower limb joint kinetics in walking: The role of industry-recommended footwear (2011) Gait Posture, 33, pp. 350-355; Kung, S.M., Fink, P.W., Hume, P., Shultz, S.P., Kinematic and kinetic differences between barefoot and shod walking in children (2015) Footwear Sci, 7, pp. 95-105; Lythgo, N., Wilson, C., Galea, M., Basic gait and symmetry measures for primary school-aged children and young adults whilst walking barefoot and with shoes (2009) Gait Posture, 30, pp. 502-506; Marsh, R.L., Ellerby, D.J., Henry, H.T., Rubenson, J., The energetic costs of trunk and distal-limb loading during walking and running in guinea fowl Numida meleagris: I. Organismal metabolism and biomechanics (2006) J Exp Biol, 209, pp. 2050-2063; Mellecker, R.R., McManus, A.M., Measurement of resting energy expenditure in healthy children (2009) JPEN J Parenter Enteral Nutr, 33, pp. 640-645; Myers, M.J., Steudel, K., Effect of limb mass and its distribution on the energetic cost of running (1985) J Exp Biol, 116, pp. 363-373; Oeffinger, D., Brauch, B., Cranfill, S., Hisle, C., Wynn, C., Hicks, R., Augsburger, S., Comparison of gait with and without shoes in children (1999) Gait Posture, 9, pp. 95-100; Ortega, J.D., Farley, C.T., Minimizing center of mass vertical movement increases metabolic cost in walking (2005) J Appl Physiol, 99, pp. 2099-2107; Perl, D.P., Daoud, A.I., Lieberman, D.E., Effects of footwear and strike type on running economy (2012) Med Sci Sports Exerc, 44, pp. 1335-1343; Prilutsky, B.I., Gregor, R.J., Ryan, M.M., Coordination of two-joint rectus femoris and hamstrings during the swing phase of human walking and running (1998) Exp Brain Res, 120, pp. 479-486; Robbins, S., Waked, E., Allard, P., McClaran, P., Krouglicof, N., Foot position awareness in younger and older men: The influence of footwear sole properties (1997) J Am Geriatr Soc, 45, pp. 61-66; Saunders, J.B., Inman, V.T., Eberhart, H.D., The major determinants in normal and pathological gait (1953) J Bone Joint Surg Am, 35A, pp. 543-558; Staheli, L.T., Shoes for children: A review (1991) Pediatr, 88, pp. 371-375; Van Engelen, S.J., Wajer, Q.E., Van Der Plaat, L.W., Doets, H.C., Van Dijk, C.N., Houdijk, H., Metabolic cost and mechanical work during walking after tibiotalar arthrodesis and the influence of footwear (2010) Clin Biomech, 25, pp. 809-815; Vincent, H.K., Montero, C., Conrad, B.P., Seay, A., Edenfield, K., Vincent, K.R., Metabolic responses of running shod and barefoot in mid-forefoot runners (2014) J Sports Med Phys Fitness, 54, pp. 447-455; Wegener, C., Hunt, A.E., Vanwanseele, B., Burns, J., Smith, R.M., Effect of children's shoes on gait: A systematic review and meta-analysis (2011) J Foot Ankle Res, 4, p. 3; Wolf, S., Simon, J., Patikas, D., Schuster, W., Armbrust, P., Doderlein, L., Foot motion in children shoes: A comparison of barefoot walking with shod walking in conventional and flexible shoes (2008) Gait Posture, 27, pp. 51-59\n\nFrom Duplicate 2 (Metabolic Differences Between Shod and Barefoot Walking in Children - Shultz, S P; Houltham, S D; Kung, S M; Hume, P; Fink, P W)\n\nFrom Duplicate 1 (Metabolic Differences Between Shod and Barefoot Walking in Children - Shultz, S P; Houltham, S D; Kung, S M; Hume, P; Fink, P W)\n\nDate of Electronic Publication: 2016 Feb 02. Current Imprints: Publication: Stuttgart : Thieme; Original Imprints: Publication: Stuttgart, New York, Thieme.\n\nFrom Duplicate 2 (Metabolic Differences Between Shod and Barefoot Walking in Children - Shultz, S P; Houltham, S D; Kung, S M; Hume, P; Fink, P W)\n\nequations &amp;amp; formulas; research; tables/charts. Journal Subset: Allied Health; Biomedical; Continental Europe; Europe; Peer Reviewed. Grant Information: This study was funded by the Massey University Research Fund(MURF 15980).. NLM UID: 8008349.\n\nFrom Duplicate 3 (Metabolic Differences between Shod and Barefoot Walking in Children - Shultz, S P; Houltham, S D; Kung, S M; Hume, P; Fink, P W)\n\nExport Date: 29 January 2018\nCODEN: IJSMD\nCorrespondence Address: Shultz, S.P.; School of Sport and Exercise, Massey University, PO Box 756, New Zealand; email: s.p.shultz@massey.ac.nz\nReferences: Askew, G.N., Formenti, F., Minetti, A.E., Limitations imposed by wearing armour on Medieval soldiers' locomotor performance (2012) Proc Biol Sci, 279, pp. 640-644; Blakemore, V.J., Fink, P.W., Lark, S.D., Shultz, S.P., Mass affects lower extremity muscle activity patterns in children's gait (2013) Gait Posture, 38, pp. 609-613; Cavanagh, P.R., Williams, K.R., The effect of stride length variation on oxygen uptake during distance running (1982) Med Sci Sports Exerc, 14, pp. 30-35; Chester, V.L., Tingley, M., Biden, E.N., A comparison of kinetic gait parameters for 3-13 year olds (2006) Clin Biomech, 21, pp. 726-732; Dames, K.D., Smith, J.D., Effects of load carriage and footwear on spatiotemporal parameters, kinematics, and metabolic cost of walking (2015) Gait Posture, 42, pp. 122-126; Divert, C., Mornieux, G., Freychat, P., Baly, L., Mayer, F., Belli, A., Barefoot-shod running differences: Shoe or mass effect? (2008) Int J Sports Med, 29, pp. 512-518; Dusing, S.C., Thorpe, D.E., A normative sample of temporal and spatial gait parameters in children using the GAITRite® electronic walkway (2007) Gait Posture, 25, pp. 135-139; Frederick, E.C., Physiological and ergonomics factors in running shoe design (1984) Appl Ergon, 15, pp. 281-287; Ganley, K.J., Powers, C.M., Gait kinematics and kinetics of 7-year-old children: A comparison to adults using age-specific anthropometric data (2005) Gait Posture, 21, pp. 141-145; Gordon, K.E., Ferris, D.P., Kuo, A.D., Metabolic and mechanical energy costs of reducing vertical center of mass movement during gait (2009) Arch Phys Med Rehabil, 90, pp. 136-144; Hanson, N.J., Berg, K., Deka, P., Meendering, J.R., Ryan, C., Oxygen cost of running barefoot vs. running shod (2011) Int J Sports Med, 32, pp. 401-406; Harriss, D.J., Atkinson, G., Ethical standards in sport and exercise science research: 2016 update (2015) Int J Sports Med, 36, pp. 1121-1124; Heinert, L., Serfass, R.C., Stull, G.A., Effect of stride length Vvariation on oxygen uptake during level and positive grade treadmill running (1988) Res Q Exerc Sport, 59, pp. 127-130; Keenan, G.S., Franz, J.R., Dicharry, J., Della Croce, U., Kerrigan, D.C., Lower limb joint kinetics in walking: The role of industry-recommended footwear (2011) Gait Posture, 33, pp. 350-355; Kung, S.M., Fink, P.W., Hume, P., Shultz, S.P., Kinematic and kinetic differences between barefoot and shod walking in children (2015) Footwear Sci, 7, pp. 95-105; Lythgo, N., Wilson, C., Galea, M., Basic gait and symmetry measures for primary school-aged children and young adults whilst walking barefoot and with shoes (2009) Gait Posture, 30, pp. 502-506; Marsh, R.L., Ellerby, D.J., Henry, H.T., Rubenson, J., The energetic costs of trunk and distal-limb loading during walking and running in guinea fowl Numida meleagris: I. Organismal metabolism and biomechanics (2006) J Exp Biol, 209, pp. 2050-2063; Mellecker, R.R., McManus, A.M., Measurement of resting energy expenditure in healthy children (2009) JPEN J Parenter Enteral Nutr, 33, pp. 640-645; Myers, M.J., Steudel, K., Effect of limb mass and its distribution on the energetic cost of running (1985) J Exp Biol, 116, pp. 363-373; Oeffinger, D., Brauch, B., Cranfill, S., Hisle, C., Wynn, C., Hicks, R., Augsburger, S., Comparison of gait with and without shoes in children (1999) Gait Posture, 9, pp. 95-100; Ortega, J.D., Farley, C.T., Minimizing center of mass vertical movement increases metabolic cost in walking (2005) J Appl Physiol, 99, pp. 2099-2107; Perl, D.P., Daoud, A.I., Lieberman, D.E., Effects of footwear and strike type on running economy (2012) Med Sci Sports Exerc, 44, pp. 1335-1343; Prilutsky, B.I., Gregor, R.J., Ryan, M.M., Coordination of two-joint rectus femoris and hamstrings during the swing phase of human walking and running (1998) Exp Brain Res, 120, pp. 479-486; Robbins, S., Waked, E., Allard, P., McClaran, P., Krouglicof, N., Foot position awareness in younger and older men: The influence of footwear sole properties (1997) J Am Geriatr Soc, 45, pp. 61-66; Saunders, J.B., Inman, V.T., Eberhart, H.D., The major determinants in normal and pathological gait (1953) J Bone Joint Surg Am, 35A, pp. 543-558; Staheli, L.T., Shoes for children: A review (1991) Pediatr, 88, pp. 371-375; Van Engelen, S.J., Wajer, Q.E., Van Der Plaat, L.W., Doets, H.C., Van Dijk, C.N., Houdijk, H., Metabolic cost and mechanical work during walking after tibiotalar arthrodesis and the influence of footwear (2010) Clin Biomech, 25, pp. 809-815; Vincent, H.K., Montero, C., Conrad, B.P., Seay, A., Edenfield, K., Vincent, K.R., Metabolic responses of running shod and barefoot in mid-forefoot runners (2014) J Sports Med Phys Fitness, 54, pp. 447-455; Wegener, C., Hunt, A.E., Vanwanseele, B., Burns, J., Smith, R.M., Effect of children's shoes on gait: A systematic review and meta-analysis (2011) J Foot Ankle Res, 4, p. 3; Wolf, S., Simon, J., Patikas, D., Schuster, W., Armbrust, P., Doderlein, L., Foot motion in children shoes: A comparison of barefoot walking with shod walking in conventional and flexible shoes (2008) Gait Posture, 27, pp. 51-59\n\nFrom Duplicate 4 (Metabolic Differences Between Shod and Barefoot Walking in Children - Shultz, S P; Houltham, S D; Kung, S M; Hume, P; Fink, P W)\n\nAuthor: Shultz, S. P.: 1 email: s.p.shultz@massey.ac.nz. Author: Houltham, S. D.: 1 Author: Kung, S. M.: 1 Author: Hume, P.: 2 Author: Fink, P. W.: 3 ; Author Affiliation: 1 School of Sport and Exercise, Massey University, Wellington, New Zealand: 2 Institute of Sport and Recreation Research New Zealand, AUT University, Auckland, New Zealand: 3 School of Sport &amp;amp; Exercise, Massey University, Palmerston North, New Zealand; No. of Pages: 4; Language: English; Publication Type: Article; Update Code: 20160505\n\nFrom Duplicate 5 (Metabolic Differences Between Shod and Barefoot Walking in Children - Shultz, S P; Houltham, S D; Kung, S M; Hume, P; Fink, P W)\n\n1439-3964\nShultz, S P\nHoultham, S D\nKung, S M\nHume, P\nFink, P W\nJournal Article\nGermany\nInt J Sports Med. 2016 May;37(5):401-4. doi: 10.1055/s-0035-1569349. Epub 2016 Feb 2.","page":"401-404","publisher":"Georg Thieme Verlag","publisher-place":"Germany","title":"Metabolic Differences between Shod and Barefoot Walking in Children","type":"article-journal","volume":"37"},"uris":["http://www.mendeley.com/documents/?uuid=a11993c1-7929-422d-8bfb-de33dd39bdbc"]},{"id":"ITEM-2","itemData":{"DOI":"10.1053/apmr.2002.35655","ISBN":"0003-9993","PMID":"12474186","abstract":"Objective: To determine if the Physiological Cost Index (PCI) can be recommended as an outcome measure in clinical trials. Design: Three assessments were performed, 2 with shoes, 1 without. The difference between walking with shoes and walking barefoot was used to study the ability of the PCI to detect a change in the criterion standard. Setting: A research department affiliated with a rehabilitation hospital in the Netherlands. Participants: Twelve children with cerebral palsy. Interventions: During the first and third assessments, the children walked with shoes. During the intermediate assessment, the children walked without shoes. Main Outcome Measures: Breath-by-breath oxygen uptake, heart rate (HR), and walking speed were measured at a self-selected comfortable speed. Oxygen cost (EO2) and the PCI were subsequently calculated offline. Feasibility judgments were made regarding the ability of the PCI to detect changes in a criterion standard and the statistical power of the outcome measure. Results: Pearson correlation coefficients were .66 and .62 for Hrwalking - HRbaseline and HRwalking, respectively. The smallest detectable difference of the PCI and EO2 were 69 % and 32 %, respectively. A difference of at least 69 % or 32 % should be found before one can conclude a difference with a certainty of 95 %. Conclusions: The reproducibility of the PCI and the ability to show small differences in EO2 were moderate. Subtracting HRbaseline when calculating the PCI is probably not useful because it only increased within-subject variability. With respect to statistical power of a new clinical trial, we recommend using EO2 instead of the PCI.","author":[{"dropping-particle":"","family":"MJ","given":"I Jzerman","non-dropping-particle":"","parse-names":false,"suffix":""},{"dropping-particle":"V","family":"Nene","given":"Anand","non-dropping-particle":"","parse-names":false,"suffix":""},{"dropping-particle":"","family":"Ijzerman","given":"Maarten J","non-dropping-particle":"","parse-names":false,"suffix":""},{"dropping-particle":"V","family":"Nene","given":"Anand","non-dropping-particle":"","parse-names":false,"suffix":""}],"container-title":"Arch Phys Med Rehabil","edition":"2002/12/11","id":"ITEM-2","issue":"12","issued":{"date-parts":[["2002"]]},"language":"eng","note":"From Duplicate 1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aarten J; Nene, Anand V)\n\nIM; Date of Electronic Publication: 20021201. ; Original Imprints: Publication: Philadelphia, PA : W.B. Saunders\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page":"1777-1782","publisher":"W.B. Saunders","publisher-place":"Philadelphia, Pennsylvania","title":"Feasibility of the physiological cost index as an outcome measure for the assessment of energy expenditure during walking","type":"article-journal","volume":"83"},"uris":["http://www.mendeley.com/documents/?uuid=5744f9b4-fed3-4dc4-b8f7-a3516228be4f"]},{"id":"ITEM-3","itemData":{"DOI":"10.1111/j.1469-8749.1984.tb04499.x","ISBN":"0012-1622","PMID":"6239799","abstract":"Seventy-two normal children aged between three and 12 years were assessed to establish their walking function. Speed of walking and heart rate were monitored continuously, both barefoot and in shoes, over eight consecutive lengths of a 25m walkway. Since heart rate is affected by speed, the physiological cost index (PCI)--which combines the two parameters--was calculated for each child, both barefoot and in shoes. Speed tends to increase and walking heart rate to decrease with age. However, resting heart rate also decreases with age, so the PCI has the same range for all ages. The mean PCI in shoes was 0.4 and barefoot was 0.38. The PCI for children with pathological gait is appreciably greater than that for normal children, so the PCI is a valuable quantitative indicator of the level of handicap.;","author":[{"dropping-particle":"","family":"Butler","given":"P","non-dropping-particle":"","parse-names":false,"suffix":""},{"dropping-particle":"","family":"Engelbrecht","given":"M","non-dropping-particle":"","parse-names":false,"suffix":""},{"dropping-particle":"","family":"Major","given":"R E","non-dropping-particle":"","parse-names":false,"suffix":""},{"dropping-particle":"","family":"Tait","given":"J H","non-dropping-particle":"","parse-names":false,"suffix":""},{"dropping-particle":"","family":"Stallard","given":"J","non-dropping-particle":"","parse-names":false,"suffix":""},{"dropping-particle":"","family":"Patrick","given":"J H","non-dropping-particle":"","parse-names":false,"suffix":""}],"container-title":"Dev Med Child Neurol","id":"ITEM-3","issue":"5","issued":{"date-parts":[["1984"]]},"language":"English","note":"From Duplicate 1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n\nFrom Duplicate 2 (Physiological cost index of walking for normal children and its use as an indicator of physical handicap - Butler, P; Engelbrecht, M; Major, R E; Tait, J H; Stallard, J; Patrick, J H)\n\nFrom Duplicate 1 (PHYSIOLOGICAL COST INDEX OF WALKING FOR NORMAL CHILDREN AND ITS USE AS AN INDICATOR OF PHYSICAL HANDICAP - Butler, P; Engelbrecht, M; Major, R E; Tait, J H; Stallard, J; Patrick, J H)\n\nCited By :120\nExport Date: 29 January 2018\nCorrespondence Address: Stallard, J.\nReferences: Astrand, P.‐O., Rodhal, K., (1970) Textbook of Work Physiology, , New York:, McGraw Hill; Beck, R.J., Andriacchi, T.P., Kuo, K.N., Fermier, R.W., Galante, J.O., Changes in the gait patterns of growing children (1981) Journal of Bone and Joint Surgery, 63 A, pp. 1452-1457; Dounis, E., Rose, G.K., Wilson, R.S.E., Steventon, R.D., A comparison of efficiency of three types of crutches using oxygen consumption (1980) Rheumatology and Rehabilitation, 19, pp. 252-255; Grieve, D.W., Gear, R.J., The relationship between length of stride, step frequency, time of swing and sped of walking for children and adults (1966) Ergonomics, 5, pp. 379-399; MacGregor, J., (1979) The objective measurement of physical performance with long‐term ambulatory physiological surveillance equipment (L.A.P.S.E.), pp. 29-39. , Stott, F. D., Raftery, E. B., Goulding, L., (Eds.) Proceedings of 3rd International Symposium on Ambulatory Monitoring. London:, Academic Press; MacGregor, J., The evaluation of patient performance using long‐term ambulatory monitoring technique in the domiciliary environment (1981) Physiotherapy, 67, pp. 30-33; Nakagiri, K., (1976) Energy cost of floor walking in static encephalopathy children with and without their plastic ankle‐foot orthoses, , Stanford University, California, Division of Physical Therapy; Thesis; Stallard, J., Rose, G.K., Clinical decision making with the aid of ambulatory monitoring of heart rate (1980) Prosthetics and Orthotics International, 4, pp. 91-96; Tait, J.H., Davies, J.R., Assessment of orthoses by means of speed and heart rate (1978) Journal of Medical Engineering and Technology, 2, pp. 22-24; Statham, L., Early walking patterns of normal children (1971) Clinical Orthopedics and Related Research, 79, pp. 8-24\n\nFrom Duplicate 2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page":"607-612","publisher":"Blackwell","publisher-place":"England","title":"Physiological cost index of walking for normal children and its use as an indicator of physical handicap","type":"article-journal","volume":"26"},"uris":["http://www.mendeley.com/documents/?uuid=b9e71277-10be-4a4a-a40c-a5a31a13a804"]}],"mendeley":{"formattedCitation":"(Butler et al., 1984; MJ et al., 2002; Shultz et al., 2016)","plainTextFormattedCitation":"(Butler et al., 1984; MJ et al., 2002; Shultz et al., 2016)","previouslyFormattedCitation":"(Butler et al., 1984; MJ et al., 2002; Shultz et al., 2016)"},"properties":{"noteIndex":0},"schema":"https://github.com/citation-style-language/schema/raw/master/csl-citation.json"}</w:instrText>
      </w:r>
      <w:r w:rsidRPr="000B4B1B">
        <w:fldChar w:fldCharType="separate"/>
      </w:r>
      <w:r w:rsidR="00254D00" w:rsidRPr="00254D00">
        <w:rPr>
          <w:noProof/>
        </w:rPr>
        <w:t>(Butler et al., 1984; MJ et al., 2002; Shultz et al., 2016)</w:t>
      </w:r>
      <w:r w:rsidRPr="000B4B1B">
        <w:fldChar w:fldCharType="end"/>
      </w:r>
      <w:r w:rsidRPr="000B4B1B">
        <w:t xml:space="preserve">. Parameters studied included the Physiological Cost Index (PCI), oxygen consumption and calorific cost. Both children with typical development and cerebral palsy have been amongst the populations studied </w:t>
      </w:r>
      <w:r w:rsidRPr="000B4B1B">
        <w:fldChar w:fldCharType="begin" w:fldLock="1"/>
      </w:r>
      <w:r w:rsidR="00D471C6">
        <w:instrText>ADDIN CSL_CITATION {"citationItems":[{"id":"ITEM-1","itemData":{"DOI":"10.1053/apmr.2002.35655","ISBN":"0003-9993","PMID":"12474186","abstract":"Objective: To determine if the Physiological Cost Index (PCI) can be recommended as an outcome measure in clinical trials. Design: Three assessments were performed, 2 with shoes, 1 without. The difference between walking with shoes and walking barefoot was used to study the ability of the PCI to detect a change in the criterion standard. Setting: A research department affiliated with a rehabilitation hospital in the Netherlands. Participants: Twelve children with cerebral palsy. Interventions: During the first and third assessments, the children walked with shoes. During the intermediate assessment, the children walked without shoes. Main Outcome Measures: Breath-by-breath oxygen uptake, heart rate (HR), and walking speed were measured at a self-selected comfortable speed. Oxygen cost (EO2) and the PCI were subsequently calculated offline. Feasibility judgments were made regarding the ability of the PCI to detect changes in a criterion standard and the statistical power of the outcome measure. Results: Pearson correlation coefficients were .66 and .62 for Hrwalking - HRbaseline and HRwalking, respectively. The smallest detectable difference of the PCI and EO2 were 69 % and 32 %, respectively. A difference of at least 69 % or 32 % should be found before one can conclude a difference with a certainty of 95 %. Conclusions: The reproducibility of the PCI and the ability to show small differences in EO2 were moderate. Subtracting HRbaseline when calculating the PCI is probably not useful because it only increased within-subject variability. With respect to statistical power of a new clinical trial, we recommend using EO2 instead of the PCI.","author":[{"dropping-particle":"","family":"MJ","given":"I Jzerman","non-dropping-particle":"","parse-names":false,"suffix":""},{"dropping-particle":"V","family":"Nene","given":"Anand","non-dropping-particle":"","parse-names":false,"suffix":""},{"dropping-particle":"","family":"Ijzerman","given":"Maarten J","non-dropping-particle":"","parse-names":false,"suffix":""},{"dropping-particle":"V","family":"Nene","given":"Anand","non-dropping-particle":"","parse-names":false,"suffix":""}],"container-title":"Arch Phys Med Rehabil","edition":"2002/12/11","id":"ITEM-1","issue":"12","issued":{"date-parts":[["2002"]]},"language":"eng","note":"From Duplicate 1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aarten J; Nene, Anand V)\n\nIM; Date of Electronic Publication: 20021201. ; Original Imprints: Publication: Philadelphia, PA : W.B. Saunders\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page":"1777-1782","publisher":"W.B. Saunders","publisher-place":"Philadelphia, Pennsylvania","title":"Feasibility of the physiological cost index as an outcome measure for the assessment of energy expenditure during walking","type":"article-journal","volume":"83"},"uris":["http://www.mendeley.com/documents/?uuid=5744f9b4-fed3-4dc4-b8f7-a3516228be4f"]},{"id":"ITEM-2","itemData":{"DOI":"10.1111/j.1469-8749.1984.tb04499.x","ISBN":"0012-1622","PMID":"6239799","abstract":"Seventy-two normal children aged between three and 12 years were assessed to establish their walking function. Speed of walking and heart rate were monitored continuously, both barefoot and in shoes, over eight consecutive lengths of a 25m walkway. Since heart rate is affected by speed, the physiological cost index (PCI)--which combines the two parameters--was calculated for each child, both barefoot and in shoes. Speed tends to increase and walking heart rate to decrease with age. However, resting heart rate also decreases with age, so the PCI has the same range for all ages. The mean PCI in shoes was 0.4 and barefoot was 0.38. The PCI for children with pathological gait is appreciably greater than that for normal children, so the PCI is a valuable quantitative indicator of the level of handicap.;","author":[{"dropping-particle":"","family":"Butler","given":"P","non-dropping-particle":"","parse-names":false,"suffix":""},{"dropping-particle":"","family":"Engelbrecht","given":"M","non-dropping-particle":"","parse-names":false,"suffix":""},{"dropping-particle":"","family":"Major","given":"R E","non-dropping-particle":"","parse-names":false,"suffix":""},{"dropping-particle":"","family":"Tait","given":"J H","non-dropping-particle":"","parse-names":false,"suffix":""},{"dropping-particle":"","family":"Stallard","given":"J","non-dropping-particle":"","parse-names":false,"suffix":""},{"dropping-particle":"","family":"Patrick","given":"J H","non-dropping-particle":"","parse-names":false,"suffix":""}],"container-title":"Dev Med Child Neurol","id":"ITEM-2","issue":"5","issued":{"date-parts":[["1984"]]},"language":"English","note":"From Duplicate 1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n\nFrom Duplicate 2 (Physiological cost index of walking for normal children and its use as an indicator of physical handicap - Butler, P; Engelbrecht, M; Major, R E; Tait, J H; Stallard, J; Patrick, J H)\n\nFrom Duplicate 1 (PHYSIOLOGICAL COST INDEX OF WALKING FOR NORMAL CHILDREN AND ITS USE AS AN INDICATOR OF PHYSICAL HANDICAP - Butler, P; Engelbrecht, M; Major, R E; Tait, J H; Stallard, J; Patrick, J H)\n\nCited By :120\nExport Date: 29 January 2018\nCorrespondence Address: Stallard, J.\nReferences: Astrand, P.‐O., Rodhal, K., (1970) Textbook of Work Physiology, , New York:, McGraw Hill; Beck, R.J., Andriacchi, T.P., Kuo, K.N., Fermier, R.W., Galante, J.O., Changes in the gait patterns of growing children (1981) Journal of Bone and Joint Surgery, 63 A, pp. 1452-1457; Dounis, E., Rose, G.K., Wilson, R.S.E., Steventon, R.D., A comparison of efficiency of three types of crutches using oxygen consumption (1980) Rheumatology and Rehabilitation, 19, pp. 252-255; Grieve, D.W., Gear, R.J., The relationship between length of stride, step frequency, time of swing and sped of walking for children and adults (1966) Ergonomics, 5, pp. 379-399; MacGregor, J., (1979) The objective measurement of physical performance with long‐term ambulatory physiological surveillance equipment (L.A.P.S.E.), pp. 29-39. , Stott, F. D., Raftery, E. B., Goulding, L., (Eds.) Proceedings of 3rd International Symposium on Ambulatory Monitoring. London:, Academic Press; MacGregor, J., The evaluation of patient performance using long‐term ambulatory monitoring technique in the domiciliary environment (1981) Physiotherapy, 67, pp. 30-33; Nakagiri, K., (1976) Energy cost of floor walking in static encephalopathy children with and without their plastic ankle‐foot orthoses, , Stanford University, California, Division of Physical Therapy; Thesis; Stallard, J., Rose, G.K., Clinical decision making with the aid of ambulatory monitoring of heart rate (1980) Prosthetics and Orthotics International, 4, pp. 91-96; Tait, J.H., Davies, J.R., Assessment of orthoses by means of speed and heart rate (1978) Journal of Medical Engineering and Technology, 2, pp. 22-24; Statham, L., Early walking patterns of normal children (1971) Clinical Orthopedics and Related Research, 79, pp. 8-24\n\nFrom Duplicate 2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page":"607-612","publisher":"Blackwell","publisher-place":"England","title":"Physiological cost index of walking for normal children and its use as an indicator of physical handicap","type":"article-journal","volume":"26"},"uris":["http://www.mendeley.com/documents/?uuid=b9e71277-10be-4a4a-a40c-a5a31a13a804"]}],"mendeley":{"formattedCitation":"(Butler et al., 1984; MJ et al., 2002)","plainTextFormattedCitation":"(Butler et al., 1984; MJ et al., 2002)","previouslyFormattedCitation":"(Butler et al., 1984; MJ et al., 2002)"},"properties":{"noteIndex":0},"schema":"https://github.com/citation-style-language/schema/raw/master/csl-citation.json"}</w:instrText>
      </w:r>
      <w:r w:rsidRPr="000B4B1B">
        <w:fldChar w:fldCharType="separate"/>
      </w:r>
      <w:r w:rsidR="00810D03" w:rsidRPr="009A28E3">
        <w:rPr>
          <w:noProof/>
        </w:rPr>
        <w:t>(Butler et al., 1984; MJ et al., 2002)</w:t>
      </w:r>
      <w:r w:rsidRPr="000B4B1B">
        <w:fldChar w:fldCharType="end"/>
      </w:r>
      <w:r w:rsidRPr="000B4B1B">
        <w:t>. This was the only research grouping where there was no apparent discussion or comparison of footwear design within the</w:t>
      </w:r>
      <w:r w:rsidRPr="000B4B1B">
        <w:rPr>
          <w:u w:val="single"/>
        </w:rPr>
        <w:t xml:space="preserve"> </w:t>
      </w:r>
      <w:r w:rsidRPr="000B4B1B">
        <w:t>articles.</w:t>
      </w:r>
    </w:p>
    <w:p w14:paraId="4E8DCB87" w14:textId="0D1CE0BE" w:rsidR="00776D61" w:rsidRDefault="00776D61" w:rsidP="00E52690">
      <w:pPr>
        <w:spacing w:line="360" w:lineRule="auto"/>
        <w:jc w:val="both"/>
      </w:pPr>
    </w:p>
    <w:p w14:paraId="27E69C76" w14:textId="550D20A0" w:rsidR="00EE6D58" w:rsidRDefault="00EE6D58" w:rsidP="00E52690">
      <w:pPr>
        <w:spacing w:line="360" w:lineRule="auto"/>
        <w:jc w:val="both"/>
      </w:pPr>
    </w:p>
    <w:p w14:paraId="73A97815" w14:textId="77777777" w:rsidR="00EE6D58" w:rsidRPr="000B4B1B" w:rsidRDefault="00EE6D58" w:rsidP="00E52690">
      <w:pPr>
        <w:spacing w:line="360" w:lineRule="auto"/>
        <w:jc w:val="both"/>
      </w:pPr>
    </w:p>
    <w:p w14:paraId="666B89CE" w14:textId="77777777" w:rsidR="000B4B1B" w:rsidRDefault="000B4B1B">
      <w:pPr>
        <w:pStyle w:val="Heading2"/>
        <w:numPr>
          <w:ilvl w:val="1"/>
          <w:numId w:val="29"/>
        </w:numPr>
        <w:spacing w:line="360" w:lineRule="auto"/>
      </w:pPr>
      <w:bookmarkStart w:id="68" w:name="_Toc156403445"/>
      <w:r w:rsidRPr="000B4B1B">
        <w:lastRenderedPageBreak/>
        <w:t>Discussion</w:t>
      </w:r>
      <w:bookmarkEnd w:id="68"/>
      <w:r w:rsidRPr="000B4B1B">
        <w:t xml:space="preserve"> </w:t>
      </w:r>
    </w:p>
    <w:p w14:paraId="582B1411" w14:textId="77777777" w:rsidR="00C9221A" w:rsidRPr="00C9221A" w:rsidRDefault="00C9221A" w:rsidP="00E52690">
      <w:pPr>
        <w:spacing w:line="360" w:lineRule="auto"/>
      </w:pPr>
    </w:p>
    <w:p w14:paraId="469294C1" w14:textId="2DE2C506" w:rsidR="000B4B1B" w:rsidRDefault="000B4B1B" w:rsidP="00E52690">
      <w:pPr>
        <w:spacing w:line="360" w:lineRule="auto"/>
        <w:jc w:val="both"/>
      </w:pPr>
      <w:r w:rsidRPr="000B4B1B">
        <w:t xml:space="preserve">This current scoping review demonstrated that children’s footwear in general is an increasing area of research with most of the articles in this area published within the past 10 years. It has also highlighted the range of research evidence has developed </w:t>
      </w:r>
      <w:r w:rsidR="009C09D7" w:rsidRPr="000B4B1B">
        <w:t>from opinion base</w:t>
      </w:r>
      <w:r w:rsidRPr="000B4B1B">
        <w:t xml:space="preserve"> to more objective and structured research methodologies. </w:t>
      </w:r>
    </w:p>
    <w:p w14:paraId="75078B87" w14:textId="77777777" w:rsidR="00743B88" w:rsidRPr="000B4B1B" w:rsidRDefault="00743B88" w:rsidP="00E52690">
      <w:pPr>
        <w:spacing w:line="360" w:lineRule="auto"/>
        <w:jc w:val="both"/>
      </w:pPr>
    </w:p>
    <w:p w14:paraId="00617FB1" w14:textId="45CFDD87" w:rsidR="000B4B1B" w:rsidRDefault="000B4B1B" w:rsidP="00E52690">
      <w:pPr>
        <w:spacing w:line="360" w:lineRule="auto"/>
        <w:jc w:val="both"/>
      </w:pPr>
      <w:r w:rsidRPr="000B4B1B">
        <w:t>In consideration of the two overarching areas, footwear design and effects of footwear</w:t>
      </w:r>
      <w:r w:rsidRPr="000B4B1B">
        <w:rPr>
          <w:b/>
        </w:rPr>
        <w:t>,</w:t>
      </w:r>
      <w:r w:rsidRPr="000B4B1B">
        <w:t xml:space="preserve"> the articles tended to discuss and study the effects of footwear on the child; however, there was a sizable number of articles (n=70) that considered footwear design in terms of the fit of the footwear. Footwear fit relates to the ergonomic purpose of footwear, a significant factor of its function is how it fits the foot </w:t>
      </w:r>
      <w:r w:rsidRPr="000B4B1B">
        <w:fldChar w:fldCharType="begin" w:fldLock="1"/>
      </w:r>
      <w:r w:rsidR="00EF53DC">
        <w:instrText>ADDIN CSL_CITATION {"citationItems":[{"id":"ITEM-1","itemData":{"DOI":"10.1177/154193120004401220","ISSN":"1541-9312","abstract":"Even though fit ranks as one of the most important considerations in the purchase of a shoe, the quality of fit has no metric and is hence poorly assessed. Manufacturers, retailers, and customers tend to use trial and error techniques to improve footwear fit. This approach is rather cumbersome and very unscientific. In this paper, we present a methodology to assess and thereby quantify footwear fit so that comfort can be predicted and consequently improved lasts and shoes can be produced that match different shapes of feet.","author":[{"dropping-particle":"","family":"Goonetilleke","given":"Ravindra S.","non-dropping-particle":"","parse-names":false,"suffix":""},{"dropping-particle":"","family":"Luximon","given":"Ameersing","non-dropping-particle":"","parse-names":false,"suffix":""},{"dropping-particle":"","family":"Tsui","given":"Kwok L.","non-dropping-particle":"","parse-names":false,"suffix":""}],"container-title":"Proceedings of the Human Factors and Ergonomics Society Annual Meeting","id":"ITEM-1","issue":"12","issued":{"date-parts":[["2000","7"]]},"page":"2-515-2-518","publisher":"SAGE PublicationsSage CA: Los Angeles, CA","title":"The Quality of Footwear Fit: What we know, don't know and should know","type":"article-journal","volume":"44"},"uris":["http://www.mendeley.com/documents/?uuid=97e0ce58-f112-33f0-a073-356ff9ec3eba","http://www.mendeley.com/documents/?uuid=07cbcc2d-c2bf-4531-8250-a7ca4920c748"]}],"mendeley":{"formattedCitation":"(Goonetilleke et al., 2000)","plainTextFormattedCitation":"(Goonetilleke et al., 2000)","previouslyFormattedCitation":"(Goonetilleke et al., 2000)"},"properties":{"noteIndex":0},"schema":"https://github.com/citation-style-language/schema/raw/master/csl-citation.json"}</w:instrText>
      </w:r>
      <w:r w:rsidRPr="000B4B1B">
        <w:fldChar w:fldCharType="separate"/>
      </w:r>
      <w:r w:rsidR="00254D00" w:rsidRPr="00254D00">
        <w:rPr>
          <w:noProof/>
        </w:rPr>
        <w:t>(Goonetilleke et al., 2000)</w:t>
      </w:r>
      <w:r w:rsidRPr="000B4B1B">
        <w:fldChar w:fldCharType="end"/>
      </w:r>
      <w:r w:rsidRPr="000B4B1B">
        <w:t xml:space="preserve">. Even though fit appeared to be a prominent area of research, there was a limited number of empirical studies (n=4) exploring the effects of incorrectly fitted footwear on children </w:t>
      </w:r>
      <w:r w:rsidRPr="000B4B1B">
        <w:fldChar w:fldCharType="begin" w:fldLock="1"/>
      </w:r>
      <w:r w:rsidR="00D471C6">
        <w:instrText>ADDIN CSL_CITATION {"citationItems":[{"id":"ITEM-1","itemData":{"DOI":"10.1186/1471-2474-10-159","ISBN":"1471-2474","PMID":"20015410","abstract":"BACKGROUND: Wearing shoes of insufficient length during childhood has often been cited as leading to deformities of the foot, particularly to the development of hallux valgus disorders. Until now, these assumptions have not been confirmed through scientific research. This study aims to investigate whether this association can be statistically proven, and if children who wear shoes of insufficient length actually do have a higher risk of a more pronounced lateral deviation of the hallux. METHODS: 858 pre-school children were included in the study. The study sample was stratified by sex, urban/rural areas and Austrian province. The hallux angle and the length of the feet were recorded. The inside length of the children's footwear (indoor shoes worn in pre-school and outdoor shoes) were assessed. Personal data and different anthropometric measurements were taken. The risk of hallux valgus deviation was statistically tested by a stepwise logistic regression analysis and the relative risk (odds ratio) for a hallux angle &gt; or = 4 degrees was calculated. RESULTS: Exact examinations of the hallux angle could be conducted on a total of 1,579 individual feet. Only 23.9% out of 1,579 feet presented a straight position of the great toe. The others were characterized by lateral deviations (valgus position) at different degrees, equalling 10 degrees or greater in 14.2% of the children's feet.88.8% of 808 children examined wore indoor footwear that was of insufficient length, and 69.4% of 812 children wore outdoor shoes that were too short. A significant relationship was observed between the lengthwise fit of the shoes and the hallux angle: the shorter the shoe, the higher the value of the hallux angle. The relative risk (odds ratio) of a lateral hallux deviation of &gt; or = 4 degrees in children wearing shoes of insufficient length was significantly increased. CONCLUSIONS: There is a significant relationship between the hallux angle in children and footwear that is too short in length. The fact that the majority of the children examined were wearing shoes of insufficient length makes the issue particularly significant. Our results emphasize the importance of ensuring that children's footwear fits properly.","author":[{"dropping-particle":"","family":"Klein","given":"Christian","non-dropping-particle":"","parse-names":false,"suffix":""},{"dropping-particle":"","family":"Groll-Knapp","given":"Elisabeth","non-dropping-particle":"","parse-names":false,"suffix":""},{"dropping-particle":"","family":"Kundi","given":"Michael","non-dropping-particle":"","parse-names":false,"suffix":""},{"dropping-particle":"","family":"Kinz","given":"Wieland","non-dropping-particle":"","parse-names":false,"suffix":""}],"container-title":"BMC Musculoskelet Disord","edition":"2009/12/18","id":"ITEM-1","issue":"1","issued":{"date-parts":[["2009"]]},"language":"English","note":"From Duplicate 1 (Increased hallux angle in children and its association with insufficient length of footwear: a community based cross-sectional study - Klein, C; Groll-Knapp, E; Kundi, M; Kinz, W)\n\nresearch. Journal Subset: Biomedical; Europe; UK &amp;amp; Ireland. NLM UID: 100968565.\nPMID: 20015410.\n\nFrom Duplicate 2 (Increased hallux angle in children and its association with insufficient length of footwear: a community based cross-sectional study - Klein, Christian; Groll-Knapp, Elisabeth; Kundi, Michael; Kinz, Wieland)\n\nFrom Duplicate 1 (Increased hallux angle in children and its association with insufficient length of footwear: a community based cross-sectional study - Klein, C; Groll-Knapp, E; Kundi, M; Kinz, W)\n\n1471-2474\nKlein, Christian\nGroll-Knapp, Elisabeth\nKundi, Michael\nKinz, Wieland\nJournal Article\nResearch Support, Non-U.S. Gov't\nEngland\nBMC Musculoskelet Disord. 2009 Dec 17;10:159. doi: 10.1186/1471-2474-10-159.\n\nFrom Duplicate 2 (Increased hallux angle in children and its association with insufficient length of footwear: A community based cross-sectional study - Klein, C; Groll-Knapp, E; Kundi, M)\n\nCited By :21\nExport Date: 29 January 2018\nCorrespondence Address: Kundi, M.; Institute for Environmental Health, Center for Public Health, Medical University of Vienna, Kinderspitalgasse 15, 1090 Vienna, Austria; email: michael.kundi@meduniwien.ac.at\nReferences: Coughlin, M.J., Mann, R.A., (1999) Sugery of the Foot and Ankle, 1, pp. 151-168. , Philadelphia: Mosby 7; Hardy, R.H., Clapham, J.C.R., Observations on Hallux valgus (1951) J Bone Joint Surg [Br], 33, pp. 376-391. , 14861244; Glynn, M.K., Dunlop, J.B., Fitzpatrick, D., The Mitchell distal metatarsal osteotomy for Hallux valgus (1980) J Bone Joint Surg [Br], 62, pp. 188-191. , 7364833; Johnston, O., Further studies of the inheritance of hand and foot anomalies (1956) Clin Orthop, 8, pp. 146-160. , 13374909; Wanievenhaus, A., Bock, P., Gruber, F., Ivanic, G., Klein, C., Siorpaes, R., Schneider, W., Trnka, H.J., Deformity associated treatment of the hallux valgus complex (2009) Orthopade; Coughlin, M.J., Jones, C.P., Hallux Valgus: Demographics, etiology and radiographic assessment (2007) Foot Ankle Int, 28, pp. 759-777. , 10.3113/FAI.2007.0759. 17666168; Mann, R.A., Coughlin, M.J., Hallux valgus: Etiology, anatomy treatment and surgical considerations (1981) Clin Orthop, 157, p. 31. , 7249460; Coughlin, M.J., Juvenil hallux valgus: Etiology and treatment (1995) Foot Ankle Int, 16, pp. 682-697. , 8589807; Harris, R.I., Beath, T., The short first metatarsal: Its incidence and clinical significance (1949) J Bone Joint Surg [Am], 31, pp. 553-565; Morton, D.J., (1935) The Human Foot, , New York: Columbia University Press; Wheeler Haines, R., McDougall, A., The anatomy of hallux valgus (1954) J Bone Joint Surg [Br], 36, pp. 272-293. , 13163115; Mayo, C.H., The surgical treatment of bunions (1920) Minn Med J, 3, pp. 326-331; Craigmile Doris, A., Incidence, origin and prevention of certain foot defects (1953) Br Med J, 2, pp. 749-752. , 10.1136/bmj.2.4839.749. 13082099; Sim-Fook, L., Hodgson, A.R., A comparison of foot forms among the non-shoe and shoe-wearing Chinese population (1958) J Bone Joint Surg [Am], 40, pp. 1058-1062. , 13587573; Coughlin, M.J., Hallux valgus Causes, evaluation and treatment (1984) Postgrad Med, 75, pp. 174-187. , 6709527; Menz, H.B., Morris, M.E., Footwear characteristics and foot problems in older people (2005) Gerontology, 51, pp. 346-351. , 10.1159/000086373. 16110238; Cheng, F.T., Perng, D.B., A systematic approach for developing a foot size information system for shoe last design (1999) Int J Ind Ergon, 25, pp. 171-185. , 10.1016/S0169-8141(98)00098-5; Timm, H., Measurement of the length of children's shoes with shoe-measurement cards (1963) Z Orthop Ihre Grenzgeb, 97, pp. 384-386. , 14045169; Debrunner, H.U., Wachstum und Entwicklung des Fubes beim Jugendlichen (Growth and development of the juvenile foot) (1965) Supplement to No. 99 of the Z Orthop, , Stuttgart: Ferdinand Enke Verlag; Bauer, R., Frischhut, B., Der Vorfu (1996) Orthopade, 25, p. 301. , 10.1007/s001320050028. 8927374; Eckstein, G., Der nicht passende Schuh und das Problem erworbener Vorfuschäden bei Kindern (Poorly-fitting shoes and the problem of acquired forefoot damage) (1990) PhD Thesis, , Erlangen-Nürnberg; Maier, E., Killmann, M., (2003) Kinderfu und Kinderschuh. Entwicklung der Kindlichen Beine und Fü und Ihre Anforderungen An Fugerechte Schuhe, , München: Verlag Neuer Merkur; Kato, T., Watanabe, S., The etiology of hallux valgus in Japan (1981) Clin Orthop Relat Res, 157, pp. 78-81. , 7249466; Stracker, O., Child's foot and child's shoe (1966) Arch Orthop Unfallchir, 59, pp. 286-294. , 10.1007/BF00415251. 5996423; Kristen, H., The child's foot in Austria (1968) Z Orthop Ihre Grenzgeb, 3, pp. 318-333; Hellbruegge, T., Zur Prophylaxe erworbener Fuschäden. Kinderschuh-Seminare für Kinderärzte (Preventing acquired foot damage. Seminars on children's footwear for pediatricians) (1980) Sozialpädiatrie in Praxis und Klinik, p. 3; Maier, E., Erworbene Fuschäden bei Kindern und Jugendlichen (Acquired foot damage of childrens and juveniles) (1982) Sozialpädiatrie in Praxis und Klinik, 6, pp. 297-307; Dhom, G., Das Zugabeproblem bei fugerechten Kinderschuhen (The problem of extra length in correctly fitting children's shoes) (1984) PhD Thesis, , Johannes Gutenberg Universität Mainz; Schmidt, C., Die optimale Längenzugabe in Sport-und Freizeitschuhen bei Kindern (The optimal length of sport shoes and recreational footwear for children) (1989) PhD Thesis, , Erlangen-Nürnberg; Barnicot, N.A., Hardy, R.H., The position of the hallux in West Africans (1955) Am J Anat, 89, pp. 355-361; Pisani, G., (1988) Fuchirurgie, , Georg Thieme Verlag Stuttgart; Shine, I.B., Incidence of hallux valgus in a partially shoe-wearing community (1965) Br Med J, 1, pp. 1648-1650. , 10.1136/bmj.1.5451.1648. 14298843; Wülker, N., (1997) Hallux Valgus-hallux Rigidus, , Stuttgart: Ferdinand Enke Verlag; Jerosch, J., Mamsch, H., Deformities and misalignment of feet in children-a field study of 345 students (1998) Z Orthop Ihre Grenzgeb, 136, pp. 215-220. , 10.1055/s-2008-1054225. 9736981; Forst, R., Spreizfu und Hallux valgus des Jugendlichen (Juvenile splay foot and hallux valgus) (1993) Jahrbuch der Orthopädie, pp. 63-72. , Zülpich: Biermann Venbrocks R, Salis-Soglio G; Schilling, W., Morphologische und funktionelle Entwicklung des Kinderfues (Morphological and functional development of children's feet) (1982) Medizinische Orthopädietechnik, 109, pp. 2-6; Kilmartin, T.E., Barrington, R.L., Wallace, W.A., Metatarsus Primus Varus. A statistical study (1991) J Bone Joint Surg [Br], 73, pp. 937-940; Kromeyer-Hauschild, K., Wabitsch, M., Kunze, D., Geller, F., Geiss, H.C., Hesse, V., Von Hippel, A., Hebebrand, J., Percentiles of body mass index in children and adolescents evaluated from different regional German studies (2001) Monatsschrift fur Kinderheilkunde, 149 (8), pp. 807-818. , DOI 10.1007/s001120170107; AGA (Arbeitsgemeinschaft Adipositas im Kindes-und Jugendalter), , http://www.a-g-a.de/aga_content.html; Schneider, W., Knahr, K., Metatarsophalangeal and intermetatarsal angle: Different values and interpretation of postoperative results dependent on the technique of measurements (1998) Foot and Ankle Int, 19, pp. 532-536\n\nFrom Duplicate 3 (Increased hallux angle in children and its association with insufficient length of footwear: a community based cross-sectional study - Klein, C; Groll-Knapp, E; Kundi, M; Kinz, W)\n\nresearch. Journal Subset: Biomedical; Europe; UK &amp;amp; Ireland. NLM UID: 100968565.\nPMID: 20015410.\n\nFrom Duplicate 4 (Increased hallux angle in children and its association with insufficient length of footwear: a community based cross-sectional study - Klein, Christian; Groll-Knapp, Elisabeth; Kundi, Michael; Kinz, Wieland)\n\nDate of Electronic Publication: 2009 Dec 17. ; Original Imprints: Publication: London : BioMed Central, [2000-","page":"159","publisher":"BioMed Central","publisher-place":"England","title":"Increased hallux angle in children and its association with insufficient length of footwear: a community based cross-sectional study","type":"article-journal","volume":"10"},"uris":["http://www.mendeley.com/documents/?uuid=75153aae-66eb-448f-bd80-6b5e9443b793"]},{"id":"ITEM-2","itemData":{"DOI":"10.1186/s13047-015-0062-0","ISBN":"17571146 (ISSN)","PMID":"25722747","abstract":"Background: Foot deformity, flat feet, and the use of ill-fitting footwear are common in children and adolescents with Down syndrome (DS). The aim of this study was to determine whether these observations are associated with foot-specific disability in this group.; Methods: A cross-sectional study design. Foot structure (foot posture determined using the Arch Index, presence of hallux valgus and lesser toe deformities) and footwear fit (determined by length and width percentage differences between the participant's foot and footwear) were assessed in 50 participants with DS (22 females, 28 males) aged five to 18 with a mean (SD) age of 10.6 (3.9) years. Foot-specific disability was determined using the parent-reported Oxford Ankle Foot Questionnaire for Children (OxAFQ-C). Associations between foot structure and footwear fit with the four domains (Physical, School and play, Emotional and Footwear) of the OxAFQ-C were determined using multivariate regression modelling.; Results: The mean (SD) Arch Index was 0.29 (0.08), and the prevalence of flat feet, hallux valgus and lesser toe deformities was 76%, 10% and 12% respectively. Few participants wore footwear that was too short (10%), but the use of footwear that was too narrow was common (58%). The presence of hallux valgus was significantly associated with increased disability for the OxAFQ-C School and play domain scores. The use of narrow-fitting footwear was significantly associated with increased levels of disability for the OxAFQ-C Physical, School and play, and Emotional domains. However, these variables only explained between 10% to 14% of the variance in the OxAFQ-C domain scores. There were no significant associations between foot structure and footwear fit with the OxAFQ-C Footwear domain scores.; Conclusions: Flatter feet and lesser toe deformities are not associated with foot-specific disability in children and adolescents with DS. Hallux valgus is associated with foot-specific disability during school and play activities. Ill-fitting footwear (too narrow) is common and is associated with foot-specific disability. Further research is required to identify if the relationship between narrow-fitting footwear and foot-specific disability is causal, and to identify other factors associated with foot-specific disability in children and adolescents with DS.;","author":[{"dropping-particle":"","family":"Lim","given":"Polly Qx X","non-dropping-particle":"","parse-names":false,"suffix":""},{"dropping-particle":"","family":"Shields","given":"Nora","non-dropping-particle":"","parse-names":false,"suffix":""},{"dropping-particle":"","family":"Nikolopoulos","given":"Nikolaos","non-dropping-particle":"","parse-names":false,"suffix":""},{"dropping-particle":"","family":"Barrett","given":"Joanna T","non-dropping-particle":"","parse-names":false,"suffix":""},{"dropping-particle":"","family":"Evans","given":"Angela M","non-dropping-particle":"","parse-names":false,"suffix":""},{"dropping-particle":"","family":"Taylor","given":"Nicholas F","non-dropping-particle":"","parse-names":false,"suffix":""},{"dropping-particle":"","family":"Munteanu","given":"Shannon E","non-dropping-particle":"","parse-names":false,"suffix":""}],"container-title":"J Foot Ankle Res","id":"ITEM-2","issue":"1","issued":{"date-parts":[["2015"]]},"language":"English","note":"From Duplicate 1 (The association of foot structure and footwear fit with disability in children and adolescents with Down syndrome - Lim, Polly Qx X; Shields, Nora; Nikolopoulos, Nikolaos; Barrett, Joanna T; Evans, Angela M; Taylor, Nicholas F; Munteanu, Shannon E)\n\nFrom Duplicate 1 (The association of foot structure and footwear fit with disability in children and adolescents with Down syndrome - Lim, P Q X; Shields, N; Nikolopoulos, N; Barrett, J T; Evans, A M; Taylor, N F; Munteanu, S E)\n\nCited By :2\nExport Date: 29 January 2018\nCorrespondence Address: Munteanu, S.E.; Discipline of Podiatry, College of Science, Health and Engineering, La Trobe UniversityAustralia\nReferences: Elton, T.S., Sansom, S.E., Martin, M.M., Trisomy-21 gene dosage over-expression of miRNAs results in the haploinsufficiency of specific target proteins (2010) RNA Biol, 7 (5), pp. 540-547; Roizen, N.J., Patterson, D., Down's syndrome (2003) Lancet, 361 (9365), pp. 1281-1289; Steingass, K.J., Chicoine, B., McGuire, D., Roizen, N.J., Developmental disabilities grown up: Down syndrome (2011) J Dev Behav Pediatr, 32 (7), pp. 548-558; Cowley, P.M., Ploutz-Snyder, L.L., Baynard, T., Heffernan, K., Jae, S.Y., Hsu, S., Physical fitness predicts functional tasks in individuals with Down syndrome (2010) Med Sci Sports Exerc, 42 (2), pp. 388-393; Mercer, V.S., Lewis, C.L., Hip abductor and knee extensor muscle strength of children with and without Down syndrome (2001) Pediatr Phys Ther, 13 (1), pp. 18-26; Galli, M., Cimolin, V., Pau, M., Costici, P., Albertini, G., Relationship between flat foot condition and gait pattern alterations in children with Down syndrome (2014) J Intellect Disabil Res, 58 (3), pp. 269-276; Rigoldi, C., Galli, M., Albertini, G., Gait development during lifespan in subjects with Down syndrome (2011) Res Dev Disabil, 32 (1), pp. 158-163; Mik, G., Gholve, P.A., Scher, D.M., Widmann, R.F., Green, D.W., Down syndrome: orthopedic issues (2008) Curr Opin Pediatr, 20 (1), pp. 30-36; Caird, M.S., Wills, B.P., Dormans, J.P., Down syndrome in children: the role of the orthopaedic surgeon (2006) J Am Acad Orthop Surg, 14 (11), pp. 610-619; Livingstone, B., Hirst, P., Orthopedic disorders in school children with Down's syndrome with special reference to the incidence of joint laxity (1986) Clin Orthop Relat Res, 207, pp. 74-76; Diamond, L.S., Lynne, D., Sigman, B., Orthopedic disorders in patients with Down's syndrome (1981) Orthop Clin North Am, 12 (1), pp. 57-71; Pikora, T.J., Bourke, J., Bathgate, K., Foley, K.R., Lennox, N., Leonard, H., Health conditions and their impact among adolescents and young adults with Down syndrome (2014) PLoS One, 9 (5); Mahan, K.T., Diamond, E., Brown, D., Podiatric profile of the Down's syndrome individual (1983) J Am Podiatry Assoc, 73 (4), pp. 173-179; Caselli, M.A., Cohen-Sobel, E., Thompson, J., Adler, J., Gonzalez, L., Biomechanical management of children and adolescents with Down syndrome (1991) J Am Podiatr Med Assoc, 81 (3), pp. 119-127; Merrick, J., Ezra, E., Josef, B., Hendel, D., Steinberg, D.M., Wientroub, S., Musculoskeletal problems in down syndrome European paediatric orthopaedic society survey: the Israeli sample (2000) J Pediatr Orthop B, 9 (3), pp. 185-192; Concolino, D., Pasquzzi, A., Capalbo, G., Sinopoli, S., Strisciuglio, P., Early detection of podiatric anomalies in children with Down syndrome (2006) Acta Paediatr, 95 (1), pp. 17-20; Prasher, V.P., Robinson, L., Krishnan, V.H., Chung, M.C., Podiatric disorders among children with Down syndrome and learning disability (1995) Dev Med Child Neurol, 37 (2), pp. 131-134; Pau, M., Galli, M., Crivellini, M., Albertini, G., Foot-ground interaction during upright standing in children with Down syndrome (2012) Res Dev Disabil, 33 (6), pp. 1881-1887; Cavanagh, P.R., Rodgers, M.M., The arch index: a useful measure from footprints (1987) J Biomech, 20 (5), pp. 547-551; Murley, G.S., Menz, H.B., Landorf, K.B., A protocol for classifying normal- and flat-arched foot posture for research studies using clinical and radiographic measurements (2009) J Foot Ankle Res, 2 (1), p. 22; Gilmour, J.C., Burns, Y., The measurement of the medial longitudinal arch in children (2001) Foot Ankle Int, 22 (6), pp. 493-498; Igbigbi, P.S., Msamati, B.C., The footprint ratio as a predictor of pes planus: a study of indigenous Malawians (2002) J Foot Ankle Surg, 41 (6), pp. 394-397; Kanatli, U., Yetkin, H., Cila, E., Footprint and radiographic analysis of the feet (2001) J Pediatr Orthop, 21 (2), pp. 225-228; Wearing, S.C., Hills, A.P., Byrne, N.M., Hennig, E.M., McDonald, M., The arch index: a measure of flat or fat feet? (2004) Foot Ankle Int, 25 (8), pp. 575-581; Mickle, K.J., Steele, J.R., Munro, B.J., The feet of overweight and obese young children: are they flat or fat? (2006) Obesity (Silver Spring), 14 (11), pp. 1949-1953; Murray, J., Ryan-Krause, P., Obesity in children with Down syndrome: Background and recommendations for management (2010) Pediatr Nurs, 36 (6), pp. 314-319; Rimmer, J.H., Yamaki, K., Davis, B.M., Wang, E., Vogel, L.C., Obesity and overweight prevalence among adolescents with disabilities (2011) Prev Chronic Dis, 8 (2); Pau, M., Galli, M., Crivellini, M., Albertini, G., Relationship between obesity and plantar pressure distribution in youths with down syndrome (2013) Am J Phys Med Rehabil, 92 (10), pp. 889-897; Garrow, A.P., Papageorgiou, A., Silman, A.J., Thomas, E., Jayson, M.I.V., Macfarlane, G.J., The grading of hallux valgus: The Manchester scale (2001) J Am Podiatr Med Assoc, 91 (2), pp. 74-78; Menz, H.B., Fotoohabadi, M.R., Wee, E., Spink, M.J., Validity of self-assessment of hallux valgus using the Manchester scale (2010) BMC Musculoskelet Disord, 11 (1), pp. 1-6; Menz, H.B., Munteanu, S.E., Radiographic validation of the Manchester scale for the classification of hallux valgus deformity (2005) Rheumatology (Oxford), 44 (8), pp. 1061-1066; Menz, H.B., Lord, S.R., Foot pain impairs balance and functional ability in community-dwelling older people (2001) J Am Podiatr Med Assoc, 91 (5), pp. 222-229; Menz, H.B., Morris, M.E., Footwear characteristics and foot problems in older people (2005) Gerontology, 51 (5), pp. 346-351; Morris, C., Doll, H.A., Wainwright, A., Theologis, T., Fitzpatrick, R., The Oxford ankle foot questionnaire for children: scaling, reliability and validity (2008) J Bone Joint Surg (Br), 90 (11), pp. 1451-1456; Morris, C., Doll, H., Davies, N., Wainwright, A., Theologis, T., Willett, K., The Oxford Ankle Foot Questionnaire for children: responsiveness and longitudinal validity (2009) Qual Life Res, 18 (10), pp. 1367-1376; Morris, C., Doll, H., Wainwright, A., Davies, N., Theologis, T., Fitzpatrick, R., The oxford ankle foot questionnaire for children: review of development and potential applications (2010) Prosthet Orthot Int, 34 (3), pp. 238-244; Faul, F., Erdfelder, E., Buchner, A., Lang, A.G., Statistical power analyses using G*Power 3.1: tests for correlation and regression analyses (2009) Behav Res Methods, 41 (4), pp. 1149-1160; Menz, H.B., Two feet, or one person? Problems associated with statistical analysis of paired data in foot and ankle medicine (2004) Foot, 14 (1), pp. 2-5; Tabachnick, B.G., Fidell, L.S., Multiple Regression. Chapter 5 (2007) Using Multivariate Statistics, pp. 117-194. , Hartman S, editor. 5th ed. Boston: Pearson/Allyn &amp;amp; Bacon; Jankowicz-Szymanska, A., Mikolajczyk, E., Wojtanowski, W., The effect of the degree of disability on nutritional status and flat feet in adolescents with Down syndrome (2013) Res Dev Disabil, 34 (11), pp. 3686-3690; Galli, M., Cimolin, V., Rigoldi, C., Pau, M., Costici, P., Albertini, G., The effects of low arched feet on foot rotation during gait in children with Down syndrome (2014) J Intellect Disabil Res, 58 (8), pp. 758-764; Evans, A.M., Rome, K., A Cochrane review of the evidence for non-surgical interventions for flexible pediatric flat feet (2011) Eur J Phys Rehabil Med, 47 (1), pp. 69-89; Evans, A.M., Screening for foot problems in children: is this practice justifiable? (2012) J Foot Ankle Res, 5 (1), p. 18; Menz, H.B., Roddy, E., Thomas, E., Croft, P.R., Impact of hallux valgus severity on general and foot-specific health-related quality of life (2011) Arthritis Care Res (Hoboken), 63 (3), pp. 396-404; Nix, S.E., Vicenzino, B.T., Collins, N.J., Smith, M.D., Gait parameters associated with hallux valgus: a systematic review (2013) J Foot Ankle Res, 6 (1), p. 9; Chaiwanichsiri, D., Tantisiriwat, N., Janchai, S., Proper shoe sizes for Thai elderly (2008) Foot (Edinb), 18 (4), pp. 186-191; Klein, C., Groll-Knapp, E., Kundi, M., Kinz, W., Increased hallux angle in children and its association with insufficient length of footwear: a community based cross-sectional study (2009) BMC Musculoskelet Disord, 10, p. 159; Rigoldi, C., Galli, M., Cimolin, V., Camerota, F., Celletti, C., Tenore, N., Gait strategy in patients with Ehlers-Danlos syndrome hypermobility type and Down syndrome (2012) Res Dev Disabil, 33 (5), pp. 1437-1442; Celletti, C., Galli, M., Cimolin, V., Castori, M., Albertini, G., Camerota, F., Relationship between fatigue and gait abnormality in joint hypermobility syndrome/Ehlers-Danlos syndrome hypermobility type (2012) Res Dev Disabil, 33 (6), pp. 1914-1918; Galli, M., Rigoldi, C., Brunner, R., Virji-Babul, N., Giorgio, A., Joint stiffness and gait pattern evaluation in children with Down syndrome (2008) Gait Posture, 28 (3), pp. 502-506\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page":"4","publisher":"BioMed Central","publisher-place":"England","title":"The association of foot structure and footwear fit with disability in children and adolescents with Down syndrome","type":"article-journal","volume":"8"},"uris":["http://www.mendeley.com/documents/?uuid=18770c8d-757d-433a-9feb-715530283856"]},{"id":"ITEM-3","itemData":{"DOI":"10.1080/19424280.2015.1036938","ISBN":"19424280 (ISSN)","ISSN":"19424299","author":[{"dropping-particle":"","family":"Imaizumi","given":"Kazuya","non-dropping-particle":"","parse-names":false,"suffix":""},{"dropping-particle":"","family":"Akimoto","given":"Maki","non-dropping-particle":"","parse-names":false,"suffix":""},{"dropping-particle":"","family":"Kobayashi","given":"Yoshiyuki","non-dropping-particle":"","parse-names":false,"suffix":""},{"dropping-particle":"","family":"Hobara","given":"Hiroaki","non-dropping-particle":"","parse-names":false,"suffix":""},{"dropping-particle":"","family":"Kouchi","given":"Makiko","non-dropping-particle":"","parse-names":false,"suffix":""}],"container-title":"Footwear Science","id":"ITEM-3","issued":{"date-parts":[["2015","6","19"]]},"language":"English","note":"From Duplicate 1 (Effects of oversized footwear on gait parameters in children - Imaizumi, Kazuya; Akimoto, Maki; Kobayashi, Yoshiyuki; Hobara, Hiroaki; Kouchi, Makiko)\n\nFrom Duplicate 1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azuya; Akimoto, Maki; Kobayashi, Yoshiyuki; Hobara, Hiroaki; Kouchi, Makiko)\n\nFrom Duplicate 1 (Effects of oversized footwear on gait parameters in children - Imaizumi, Kazuya; Akimoto, Maki; Kobayashi, Yoshiyuki; Hobara, Hiroaki; Kouchi, Makiko)\n\nFrom Duplicate 1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n\nFrom Duplicate 2 (Effects of oversized footwear on gait parameters in children - Imaizumi, K; Akimoto, M; Kobayashi, Y; Hobara, H; Kouchi, M)\n\nExport Date: 29 January 2018\nCorrespondence Address: Imaizumi, K.; Tokyo Healthcare UniversityJapan\nReferences: (2011) Press release on 4 October 2011; Kouchi, M., Foot dimensions and foot shape: Differences due to growth, generation and ethnic origin (1998) Anthropological Science, 106, pp. 161-188; Schulz, B., Minimum toe clearance adaptations to floor surface irregularity and gait speed (2014) Journal of Biomechanics, 44 (7), pp. 1277-1284","page":"S16-S18","publisher":"Taylor and Francis Ltd.","title":"Effects of oversized footwear on gait parameters in children","type":"article-journal","volume":"7"},"uris":["http://www.mendeley.com/documents/?uuid=2639bfeb-426c-488f-aa10-ced55c3985cb"]},{"id":"ITEM-4","itemData":{"DOI":"10.3109/13668250.2016.1237623","ISBN":"13668250 (ISSN)","abstract":"Background Foot problems may limit physical activity in children with Down syndrome. This prospective cohort study investigated the association of foot posture, deformity, and footwear fit with activity. Method Foot posture of 50 children with Down syndrome (22 girls, 28 boys; M age = 10.5 years) was assessed using the arch index and deformities were documented. Footwear fit compared the difference in length and width of shoes with participants’ feet. Physical activity was measured using accelerometers. Results Mean arch index (0.29 ± 0.08) was indicative of flat feet. Footwear fit was too short for five participants, too long for 26 participants, and too narrow for 29 participants. Regression analysis for the 20 participants adherent with wearing an accelerometer found no association of foot posture or deformity with activity. Footwear fit was negatively associated with activity (p =.03). Conclusion Preliminary data suggest poor footwear fit is associated with reduced physical activity in children with Down syndrome. © 2016 Australasian Society for Intellectual Disability, Inc.","author":[{"dropping-particle":"","family":"Lim","given":"Polly","non-dropping-particle":"","parse-names":false,"suffix":""},{"dropping-particle":"","family":"Nikolopoulos","given":"Nikolaos","non-dropping-particle":"","parse-names":false,"suffix":""},{"dropping-particle":"","family":"Barrett","given":"Joanna","non-dropping-particle":"","parse-names":false,"suffix":""},{"dropping-particle":"","family":"Evans","given":"Angela","non-dropping-particle":"","parse-names":false,"suffix":""},{"dropping-particle":"","family":"Munteanu","given":"Shannon","non-dropping-particle":"","parse-names":false,"suffix":""},{"dropping-particle":"","family":"Shields","given":"Nora","non-dropping-particle":"","parse-names":false,"suffix":""},{"dropping-particle":"","family":"Taylor","given":"Nicholas F","non-dropping-particle":"","parse-names":false,"suffix":""},{"dropping-particle":"","family":"Wollersheim","given":"Dennis","non-dropping-particle":"","parse-names":false,"suffix":""},{"dropping-particle":"","family":"Lim","given":"Polly","non-dropping-particle":"","parse-names":false,"suffix":""},{"dropping-particle":"","family":"Wollersheim","given":"Dennis","non-dropping-particle":"","parse-names":false,"suffix":""},{"dropping-particle":"","family":"Nikolopoulos","given":"Nikolaos","non-dropping-particle":"","parse-names":false,"suffix":""},{"dropping-particle":"","family":"Barrett","given":"Joanna","non-dropping-particle":"","parse-names":false,"suffix":""},{"dropping-particle":"","family":"Evans","given":"Angela","non-dropping-particle":"","parse-names":false,"suffix":""},{"dropping-particle":"","family":"Taylor","given":"Nicholas F","non-dropping-particle":"","parse-names":false,"suffix":""},{"dropping-particle":"","family":"Munteanu","given":"Shannon","non-dropping-particle":"","parse-names":false,"suffix":""}],"container-title":"Journal of Intellectual &amp; Developmental Disability","id":"ITEM-4","issue":"4","issued":{"date-parts":[["2017"]]},"language":"English","note":"From Duplicate 1 (Do foot posture, deformity, and footwear fit influence physical activity levels in children with Down syndrome? A prospective cohort study - Shields, N; Lim, P; Wollersheim, D; Nikolopoulos, N; Barrett, J; Evans, A; Taylor, N F; Munteanu, S)\n\nExport Date: 29 January 2018\nCODEN: JIDDF\nCorrespondence Address: Shields, N.; School of Allied Health, La Trobe UniversityAustralia; email: n.shields@latrobe.edu.au\nReferences: Barisch-Fritz, B., Schmeltzpfenning, T., Plank, C., Grau, S., Foot deformation during walking: Differences between static and dynamic 3D foot morphology in developing feet (2014) Ergonomics, 57, pp. 921-933; Barr, M., Shields, N., Identifying the barriers and facilitators to participation in physical activity for children with Down syndrome (2011) Journal of Intellectual Disability Research, 55, pp. 1020-1033; Cameron, N., The methods of auxological anthropometry (1978) Human growth, pp. 35-90. , Falkner F., Tanner J.M., (eds), New York, NY: Plenum Press,. In, (Eds; Cavanagh, P.R., Rodgers, M.M., The arch index: A useful measure from footprints (1987) Journal of Biomechanics, 20, pp. 547-551; Concolino, D., Pasquzzi, A., Capalbo, G., Sinopoli, S., Strisciuglio, P., Early detection of podiatric anomalies in children with Down syndrome (2006) Acta Paediatrica, 95, pp. 17-20; Evans, A.M., Screening for foot problems in children: Is this practice justifiable? (2012) Journal of Foot and Ankle Research, 5, pp. 1-10. , 18; Galli, M., Cimolin, V., Pau, M., Costici, P., Albertini, G., Relationship between flat foot condition and gait pattern alterations in children with Down syndrome (2014) Journal of Intellectual Disability Research, 58, pp. 269-276; Garrow, A.P., Papageorgiou, A., Silman, A.J., Thomas, E., Jayson, M.I.V., Macfarlane, G.J., The grading of hallux valgus: The Manchester Scale (2001) Journal of the American Podiatric Medical Association, 91, pp. 74-78; Gilmour, J.C., Burns, Y., The measurement of the medial longitudinal arch in children (2001) Foot &amp;amp; Ankle International, 22, pp. 493-498; Jenkins, D.W., Cooper, K., O’Connor, R., Watanabe, L., Foot-to-shoe mismatch and rates of referral in Special Olympics athletes (2012) Journal of the American Podiatric Medical Association, 102, pp. 187-197; Kanatli, U., Yetkin, H., Cila, E., Footprint and radiographic analysis of the feet (2001) Journal of Pediatric Orthopaedics, 21, pp. 225-228; Klein, C., Groll-Knapp, E., Kundi, M., Kinz, W., Increased hallux angle in children and its association with insufficient length of footwear: A community based cross-sectional study (2009) BMC Musculoskeletal Disorders, 10, pp. 1-7. , 159; Lim, P.Q.X., Shields, N., Nikolopoulos, N., Barrett, J.T., Evans, A.M., Taylor, N.F., Munteanu, S.E., The association of foot structure and footwear fit with disability in children and adolescents with Down syndrome (2015) Journal of Foot and Ankle Research, 8, pp. 1-10. , 4; Mahy, J., Shields, N., Taylor, N.F., Dodd, K.J., Identifying facilitators and barriers to physical activity for adults with Down syndrome (2010) Journal of Intellectual Disability Research, 54, pp. 795-805; Menz, H.B., Two feet, or one person? Problems associated with statistical analysis of paired data in foot and ankle medicine (2004) The Foot, 14, pp. 2-5; Menz, H.B., Lord, S.R., Foot pain impairs balance and functional ability in community-dwelling older people (2001) Journal of the American Podiatric Medical Association, 91, pp. 222-229; Menz, H.B., Morris, M.E., Footwear characteristics and foot problems in older people (2005) Gerontology, 51, pp. 346-351; Menz, H.B., Munteanu, S.E., Radiographic validation of the Manchester Scale for the classification of hallux valgus deformity (2005) Rheumatology, 44, pp. 1061-1066; Murley, G.S., Menz, H.B., Landorf, K.B., A protocol for classifying normal- and flat-arched foot posture for research studies using clinical and radiographic measurements (2009) Journal of Foot and Ankle Research, 2, pp. 1-13. , 22; Pau, M., Galli, M., Crivellini, M., Albertini, G., Relationship between obesity and plantar pressure distribution in youths with Down syndrome (2013) American Journal of Physical Medicine &amp;amp; Rehabilitation, 92, pp. 889-897; Peiris, C., Cumming, T., Kramer, S., Johnson, L., Taylor, N.F., Shields, N., Accelerometer use in young people with Down syndrome: A preliminary cross-validation and reliability study Journal of Intellectual &amp;amp; Developmental Disability, , in press; Pikora, T.J., Bourke, J., Bathgate, K., Foley, K.-R., Lennox, N., Leonard, H., Health conditions and their impact among adolescents and young adults with Down syndrome (2014) PLoS One, 9(5), e96868, pp. 1-8; Powell, S.M., Rowlands, A.V., Intermonitor variability of the RT3 accelerometer during typical physical activities (2004) Medicine &amp;amp; Science in Sports &amp;amp; Exercise, 36, pp. 324-330; Prasher, V.P., Robinson, L., Krishnan, V.H.R., Chung, M.C., Podiatric disorders among children with Down syndrome and learning disability (1995) Developmental Medicine &amp;amp; Child Neurology, 37, pp. 131-134; Roizen, N.J., Patterson, D., Down’s syndrome (2003) Lancet, 361, pp. 1281-1289; Rowlands, A.V., Thomas, P.W.M., Eston, R.G., Topping, R., Validation of the RT3 triaxial accelerometer for the assessment of physical activity (2004) Medicine &amp;amp; Science in Sports &amp;amp; Exercise, 36, pp. 518-524; Schalock, R.L., Borthwick-Duffy, S.A., Bradley, V.J., Buntinx, W.H.E., Coulter, D.L., Craig, E.M., Yeager, M.H., (2010) Intellectual disability: Definition, classification, and systems of supports, , 11th ed., Washington, DC: American Association on Intellectual and Developmental Disabilities; Shields, N., Dodd, K.J., Abblitt, C., Do children with Down syndrome perform sufficient physical activity to maintain good health? A pilot study (2009) Adapted Physical Activity Quarterly, 26, pp. 307-320; Yurt, Y., Sener, G., Yakut, Y., Footwear suitability in Turkish preschool-aged children (2014) Prosthetics and Orthotics International, 38, pp. 224-231\n\nFrom Duplicate 2 (Do foot posture, deformity, and footwear fit influence physical activity levels in children with Down syndrome? A prospective cohort study - Lim, Polly; Nikolopoulos, Nikolaos; Barrett, Joanna; Evans, Angela; Munteanu, Shannon; Shields, Nora; Taylor, Nicholas F; Wollersheim, Dennis)\n\nresearch; tables/charts. Journal Subset: Australia &amp;amp; New Zealand; Biomedical; Peer Reviewed. NLM UID: 9610837.","page":"332-338","publisher":"Routledge","publisher-place":"Philadelphia, Pennsylvania","title":"Do foot posture, deformity, and footwear fit influence physical activity levels in children with Down syndrome? A prospective cohort study","type":"article-journal","volume":"42"},"uris":["http://www.mendeley.com/documents/?uuid=4220075a-f684-4211-9165-812581317def"]}],"mendeley":{"formattedCitation":"(Imaizumi et al., 2015; Klein et al., 2009; P. Lim et al., 2017; P. Q. X. Lim et al., 2015)","plainTextFormattedCitation":"(Imaizumi et al., 2015; Klein et al., 2009; P. Lim et al., 2017; P. Q. X. Lim et al., 2015)","previouslyFormattedCitation":"(Imaizumi et al., 2015; Klein et al., 2009; P. Lim et al., 2017; P. Q. X. Lim et al., 2015)"},"properties":{"noteIndex":0},"schema":"https://github.com/citation-style-language/schema/raw/master/csl-citation.json"}</w:instrText>
      </w:r>
      <w:r w:rsidRPr="000B4B1B">
        <w:fldChar w:fldCharType="separate"/>
      </w:r>
      <w:r w:rsidR="009A28E3" w:rsidRPr="009A28E3">
        <w:rPr>
          <w:noProof/>
        </w:rPr>
        <w:t>(Imaizumi et al., 2015; Klein et al., 2009; P. Lim et al., 2017; P. Q. X. Lim et al., 2015)</w:t>
      </w:r>
      <w:r w:rsidRPr="000B4B1B">
        <w:fldChar w:fldCharType="end"/>
      </w:r>
      <w:r w:rsidRPr="000B4B1B">
        <w:t>.</w:t>
      </w:r>
    </w:p>
    <w:p w14:paraId="2E3357ED" w14:textId="77777777" w:rsidR="00743B88" w:rsidRPr="000B4B1B" w:rsidRDefault="00743B88" w:rsidP="00E52690">
      <w:pPr>
        <w:spacing w:line="360" w:lineRule="auto"/>
        <w:jc w:val="both"/>
      </w:pPr>
    </w:p>
    <w:p w14:paraId="376C5908" w14:textId="77777777" w:rsidR="000B4B1B" w:rsidRPr="000B4B1B" w:rsidRDefault="000B4B1B" w:rsidP="00E52690">
      <w:pPr>
        <w:spacing w:line="360" w:lineRule="auto"/>
        <w:jc w:val="both"/>
      </w:pPr>
      <w:r w:rsidRPr="000B4B1B">
        <w:t>The protective role of footwear was considered in a number of articles; however, this has chiefly been in relation to reduced risk of parasitic infection with only a limited number of articles exploring protection from physical sources.</w:t>
      </w:r>
    </w:p>
    <w:p w14:paraId="52A0566F" w14:textId="77777777" w:rsidR="000B4B1B" w:rsidRDefault="000B4B1B" w:rsidP="00E52690">
      <w:pPr>
        <w:spacing w:line="360" w:lineRule="auto"/>
        <w:jc w:val="both"/>
      </w:pPr>
      <w:r w:rsidRPr="000B4B1B">
        <w:t xml:space="preserve">Growth and development are a defining characteristic of childhood consequently developmental effects of footwear were noted to be the largest of the general research groupings in the sourced literature (n=114). Consistent with the overall trend of research in children’s footwear 65% of the total articles from this grouping were published in the past 10 years and there has been a shift in the studies from opinion base towards empirical research, with this now representing 78% of the available literature in this research grouping. </w:t>
      </w:r>
    </w:p>
    <w:p w14:paraId="3318D3E0" w14:textId="77777777" w:rsidR="00743B88" w:rsidRPr="000B4B1B" w:rsidRDefault="00743B88" w:rsidP="00E52690">
      <w:pPr>
        <w:spacing w:line="360" w:lineRule="auto"/>
        <w:jc w:val="both"/>
      </w:pPr>
    </w:p>
    <w:p w14:paraId="6C20AFF8" w14:textId="1DE5BF82" w:rsidR="000B4B1B" w:rsidRDefault="000B4B1B" w:rsidP="00E52690">
      <w:pPr>
        <w:spacing w:line="360" w:lineRule="auto"/>
        <w:jc w:val="both"/>
      </w:pPr>
      <w:r w:rsidRPr="000B4B1B">
        <w:t xml:space="preserve">The methods used in children’s footwear research both in their design and to explore their effects on the child mainly consisted of biomechanical and anthropometric studies, with a minority of studies considering the physiological and psychosocial effects. In consideration of typical development a number of biomechanical studies now exist which compare barefoot and shod conditions on children’s gait and other motor tasks </w:t>
      </w:r>
      <w:r w:rsidRPr="000B4B1B">
        <w:lastRenderedPageBreak/>
        <w:fldChar w:fldCharType="begin" w:fldLock="1"/>
      </w:r>
      <w:r w:rsidR="00EF53DC">
        <w:instrText>ADDIN CSL_CITATION {"citationItems":[{"id":"ITEM-1","itemData":{"DOI":"10.1177/1938640016666914","ISBN":"19386400 (ISSN)","PMID":"27613813","abstract":"In the literature, there have been several studies that have analyzed and explained the characteristics of physiological gait in association with pathologies; however, finding information about normal gait pattern while barefoot is difficult. This study focuses on the differences in the barefoot gait between children and adolescents. A total of 320 healthy children and adolescent were recruited and divided into groups according to age: G1 (1-6 years), G2 (7-10 years), G3 (&gt;11 years). Data were collected using a dynamometric platform and analyzed using SPSS software. This study's findings indicate that there are differences in the swing, stance, load, and single support phases of gait. To our knowledge, this is the first study to present the values of standardized data on barefoot gait pattern in children aged from 2 to 10 years.; Levels Of Evidence: Diagnostic, Level IV: Case series.; © 2016 The Author(s).","author":[{"dropping-particle":"","family":"Pomarino","given":"David","non-dropping-particle":"","parse-names":false,"suffix":""},{"dropping-particle":"","family":"Ramírez Llamas","given":"Juliana","non-dropping-particle":"","parse-names":false,"suffix":""},{"dropping-particle":"","family":"Pomarino","given":"Andrea","non-dropping-particle":"","parse-names":false,"suffix":""}],"container-title":"Foot Ankle Spec","id":"ITEM-1","issue":"6","issued":{"date-parts":[["2016"]]},"language":"English","note":"From Duplicate 1 (Analysis of Physiological Gait Pattern in Children Without the Influence of Footwear - Pomarino, David; Ramírez Llamas, Juliana; Pomarino, Andrea)\n\nFrom Duplicate 1 (Analysis of Physiological Gait Pattern in Children Without the Influence of Footwear - Pomarino, David; Ramírez Llamas, Juliana; Pomarino, Andrea)\n\nOriginal Imprints: Publication: Thousand Oaks, CA : Sage Publications\n\nFrom Duplicate 2 (Analysis of Physiological Gait Pattern in Children Without the Influence of Footwear - Pomarino, D; Ramírez Llamas, J; Pomarino, A)\n\nExport Date: 29 January 2018\nCorrespondence Address: Ramírez Llamas, J.; Praxis Pomarino, Rahlstedter Bahnhofstrasse 9, Germany; email: julir83_ramirez@yahoo.com\nReferences: Viel, E., Ausencia, G., (2002) La marcha Humana, la Carrera y el Salto: Biomecánica, Exploraciones, Normas y Alteraciones, pp. 205-215. , Barcelona, Spain, Masson; Lacquanniti, F., Ivanenko, Y., Zago, M., Patterned control of human locomotion (2012) J Physiol, 15, pp. 2189-2199; Collado-Vázquez, S., Carrillo, J.M., Balzac and human gait analysis (2015) Neurology, 30, pp. 240-246; Viladot, R., Cohi, O., Clavell, S., (1991) Ortesis y Prótesis del Aparato Locomotor. Extremidad Inferior, pp. 125-136. , Barcelona, Spain, Masson; Núñez-Samper, M., Llanos Alcázar, L.F., (1997) Biomecánica, Medicina y Cirugía del Pie, pp. 96-102. , Barcelona, Spain, Masson; Comellas, I., Carbó, M.J., Perpinyà, I., Torregosa, A., (1998) La Psicomotricidad en preescolar, , Barcelona, Spain, Ediciones Ceac; Osorio, J., Valencia, M., Bases para el Entendimiento del Proceso de la Marcha Humana (2013) Arch Med, 13, pp. 88-96; Baumgartner, R., (1997) Tratamiento Ortesico-Prostesico del Pie, , Barcelona, Spain, Masson; Collado-Vázquez, S., Desarrollo de la Marcha (2005) Rev Facultad Ciencias Salud, 3, pp. 1-5; Collado-Vázquez, S., Pascual Gómez, F., Álvarez Vadillo, A., Rodríguez Rodríguez, L., Análisis de la Marcha. Factores Moduladores (2003) Rev Facultad Ciencias Salud, 1, pp. 4-18; Shaffer, D.R., Kipp, K., (2009) Developmental Psychology: Childhood &amp;amp; Adolescence, pp. 169-184. , 8th ed., Belmont, CA, Wadsworth; Largo, R.H., Kinderjahre (2012) Die Individualitat des Kindes als erzieherische Herausforderung, , Munich, Germany, Piper Verlag; Klawonn, M., Pomarino, D., Zörnig, L., Plantar static pressure distribution in healthy individuals—percentiles for the evaluation of forefoot loading (2014) Foot Ankle Spec, 7, pp. 293-297; Neuhauser, H., Schienkiewitz, A., Anthropometrie und Blutdruck (2013) Robert Koch-Institut, 5, pp. 33-41; Coini, G., Duchini, F., Milianti, B., Differences and variations in the patterns of early independent walking (1993) Early Hum Dev, 35, pp. 193-205; Gage, J.R., An overview of normal walking (1990) Instr Course Lect, 39, pp. 291-303; Comín Comín, M., Pérez García, J.M., Villarroya Aparicio, A., Nerin Ballabriga, S., Moros García, T., Factores que influyen en las presiones plantares (1999) Med Rehabil, 13 (3), pp. 31-39\n\nFrom Duplicate 2 (Analysis of Physiological Gait Pattern in Children Without the Influence of Footwear - Pomarino, David; Ramírez Llamas, Juliana; Pomarino, Andrea)\n\nOriginal Imprints: Publication: Thousand Oaks, CA : Sage Publications","page":"506-512","publisher":"SAGE Publications Ltd","publisher-place":"United States","title":"Analysis of Physiological Gait Pattern in Children Without the Influence of Footwear","type":"article-journal","volume":"9"},"uris":["http://www.mendeley.com/documents/?uuid=a790b653-6aeb-4c79-bf9b-7f62b1481b3f"]},{"id":"ITEM-2","itemData":{"DOI":"10.1055/s-2008-1053684","ISBN":"0044-3220","PMID":"9823643","abstract":"RESEARCH QUESTION: Although gait patterns of children are well described in gait analysis studies for barefoot gait, loading patterns in gait with shoes have not been analysed compared to barefoot gait. METHODS: 30 children (age 1.8 to 4.8 years) were examined. Ground reaction forces were recorded using two series connected Kistler plates, taking the 3D coordinates and the time coordinate. The gait aspect was recorded using a video system. Three shoe types were tested against each other and against barefoot gait. RESULTS: 1399 gait cycles, 739 barefoot, 660 with shoes were usable for calculation. Statistic analyses comparing barefoot gait to gait with shoes showed: A significant increase in ground contact duration, a shifting of maximal load from the rear towards the midfoot area, a significant increased maximal load, a cushioning of the initial impact at primary ground contact. A comparison between the shoes showed no significant influence of a medial subtalar orthotic support. CONCLUSION: Shoes cause a significant change of loading patterns. But there are also significant differences between different shoe types. CLINICAL RELEVANCE: Shoes for children must provide a stabilisation for the hindfoot, and must not restrict motion in the areas of the ankle and the metatatrsophalangeal joints. The amount of load in the different gait phases must be considered for the construction of a dynamic shoe for children.","author":[{"dropping-particle":"","family":"Kristen","given":"K H","non-dropping-particle":"","parse-names":false,"suffix":""},{"dropping-particle":"","family":"Kastner","given":"J","non-dropping-particle":"","parse-names":false,"suffix":""},{"dropping-particle":"","family":"St","given":"Holzreiter","non-dropping-particle":"","parse-names":false,"suffix":""},{"dropping-particle":"","family":"Wagner","given":"P","non-dropping-particle":"","parse-names":false,"suffix":""},{"dropping-particle":"","family":"Engel","given":"A","non-dropping-particle":"","parse-names":false,"suffix":""},{"dropping-particle":"","family":"Holzreiter","given":"S","non-dropping-particle":"","parse-names":false,"suffix":""},{"dropping-particle":"","family":"Wagner","given":"P","non-dropping-particle":"","parse-names":false,"suffix":""},{"dropping-particle":"","family":"Engel","given":"A","non-dropping-particle":"","parse-names":false,"suffix":""}],"container-title":"Z Orthop Ihre Grenzgeb","edition":"1998/11/21","id":"ITEM-2","issue":"5","issued":{"date-parts":[["1998"]]},"language":"German","note":"From Duplicate 1 ([Functional evaluation of shoes for children based on gait analysis of children in the learning to walk stage] - Kristen, K H; Kastner, J; Holzreiter, S; Wagner, P; Engel, A)\n\nFrom Duplicate 1 ([Functional evaluation of shoes for children based on gait analysis of children in the learning to walk stage] - Kristen, K H; Kastner, J; Holzreiter, S; Wagner, P; Engel, A)\n\nKristen, K H\nKastner, J\nHolzreiter, S\nWagner, P\nEngel, A\nComparative Study\nEnglish Abstract\nJournal Article\nGermany\nZ Orthop Ihre Grenzgeb. 1998 Sep-Oct;136(5):457-62. doi: 10.1055/s-2008-1053684.\n\nFrom Duplicate 2 ([Functional evaluation of shoes for children based on gait analysis of children in the learning to walk stage] - Kristen, K H; Kastner, J; Holzreiter, S; Wagner, P; Engel, A)\n\nDate of Electronic Publication: 19980901. Current Imprints: Publication: Stuttgart : Ferdinand Enke Verlag; Original Imprints: Publication: Stuttgart, Enke.\n\nFrom Duplicate 2 (Biomechanics of children shoes using gait analyses in saddlers - Kristen, K H; Kastner, J; St, Holzreiter; Wagner, P; Engel, A)\n\nCited By :13\nExport Date: 29 January 2018\nCODEN: ZOIGA\nCorrespondence Address: Kristen, K.-H.; Orthopadische Abteilung, Donauspital/SMZ Ost, Langobardenstr. 122, A-1220 Wien, Austria\nTradenames: Kistler plate\nReferences: Cavanagh, P.R., (1980) The Running Shoe Book, , Mountain view, CA: Anderson World Inc; Engle, E.T., Morton, D.J., Notes on foot disorders among natives of the Belgian Congo (1931) J. Bone Joint Surg., 13 A, pp. 311-318; Hoffmann, P., Conclusions drawn from a comparative study of the feet of barefootet and shoewearing peoples (1905) Amer. J. Orthop. Surg., 3, pp. 105-136; James, C.S., Footprints and feet of natives of the Solomon Islands (1939) Lancet, 2, pp. 1390-1393; Holzreiter, S.H., Kohle, M.E., Assessment of gait patterns using neural networks (1993) J. Biomech., 6, pp. 645-651; Kastner, J., Die Messung des Abrollverhaltens beim Gehen zur Therapie und Verlaufskontrolle (1992) Med. Orth. Tech., 112, pp. 272-276; Kristen, H., Der Kinderfuß in Österreich (1968) Zeitschrift für Orthopädie und Ihre Grenzgebiete, 21, pp. 318-333. , 104. Bd; Kristen, H., Was verlangen wir vom gesunden Kinderschuh? (1989) Med. Orth. Tech., 109, pp. 51-53; Kristen, H., Richtlinien für fußgerechte Kinderschuhe (1989) Med. Orth. Tech., 109, pp. 54-59; Mayer, E., Sinn und Unsinn von Einlagen für Kinder (1987) Der Allgemeinarzt, 9 (9), pp. 146-155; Mayer, E., Über die Schädlichkeit der Gewölbestützen für Kinderfüße (1991) Der Kinderarzt, 22, pp. 56-58; Nigg, B.M., (1986) Biomechanics of Running Shoes, , Human Kinematic Publishers, Champaign, IL, USA, ISBN: 0-87322-002-1; Rao, U.B., Joseph, B., The Influence of Footwear on the Prevalence of Flat Foot (1992) J. Bone Joint Surg., 74 B, pp. 525-537. , Brit; Reinschmidt, C., Nigg, B.M., Influence of heel night on the ankle joint moments in running (1995) Medicine and Science in Sports and Exercise, 27 (3), pp. 410-416; Segesser, B., Indikation, Technik und Fehlermöglichkeiten einer Sportschuhkorrektur (1978) Orthop. Praxis, 11, pp. 834-847; Sim-Fook, L., Hodgson, A., A comparison of foot forms among the non shoe-wearing Chinese Population (1958) J. Bone Joint Surg., 40 A, pp. 1058-1062; Staheli, L., Shoes for Children: A Review (1991) Pediatrics, 88 (2), pp. 371-375; Sutherland, D., The Development of Mature Gait (1980) J. Bone Joint Surg., 62 A (3), pp. 336-353; Takegami, Y., Wave pattern of ground reaction force of growing children (1992) J. Pediatric Orthop., 12 (4), pp. 522-526; Wenger, D.R., Mauldin, D., Speck, G., Corrective shoes and inserts as treatment for flexible flatfoot in infants and children (1989) J. Bone Joint Surg., 71 A (6), pp. 800-810; Wickenstrom, J., Williams, R.A., Shoe corrections and orthopaedic foot supports (1970) Clin. Orthop., 70, p. 30","page":"457-462","publisher":"Ferdinand Enke Verlag","publisher-place":"Germany","title":"Functional evaluation of shoes for children based on gait analysis of children in the learning to walk stage","title-short":"Funktionelle beurteilung von kinderschuhen anhand","type":"article-journal","volume":"136"},"uris":["http://www.mendeley.com/documents/?uuid=c7a41d99-6e11-4d06-9d56-b16ef9f4706d"]},{"id":"ITEM-3","itemData":{"DOI":"10.1097/PEP.0000000000000084","ISBN":"0898-5669","ISSN":"0898-5669","PMID":"25251797","abstract":"Purpose: To examine the effects of different torsional flexibilities of shoes on gait and stability in children who are newly walking.; Methods: Twenty-five children walking 5 months or less were evaluated barefoot and in 4 shoes with different torsional flexibilities (UltraFlex, MidFlex, LowFlex, and Stiff). Gait pattern was assessed using GaitMatII. Stability was determined by the number of stumbles/falls during functional tasks.; Results: Stance time was shorter barefoot compared with all shoe conditions (P = .000). Stance time was shorter in UltraFlex than in LowFlex (P = .000). Step width was wider in UltraFlex than in MidFlex and LowFlex (P = .028). Velocity, step length, and the number of stumbles/falls did not differ significantly across shoe conditions. Children walking for 2 months or less had significantly more stumbles and falls than children walking more than 2 months (P = .003).; Conclusions: Stance time and step width differ across shoe conditions. Stability does not differ across shoe conditions.;","author":[{"dropping-particle":"","family":"Buckland","given":"Melanie A.","non-dropping-particle":"","parse-names":false,"suffix":""},{"dropping-particle":"","family":"Slevin","given":"Corinne M.","non-dropping-particle":"","parse-names":false,"suffix":""},{"dropping-particle":"","family":"Hafer","given":"Jocelyn F.","non-dropping-particle":"","parse-names":false,"suffix":""},{"dropping-particle":"","family":"Choate","given":"Cherri","non-dropping-particle":"","parse-names":false,"suffix":""},{"dropping-particle":"","family":"Kraszewski","given":"Andrew P.","non-dropping-particle":"","parse-names":false,"suffix":""},{"dropping-particle":"","family":"Hospital for Special Surgery Pediatric Research Team","given":"","non-dropping-particle":"","parse-names":false,"suffix":""},{"dropping-particle":"","family":"Sargent","given":"B","non-dropping-particle":"","parse-names":false,"suffix":""},{"dropping-particle":"","family":"Miller","given":"M","non-dropping-particle":"","parse-names":false,"suffix":""}],"container-title":"Pediatr Phys Ther","edition":"2014/09/25","id":"ITEM-3","issue":"4","issued":{"date-parts":[["2014"]]},"language":"eng","note":"From Duplicate 2 (The Effect of Torsional Shoe Flexibility on Gait and Stability in Children Learning to Walk - Buckland, Melanie A.; Slevin, Corinne M.; Hafer, Jocelyn F.; Choate, Cherri; Kraszewski, Andrew P.; Hospital for Special Surgery Pediatric Research Team; Sargent, B; Miller, M)\n\nFrom Duplicate 1 (Commentary on &amp;quot;The effect of torsional shoe flexibility on gait and stability in children learning to walk&amp;quot; - Buckland, Melanie A; Slevin, Corinne M; Hafer, Jocelyn F; Choate, Cherri; Kraszewski, Andrew P; Sargent, B; Miller, M)\n\nFrom Duplicate 1 (Commentary on &amp;quot;The effect of torsional shoe flexibility on gait and stability in children learning to walk&amp;quot; - Sargent, B; Miller, M)\n\n1538-005x\nSargent, Barbara\nMiller, Moira\nComment\nJournal Article\nUnited States\nPediatr Phys Ther. 2014 Winter;26(4):417. doi: 10.1097/PEP.0000000000000085.\n\nFrom Duplicate 2 (&amp;quot;The effect of torsional shoe flexibility on gait and stability in children learning to walk&amp;quot; - Buckland, Melanie A; Slevin, Corinne M; Hafer, Jocelyn F; Choate, Cherri; Kraszewski, Andrew P)\n\nFrom Duplicate 1 (The effect of torsional shoe flexibility on gait and stability in children learning to walk - Buckland, Melanie A; Slevin, Corinne M; Hafer, Jocelyn F; Choate, Cherri; Kraszewski, Andrew P)\nAnd Duplicate 7 (Commentary on &amp;quot;The effect of torsional shoe flexibility on gait and stability in children learning to walk&amp;quot; - Sargent, Barbara; Miller, Moira)\n\nDate of Electronic Publication: 20141201. Current Imprints: Publication: : Hagerstown, MD : Lippincott Williams &amp;amp; Wilkins; Original Imprints: Publication: [Baltimore, MD] : Williams &amp;amp; Wilkins, [c1989-\n\nFrom Duplicate 2 (Commentary on &amp;quot;The effect of torsional shoe flexibility on gait and stability in children learning to walk&amp;quot; - Sargent, B; Miller, M)\n\n1538-005x\nSargent, Barbara\nMiller, Moira\nComment\nJournal Article\nUnited States\nPediatr Phys Ther. 2014 Winter;26(4):417. doi: 10.1097/PEP.0000000000000085.\n\nFrom Duplicate 3 (Commentary on 'The Effect of Torsional Shoe Flexibility on Gait and Stability in Children Learning to Walk' - Sargent, Barbara; Miller, Moira)\n\ncommentary. Original Study: Buckland Melanie A., Slevin Corinne M., Hafer Jocelyn F., Choate Cherri, Kraszewski Andrew P. The Effect of Torsional Shoe Flexibility on Gait and Stability in Children Learning to Walk. (PEDIATR PHYS THER) Winter2014; 26 (4): 411-417. Journal Subset: Allied Health; Peer Reviewed; USA. Special Interest: Pediatric Care; Physical Therapy. NLM UID: 8912748.\nPMID: 25251797.\n\nFrom Duplicate 4 (The effect of torsional shoe flexibility on gait and stability in children learning to walk - Buckland, M A; Slevin, C M; Hafer, J F; Choate, C; Kraszewski, A P)\n\n1538-005x\nBuckland, Melanie A\nSlevin, Corinne M\nHafer, Jocelyn F\nChoate, Cherri\nKraszewski, Andrew P\nHospital for Special Surgery Pediatric Research Team\nJournal Article\nResearch Support, Non-U.S. Gov't\nUnited States\nPediatr Phys Ther. 2014 Winter;26(4):411-7. doi: 10.1097/PEP.0000000000000084.\n\nFrom Duplicate 5 (The effect of torsional shoe flexibility on gait and stability in children learning to walk - Buckland, M A; Slevin, C M; Hafer, J F; Choate, C; Kraszewski, A P; Root, L M; Backus, S I; Scher, D; Song, J; Scherer, P; Whitney, K A; Furmato, J; Woodley, A; Rajan, S; Hillstrom, H)\n\nCited By :1\nExport Date: 29 January 2018\nCODEN: PPTHE\nCorrespondence Address: Buckland, M.A.; Motion Analysis Laboratory, Hospital for Special Surgery, 535 E. 70th St, United States\nReferences: Hallemans, A., De Clercq, D., Van Dongen, S., Aerts, P., Changes in foot function parameters during the first 5 month after the onset of independent walking: A longitudinal follow-up study (2006) Gait Posture, 23, pp. 142-148; Ivanenko, Y., Dominici, N., Cappellini, G., Dan, B., Cheron, G., Lacquaniti, F., Development of pendulum mechanism and kinematic coordination from the first unsupported steps in toddlers (2004) J Exp Biol., 207, pp. 3797-3810; Ivanenko, Y., Dominici, N., Cappellini, G., Lacquaniti, F., Kinematics in newly walking toddlers does not depend upon postural stability (2005) J Neurophysiol, 94, pp. 754-763; Staheli, L., Shoes for children: A review (1991) Pediatrics, 88, pp. 371-375; Gould, N., Moreland, M., Alvarez, R., Trevino, S., Fenwick, J., Development of the child's arch (1989) Foot Ankle, 9, pp. 241-245; Gould, N., Shoes versus sneaker in toddler ambulation (1985) Foot Ankle, 6, pp. 105-107; Gould, N., Moreland, M., Trevino, S., Alvarez, R., Fenwick, J., Bach, N., Foot growth in children age one to five years (1990) Foot Ankle, 10, pp. 211-213; Sachithanandam, V., Joseph, B., The influence of footwear on the prevalence of flat foot (1995) J Bone Joint Surg., 77, pp. 254-257; Rao, U., Joseph, B., The influence of footwear on the prevalence of flat foot (1992) J Bone Joint Surg., 74, pp. 525-527; Unger, H., Rosenbaum, D., Gender-specific differences of the foot during the first year of walking (2004) Foot Ankle, 25, pp. 582-587; Hillstrom, H.J., Buckland, M.A., Slevin, C.M., Effect of shoe flexibility on plantar loading in children who are learning to walk., accepted for publication (2013) J Am Podiatr Med Assoc., 103 (4), pp. 297-305; WHO Motor Development Study: Windows of achievement for six gross motor development milestones (2006) Acta Paediatrica, 95, pp. 86-95; Norkin, C., White, J., (1995) Measurement of Joint Motion: A Guide to Goniometry, , Philadelphia, PA: FA Davis; Portney, L.G., Watkins, M.P., (2000) Foundations of Clinical Research: Applications to Practice, , Upper Saddle River, NJ: Prentice Hall Health; Denegar, C.R., Ball, D.W., Assessing reliability and precision of measurement: An introduction to intraclass correlation and standard error of measurement (1993) J Sport Rehabil, 2, pp. 35-42; Bosch, K., Gerss, J., Rosenbaum, D., Preliminary normative values for foot loading parameters of the developing child (2007) Gait Posture, 26, pp. 238-247; Bertsch, C., Unger, H., Winkelmann, W., Rosenbaum, D., Evaluation of early walking patterns from plantar pressure distribution measurements. First year results of 42 children (2004) Gait Posture, 19, pp. 235-242; Bosch, K., Rosenbaum, D., Gait symmetry improves in childhood-A 4 year follow-up of foot loading data (2010) Gait Posture, 32, pp. 464-468; Bosch, K., Gerss, J., Rosenbaum, D., Development of healthy children-nine-year results of a longitudinal investigation of plantar loading patterns (2010) Gait Posture, 32, pp. 564-571; Klein, C., Groll-Knapp, E., Kundi, M., Kinz, W., Increased hallux angle in children and its association with insufficient length of footwear: A community based cross-sectional study (2009) BMC Musculoskeletal Disorders, 10, pp. 159-165; Wegener, C., Hunt, A., Vanwanseele, B., Burns, J., Smith, R., Effect of children's shoes on gait: A systematic review and meta-analysis (2011) J Foot Ankle Res., 4, pp. 1-13\n\nFrom Duplicate 6 (The Effect of Torsional Shoe Flexibility on Gait and Stability in Children Learning to Walk - Buckland, Melanie A; Slevin, Corinne M; Hafer, Jocelyn F; Choate, Cherri; Kraszewski, Andrew P)\n\npictorial; research; tables/charts. Commentary: Sargent Barbara, Miller Moira. Commentary on 'The Effect of Torsional Shoe Flexibility on Gait and Stability in Children Learning to Walk'. (PEDIATR PHYS THER) Winter2014; 26 (4): 417-417. Journal Subset: Allied Health; Peer Reviewed; USA. Special Interest: Pediatric Care; Physical Therapy. NLM UID: 8912748.\nPMID: 25251796.\n\nFrom Duplicate 8 (Commentary on &amp;quot;The effect of torsional shoe flexibility on gait and stability in children learning to walk&amp;quot; - Sargent, B; Miller, M)\n\nExport Date: 29 January 2018","page":"417","publisher":"Lippincott Williams &amp; Wilkins","publisher-place":"Baltimore, Maryland","title":"The Effect of Torsional Shoe Flexibility on Gait and Stability in Children Learning to Walk","type":"article-journal","volume":"26"},"uris":["http://www.mendeley.com/documents/?uuid=36bc23fb-3d74-4486-9ab9-06c7a4145466"]},{"id":"ITEM-4","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4","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5","itemData":{"DOI":"10.1016/j.gaitpost.2009.07.119","ISBN":"0966-6362","PMID":"19692245","abstract":"This study investigated the basic spatio-temporal gait measures of 898 primary school-aged children (5-13 years) and 82 young adults (18-27 years). Participants completed 6-8 walks at preferred speed along a GAITRite walkway whilst barefoot and whilst wearing athletic shoes or runners. Outcome measures (non-normalized and normalized) were gait speed, cadence, step and stride length, support base, single and double support, stance duration, foot angle and associated symmetry measures. Non-normalized measures of speed, step and stride length, support base and foot angle increased with age whereas cadence reduced. Normalized measures remained unchanged with age in children whereas the young adults (both conditions) exhibited a 2.3% reduction in single support, a 5.1% increase in double support and a 2.6% increase in stance duration (p&lt;0.0001). For the entire sample, shoes increased walking speed by 8 cm s(-1), step length by 5.5 cm, stride length by 11.1 cm and base of support by 0.5 cm. In contrast, foot angle and cadence reduced by 0.1 degrees and 3.9 steps min(-1) respectively. Shoes increased both double support (1.6%) and stance time (0.8%), whereas single support reduced by 0.8%. Symmetry remained unaffected by age. On average, measures of step and stride symmetry (combining both conditions) fell around 0.7 cm, whereas measures of symmetry for step and stance time, single and double support fell around 0.6%. Footwear significantly affected gait (p&lt;0.0001). Gait may not be mature by age 13. Gait is symmetrical in healthy children and young adults but may change with pathology.","author":[{"dropping-particle":"","family":"Lythgo","given":"Noel","non-dropping-particle":"","parse-names":false,"suffix":""},{"dropping-particle":"","family":"Wilson","given":"Cameron","non-dropping-particle":"","parse-names":false,"suffix":""},{"dropping-particle":"","family":"Galea","given":"Mary","non-dropping-particle":"","parse-names":false,"suffix":""}],"container-title":"Gait Posture","edition":"2009/08/21","id":"ITEM-5","issue":"4","issued":{"date-parts":[["2009"]]},"language":"eng","note":"From Duplicate 1 (Basic gait and symmetry measures for primary school-aged children and young adults whilst walking barefoot and with shoes - Lythgo, N; Wilson, C; Galea, M)\n\nresearch. Journal Subset: Biomedical; Europe; UK &amp;amp; Ireland. NLM UID: 9416830.\nPMID: 19692245.\n\nFrom Duplicate 2 (Basic gait and symmetry measures for primary school-aged children and young adults whilst walking barefoot and with shoes - Lythgo, Noel; Wilson, Cameron; Galea, Mary)\n\nFrom Duplicate 1 (Basic gait and symmetry measures for primary school-aged children and young adults whilst walking barefoot and with shoes - Lythgo, N; Wilson, C; Galea, M)\n\n1879-2219\nLythgo, Noel\nWilson, Cameron\nGalea, Mary\nJournal Article\nResearch Support, Non-U.S. Gov't\nEngland\nGait Posture. 2009 Nov;30(4):502-6. doi: 10.1016/j.gaitpost.2009.07.119. Epub 2009 Aug 18.\n\nFrom Duplicate 2 (Basic gait and symmetry measures for primary school-aged children and young adults whilst walking barefoot and with shoes - Lythgo, N; Wilson, C; Galea, M)\n\nCited By :67\nExport Date: 29 January 2018\nCODEN: GAPOF\nCorrespondence Address: Lythgo, N.; Rehabilitation Sciences Research Centre, University of MelbourneAustralia; email: nlythgo@unimelb.edu.au\nFunding details: University of Melbourne\nReferences: Conover, W.J., (1980) Practical nonparametric statistics, , John Wiley and Sons, New York; Cupp, T., Osffinger, D., Tylkowski, C., Augsburger, S., Age-related kinetic changes in normal pediatrics (1999) J Ped Orthopaed, 19, pp. 475-478; Dusing, S.C., Thorpe, D.E., A normative sample of temporal and spatial gait parameters in children using the GAITRite® electronic walkway (2007) Gait Posture, 25, pp. 135-139; Ganley, K.J., Powers, C.M., Gait kinematics of 7-year-old children: a comparison to adults using age-specific anthropometric data (2005) Gait Posture, 21, pp. 141-145; Hills, A.P., Parker, A.W., Locomotor characteristics of obese children (1992) Child Care Health Develop, 18, pp. 29-34; Hof, A.L., Scaling gait data to body size (1996) Gait Posture, 4, pp. 222-223; Holm, I., Tveter, A.T., Fredriksen, P.M., Vøllestad, N., A normative sample of gait and hopping on one leg parameters in children 7-12 years of age (2009) Gait Posture, 29, pp. 317-321; Lindemann, U., Najafi, B., Zijlstra, W., Hauer, K., Muche, R., Becker, C., Distance to achieve steady state walking speed in frail elderly persons (2008) Gait Posture, 27, pp. 91-96; McRae, R., (1999) Pocketbook of orthopaedics and fractures, , Churchill Livingston, Edinburgh; Menz, B., Latt, D., Tiedeman, A., Mun Sun Kwan, M., Lord, S., Reliability of the GAITRite walkway system for the quantification of the temporo-spatial parameters of gait in young and older people (2004) Gait Posture, 20, pp. 20-25; Miff, S.C., Childress, D.S., Gard, S.A., Meier, M.R., Hansen, A.H., Temporal symmetries during gait initiation and termination in nondisabled ambulators and in people with unilateral transtibial limb loss (2005) J Rehabil Res Dev, 42, pp. 175-182; Singh, T., Koh, M., Effects of backpack load position on spatiotemporal parameters and trunk forward lean (2009) Gait Posture, 29, pp. 49-53; Stansfield, B.W., Hillman, S.J., Hazelwood, M.E., Lawson, A.M., Mann, A.M., Loudon, I.R., Normalisation of gait in children (2003) Gait Posture, 17, pp. 81-87; Sutherland, D.H., Olshen, R., Biden, E.N., Wyatt, M.P., (1988) The development of mature walking, , Mac Keith Press, London; Thorpe, D.E., Dusing, S.C., Moore, C.G., Repeatability of temporospatial gait measures in children using the GAITRite electronic walkway (2005) Arch Phys Med Rehabil, 86, pp. 2342-2346; Webster, K., Wittwer, J., Feller, J., Validity of GAITRite walkway system for the measurement of averaged and individual step parameters of gait (2005) Gait Posture, 22, pp. 317-321; Wilson, C., Lythgo, N., Maschette, W., Body mass index, motor impairment and gait characteristics in primary aged children: a pilot study (2004) Australian Association for Exercise and Sports Science inaugural national conference, , Queensland University of Technology, Brisbane, Australia; Wolf, S., Simon, J., Patikas, D., Schuster, W., Armbrust, P., Doderlein, L., Foot motion in children shoes-a comparison of barefoot walking with shod walking in conventional and flexible shoes (2008) Gait Posture, 27, pp. 51-59\n\nFrom Duplicate 3 (Basic gait and symmetry measures for primary school-aged children and young adults whilst walking barefoot and with shoes - Lythgo, Noel; Wilson, Cameron; Galea, Mary)\n\nDate of Electronic Publication: 2009 Aug 18. Current Imprints: Publication: : Oxford, UK : Elsevier Sciencem; Original Imprints: Publication: Oxford, UK : Butterworth-Heinemann, c1993-\n\nFrom Duplicate 4 (Basic gait and symmetry measures for primary school-aged children and young adults whilst walking barefoot and with shoes - Lythgo, N; Wilson, C; Galea, M)\n\nresearch. Journal Subset: Biomedical; Europe; UK &amp;amp; Ireland. NLM UID: 9416830.\nPMID: 19692245.\n\nFrom Duplicate 5 (Basic gait and symmetry measures for primary school-aged children and young adults whilst walking barefoot and with shoes - Lythgo, Noel; Wilson, Cameron; Galea, Mary)\n\nAuthor: Lythgo, Noel: 1 email: nlythgo@unimelb.edu.au. Author: Wilson, Cameron: 2 Author: Galea, Mary: 1 ; Author Affiliation: 1 Rehabilitation Sciences Research Centre, University of Melbourne, Australia: 2 School of Exercise Science, Australian Catholic University, Australia; No. of Pages: 5; Language: English; Publication Type: Article; Update Code: 20091030","page":"502-506","publisher":"Elsevier B.V.","publisher-place":"England","title":"Basic gait and symmetry measures for primary school-aged children and young adults whilst walking barefoot and with shoes","type":"article-journal","volume":"30"},"uris":["http://www.mendeley.com/documents/?uuid=968a8e61-7d78-423e-a0aa-e37b72b6c4a9"]}],"mendeley":{"formattedCitation":"(Buckland et al., 2014; Kristen et al., 1998; Lythgo et al., 2009; Pomarino et al., 2016; Wegener, Hunt, et al., 2011)","plainTextFormattedCitation":"(Buckland et al., 2014; Kristen et al., 1998; Lythgo et al., 2009; Pomarino et al., 2016; Wegener, Hunt, et al., 2011)","previouslyFormattedCitation":"(Buckland et al., 2014; Kristen et al., 1998; Lythgo et al., 2009; Pomarino et al., 2016; Wegener, Hunt, et al., 2011)"},"properties":{"noteIndex":0},"schema":"https://github.com/citation-style-language/schema/raw/master/csl-citation.json"}</w:instrText>
      </w:r>
      <w:r w:rsidRPr="000B4B1B">
        <w:fldChar w:fldCharType="separate"/>
      </w:r>
      <w:r w:rsidR="00254D00" w:rsidRPr="00254D00">
        <w:rPr>
          <w:noProof/>
        </w:rPr>
        <w:t>(Buckland et al., 2014; Kristen et al., 1998; Lythgo et al., 2009; Pomarino et al., 2016; Wegener, Hunt, et al., 2011)</w:t>
      </w:r>
      <w:r w:rsidRPr="000B4B1B">
        <w:fldChar w:fldCharType="end"/>
      </w:r>
      <w:r w:rsidRPr="000B4B1B">
        <w:t>. The majority of these biomechanical studies were carried out in children of primary school age compared to the other age groupings.</w:t>
      </w:r>
    </w:p>
    <w:p w14:paraId="1188D543" w14:textId="77777777" w:rsidR="00743B88" w:rsidRPr="000B4B1B" w:rsidRDefault="00743B88" w:rsidP="00E52690">
      <w:pPr>
        <w:spacing w:line="360" w:lineRule="auto"/>
        <w:jc w:val="both"/>
      </w:pPr>
    </w:p>
    <w:p w14:paraId="3D0BC085" w14:textId="0E7B737A" w:rsidR="000B4B1B" w:rsidRDefault="000B4B1B" w:rsidP="00E52690">
      <w:pPr>
        <w:spacing w:line="360" w:lineRule="auto"/>
        <w:jc w:val="both"/>
      </w:pPr>
      <w:r w:rsidRPr="000B4B1B">
        <w:t xml:space="preserve">In consideration of atypical development both foot deformity and neuromuscular conditions have a demonstrable effect on a child’s daily activity </w:t>
      </w:r>
      <w:r w:rsidRPr="000B4B1B">
        <w:fldChar w:fldCharType="begin" w:fldLock="1"/>
      </w:r>
      <w:r w:rsidR="00EF53DC">
        <w:instrText>ADDIN CSL_CITATION {"citationItems":[{"id":"ITEM-1","itemData":{"DOI":"10.1111/j.1365-2214.2007.00770.x","ISSN":"03051862","PMID":"17725778","abstract":"Background: A large number of children are affected by foot and ankle problems owing to congenital deformities, clinical syndromes, neuromuscular conditions or trauma. This study aimed to identify how children's lives are affected by foot and ankle problems from the child's perspective as the first stage in developing a family-assessed instrument. Methods: This was a qualitative study using focus groups involving children with a variety of foot and ankle problems aged 5-7, 8-11 and 12-15 years, and separate concurrent groups for their parents. The focus groups were child-centred and involved creative activities; there were two main exercises. The first activity involved agreeing or disagreeing with several statements about children with foot and ankle problems; the second activity explored a typical \"day in the life\" of a child with a foot or ankle problem. All the groups were audio-recorded and transcribed; grounded theory and comparative content analysis were used to identify and code themes participants reported as important. Results: The groups ran successfully with children in all ages. Consistent themes identified by all groups were; (i) specific activities that were more difficult; (ii) physical symptoms; (iii) reduced participation in certain life situations; and (iv) self-consciousness. There were few differences in the issues raised by each age group although the life situations children encounter tend to become more complex as they get older; there is also the difficulty of negotiating a larger school campus at senior compared with junior school. There were no differences in the issues raised by children and their parents. Conclusions: Focus groups involving creative child-centred activities were used successfully to elicit children's experience of their health problems. In addition to expected activity limitations and physical symptoms some children with foot or ankle problems endure participation restrictions and self-consciousness that are exacerbated by the behaviour of other people or their environment, particularly at school. The findings of this study informed the development of a questionnaire to measure how severely children are affected by foot or ankle problems from the child's perspective. © 2007 The Authors; Journal compilation © 2007 Blackwell Publishing Ltd.","author":[{"dropping-particle":"","family":"Morris","given":"Christopher","non-dropping-particle":"","parse-names":false,"suffix":""},{"dropping-particle":"","family":"Liabo","given":"K.","non-dropping-particle":"","parse-names":false,"suffix":""},{"dropping-particle":"","family":"Wright","given":"P.","non-dropping-particle":"","parse-names":false,"suffix":""},{"dropping-particle":"","family":"Fitzpatrick","given":"R.","non-dropping-particle":"","parse-names":false,"suffix":""}],"container-title":"Child: Care, Health and Development","id":"ITEM-1","issue":"5","issued":{"date-parts":[["2007","9"]]},"page":"559-568","publisher":"Wiley/Blackwell (10.1111)","title":"Development of the Oxford ankle foot questionnaire: Finding out how children are affected by foot and ankle problems","type":"article-journal","volume":"33"},"uris":["http://www.mendeley.com/documents/?uuid=b354814e-5989-41ba-a920-fbe87f4926a3"]},{"id":"ITEM-2","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2","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Ivanyi et al., 2015; Morris et al., 2007)","plainTextFormattedCitation":"(Ivanyi et al., 2015; Morris et al., 2007)","previouslyFormattedCitation":"(Ivanyi et al., 2015; Morris et al., 2007)"},"properties":{"noteIndex":0},"schema":"https://github.com/citation-style-language/schema/raw/master/csl-citation.json"}</w:instrText>
      </w:r>
      <w:r w:rsidRPr="000B4B1B">
        <w:fldChar w:fldCharType="separate"/>
      </w:r>
      <w:r w:rsidR="00254D00" w:rsidRPr="00254D00">
        <w:rPr>
          <w:noProof/>
        </w:rPr>
        <w:t>(Ivanyi et al., 2015; Morris et al., 2007)</w:t>
      </w:r>
      <w:r w:rsidRPr="000B4B1B">
        <w:fldChar w:fldCharType="end"/>
      </w:r>
      <w:r w:rsidRPr="000B4B1B">
        <w:t xml:space="preserve">. Since footwear is the primary interface between the foot and the ground these conditions may require specific footwear needs in relation to fit and function </w:t>
      </w:r>
      <w:r w:rsidRPr="000B4B1B">
        <w:fldChar w:fldCharType="begin" w:fldLock="1"/>
      </w:r>
      <w:r w:rsidR="00D471C6">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Ivanyi et al., 2015)","plainTextFormattedCitation":"(Ivanyi et al., 2015)","previouslyFormattedCitation":"(Ivanyi et al., 2015)"},"properties":{"noteIndex":0},"schema":"https://github.com/citation-style-language/schema/raw/master/csl-citation.json"}</w:instrText>
      </w:r>
      <w:r w:rsidRPr="000B4B1B">
        <w:fldChar w:fldCharType="separate"/>
      </w:r>
      <w:r w:rsidR="00810D03" w:rsidRPr="009A28E3">
        <w:rPr>
          <w:noProof/>
        </w:rPr>
        <w:t>(Ivanyi et al., 2015)</w:t>
      </w:r>
      <w:r w:rsidRPr="000B4B1B">
        <w:fldChar w:fldCharType="end"/>
      </w:r>
      <w:r w:rsidRPr="000B4B1B">
        <w:t xml:space="preserve">, with footwear having the potential to act as a therapeutic aid to assist locomotion in childhood disability </w:t>
      </w:r>
      <w:r w:rsidRPr="000B4B1B">
        <w:fldChar w:fldCharType="begin" w:fldLock="1"/>
      </w:r>
      <w:r w:rsidR="00EF53DC">
        <w:instrText>ADDIN CSL_CITATION {"citationItems":[{"id":"ITEM-1","itemData":{"DOI":"10.1016/j.gaitpost.2006.08.003","ISBN":"0966-6362","PMID":"16934470","abstract":"Several studies indicated that walking with an ankle foot orthosis (AFO) impaired third rocker. The purpose of this study was to evaluate the effects of two types of orthoses, with similar goal settings, on gait, in a homogeneous group of children, using both barefoot and shoe walking as control conditions. Fifteen children with hemiplegia, aged between 4 and 10 years, received two types of individually tuned AFOs: common posterior leaf-spring (PLS) and Dual Carbon Fiber Spring AFO (CFO) (with carbon fibre at the dorsal part of the orthosis). Both orthoses were expected to prevent plantar flexion, thus improving first rocker, allowing dorsiflexion to improve second rocker, absorbing energy during second rocker, and returning it during the third rocker. The effect of the AFOs was studied using objective gait analysis, including 3D kinematics, and kinetics in four conditions: barefoot, shoes without AFO, and PLS and CFO combined with shoes. Several gait parameters significantly changed in shoe walking compared to barefoot walking (cadence, ankle ROM and velocity, knee shock absorption, and knee angle in swing). The CFO produced a significantly larger ankle ROM and ankle velocity during push-off, and an increased plantar flexion moment and power generation at pre-swing compared to the PLS (&lt;0.01). The results of this study further support the findings of previous studies indicating that orthoses improve specific gait parameters compared to barefoot walking (velocity, step length, first and second ankle rocker, sagittal knee and hip ROM). However, compared to shoes, not all improvements were statistically significant.;","author":[{"dropping-particle":"","family":"Desloovere","given":"Kaat","non-dropping-particle":"","parse-names":false,"suffix":""},{"dropping-particle":"","family":"Molenaers","given":"Guy","non-dropping-particle":"","parse-names":false,"suffix":""},{"dropping-particle":"","family":"Gestel","given":"Leen","non-dropping-particle":"Van","parse-names":false,"suffix":""},{"dropping-particle":"","family":"Huenaerts","given":"Catherine","non-dropping-particle":"","parse-names":false,"suffix":""},{"dropping-particle":"","family":"Campenhout","given":"Anja","non-dropping-particle":"Van","parse-names":false,"suffix":""},{"dropping-particle":"","family":"Callewaert","given":"Barbara","non-dropping-particle":"","parse-names":false,"suffix":""},{"dropping-particle":"","family":"Walle","given":"Patricia","non-dropping-particle":"Van de","parse-names":false,"suffix":""},{"dropping-particle":"","family":"Seyler","given":"J","non-dropping-particle":"","parse-names":false,"suffix":""}],"container-title":"Gait Posture","edition":"2006/08/29","id":"ITEM-1","issue":"2","issued":{"date-parts":[["2006"]]},"language":"English","note":"From Duplicate 1 (How can push-off be preserved during use of an ankle foot orthosis in children with hemiplegia? A prospective controlled study - Desloovere, Kaat; Molenaers, Guy; Van Gestel, Leen; Huenaerts, Catherine; Van Campenhout, Anja; Callewaert, Barbara; Van de Walle, Patricia; Seyler, J)\n\nDate of Electronic Publication: 2006 Aug 24. Current Imprints: Publication: : Oxford, UK : Elsevier Sciencem; Original Imprints: Publication: Oxford, UK : Butterworth-Heinemann, c1993-\n\nFrom Duplicate 2 (How can push-off be preserved during use of an ankle foot orthosis in children with hemiplegia? A prospective controlled study - Desloovere, Kaat; Molenaers, Guy; Van Gestel, Leen; Huenaerts, Catherine; Van Campenhout, Anja; Callewaert, Barbara; Van de Walle, Patricia; Seyler, J)\n\nFrom Duplicate 1 (How can push-off be preserved during use of an ankle foot orthosis in children with hemiplegia? A prospective controlled study - Desloovere, Kaat; Molenaers, Guy; Van Gestel, Leen; Huenaerts, Catherine; Van Campenhout, Anja; Callewaert, Barbara; Van de Walle, Patricia; Seyler, J)\n\nAuthor: Desloovere, Kaat: 1,2 email: kaat.desloovere@uz.kuleuven.ac.be. Author: Molenaers, Guy: 1,3 Author: Van Gestel, Leen: 2 Author: Huenaerts, Catherine: 1 Author: Van Campenhout, Anja: 1,3 Author: Callewaert, Barbara: 1 Author: Van de Walle, Patricia: 1 Author: Seyler, J.: 4 ; Author Affiliation: 1 Clinical Motion Analysis Laboratory, CERM, University Hospital of Pellenberg (Leuven), KU-Leuven, Weligerveld 1, 3212 Pellenberg, Belgium: 2 Department of Rehabilitation Sciences, Faculty of Kinesiology and Rehabilitation Sciences, KU-Leuven, Belgium: 3 Department of Paediatric Orthopaedics, KU-Leuven, Belgium: 4 Centre of Technical Orthopaedics, University Hospital Pellenberg, Pellenberg, Belgium; No. of Pages: 10; Language: English; Publication Type: Article; Update Code: 20061005\n\nFrom Duplicate 2 (How can push-off be preserved during use of an ankle foot orthosis in children with hemiplegia? A prospective controlled study - Desloovere, K; Molenaers, G; Van Gestel, L; Huenaerts, C; Van Campenhout, A; Callewaert, B; Van de Walle, P; Seyler, J)\n\nDesloovere, Kaat\nMolenaers, Guy\nVan Gestel, Leen\nHuenaerts, Catherine\nVan Campenhout, Anja\nCallewaert, Barbara\nVan de Walle, Patricia\nSeyler, J\nControlled Clinical Trial\nJournal Article\nResearch Support, Non-U.S. Gov't\nEngland\nGait Posture. 2006 Oct;24(2):142-51. doi: 10.1016/j.gaitpost.2006.08.003. Epub 2006 Aug 24.\n\nFrom Duplicate 3 (How can push-off be preserved during use of an ankle foot orthosis in children with hemiplegia? A prospective controlled study - Desloovere, Kaat; Molenaers, Guy; Van Gestel, Leen; Huenaerts, Catherine; Van Campenhout, Anja; Callewaert, Barbara; Van de Walle, Patricia; Seyler, J)\n\nDate of Electronic Publication: 2006 Aug 24. Current Imprints: Publication: : Oxford, UK : Elsevier Sciencem; Original Imprints: Publication: Oxford, UK : Butterworth-Heinemann, c1993-\n\nFrom Duplicate 4 (How can push-off be preserved during use of an ankle foot orthosis in children with hemiplegia? A prospective controlled study - Desloovere, K; Molenaers, G; Van Gestel, L; Huenaerts, C; Van Campenhout, A; Callewaert, B; Van de Walle, P; Seyler, J)\n\nCited By :67\nExport Date: 29 January 2018\nCODEN: GAPOF\nCorrespondence Address: Desloovere, K.; Clinical Motion Analysis Laboratory, CERM, University Hospital of Pellenberg (Leuven), KU-Leuven, Weligerveld 1, 3212 Pellenberg, Belgium; email: kaat.desloovere@uz.kuleuven.ac.be\nTradenames: Dual Carbon Fibre Spring AFO; Ossure paediatric spring\nReferences: Woo, R., Spasticity: orthopedic perspective (2001) J Child Neurol, 16, pp. 47-53; Gage, J.R., Quanbeck, D.S., Orthotics and mobility aids in cerebral palsy (2004) The treatment of gait problems in cerebral palsy, pp. 273-285. , Gage J.R. (Ed), Mac Keith Press, London; Buckon, C.E., Thomas, S.S., Jakobson-Huston, S., Sussman, M., Aiona, M., Comparison of three ankle-foot orthosis configurations for children with spastic hemiplegia (2001) Dev Med Child Neurol, 43, pp. 371-378; Flett, P.J., Rehabilitation of spasticity and related problems in childhood cerebral palsy (2003) J Paediatr Child Health, 39, pp. 6-14; Rethlefsen, S., Kay, R., Dennis, S., Forstein, M., Tolo, V., The effects of fixed and articulated ankle-foot orthoses on gait patterns in subjects with cerebral palsy (1999) J Pediatr Orthop, 19, pp. 470-474; Romkes, J., Brunner, R., Comparison of a dynamic and a hinged ankle-foot orthosis by gait analysis in patients with hemiplegic cerebral palsy (2002) Gait Posture, 15, pp. 18-24; Brunner, R., Meier, G., Ruepp, T., Comparison of a stiff and a spring-type ankle-foot orthosis to improve gait in spastic hemiplegic children (1998) J Pediatr Orthop, 18, pp. 719-726; Ounpuu, S., Bell, K.J., Davis III, R.B., DeLuca, P.A., An evaluation of the posterior leaf-spring orthosis using joint kinematics and kinetics (1996) J Pediatr Orthop, 16, pp. 378-384; Morris, C., A review of the efficacy of lower-limb orthoses used for cerebral palsy (2002) Dev Med Child Neurol, 44, pp. 205-211; White, H., Jenkins, J., Neace, W.P., Tylkowski, C., Walker, J., Clinically prescribed orthoses demonstrate an increase in velocity in children with cerebral palsy: a retrospective study (2002) Dev Med Child Neurol, 44, pp. 227-232; Radtka, S.A., Skinner, S.R., Dixon, D.M., Johanson, M.E., A comparison of gait with solid, dynamic, and no ankle-foot orthoses in children with spastic cerebral palsy (1997) Phys Ther, 77, pp. 395-409; Middleton, E.A., Hurley, G.R.B., McIlwain, J.S., The role of rigid and hinged polypropylene ankle-foot orthoses in the management of cerebral palsy: a case study (1988) Prosthet Orthot Int, 12, pp. 129-135; Hainsworth, F., Harrison, M.J., Sheldon, T.A., Roussounis, S.H., A preliminary evaluation of ankle orthoses in the management of children with cerebral palsy (1997) Dev Med Child Neurol, 39, pp. 243-247; Radtka, S.A., Skinner, S.R., Elise Johanson, M., A comparison of gait with solid and hinged ankle-foot orthoses in children with spastic diplegic cerebral palsy (2005) Gait Posture, 21, pp. 303-310; Dursun, E., Dursun, N., Alican, D., Ankle-foot orthoses: effect on gait in children with cerebral palsy (2002) Disabil Rehabil, 24, pp. 345-347; Tyson, S.F., Thornton, H.A., The effect of a hinged ankle foot orthosis on hemiplegic gait: objective measures and users' opinions (2001) Clin Rehabil, 15, pp. 53-58; Oeffinger, D., Brauch, B., Cranfill, S., Hisle, C., Wynn, C., Hicks, R., Augsburger, S., Comparison of gait with and without shoes in children (1999) Gait Posture, 9, pp. 95-100; Churchill, A.J., Halligan, P.W., Wade, D.T., Relative contribution of footwear to the efficacy of ankle-foot orthoses (2003) Clin Rehabil, 17, pp. 553-557; Gage, J.R., Specific problems of the hips, knees and ankles (2004) The treatment of gait problems in cerebral palsy, pp. 205-216. , Gage J.R. (Ed), Mac Keith Press, London; Winters Jr., T.F., Gage, J.R., Hicks, R., Gait patterns in spastic hemiplegia in children and young adults (1987) J Bone Joint Surg Am, 69, pp. 437-441; Gage, J.R., Stout, J., Van Heest, A.E., Hemiplegia: pathology and treatment (2004) The treatment of gait problems in cerebral palsy, pp. 314-344. , Gage J.R. (Ed), London, Mac Keith Press; Inman, V.T., Ralston, H.J., Todd, F., (1991) Human walking, , Williams &amp;amp; Wilkens, Baltimore; Gage, J.R., (1991) Gait analysis in cerebral palsy, , Mac Keith Press, London p. 101-131; Perry, J., (1992) Gait analysis: normal and pathological function, , SLACK incorporated, Thorofare; Desloovere, K., Molenaers, G., Jonkers, I., De Cat, J., De Borre, L., Nijs, J., Eyssen, M., De Cock, P., A randomised study of botulinum toxin A &amp;amp; casting in the ambulant child with cerebral palsy using objective measures (2001) Eur J Neurol, 8, pp. 75-87; Damiano, D.L., Reviewing muscle cocontraction: is it a developmental, pathological or motor control issue? (1993) Phys Occup Ther Pediatr, 12, pp. 3-20; Damiano, D.L., Martellotta, T.L., Sullivan, D.J., Granata, K.P., Abel, M.F., Muscle force production and functional performance in spastic cerebral palsy: relationship of cocontraction (2000) Arch Phys Med Rehabil, 81, pp. 895-900; Farmer, S.E., Key factors in the development of lower limb co-ordination: implications for the acquisition of walking in children with cerebral palsy (2003) Dishabil Rehabil, 25, pp. 807-816","page":"142-151","publisher":"Elsevier Sciencem","publisher-place":"England","title":"How can push-off be preserved during use of an ankle foot orthosis in children with hemiplegia? A prospective controlled study","type":"article-journal","volume":"24"},"uris":["http://www.mendeley.com/documents/?uuid=0cd4cf58-abf6-4f2d-9716-c37eb469d3c2"]},{"id":"ITEM-2","itemData":{"DOI":"10.1002/art.38531","ISBN":"2326-5191","author":[{"dropping-particle":"","family":"Blitz","given":"Jill R","non-dropping-particle":"","parse-names":false,"suffix":""},{"dropping-particle":"","family":"Stern","given":"Sara","non-dropping-particle":"","parse-names":false,"suffix":""},{"dropping-particle":"","family":"Marzan","given":"Katherine A B","non-dropping-particle":"","parse-names":false,"suffix":""}],"container-title":"Arthritis &amp; Rheumatology","id":"ITEM-2","issued":{"date-parts":[["2014"]]},"note":"From Duplicate 1 (A110: The Impact of Shoe Wear on the 6 Minute Walk Test in Adolescents with Juvenile Idiopathic Arthritis - Blitz, Jill R; Stern, Sara; Marzan, Katherine A B)\n\nFrom Duplicate 2 (A110: The Impact of Shoe Wear on the 6 Minute Walk Test in Adolescents with Juvenile Idiopathic Arthritis - Blitz, Jill R; Stern, Sara; Marzan, Katherine A B)\n\nabstract; proceedings. Supplement Title: Mar2014 Supplement. Journal Subset: Biomedical; Peer Reviewed; USA. Special Interest: Pediatric Care. Instrumentation: 6 Minute Walk Test (6MWT). NLM UID: 101623795.\nPMID: 24677861.\n\nFrom Duplicate 2 (A110: The Impact of Shoe Wear on the 6 Minute Walk Test in Adolescents with Juvenile Idiopathic Arthritis - Blitz, Jill R; Stern, Sara; Marzan, Katherine A B)\n\nabstract; proceedings. Supplement Title: Mar2014 Supplement. Journal Subset: Biomedical; Peer Reviewed; USA. Special Interest: Pediatric Care. Instrumentation: 6 Minute Walk Test (6MWT). NLM UID: 101623795.\nPMID: 24677861.","page":"S146-S146","publisher":"John Wiley &amp; Sons, Inc.","publisher-place":"Hoboken, New Jersey","title":"A110: The Impact of Shoe Wear on the 6 Minute Walk Test in Adolescents with Juvenile Idiopathic Arthritis","type":"article-journal","volume":"66"},"uris":["http://www.mendeley.com/documents/?uuid=f42e9fbc-280f-4668-a39d-3574008a39d1"]}],"mendeley":{"formattedCitation":"(Blitz et al., 2014; Desloovere et al., 2006)","plainTextFormattedCitation":"(Blitz et al., 2014; Desloovere et al., 2006)","previouslyFormattedCitation":"(Blitz et al., 2014; Desloovere et al., 2006)"},"properties":{"noteIndex":0},"schema":"https://github.com/citation-style-language/schema/raw/master/csl-citation.json"}</w:instrText>
      </w:r>
      <w:r w:rsidRPr="000B4B1B">
        <w:fldChar w:fldCharType="separate"/>
      </w:r>
      <w:r w:rsidR="00254D00" w:rsidRPr="00254D00">
        <w:rPr>
          <w:noProof/>
        </w:rPr>
        <w:t>(Blitz et al., 2014; Desloovere et al., 2006)</w:t>
      </w:r>
      <w:r w:rsidRPr="000B4B1B">
        <w:fldChar w:fldCharType="end"/>
      </w:r>
      <w:r w:rsidRPr="000B4B1B">
        <w:t xml:space="preserve">. </w:t>
      </w:r>
    </w:p>
    <w:p w14:paraId="047A957F" w14:textId="77777777" w:rsidR="00743B88" w:rsidRPr="000B4B1B" w:rsidRDefault="00743B88" w:rsidP="00E52690">
      <w:pPr>
        <w:spacing w:line="360" w:lineRule="auto"/>
        <w:jc w:val="both"/>
      </w:pPr>
    </w:p>
    <w:p w14:paraId="06E578E0" w14:textId="15A27B45" w:rsidR="000B4B1B" w:rsidRDefault="000B4B1B" w:rsidP="00E52690">
      <w:pPr>
        <w:spacing w:line="360" w:lineRule="auto"/>
        <w:jc w:val="both"/>
      </w:pPr>
      <w:r w:rsidRPr="000B4B1B">
        <w:t>Therapeutic Footwear appears to have been well documented in the literature but in contrast to the trend of research in children’s footwear, which has increased substantially in recent years, less than a third of the articles were produced in the past ten years (</w:t>
      </w:r>
      <w:r w:rsidR="00466E39">
        <w:fldChar w:fldCharType="begin"/>
      </w:r>
      <w:r w:rsidR="00466E39">
        <w:instrText xml:space="preserve"> REF _Ref138794604 \h </w:instrText>
      </w:r>
      <w:r w:rsidR="00E52690">
        <w:instrText xml:space="preserve"> \* MERGEFORMAT </w:instrText>
      </w:r>
      <w:r w:rsidR="00466E39">
        <w:fldChar w:fldCharType="separate"/>
      </w:r>
      <w:r w:rsidR="00466E39">
        <w:t xml:space="preserve">Figure </w:t>
      </w:r>
      <w:r w:rsidR="00466E39">
        <w:rPr>
          <w:noProof/>
        </w:rPr>
        <w:t>2</w:t>
      </w:r>
      <w:r w:rsidR="00466E39">
        <w:noBreakHyphen/>
      </w:r>
      <w:r w:rsidR="00466E39">
        <w:rPr>
          <w:noProof/>
        </w:rPr>
        <w:t>4</w:t>
      </w:r>
      <w:r w:rsidR="00466E39">
        <w:fldChar w:fldCharType="end"/>
      </w:r>
      <w:r w:rsidRPr="000B4B1B">
        <w:t>). The majority of th</w:t>
      </w:r>
      <w:r w:rsidR="00151129">
        <w:t>e earlier</w:t>
      </w:r>
      <w:r w:rsidRPr="000B4B1B">
        <w:t xml:space="preserve"> research is based on dated opinion </w:t>
      </w:r>
      <w:r w:rsidRPr="000B4B1B">
        <w:fldChar w:fldCharType="begin" w:fldLock="1"/>
      </w:r>
      <w:r w:rsidR="00D471C6">
        <w:instrText>ADDIN CSL_CITATION {"citationItems":[{"id":"ITEM-1","itemData":{"ISBN":"0009-921X (Print) 0009-921x","PMID":"6641070","abstract":"Comprehension of the hypermobile flatfoot deformity depends on an understanding of the three structural deformities of the foot associated with the condition: (1) abduction of the forefoot relative to the weight-bearing line; (2) supination of the forefoot; and (3) heel valgus. Evaluation of the hypermobile flatfoot deformity is by clinical examination to determine the position of the foot with the talonavicular joint in the congruous position: position and motion of these components are determined from this starting point. A standing lateral talometatarsal angle is used to evaluate the deformity roentgenographically. Treatment in the newborn or infant is by casting, inflare shoes, and Denis-Browne night splints for severe deformities. Support with shoes is used in children one to three years of age. Complete clinical and roentgenographic examinations should be performed when the child is three years of age. If a painful or grossly abnormal flatfoot deformity is present, custom-molded inserts are used during the period of growth. After growth has ceased flatfoot is treated only if it is painful or produces impairment. Treatment is then by shoes, inserts, or orthotics. Surgery is considered only if these devices do not alleviate the difficulty and the patient is incapacitated. Surgical procedures are designed to correct the structural abnormalities without fusing joints in an attempt to restore the normal position and motion of the components of the foot.","author":[{"dropping-particle":"","family":"Bordelon","given":"R L","non-dropping-particle":"","parse-names":false,"suffix":""}],"container-title":"Clin Orthop Relat Res","edition":"1983/12/01","id":"ITEM-1","issue":"181","issued":{"date-parts":[["1983"]]},"language":"English","note":"Criteria (Query) \nParticipants Yes Children and Condition \n  \nIntervention Yes Theraputic Footwear \n  \nComparators No \n  \nType of Study No Opinion Piece \n  \nPrimary Outcomes No\n  \nSecondary Outcomes No\n\nFrom Duplicate 1 (Hypermobile flatfoot in children. Comprehension, evaluation, and treatment - Bordelon, R L)\n\nBordelon, R L\nJournal Article\nUnited States\nClin Orthop Relat Res. 1983 Dec;(181):7-14.\n\nFrom Duplicate 2 (Hypermobile flatfoot in children. Comprehension, evaluation, and treatment - Bordelon, R L)\n\nCited By :44\nExport Date: 29 January 2018\nCODEN: CORTB\n\nFrom Duplicate 3 (Hypermobile flatfoot in children. Comprehension, evaluation, and treatment - Bordelon, R L)\n\nIM; Date of Electronic Publication: 19831201. Current Imprints: Publication: New York, NY : Springer; Original Imprints: Publication: Philadelphia : Lippincott","page":"7-14","publisher":"Springer","publisher-place":"United States","title":"Hypermobile flatfoot in children. Comprehension, evaluation, and treatment","type":"article-journal","volume":"NO. 181"},"uris":["http://www.mendeley.com/documents/?uuid=467bcf38-aec1-442a-ac3e-5ed87b136535"]},{"id":"ITEM-2","itemData":{"DOI":"10.1016/S0031-3955(16)36148-X","ISBN":"00313955 (ISSN)","PMID":"3786004","abstract":"Torsional deformity should be localized, quantitated, and usually managed by 'observation', an approach that is set forth in detail in this article. Shoe modifications and daytime braces are inappropriate. Night splints or operative procedures are rarely indicated.","author":[{"dropping-particle":"","family":"Staheli","given":"L T","non-dropping-particle":"","parse-names":false,"suffix":""}],"container-title":"Pediatr Clin North Am","id":"ITEM-2","issue":"6","issued":{"date-parts":[["1986"]]},"language":"English","note":"Criteria (Query) \nParticipants Yes Children and Locomotor Disability \n  \nIntervention Yes Theraputic Footwear \n  \nComparators No \n  \nType of Study No opinion piece \n  \nPrimary Outcomes no\n  \nSecondary Outcomes No\n\nFrom Duplicate 1 (Torsional deformity - Staheli, L T)\n\nCited By :13\nExport Date: 29 January 2018\nCODEN: PCNAA\n\nFrom Duplicate 2 (Torsional deformity - Staheli, L T)\n\nFrom Duplicate 1 (Torsional deformity - Staheli, L T)\n\nIM; Date of Electronic Publication: 19861201. Current Imprints: Publication: Philadelphia, PA : W.B. Saunders; Original Imprints: Publication: Philadelphia.\n\nFrom Duplicate 2 (Torsional deformity - Staheli, L T)\n\nCited By :13\nExport Date: 29 January 2018\nCODEN: PCNAA","page":"1373-1383","publisher":"W.B. Saunders","publisher-place":"United States","title":"Torsional deformity","type":"article-journal","volume":"33"},"uris":["http://www.mendeley.com/documents/?uuid=b511ccd6-4330-4f15-b17a-85f05526424c"]},{"id":"ITEM-3","itemData":{"ISBN":"0959-8138","ISSN":"0959-8138","PMID":"1995105","author":[{"dropping-particle":"","family":"Holt","given":"Kenneth S","non-dropping-particle":"","parse-names":false,"suffix":""}],"container-title":"BMJ (Clinical Research Ed.)","edition":"1991/01/12","id":"ITEM-3","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4","itemData":{"ISBN":"07420668 (ISSN)","PMID":"3293753","abstract":"Habitual toe-walking has been presented as a prolongation of a normal stage of development that requires conservative treatment to prevent or ameliorate associated gait abnormalities such as tripping and falling. An approach to the evaluation of a child with toe-walking should include (1) medical history (prenatal, intrapartum, and postnatal), (2) gait evaluation, (3) musculoskeletal examination, and (4) neurologic examination. Pathologic entities producing toe-walking have been explored in order to differentiate those conditions from idiopathic (habitual) toe-walking. The most common etiologies of toe-walking (nonhabitual) would include gastrosoleus equinus, clubfoot, or cerebral palsy. Treatment of habitual toe-walkers might include shoe therapy, orthosis therapy, auditory feedback, and surgery.;","author":[{"dropping-particle":"","family":"Caselli","given":"M A","non-dropping-particle":"","parse-names":false,"suffix":""},{"dropping-particle":"","family":"Rzonca","given":"E C","non-dropping-particle":"","parse-names":false,"suffix":""},{"dropping-particle":"","family":"Lue","given":"B Y","non-dropping-particle":"","parse-names":false,"suffix":""}],"container-title":"Clin Podiatr Med Surg","edition":"1988/07/01","id":"ITEM-4","issue":"3","issued":{"date-parts":[["1988"]]},"language":"English","note":"Criteria (Query) \nParticipants Yes Children and Locomotor Disability \n  \nIntervention Yes Theraputic Footwear \n  \nComparators No \n  \nType of Study No Opinion Piece \n  \nPrimary Outcomes No\n  \nSecondary Outcomes No\n\nFrom Duplicate 1 (Habitual toe-walking: Evaluation and approach to treatment - Caselli, M A; Rzonca, E C; Lue, B Y)\n\nCited By :26\nExport Date: 29 January 2018\nCODEN: CPSUE\n\nFrom Duplicate 2 (Habitual toe-walking: evaluation and approach to treatment - Caselli, M A; Rzonca, E C; Lue, B Y)\n\nDate of Electronic Publication: 19880701. Current Imprints: Publication: : Philadelphia : Elsevier Health Sciences Division; Original Imprints: Publication: Philadelphia : W.B. Saunders, c1986-\n\nFrom Duplicate 3 (Habitual toe-walking: evaluation and approach to treatment - Caselli, M A; Rzonca, E C; Lue, B Y)\n\nCaselli, M A\nRzonca, E C\nLue, B Y\nJournal Article\nReview\nUnited States\nClin Podiatr Med Surg. 1988 Jul;5(3):547-59.","page":"547-559","publisher":"Elsevier Health Sciences Division","publisher-place":"United States","title":"Habitual toe-walking: evaluation and approach to treatment","type":"article-journal","volume":"5"},"uris":["http://www.mendeley.com/documents/?uuid=6b0786ef-f642-47bf-8677-27083a467772"]}],"mendeley":{"formattedCitation":"(Bordelon, 1983; Caselli et al., 1988; Holt, 1991; Staheli, 1986)","plainTextFormattedCitation":"(Bordelon, 1983; Caselli et al., 1988; Holt, 1991; Staheli, 1986)","previouslyFormattedCitation":"(Bordelon, 1983; Caselli et al., 1988; Holt, 1991; Staheli, 1986)"},"properties":{"noteIndex":0},"schema":"https://github.com/citation-style-language/schema/raw/master/csl-citation.json"}</w:instrText>
      </w:r>
      <w:r w:rsidRPr="000B4B1B">
        <w:fldChar w:fldCharType="separate"/>
      </w:r>
      <w:r w:rsidR="009A28E3" w:rsidRPr="009A28E3">
        <w:rPr>
          <w:noProof/>
        </w:rPr>
        <w:t>(Bordelon, 1983; Caselli et al., 1988; Holt, 1991; Staheli, 1986)</w:t>
      </w:r>
      <w:r w:rsidRPr="000B4B1B">
        <w:fldChar w:fldCharType="end"/>
      </w:r>
      <w:r w:rsidRPr="000B4B1B">
        <w:t xml:space="preserve"> with empirical studies on the effects of therapeutic footwear limited to 30% of the available research </w:t>
      </w:r>
      <w:r w:rsidRPr="000B4B1B">
        <w:fldChar w:fldCharType="begin" w:fldLock="1"/>
      </w:r>
      <w:r w:rsidR="00D471C6">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3","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3","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4","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4","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Aboutorabi et al., 2014; Kanatlı et al., 2016; Wenger et al., 1989)","plainTextFormattedCitation":"(Abd Elkader et al., 2013; Aboutorabi et al., 2014; Kanatlı et al., 2016; Wenger et al., 1989)","previouslyFormattedCitation":"(Abd Elkader et al., 2013; Aboutorabi et al., 2014; Kanatlı et al., 2016; Wenger et al., 1989)"},"properties":{"noteIndex":0},"schema":"https://github.com/citation-style-language/schema/raw/master/csl-citation.json"}</w:instrText>
      </w:r>
      <w:r w:rsidRPr="000B4B1B">
        <w:fldChar w:fldCharType="separate"/>
      </w:r>
      <w:r w:rsidR="009A28E3" w:rsidRPr="009A28E3">
        <w:rPr>
          <w:noProof/>
        </w:rPr>
        <w:t>(Abd Elkader et al., 2013; Aboutorabi et al., 2014; Kanatlı et al., 2016; Wenger et al., 1989)</w:t>
      </w:r>
      <w:r w:rsidRPr="000B4B1B">
        <w:fldChar w:fldCharType="end"/>
      </w:r>
      <w:r w:rsidRPr="000B4B1B">
        <w:t xml:space="preserve">. </w:t>
      </w:r>
    </w:p>
    <w:p w14:paraId="78F50269" w14:textId="77777777" w:rsidR="00743B88" w:rsidRPr="000B4B1B" w:rsidRDefault="00743B88" w:rsidP="00E52690">
      <w:pPr>
        <w:spacing w:line="360" w:lineRule="auto"/>
        <w:jc w:val="both"/>
      </w:pPr>
    </w:p>
    <w:p w14:paraId="2C5AD296" w14:textId="450798CE" w:rsidR="000B4B1B" w:rsidRDefault="000B4B1B" w:rsidP="001F235B">
      <w:pPr>
        <w:spacing w:line="360" w:lineRule="auto"/>
        <w:jc w:val="both"/>
      </w:pPr>
      <w:r w:rsidRPr="000B4B1B">
        <w:t>There are numerous terms, design, and therapeutic roles attributed to footwear in the literature and this scoping review attempted to form groupings and consistent terminology to structure this research area. The narrative charting of the articles suggested the terminology of children’s therapeutic footwear to cover all aspects of children’s footwear that is designed with the specific purpose to assist mobility impairment in childhood. With therapeutic footwear being divided into the subgroupings of corrective, accommodative and functional dependent on the perceived role of the footwear. may potentially offer clarity to further research and clinical usage in this area.</w:t>
      </w:r>
    </w:p>
    <w:p w14:paraId="3CC00736" w14:textId="77777777" w:rsidR="00743B88" w:rsidRPr="000B4B1B" w:rsidRDefault="00743B88" w:rsidP="001F235B">
      <w:pPr>
        <w:spacing w:line="360" w:lineRule="auto"/>
        <w:jc w:val="both"/>
      </w:pPr>
    </w:p>
    <w:p w14:paraId="334D9A96" w14:textId="77777777" w:rsidR="000B4B1B" w:rsidRDefault="000B4B1B" w:rsidP="00E52690">
      <w:pPr>
        <w:spacing w:line="360" w:lineRule="auto"/>
        <w:jc w:val="both"/>
      </w:pPr>
      <w:r w:rsidRPr="000B4B1B">
        <w:t xml:space="preserve">Amongst the subgroupings of therapeutic footwear corrective and functional footwear were the most studied. The emphasis of recent research in children’s therapeutic footwear appears to be shifting towards a functional intervention on children’s walking </w:t>
      </w:r>
      <w:r w:rsidRPr="000B4B1B">
        <w:lastRenderedPageBreak/>
        <w:t xml:space="preserve">rather than correction of foot postures such as pes planus, however, articles in these subgroupings still demonstrated a relatively low volume of studies compared to the total volume of recent children’s footwear research. The literature in relation to children’s therapeutic footwear appears to show a number of gaps in knowledge in terms of empirical study of its effects, the definition and design of this footwear and clear guidelines for their use as a therapeutic intervention. </w:t>
      </w:r>
    </w:p>
    <w:p w14:paraId="59912236" w14:textId="77777777" w:rsidR="00743B88" w:rsidRPr="000B4B1B" w:rsidRDefault="00743B88" w:rsidP="00E52690">
      <w:pPr>
        <w:spacing w:line="360" w:lineRule="auto"/>
        <w:jc w:val="both"/>
      </w:pPr>
    </w:p>
    <w:p w14:paraId="43303B04" w14:textId="72F71320" w:rsidR="000B4B1B" w:rsidRDefault="000B4B1B" w:rsidP="00E52690">
      <w:pPr>
        <w:spacing w:line="360" w:lineRule="auto"/>
        <w:jc w:val="both"/>
      </w:pPr>
      <w:r w:rsidRPr="000B4B1B">
        <w:t xml:space="preserve">It is considered best practice to manage healthcare conditions holistically in terms of physiological, psychological, and sociological consideration </w:t>
      </w:r>
      <w:r w:rsidRPr="000B4B1B">
        <w:fldChar w:fldCharType="begin" w:fldLock="1"/>
      </w:r>
      <w:r w:rsidR="00EF53DC">
        <w:instrText>ADDIN CSL_CITATION {"citationItems":[{"id":"ITEM-1","itemData":{"ISSN":"0963-8288","PMID":"12523361","abstract":"CONTEXT Rehabilitation medicine may be defined as the multi- and interdisciplinary management of a person's functioning and health. Rehabilitation medicine defines itself with respect to concepts of functioning, disability and health. Assessment and intervention management rely on these concepts. The current framework of disability--the WHO International Classification of Functioning, Disability and Health (ICF)--providing a coherent view of health from a biological, individual and social perspective. ISSUE However, ICF success will depend on its compatibility with measures used in rehabilitation and on the improvement of its practicability. Thus, it is expected to see the development of the ICF based on versions of currently used instruments and on the development of ICF core sets. CONCLUSION The new language ICF is an exciting landmark event for rehabilitation. It may lead to a stronger position of rehabilitation within the medical community, change multi-professional communication and improve communication between patients and rehabilitation professionals.","author":[{"dropping-particle":"","family":"Stucki","given":"G","non-dropping-particle":"","parse-names":false,"suffix":""},{"dropping-particle":"","family":"Ewert","given":"T","non-dropping-particle":"","parse-names":false,"suffix":""},{"dropping-particle":"","family":"Cieza","given":"A","non-dropping-particle":"","parse-names":false,"suffix":""}],"container-title":"Disability and rehabilitation","id":"ITEM-1","issue":"17","issued":{"date-parts":[["2002","11","20"]]},"page":"932-8","title":"Value and application of the ICF in rehabilitation medicine.","type":"article-journal","volume":"24"},"uris":["http://www.mendeley.com/documents/?uuid=d3333d04-441f-361c-93ac-fbbc4e0a3968"]},{"id":"ITEM-2","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2","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mendeley":{"formattedCitation":"(Ivanyi et al., 2015; Stucki et al., 2002)","plainTextFormattedCitation":"(Ivanyi et al., 2015; Stucki et al., 2002)","previouslyFormattedCitation":"(Ivanyi et al., 2015; Stucki et al., 2002)"},"properties":{"noteIndex":0},"schema":"https://github.com/citation-style-language/schema/raw/master/csl-citation.json"}</w:instrText>
      </w:r>
      <w:r w:rsidRPr="000B4B1B">
        <w:fldChar w:fldCharType="separate"/>
      </w:r>
      <w:r w:rsidR="00254D00" w:rsidRPr="00254D00">
        <w:rPr>
          <w:noProof/>
        </w:rPr>
        <w:t>(Ivanyi et al., 2015; Stucki et al., 2002)</w:t>
      </w:r>
      <w:r w:rsidRPr="000B4B1B">
        <w:fldChar w:fldCharType="end"/>
      </w:r>
      <w:r w:rsidRPr="000B4B1B">
        <w:t xml:space="preserve">. The International Classification of Functioning, Disability and Health-Children and Youth version devised by the World Health Organisation </w:t>
      </w:r>
      <w:r w:rsidRPr="000B4B1B">
        <w:fldChar w:fldCharType="begin" w:fldLock="1"/>
      </w:r>
      <w:r w:rsidR="00016B99">
        <w:instrText>ADDIN CSL_CITATION {"citationItems":[{"id":"ITEM-1","itemData":{"ISBN":"9789241547321","URL":"http://apps.who.int/iris/bitstream/handle/10665/43737/?sequence=1","accessed":{"date-parts":[["2018","10","15"]]},"author":[{"dropping-particle":"","family":"World Health Organization","given":"","non-dropping-particle":"","parse-names":false,"suffix":""}],"id":"ITEM-1","issued":{"date-parts":[["2007"]]},"title":"International Classification of Functioning, Disability and Health Children &amp; Youth Version","type":"webpage"},"uris":["http://www.mendeley.com/documents/?uuid=bbaac2b3-b494-3c65-839b-1471a9ea92ce"]}],"mendeley":{"formattedCitation":"(World Health Organization, 2007)","plainTextFormattedCitation":"(World Health Organization, 2007)","previouslyFormattedCitation":"(World Health Organization, 2007)"},"properties":{"noteIndex":0},"schema":"https://github.com/citation-style-language/schema/raw/master/csl-citation.json"}</w:instrText>
      </w:r>
      <w:r w:rsidRPr="000B4B1B">
        <w:fldChar w:fldCharType="separate"/>
      </w:r>
      <w:r w:rsidR="00FD2112" w:rsidRPr="00FD2112">
        <w:rPr>
          <w:noProof/>
        </w:rPr>
        <w:t>(World Health Organization, 2007)</w:t>
      </w:r>
      <w:r w:rsidRPr="000B4B1B">
        <w:fldChar w:fldCharType="end"/>
      </w:r>
      <w:r w:rsidRPr="000B4B1B">
        <w:t xml:space="preserve"> provides a logical framework to assess how a child’s condition and environment may allow or restrict them to function in a multitude of everyday activities. Further research which objectively establishes the effects of therapeutic footwear in terms of body function and daily activities are needed to support the development of guidelines for clinical populations which would benefit from footwear interventions. This approach will allow children with mobility impairment to achieve their fullest level of function and participation in daily life, whilst avoiding prescription of interventions that may be of little effect, reducing unnecessary healthcare costs and potential psychosocial detriment to the child </w:t>
      </w:r>
      <w:r w:rsidRPr="000B4B1B">
        <w:fldChar w:fldCharType="begin" w:fldLock="1"/>
      </w:r>
      <w:r w:rsidR="00D471C6">
        <w:instrText>ADDIN CSL_CITATION {"citationItems":[{"id":"ITEM-1","itemData":{"ISBN":"1098-4275","ISSN":"1098-4275 (Electronic)","PMID":"10353981","abstract":"Objectives To estimate the prevalence of flexible flat feet in the provincial population of 4- to 13-year-old schoolchildren and the incidence of treatments considered unnecessary. Setting. Province of Malaga, Spain. Methods. We examined and graded by severity a sample of 1181 pupils taken from a total population of 198 858 primary schoolchildren (CI: 95%; margin of error: 5%). The sample group was separated into three 2-year age groups: 4 and 5 years, 8 and 9 years, and 12 and 13 years. The plantar footprint was classified according to Denis1 into three grades of flat feet: grade 1 in which support of the lateral edge of the foot is half that of the metatarsal support; grade 2 in which the support of the central zone and forefoot are equal; and grade 3 in which the support in the central zone of the foot is greater than the width of the metatarsal support. The statistical analysis for the evaluation of the differences between the groups was performed with Student's t and x1 tests as appropriate. Results. The prevalence of flat feet was 2.7%. Of the 1181 children sampled, 168 children (14.2%) were receiving orthopedic treatment, but only 2.7% had diagnostic criteria of flat feet. When we inspected the sample, we found that a number of children were being treated for flat feet with boots and arch supports. Most of them did not have a flat plantar footprint according to the criteria that we used for this work. Furthermore, in the group of children that we diagnosed as having flat feet, only 28.1% were being treated. We found no significant differences between the number of children receiving orthopedic treatments and the presence or absence of a flat plantar footprint. Children who were overweight in the 4- and 5-year-old group showed an increased prevalence for flat feet as diagnosed by us. Conclusion. The data suggest that an excessive number of orthopedic treatments had been prescribed in the province. When extrapolated to the 1997 population of schoolchildren within the age groups studied the figures suggested that -28167 children in Malaga province probably would have been receiving orthopedic treatments with boots and insoles at the time of our study. Consequently, the total expenditure on orthopedic boots and insoles that vear could be estimated as 676008000 pesetas ($4 447 422 in US currency). children, flexible flat feet, treatment cost effectiveness.","author":[{"dropping-particle":"","family":"García-Rodríguez","given":"A","non-dropping-particle":"","parse-names":false,"suffix":""},{"dropping-particle":"","family":"Martín-Jiménez","given":"F","non-dropping-particle":"","parse-names":false,"suffix":""},{"dropping-particle":"","family":"Carnero-Varo","given":"M","non-dropping-particle":"","parse-names":false,"suffix":""},{"dropping-particle":"","family":"Gómez-Gracia","given":"E","non-dropping-particle":"","parse-names":false,"suffix":""},{"dropping-particle":"","family":"Gómez-Aracena","given":"J","non-dropping-particle":"","parse-names":false,"suffix":""},{"dropping-particle":"","family":"Fernández-Crehuet","given":"J","non-dropping-particle":"","parse-names":false,"suffix":""},{"dropping-particle":"","family":"Garcia-Rodriguez","given":"A","non-dropping-particle":"","parse-names":false,"suffix":""},{"dropping-particle":"","family":"Martin-Jimenez","given":"F","non-dropping-particle":"","parse-names":false,"suffix":""},{"dropping-particle":"","family":"Carnero-Varo","given":"M","non-dropping-particle":"","parse-names":false,"suffix":""},{"dropping-particle":"","family":"Gomez-Gracia","given":"E","non-dropping-particle":"","parse-names":false,"suffix":""},{"dropping-particle":"","family":"Gomez-Aracena","given":"J","non-dropping-particle":"","parse-names":false,"suffix":""},{"dropping-particle":"","family":"Fernandez-Crehuet","given":"J","non-dropping-particle":"","parse-names":false,"suffix":""}],"container-title":"Pediatrics","id":"ITEM-1","issue":"6 I","issued":{"date-parts":[["1999","6"]]},"language":"eng","note":"Criteria (Query) \nParticipants Yes Children and Locomotor Disability \n  \nIntervention Yes Theraputic Footwear \n  \nComparators Yes Normal Shoes\n  \nType of Study Yes Cross Sectional Survey, Cohort Retrospective, \n  \nPrimary Outcomes Yes Anthropometrics \n  \nSecondary Outcomes No \n\nFrom Duplicate 2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Cited By :67\nExport Date: 29 January 2018\nCorrespondence Address: García-Rodríguez, A.email: antoniogr@uma.es\n\nFrom Duplicate 2 (Flexible flat feet in children: a real problem? - García-Rodríguez, A; Martín-Jiménez, F; Carnero-Varo, M; Gómez-Gracia, E; Gómez-Aracena, J; Fernández-Crehuet, J)\n\nDate of Electronic Publication: 19990601. Current Imprints: Publication: Elk Grove Village Il : American Academy of Pediatrics; Original Imprints: Publication: Springfield, Ill., Thomas.\n\nFrom Duplicate 2 (Flexible flat feet in children: a real problem? antonio garcfa-rodriguez; felipe martinjiménez; manuel carnero-varo; enrique gomez-gracia; jörge gömez-aracena; and joaquin fernândez-crehuet - )\n\nExport Date: 29 January 2018\nCODEN: PEDIA","page":"1278","publisher":"American Academy of Pediatrics","publisher-place":"United States, United States","title":"Flexible flat feet in children: a real problem?","type":"article-journal","volume":"103"},"uris":["http://www.mendeley.com/documents/?uuid=a9015797-9e7f-4387-bfa5-f9c97aec4f0d"]},{"id":"ITEM-2","itemData":{"ISBN":"17343402 (ISSN)","abstract":"Background. The aim of the study was evaluation of prophylactic and therapeutic activities undertaken by pre-school children's parents to prevent and correct faulty postures. Material and methods. The study by means of a questionnaire was carried out among 125 pre-school children's parents in Szczecin. Results. 93% of the parents agreed that correction of faulty postures is necessary among children in pre-school age. 60% of children in non-public kindergarten wore orthopedic shoes; in public kindergarten only 20%. Less than half children in both types of kindergarten had corrective exercise. Parents claimed that the best faulty postures prophylaxis are swimming and corrective exercise. Conclusions. 1. Parents are aware of necessity of faulty postures' evaluation and undertaking prophylactic and therapeutic activities. 2. Children in non-public pre-school more often take part in available forms of prevention and correction of faulty postures. 3. According to parents the best methods of faulty postures prevention are swimming and corrective exercise. © Copyright by Wydawnictwo Continuo.","author":[{"dropping-particle":"","family":"Rotter","given":"I","non-dropping-particle":"","parse-names":false,"suffix":""},{"dropping-particle":"","family":"Wicher","given":"J","non-dropping-particle":"","parse-names":false,"suffix":""},{"dropping-particle":"","family":"Zułtak-Ba̧czkowska","given":"K","non-dropping-particle":"","parse-names":false,"suffix":""},{"dropping-particle":"","family":"Mroczek","given":"B","non-dropping-particle":"","parse-names":false,"suffix":""},{"dropping-particle":"","family":"Karakiewicz","given":"B","non-dropping-particle":"","parse-names":false,"suffix":""}],"container-title":"Family Medicine and Primary Care Review","id":"ITEM-2","issue":"3","issued":{"date-parts":[["2009"]]},"language":"Polish","note":"Criteria (Query) \nParticipants Yes Children and Locomotor Disability \n  \nIntervention Yes Theraputic Footwear \n  \nComparators Yes exercise \n  \nType of Study qualitative Survey, \n  \nPrimary Outcomes No\n  \nSecondary Outcomes No\nCited By :1\nExport Date: 29 January 2018\nCorrespondence Address: Rotter, I.ul. Epokowa 8, 72-006 Mierzyn, Poland; email: iwrot@wp.pl\nReferences: Lech, P., Zmagaj, A., Jankowska, M., Gosk, M., Wiedza rodziców na temat wad postawy u dzieci w wieku wczesnoszkolnym (2004) Pielȩg Pol, (1-2), pp. 113-116; Nowotny-Czupryna, A., Wiedza rodziców na temat wad postawy ciała dzieci uczȩszczajqcych na ćwiczenia korekcyjne (2002) Fizjoter Pol, 3-4, pp. 45-47; Pawlaczyk, B., Działania profilaktyczne i terapeutyczne wobec dzieci i młodzieży z wadami postawy (2003) Piel Pol, 2, pp. 148-151","page":"471-472","title":"Prevention and correction of faulty postures among children in pre-school age-parents' opinion","title-short":"Profilaktyka i korekcja wad postawy u dzieci w wie","type":"article-journal","volume":"11"},"uris":["http://www.mendeley.com/documents/?uuid=1b39f51a-9825-4d5f-8ab9-b75599de80b1"]},{"id":"ITEM-3","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3","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id":"ITEM-4","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4","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Driano et al., 1998; García-Rodríguez et al., 1999; Kanatlı et al., 2016; I. Rotter et al., 2009)","plainTextFormattedCitation":"(Driano et al., 1998; García-Rodríguez et al., 1999; Kanatlı et al., 2016; I. Rotter et al., 2009)","previouslyFormattedCitation":"(Driano et al., 1998; García-Rodríguez et al., 1999; Kanatlı et al., 2016; I. Rotter et al., 2009)"},"properties":{"noteIndex":0},"schema":"https://github.com/citation-style-language/schema/raw/master/csl-citation.json"}</w:instrText>
      </w:r>
      <w:r w:rsidRPr="000B4B1B">
        <w:fldChar w:fldCharType="separate"/>
      </w:r>
      <w:r w:rsidR="009A28E3" w:rsidRPr="009A28E3">
        <w:rPr>
          <w:noProof/>
        </w:rPr>
        <w:t>(Driano et al., 1998; García-Rodríguez et al., 1999; Kanatlı et al., 2016; I. Rotter et al., 2009)</w:t>
      </w:r>
      <w:r w:rsidRPr="000B4B1B">
        <w:fldChar w:fldCharType="end"/>
      </w:r>
      <w:r w:rsidRPr="000B4B1B">
        <w:t xml:space="preserve">. </w:t>
      </w:r>
    </w:p>
    <w:p w14:paraId="60507B5C" w14:textId="77777777" w:rsidR="00743B88" w:rsidRPr="000B4B1B" w:rsidRDefault="00743B88" w:rsidP="00EE6D58">
      <w:pPr>
        <w:spacing w:line="360" w:lineRule="auto"/>
        <w:jc w:val="both"/>
      </w:pPr>
    </w:p>
    <w:p w14:paraId="2C54F015" w14:textId="7916BE57" w:rsidR="000B4B1B" w:rsidRDefault="000B4B1B" w:rsidP="00EE6D58">
      <w:pPr>
        <w:spacing w:line="360" w:lineRule="auto"/>
        <w:jc w:val="both"/>
      </w:pPr>
      <w:r w:rsidRPr="000B4B1B">
        <w:t xml:space="preserve">Although this review has fulfilled its objectives in order to define and categorise children’s therapeutic footwear and showcase the progress of the work in this area the limitations of the current study are recognised. Whilst agreement of the research groupings and included studies were met through consensus amongst the reviewers, the exclusion of studies and data extraction was performed independently by </w:t>
      </w:r>
      <w:r w:rsidR="00FA004A">
        <w:t>the author MH</w:t>
      </w:r>
      <w:r w:rsidRPr="000B4B1B">
        <w:t xml:space="preserve">, which may have opened these processes to personal bias. </w:t>
      </w:r>
      <w:r w:rsidR="0001131E">
        <w:t>The review only analysed the abstracts from each study. While this increased the scope of the review, it provided a source of data omission</w:t>
      </w:r>
      <w:r w:rsidR="00496290">
        <w:t>,</w:t>
      </w:r>
      <w:r w:rsidR="0001131E">
        <w:t xml:space="preserve"> since this precluded any quality assessment of the included studies and a full description and understanding of the footwear </w:t>
      </w:r>
      <w:r w:rsidR="00A619C7">
        <w:t xml:space="preserve">designs </w:t>
      </w:r>
      <w:r w:rsidR="0001131E">
        <w:t xml:space="preserve">used within the </w:t>
      </w:r>
      <w:r w:rsidR="0001131E">
        <w:lastRenderedPageBreak/>
        <w:t>studies. Additionally</w:t>
      </w:r>
      <w:r w:rsidR="0001131E" w:rsidRPr="000B4B1B">
        <w:t>, this review has considered only those articles with an available English language abstract</w:t>
      </w:r>
      <w:r w:rsidR="0001131E">
        <w:t>,</w:t>
      </w:r>
      <w:r w:rsidR="0001131E" w:rsidRPr="000B4B1B">
        <w:t xml:space="preserve"> which may have impacted the scope of </w:t>
      </w:r>
      <w:r w:rsidR="0001131E">
        <w:t xml:space="preserve">the </w:t>
      </w:r>
      <w:r w:rsidR="0001131E" w:rsidRPr="000B4B1B">
        <w:t>research.</w:t>
      </w:r>
    </w:p>
    <w:p w14:paraId="518B111F" w14:textId="77777777" w:rsidR="000B4B1B" w:rsidRPr="000B4B1B" w:rsidRDefault="000B4B1B" w:rsidP="00EE6D58">
      <w:pPr>
        <w:spacing w:line="360" w:lineRule="auto"/>
        <w:jc w:val="both"/>
        <w:rPr>
          <w:b/>
        </w:rPr>
      </w:pPr>
    </w:p>
    <w:p w14:paraId="5F1CB4A4" w14:textId="77777777" w:rsidR="000B4B1B" w:rsidRDefault="000B4B1B">
      <w:pPr>
        <w:pStyle w:val="Heading2"/>
        <w:numPr>
          <w:ilvl w:val="1"/>
          <w:numId w:val="29"/>
        </w:numPr>
        <w:spacing w:line="360" w:lineRule="auto"/>
      </w:pPr>
      <w:bookmarkStart w:id="69" w:name="_Toc156403446"/>
      <w:r w:rsidRPr="000B4B1B">
        <w:t>Conclusion</w:t>
      </w:r>
      <w:bookmarkEnd w:id="69"/>
    </w:p>
    <w:p w14:paraId="326DE202" w14:textId="77777777" w:rsidR="00C9221A" w:rsidRPr="00C9221A" w:rsidRDefault="00C9221A" w:rsidP="00E52690">
      <w:pPr>
        <w:spacing w:line="360" w:lineRule="auto"/>
      </w:pPr>
    </w:p>
    <w:p w14:paraId="6B4AE45F" w14:textId="0E327E96" w:rsidR="000B4B1B" w:rsidRDefault="000B4B1B" w:rsidP="00E52690">
      <w:pPr>
        <w:spacing w:line="360" w:lineRule="auto"/>
        <w:jc w:val="both"/>
      </w:pPr>
      <w:r w:rsidRPr="000B4B1B">
        <w:t xml:space="preserve">This scoping review has established that children’s footwear has become an increasing area of research in the past decade. Although therapeutic footwear has been discussed in a considerable number of articles it has represented a smaller proportion of the recent </w:t>
      </w:r>
      <w:r w:rsidR="005E0729">
        <w:t xml:space="preserve">impetus </w:t>
      </w:r>
      <w:r w:rsidR="00342066">
        <w:t xml:space="preserve">in empirical </w:t>
      </w:r>
      <w:r w:rsidRPr="000B4B1B">
        <w:t xml:space="preserve">research into children’s footwear. </w:t>
      </w:r>
    </w:p>
    <w:p w14:paraId="1721BE92" w14:textId="77777777" w:rsidR="00743B88" w:rsidRPr="000B4B1B" w:rsidRDefault="00743B88" w:rsidP="00E52690">
      <w:pPr>
        <w:spacing w:line="360" w:lineRule="auto"/>
        <w:jc w:val="both"/>
      </w:pPr>
    </w:p>
    <w:p w14:paraId="332806D3" w14:textId="77777777" w:rsidR="000B4B1B" w:rsidRDefault="000B4B1B" w:rsidP="00E52690">
      <w:pPr>
        <w:spacing w:line="360" w:lineRule="auto"/>
        <w:jc w:val="both"/>
      </w:pPr>
      <w:r w:rsidRPr="000B4B1B">
        <w:t xml:space="preserve">The articles were narratively grouped into eight general groups with the overarching areas of footwear design and footwear effects; most of the articles examined the biomechanical and anthropometric aspects of footwear. However, in relation to children’s therapeutic footwear, there is still limited empirical research in children and ambiguity in the terminology used to define this type of footwear. </w:t>
      </w:r>
    </w:p>
    <w:p w14:paraId="382AC1FA" w14:textId="77777777" w:rsidR="00743B88" w:rsidRPr="000B4B1B" w:rsidRDefault="00743B88" w:rsidP="00EE6D58">
      <w:pPr>
        <w:spacing w:line="360" w:lineRule="auto"/>
        <w:jc w:val="both"/>
      </w:pPr>
    </w:p>
    <w:p w14:paraId="0FA9A6F3" w14:textId="4C766D38" w:rsidR="00186EB2" w:rsidRDefault="000B4B1B" w:rsidP="00EE6D58">
      <w:pPr>
        <w:spacing w:line="360" w:lineRule="auto"/>
        <w:jc w:val="both"/>
      </w:pPr>
      <w:r>
        <w:t xml:space="preserve">To offer potential clarity to future research in this area; this scoping review suggests the term children’s therapeutic footwear be used as the common </w:t>
      </w:r>
      <w:r w:rsidR="00C76EDD">
        <w:t xml:space="preserve">term </w:t>
      </w:r>
      <w:r>
        <w:t>for footwear that is designed specifically with the purpose to support or alleviate locomotor disability in childhood. With the sub groupings of corrective, accommodative, and functional to be applied dependent on the intended therapeutic role of the footwear.</w:t>
      </w:r>
      <w:r w:rsidR="27822373">
        <w:t xml:space="preserve"> While this scoping review will inform further methodology development within this thesis, such as reaching Delphi consensus on definitions and prescription criteria for therapeutic footwear, a more focused systematic review is still needed to assess the quality of evidence on therapeutic footwear and guide future research efforts.</w:t>
      </w:r>
      <w:r w:rsidR="629D3D19" w:rsidRPr="5B4D1E93">
        <w:rPr>
          <w:rFonts w:ascii="Calibri" w:eastAsia="Calibri" w:hAnsi="Calibri" w:cs="Calibri"/>
        </w:rPr>
        <w:t xml:space="preserve"> </w:t>
      </w:r>
      <w:r w:rsidR="00186EB2">
        <w:br w:type="page"/>
      </w:r>
    </w:p>
    <w:p w14:paraId="2A1C734A" w14:textId="5D3C5725" w:rsidR="007F4950" w:rsidRDefault="007F4950" w:rsidP="00186EB2">
      <w:pPr>
        <w:sectPr w:rsidR="007F4950" w:rsidSect="00B80FEC">
          <w:pgSz w:w="11900" w:h="16840"/>
          <w:pgMar w:top="1440" w:right="1134" w:bottom="1440" w:left="2268" w:header="708" w:footer="708" w:gutter="0"/>
          <w:cols w:space="708"/>
          <w:docGrid w:linePitch="360"/>
        </w:sectPr>
      </w:pPr>
    </w:p>
    <w:p w14:paraId="4BDCD8CE" w14:textId="5D7C8228" w:rsidR="0056265A" w:rsidRDefault="00304915">
      <w:pPr>
        <w:pStyle w:val="Heading1"/>
        <w:numPr>
          <w:ilvl w:val="0"/>
          <w:numId w:val="29"/>
        </w:numPr>
        <w:spacing w:line="360" w:lineRule="auto"/>
      </w:pPr>
      <w:bookmarkStart w:id="70" w:name="_Ref138097603"/>
      <w:bookmarkStart w:id="71" w:name="_Toc156403447"/>
      <w:r w:rsidRPr="002F3531">
        <w:rPr>
          <w:rFonts w:cstheme="majorHAnsi"/>
        </w:rPr>
        <w:lastRenderedPageBreak/>
        <w:t xml:space="preserve">Effectiveness of therapeutic footwear for children: </w:t>
      </w:r>
      <w:r>
        <w:rPr>
          <w:rFonts w:cstheme="majorHAnsi"/>
        </w:rPr>
        <w:t>A</w:t>
      </w:r>
      <w:r w:rsidRPr="002F3531">
        <w:rPr>
          <w:rFonts w:cstheme="majorHAnsi"/>
        </w:rPr>
        <w:t xml:space="preserve"> systematic review</w:t>
      </w:r>
      <w:bookmarkEnd w:id="70"/>
      <w:bookmarkEnd w:id="71"/>
    </w:p>
    <w:p w14:paraId="3B198AB3" w14:textId="77777777" w:rsidR="00910C3D" w:rsidRDefault="00910C3D" w:rsidP="00E52690">
      <w:pPr>
        <w:spacing w:line="360" w:lineRule="auto"/>
      </w:pPr>
    </w:p>
    <w:p w14:paraId="7C25B54C" w14:textId="77777777" w:rsidR="00910C3D" w:rsidRDefault="00910C3D" w:rsidP="00E52690">
      <w:pPr>
        <w:spacing w:line="360" w:lineRule="auto"/>
      </w:pPr>
      <w:r>
        <w:t>Aspects of this chapter have been published:</w:t>
      </w:r>
    </w:p>
    <w:p w14:paraId="300681EB" w14:textId="77777777" w:rsidR="007C335A" w:rsidRDefault="007C335A" w:rsidP="00E52690">
      <w:pPr>
        <w:spacing w:line="360" w:lineRule="auto"/>
      </w:pPr>
    </w:p>
    <w:p w14:paraId="00ECB72C" w14:textId="7BF9D288" w:rsidR="00DC1666" w:rsidRDefault="00F97B5A" w:rsidP="00E52690">
      <w:pPr>
        <w:spacing w:line="360" w:lineRule="auto"/>
        <w:jc w:val="both"/>
      </w:pPr>
      <w:r w:rsidRPr="000F15D0">
        <w:t>Matthew</w:t>
      </w:r>
      <w:r>
        <w:t xml:space="preserve"> Hill</w:t>
      </w:r>
      <w:r w:rsidRPr="000F15D0">
        <w:t>, Aoife Healy, and Nachiappan Chockalingam.</w:t>
      </w:r>
      <w:r w:rsidR="00DC1666" w:rsidRPr="00DC1666">
        <w:t xml:space="preserve"> 2020. “Effectiveness of Therapeutic Footwear for Children: A Systematic Review.” </w:t>
      </w:r>
      <w:r w:rsidR="00DC1666" w:rsidRPr="00DC1666">
        <w:rPr>
          <w:i/>
          <w:iCs/>
        </w:rPr>
        <w:t>Journal of Foot and Ankle Research</w:t>
      </w:r>
      <w:r w:rsidR="00DC1666" w:rsidRPr="00DC1666">
        <w:t xml:space="preserve"> 13(1): 23. </w:t>
      </w:r>
    </w:p>
    <w:p w14:paraId="6E13517C" w14:textId="77777777" w:rsidR="00EA4ACB" w:rsidRDefault="00EA4ACB" w:rsidP="00E52690">
      <w:pPr>
        <w:spacing w:line="360" w:lineRule="auto"/>
        <w:jc w:val="both"/>
      </w:pPr>
    </w:p>
    <w:p w14:paraId="6480C3BE" w14:textId="77777777" w:rsidR="00286898" w:rsidRPr="000705E3" w:rsidRDefault="00286898">
      <w:pPr>
        <w:pStyle w:val="Heading2"/>
        <w:numPr>
          <w:ilvl w:val="1"/>
          <w:numId w:val="29"/>
        </w:numPr>
        <w:spacing w:line="360" w:lineRule="auto"/>
      </w:pPr>
      <w:bookmarkStart w:id="72" w:name="_Toc156403448"/>
      <w:r>
        <w:t>Background</w:t>
      </w:r>
      <w:bookmarkEnd w:id="72"/>
    </w:p>
    <w:p w14:paraId="7D513982" w14:textId="77777777" w:rsidR="007C335A" w:rsidRDefault="007C335A" w:rsidP="00E52690">
      <w:pPr>
        <w:spacing w:line="360" w:lineRule="auto"/>
      </w:pPr>
    </w:p>
    <w:p w14:paraId="67AF194B" w14:textId="61CD6AC1" w:rsidR="007F6D57" w:rsidRPr="007F6D57" w:rsidRDefault="007F6D57" w:rsidP="00E52690">
      <w:pPr>
        <w:spacing w:line="360" w:lineRule="auto"/>
        <w:jc w:val="both"/>
        <w:rPr>
          <w:bCs/>
        </w:rPr>
      </w:pPr>
      <w:r w:rsidRPr="007F6D57">
        <w:rPr>
          <w:bCs/>
        </w:rPr>
        <w:t xml:space="preserve">Mobility impairment in children consists of a range of congenital or acquired conditions that may be neurological, musculoskeletal or combined in nature, representing a spectrum of moderate to severe disability </w:t>
      </w:r>
      <w:r w:rsidRPr="007F6D57">
        <w:rPr>
          <w:bCs/>
        </w:rPr>
        <w:fldChar w:fldCharType="begin" w:fldLock="1"/>
      </w:r>
      <w:r w:rsidR="00D471C6">
        <w:rPr>
          <w:bCs/>
        </w:rPr>
        <w:instrText>ADDIN CSL_CITATION {"citationItems":[{"id":"ITEM-1","itemData":{"DOI":"10.1186/1471-2431-10-21","ISSN":"1471-2431","PMID":"20398346","abstract":"BACKGROUND Robust data on the prevalence of childhood disability and the circumstances and characteristics of disabled children is crucial to understanding the relationship between impairment and social disadvantage. It is also crucial for public policy development aimed at reducing the prevalence of childhood disability and providing appropriate and timely service provision. This paper reports prevalence rates for childhood disability in the United Kingdom (UK) and describes the social and household circumstances of disabled children, comparing these where appropriate to those of non-disabled children. METHODS Data were generated from secondary analysis of the Family Resources Survey, a national UK cross-sectional survey, (2004/5) which had data on 16,012 children aged 0-18 years. Children were defined as disabled if they met the Disability Discrimination Act (DDA) definition (1995 and 2005). Frequency distributions and cross-tabulations were run to establish prevalence estimates, and describe the circumstances of disabled children. To establish the association between individual social and material factors and childhood disability when other factors were controlled for, logistic regression models were fitted on the dependent variable 'DDA defined disability'. RESULTS 7.3% (CI 6.9, 7.7) of UK children were reported by as disabled according to the DDA definition. Patterns of disability differed between sexes with boys having a higher rate overall and more likely than girls to experience difficulties with physical coordination; memory, concentration and learning; communication. Disabled children lived in different personal situations from their non-disabled counterparts, and were more likely to live with low-income, deprivation, debt and poor housing. This was particularly the case for disabled children from black/minority ethnic/mixed parentage groups and lone-parent households. Childhood disability was associated with lone parenthood and parental disability and these associations persisted when social disadvantage was controlled for. CONCLUSION These analyses suggest that UK disabled children experience higher levels of poverty and personal and social disadvantage than other children. Further research is required to establish accurate prevalence estimates of childhood disability among different black and minority ethnic groups and to understand the associations between childhood disability and lone parenthood and the higher rates of sibling and parenta…","author":[{"dropping-particle":"","family":"Blackburn","given":"Clare M","non-dropping-particle":"","parse-names":false,"suffix":""},{"dropping-particle":"","family":"Spencer","given":"Nick J","non-dropping-particle":"","parse-names":false,"suffix":""},{"dropping-particle":"","family":"Read","given":"Janet M","non-dropping-particle":"","parse-names":false,"suffix":""}],"container-title":"BMC pediatrics","id":"ITEM-1","issued":{"date-parts":[["2010","4","16"]]},"page":"21","publisher":"BioMed Central","title":"Prevalence of childhood disability and the characteristics and circumstances of disabled children in the UK: secondary analysis of the Family Resources Survey.","type":"article-journal","volume":"10"},"uris":["http://www.mendeley.com/documents/?uuid=4dc0db68-f458-35d2-9e0a-accab0e5422d"]}],"mendeley":{"formattedCitation":"(Blackburn et al., 2010)","plainTextFormattedCitation":"(Blackburn et al., 2010)","previouslyFormattedCitation":"(Blackburn et al., 2010)"},"properties":{"noteIndex":0},"schema":"https://github.com/citation-style-language/schema/raw/master/csl-citation.json"}</w:instrText>
      </w:r>
      <w:r w:rsidRPr="007F6D57">
        <w:rPr>
          <w:bCs/>
        </w:rPr>
        <w:fldChar w:fldCharType="separate"/>
      </w:r>
      <w:r w:rsidR="009A28E3" w:rsidRPr="009A28E3">
        <w:rPr>
          <w:bCs/>
          <w:noProof/>
        </w:rPr>
        <w:t>(Blackburn et al., 2010)</w:t>
      </w:r>
      <w:r w:rsidRPr="007F6D57">
        <w:fldChar w:fldCharType="end"/>
      </w:r>
      <w:r w:rsidRPr="007F6D57">
        <w:rPr>
          <w:bCs/>
        </w:rPr>
        <w:t xml:space="preserve">. Mobility impairment affects the body structure and function of a child which may lead to considerable social and health detriments </w:t>
      </w:r>
      <w:r w:rsidRPr="007F6D57">
        <w:rPr>
          <w:bCs/>
        </w:rPr>
        <w:fldChar w:fldCharType="begin" w:fldLock="1"/>
      </w:r>
      <w:r w:rsidR="00D471C6">
        <w:rPr>
          <w:bCs/>
        </w:rPr>
        <w:instrText>ADDIN CSL_CITATION {"citationItems":[{"id":"ITEM-1","itemData":{"ISBN":"9789241547321","URL":"http://apps.who.int/iris/bitstream/handle/10665/43737/?sequence=1","accessed":{"date-parts":[["2018","10","15"]]},"author":[{"dropping-particle":"","family":"World Health Organization","given":"","non-dropping-particle":"","parse-names":false,"suffix":""}],"id":"ITEM-1","issued":{"date-parts":[["2007"]]},"title":"International Classification of Functioning, Disability and Health Children &amp; Youth Version","type":"webpage"},"uris":["http://www.mendeley.com/documents/?uuid=bbaac2b3-b494-3c65-839b-1471a9ea92ce"]},{"id":"ITEM-2","itemData":{"DOI":"10.1186/1471-2431-10-21","ISSN":"1471-2431","PMID":"20398346","abstract":"BACKGROUND Robust data on the prevalence of childhood disability and the circumstances and characteristics of disabled children is crucial to understanding the relationship between impairment and social disadvantage. It is also crucial for public policy development aimed at reducing the prevalence of childhood disability and providing appropriate and timely service provision. This paper reports prevalence rates for childhood disability in the United Kingdom (UK) and describes the social and household circumstances of disabled children, comparing these where appropriate to those of non-disabled children. METHODS Data were generated from secondary analysis of the Family Resources Survey, a national UK cross-sectional survey, (2004/5) which had data on 16,012 children aged 0-18 years. Children were defined as disabled if they met the Disability Discrimination Act (DDA) definition (1995 and 2005). Frequency distributions and cross-tabulations were run to establish prevalence estimates, and describe the circumstances of disabled children. To establish the association between individual social and material factors and childhood disability when other factors were controlled for, logistic regression models were fitted on the dependent variable 'DDA defined disability'. RESULTS 7.3% (CI 6.9, 7.7) of UK children were reported by as disabled according to the DDA definition. Patterns of disability differed between sexes with boys having a higher rate overall and more likely than girls to experience difficulties with physical coordination; memory, concentration and learning; communication. Disabled children lived in different personal situations from their non-disabled counterparts, and were more likely to live with low-income, deprivation, debt and poor housing. This was particularly the case for disabled children from black/minority ethnic/mixed parentage groups and lone-parent households. Childhood disability was associated with lone parenthood and parental disability and these associations persisted when social disadvantage was controlled for. CONCLUSION These analyses suggest that UK disabled children experience higher levels of poverty and personal and social disadvantage than other children. Further research is required to establish accurate prevalence estimates of childhood disability among different black and minority ethnic groups and to understand the associations between childhood disability and lone parenthood and the higher rates of sibling and parenta…","author":[{"dropping-particle":"","family":"Blackburn","given":"Clare M","non-dropping-particle":"","parse-names":false,"suffix":""},{"dropping-particle":"","family":"Spencer","given":"Nick J","non-dropping-particle":"","parse-names":false,"suffix":""},{"dropping-particle":"","family":"Read","given":"Janet M","non-dropping-particle":"","parse-names":false,"suffix":""}],"container-title":"BMC pediatrics","id":"ITEM-2","issued":{"date-parts":[["2010","4","16"]]},"page":"21","publisher":"BioMed Central","title":"Prevalence of childhood disability and the characteristics and circumstances of disabled children in the UK: secondary analysis of the Family Resources Survey.","type":"article-journal","volume":"10"},"uris":["http://www.mendeley.com/documents/?uuid=4dc0db68-f458-35d2-9e0a-accab0e5422d"]},{"id":"ITEM-3","itemData":{"author":[{"dropping-particle":"","family":"contact.org.uk","given":"","non-dropping-particle":"","parse-names":false,"suffix":""}],"id":"ITEM-3","issued":{"date-parts":[["2015"]]},"title":"The next chapter in our story","type":"report"},"uris":["http://www.mendeley.com/documents/?uuid=3917d491-8e24-3593-8594-24532b8cba26"]}],"mendeley":{"formattedCitation":"(Blackburn et al., 2010; contact.org.uk, 2015; World Health Organization, 2007)","plainTextFormattedCitation":"(Blackburn et al., 2010; contact.org.uk, 2015; World Health Organization, 2007)","previouslyFormattedCitation":"(Blackburn et al., 2010; contact.org.uk, 2015; World Health Organization, 2007)"},"properties":{"noteIndex":0},"schema":"https://github.com/citation-style-language/schema/raw/master/csl-citation.json"}</w:instrText>
      </w:r>
      <w:r w:rsidRPr="007F6D57">
        <w:rPr>
          <w:bCs/>
        </w:rPr>
        <w:fldChar w:fldCharType="separate"/>
      </w:r>
      <w:r w:rsidR="009A28E3" w:rsidRPr="009A28E3">
        <w:rPr>
          <w:bCs/>
          <w:noProof/>
        </w:rPr>
        <w:t>(Blackburn et al., 2010; contact.org.uk, 2015; World Health Organization, 2007)</w:t>
      </w:r>
      <w:r w:rsidRPr="007F6D57">
        <w:fldChar w:fldCharType="end"/>
      </w:r>
      <w:r w:rsidRPr="007F6D57">
        <w:rPr>
          <w:bCs/>
        </w:rPr>
        <w:t>.</w:t>
      </w:r>
      <w:r w:rsidR="00F561BC">
        <w:rPr>
          <w:bCs/>
        </w:rPr>
        <w:t xml:space="preserve"> Limitations to walking </w:t>
      </w:r>
      <w:r w:rsidR="007F66FA">
        <w:rPr>
          <w:bCs/>
        </w:rPr>
        <w:t>affect a sizable number of children with</w:t>
      </w:r>
      <w:r w:rsidR="00753919">
        <w:rPr>
          <w:bCs/>
        </w:rPr>
        <w:t xml:space="preserve"> </w:t>
      </w:r>
      <w:r w:rsidRPr="007F6D57">
        <w:rPr>
          <w:bCs/>
        </w:rPr>
        <w:t xml:space="preserve">2% of the childhood population estimated to be living with some form of mobility impairment </w:t>
      </w:r>
      <w:r w:rsidRPr="007F6D57">
        <w:rPr>
          <w:bCs/>
        </w:rPr>
        <w:fldChar w:fldCharType="begin" w:fldLock="1"/>
      </w:r>
      <w:r w:rsidR="00D471C6">
        <w:rPr>
          <w:bCs/>
        </w:rPr>
        <w:instrText>ADDIN CSL_CITATION {"citationItems":[{"id":"ITEM-1","itemData":{"DOI":"10.1186/1471-2431-10-21","ISSN":"1471-2431","PMID":"20398346","abstract":"BACKGROUND Robust data on the prevalence of childhood disability and the circumstances and characteristics of disabled children is crucial to understanding the relationship between impairment and social disadvantage. It is also crucial for public policy development aimed at reducing the prevalence of childhood disability and providing appropriate and timely service provision. This paper reports prevalence rates for childhood disability in the United Kingdom (UK) and describes the social and household circumstances of disabled children, comparing these where appropriate to those of non-disabled children. METHODS Data were generated from secondary analysis of the Family Resources Survey, a national UK cross-sectional survey, (2004/5) which had data on 16,012 children aged 0-18 years. Children were defined as disabled if they met the Disability Discrimination Act (DDA) definition (1995 and 2005). Frequency distributions and cross-tabulations were run to establish prevalence estimates, and describe the circumstances of disabled children. To establish the association between individual social and material factors and childhood disability when other factors were controlled for, logistic regression models were fitted on the dependent variable 'DDA defined disability'. RESULTS 7.3% (CI 6.9, 7.7) of UK children were reported by as disabled according to the DDA definition. Patterns of disability differed between sexes with boys having a higher rate overall and more likely than girls to experience difficulties with physical coordination; memory, concentration and learning; communication. Disabled children lived in different personal situations from their non-disabled counterparts, and were more likely to live with low-income, deprivation, debt and poor housing. This was particularly the case for disabled children from black/minority ethnic/mixed parentage groups and lone-parent households. Childhood disability was associated with lone parenthood and parental disability and these associations persisted when social disadvantage was controlled for. CONCLUSION These analyses suggest that UK disabled children experience higher levels of poverty and personal and social disadvantage than other children. Further research is required to establish accurate prevalence estimates of childhood disability among different black and minority ethnic groups and to understand the associations between childhood disability and lone parenthood and the higher rates of sibling and parenta…","author":[{"dropping-particle":"","family":"Blackburn","given":"Clare M","non-dropping-particle":"","parse-names":false,"suffix":""},{"dropping-particle":"","family":"Spencer","given":"Nick J","non-dropping-particle":"","parse-names":false,"suffix":""},{"dropping-particle":"","family":"Read","given":"Janet M","non-dropping-particle":"","parse-names":false,"suffix":""}],"container-title":"BMC pediatrics","id":"ITEM-1","issued":{"date-parts":[["2010","4","16"]]},"page":"21","publisher":"BioMed Central","title":"Prevalence of childhood disability and the characteristics and circumstances of disabled children in the UK: secondary analysis of the Family Resources Survey.","type":"article-journal","volume":"10"},"uris":["http://www.mendeley.com/documents/?uuid=4dc0db68-f458-35d2-9e0a-accab0e5422d"]},{"id":"ITEM-2","itemData":{"ISBN":"9789241547321","URL":"http://apps.who.int/iris/bitstream/handle/10665/43737/?sequence=1","accessed":{"date-parts":[["2018","10","15"]]},"author":[{"dropping-particle":"","family":"World Health Organization","given":"","non-dropping-particle":"","parse-names":false,"suffix":""}],"id":"ITEM-2","issued":{"date-parts":[["2007"]]},"title":"International Classification of Functioning, Disability and Health Children &amp; Youth Version","type":"webpage"},"uris":["http://www.mendeley.com/documents/?uuid=bbaac2b3-b494-3c65-839b-1471a9ea92ce"]},{"id":"ITEM-3","itemData":{"ISBN":"9781784259150","URL":"https://www.gov.uk/government/statistics/family-resources-survey-financial-year-201516","abstract":"The Family Resources Survey (FRS) is a continuous household survey which collects information on a representative sample of private households in the United Kingdom. Detailed information is recorded on respondents' income from all sources; housing tenure; caring needs and responsibilities; disability; expenditure on housing; education; pension scheme participation; childcare; family circumstances; child maintenance. This report summarises key findings from the FRS for the 2015/16 financial year when over 19,000 households were interviewed. Income and state support 34% 29% 18% 20%","accessed":{"date-parts":[["2019","6","5"]]},"author":[{"dropping-particle":"","family":"DWP","given":"","non-dropping-particle":"","parse-names":false,"suffix":""}],"id":"ITEM-3","issued":{"date-parts":[["2016"]]},"title":"Family Resources Survey 2015/16","type":"webpage"},"uris":["http://www.mendeley.com/documents/?uuid=eee8fa03-2569-337c-9cea-975936706ab7"]},{"id":"ITEM-4","itemData":{"author":[{"dropping-particle":"","family":"contact.org.uk","given":"","non-dropping-particle":"","parse-names":false,"suffix":""}],"id":"ITEM-4","issued":{"date-parts":[["2015"]]},"title":"The next chapter in our story","type":"report"},"uris":["http://www.mendeley.com/documents/?uuid=3917d491-8e24-3593-8594-24532b8cba26"]},{"id":"ITEM-5","itemData":{"ISBN":"978-92-806-4662-7","URL":"https://data.unicef.org/wp-content/uploads/2015/12/SOWC_2013_75.pdf","accessed":{"date-parts":[["2018","5","14"]]},"author":[{"dropping-particle":"","family":"UNICEF","given":"","non-dropping-particle":"","parse-names":false,"suffix":""}],"container-title":"United Nations Publication","id":"ITEM-5","issued":{"date-parts":[["2013"]]},"title":"THE STATE OF THE WORLD'S CHILDREN 2013","type":"webpage"},"uris":["http://www.mendeley.com/documents/?uuid=767534b5-0cc5-3e74-959c-3ca0ef1fb53d"]}],"mendeley":{"formattedCitation":"(Blackburn et al., 2010; contact.org.uk, 2015; DWP, 2016; UNICEF, 2013; World Health Organization, 2007)","plainTextFormattedCitation":"(Blackburn et al., 2010; contact.org.uk, 2015; DWP, 2016; UNICEF, 2013; World Health Organization, 2007)","previouslyFormattedCitation":"(Blackburn et al., 2010; contact.org.uk, 2015; DWP, 2016; UNICEF, 2013; World Health Organization, 2007)"},"properties":{"noteIndex":0},"schema":"https://github.com/citation-style-language/schema/raw/master/csl-citation.json"}</w:instrText>
      </w:r>
      <w:r w:rsidRPr="007F6D57">
        <w:rPr>
          <w:bCs/>
        </w:rPr>
        <w:fldChar w:fldCharType="separate"/>
      </w:r>
      <w:r w:rsidR="009A28E3" w:rsidRPr="009A28E3">
        <w:rPr>
          <w:bCs/>
          <w:noProof/>
        </w:rPr>
        <w:t>(Blackburn et al., 2010; contact.org.uk, 2015; DWP, 2016; UNICEF, 2013; World Health Organization, 2007)</w:t>
      </w:r>
      <w:r w:rsidRPr="007F6D57">
        <w:fldChar w:fldCharType="end"/>
      </w:r>
      <w:r w:rsidR="00DE71F6">
        <w:t>.</w:t>
      </w:r>
      <w:r w:rsidRPr="007F6D57">
        <w:rPr>
          <w:bCs/>
        </w:rPr>
        <w:t xml:space="preserve"> </w:t>
      </w:r>
      <w:r w:rsidR="00DE71F6">
        <w:rPr>
          <w:bCs/>
        </w:rPr>
        <w:t xml:space="preserve">As previously alluded to in Chapter </w:t>
      </w:r>
      <w:r w:rsidR="009E67A0">
        <w:rPr>
          <w:bCs/>
        </w:rPr>
        <w:t>2</w:t>
      </w:r>
      <w:r w:rsidR="00DE71F6">
        <w:rPr>
          <w:bCs/>
        </w:rPr>
        <w:t xml:space="preserve"> a </w:t>
      </w:r>
      <w:r w:rsidRPr="007F6D57">
        <w:rPr>
          <w:bCs/>
        </w:rPr>
        <w:t xml:space="preserve">number of these </w:t>
      </w:r>
      <w:r w:rsidR="00DE71F6">
        <w:rPr>
          <w:bCs/>
        </w:rPr>
        <w:t xml:space="preserve">mobility </w:t>
      </w:r>
      <w:r w:rsidR="008F22A1">
        <w:rPr>
          <w:bCs/>
        </w:rPr>
        <w:t>impairments</w:t>
      </w:r>
      <w:r w:rsidRPr="007F6D57">
        <w:rPr>
          <w:bCs/>
        </w:rPr>
        <w:t xml:space="preserve"> requir</w:t>
      </w:r>
      <w:r w:rsidR="00DE71F6">
        <w:rPr>
          <w:bCs/>
        </w:rPr>
        <w:t>e</w:t>
      </w:r>
      <w:r w:rsidRPr="007F6D57">
        <w:rPr>
          <w:bCs/>
        </w:rPr>
        <w:t xml:space="preserve"> supportive intervention to aid ambulation </w:t>
      </w:r>
      <w:r w:rsidRPr="007F6D57">
        <w:rPr>
          <w:bCs/>
        </w:rPr>
        <w:fldChar w:fldCharType="begin" w:fldLock="1"/>
      </w:r>
      <w:r w:rsidR="00D471C6">
        <w:rPr>
          <w:bCs/>
        </w:rPr>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2","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2","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mendeley":{"formattedCitation":"(Bartkowlak et al., 2008; Ivanyi et al., 2015)","plainTextFormattedCitation":"(Bartkowlak et al., 2008; Ivanyi et al., 2015)","previouslyFormattedCitation":"(Bartkowlak et al., 2008; Ivanyi et al., 2015)"},"properties":{"noteIndex":0},"schema":"https://github.com/citation-style-language/schema/raw/master/csl-citation.json"}</w:instrText>
      </w:r>
      <w:r w:rsidRPr="007F6D57">
        <w:rPr>
          <w:bCs/>
        </w:rPr>
        <w:fldChar w:fldCharType="separate"/>
      </w:r>
      <w:r w:rsidR="00810D03" w:rsidRPr="009A28E3">
        <w:rPr>
          <w:bCs/>
          <w:noProof/>
        </w:rPr>
        <w:t>(Bartkowlak et al., 2008; Ivanyi et al., 2015)</w:t>
      </w:r>
      <w:r w:rsidRPr="007F6D57">
        <w:fldChar w:fldCharType="end"/>
      </w:r>
      <w:r w:rsidRPr="007F6D57">
        <w:rPr>
          <w:bCs/>
        </w:rPr>
        <w:t>.</w:t>
      </w:r>
    </w:p>
    <w:p w14:paraId="436A3587" w14:textId="77777777" w:rsidR="007F6D57" w:rsidRPr="007F6D57" w:rsidRDefault="007F6D57" w:rsidP="00E52690">
      <w:pPr>
        <w:spacing w:line="360" w:lineRule="auto"/>
        <w:jc w:val="both"/>
        <w:rPr>
          <w:bCs/>
        </w:rPr>
      </w:pPr>
    </w:p>
    <w:p w14:paraId="5C94495E" w14:textId="4FB5B49F" w:rsidR="007F6D57" w:rsidRPr="007F6D57" w:rsidRDefault="002007AC" w:rsidP="00E52690">
      <w:pPr>
        <w:spacing w:line="360" w:lineRule="auto"/>
        <w:jc w:val="both"/>
      </w:pPr>
      <w:r>
        <w:rPr>
          <w:bCs/>
        </w:rPr>
        <w:t xml:space="preserve">The previous scoping review (Chapter </w:t>
      </w:r>
      <w:r w:rsidR="00E4699A">
        <w:rPr>
          <w:bCs/>
        </w:rPr>
        <w:t>2</w:t>
      </w:r>
      <w:r>
        <w:rPr>
          <w:bCs/>
        </w:rPr>
        <w:t>) highlighted that f</w:t>
      </w:r>
      <w:r w:rsidR="007F6D57" w:rsidRPr="007F6D57">
        <w:rPr>
          <w:bCs/>
        </w:rPr>
        <w:t xml:space="preserve">ootwear is used as an intervention to aid ambulation in mobility-impaired children </w:t>
      </w:r>
      <w:r w:rsidR="007F6D57" w:rsidRPr="007F6D57">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2","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2","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3","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3","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4","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4","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5","itemData":{"DOI":"10.2478/v10109-009-0049-0","ISBN":"1230-8323","ISSN":"12308323","PMID":"40838907","abstract":"The treatment of infantile cerebral palsy (ICP) requires multistage, complex rehabilitation. The issue is not only interesting for physicians, physiotherapists or educators, but also for constructors of orthopedic and rehabilitation equipment. It is crucial for proper development and further social functioning of children with ICP that the children reach some level of independent walking (even with orthopedic aids) or moving in a wheelchair, and thus independence in locomotion. Therefore proper orthopedic equipment and walking aids are essential in their everyday activity. One of the main aims of using orthopedic equipment is to correct non-fixed deformities of the osteoarticular system, cooperate in muscle tone normalisation, provide possibilities of tilting to erect position or to improve posture. The most commonly applied orthopedic equipment in management of ICP includes: orthoses, orthopedic footwear, walking frames, wheelchairs, crutches and tripods.","author":[{"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i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dropping-particle":"","family":"Bartkowlak","given":"Zuzanna","non-dropping-particle":"","parse-names":false,"suffix":""},{"dropping-particle":"","family":"Łuczak-Piechowiak","given":"Aleksandra","non-dropping-particle":"","parse-names":false,"suffix":""},{"dropping-particle":"","family":"Zgorzalewicz-Stachowiak","given":"Małgorzata","non-dropping-particle":"","parse-names":false,"suffix":""},{"dropping-particle":"","family":"Idzior","given":"Maciej","non-dropping-particle":"","parse-names":false,"suffix":""},{"dropping-particle":"","family":"Pajor","given":"Jadwiga","non-dropping-particle":"","parse-names":false,"suffix":""}],"container-title":"Fizjoterapia / Physiotherapy","id":"ITEM-5","issue":"4","issued":{"date-parts":[["2008"]]},"language":"Polish; English","note":"Failed Criteria \nParticipants Yes (CP\n\nIntervention Yes (Orthopaedic shoes Shoes)\n\nCompartors N/A \n\nType of Study No (Opinion Overview)\n\nPrimary Outcomes No\n\nSecondary Outcomes No\n\n\nFrom Duplicate 1 (Orthopedic equipment applied in children with cerebral palsy - Bartkowiak, Zuzanna; Łuczak-Piechowiak, Aleksandra; Zgorzalewicz-Stachowiak, Małgorzata; Idzior, Maciej; Pajor, Jadwiga; Bartkowlak, Zuzanna; Łuczak-Piechowiak, Aleksandra; Zgorzalewicz-Stachowiak, Małgorzata; Idzior, Maciej; Pajor, Jadwiga)\n\nFrom Duplicate 2 (Orthopedic equipment applied in children with cerebral palsy - Bartkowiak, Zuzanna; Łuczak-Piechowiak, Aleksandra; Zgorzalewicz-Stachowiak, Małgorzata; Idzior, Maciej; Pajor, Jadwiga; Bartkowlak, Z; Łuczak-Piechowiak, Aleksandra; Zgorzalewicz-Stachowiak, Małgorzata; Idzior, Maciej; Pajor, Jadwiga)\n\nFrom Duplicate 1 (Orthopedic equipment applied in children with cerebral palsy - Bartkowlak, Z; Łuczak-Piechowiak, A; Zgorzalewicz-Stachowiak, M; Idzior, M; Pajor, J)\n\nExport Date: 29 January 2018\nCorrespondence Address: Bartkowiak, Z.; Medical Electrodiagnostics Laboratory, Department of Health Prophylaxis, Medical University, ul. Przybyszewskiego 49, 60-355 Poznań, Poland; email: neuro@ump.edu.pl\nReferences: Syczewska M. i in. Zastosowanie i1ościowej, obiektywnej analizy chodu do oceny doboru zaopatrzenia ortopedycznego u dzieci z mózgowym porażeniem dzieciecym (analiza chodu w doborze zaopatrzenia ortopedycznego w mpdz). Fizjoter. Pol., 2006, 6, 298-303; Kudrjavcev T. i in. Cerebral palsy. survival rates, associated handicaps, and distribution by clinical subtype (Rochester, MN, 1950-1976). Neurology, 1985, 35, 900-903; Czupryna, K., (2006) Ocena chodu dzieci z mózgowym porażeniem dzieciecym jako podstawa programowania rehabilitacji i kontroli jej wyników, pp. 29-40. , Rehabil. Med, 10; Nowotny J. i in. Ocena zaburzeń chodu u dzieci usprawnianych z powodu porażenia mózgowego. Fizjoter. Pol., 2003, 3, 189-196; Levitt, S., (2000) Rehabilitacja w porażeniu mózgowym i zaburzeniach ruchu, , PZWL, Warszawa; Bogucki, A., (2000) Zasady zaopatrywania i tryb orzekania o przyznaniu przedmiotu ortopedycznego oraz współczesne poglady na nazewnictwo i k1asyfikacje, pp. 126-129. , Ortop. Traumatol. Rehabil, 2; Musiałek-Holeczko, J., Folta, K., Postepowanie profilaktyczno-lecznicze u noworodka i niemowlecia z wysokim ryzykiem mózgowego porażenia dzieciecego z punktu widzenia ortopedy (1999) Ann. Acad. Med. Siles, (SUPL. 28), pp. 139-144; Koszla, M., Przykurcze i zniekształcenia oraz ich leczenie (1993) Mózgowe porażenie dzieciece, , R. Michalowicz red, PZWL, Warszawa; Borkowska, M., Dziecko niepełnosprawne ruchowo cz (1997) Usprawnianie ruchowe, 2. , M. Borkowska red, WSiP, Warszawa; Boyd R. N. i in. Management of upper limb dysfunction in children with cerebral palsy. a systematic review. Eur. J. Neurol., 2001, 8, 150-166; Chin T Y. i in. Management of the upper limb in cerebral palsy. J. Pediatr. Orthop. B., 2005, 14, 389-404; Soo B. i in. Hip displacement in cerebral palsy. J. Bone Joint Surg. Am., 2006, 88, 121-129; Jóźwiak, M., (2006) Porażenna niestabilność stawu biodrowego w przebiegu niedowladów spastycznych u dorastajacych, pp. 57-63. , Ortop. Traumatol. Rehabil, 8; Pountney, T., Green, E.M., Hip dislocation in cerebral palsy (2006) BMJ, 332, pp. 772-775; Hagglund G. i in. Characteristics of children with hip displacement in cerebral palsy. BMC, Musculoskelet Disord, 2007, 8, 101; Jóźwiak, M., Stryla, W., Leczenie rehabilitacyjno-ortopedyczne chorego z mózgowym porażeniem dzieciecym (2003) Wiktora Degi ortopedia i rehabilitacja, pp. 347-374. , W. Marciniak, A. Szulc red, PZWL, Warszawa; Chambers, H.G., Treatment of functional limitations at the knee in ambulatory children with cerebral palsy (2001) Eur. J. Neurol, 8, pp. 59-74; Jóźwiak, M., (2002) Losy stawu kolanowego u chorych z postacia spastyczna mózgowego porażenia dzieciecego, pp. 48-53. , Ortop. Traumatol. Rehabil, 4; O'Connell P. A. i in. Foot deformities in children with cerebral palsy, J. Pediatr. Orthop., 1998, 18, 743-747; Barczyński A. i in. Leczenie deformacji stóp w mózgowym porażeniu dzieciecym - taktyka postepowania. Ortop. Traumatol. Rehabil., 2002, 4, 21-26; Myśliborski, T., (1985) Zaopatrzenie ortopedyczne, , PZWL, Warszawa; Bakheit, A.M.O., Management of muscle spasticity (1996) Crit. Rev. Phys. Med. Rehabil, 8, pp. 235-252; Zwick E. B. i in. Ortopedyczna koncepcja poprawy sprawności motorycznej dzieci z zaburzeniami ruchu spowodowanymi spastycznościa. Rehabil. Med., 2000, 4, 40-44; Steinborn, B., Łuczak-Piechowiak, A., (2006) Zastosowanie metod kinezyterapeutycznych w leczeniu spastyczności, , Pol. Prz. Nauk. Zdr, 91-98; Łuczak E. i in. Znaczenie zaopatrzenia ortotycznego w leczeniu mózgowego, porażenia dzieciecego. Post. Rehabil., 1996, supl. 10, 82-84; Kwolek A. i in. Rehabifitacja dzieci z porażeniem mózgowym- problemy, aktualne kierunki. Ortop. Traumatol. Rehabil., 2001, 3, 499-507; Grabski, H., Myśliborski, T., Zaopatrzenie ortopedyczne (2003) Wiktora Degi ortopedia i rehabilitacja, pp. 568-580. , W. Marciniak, A. Szulc red, PZWL, Warszawa; Bogucki, A., (2002) Ortezy kończyny dolnej, pp. 88-94. , Ortop. Traumatol. Rehabil, 4; Pasternak-Mladzka, I., Dobaczewska, R., (1999) Wykorzystanie aparatów ortotycznych na kończyny dolne u chorych z niedowładem polowiczym jako profilaktyka wtómych zniekształceń, , Post. Rehabil, 13, 63-67; Patrick J. H. i in. Therapeutic choices in the locomotor management of the child with cerebral palsy - more luck than judgement? Arch. Dis. Child., 2001, 85, 275-279; Morris, C., Orthotic management of children with cerebral palsy (2007) Dev. Med. Child. Neurol, 49, pp. 791-796; Bogucki, A., (2002) Rewalidacyjne pomoce techniczne, pp. 389-394. , Ortop. Traumatol. Rehabil, 4; Morris C. Orthotic management of children with cerebral palsy. J. Prosth. Orthot., 2002, 14, 150-158; Lampe R. i in. Influence of orthopaedic-technical aid on the kinematics and kinetics of the knee joint of patients with neuro-orthopaedic diseases. Brain Dev., 2004, 26, 219-226; White H. i in. Clinically prescribed orthoses demonstrate an increase in velocity of gait in children with cerebral palsy. a retrospective study. Dev. Med. Child. Neurol. 2002, 44, 227-232; Radtka S. A. i in. A comparison of gait with solid and hinged ankle-foot orthoses in children with spastic diplegic cerebral palsy. Gait Posture, 2005, 21, 303-310; Romkes J. i in. Changes in muscle activity in children with hemiplegic cerebral palsy while walking with and without ankle-foot orthoses. Gait Posture, 2006, 24, 467-474; Romkes, J., Brunner, R., Comparison of a dynamic and a hinged ankle-foot orthosis by gait analysis in patients with hemiplegic cerebral palsy (2002) Gait Posture, 15, pp. 18-24; Lam W. K. i in. Biomechanical and electromyographic evaluation of ankle foot orthosis and dynamic ankle foot orthosis in spastic cerebral palsy. Gait Posture, 2005, 22, 189-197; Buckon C. E. i in. Comparison of three ankle-foot orthosis configurations for children with spastic hemiplegia. Dev. Med. Child. Neurol., 2001, 43, 371-378; Lucareli P. R. i in. Changes in joint kinematics in children with cerebral palsy while walking with and without a floor reaction ankle-foot orthosis. Clinics, 2007, 62, 63-68; Stanger, M., Oresic, S., Rehabilitation approaches for children with cerebral palsy: Overview (2003) J. Child. Neurol, (SUPPL. 18), pp. 79-88; Westberry D. E. i in. Impact of ankle-foot orthoses on static foot alignment in children with cerebral palsy. J. Bone Joint Surg. Am., 2007, 89, 806-813; Terjesen T. i in. Treatment of scoliosis with spinal bracing in quadriplegic cerebral palsy. Dev. Med. Child. Neurol., 2000, 42, 448-454; Leopando M. T. i in. Effect of a Soft Boston Orthosis on pulmonary mechanics in severe cerebral palsy. Pediatr. Pulmonol., 1999, 28, 53-58; Nicholson J. H. i in. Assessment of upper-limb function and movement in children with cerebral palsy wearing lycra garments. Dev. Med. Child. Neurol., 2001, 43, 384-391; Rennie D. J. i in. An evaluation of lycra garments in the lower limb using 3-D gait analysis and functional assessment (PEDI). Gait Posture, 2000, 12, 1-6; Russell, D.J., Gorter, J.W., Assessing functional differences in gross motor skills in children with cerebral palsy who use an ambulatory aid or orthoses: Can the GMFM-88 help? (2005) Dev. Med. Child. Neurol, 47, pp. 462-467; Paśniczek, R., Wybrane urzadzenia wspomagajace i fizjoterapeutyczne w rehabilitacji porażeń ośrodkowego układu nerwowego i amputacjach kończyn (1998) Politechniki Warszawskiej, , Oficyna Wyd, Warszawa; Milanowska, K., Dega, W., (1998) Rehabilitacja medyczna, , PZWL, Warszawa; Evans S. i in. Young people's experiences using electric powered indoor - outdoor wheelchairs (EPIOCs): potential for enhancing users' development? Disabil. Rehabil., 2007, 29, 1281-1294; Hatta T. i in. Evaluating the relationships between the postural adaptation of patients with profound cerebral palsy and the configuration of the Seating Buggy's seating support surface. J. Physiol. Anthropol., 2007, 26, 217-224; Borkowska, M., (1989) ABC rehabilitacji dzieci - mózgowe porażenie dzieciece, , Pelikan, Warszawa; Czechowska G. i in. Kompleksowa rehabilitacja dziecka z uszkodzeniem ośrodkowego układu nerwowego, [w:] B. Galas-Zgorzalewicz (red.) Dni Neurologii Dzieci i Mlodzieży. PAN, Poznań 1995; Pennock, K., (1992) Ratowanie dzieci z uszkodzeniern mózgu, , Bookinista, Toruń; Park E. S. i in. Comparison of anterior and posterior walkers with respect to gait parameters and energy expenditure of children with spastic diplegic cerebral palsy. Yonsei Med. J., 2001, 42, 180-184; Mattsson, E., Andersson, C., Oxygen cost, walking speed, and perceived exertion in children with cerebral palsy when walking with anterior and posterior walkers (1997) Dev. Med. Child. Neurol, 39, pp. 671-676; Płotka, A., Chodzik dia dzieci z porażeniem mózgowym (1999) Pielegniarka i Polożna, 2, pp. 8-9; Toms B. i in. A Pilot study to compare the use of prototypes of multipositional paediatric walking sticks and tripods with conventional sticks and tripods by children with cerebral palsy. Child. Care Health Dev., 2007, 33, 96-106; Kijowski, S., (1992) Podparcie jezdne do treningu nauki chodu, pp. 88-91. , Probl. Tech. Med, 23; Kwolek, A., (2001) Opinia [dot. wykorzystywania parapodium PW w rehabilitacji narzadu ruchu], 3, p. 571. , Ortop. Traumatol. Rehabil; Sikorska, B., Wynalazek na świetowa skale (1997) Mag. Med, 8, pp. 22-25; Kowal, R., (2002) Parapodium dynamiczne, pp. 137-145. , Radom. Rocz. Lek, 7; Carriere, B., (2000) Piłka szwajcarska, pp. 60-63,69-70. , Rehabil. Med, 4\n\nFrom Duplicate 2 (Metody zaopatrzenia ortopedycznego stosowane u dzieci z mózgowym porażeniem dziecięcym. / Orthopedic equipment applied in children with cerebral palsy - Bartkowiak, Zuzanna; Łuczak-Piechowiak, Aleksandra; Zgorzalewicz-Stachowiak, Małgorzata; Idzior, Maciej; Pajor, Jadwiga)\n\nAuthor: Bartkowiak, Zuzanna: 1 Author: Łuczak-Piechowiak, Aleksandra: 1 Author: Zgorzalewicz-Stachowiak, Małgorzata: 1 Author: Idzior, Maciej: 2 Author: Pajor, Jadwiga: 1 ; Author Affiliation: 1 Medical Electrodiagnostics Laboratory of the Chair of Health Prophylaxis, Medical University in Poznan: 2 Chair and Clinic of Infantile Orthopedics and Traumatology, Medical University in Poznan; No. of Pages: 15; Language: Polish; Publication Type: Article; Update Code: 20090605","page":"99-113","title":"Orthopedic equipment applied in children with cerebral palsy","title-short":"Metody zaopatrzenia ortopedycznego stosowane u dzi","type":"article-journal","volume":"16"},"uris":["http://www.mendeley.com/documents/?uuid=3de3a5f5-7e82-4af5-9443-d9cba8a7cd6e"]}],"mendeley":{"formattedCitation":"(Bartkowlak et al., 2008; Eek et al., 2017; Ivanyi et al., 2015; Staheli, 1996; Staheli &amp; Giffin, 1980)","plainTextFormattedCitation":"(Bartkowlak et al., 2008; Eek et al., 2017; Ivanyi et al., 2015; Staheli, 1996; Staheli &amp; Giffin, 1980)","previouslyFormattedCitation":"(Bartkowlak et al., 2008; Eek et al., 2017; Ivanyi et al., 2015; Staheli, 1996; Staheli &amp; Giffin, 1980)"},"properties":{"noteIndex":0},"schema":"https://github.com/citation-style-language/schema/raw/master/csl-citation.json"}</w:instrText>
      </w:r>
      <w:r w:rsidR="007F6D57" w:rsidRPr="007F6D57">
        <w:fldChar w:fldCharType="separate"/>
      </w:r>
      <w:r w:rsidR="009A28E3" w:rsidRPr="009A28E3">
        <w:rPr>
          <w:noProof/>
        </w:rPr>
        <w:t>(Bartkowlak et al., 2008; Eek et al., 2017; Ivanyi et al., 2015; Staheli, 1996; Staheli &amp; Giffin, 1980)</w:t>
      </w:r>
      <w:r w:rsidR="007F6D57" w:rsidRPr="007F6D57">
        <w:fldChar w:fldCharType="end"/>
      </w:r>
      <w:r w:rsidR="007F6D57" w:rsidRPr="007F6D57">
        <w:t xml:space="preserve">. Footwear intended for therapeutic purposes in children consists of a broad range of designs and clinical applications including pes planus, talipes </w:t>
      </w:r>
      <w:proofErr w:type="spellStart"/>
      <w:r w:rsidR="007F6D57" w:rsidRPr="007F6D57">
        <w:t>equino</w:t>
      </w:r>
      <w:proofErr w:type="spellEnd"/>
      <w:r w:rsidR="007F6D57" w:rsidRPr="007F6D57">
        <w:t xml:space="preserve"> varus, toe walking, cerebral palsy and developmental delay </w:t>
      </w:r>
      <w:r w:rsidR="007F6D57"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2","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3","itemData":{"ISBN":"0899-2517","abstract":"Current data refute the value of shoe modifications or inserts for correcting such childhood problems as flatfoot and intoeing. Studies done in children who have never worn shoes show greater foot mobility and a lower incidence of static deformities and flatfoot, compared with those who wear shoes. Shoe modifications are best reserved for children who need additional cushioning, have rigid foot deformities, or have limb-length discrepancy. Shoe design should be based on the 'barefoot model,' which promotes healthy foot development by allowing freedom of movement and adequate space for normal toe position. Encourage parents to select children's shoes that are flexible, flat, porous, aesthetically acceptable to the child, and reasonably priced.","author":[{"dropping-particle":"","family":"Staheli","given":"L T","non-dropping-particle":"","parse-names":false,"suffix":""}],"container-title":"Journal of Musculoskeletal Medicine","id":"ITEM-3","issue":"12","issued":{"date-parts":[["1996"]]},"note":"Criteria (Query) \nParticipants Yes Children and Locomotor Disability \n  \nIntervention Yes Theraputic Footwear \n  \nComparators No \n  \nType of Study No opinion piece \n  \nPrimary Outcomes no\n  \nSecondary Outcomes No\n\n\npictorial. Journal Subset: Allied Health; Editorial Board Reviewed; Expert Peer Reviewed; Peer Reviewed; USA. NLM UID: 8608119.","page":"11-15","publisher":"United Business Media","publisher-place":"Framingham, Massachusetts","title":"Corrective shoes for children: are they really necessary?","type":"article-journal","volume":"13"},"uris":["http://www.mendeley.com/documents/?uuid=ae0ced79-3c97-4470-8c27-bdb25bbe8f82"]},{"id":"ITEM-4","itemData":{"ISBN":"0959-8138","ISSN":"0959-8138","PMID":"1995105","author":[{"dropping-particle":"","family":"Holt","given":"Kenneth S","non-dropping-particle":"","parse-names":false,"suffix":""}],"container-title":"BMJ (Clinical Research Ed.)","edition":"1991/01/12","id":"ITEM-4","issue":"6768","issued":{"date-parts":[["1991","1","12"]]},"language":"English","note":"From Duplicate 1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n\nFrom Duplicate 2 (Mobility aids and appliances for disabled children. - Holt, Kenneth S)\n\nFrom Duplicate 1 (Mobility aids and appliances for disabled children - Holt, Kenneth S)\n\nCriteria (Query) \nParticipants Yes Children and Locomotor Disability \n  \nIntervention Yes Theraputic Footwear \n  \nComparators No\n  \nType of Study No Opinion Piece\n  \nPrimary Outcomes No \n  \nSecondary Outcomes No\n\nFrom Duplicate 1 (Mobility aids and appliances for disabled children - Holt, Kenneth S)\n\nFrom Duplicate 2 (Mobility aids and appliances for disabled children - Holt, K S)\n\nFrom Duplicate 1 (Mobility aids and appliances for disabled children - Holt, K S)\n\nFrom Duplicate 1 (Mobility aids and appliances for disabled children - Holt, K S)\n\nIM; Date of Electronic Publication: 19910112. ; Original Imprints: Publication: London : British Medical Association\n\nFrom Duplicate 2 (Mobility aids and appliances for disabled children - Holt, K S)\n\nHolt, K S\nJournal Article\nEngland\nBMJ. 1991 Jan 12;302(6768):105-7.\n\nFrom Duplicate 2 (Everyday aids and appliances. Mobility aids and appliances for disabled children - Holt, K S)\n\nCited By :1\nExport Date: 29 January 2018\nCODEN: BMJOA\n\nFrom Duplicate 2 (Mobility aids and appliances for disabled children - Holt, K S)\n\nIM; Date of Electronic Publication: 19910112. ; Original Imprints: Publication: London : British Medical Association\n\nFrom Duplicate 2 (Mobility aids and appliances for disabled children. - Holt, K S)\n\nAccession Number: 1995105. Language: English. Date Revised: 20131002. Date Created: 19910327. Date Completed: 19910327. Update Code: 20161213. Publication Type: Journal Article. Journal ID: 8900488. Publication Model: Print. Cited Medium: Print. NLM ISO Abbr: BMJ. PubMed Central ID: PMC1668867. Comment: Cites: BMJ. 1991 Jan 12;302(6768):105-7. (PMID: 1995105). Linking ISSN: 0959535X. Subset: AIM; IM; Date of Electronic Publication: 19910112. ; Original Imprints: Publication: London : British Medical Association","page":"105-107","publisher":"British Medical Association","publisher-place":"Institute of Child Health, Wolfson Centre, London.","title":"Mobility aids and appliances for disabled children.","type":"article-journal","volume":"302"},"uris":["http://www.mendeley.com/documents/?uuid=81eeae71-68c1-4760-bd7e-8dba49835fab"]},{"id":"ITEM-5","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5","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6","itemData":{"DOI":"10.1002/14651858.CD012363","ISBN":"1469493X (ISSN)","ISSN":"14651858","abstract":"This is the protocol for a review and there is no abstract. The objectives are as follows: To assess the effects of conservative and surgical interventions on gait normalisation, ankle range of motion, and pain in children with idiopathic toe walking (ITW), identifying adverse effects of the interventions and the frequency of recurrence. © 2016 The Cochrane Collaboration. Published by John Wiley &amp; Sons, Ltd.","author":[{"dropping-particle":"","family":"Williams","given":"Cylie M","non-dropping-particle":"","parse-names":false,"suffix":""},{"dropping-particle":"","family":"Pacey","given":"Verity","non-dropping-particle":"","parse-names":false,"suffix":""},{"dropping-particle":"","family":"Bakker","given":"Pauline B","non-dropping-particle":"de","parse-names":false,"suffix":""},{"dropping-particle":"","family":"Caserta","given":"Antoni J","non-dropping-particle":"","parse-names":false,"suffix":""},{"dropping-particle":"","family":"Gray","given":"Kelly","non-dropping-particle":"","parse-names":false,"suffix":""},{"dropping-particle":"","family":"Engelbert","given":"Raoul HH","non-dropping-particle":"","parse-names":false,"suffix":""}],"container-title":"Cochrane Database of Systematic Reviews","id":"ITEM-6","issue":"10","issued":{"date-parts":[["2016","10","3"]]},"language":"English","note":"From Duplicate 2 (Interventions for idiopathic toe walking - Williams, Cylie M; Pacey, Verity; de Bakker, Pauline B; Caserta, Antoni J; Gray, Kelly; Engelbert, Raoul HH)\n\nFrom Duplicate 1 (Interventions for idiopathic toe walking - Williams, Cylie M; Pacey, Verity; de Bakker, Pauline B; Caserta, Antoni J; Gray, Kelly; Engelbert, Raoul HH H)\n\nFrom Duplicate 1 (Interventions for idiopathic toe walking - Williams, C M; Pacey, V; de Bakker, P B; Caserta, A J; Gray, K; Engelbert, R H H)\n\nExport Date: 29 January 2018\nCorrespondence Address: Williams, C.M.; Monash University, Department of PhysiotherapyAustralia; email: cylie.williams@monash.edu\nChemicals/CAS: botulinum toxin A, 93384-43-1, 1309378-01-5, 1800016-51-6, 1638949-86-6\nReferences: Accardo, P., Whitman, B., Toe walking. A marker for language disorders in the developmentally disabled (1989) Clinical Pediatrics, 28 (8), pp. 347-350. , [PUBMED: 2474401]; Accardo, P., Morrow, J., Heaney, M.S., Whitman, B., Tomazic, T., Toe walking and language development (1992) Clinical Pediatrics, 31 (3), pp. 158-160. , PUBMED: 1547588]; Ade-Hall, R.A., Moore, A.P., Botulinum toxin type A in the treatment of lower limb spasticity in cerebral palsy (2000) Cochrane Database of Systematic Reviews, (1). , PUBMED: 10796784]; Armand, S., Watelain, E., Mercier, M., Lensel, G., Lepoutre, F.X., Identification and classification of toe-walkers based on ankle kinematics, using a data-mining method (2006) Gait &amp;amp; Posture, 23 (2), pp. 240-248. , PUBMED: 16399521]; Atkins, D., Best, D., Briss, P.A., Eccles, M., Falck-Ytter, Y., Flottorp, S., Grading quality of evidence and strength of recommendations (2004) BMJ, 328 (7454), p. 1490; Barrow, W.J., Jaworski, M., Accardo, P.J., Persistent toe walking in autism (2011) Journal of Child Neurology, 26 (5), pp. 619-621. , PUBMED: 21285033]; Bernhard, M.K., Töpfer, M., Vogler, L., Merkenschlager, A., Prevalence of toe-walking in childhood (2005) Neuropediatrics, 36 (2), p. P116; Brouwer, B., Davidson, L.K., Olney, S.J., Serial casting in idiopathic toe-walkers and children with spastic cerebral palsy (2000) Journal of Pediatric Orthopedics, 20 (2), pp. 221-225. , PUBMED: 10739286]; Brunt, D., Woo, R., Kim, H.D., Ko, M.S., Senesac, C., Li, S., Effect of botulinum toxin type A on gait of children who are idiopathic toe-walkers (2004) Journal of Surgical Orthopaedic Advances, 13 (3), pp. 149-155. , PUBMED: 15559690]; Caselli, M.A., Rzonca, E.C., Lue, B.Y., Habitual toe-walking: evaluation and approach to treatment (1988) Clinics in Podiatric Medicine and Surgery, 5 (3), pp. 547-559. , PUBMED: 3293753]; Caselli, M.A., Habitual toe walking: learn to evaluate and treat this idiopathic childhood condition (2002) Podiatry Management, 21 (9), pp. 163-174; Clark, E., Sweeney, J.K., Yocum, A., McCoy, S.W., Effects of motor control intervention for children with idiopathic toe walking: a 5-case series (2010) Pediatric Physical Therapy: the official publication of the Section on Pediatrics of the American Physical Therapy Association, 22 (4), pp. 417-426. , PUBMED: 21068642]; Conrad, L., Bleck, E.E., Augmented auditory feed back in the treatment of equinus gait in children (1980) Developmental Medicine and Child Neurology, 22 (6), pp. 713-718. , [PUBMED: 7450297]; Crenna, P., Fedrizzi, E., Andreucci, E., Frigo, C., Bono, R., The heel-contact gait pattern of habitual toe walkers (2005) Gait &amp;amp; Posture, 21 (3), pp. 311-317. , PUBMED: 15760747]; Eastwood, D.M., Dennett, X., Shield, L.K., Dickens, D.R., Muscle abnormalities in idiopathic toe-walkers (1997) Journal of Pediatric Orthopedics. Part B, 6 (3), pp. 215-218. , PUBMED: 9260653]; Eastwood, D.M., Menelaus, M.B., Dickens, D.R., Broughton, N.S., Cole, W.G., Idiopathic toe-walking: does treatment alter the natural history? (2000) Journal of Pediatric Orthopedics. Part B, 9 (1), pp. 47-49. , PUBMED: 10647110]; Eiff, M.P., Steiner, E., Judkins, D.Z., Winkler-Prins, V., Clinical inquiries. What is the appropriate evaluation and treatment of children who are &amp;quot;toe walkers&amp;quot;? (2006) The Journal of Family Practice, 55 (5), pp. 447-450. , PUBMED: 16670043]; Engelbert, R.H., van Empelen, R., Scheurer, N.D., Helders, P.J., van Nieuwenhuizen, O., Influence of infant-walkers on motor development: mimicking spastic diplegia? (1999) European Journal of Paediatric Neurology: official journal of the European Paediatric Neurology Society, 3 (6), pp. 273-275. , PUBMED: 10595672]; Engelbert, R., Gorter, J.W., Uiterwaal, C., van de Putte, E., Helders, P., Idiopathic toe-walking in children, adolescents and young adults: a matter of local or generalised stiffness? (2011) BMC Musculoskeletal Disorders, 12, p. 61. , PUBMED: 21418634]; Engström, P., Gutierrez-Farewik, E.M., Bartonek, A., Tedroff, K., Orefelt, C., Haglund-Åkerlind, Y., Does botulinum toxin A improve the walking pattern in children with idiopathic toe-walking? (2010) Journal of Children's Orthopaedics, 4 (4), pp. 301-308. , PUBMED: 21804891]; Engström, P., Tedroff, K., The prevalence and course of idiopathic toe-walking in 5-year-old children (2012) Pediatrics, 130 (2), pp. 279-284. , [PUBMED: 22826572]; Engström, P., Bartonek, A., Tedroff, K., Orefelt, C., Haglund-Akerlind, Y., Gutierrez-Farewik, E.M., Botulinum toxin A does not improve the results of cast treatment for idiopathic toe-walking (2013) The Journal of Bone and Joint Surgery, 95 (5), pp. 400-407. , PUBMED: 23467862]; Fanchiang, H.D., Geil, M.D., Wu, J., Ajisafe, T., Chen, Y., The effects of walking surface on the gait pattern of children with idiopathic toe walking (2016) Journal of Child Neurology, 31 (7), pp. 858-863; Fox, A., Deakin, S., Pettigrew, G., Paton, R., Serial casting in the treatment of idiopathic toe-walkers and review of the literature (2006) Acta Orthopaedica Belgica, 72 (6), pp. 722-730. , PUBMED: 17260610]; Gormley, M.E., Herring, G.M., Gaebler-Spira, D.J., The use of botulinum toxin in children: a retrospective study of adverse reactions and treatment of idiopathic toe-walking (1997) European Journal of Neurology, 4, pp. 827-830; GRADEpro GDT Version accessed 1 September 2016. Hamilton (ON): GRADE Working Group, McMaster University; Griffin, P.P., Wheelhouse, W.W., Shiavi, R., Bass, W., Habitual toe-walkers. A clinical and electromyographic gait analysis (1977) The Journal of Bone and Joint Surgery. American Volume, 59 (1), pp. 97-101. , PUBMED: 833184]; Hall, J.E., Salter, R.B., Bhalla, S.K., Congenital short tendo calcaneus (1967) The Journal of Bone and Joint Surgery. British Volume, 49 (4), pp. 695-697. , PUBMED: 6073187]; Hallemans, A., D'Août, K., De Clercq, D., Aerts, P., Pressure distribution patterns under the feet of new walkers: the first two months of independent walking (2003) Foot &amp;amp; Ankle International, 24 (5), pp. 444-453. , PUBMED: 12801204]; Hemo, Y., Macdessi, S.J., Pierce, R.A., Aiona, M.D., Sussman, M.D., Outcome of patients after Achilles tendon lengthening for treatment of idiopathic toe walking (2006) Journal of Pediatric Orthopedics, 26 (3), pp. 336-340. , PUBMED: 16670545]; Herrin, K., Geil, M., A comparison of orthoses in the treatment of idiopathic toe walking: A randomized controlled trial (2016) Prosthetetics and Orthotics International, 40 (2), pp. 262-269. , [PUBMED: 25628380]; Hicks, R., Durinick, N., Gage, J.R., Differentiation of idiopathic toe-walking and cerebral palsy (1988) Journal of Pediatric Orthopedics, 8 (2), pp. 160-163. , PUBMED: 3350949]; Higgins, J.P., Green, S., Cochrane Handbook for Systematic Reviews of Interventions (2011), www.handbook.cochrane.org, Version 5.1.0 (updated March 2011). The Cochrane Collaboration; Hirsch, G., Wagner, B., The natural history of idiopathic toe-walking: a long-term follow-up of fourteen conservatively treated children (2004) Acta Paediatrica, 93 (2), pp. 196-199. , [PUBMED: 15046273]; Hyde, S.A., Flłytrup, I., Glent, S., Kroksmark, A.K., Salling, B., Steffensen, B.F., A randomized comparative study of two methods for controlling Tendo Achilles contracture in Duchenne muscular dystrophy (2000) Neuromuscular Disorders, 10 (4-5), pp. 257-263. , PUBMED: 10838252]; Jahn, J., Vasavada, A.N., McMulkin, M.L., Calf muscle-tendon lengths before and after Tendo-Achilles lengthenings and gastrocnemius lengthenings for equinus in cerebral palsy and idiopathic toe walking (2009) Gait &amp;amp; Posture, 29 (4), pp. 612-617. , PUBMED: 19200730]; Kalen, V., Adler, N., Bleck, E.E., Electromyography of idiopathic toe walking (1986) Journal of Pediatric Orthopedics, 6 (1), pp. 31-33. , PUBMED: 3941176]; Katalinic, O.M., Harvey, L.A., Herbert, R.D., Moseley, A.M., Lannin, N.A., Schurr, K., Stretch for the treatment and prevention of contractures (2010) Cochrane Database of Systematic Reviews, (9). , PUBMED: 20824861]; Katz, M.M., Mubarak, S.J., Hereditary tendo Achillis contractures (1984) Journal of Pediatric Orthopedics, 4 (6), pp. 711-714. , [PUBMED: 6511899]; Kogan, M., Smith, J., Simplified approach to idiopathic toe-walking (2001) Journal of Pediatric Orthopedics, 21 (6), pp. 790-791. , [PUBMED: 11675556]; McMulkin, M.L., Baird, G.O., Caskey, P.M., Ferguson, R.L., Comprehensive outcomes of surgically treated idiopathic toe walkers (2006) Journal of Pediatric Orthopedics, 26 (5), pp. 606-611. , PUBMED: 16932099]; Ming, X., Brimacombe, M., Wagner, G.C., Prevalence of motor impairment in autism spectrum disorders (2007) Brain &amp;amp; Development, 29 (9), pp. 565-570. , PUBMED: 17467940]; Moher, D., Liberati, A., Tetzlaff, J., Altman, D.G., Preferred reporting items for systematic reviews and meta-analyses: The PRISMA Statement (2009) BMJ, 339, p. 2535; Moreau, M.J., Lake, D.M., Outpatient percutaneous heel cord lengthening in children (1987) Journal of Pediatric Orthopedics, 7 (3), pp. 253-255. , [PUBMED: 3584437]; Norlin, R., Odenrick, P., Sandlund, B., Development of gait in the normal child (1981) Journal of Pediatric Orthopedics, 1 (3), pp. 261-266. , PUBMED: 7334104]; Papariello, S.G., Skinner, S.R., Dynamic electromyography analysis of habitual toe-walkers (1985) Journal of Pediatric Orthopedics, 5 (2), pp. 171-175. , [PUBMED: 3988918]; Pendharkar, G., Lai, D.T., Begg, R.K., Detecting idiopathic toe-walking gait pattern from normal gait pattern using heel accelerometry data and Support Vector Machines (2008) Conference proceedings: Annual International Conference of the IEEE Engineering in Medicine and Biology Society. IEEE Engineering in Medicine and Biology Society, pp. 4920-4923. , PUBMED: 19163820]; Pendharkar, G., Percival, P., Morgan, D., Lai, D., Automated method to distinguish toe walking strides from normal strides in the gait of idiopathic toe walking children from heel accelerometry data (2012) Gait &amp;amp; Posture, 35 (3), pp. 478-482. , PUBMED: 22300731]; Review Manager (RevMan) (2014), Version 5.3. Copenhagen: Nordic Cochrane Centre, The Cochrane Collaboration; Sala, D.A., Shulman, L.H., Kennedy, R.F., Grant, A.D., Chu, M.L., Idiopathic toe-walking: a review (1999) Developmental Medicine and Child Neurology, 41 (12), pp. 846-848. , PUBMED: 10619285]; Shulman, L.H., Sala, D.A., Chu, M.L., McCaul, P.R., Sandler, B.J., Developmental implications of idiopathic toe walking (1997) The Journal of Pediatrics, 130 (4), pp. 541-546. , PUBMED: 9108850]; Sobel, E., Caselli, M.A., Velez, Z., Effect of persistent toe walking on ankle equinus. Analysis of 60 idiopathic toe walkers (1997) Journal of the American Podiatric Medical Association, 87 (1), pp. 17-22. , PUBMED: 9009544]; Solan, M.C., Kohls-Gatzoulis, J., Stephens, M.M., Idiopathic toe walking and contractures of the triceps surae (2010) Foot and Ankle Clinics, 15 (2), pp. 297-307. , PUBMED: 20534357]; Stott, N.S., Walt, S.E., Lobb, G.A., Reynolds, N., Nicol, R.O., Treatment for idiopathic toe-walking: results at skeletal maturity (2004) Journal of Pediatric Orthopedics, 24 (1), pp. 63-69. , PUBMED: 14676536]; Stricker, S.J., Angulo, J.C., Idiopathic toe walking: a comparison of treatment methods (1998) Journal of Pediatric Orthopedics, 18 (3), pp. 289-293. , [PUBMED: 9600550]; Sutherland, D.H., Olshen, R., Cooper, L., Woo, S.L., The development of mature gait (1980) The Journal of Bone and Joint Surgery. American volume, 62 (3), pp. 336-353. , PUBMED: 7364807]; Taussig, G., Delouvée, E., Idiopathic toe walker child. Diagnosis and spontaneous evolution (2001) Annales de Réadaptation et de Medecine Physique, 44 (6), pp. 333-339. , [La marche en equin idiopathique de l'enfant. Diagnostic et evolution spontanee]. [PUBMED: 11587675]; Westberry, D.E., Davids, J.R., Davis, R.B., de Morais Filho, M.C., Idiopathic toe walking: a kinematic and kinetic profile (2008) Journal of Pediatric Orthopedics, 28 (3), pp. 352-358. , PUBMED: 18362803]; Williams, C.M., Tinley, P., Curtin, M., The Toe Walking Tool: a novel method for assessing idiopathic toe walking children (2010) Gait &amp;amp; Posture, 32 (4), pp. 508-511. , PUBMED: 20692159]; Williams, C.M., Tinley, P., Curtin, M., Nielsen, S., Vibration perception thresholds in children with idiopathic toe walking gait (2012) Journal of Child Neurology, 27 (8), pp. 1017-1021. , PUBMED: 22433426]; Williams, C.M., Tinley, P.D., Curtin, M., Nielsen, S., Foot and ankle characteristics of children with an idiopathic toe-walking gait (2013) Journal of the American Podiatric Medicial Association, 103 (5), pp. 374-379. , PUBMED: 24072365]; Wren, T.A., Cheatwood, A.P., Rethlefsen, S.A., Hara, R., Perez, F.J., Kay, R.M., Achilles tendon length and medial gastrocnemius architecture in children with cerebral palsy and equinus gait (2010) Journal of Pediatric Orthopedics, 30 (5), pp. 479-484. , PUBMED: 20574267]; Yngve, D.A., Chambers, C., Vulpius and Z-lengthening (1996) Journal of Pediatric Orthopedics, 16 (6), pp. 759-764. , [PUBMED: 8906648]","publisher":"John Wiley &amp; Sons, Ltd","title":"Interventions for idiopathic toe walking","type":"article-journal","volume":"2016"},"uris":["http://www.mendeley.com/documents/?uuid=3aa97d9d-3cd3-48bd-aa09-5de89289c7d9"]},{"id":"ITEM-7","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7","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Abd Elkader et al., 2013; Aboutorabi et al., 2014; W. Chen et al., 2015; Holt, 1991; Kanatlı et al., 2016; Staheli, 1996; C. M. Williams et al., 2016)","plainTextFormattedCitation":"(Abd Elkader et al., 2013; Aboutorabi et al., 2014; W. Chen et al., 2015; Holt, 1991; Kanatlı et al., 2016; Staheli, 1996; C. M. Williams et al., 2016)","previouslyFormattedCitation":"(Abd Elkader et al., 2013; Aboutorabi et al., 2014; W. Chen et al., 2015; Holt, 1991; Kanatlı et al., 2016; Staheli, 1996; C. M. Williams et al., 2016)"},"properties":{"noteIndex":0},"schema":"https://github.com/citation-style-language/schema/raw/master/csl-citation.json"}</w:instrText>
      </w:r>
      <w:r w:rsidR="007F6D57" w:rsidRPr="007F6D57">
        <w:fldChar w:fldCharType="separate"/>
      </w:r>
      <w:r w:rsidR="009A28E3" w:rsidRPr="009A28E3">
        <w:rPr>
          <w:noProof/>
        </w:rPr>
        <w:t xml:space="preserve">(Abd Elkader et al., 2013; Aboutorabi et al., 2014; W. Chen et al., 2015; Holt, 1991; Kanatlı et al., 2016; Staheli, 1996; C. M. Williams et al., </w:t>
      </w:r>
      <w:r w:rsidR="009A28E3" w:rsidRPr="009A28E3">
        <w:rPr>
          <w:noProof/>
        </w:rPr>
        <w:lastRenderedPageBreak/>
        <w:t>2016)</w:t>
      </w:r>
      <w:r w:rsidR="007F6D57" w:rsidRPr="007F6D57">
        <w:fldChar w:fldCharType="end"/>
      </w:r>
      <w:r w:rsidR="007F6D57" w:rsidRPr="007F6D57">
        <w:t xml:space="preserve">. Footwear appears to be widely prescribed as an assistive device by some healthcare professionals </w:t>
      </w:r>
      <w:r w:rsidR="007F6D57" w:rsidRPr="007F6D57">
        <w:fldChar w:fldCharType="begin" w:fldLock="1"/>
      </w:r>
      <w:r w:rsidR="00D471C6">
        <w:instrText>ADDIN CSL_CITATION {"citationItems":[{"id":"ITEM-1","itemData":{"DOI":"10.1186/s13047-018-0250-9","ISSN":"17571146","PMID":"29581729","abstract":"Background: A national survey recently provided the first description of foot orthotic provision in the United Kingdom. This article aims to profile and compare the foot orthoses practice of podiatrists, orthotists and physiotherapists within the current provision. Method: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 month period in 2016. Differences between professions were investigated using Chi squared and Fischer's exact tests, and regression analysis was used to predict the likelihood of each aspect of practice in each of the three professions. Result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Conclusion: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12","20"]]},"page":"10","publisher":"BioMed Central","title":"National profile of foot orthotic provision in the United Kingdom, part 2: Podiatrist, orthotist and physiotherapy practices","type":"article-journal","volume":"11"},"uris":["http://www.mendeley.com/documents/?uuid=2dbc4c03-45f7-33c1-a4a3-0435e5362907"]}],"mendeley":{"formattedCitation":"(Nester et al., 2018)","plainTextFormattedCitation":"(Nester et al., 2018)","previouslyFormattedCitation":"(Nester et al., 2018)"},"properties":{"noteIndex":0},"schema":"https://github.com/citation-style-language/schema/raw/master/csl-citation.json"}</w:instrText>
      </w:r>
      <w:r w:rsidR="007F6D57" w:rsidRPr="007F6D57">
        <w:fldChar w:fldCharType="separate"/>
      </w:r>
      <w:r w:rsidR="00810D03" w:rsidRPr="009A28E3">
        <w:rPr>
          <w:noProof/>
        </w:rPr>
        <w:t>(Nester et al., 2018)</w:t>
      </w:r>
      <w:r w:rsidR="007F6D57" w:rsidRPr="007F6D57">
        <w:fldChar w:fldCharType="end"/>
      </w:r>
      <w:r w:rsidR="007F6D57" w:rsidRPr="007F6D57">
        <w:t xml:space="preserve">, and a number of studies demonstrate that conventional footwear has significant effects on typically developing children’s gait </w:t>
      </w:r>
      <w:r w:rsidR="007F6D57" w:rsidRPr="007F6D57">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016/j.gaitpost.2007.01.005","ISBN":"0966-6362 (Print) 0966-6362","PMID":"17353125","abstract":"The increased prevalence for flatfoot and hallux valgus in modern societies may be the consequence of inadequate footwear in childhood. Based on the assumption that barefoot walking represents the best condition for the development of a healthy foot the objective of this study was to monitor the influence of commercial footwear on children's foot motion during walking. Furthermore, an attempt was made to reduce this influence by changing the physical properties of standard footwear. Children's barefoot motion pattern was monitored by a marker-based optical 3D-tracking method using a multi-segment foot model. In the study's first stage, barefoot walking was compared to walking with a commercial product. In the second stage it was compared to both, the pattern with the commercial product and with the shoe modified on the basis of the findings of the first stage of the study. Eighteen children (8.2+/-0.7 years old) with no foot deformity and with the same shoe size were recruited for this study. It was found that tibio-talar ROM increased in the commercial shoe (26.6 degrees ) compared to the barefoot condition (22.5 degrees , p=0.001) whereas the medial arch changes for push-off were diminished since the variation in arch length was reduced from 9.9% (barefoot) to 5.9% (shoe, p&lt;0.001). Further, ROM in foot torsion along the long foot axis was reduced from 9.8 degrees (bare) to 4.7 degrees (shoe, p&lt;0.001). These parameters could be improved with more flexible footwear. The present study shows that slimmer and more flexible children's shoes do not change foot motion as much as conventional shoes and therefore should be recommended not only for children in this age but for healthy children in general.","author":[{"dropping-particle":"","family":"Wolf","given":"Sebastian","non-dropping-particle":"","parse-names":false,"suffix":""},{"dropping-particle":"","family":"Simon","given":"Jan","non-dropping-particle":"","parse-names":false,"suffix":""},{"dropping-particle":"","family":"Patikas","given":"Dimitrios","non-dropping-particle":"","parse-names":false,"suffix":""},{"dropping-particle":"","family":"Schuster","given":"Waltraud","non-dropping-particle":"","parse-names":false,"suffix":""},{"dropping-particle":"","family":"Armbrust","given":"Petra","non-dropping-particle":"","parse-names":false,"suffix":""},{"dropping-particle":"","family":"Doderlein","given":"L","non-dropping-particle":"","parse-names":false,"suffix":""},{"dropping-particle":"","family":"Döderlein","given":"Leonhard","non-dropping-particle":"","parse-names":false,"suffix":""},{"dropping-particle":"","family":"Doderlein","given":"L","non-dropping-particle":"","parse-names":false,"suffix":""},{"dropping-particle":"","family":"Döderlein","given":"Leonhard","non-dropping-particle":"","parse-names":false,"suffix":""}],"container-title":"Gait Posture","edition":"2007/03/14","id":"ITEM-2","issue":"1","issued":{"date-parts":[["2008"]]},"language":"eng","note":"From Duplicate 1 (Foot motion in children shoes: a comparison of barefoot walking with shod walking in conventional and flexible shoes - Wolf, Sebastian; Simon, Jan; Patikas, Dimitrios; Schuster, Waltraud; Armbrust, Petra; Döderlein, Leonhard; Doderlein, L; Döderlein, Leonhard)\n\nFrom Duplicate 1 (Foot motion in children shoes-A comparison of barefoot walking with shod walking in conventional and flexible shoes - Wolf, S; Simon, J; Patikas, D; Schuster, W; Armbrust, P; Döderlein, L)\n\nCited By :65\nExport Date: 29 January 2018\nCODEN: GAPOF\nCorrespondence Address: Wolf, S.; Department of Orthopedic Surgery, University of Heidelberg, Schlierbacher Landstrasse 200a, 69118 Heidelberg, Germany; email: Sebastian.Wolf@ok.uni-hd.de\nReferences: Staheli, L.T., Shoes for children: a review (1991) Pediatrics, 88 (2), pp. 371-375; Rao, U.B., Joseph, B., The influence of footwear on the prevalence of flat foot. A survey of 2300 children (1992) J Bone Joint Surg Br, 74 (4), pp. 525-527; Jerosch, J., Mamsch, H., Deformities and misalignment of feet in children-a field study of 345 students (1998) Z Orthop Ihre Grenzgeb, 136 (3), pp. 215-220; Wearing, S.C., Smeathers, J.E., Yates, B., Sullivan, P.M., Urry, S.R., Dubois, P., Errors in measuring sagittal arch kinematics of the human foot with digital fluoroscopy (2005) Gait Posture, 21 (3), pp. 326-332; Leardini, A., Benedetti, M.G., Catani, F., Simoncini, L., Giannini, S., An anatomically based protocol for the description of foot segment kinematics during gait (1999) Clin Biomech, 14 (8), pp. 528-536; MacWilliams, B.A., Cowley, M., Nicholson, D.E., Foot kinematics and kinetics during adolescent gait (2003) Gait Posture, 17 (3), pp. 214-224; Myers, K.A., Wang, M., Marks, R.M., Harris, G.F., Validation of a multisegment foot and ankle kinematic model for pediatric gait (2004) IEEE Trans Neural Syst Rehabil Eng, 12 (1), pp. 122-130; Arampatzis, A., Bruggemann, G.P., Klapsing, G.M., A three-dimensional shank-foot model to determine the foot motion during landings (2002) Med Sci Sports Exerc, 34 (1), pp. 130-138; Carson, M.C., Harrington, M.E., Thompson, N., O'Connor, J.J., Theologis, T.N., Kinematic analysis of a multi-segment foot model for research and clinical applications: a repeatability analysis (2001) J Biomech, 34 (10), pp. 1299-1307; Simon, J., Doederlein, L., McIntosh, A.S., Metaxiotis, D., Bock, H.G., Wolf, S.I., The Heidelberg foot measurement method: development, description and assessment (2006) Gait Posture, 23 (4), pp. 411-424; Stebbins, J., Harrington, M., Thompson, N., Zavatsky, A., Theologis, T., Repeatability of a model for measuring multi-segment foot kinematics in children (2006) Gait Posture, 23 (4), pp. 401-410; Kadaba, M.P., Ramakrishnan, H.K., Wootten, M.E., Gainey, J., Gorton, G., Cochran, G.V.B., Repeatability of kinematic, kinetic, and electromyographic data in normal adult gait (1989) J Orthop Res, 7 (6), pp. 849-860; Cornwall, M.W., McPoil, T.G., Motion of the calcaneus, navicular, and first metatarsal during the stance phase of walking (2002) J Am Podiatr Med Assoc, 92 (2), pp. 67-76; Kidder, S.M., Abuzzahab Jr., F.S., Harris, G.F., Johnson, J.E., A system for the analysis of foot and ankle kinematics during gait (1996) IEEE Trans Rehabil Eng, 4 (1), pp. 25-32; Scott, S.H., Winter, D.A., Biomechanical model of the human foot: kinematics and kinetics during the stance phase of walking (1993) J Biomech, 26 (9), pp. 1091-1104; Woodburn, J., Nelson, K.M., Siegel, K.L., Kepple, T.M., Gerber, L.H., Multisegment foot motion during gait: proof of concept in rheumatoid arthritis (2004) J Rheumatol, 31 (10), pp. 1918-1927; Oeffinger, D., Brauch, B., Cranfill, S., Hisle, C., Wynn, C., Hicks, R., Comparison of gait with and without shoes in children (1999) Gait Posture, 9 (2), pp. 95-100; Perry, J.P., (1992) Gait analysis: normal and pathological function, , Slack, Thorofare, NJ; Der Kinderschuh, M.E., (1995) Die orhopädietechnische Versorgung des Fußes, pp. 163-169. , Baumgartner R., and Stinus H. (Eds), Thieme Verlag, Stuttgart\n\nFrom Duplicate 2 (Foot motion in children shoes: a comparison of barefoot walking with shod walking in conventional and flexible shoes - Wolf, Sebastian; Simon, Jan; Patikas, Dimitrios; Schuster, Waltraud; Armbrust, Petra; Döderlein, Leonhard)\n\nDate of Electronic Publication: 2007 Mar 13. Current Imprints: Publication: : Oxford, UK : Elsevier Sciencem; Original Imprints: Publication: Oxford, UK : Butterworth-Heinemann, c1993-\n\nFrom Duplicate 3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n\nFrom Duplicate 4 (Foot motion in children shoes: a comparison of barefoot walking with shod walking in conventional and flexible shoes - Wolf, S; Simon, J; Patikas, D; Schuster, W; Armbrust, P; Döderlein, L)\n\nresearch. Journal Subset: Biomedical; Europe; UK &amp;amp; Ireland. NLM UID: 9416830.\nPMID: 17353125.\n\nFrom Duplicate 5 (Foot motion in children shoes—A comparison of barefoot walking with shod walking in conventional and flexible shoes - Wolf, Sebastian; Simon, Jan; Patikas, Dimitrios; Schuster, Waltraud; Armbrust, Petra; Döderlein, Leonhard)\n\nAuthor: Wolf, Sebastian: 1 email: Sebastian.Wolf@ok.uni-hd.de. Author: Simon, Jan: 2 Author: Patikas, Dimitrios: 1 Author: Schuster, Waltraud: 1 Author: Armbrust, Petra: 1 Author: Döderlein, Leonhard: 1 ; Author Affiliation: 1 Department of Orthopedic Surgery, University of Heidelberg, Schlierbacher Landstrasse 200a, 69118 Heidelberg, Germany: 2 Interdisciplinary Center for Scientific Computation, Heidelberg (IWR), Im Neuenheimer Feld 368, 69120 Heidelberg, Germany; No. of Pages: 9; Language: English; Publication Type: Article; Update Code: 20080102\n\nFrom Duplicate 2 (Foot motion in children shoes: a comparison of barefoot walking with shod walking in conventional and flexible shoes - Wolf, S; Simon, J; Patikas, D; Schuster, W; Armbrust, P; Doderlein, L)\n\nWolf, Sebastian\nSimon, Jan\nPatikas, Dimitrios\nSchuster, Waltraud\nArmbrust, Petra\nDoderlein, Leonhard\nComparative Study\nJournal Article\nResearch Support, Non-U.S. Gov't\nEngland\nGait Posture. 2008 Jan;27(1):51-9. doi: 10.1016/j.gaitpost.2007.01.005. Epub 2007 Mar 13.","page":"51-59","publisher":"Elsevier B.V.","publisher-place":"England","title":"Foot motion in children shoes: a comparison of barefoot walking with shod walking in conventional and flexible shoes","type":"article-journal","volume":"27"},"uris":["http://www.mendeley.com/documents/?uuid=3a5e90df-9662-4485-89cf-3eb67ae78f83"]}],"mendeley":{"formattedCitation":"(Wegener, Hunt, et al., 2011; Wolf et al., 2008)","plainTextFormattedCitation":"(Wegener, Hunt, et al., 2011; Wolf et al., 2008)","previouslyFormattedCitation":"(Wegener, Hunt, et al., 2011; Wolf et al., 2008)"},"properties":{"noteIndex":0},"schema":"https://github.com/citation-style-language/schema/raw/master/csl-citation.json"}</w:instrText>
      </w:r>
      <w:r w:rsidR="007F6D57" w:rsidRPr="007F6D57">
        <w:fldChar w:fldCharType="separate"/>
      </w:r>
      <w:r w:rsidR="00254D00" w:rsidRPr="00254D00">
        <w:rPr>
          <w:noProof/>
        </w:rPr>
        <w:t>(Wegener, Hunt, et al., 2011; Wolf et al., 2008)</w:t>
      </w:r>
      <w:r w:rsidR="007F6D57" w:rsidRPr="007F6D57">
        <w:fldChar w:fldCharType="end"/>
      </w:r>
      <w:r w:rsidR="007F6D57" w:rsidRPr="007F6D57">
        <w:t xml:space="preserve">. However, </w:t>
      </w:r>
      <w:r w:rsidR="00197D15">
        <w:t xml:space="preserve">as highlighted in Chapter </w:t>
      </w:r>
      <w:r w:rsidR="00E4699A">
        <w:t>2</w:t>
      </w:r>
      <w:r w:rsidR="004A17BD">
        <w:t>,</w:t>
      </w:r>
      <w:r w:rsidR="00197D15">
        <w:t xml:space="preserve"> </w:t>
      </w:r>
      <w:r w:rsidR="007F6D57" w:rsidRPr="007F6D57">
        <w:t xml:space="preserve">in contrast to other assistive aids such as ankle-foot orthoses which have seen an increase in research </w:t>
      </w:r>
      <w:r w:rsidR="007F6D57" w:rsidRPr="007F6D57">
        <w:fldChar w:fldCharType="begin" w:fldLock="1"/>
      </w:r>
      <w:r w:rsidR="00EF53DC">
        <w:instrText>ADDIN CSL_CITATION {"citationItems":[{"id":"ITEM-1","itemData":{"DOI":"10.1016/J.REHAB.2017.05.004","ISSN":"1877-0665","PMID":"28713039","abstract":"Background: Ankle foot orthoses (AFOs) are orthotic devices that can be used to normalize the walking pattern of children with cerebral palsy (CP). One of the aims of orthotic management is to produce a more normal gait pattern by positioning joints in the proper position to reduce pathological reflex or spasticity. Objective: To conduct a systematic review of the literature and establish the effect of treatment with various types of AFOs on gait patterns of children with CP. Methods: PubMed, Scopus, ISI Web of knowledge, Cochrane Library, EMBASE and Google Scholar were searched for articles published between 2007 and 2015 of studies of children with CP wearing the following AFOs: hinged (HAFO), solid (SAFO), floor reaction (FRO), posterior leaf spring (PLS) and dynamic (DAFO). Studies that combined treatment options were excluded. Outcomes investigated were a change in gait pattern and subsequent walking ability. The PEDro scale used to assess the methodological quality of relevant studies. Results: We included 17 studies investigating a total of 1139 children with CP. The PEDro score was poor for most studies (3/10). Only 4 studies, of 209 children in total, were randomized controlled trials, for a good PEDro score (5, 7, 9/10) and an appropriate level of evidence. One study used a case-based series and the remainder a cross-sectional design. In general, the use of AFOs improved speed and stride length. The HAFO was effective for improving gait parameters and decreasing energy expenditure with hemiplegic CP as compared with the barefoot condition. It also improved stride length, speed of walking, single limb support and gait symmetry with hemiplegic CP. The plastic SAFO and FRO were effective in reducing energy expenditure with diplegic CP. With diplegic CP, the HAFO and SAFO improved gross motor function. Conclusion: For children with CP, use of specific types of AFOs improved gait parameters, including ankle and knee range of motion, walking speed and stride length. AFOs reduced energy expenditure in children with spastic CP. However, further studies with good PEDro scores are required for more conclusive evidence regarding the effectiveness of AFOs in children with CP.","author":[{"dropping-particle":"","family":"Aboutorabi","given":"Atefeh","non-dropping-particle":"","parse-names":false,"suffix":""},{"dropping-particle":"","family":"Arazpour","given":"Mokhtar","non-dropping-particle":"","parse-names":false,"suffix":""},{"dropping-particle":"","family":"Ahmadi Bani","given":"Monireh","non-dropping-particle":"","parse-names":false,"suffix":""},{"dropping-particle":"","family":"Saeedi","given":"Hassan","non-dropping-particle":"","parse-names":false,"suffix":""},{"dropping-particle":"","family":"Head","given":"John S.","non-dropping-particle":"","parse-names":false,"suffix":""}],"container-title":"Annals of Physical and Rehabilitation Medicine","id":"ITEM-1","issue":"6","issued":{"date-parts":[["2017","11","1"]]},"page":"393-402","publisher":"Elsevier Masson","title":"Efficacy of ankle foot orthoses types on walking in children with cerebral palsy: A systematic review","type":"article-journal","volume":"60"},"uris":["http://www.mendeley.com/documents/?uuid=9e366c61-216c-4d12-a394-a71c17425adb"]},{"id":"ITEM-2","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2","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3","itemData":{"DOI":"10.1177/0269215518771824","ISSN":"0269-2155","PMID":"29714066","abstract":"OBJECTIVE To determine the effects of ankle-foot orthoses (AFOs) on gait, balance, gross motor function and activities of daily living in children with cerebral palsy. DATA SOURCES Five databases were searched (Pubmed, Psycinfo, Web of Science, Academic Search Premier and Cochrane Library) before January 2018. REVIEW METHODS Studies of the effect of AFOs on gait, balance, gross motor function and activities of daily living in children with cerebral palsy were included. Articles with a modified PEDRO score ≥ 5/9 were selected. Data regarding population, AFO, interventions and outcomes were extracted. When possible, standardized mean differences (SMDs) were calculated from the outcomes. RESULTS Thirty-two articles, corresponding to 56 studies (884 children) were included. Fifty-one studies included children with spastic cerebral palsy. AFOs increased stride length (SMD = 0.88, P &lt; 0.001) and gait speed (SMD = 0.28, P &lt; 0.001), and decreased cadence (SMD = -0.72, P &lt; 0.001). Gross motor function scores improved (Gross Motor Function Measure (GMFM) D (SMD = 0.30, P = 0.004), E (SMD = 0.28, P = 0.02), Pediatric Evaluation of Disability Inventory (PEDI) (SMD = 0.57, P &lt; 0.001)). Data relating to balance and activities of daily living were insufficient to conclude. Posterior AFOs (solid, hinged, supra-malleolar, dynamic) increased ankle dorsiflexion at initial contact (SMD = 1.65, P &lt; 0.001) and during swing (SMD = 1.34, P &lt; 0.001), and decreased ankle power generation in stance (SMD = -0.72, P &lt; 0.001) in children with equinus gait. CONCLUSION In children with spastic cerebral palsy, there is strong evidence that AFOs induce small improvements in gait speed and moderate evidence that AFOs have a small to moderate effect on gross motor function. In children with equinus gait, there is strong evidence that posterior AFOs induce large changes in distal kinematics.","author":[{"dropping-particle":"","family":"Lintanf","given":"Mael","non-dropping-particle":"","parse-names":false,"suffix":""},{"dropping-particle":"","family":"Bourseul","given":"Jean-Sébastien","non-dropping-particle":"","parse-names":false,"suffix":""},{"dropping-particle":"","family":"Houx","given":"Laetitia","non-dropping-particle":"","parse-names":false,"suffix":""},{"dropping-particle":"","family":"Lempereur","given":"Mathieu","non-dropping-particle":"","parse-names":false,"suffix":""},{"dropping-particle":"","family":"Brochard","given":"Sylvain","non-dropping-particle":"","parse-names":false,"suffix":""},{"dropping-particle":"","family":"Pons","given":"Christelle","non-dropping-particle":"","parse-names":false,"suffix":""}],"container-title":"Clinical Rehabilitation","id":"ITEM-3","issue":"9","issued":{"date-parts":[["2018","9"]]},"page":"1175-1188","title":"Effect of ankle-foot orthoses on gait, balance and gross motor function in children with cerebral palsy: a systematic review and meta-analysis","type":"article-journal","volume":"32"},"uris":["http://www.mendeley.com/documents/?uuid=19b43568-06c6-3723-b7c1-67fa418baa43"]},{"id":"ITEM-4","itemData":{"DOI":"10.1097/PHM.0000000000001185","ISSN":"0894-9115","PMID":"30920399","abstract":"OBJECTIVE Children with cerebral palsy (CP) experience functional limitations because of excessive muscle weakness, spasticity, and impaired motor control. They are prescribed ankle foot orthoses (AFOs) to assist with ambulation. Our objective was to analyze stride length and dorsiflexion data comparing the effectiveness of \"AFOs\" with \"barefoot or shoes only\" on ambulatory children with CP. DESIGN An electronic literature search was conducted. Studies were screened by two reviewers based on our inclusion criteria: prospective cohort study or randomized clinical trial (RCT), participants &lt;18 years of age with a primary diagnosis of CP, AFOs with a control group, 20 combined participants in the experimental and control groups for cohort studies, and 10 participants for RCT's. RESULTS Seventeen studies were selected. Pooled results of the meta-analyses showed that stride length was significantly better in the AFO group as compared with the control group (Mean difference between groups = 0.05m (95% CI = (0.04, 0.06)). The dorsiflexion angle (5 studies; 124 participants) was improved in patients with AFOs as compared with barefoot or shoes only (Mean difference between groups = 8.62 (95% CI = 8.05, 9.2)). CONCLUSION Children with CP using AFOs had improved stride length and dorsiflexion angle during gait in a pooled meta-analyses of cohort studies and clinical trials.","author":[{"dropping-particle":"","family":"Betancourt","given":"Jean P.","non-dropping-particle":"","parse-names":false,"suffix":""},{"dropping-particle":"","family":"Eleeh","given":"Prince","non-dropping-particle":"","parse-names":false,"suffix":""},{"dropping-particle":"","family":"Stark","given":"Stacy","non-dropping-particle":"","parse-names":false,"suffix":""},{"dropping-particle":"","family":"Jain","given":"Nitin B.","non-dropping-particle":"","parse-names":false,"suffix":""}],"container-title":"American Journal of Physical Medicine &amp; Rehabilitation","id":"ITEM-4","issued":{"date-parts":[["2019","3","26"]]},"page":"1","title":"Impact of Ankle-Foot Orthosis on Gait efficiency in Ambulatory Children with Cerebral Palsy","type":"article-journal"},"uris":["http://www.mendeley.com/documents/?uuid=be2b0c90-ddfe-3d21-b717-3db50f3cd979"]}],"mendeley":{"formattedCitation":"(Aboutorabi et al., 2017; Betancourt et al., 2019; Eddison &amp; Chockalingam, 2013; Lintanf et al., 2018)","plainTextFormattedCitation":"(Aboutorabi et al., 2017; Betancourt et al., 2019; Eddison &amp; Chockalingam, 2013; Lintanf et al., 2018)","previouslyFormattedCitation":"(Aboutorabi et al., 2017; Betancourt et al., 2019; Eddison &amp; Chockalingam, 2013; Lintanf et al., 2018)"},"properties":{"noteIndex":0},"schema":"https://github.com/citation-style-language/schema/raw/master/csl-citation.json"}</w:instrText>
      </w:r>
      <w:r w:rsidR="007F6D57" w:rsidRPr="007F6D57">
        <w:fldChar w:fldCharType="separate"/>
      </w:r>
      <w:r w:rsidR="00254D00" w:rsidRPr="00254D00">
        <w:rPr>
          <w:noProof/>
        </w:rPr>
        <w:t>(Aboutorabi et al., 2017; Betancourt et al., 2019; Eddison &amp; Chockalingam, 2013; Lintanf et al., 2018)</w:t>
      </w:r>
      <w:r w:rsidR="007F6D57" w:rsidRPr="007F6D57">
        <w:fldChar w:fldCharType="end"/>
      </w:r>
      <w:r w:rsidR="007F6D57" w:rsidRPr="007F6D57">
        <w:t xml:space="preserve">, there appears to be a </w:t>
      </w:r>
      <w:r w:rsidR="00647305">
        <w:t xml:space="preserve">dearth </w:t>
      </w:r>
      <w:r w:rsidR="00174122">
        <w:t xml:space="preserve">in </w:t>
      </w:r>
      <w:r w:rsidR="002F6B7F">
        <w:t xml:space="preserve">current </w:t>
      </w:r>
      <w:r w:rsidR="00291D31">
        <w:t xml:space="preserve">therapeutic footwear </w:t>
      </w:r>
      <w:r w:rsidR="00174122">
        <w:t xml:space="preserve">research with a consequent </w:t>
      </w:r>
      <w:r w:rsidR="007F6D57" w:rsidRPr="007F6D57">
        <w:t xml:space="preserve">lack of understanding on the design, effects and purpose of therapeutic footwear on children living with a mobility impairment </w:t>
      </w:r>
      <w:r w:rsidR="007F6D57" w:rsidRPr="007F6D57">
        <w:fldChar w:fldCharType="begin" w:fldLock="1"/>
      </w:r>
      <w:r w:rsidR="00EF53DC">
        <w:instrText>ADDIN CSL_CITATION {"citationItems":[{"id":"ITEM-1","itemData":{"DOI":"10.1186/s13047-019-0336-z","ISSN":"1757-1146","abstract":"Reports suggest that children with mobility impairment represent a significant proportion of the population living with a disability. Footwear is considered to be the key extrinsic factor affecting children’s gait and footwear modifications have been historically postulated to assist with locomotory difficulty. Although therapeutic footwear has been considered within the literature, there is a lack of consistency on terminology and paucity on the overall understanding. A scoping review was performed to chart the key concepts in children’s footwear and to establish the range of studies that considered therapeutic footwear. A systematic search of MEDLINE, CINAHL, PubMed, SPORTdiscus, and Scopus electronic databases was performed using MeSH headings and free text terms in relation to children’s footwear. All studies that used footwear as an intervention in children aged 9 months to 18 years with the outcome measures including design, fit, and the effects on development and health were included. Studies were charted by textual narrative synthesis into research groupings dependent on the topics discussed and the methods used in the studies. The search yielded a total of 5006 articles with 287 of these articles meeting the inclusion criteria. Two overarching areas of research were identified; articles that discussed footwear design and those that discussed the effects of footwear. Eight further general groupings were charted and apportioned between the overarching areas and therapeutic footwear was charted into three subgroupings (corrective, accommodative and functional). Children’s footwear has become an increasing area of research in the past decade with a shift towards more empirical research, with most of the included articles examining biomechanical and anthropometric aspects. However, children’s therapeutic footwear has not shared the same recent impetus with no focused review and limited research exploring its effects. Empirical research in this area is limited and there is ambiguity in the terminology used to describe therapeutic footwear. Based on the findings of this review the authors suggest the term children’s therapeutic footwear be used as the standard definition for footwear that is designed specifically with the purpose to support or alleviate mobility impairment in childhood; with subgroupings of corrective, accommodative and functional dependent on the intended therapeutic role.","author":[{"dropping-particle":"","family":"Hill","given":"Matthew","non-dropping-particle":"","parse-names":false,"suffix":""},{"dropping-particle":"","family":"Healy","given":"Aoife","non-dropping-particle":"","parse-names":false,"suffix":""},{"dropping-particle":"","family":"Chockalingam","given":"Nachiappan","non-dropping-particle":"","parse-names":false,"suffix":""}],"container-title":"Journal of Foot and Ankle Research","id":"ITEM-1","issue":"1","issued":{"date-parts":[["2019","12","27"]]},"page":"25","publisher":"BioMed Central","title":"Key concepts in children’s footwear research: a scoping review focusing on therapeutic footwear","type":"article-journal","volume":"12"},"uris":["http://www.mendeley.com/documents/?uuid=7dd5dfc1-c163-461f-9086-ca8d2b393203"]},{"id":"ITEM-2","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2","issue":"1","issued":{"date-parts":[["2018","12","6"]]},"page":"39","publisher":"BioMed Central","title":"Big issues for small feet: developmental, biomechanical and clinical narratives on children’s footwear","type":"article-journal","volume":"11"},"uris":["http://www.mendeley.com/documents/?uuid=5eebc60c-5f7d-42c7-9c16-995a4328ad8d"]},{"id":"ITEM-3","itemData":{"DOI":"10.1177/0309364614522684","ISSN":"1746-1553","PMID":"24570017","abstract":"Background:There is a paucity of evidence regarding the design of children's footwear in relation to musculoskeletal structure.Objectives:The aim was to gain consensus regarding where flexibility and support should be given on a school shoe for the 6- to 10-year-olds.Study design:Delphi Questionnaire.Methods:Recruitment of 10 Allied Health Professionals yielded a consensus group. Those recruited had dedicated experience in paediatrics and foot health. Rounds of questions were delivered to investigate the basis of the opinions made by the group on the location of support and flexibility in a school shoe for the age range identified.Results:Six themes were generated. Four themes gained 100% consensus regarding footwear allowing normal foot movement, footwear allowing normal forefoot function, footwear providing a stable base and the foot being secure in the shoe. Fleiss' kappa calculations revealed 'poor agreement' for the remaining two themes regarding clinical intervention and the purpose of footwear design in the midfoot in both the upper and sole of the shoe.Conclusion:The qualitative data generated through discussion have highlighted areas where more understanding and research are required, particularly in understanding how, in the long term, shoe design can affect the developing foot.Clinical relevanceChildren's footwear advice is often delivered from experience and personal belief. This article questions current understanding and opinion from clinical experts in the field of paediatric footwear and highlights that there is a lack of knowledge and confidence into the effects of children's footwear. There is a strong requirement for further empirical research to be completed on children's footwear to allow clinicians to formulate relevant and appropriate footwear advice.","author":[{"dropping-particle":"","family":"Davies","given":"Nina","non-dropping-particle":"","parse-names":false,"suffix":""},{"dropping-particle":"","family":"Branthwaite","given":"Helen","non-dropping-particle":"","parse-names":false,"suffix":""},{"dropping-particle":"","family":"Chockalingam","given":"Nachiappan","non-dropping-particle":"","parse-names":false,"suffix":""}],"container-title":"Prosthetics and orthotics international","id":"ITEM-3","issue":"3","issued":{"date-parts":[["2015","2"]]},"page":"213-8","title":"Where should a school shoe provide flexibility and support for the asymptomatic 6- to 10-year-olds and on what information is this based? A Delphi yielded consensus.","type":"article-journal","volume":"39"},"uris":["http://www.mendeley.com/documents/?uuid=198601a1-3121-423c-b182-0594d6f7bc47"]}],"mendeley":{"formattedCitation":"(Davies et al., 2015; Hill et al., 2019; Morrison, Price, et al., 2018)","plainTextFormattedCitation":"(Davies et al., 2015; Hill et al., 2019; Morrison, Price, et al., 2018)","previouslyFormattedCitation":"(Davies et al., 2015; Hill et al., 2019; Morrison, Price, et al., 2018)"},"properties":{"noteIndex":0},"schema":"https://github.com/citation-style-language/schema/raw/master/csl-citation.json"}</w:instrText>
      </w:r>
      <w:r w:rsidR="007F6D57" w:rsidRPr="007F6D57">
        <w:fldChar w:fldCharType="separate"/>
      </w:r>
      <w:r w:rsidR="00254D00" w:rsidRPr="00254D00">
        <w:rPr>
          <w:noProof/>
        </w:rPr>
        <w:t>(Davies et al., 2015; Hill et al., 2019; Morrison, Price, et al., 2018)</w:t>
      </w:r>
      <w:r w:rsidR="007F6D57" w:rsidRPr="007F6D57">
        <w:fldChar w:fldCharType="end"/>
      </w:r>
      <w:r w:rsidR="007F6D57" w:rsidRPr="007F6D57">
        <w:t>.</w:t>
      </w:r>
    </w:p>
    <w:p w14:paraId="3FCF865F" w14:textId="77777777" w:rsidR="007F6D57" w:rsidRPr="007F6D57" w:rsidRDefault="007F6D57" w:rsidP="00E52690">
      <w:pPr>
        <w:spacing w:line="360" w:lineRule="auto"/>
        <w:jc w:val="both"/>
      </w:pPr>
    </w:p>
    <w:p w14:paraId="1762C195" w14:textId="25229B4D" w:rsidR="007F6D57" w:rsidRDefault="0008415A" w:rsidP="00E52690">
      <w:pPr>
        <w:spacing w:line="360" w:lineRule="auto"/>
        <w:jc w:val="both"/>
      </w:pPr>
      <w:r>
        <w:t xml:space="preserve">Chapter </w:t>
      </w:r>
      <w:r w:rsidR="00E4699A">
        <w:t>2</w:t>
      </w:r>
      <w:r>
        <w:t xml:space="preserve"> </w:t>
      </w:r>
      <w:r w:rsidR="007F6D57" w:rsidRPr="007F6D57">
        <w:t xml:space="preserve">highlighted that children’s footwear research has shown a rapid increase in the past 10 years. However, footwear intended for therapeutic purposes was represented in just a small proportion of the recent literature, with limited empirical work and no focused review exploring its effects in comparison to that of conventional children’s footwear. There was also no precise terminology to define therapeutic footwear and the specifics of its role in children living with mobility impairment. The scoping review suggested that the term children’s therapeutic footwear be used as the standard definition for footwear that is designed specifically with the purpose to support or alleviate mobility impairment in childhood. Further to this, subgroupings of therapeutic footwear were suggested dependent on the intended therapeutic role: </w:t>
      </w:r>
      <w:r w:rsidR="007F6D57" w:rsidRPr="007F6D57">
        <w:rPr>
          <w:bCs/>
        </w:rPr>
        <w:t>Corrective</w:t>
      </w:r>
      <w:r w:rsidR="007F6D57" w:rsidRPr="007F6D57">
        <w:rPr>
          <w:b/>
        </w:rPr>
        <w:t xml:space="preserve"> </w:t>
      </w:r>
      <w:r w:rsidR="007F6D57" w:rsidRPr="007F6D57">
        <w:rPr>
          <w:bCs/>
        </w:rPr>
        <w:t>(footwear designed to bring about the correction of congenital skeletal lower limb alignment); Accommodative</w:t>
      </w:r>
      <w:r w:rsidR="007F6D57" w:rsidRPr="007F6D57">
        <w:t xml:space="preserve"> (</w:t>
      </w:r>
      <w:r w:rsidR="007F6D57" w:rsidRPr="007F6D57">
        <w:rPr>
          <w:bCs/>
        </w:rPr>
        <w:t>footwear designed to reduce compression and shearing stresses on children’s foot deformities through the dimensional matching of footwear to the child’s foot); and Functional</w:t>
      </w:r>
      <w:r w:rsidR="007F6D57" w:rsidRPr="007F6D57">
        <w:t xml:space="preserve"> (footwear designed to improve dynamic gait parameters of children with mobility impairment). In addition, the scoping review highlighted the need for a systematic assessment of the level and quality of evidence of children’s therapeutic footwear research. </w:t>
      </w:r>
    </w:p>
    <w:p w14:paraId="65D5A5CA" w14:textId="77777777" w:rsidR="005167F6" w:rsidRDefault="005167F6" w:rsidP="00E52690">
      <w:pPr>
        <w:spacing w:line="360" w:lineRule="auto"/>
        <w:jc w:val="both"/>
      </w:pPr>
    </w:p>
    <w:p w14:paraId="42A92727" w14:textId="42461897" w:rsidR="007F6D57" w:rsidRPr="007F6D57" w:rsidRDefault="005167F6">
      <w:pPr>
        <w:pStyle w:val="Heading3"/>
        <w:numPr>
          <w:ilvl w:val="2"/>
          <w:numId w:val="29"/>
        </w:numPr>
        <w:spacing w:line="360" w:lineRule="auto"/>
      </w:pPr>
      <w:bookmarkStart w:id="73" w:name="_Toc156403449"/>
      <w:r>
        <w:t>Aims and objectives</w:t>
      </w:r>
      <w:bookmarkEnd w:id="73"/>
    </w:p>
    <w:p w14:paraId="6E4FDB95" w14:textId="2CF064F9" w:rsidR="007F6D57" w:rsidRPr="007F6D57" w:rsidRDefault="007F6D57" w:rsidP="00E52690">
      <w:pPr>
        <w:spacing w:line="360" w:lineRule="auto"/>
        <w:jc w:val="both"/>
      </w:pPr>
      <w:r w:rsidRPr="007F6D57">
        <w:t xml:space="preserve">The overall aim of the systematic review </w:t>
      </w:r>
      <w:r w:rsidR="003A2559">
        <w:t>was</w:t>
      </w:r>
      <w:r w:rsidRPr="007F6D57">
        <w:t xml:space="preserve"> to establish the effectiveness of therapeutic footwear in the treatment of mobility impairment in children.</w:t>
      </w:r>
    </w:p>
    <w:p w14:paraId="27F7B199" w14:textId="77777777" w:rsidR="007F6D57" w:rsidRPr="007F6D57" w:rsidRDefault="007F6D57" w:rsidP="00E52690">
      <w:pPr>
        <w:spacing w:line="360" w:lineRule="auto"/>
        <w:jc w:val="both"/>
      </w:pPr>
      <w:r w:rsidRPr="007F6D57">
        <w:lastRenderedPageBreak/>
        <w:t>The objectives are to:</w:t>
      </w:r>
    </w:p>
    <w:p w14:paraId="646508A8" w14:textId="77777777" w:rsidR="007F6D57" w:rsidRPr="007F6D57" w:rsidRDefault="007F6D57" w:rsidP="00E52690">
      <w:pPr>
        <w:spacing w:line="360" w:lineRule="auto"/>
        <w:jc w:val="both"/>
      </w:pPr>
    </w:p>
    <w:p w14:paraId="1309F937" w14:textId="77777777" w:rsidR="007F6D57" w:rsidRPr="007F6D57" w:rsidRDefault="007F6D57">
      <w:pPr>
        <w:numPr>
          <w:ilvl w:val="0"/>
          <w:numId w:val="20"/>
        </w:numPr>
        <w:spacing w:line="360" w:lineRule="auto"/>
        <w:jc w:val="both"/>
      </w:pPr>
      <w:r w:rsidRPr="007F6D57">
        <w:t>systematically search the published literature to identify studies that have explored the physical or psychosocial effects of therapeutic footwear on children with mobility impairment.</w:t>
      </w:r>
    </w:p>
    <w:p w14:paraId="00AA60D7" w14:textId="77777777" w:rsidR="007F6D57" w:rsidRPr="007F6D57" w:rsidRDefault="007F6D57" w:rsidP="00E52690">
      <w:pPr>
        <w:spacing w:line="360" w:lineRule="auto"/>
        <w:jc w:val="both"/>
      </w:pPr>
    </w:p>
    <w:p w14:paraId="2351D1E1" w14:textId="77777777" w:rsidR="007F6D57" w:rsidRPr="007F6D57" w:rsidRDefault="007F6D57">
      <w:pPr>
        <w:numPr>
          <w:ilvl w:val="0"/>
          <w:numId w:val="20"/>
        </w:numPr>
        <w:spacing w:line="360" w:lineRule="auto"/>
        <w:jc w:val="both"/>
      </w:pPr>
      <w:r w:rsidRPr="007F6D57">
        <w:t>establish the levels of evidence and quality of evidence of the available research literature concerning children’s therapeutic footwear.</w:t>
      </w:r>
    </w:p>
    <w:p w14:paraId="14ED59F1" w14:textId="77777777" w:rsidR="007F6D57" w:rsidRPr="007F6D57" w:rsidRDefault="007F6D57" w:rsidP="00E52690">
      <w:pPr>
        <w:spacing w:line="360" w:lineRule="auto"/>
        <w:jc w:val="both"/>
      </w:pPr>
    </w:p>
    <w:p w14:paraId="70A0302D" w14:textId="587A84A7" w:rsidR="007F6D57" w:rsidRPr="007F6D57" w:rsidRDefault="007F6D57">
      <w:pPr>
        <w:numPr>
          <w:ilvl w:val="0"/>
          <w:numId w:val="20"/>
        </w:numPr>
        <w:spacing w:line="360" w:lineRule="auto"/>
        <w:jc w:val="both"/>
      </w:pPr>
      <w:r w:rsidRPr="007F6D57">
        <w:t>explore the benefits and/or adverse effects of therapeutic footwear interventions.</w:t>
      </w:r>
    </w:p>
    <w:p w14:paraId="4C652AB1" w14:textId="77777777" w:rsidR="007F6D57" w:rsidRPr="007F6D57" w:rsidRDefault="007F6D57" w:rsidP="00E52690">
      <w:pPr>
        <w:spacing w:line="360" w:lineRule="auto"/>
        <w:jc w:val="both"/>
      </w:pPr>
    </w:p>
    <w:p w14:paraId="60239F97" w14:textId="03C87733" w:rsidR="007F6D57" w:rsidRPr="007F6D57" w:rsidRDefault="007F6D57">
      <w:pPr>
        <w:pStyle w:val="Heading2"/>
        <w:numPr>
          <w:ilvl w:val="1"/>
          <w:numId w:val="29"/>
        </w:numPr>
        <w:spacing w:line="360" w:lineRule="auto"/>
      </w:pPr>
      <w:bookmarkStart w:id="74" w:name="_Toc156403450"/>
      <w:r w:rsidRPr="007F6D57">
        <w:t>Method</w:t>
      </w:r>
      <w:r w:rsidR="00F67B9A">
        <w:t>s</w:t>
      </w:r>
      <w:bookmarkEnd w:id="74"/>
    </w:p>
    <w:p w14:paraId="51AE5525" w14:textId="77777777" w:rsidR="007F6D57" w:rsidRPr="007F6D57" w:rsidRDefault="007F6D57" w:rsidP="00E52690">
      <w:pPr>
        <w:spacing w:line="360" w:lineRule="auto"/>
        <w:jc w:val="both"/>
      </w:pPr>
    </w:p>
    <w:p w14:paraId="28055EDC" w14:textId="64FFA24F" w:rsidR="007F6D57" w:rsidRPr="007F6D57" w:rsidRDefault="007F6D57" w:rsidP="00E52690">
      <w:pPr>
        <w:spacing w:line="360" w:lineRule="auto"/>
        <w:jc w:val="both"/>
      </w:pPr>
      <w:r w:rsidRPr="007F6D57">
        <w:t xml:space="preserve">The systematic review followed the </w:t>
      </w:r>
      <w:r w:rsidR="00343483" w:rsidRPr="000B4B1B">
        <w:t>staged methodological</w:t>
      </w:r>
      <w:r w:rsidR="00343483" w:rsidRPr="007F6D57">
        <w:t xml:space="preserve"> </w:t>
      </w:r>
      <w:r w:rsidRPr="007F6D57">
        <w:t>PRISMA guidelines</w:t>
      </w:r>
      <w:r w:rsidR="00B84C08">
        <w:t xml:space="preserve"> </w:t>
      </w:r>
      <w:r w:rsidRPr="007F6D57">
        <w:fldChar w:fldCharType="begin" w:fldLock="1"/>
      </w:r>
      <w:r w:rsidR="00EF53DC">
        <w:instrText>ADDIN CSL_CITATION {"citationItems":[{"id":"ITEM-1","itemData":{"DOI":"10.1371/journal.pmed.1000097","ISSN":"1549-1676","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PLoS Medicine","id":"ITEM-1","issue":"7","issued":{"date-parts":[["2009","7","21"]]},"page":"e1000097","title":"Preferred Reporting Items for Systematic Reviews and Meta-Analyses: The PRISMA Statement","type":"article-journal","volume":"6"},"uris":["http://www.mendeley.com/documents/?uuid=8570e923-f8f6-3364-8ae4-48af076876df"]}],"mendeley":{"formattedCitation":"(Moher et al., 2009)","plainTextFormattedCitation":"(Moher et al., 2009)","previouslyFormattedCitation":"(Moher et al., 2009)"},"properties":{"noteIndex":0},"schema":"https://github.com/citation-style-language/schema/raw/master/csl-citation.json"}</w:instrText>
      </w:r>
      <w:r w:rsidRPr="007F6D57">
        <w:fldChar w:fldCharType="separate"/>
      </w:r>
      <w:r w:rsidR="00254D00" w:rsidRPr="00254D00">
        <w:rPr>
          <w:noProof/>
        </w:rPr>
        <w:t>(Moher et al., 2009)</w:t>
      </w:r>
      <w:r w:rsidRPr="007F6D57">
        <w:fldChar w:fldCharType="end"/>
      </w:r>
      <w:r w:rsidR="005370A0">
        <w:t>,</w:t>
      </w:r>
      <w:r w:rsidR="001D7F06">
        <w:t xml:space="preserve"> with the PRISMA checklist provided in Appendix </w:t>
      </w:r>
      <w:r w:rsidR="00C558E4">
        <w:fldChar w:fldCharType="begin"/>
      </w:r>
      <w:r w:rsidR="00C558E4">
        <w:instrText xml:space="preserve"> REF _Ref132291686 \r \h </w:instrText>
      </w:r>
      <w:r w:rsidR="00E52690">
        <w:instrText xml:space="preserve"> \* MERGEFORMAT </w:instrText>
      </w:r>
      <w:r w:rsidR="00C558E4">
        <w:fldChar w:fldCharType="separate"/>
      </w:r>
      <w:r w:rsidR="00C558E4">
        <w:t>2.1</w:t>
      </w:r>
      <w:r w:rsidR="00C558E4">
        <w:fldChar w:fldCharType="end"/>
      </w:r>
      <w:r w:rsidR="005370A0">
        <w:t xml:space="preserve">. </w:t>
      </w:r>
      <w:r w:rsidRPr="007F6D57">
        <w:t xml:space="preserve">Consideration was also given to recommendations for conducting systematic reviews on paediatric participants </w:t>
      </w:r>
      <w:r w:rsidRPr="007F6D57">
        <w:fldChar w:fldCharType="begin" w:fldLock="1"/>
      </w:r>
      <w:r w:rsidR="00D471C6">
        <w:instrText>ADDIN CSL_CITATION {"citationItems":[{"id":"ITEM-1","itemData":{"DOI":"10.1186/s12887-017-0812-1","ISSN":"1471-2431","PMID":"28260530","abstract":"BACKGROUND Systematic reviews are key tools to enable decision making by healthcare providers and policymakers. Despite the availability of the evidence based Preferred Reporting Items for Systematic reviews and Meta-Analysis (PRISMA-2009 and PRISMA-P 2015) statements that were developed to improve the transparency and quality of reporting of systematic reviews, uncertainty on how to deal with pediatric-specific methodological challenges of systematic reviews impairs decision-making in child health. In this paper, we identify methodological challenges specific to the design, conduct and reporting of pediatric systematic reviews, and propose a process to address these challenges. DISCUSSION One fundamental decision at the outset of a systematic review is whether to focus on a pediatric population only, or to include both adult and pediatric populations. Both from the policy and patient care point of view, the appropriateness of interventions and comparators administered to pre-defined pediatric age subgroup is critical. Decisions need to be based on the biological plausibility of differences in treatment effects across the developmental trajectory in children. Synthesis of evidence from different trials is often impaired by the use of outcomes and measurement instruments that differ between trials and are neither relevant nor validated in the pediatric population. Other issues specific to pediatric systematic reviews include lack of pediatric-sensitive search strategies and inconsistent choices of pediatric age subgroups in meta-analyses. In addition to these methodological issues generic to all pediatric systematic reviews, special considerations are required for reviews of health care interventions' safety and efficacy in neonatology, global health, comparative effectiveness interventions and individual participant data meta-analyses. To date, there is no standard approach available to overcome this problem. We propose to develop a consensus-based checklist of essential items which researchers should consider when they are planning (PRISMA-PC-Protocol for Children) or reporting (PRISMA-C-reporting for Children) a pediatric systematic review. Available guidelines including PRISMA do not cover the complexity associated with the conduct and reporting of systematic reviews in the pediatric population; they require additional and modified standards for reporting items. Such guidance will facilitate the translation of knowledge from the literature to bedside…","author":[{"dropping-particle":"","family":"Farid-Kapadia","given":"Mufiza","non-dropping-particle":"","parse-names":false,"suffix":""},{"dropping-particle":"","family":"Askie","given":"Lisa","non-dropping-particle":"","parse-names":false,"suffix":""},{"dropping-particle":"","family":"Hartling","given":"Lisa","non-dropping-particle":"","parse-names":false,"suffix":""},{"dropping-particle":"","family":"Contopoulos-Ioannidis","given":"Despina","non-dropping-particle":"","parse-names":false,"suffix":""},{"dropping-particle":"","family":"Bhutta","given":"Zulfiqar A.","non-dropping-particle":"","parse-names":false,"suffix":""},{"dropping-particle":"","family":"Soll","given":"Roger","non-dropping-particle":"","parse-names":false,"suffix":""},{"dropping-particle":"","family":"Moher","given":"David","non-dropping-particle":"","parse-names":false,"suffix":""},{"dropping-particle":"","family":"Offringa","given":"Martin","non-dropping-particle":"","parse-names":false,"suffix":""}],"id":"ITEM-1","issue":"1","issued":{"date-parts":[["2017","12","6"]]},"page":"57","publisher":"BioMed Central","title":"Do systematic reviews on pediatric topics need special methodological considerations?","type":"article-journal","volume":"17"},"uris":["http://www.mendeley.com/documents/?uuid=ad82c30b-115d-4dca-b9aa-acf48603fd6d"]},{"id":"ITEM-2","itemData":{"DOI":"10.1136/bmjopen-2015-010270","ISSN":"2044-6055","PMID":"27091820","abstract":"INTRODUCTION Paediatric systematic reviews differ from adult systematic reviews in several key aspects such as considerations of child tailored interventions, justifiable comparators, valid outcomes and child sensitive search strategies. Available guidelines, including PRISMA-P (2015) and PRISMA (2009), do not cover all the complexities associated with reporting systematic reviews in the paediatric population. Using a collaborative, multidisciplinary structure, we aim to develop evidence-based and consensus-based PRISMA-P-C (Protocol for Children) and PRISMA-C (Children) Extensions to guide paediatric systematic review protocol and completed review reporting. METHODS AND ANALYSIS This project's methodology follows published recommendations for developing reporting guidelines and involves the following six phases; (1) establishment of a steering committee representing key stakeholder groups; (2) a scoping review to identify potential Extension items; (3) three types of consensus activities including meetings of the steering committee to achieve high-level decisions on the content and methodology of the Extensions, a survey of key stakeholders to generate a list of possible items to include in the Extensions and a formal consensus meeting to select the reporting items to add to, or modify for, the Extension; (4) the preliminary checklist items generated in phase III will be evaluated against the existing evidence and reporting practices in paediatric systematic reviews; (5) extension statements and explanation and elaboration documents will provide detailed advice for each item and examples of good reporting; (6) development and implementation of effective knowledge translation of the extension checklist, and an evaluation of the Extensions by key stakeholders. ETHICS AND DISSEMINATION This protocol was considered a quality improvement project by the Hospital for Sick Children's Ethics Committee and did not require ethical review. The resultant checklists, jointly developed with all relevant stakeholders, will be disseminated through peer-reviewed journals as well as national and international conference presentations. Endorsement of the checklist will be sought simultaneously in multiple journals.","author":[{"dropping-particle":"","family":"Kapadia","given":"Mufiza Z","non-dropping-particle":"","parse-names":false,"suffix":""},{"dropping-particle":"","family":"Askie","given":"Lisa","non-dropping-particle":"","parse-names":false,"suffix":""},{"dropping-particle":"","family":"Hartling","given":"Lisa","non-dropping-particle":"","parse-names":false,"suffix":""},{"dropping-particle":"","family":"Contopoulos-Ioannidis","given":"Despina","non-dropping-particle":"","parse-names":false,"suffix":""},{"dropping-particle":"","family":"Bhutta","given":"Zulfiqar A","non-dropping-particle":"","parse-names":false,"suffix":""},{"dropping-particle":"","family":"Soll","given":"Roger","non-dropping-particle":"","parse-names":false,"suffix":""},{"dropping-particle":"","family":"Moher","given":"David","non-dropping-particle":"","parse-names":false,"suffix":""},{"dropping-particle":"","family":"Offringa","given":"Martin","non-dropping-particle":"","parse-names":false,"suffix":""}],"container-title":"BMJ open","id":"ITEM-2","issue":"4","issued":{"date-parts":[["2016","4","18"]]},"page":"e010270","publisher":"BMJ Publishing Group","title":"PRISMA-Children (C) and PRISMA-Protocol for Children (P-C) Extensions: a study protocol for the development of guidelines for the conduct and reporting of systematic reviews and meta-analyses of newborn and child health research.","type":"article-journal","volume":"6"},"uris":["http://www.mendeley.com/documents/?uuid=11c9cf1e-635b-352b-b64e-8d373beac557"]}],"mendeley":{"formattedCitation":"(Farid-Kapadia et al., 2017; Kapadia et al., 2016)","plainTextFormattedCitation":"(Farid-Kapadia et al., 2017; Kapadia et al., 2016)","previouslyFormattedCitation":"(Farid-Kapadia et al., 2017; Kapadia et al., 2016)"},"properties":{"noteIndex":0},"schema":"https://github.com/citation-style-language/schema/raw/master/csl-citation.json"}</w:instrText>
      </w:r>
      <w:r w:rsidRPr="007F6D57">
        <w:fldChar w:fldCharType="separate"/>
      </w:r>
      <w:r w:rsidR="009A28E3" w:rsidRPr="009A28E3">
        <w:rPr>
          <w:noProof/>
        </w:rPr>
        <w:t>(Farid-Kapadia et al., 2017; Kapadia et al., 2016)</w:t>
      </w:r>
      <w:r w:rsidRPr="007F6D57">
        <w:fldChar w:fldCharType="end"/>
      </w:r>
      <w:r w:rsidRPr="007F6D57">
        <w:t xml:space="preserve">. The protocol for the review was registered with PROSPERO: International prospective register of systematic reviews (CRD42018097038) </w:t>
      </w:r>
      <w:r w:rsidRPr="007F6D57">
        <w:fldChar w:fldCharType="begin" w:fldLock="1"/>
      </w:r>
      <w:r w:rsidR="00EF53DC">
        <w:instrText>ADDIN CSL_CITATION {"citationItems":[{"id":"ITEM-1","itemData":{"URL":"https://www.crd.york.ac.uk/PROSPERO/display_record.php?RecordID=97038","accessed":{"date-parts":[["2019","6","7"]]},"author":[{"dropping-particle":"","family":"Hill","given":"M.","non-dropping-particle":"","parse-names":false,"suffix":""},{"dropping-particle":"","family":"Healy","given":"A.","non-dropping-particle":"","parse-names":false,"suffix":""},{"dropping-particle":"","family":"Chockalingam","given":"N.","non-dropping-particle":"","parse-names":false,"suffix":""}],"container-title":"PROSPERO International prospective register of systematic reviews:","id":"ITEM-1","issued":{"date-parts":[["2018"]]},"title":"Effectiveness of therapeutic footwear for children: a systematic review (review protocol)","type":"webpage"},"uris":["http://www.mendeley.com/documents/?uuid=d83637e3-4c6d-30cb-a724-9bf0de05e3ae"]}],"mendeley":{"formattedCitation":"(Hill et al., 2018)","plainTextFormattedCitation":"(Hill et al., 2018)","previouslyFormattedCitation":"(Hill et al., 2018)"},"properties":{"noteIndex":0},"schema":"https://github.com/citation-style-language/schema/raw/master/csl-citation.json"}</w:instrText>
      </w:r>
      <w:r w:rsidRPr="007F6D57">
        <w:fldChar w:fldCharType="separate"/>
      </w:r>
      <w:r w:rsidR="00254D00" w:rsidRPr="00254D00">
        <w:rPr>
          <w:noProof/>
        </w:rPr>
        <w:t>(Hill et al., 2018)</w:t>
      </w:r>
      <w:r w:rsidRPr="007F6D57">
        <w:fldChar w:fldCharType="end"/>
      </w:r>
      <w:r w:rsidRPr="007F6D57">
        <w:t xml:space="preserve">. </w:t>
      </w:r>
    </w:p>
    <w:p w14:paraId="7114DF68" w14:textId="77777777" w:rsidR="007F6D57" w:rsidRPr="007F6D57" w:rsidRDefault="007F6D57" w:rsidP="00E52690">
      <w:pPr>
        <w:spacing w:line="360" w:lineRule="auto"/>
        <w:jc w:val="both"/>
      </w:pPr>
    </w:p>
    <w:p w14:paraId="3B33E13D" w14:textId="2E2F9588" w:rsidR="008163D4" w:rsidRPr="008163D4" w:rsidRDefault="007F6D57">
      <w:pPr>
        <w:pStyle w:val="Heading3"/>
        <w:numPr>
          <w:ilvl w:val="2"/>
          <w:numId w:val="29"/>
        </w:numPr>
        <w:spacing w:line="360" w:lineRule="auto"/>
      </w:pPr>
      <w:bookmarkStart w:id="75" w:name="_Toc156403451"/>
      <w:r w:rsidRPr="007F6D57">
        <w:t>Searches</w:t>
      </w:r>
      <w:bookmarkEnd w:id="75"/>
      <w:r w:rsidRPr="007F6D57">
        <w:t xml:space="preserve"> </w:t>
      </w:r>
    </w:p>
    <w:p w14:paraId="444E9D97" w14:textId="2C711143" w:rsidR="007F6D57" w:rsidRPr="007F6D57" w:rsidRDefault="00F65630" w:rsidP="00E52690">
      <w:pPr>
        <w:spacing w:line="360" w:lineRule="auto"/>
        <w:jc w:val="both"/>
      </w:pPr>
      <w:r>
        <w:t>The</w:t>
      </w:r>
      <w:r w:rsidR="007F6D57" w:rsidRPr="007F6D57">
        <w:t xml:space="preserve"> search strategy using medical subject headings (MeSH) and free-text terms related to children and footwear </w:t>
      </w:r>
      <w:r w:rsidR="00507576">
        <w:t xml:space="preserve">was used from Chapter </w:t>
      </w:r>
      <w:r w:rsidR="00E4699A">
        <w:t>2</w:t>
      </w:r>
      <w:r w:rsidR="007F6D57" w:rsidRPr="007F6D57">
        <w:t xml:space="preserve">. </w:t>
      </w:r>
      <w:r w:rsidR="00507576">
        <w:t xml:space="preserve">The </w:t>
      </w:r>
      <w:r w:rsidR="007E5BF3">
        <w:t>d</w:t>
      </w:r>
      <w:r w:rsidR="007F6D57" w:rsidRPr="007F6D57">
        <w:t xml:space="preserve">atabases used in this search were MEDLINE, PubMed, CINAHL, SCOPUS, and </w:t>
      </w:r>
      <w:proofErr w:type="spellStart"/>
      <w:r w:rsidR="007F6D57" w:rsidRPr="007F6D57">
        <w:t>Sportdiscus</w:t>
      </w:r>
      <w:proofErr w:type="spellEnd"/>
      <w:r w:rsidR="007F6D57" w:rsidRPr="007F6D57">
        <w:t xml:space="preserve">. An example of the search strategy </w:t>
      </w:r>
      <w:r w:rsidR="00576BF7">
        <w:t xml:space="preserve">for MEDLINE </w:t>
      </w:r>
      <w:r w:rsidR="007F6D57" w:rsidRPr="007F6D57">
        <w:t xml:space="preserve">can be found in </w:t>
      </w:r>
      <w:r w:rsidR="007E507A">
        <w:t xml:space="preserve">Appendix </w:t>
      </w:r>
      <w:r w:rsidR="00A44A0B">
        <w:fldChar w:fldCharType="begin"/>
      </w:r>
      <w:r w:rsidR="00A44A0B">
        <w:instrText xml:space="preserve"> REF _Ref132203418 \r \h </w:instrText>
      </w:r>
      <w:r w:rsidR="00E52690">
        <w:instrText xml:space="preserve"> \* MERGEFORMAT </w:instrText>
      </w:r>
      <w:r w:rsidR="00A44A0B">
        <w:fldChar w:fldCharType="separate"/>
      </w:r>
      <w:r w:rsidR="00A44A0B">
        <w:t>1.2</w:t>
      </w:r>
      <w:r w:rsidR="00A44A0B">
        <w:fldChar w:fldCharType="end"/>
      </w:r>
      <w:r w:rsidR="007F6D57" w:rsidRPr="007F6D57">
        <w:t xml:space="preserve">. </w:t>
      </w:r>
      <w:r w:rsidR="00257778">
        <w:t xml:space="preserve">As previously discussed in Chapter </w:t>
      </w:r>
      <w:r w:rsidR="00E4699A">
        <w:t>2</w:t>
      </w:r>
      <w:r w:rsidR="00B2416D">
        <w:t>,</w:t>
      </w:r>
      <w:r w:rsidR="00257778">
        <w:t xml:space="preserve"> </w:t>
      </w:r>
      <w:r w:rsidR="009E4C79">
        <w:t xml:space="preserve">the </w:t>
      </w:r>
      <w:r w:rsidR="009E4C79" w:rsidRPr="007F6D57">
        <w:t>search</w:t>
      </w:r>
      <w:r w:rsidR="007F6D57" w:rsidRPr="007F6D57">
        <w:t xml:space="preserve"> strategy was adapted across the databases to capture eligible articles published from</w:t>
      </w:r>
      <w:r w:rsidR="007F6D57" w:rsidRPr="007F6D57" w:rsidDel="00953211">
        <w:t xml:space="preserve"> </w:t>
      </w:r>
      <w:r w:rsidR="007F6D57" w:rsidRPr="007F6D57">
        <w:t>database inception to February 1</w:t>
      </w:r>
      <w:r w:rsidR="007F6D57" w:rsidRPr="007F6D57">
        <w:rPr>
          <w:vertAlign w:val="superscript"/>
        </w:rPr>
        <w:t>st</w:t>
      </w:r>
      <w:r w:rsidR="007F6D57" w:rsidRPr="007F6D57">
        <w:t>, 2018.</w:t>
      </w:r>
    </w:p>
    <w:p w14:paraId="4FB2CA86" w14:textId="00E71C0A" w:rsidR="005E383B" w:rsidRPr="005E383B" w:rsidRDefault="007F6D57">
      <w:pPr>
        <w:pStyle w:val="Heading3"/>
        <w:numPr>
          <w:ilvl w:val="2"/>
          <w:numId w:val="29"/>
        </w:numPr>
        <w:spacing w:line="360" w:lineRule="auto"/>
      </w:pPr>
      <w:bookmarkStart w:id="76" w:name="_Toc156403452"/>
      <w:r w:rsidRPr="007F6D57">
        <w:lastRenderedPageBreak/>
        <w:t>Eligibility of studies</w:t>
      </w:r>
      <w:bookmarkEnd w:id="76"/>
    </w:p>
    <w:p w14:paraId="176A634E" w14:textId="6D432D37" w:rsidR="008C3156" w:rsidRPr="008C3156" w:rsidRDefault="005E383B">
      <w:pPr>
        <w:pStyle w:val="Heading4"/>
        <w:numPr>
          <w:ilvl w:val="3"/>
          <w:numId w:val="29"/>
        </w:numPr>
        <w:spacing w:line="360" w:lineRule="auto"/>
      </w:pPr>
      <w:bookmarkStart w:id="77" w:name="_Toc156403453"/>
      <w:r>
        <w:t>Study Design</w:t>
      </w:r>
      <w:bookmarkEnd w:id="77"/>
    </w:p>
    <w:p w14:paraId="081708DE" w14:textId="77777777" w:rsidR="007F6D57" w:rsidRPr="007F6D57" w:rsidRDefault="007F6D57" w:rsidP="00E52690">
      <w:pPr>
        <w:spacing w:line="360" w:lineRule="auto"/>
        <w:jc w:val="both"/>
      </w:pPr>
      <w:r w:rsidRPr="007F6D57">
        <w:t>Study designs considered for this review included randomised control trials (RCTs), non-randomised controlled trials, experimental before-after studies, prospective and retrospective comparative cohort studies, and case-control studies. Case series and case report studies were not considered for inclusion. All articles to be available in full English language text.</w:t>
      </w:r>
    </w:p>
    <w:p w14:paraId="76BBE823" w14:textId="77777777" w:rsidR="007F6D57" w:rsidRDefault="007F6D57" w:rsidP="00E52690">
      <w:pPr>
        <w:spacing w:line="360" w:lineRule="auto"/>
        <w:jc w:val="both"/>
        <w:rPr>
          <w:u w:val="single"/>
        </w:rPr>
      </w:pPr>
    </w:p>
    <w:p w14:paraId="226C4A4D" w14:textId="625988A3" w:rsidR="005E383B" w:rsidRPr="007F6D57" w:rsidRDefault="005E383B">
      <w:pPr>
        <w:pStyle w:val="Heading4"/>
        <w:numPr>
          <w:ilvl w:val="3"/>
          <w:numId w:val="29"/>
        </w:numPr>
        <w:spacing w:line="360" w:lineRule="auto"/>
      </w:pPr>
      <w:bookmarkStart w:id="78" w:name="_Toc156403454"/>
      <w:r w:rsidRPr="005E383B">
        <w:t>Participants</w:t>
      </w:r>
      <w:bookmarkEnd w:id="78"/>
    </w:p>
    <w:p w14:paraId="21C58F76" w14:textId="77777777" w:rsidR="007F6D57" w:rsidRDefault="007F6D57" w:rsidP="00E52690">
      <w:pPr>
        <w:spacing w:line="360" w:lineRule="auto"/>
        <w:jc w:val="both"/>
      </w:pPr>
      <w:r w:rsidRPr="007F6D57">
        <w:t>Participants in included studies were infants, children and adolescents of typical walking and shod age (9 months to 18 years of age) with some form of mobility impairment (defined as a musculoskeletal or neurological condition that affects motor performance).</w:t>
      </w:r>
      <w:r w:rsidRPr="007F6D57">
        <w:rPr>
          <w:b/>
          <w:bCs/>
        </w:rPr>
        <w:t xml:space="preserve"> </w:t>
      </w:r>
      <w:r w:rsidRPr="007F6D57">
        <w:t>Individuals must be able to ambulate independently or with an assistive device (e.g., arm or underarm crutches, walking frames).</w:t>
      </w:r>
    </w:p>
    <w:p w14:paraId="49C3EA70" w14:textId="77777777" w:rsidR="00A23A71" w:rsidRPr="007F6D57" w:rsidRDefault="00A23A71" w:rsidP="00E52690">
      <w:pPr>
        <w:spacing w:line="360" w:lineRule="auto"/>
        <w:jc w:val="both"/>
        <w:rPr>
          <w:b/>
          <w:bCs/>
        </w:rPr>
      </w:pPr>
    </w:p>
    <w:p w14:paraId="331D6860" w14:textId="4852903E" w:rsidR="007F6D57" w:rsidRPr="007F6D57" w:rsidRDefault="00A23A71">
      <w:pPr>
        <w:pStyle w:val="Heading4"/>
        <w:numPr>
          <w:ilvl w:val="3"/>
          <w:numId w:val="29"/>
        </w:numPr>
        <w:spacing w:line="360" w:lineRule="auto"/>
      </w:pPr>
      <w:bookmarkStart w:id="79" w:name="_Toc156403455"/>
      <w:r w:rsidRPr="007F6D57">
        <w:t>Interventions</w:t>
      </w:r>
      <w:bookmarkEnd w:id="79"/>
    </w:p>
    <w:p w14:paraId="0A3A01CC" w14:textId="77777777" w:rsidR="007F6D57" w:rsidRPr="007F6D57" w:rsidRDefault="007F6D57" w:rsidP="00E52690">
      <w:pPr>
        <w:spacing w:line="360" w:lineRule="auto"/>
        <w:jc w:val="both"/>
      </w:pPr>
      <w:r w:rsidRPr="007F6D57">
        <w:t>Interventions included the provision of therapeutic footwear to children with a mobility impairment that facilitates and allows ambulation. Studies were included where therapeutic footwear was provided and assessed separately as an independent variable.</w:t>
      </w:r>
    </w:p>
    <w:p w14:paraId="6E639732" w14:textId="417EE656" w:rsidR="007F6D57" w:rsidRDefault="007F6D57" w:rsidP="00E52690">
      <w:pPr>
        <w:spacing w:line="360" w:lineRule="auto"/>
        <w:jc w:val="both"/>
      </w:pPr>
      <w:r w:rsidRPr="007F6D57">
        <w:t>Therapeutic footwear that did not permit ambulation during wear (e.g., nocturnal braced footwear) were excluded.</w:t>
      </w:r>
      <w:r w:rsidRPr="007F6D57">
        <w:rPr>
          <w:b/>
          <w:bCs/>
        </w:rPr>
        <w:t xml:space="preserve"> </w:t>
      </w:r>
      <w:r w:rsidRPr="007F6D57">
        <w:t xml:space="preserve">Comparators included studies that compare therapeutic footwear to barefoot, standard retail footwear, orthotic </w:t>
      </w:r>
      <w:r w:rsidR="00A23A71" w:rsidRPr="007F6D57">
        <w:t>interventions,</w:t>
      </w:r>
      <w:r w:rsidRPr="007F6D57">
        <w:t xml:space="preserve"> and different types of therapeutic footwear. </w:t>
      </w:r>
    </w:p>
    <w:p w14:paraId="7CABAD81" w14:textId="77777777" w:rsidR="00A23A71" w:rsidRPr="007F6D57" w:rsidRDefault="00A23A71" w:rsidP="00E52690">
      <w:pPr>
        <w:spacing w:line="360" w:lineRule="auto"/>
        <w:jc w:val="both"/>
      </w:pPr>
    </w:p>
    <w:p w14:paraId="7DAC39D1" w14:textId="1717BBF7" w:rsidR="007F6D57" w:rsidRPr="007F6D57" w:rsidRDefault="00A23A71">
      <w:pPr>
        <w:pStyle w:val="Heading4"/>
        <w:numPr>
          <w:ilvl w:val="3"/>
          <w:numId w:val="29"/>
        </w:numPr>
        <w:spacing w:line="360" w:lineRule="auto"/>
      </w:pPr>
      <w:bookmarkStart w:id="80" w:name="_Toc156403456"/>
      <w:r>
        <w:t>Outcomes</w:t>
      </w:r>
      <w:bookmarkEnd w:id="80"/>
    </w:p>
    <w:p w14:paraId="5333136A" w14:textId="26A8E171" w:rsidR="007F6D57" w:rsidRDefault="007F6D57" w:rsidP="00E52690">
      <w:pPr>
        <w:spacing w:line="360" w:lineRule="auto"/>
        <w:jc w:val="both"/>
      </w:pPr>
      <w:r w:rsidRPr="007F6D57">
        <w:t>Primary outcomes considered biomechanical and skeletal geometric measures assessing the effects of therapeutic footwear on lower limb development and function. Secondary outcomes considered measures assessing the effect of therapeutic footwear on children’s quality of life, including, physical activity, societal participation, self-esteem, and pain. Reports of adverse effects (</w:t>
      </w:r>
      <w:r w:rsidR="00EA292C" w:rsidRPr="007F6D57">
        <w:t>e.g.,</w:t>
      </w:r>
      <w:r w:rsidRPr="007F6D57">
        <w:t xml:space="preserve"> footwear fit related pain/discomfort) in the included studies were also considered.</w:t>
      </w:r>
    </w:p>
    <w:p w14:paraId="27B24179" w14:textId="727EB8B2" w:rsidR="007047F3" w:rsidRPr="007047F3" w:rsidRDefault="007F6D57">
      <w:pPr>
        <w:pStyle w:val="Heading3"/>
        <w:numPr>
          <w:ilvl w:val="2"/>
          <w:numId w:val="29"/>
        </w:numPr>
        <w:spacing w:line="360" w:lineRule="auto"/>
      </w:pPr>
      <w:bookmarkStart w:id="81" w:name="_Toc156403457"/>
      <w:r w:rsidRPr="007F6D57">
        <w:lastRenderedPageBreak/>
        <w:t>Study selection</w:t>
      </w:r>
      <w:bookmarkEnd w:id="81"/>
    </w:p>
    <w:p w14:paraId="70E638B9" w14:textId="4D26A57A" w:rsidR="007F6D57" w:rsidRPr="007F6D57" w:rsidRDefault="007F6D57" w:rsidP="00E52690">
      <w:pPr>
        <w:spacing w:line="360" w:lineRule="auto"/>
        <w:jc w:val="both"/>
      </w:pPr>
      <w:r w:rsidRPr="007F6D57">
        <w:t>Prior to screening, all duplicates were removed using referencing software (Mendeley, Elsevier BV) and supplemented by a manual check by one reviewer (MH). Screening followed on from the scoping review</w:t>
      </w:r>
      <w:r w:rsidR="00266ED8">
        <w:t xml:space="preserve"> in Chapter </w:t>
      </w:r>
      <w:r w:rsidR="00E4699A">
        <w:t>2</w:t>
      </w:r>
      <w:r w:rsidR="00823210">
        <w:t>,</w:t>
      </w:r>
      <w:r w:rsidR="00266ED8">
        <w:t xml:space="preserve"> </w:t>
      </w:r>
      <w:r w:rsidRPr="007F6D57">
        <w:t xml:space="preserve">where one reviewer (MH) had independently identified studies that considered children’s footwear from a therapeutic perspective amongst the total records sourced. These abstracts were then screened by two reviewers (MH, AH) against the eligibility criteria of the systematic review with any uncertainty resolved through discussion with the third reviewer (NC). Full texts were located for all studies that appeared to meet the inclusion criteria and those studies where there was uncertainty regarding eligibility. </w:t>
      </w:r>
    </w:p>
    <w:p w14:paraId="4B1AF264" w14:textId="77777777" w:rsidR="007F6D57" w:rsidRDefault="007F6D57" w:rsidP="00E52690">
      <w:pPr>
        <w:spacing w:line="360" w:lineRule="auto"/>
        <w:jc w:val="both"/>
      </w:pPr>
      <w:r w:rsidRPr="007F6D57">
        <w:t xml:space="preserve">Two reviewers (MH and AH) independently screened the full-text articles to assess whether these met the eligibility criteria. Any disagreements regarding study eligibility between the reviewers were resolved through mediation with a third reviewer (NC). </w:t>
      </w:r>
    </w:p>
    <w:p w14:paraId="4FA6DE0D" w14:textId="77777777" w:rsidR="007047F3" w:rsidRPr="007F6D57" w:rsidRDefault="007047F3" w:rsidP="00E52690">
      <w:pPr>
        <w:spacing w:line="360" w:lineRule="auto"/>
        <w:jc w:val="both"/>
      </w:pPr>
    </w:p>
    <w:p w14:paraId="1FE67400" w14:textId="66D75325" w:rsidR="00F729A8" w:rsidRPr="00F729A8" w:rsidRDefault="007F6D57">
      <w:pPr>
        <w:pStyle w:val="Heading3"/>
        <w:numPr>
          <w:ilvl w:val="2"/>
          <w:numId w:val="29"/>
        </w:numPr>
        <w:spacing w:line="360" w:lineRule="auto"/>
      </w:pPr>
      <w:bookmarkStart w:id="82" w:name="_Toc156403458"/>
      <w:r w:rsidRPr="007F6D57">
        <w:t>Data extraction</w:t>
      </w:r>
      <w:bookmarkEnd w:id="82"/>
    </w:p>
    <w:p w14:paraId="7E6A5E73" w14:textId="31C2252C" w:rsidR="007F6D57" w:rsidRDefault="007F6D57" w:rsidP="00E52690">
      <w:pPr>
        <w:spacing w:line="360" w:lineRule="auto"/>
        <w:jc w:val="both"/>
      </w:pPr>
      <w:r w:rsidRPr="007F6D57">
        <w:t xml:space="preserve">A data extraction form was developed, and information relevant to the review question was extracted from the included studies </w:t>
      </w:r>
      <w:r w:rsidRPr="007F6D57">
        <w:fldChar w:fldCharType="begin" w:fldLock="1"/>
      </w:r>
      <w:r w:rsidR="00EF53DC">
        <w:instrText>ADDIN CSL_CITATION {"citationItems":[{"id":"ITEM-1","itemData":{"DOI":"10.1097/01.NAJ.0000451683.66447.89","ISSN":"0002-936X","PMID":"25742352","abstract":"This article is the fifth in a series on the systematic review from the Joanna Briggs Institute, an international collaborative supporting evidence-based practice in nursing, medicine, and allied health fields. The purpose of the series is to describe how to conduct a systematic review-one step at a time. This article details the data extraction and data synthesis stages, with an emphasis on conducting a meta-analysis of quantitative data.","author":[{"dropping-particle":"","family":"Munn","given":"Zachary","non-dropping-particle":"","parse-names":false,"suffix":""},{"dropping-particle":"","family":"Tufanaru","given":"Catalin","non-dropping-particle":"","parse-names":false,"suffix":""},{"dropping-particle":"","family":"Aromataris","given":"Edoardo","non-dropping-particle":"","parse-names":false,"suffix":""}],"container-title":"AJN, American Journal of Nursing","id":"ITEM-1","issue":"7","issued":{"date-parts":[["2014","7"]]},"page":"49-54","title":"JBIʼs Systematic Reviews: data extraction and synthesis.","type":"article-journal","volume":"114"},"uris":["http://www.mendeley.com/documents/?uuid=0a32dccd-d62e-4a0d-bdb1-db29c6607c5a"]}],"mendeley":{"formattedCitation":"(Munn et al., 2014)","plainTextFormattedCitation":"(Munn et al., 2014)","previouslyFormattedCitation":"(Munn et al., 2014)"},"properties":{"noteIndex":0},"schema":"https://github.com/citation-style-language/schema/raw/master/csl-citation.json"}</w:instrText>
      </w:r>
      <w:r w:rsidRPr="007F6D57">
        <w:fldChar w:fldCharType="separate"/>
      </w:r>
      <w:r w:rsidR="00254D00" w:rsidRPr="00254D00">
        <w:rPr>
          <w:noProof/>
        </w:rPr>
        <w:t>(Munn et al., 2014)</w:t>
      </w:r>
      <w:r w:rsidRPr="007F6D57">
        <w:fldChar w:fldCharType="end"/>
      </w:r>
      <w:r w:rsidRPr="007F6D57">
        <w:t xml:space="preserve">. These included author names, date of publication, study design, participant characteristics (number of participants, age, sex, height, mass), description of intervention and comparison, experimental methodology, duration of follow-up, primary and secondary outcomes, adverse events and key results. Data were extracted by one reviewer (MH). The extracted data were checked for correctness and completeness against the full-text articles by a second reviewer (AH). </w:t>
      </w:r>
    </w:p>
    <w:p w14:paraId="0F5B988B" w14:textId="77777777" w:rsidR="00F729A8" w:rsidRPr="007F6D57" w:rsidRDefault="00F729A8" w:rsidP="00E52690">
      <w:pPr>
        <w:spacing w:line="360" w:lineRule="auto"/>
        <w:jc w:val="both"/>
      </w:pPr>
    </w:p>
    <w:p w14:paraId="0897AD98" w14:textId="5800B8A8" w:rsidR="00F729A8" w:rsidRPr="00CA7AE3" w:rsidRDefault="007F6D57">
      <w:pPr>
        <w:pStyle w:val="Heading3"/>
        <w:numPr>
          <w:ilvl w:val="2"/>
          <w:numId w:val="29"/>
        </w:numPr>
        <w:spacing w:line="360" w:lineRule="auto"/>
      </w:pPr>
      <w:bookmarkStart w:id="83" w:name="_Toc156403459"/>
      <w:r w:rsidRPr="007F6D57">
        <w:t>Levels of evidence and quality assessment</w:t>
      </w:r>
      <w:bookmarkEnd w:id="83"/>
    </w:p>
    <w:p w14:paraId="5A3EC9EF" w14:textId="1D54281C" w:rsidR="007F6D57" w:rsidRDefault="007F6D57" w:rsidP="00E52690">
      <w:pPr>
        <w:spacing w:line="360" w:lineRule="auto"/>
        <w:jc w:val="both"/>
      </w:pPr>
      <w:r w:rsidRPr="007F6D57">
        <w:t xml:space="preserve">The levels of evidence of each included study were assessed by two reviewers (MH and AH) using the Oxford Centre for Evidence-Based Medicine level of evidence version 2 (OCEBM) </w:t>
      </w:r>
      <w:r w:rsidRPr="007F6D57">
        <w:fldChar w:fldCharType="begin" w:fldLock="1"/>
      </w:r>
      <w:r w:rsidR="00016B99">
        <w:instrText>ADDIN CSL_CITATION {"citationItems":[{"id":"ITEM-1","itemData":{"URL":"https://www.cebm.net/2016/05/ocebm-levels-of-evidence/","abstract":"https://www.cebm.net/index.aspx?o=5653 https://www.cebm.net/index.aspx?o=5653","accessed":{"date-parts":[["2019","10","6"]]},"author":[{"dropping-particle":"","family":"OCEBM Levels of Evidence Working Group","given":"","non-dropping-particle":"","parse-names":false,"suffix":""}],"id":"ITEM-1","issued":{"date-parts":[["2011"]]},"title":"The Oxford Levels of Evidence 2. Oxford Centre for Evidence-Based Medicine.","type":"webpage"},"uris":["http://www.mendeley.com/documents/?uuid=a72d289e-e20f-3041-8e1b-c7d64a03af24"]}],"mendeley":{"formattedCitation":"(OCEBM Levels of Evidence Working Group, 2011)","plainTextFormattedCitation":"(OCEBM Levels of Evidence Working Group, 2011)","previouslyFormattedCitation":"(OCEBM Levels of Evidence Working Group, 2011)"},"properties":{"noteIndex":0},"schema":"https://github.com/citation-style-language/schema/raw/master/csl-citation.json"}</w:instrText>
      </w:r>
      <w:r w:rsidRPr="007F6D57">
        <w:fldChar w:fldCharType="separate"/>
      </w:r>
      <w:r w:rsidR="00FD2112" w:rsidRPr="00FD2112">
        <w:rPr>
          <w:noProof/>
        </w:rPr>
        <w:t>(OCEBM Levels of Evidence Working Group, 2011)</w:t>
      </w:r>
      <w:r w:rsidRPr="007F6D57">
        <w:fldChar w:fldCharType="end"/>
      </w:r>
      <w:r w:rsidRPr="007F6D57">
        <w:t xml:space="preserve">. The quality of the studies was assessed independently by two reviewers (MH and AH). Quality assessment was completed using the modified Downs and Black quality assessment index (QI) of randomised and non-randomised studies </w:t>
      </w:r>
      <w:r w:rsidRPr="007F6D57">
        <w:fldChar w:fldCharType="begin" w:fldLock="1"/>
      </w:r>
      <w:r w:rsidR="00D471C6">
        <w:instrText>ADDIN CSL_CITATION {"citationItems":[{"id":"ITEM-1","itemData":{"ISSN":"0143-005X","PMID":"9764259","abstract":"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 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 H","non-dropping-particle":"","parse-names":false,"suffix":""},{"dropping-particle":"","family":"Black","given":"N","non-dropping-particle":"","parse-names":false,"suffix":""}],"container-title":"Journal of epidemiology and community health","id":"ITEM-1","issue":"6","issued":{"date-parts":[["1998","6"]]},"page":"377-84","title":"The feasibility of creating a checklist for the assessment of the methodological quality both of randomised and non-randomised studies of health care interventions.","type":"article-journal","volume":"52"},"uris":["http://www.mendeley.com/documents/?uuid=fc0beafb-391d-3c3b-b0be-43ace8a18713"]},{"id":"ITEM-2","itemData":{"DOI":"10.1503/cmaj.150901","ISSN":"1488-2329","PMID":"26903359","abstract":"BACKGROUND Many respiratory tract infections are treated with macrolide antibiotics. Regulatory agencies warn that these antibiotics increase the risk of ventricular arrhythmia. We examined the 30-day risk of ventricular arrhythmia and all-cause mortality associated with macrolide antibiotics relative to nonmacrolide antibiotics. METHODS We conducted a population-based retrospective cohort study involving older adults (age &gt; 65 yr) with a new prescription for an oral macrolide antibiotic (azithromycin, clarithromycin or erythromycin) in Ontario from 2002 to 2013. Our primary outcome was a hospital encounter with ventricular arrhythmia within 30 days after a new prescription. Our secondary outcome was 30-day all-cause mortality. We matched patients 1:1 using propensity scores to patients prescribed nonmacrolide antibiotics (amoxicillin, cefuroxime or levofloxacin). We used conditional logistic regression to measure the association between macrolide exposure and outcomes, and repeated the analysis in 4 subgroups defined by the presence or absence of chronic kidney disease, congestive heart failure, coronary artery disease and concurrent use of a drug known to prolong the QT interval. RESULTS Compared with nonmacrolide antibiotics, macrolide antibiotics were not associated with a higher risk of ventricular arrhythmia (0.03% v. 0.03%; relative risk [RR] 1.06, 95% confidence interval [CI] 0.83-1.36) and were associated with a lower risk of all-cause mortality (0.62% v. 0.76%; RR 0.82, 95% CI 0.78-0.86). These associations were similar in all subgroups. INTERPRETATION Among older adults, macrolide antibiotics were not associated with a higher 30-day risk of ventricular arrhythmia than nonmacrolide antibiotics. These findings suggest that current warnings from the US Food and Drug Administration may be overstated.","author":[{"dropping-particle":"","family":"Trac","given":"Mai H","non-dropping-particle":"","parse-names":false,"suffix":""},{"dropping-particle":"","family":"McArthur","given":"Eric","non-dropping-particle":"","parse-names":false,"suffix":""},{"dropping-particle":"","family":"Jandoc","given":"Racquel","non-dropping-particle":"","parse-names":false,"suffix":""},{"dropping-particle":"","family":"Dixon","given":"Stephanie N","non-dropping-particle":"","parse-names":false,"suffix":""},{"dropping-particle":"","family":"Nash","given":"Danielle M","non-dropping-particle":"","parse-names":false,"suffix":""},{"dropping-particle":"","family":"Hackam","given":"Daniel G","non-dropping-particle":"","parse-names":false,"suffix":""},{"dropping-particle":"","family":"Garg","given":"Amit X","non-dropping-particle":"","parse-names":false,"suffix":""}],"container-title":"CMAJ : Canadian Medical Association journal = journal de l'Association medicale canadienne","id":"ITEM-2","issue":"7","issued":{"date-parts":[["2016","4","19"]]},"page":"E120-E129","publisher":"Canadian Medical Association","title":"Macrolide antibiotics and the risk of ventricular arrhythmia in older adults.","type":"article-journal","volume":"188"},"uris":["http://www.mendeley.com/documents/?uuid=dda9829f-ea38-33a0-ab22-54d16c9e6348"]}],"mendeley":{"formattedCitation":"(Downs &amp; Black, 1998; Trac et al., 2016)","plainTextFormattedCitation":"(Downs &amp; Black, 1998; Trac et al., 2016)","previouslyFormattedCitation":"(Downs &amp; Black, 1998; Trac et al., 2016)"},"properties":{"noteIndex":0},"schema":"https://github.com/citation-style-language/schema/raw/master/csl-citation.json"}</w:instrText>
      </w:r>
      <w:r w:rsidRPr="007F6D57">
        <w:fldChar w:fldCharType="separate"/>
      </w:r>
      <w:r w:rsidR="009A28E3" w:rsidRPr="009A28E3">
        <w:rPr>
          <w:noProof/>
        </w:rPr>
        <w:t>(Downs &amp; Black, 1998; Trac et al., 2016)</w:t>
      </w:r>
      <w:r w:rsidRPr="007F6D57">
        <w:fldChar w:fldCharType="end"/>
      </w:r>
      <w:r w:rsidRPr="007F6D57">
        <w:t xml:space="preserve">, which </w:t>
      </w:r>
      <w:r w:rsidRPr="007F6D57">
        <w:lastRenderedPageBreak/>
        <w:t xml:space="preserve">has been used in previous systematic reviews of footwear and orthoses </w:t>
      </w:r>
      <w:r w:rsidRPr="007F6D57">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097/BPO.0b013e3182648c95","ISBN":"02716798 (ISSN)","PMID":"23147627","abstract":"Background: The pediatric flat foot frequently presents as a common parental concern in the health care setting. Foot orthoses are often used, yet benefits are uncertain and disputed, having been variably investigated. A recent Cochrane review cites limited evidence for nonsurgical interventions. This critical and structured review evaluates the effect of pediatric foot orthoses from assessment of the current literature. Methods: A systematic search of the following electronic databases: Medline, CINAHL, AMED, and SPORTDiscus, using an array of search terms. A further search was also performed on relevant reference listings. Inclusion criteria were peer-reviewed journal articles, publication date from 1970 onwards, in the English language. Exclusion criteria were surgery interventions, adult subjects, rigid flat foot, articles based on opinion. A structured Quality Index was used to evaluate the research quality of articles. Three reviewers independently assessed the studies with disputes resolved by majority consensus. Studies were then grouped according to the outcome measures used. Results: Thirteen articles, from an initial 429, met the criteria for quality evaluation. The mean Quality Index score was 35% (range: 13% to 81%), indicative of generally poor and varying methodological quality. Conclusions: The low quality of the studies negates definitive conclusions. Only 3/13 quality evaluations scored &gt;50%; hence, evidence for efficacy of nonsurgical interventions for flexible pediatric flat feet is very limited. Future research needs validated foot type assessment, applicable outcome measures for the intervention, the use of control groups, allowance for independent effects of footwear, age range comparisons, larger samples, and prospective, longer follow-up. CLINICAL RELEVANCE:: There is very limited evidence for the efficacy of nonsurgical interventions for children with flexible flat feet. Clinicians need to consider the lack of good-quality evidence in their decision-making for the management of pediatric flat foot. Copyright © 2012 by Lippincott Williams &amp; Wilkins.","author":[{"dropping-particle":"","family":"Jane MacKenzie","given":"Angela","non-dropping-particle":"","parse-names":false,"suffix":""},{"dropping-particle":"","family":"Rome","given":"Keith","non-dropping-particle":"","parse-names":false,"suffix":""},{"dropping-particle":"","family":"Evans","given":"Angela Margaret","non-dropping-particle":"","parse-names":false,"suffix":""},{"dropping-particle":"","family":"MacKenzie","given":"Angela","non-dropping-particle":"","parse-names":false,"suffix":""},{"dropping-particle":"","family":"Rome","given":"Keith","non-dropping-particle":"","parse-names":false,"suffix":""},{"dropping-particle":"","family":"Evans","given":"Angela Margaret","non-dropping-particle":"","parse-names":false,"suffix":""}],"container-title":"Journal of Pediatric Orthopaedics","id":"ITEM-2","issue":"8","issued":{"date-parts":[["2012"]]},"language":"English","note":"Criteria (Query) \nParticipants Yes Children and Locomotor Disability \n  \nIntervention Yes Theraputic Footwear \n  \nComparators Yes Orthotics Noraml shoes \n  \nType of Study No Literature Review\n  \nPrimary Outcomes Yes Anthropometrics \n  \nSecondary Outcomes Unsure\nFrom Duplicate 1 (The efficacy of nonsurgical interventions for pediatric flexible flat foot: a critical review - Jane MacKenzie, Angela; Rome, Keith; Evans, Angela Margaret)\n\nFrom Duplicate 1 (The efficacy of nonsurgical interventions for pediatric flexible flat foot: A critical review - Jane MacKenzie, A; Rome, K; Evans, A M)\n\nCited By :16\nExport Date: 29 January 2018\nCODEN: JPORD\nCorrespondence Address: Evans, A.M.; Department of Health Science, University of South Australia, City East Campus, North Terrace, Adelaide, SA, Australia; email: aevans@aut.ac.nz\nReferences: Sullivan, J.A., Pediatric flatfoot: Evaluation and management (1999) J Am Acad Orthop Surg., 7, pp. 44-53; Garcia-Rodriguez, A., Martin-Jimenez, F., Carnero-Varo, M., Flexible flat feet in children: A real problem? (1999) Pediatrics, 103, pp. e84; Rome, K., Ashford, R.L., Evans, A.M., Non-surgical interventions for paediatric pes planus (Review) (2010) Cochrane Database Syst Rev., p. 7. , DOI:10.1002/14651858. CD006311.pub2; Evans, A.M., Rome, K.A., Cochrane review of the evidence for nonsurgical interventions for flexible pediatric flat feet (2011) Eur J Phys Rehabil Med., 47, pp. 69-89; Staheli, L.T., Planovalgus foot deformity. Current status (1999) J Am Podiatr Med Assoc., 89, pp. 94-99; Pfeiffer, M., Kotz, R., Ledl, T., Hauser, G., Sluga, M., Prevalence of flat foot in preschool-aged children (2006) Pediatrics, 118 (2), pp. 634-639. , http://pediatrics.aappublications.org/cgi/reprint/118/2/634, DOI 10.1542/peds.2005-2126; Evans, A.M., The flat-footed child - To treat or not to treat, what is the clinician to do? (2008) J Am Podiatr Med Assoc., 98, pp. 386-393; D'Amico, J.C., The flat-footed child - To treat or not to treat: What is the clinician to do? Letter to the editor (2009) J Am Podiatr Med Assoc., 99, p. 267; Bresnahan, P., The flat-footed child - To treat or not to treat. What is the clinician to do? (2009) J Am Podiatr Med Assoc., 99, p. 178; Harris, E.J., Vanore, J.V., Thomas, J.L., Kravitz, S.R., Mendelson, S.A., Mendicino, R.W., Silvani, S.H., Gassen, S.C., Diagnosis and treatment of pediatric flatfoot (2004) Journal of Foot and Ankle Surgery, 43 (6), pp. 341-373. , DOI 10.1053/j.jfas.2004.09.013, PII S1067251604004600; Harris, E.J., The natural history and pathophysiology of flexible flatfoot (2010) Clin Podiatr Med Surg., 27, pp. 1-23; Buchanan, W., Kean, W.F., Clinical judgement and evidence-based medicine (2001) Joint Bone Spine, 68 (5), pp. 370-372. , DOI 10.1016/S1297-319X(01)00292-5; Downs, S.H., Black, N., The feasibility of creating a checklist for the assessment of the methodological quality both of randomised and non-randomised studies of health care interventions (1998) Journal of Epidemiology and Community Health, 52 (6), pp. 377-384; Sackett, D.L., Straus, S.E., Richardson, W.S., Evidence-based medicine (2000) How to Practice and Teach EBM, , London: Churchill Livingstone; Jay, R.M., Schoenhaus, H.D., Seymour, C., The Dynamic Stabilizing Innersole System (DSIS): The management of hyperpronation in children (1995) Journal of Foot &amp;amp; Ankle Surgery, 34, pp. 124-131; Bordelon, R.L., Correction of hypermobile flatfoot in children by molded insert (1980) Foot Ankle., 1, pp. 143-150; Mereday, C., Dolan, C.M., Lusskin, R., Evaluation of the University of California Biomechanics Laboratory shoe insert in &amp;quot;flexible&amp;quot; pes planus (1972) Clin Orthop Relat Res., 82, pp. 45-58; Yeagerman, S.E., Cross, M.B., Positano, R., Evaluation and treatment of symptomatic pes planus (2011) Curr Opin Pediatr., 23, pp. 60-67; Riccio, I., Gimigliano, F., Porpora, G., Rehabilitative treatment in flexible flatfoot: A perspective cohort study (2009) Musculoskelet Surg., 93, pp. 101-107; Bleck, E.E., Berzins, U.J., Conservative management of pes valgus with plantar flexed talus, flexible (1977) Clinical Orthopedics &amp;amp; Related Research., pp. 85-94; Gould, N., Moreland, M., Alvarez, R., Trevino, S., Fenwick, J., Development of the child's arch (1989) Foot and Ankle, 9 (5), pp. 241-245; Capasso, G., Dynamic varus heel cup: A new orthosis for treating pes planovalgus (1993) Ital. J. Orthop. Traumatol., 19, pp. 113-123; Penneau, K., Lutter, L.D., Winter, R.D., Pes planus: Radiographic changes with foot orthoses and shoes (1982) Foot and Ankle, 2 (5), pp. 299-303; Wenger, D.R., Mauldin, D., Speck, G., Morgan, D., Lieber, R.L., Corrective shoes and inserts as treatment for flexible flatfoot in infants and children (1989) Journal of Bone and Joint Surgery - Series A, 71 (6), pp. 800-810; Selby-Silverstein, L., Hillstrom, H.J., Palisano, R.J., The effect of foot orthoses on standing foot posture and gait of young children with Down Syndrome (2001) NeuroRehabilitation, 16, p. 193; Valmassy, R.L., Terrafranca, N., The triplane wedge (1986) J Am Podiatr Med Assoc., 76, pp. 672-675; Leung, A.K.L., Mak, A.F.T., Evans, J.H., Biomechanical gait evaluation of the immediate effect of orthotic treatment for flexible fiat foot (1998) Prosthetics and Orthotics International, 22 (1), pp. 25-34; Whitford, D., Esterman, A., A randomized controlled trial of two types of in-shoe orthoses in children with flexible excess pronation of the feet (2007) Foot and Ankle International, 28 (6), pp. 715-723. , DOI 10.3113/FAI.2007.0715; Varni, J.W., Thompson, K.L., Hanson, V., The Varni/Thompson pediatric pain questionnaire. I. Chronic musculoskeletal pain in juvenile rheumatoid arthritis (1987) Pain, 28 (1), pp. 27-38. , DOI 10.1016/0304-3959(87)91056-6; Wilson, B.N., Polatajko, H.J., Kaplan, B.J., Use of the Bruinincks-Oseretsky Test of Motor Proficiency in Occupational Therapy (1995) Am J Occup Ther., 49, pp. 8-17; Paliczka, V.J., Nichols, A.K., Boreham, C.A., A multistage shuttle run as a predictor of running performance and maximum oxygen uptake in adults (1987) Br J Sports Med., 21, pp. 163-165\n\nFrom Duplicate 2 (The efficacy of nonsurgical interventions for pediatric flexible flat foot: a critical review - Jane MacKenzie, Angela; Rome, Keith; Evans, Angela Margaret)\n\nDate of Electronic Publication: 20121201. Current Imprints: Publication: 2000- : Philadelphia : Lippincott Williams &amp;amp; Wilkins; Original Imprints: Publication: New York Ny : Raven Press\n\nFrom Duplicate 2 (The efficacy of nonsurgical interventions for pediatric flexible flat foot: A critical review - Jane MacKenzie, A; Rome, K; Evans, A M)\n\nCited By :16\nExport Date: 29 January 2018\nCODEN: JPORD\nCorrespondence Address: Evans, A.M.; Department of Health Science, University of South Australia, City East Campus, North Terrace, Adelaide, SA, Australia; email: aevans@aut.ac.nz\nReferences: Sullivan, J.A., Pediatric flatfoot: Evaluation and management (1999) J Am Acad Orthop Surg., 7, pp. 44-53; Garcia-Rodriguez, A., Martin-Jimenez, F., Carnero-Varo, M., Flexible flat feet in children: A real problem? (1999) Pediatrics, 103, pp. e84; Rome, K., Ashford, R.L., Evans, A.M., Non-surgical interventions for paediatric pes planus (Review) (2010) Cochrane Database Syst Rev., p. 7. , DOI:10.1002/14651858. CD006311.pub2; Evans, A.M., Rome, K.A., Cochrane review of the evidence for nonsurgical interventions for flexible pediatric flat feet (2011) Eur J Phys Rehabil Med., 47, pp. 69-89; Staheli, L.T., Planovalgus foot deformity. Current status (1999) J Am Podiatr Med Assoc., 89, pp. 94-99; Pfeiffer, M., Kotz, R., Ledl, T., Hauser, G., Sluga, M., Prevalence of flat foot in preschool-aged children (2006) Pediatrics, 118 (2), pp. 634-639. , http://pediatrics.aappublications.org/cgi/reprint/118/2/634, DOI 10.1542/peds.2005-2126; Evans, A.M., The flat-footed child - To treat or not to treat, what is the clinician to do? (2008) J Am Podiatr Med Assoc., 98, pp. 386-393; D'Amico, J.C., The flat-footed child - To treat or not to treat: What is the clinician to do? Letter to the editor (2009) J Am Podiatr Med Assoc., 99, p. 267; Bresnahan, P., The flat-footed child - To treat or not to treat. What is the clinician to do? (2009) J Am Podiatr Med Assoc., 99, p. 178; Harris, E.J., Vanore, J.V., Thomas, J.L., Kravitz, S.R., Mendelson, S.A., Mendicino, R.W., Silvani, S.H., Gassen, S.C., Diagnosis and treatment of pediatric flatfoot (2004) Journal of Foot and Ankle Surgery, 43 (6), pp. 341-373. , DOI 10.1053/j.jfas.2004.09.013, PII S1067251604004600; Harris, E.J., The natural history and pathophysiology of flexible flatfoot (2010) Clin Podiatr Med Surg., 27, pp. 1-23; Buchanan, W., Kean, W.F., Clinical judgement and evidence-based medicine (2001) Joint Bone Spine, 68 (5), pp. 370-372. , DOI 10.1016/S1297-319X(01)00292-5; Downs, S.H., Black, N., The feasibility of creating a checklist for the assessment of the methodological quality both of randomised and non-randomised studies of health care interventions (1998) Journal of Epidemiology and Community Health, 52 (6), pp. 377-384; Sackett, D.L., Straus, S.E., Richardson, W.S., Evidence-based medicine (2000) How to Practice and Teach EBM, , London: Churchill Livingstone; Jay, R.M., Schoenhaus, H.D., Seymour, C., The Dynamic Stabilizing Innersole System (DSIS): The management of hyperpronation in children (1995) Journal of Foot &amp;amp; Ankle Surgery, 34, pp. 124-131; Bordelon, R.L., Correction of hypermobile flatfoot in children by molded insert (1980) Foot Ankle., 1, pp. 143-150; Mereday, C., Dolan, C.M., Lusskin, R., Evaluation of the University of California Biomechanics Laboratory shoe insert in &amp;quot;flexible&amp;quot; pes planus (1972) Clin Orthop Relat Res., 82, pp. 45-58; Yeagerman, S.E., Cross, M.B., Positano, R., Evaluation and treatment of symptomatic pes planus (2011) Curr Opin Pediatr., 23, pp. 60-67; Riccio, I., Gimigliano, F., Porpora, G., Rehabilitative treatment in flexible flatfoot: A perspective cohort study (2009) Musculoskelet Surg., 93, pp. 101-107; Bleck, E.E., Berzins, U.J., Conservative management of pes valgus with plantar flexed talus, flexible (1977) Clinical Orthopedics &amp;amp; Related Research., pp. 85-94; Gould, N., Moreland, M., Alvarez, R., Trevino, S., Fenwick, J., Development of the child's arch (1989) Foot and Ankle, 9 (5), pp. 241-245; Capasso, G., Dynamic varus heel cup: A new orthosis for treating pes planovalgus (1993) Ital. J. Orthop. Traumatol., 19, pp. 113-123; Penneau, K., Lutter, L.D., Winter, R.D., Pes planus: Radiographic changes with foot orthoses and shoes (1982) Foot and Ankle, 2 (5), pp. 299-303; Wenger, D.R., Mauldin, D., Speck, G., Morgan, D., Lieber, R.L., Corrective shoes and inserts as treatment for flexible flatfoot in infants and children (1989) Journal of Bone and Joint Surgery - Series A, 71 (6), pp. 800-810; Selby-Silverstein, L., Hillstrom, H.J., Palisano, R.J., The effect of foot orthoses on standing foot posture and gait of young children with Down Syndrome (2001) NeuroRehabilitation, 16, p. 193; Valmassy, R.L., Terrafranca, N., The triplane wedge (1986) J Am Podiatr Med Assoc., 76, pp. 672-675; Leung, A.K.L., Mak, A.F.T., Evans, J.H., Biomechanical gait evaluation of the immediate effect of orthotic treatment for flexible fiat foot (1998) Prosthetics and Orthotics International, 22 (1), pp. 25-34; Whitford, D., Esterman, A., A randomized controlled trial of two types of in-shoe orthoses in children with flexible excess pronation of the feet (2007) Foot and Ankle International, 28 (6), pp. 715-723. , DOI 10.3113/FAI.2007.0715; Varni, J.W., Thompson, K.L., Hanson, V., The Varni/Thompson pediatric pain questionnaire. I. Chronic musculoskeletal pain in juvenile rheumatoid arthritis (1987) Pain, 28 (1), pp. 27-38. , DOI 10.1016/0304-3959(87)91056-6; Wilson, B.N., Polatajko, H.J., Kaplan, B.J., Use of the Bruinincks-Oseretsky Test of Motor Proficiency in Occupational Therapy (1995) Am J Occup Ther., 49, pp. 8-17; Paliczka, V.J., Nichols, A.K., Boreham, C.A., A multistage shuttle run as a predictor of running performance and maximum oxygen uptake in adults (1987) Br J Sports Med., 21, pp. 163-165","page":"830-834","publisher":"Lippincott Williams &amp; Wilkins","publisher-place":"United States","title":"The efficacy of nonsurgical interventions for pediatric flexible flat foot: A critical review","type":"article-journal","volume":"32"},"uris":["http://www.mendeley.com/documents/?uuid=fa77e173-df1a-4c50-9a46-0b7e56bf35b0"]}],"mendeley":{"formattedCitation":"(Jane MacKenzie et al., 2012; Wegener, Hunt, et al., 2011)","plainTextFormattedCitation":"(Jane MacKenzie et al., 2012; Wegener, Hunt, et al., 2011)","previouslyFormattedCitation":"(Jane MacKenzie et al., 2012; Wegener, Hunt, et al., 2011)"},"properties":{"noteIndex":0},"schema":"https://github.com/citation-style-language/schema/raw/master/csl-citation.json"}</w:instrText>
      </w:r>
      <w:r w:rsidRPr="007F6D57">
        <w:fldChar w:fldCharType="separate"/>
      </w:r>
      <w:r w:rsidR="00254D00" w:rsidRPr="00254D00">
        <w:rPr>
          <w:noProof/>
        </w:rPr>
        <w:t>(Jane MacKenzie et al., 2012; Wegener, Hunt, et al., 2011)</w:t>
      </w:r>
      <w:r w:rsidRPr="007F6D57">
        <w:fldChar w:fldCharType="end"/>
      </w:r>
      <w:r w:rsidRPr="007F6D57">
        <w:t>. Questions that were not applicable to the study under assessment were not applied (</w:t>
      </w:r>
      <w:r w:rsidR="00457B20" w:rsidRPr="007F6D57">
        <w:t>i.e.,</w:t>
      </w:r>
      <w:r w:rsidRPr="007F6D57">
        <w:t xml:space="preserve"> non-longitudinal studies, studies with only one testing group). Scores were therefore adjusted to an overall percentage to mitigate for the differing total scores. In line with Trac et al. (2016) </w:t>
      </w:r>
      <w:r w:rsidRPr="007F6D57">
        <w:fldChar w:fldCharType="begin" w:fldLock="1"/>
      </w:r>
      <w:r w:rsidR="00D471C6">
        <w:instrText>ADDIN CSL_CITATION {"citationItems":[{"id":"ITEM-1","itemData":{"DOI":"10.1503/cmaj.150901","ISSN":"1488-2329","PMID":"26903359","abstract":"BACKGROUND Many respiratory tract infections are treated with macrolide antibiotics. Regulatory agencies warn that these antibiotics increase the risk of ventricular arrhythmia. We examined the 30-day risk of ventricular arrhythmia and all-cause mortality associated with macrolide antibiotics relative to nonmacrolide antibiotics. METHODS We conducted a population-based retrospective cohort study involving older adults (age &gt; 65 yr) with a new prescription for an oral macrolide antibiotic (azithromycin, clarithromycin or erythromycin) in Ontario from 2002 to 2013. Our primary outcome was a hospital encounter with ventricular arrhythmia within 30 days after a new prescription. Our secondary outcome was 30-day all-cause mortality. We matched patients 1:1 using propensity scores to patients prescribed nonmacrolide antibiotics (amoxicillin, cefuroxime or levofloxacin). We used conditional logistic regression to measure the association between macrolide exposure and outcomes, and repeated the analysis in 4 subgroups defined by the presence or absence of chronic kidney disease, congestive heart failure, coronary artery disease and concurrent use of a drug known to prolong the QT interval. RESULTS Compared with nonmacrolide antibiotics, macrolide antibiotics were not associated with a higher risk of ventricular arrhythmia (0.03% v. 0.03%; relative risk [RR] 1.06, 95% confidence interval [CI] 0.83-1.36) and were associated with a lower risk of all-cause mortality (0.62% v. 0.76%; RR 0.82, 95% CI 0.78-0.86). These associations were similar in all subgroups. INTERPRETATION Among older adults, macrolide antibiotics were not associated with a higher 30-day risk of ventricular arrhythmia than nonmacrolide antibiotics. These findings suggest that current warnings from the US Food and Drug Administration may be overstated.","author":[{"dropping-particle":"","family":"Trac","given":"Mai H","non-dropping-particle":"","parse-names":false,"suffix":""},{"dropping-particle":"","family":"McArthur","given":"Eric","non-dropping-particle":"","parse-names":false,"suffix":""},{"dropping-particle":"","family":"Jandoc","given":"Racquel","non-dropping-particle":"","parse-names":false,"suffix":""},{"dropping-particle":"","family":"Dixon","given":"Stephanie N","non-dropping-particle":"","parse-names":false,"suffix":""},{"dropping-particle":"","family":"Nash","given":"Danielle M","non-dropping-particle":"","parse-names":false,"suffix":""},{"dropping-particle":"","family":"Hackam","given":"Daniel G","non-dropping-particle":"","parse-names":false,"suffix":""},{"dropping-particle":"","family":"Garg","given":"Amit X","non-dropping-particle":"","parse-names":false,"suffix":""}],"container-title":"CMAJ : Canadian Medical Association journal = journal de l'Association medicale canadienne","id":"ITEM-1","issue":"7","issued":{"date-parts":[["2016","4","19"]]},"page":"E120-E129","publisher":"Canadian Medical Association","title":"Macrolide antibiotics and the risk of ventricular arrhythmia in older adults.","type":"article-journal","volume":"188"},"uris":["http://www.mendeley.com/documents/?uuid=dda9829f-ea38-33a0-ab22-54d16c9e6348"]}],"mendeley":{"formattedCitation":"(Trac et al., 2016)","plainTextFormattedCitation":"(Trac et al., 2016)","previouslyFormattedCitation":"(Trac et al., 2016)"},"properties":{"noteIndex":0},"schema":"https://github.com/citation-style-language/schema/raw/master/csl-citation.json"}</w:instrText>
      </w:r>
      <w:r w:rsidRPr="007F6D57">
        <w:fldChar w:fldCharType="separate"/>
      </w:r>
      <w:r w:rsidR="00810D03" w:rsidRPr="009A28E3">
        <w:rPr>
          <w:noProof/>
        </w:rPr>
        <w:t>(Trac et al., 2016)</w:t>
      </w:r>
      <w:r w:rsidRPr="007F6D57">
        <w:fldChar w:fldCharType="end"/>
      </w:r>
      <w:r w:rsidRPr="007F6D57">
        <w:t xml:space="preserve"> the percentage scores were grouped into the following four QI levels: excellent (92 to 100%), good (71 to 91%), fair (50 to 70%), and poor (less than 50%). Survey studies were assessed separately using the tool suggested by Burns and Kho </w:t>
      </w:r>
      <w:r w:rsidRPr="007F6D57">
        <w:fldChar w:fldCharType="begin" w:fldLock="1"/>
      </w:r>
      <w:r w:rsidR="00D471C6">
        <w:instrText>ADDIN CSL_CITATION {"citationItems":[{"id":"ITEM-1","itemData":{"DOI":"10.1503/CMAJ.140545","ISSN":"1488-2329","PMID":"25691790","author":[{"dropping-particle":"","family":"Burns","given":"Karen E.A.","non-dropping-particle":"","parse-names":false,"suffix":""},{"dropping-particle":"","family":"Kho","given":"Michelle E.","non-dropping-particle":"","parse-names":false,"suffix":""}],"container-title":"CMAJ : Canadian Medical Association Journal","id":"ITEM-1","issue":"6","issued":{"date-parts":[["2015","4","7"]]},"page":"E198","publisher":"Canadian Medical Association","title":"How to assess a survey report: a guide for readers and peer reviewers","type":"article-journal","volume":"187"},"uris":["http://www.mendeley.com/documents/?uuid=567165b1-61f7-31b7-9193-bf9ea44b5629"]}],"mendeley":{"formattedCitation":"(K. E. A. Burns &amp; Kho, 2015)","plainTextFormattedCitation":"(K. E. A. Burns &amp; Kho, 2015)","previouslyFormattedCitation":"(K. E. A. Burns &amp; Kho, 2015)"},"properties":{"noteIndex":0},"schema":"https://github.com/citation-style-language/schema/raw/master/csl-citation.json"}</w:instrText>
      </w:r>
      <w:r w:rsidRPr="007F6D57">
        <w:fldChar w:fldCharType="separate"/>
      </w:r>
      <w:r w:rsidR="009A28E3" w:rsidRPr="009A28E3">
        <w:rPr>
          <w:noProof/>
        </w:rPr>
        <w:t>(K. E. A. Burns &amp; Kho, 2015)</w:t>
      </w:r>
      <w:r w:rsidRPr="007F6D57">
        <w:fldChar w:fldCharType="end"/>
      </w:r>
      <w:r w:rsidRPr="007F6D57">
        <w:t xml:space="preserve">; this was carried out independently by two reviewers (MH and AH). </w:t>
      </w:r>
    </w:p>
    <w:p w14:paraId="4117CBE5" w14:textId="77777777" w:rsidR="00743B88" w:rsidRPr="007F6D57" w:rsidRDefault="00743B88" w:rsidP="00E52690">
      <w:pPr>
        <w:spacing w:line="360" w:lineRule="auto"/>
        <w:jc w:val="both"/>
      </w:pPr>
    </w:p>
    <w:p w14:paraId="35D5B330" w14:textId="6FE14D56" w:rsidR="007F6D57" w:rsidRPr="007F6D57" w:rsidRDefault="007F6D57" w:rsidP="00E52690">
      <w:pPr>
        <w:spacing w:line="360" w:lineRule="auto"/>
        <w:jc w:val="both"/>
      </w:pPr>
      <w:r w:rsidRPr="007F6D57">
        <w:t xml:space="preserve">Outcome measures from individual trials with acceptable levels of homogeneity in participant characteristics and experimental protocols were planned to be combined through meta-analysis. Where a meta-analysis was not possible, the results from clinically comparable trials were synthesised qualitatively. Data was grouped primarily on therapeutic footwear classification established in the previous scoping review </w:t>
      </w:r>
      <w:r w:rsidR="00F72389">
        <w:t xml:space="preserve">(Chapter </w:t>
      </w:r>
      <w:r w:rsidR="00E4699A">
        <w:t>2</w:t>
      </w:r>
      <w:r w:rsidR="00F72389">
        <w:t>)</w:t>
      </w:r>
      <w:r w:rsidRPr="007F6D57">
        <w:t xml:space="preserve"> with subgrouping of the included studies dependent on the type of outcomes measures (biomechanical, skeletal geometry, quality of life), and pathology/medical condition. </w:t>
      </w:r>
    </w:p>
    <w:p w14:paraId="6247F859" w14:textId="77777777" w:rsidR="007F6D57" w:rsidRPr="007F6D57" w:rsidRDefault="007F6D57" w:rsidP="00E52690">
      <w:pPr>
        <w:spacing w:line="360" w:lineRule="auto"/>
        <w:jc w:val="both"/>
      </w:pPr>
    </w:p>
    <w:p w14:paraId="7E0F6C35" w14:textId="77777777" w:rsidR="007F6D57" w:rsidRPr="007F6D57" w:rsidRDefault="007F6D57">
      <w:pPr>
        <w:pStyle w:val="Heading2"/>
        <w:numPr>
          <w:ilvl w:val="1"/>
          <w:numId w:val="29"/>
        </w:numPr>
        <w:spacing w:line="360" w:lineRule="auto"/>
      </w:pPr>
      <w:bookmarkStart w:id="84" w:name="_Toc156403460"/>
      <w:r w:rsidRPr="007F6D57">
        <w:t>Results</w:t>
      </w:r>
      <w:bookmarkEnd w:id="84"/>
    </w:p>
    <w:p w14:paraId="30B73374" w14:textId="77777777" w:rsidR="007F6D57" w:rsidRPr="007F6D57" w:rsidRDefault="007F6D57" w:rsidP="00E52690">
      <w:pPr>
        <w:spacing w:line="360" w:lineRule="auto"/>
        <w:jc w:val="both"/>
        <w:rPr>
          <w:b/>
        </w:rPr>
      </w:pPr>
    </w:p>
    <w:p w14:paraId="7F3DA8E7" w14:textId="45806CBA" w:rsidR="007F6D57" w:rsidRDefault="007F6D57" w:rsidP="00E52690">
      <w:pPr>
        <w:spacing w:line="360" w:lineRule="auto"/>
        <w:jc w:val="both"/>
        <w:rPr>
          <w:bCs/>
        </w:rPr>
      </w:pPr>
      <w:r w:rsidRPr="007F6D57">
        <w:rPr>
          <w:bCs/>
        </w:rPr>
        <w:t>Database searches yielded 5003 unique articles (</w:t>
      </w:r>
      <w:r w:rsidR="00151129">
        <w:rPr>
          <w:bCs/>
        </w:rPr>
        <w:fldChar w:fldCharType="begin"/>
      </w:r>
      <w:r w:rsidR="00151129">
        <w:rPr>
          <w:bCs/>
        </w:rPr>
        <w:instrText xml:space="preserve"> REF _Ref138795172 \h </w:instrText>
      </w:r>
      <w:r w:rsidR="00E52690">
        <w:rPr>
          <w:bCs/>
        </w:rPr>
        <w:instrText xml:space="preserve"> \* MERGEFORMAT </w:instrText>
      </w:r>
      <w:r w:rsidR="00151129">
        <w:rPr>
          <w:bCs/>
        </w:rPr>
      </w:r>
      <w:r w:rsidR="00151129">
        <w:rPr>
          <w:bCs/>
        </w:rPr>
        <w:fldChar w:fldCharType="separate"/>
      </w:r>
      <w:r w:rsidR="00151129">
        <w:t xml:space="preserve">Figure </w:t>
      </w:r>
      <w:r w:rsidR="00151129">
        <w:rPr>
          <w:noProof/>
        </w:rPr>
        <w:t>3</w:t>
      </w:r>
      <w:r w:rsidR="00151129">
        <w:noBreakHyphen/>
      </w:r>
      <w:r w:rsidR="00151129">
        <w:rPr>
          <w:noProof/>
        </w:rPr>
        <w:t>1</w:t>
      </w:r>
      <w:r w:rsidR="00151129">
        <w:rPr>
          <w:bCs/>
        </w:rPr>
        <w:fldChar w:fldCharType="end"/>
      </w:r>
      <w:r w:rsidRPr="007F6D57">
        <w:rPr>
          <w:bCs/>
        </w:rPr>
        <w:t>) with 3 further papers found through screening the reference lists of related reviews sourced from the previous scoping review</w:t>
      </w:r>
      <w:r w:rsidR="00DE4E05">
        <w:rPr>
          <w:bCs/>
        </w:rPr>
        <w:t xml:space="preserve"> (Chapter </w:t>
      </w:r>
      <w:r w:rsidR="000532A2">
        <w:rPr>
          <w:bCs/>
        </w:rPr>
        <w:t>2</w:t>
      </w:r>
      <w:r w:rsidR="00DE4E05">
        <w:rPr>
          <w:bCs/>
        </w:rPr>
        <w:t>)</w:t>
      </w:r>
      <w:r w:rsidRPr="007F6D57">
        <w:rPr>
          <w:bCs/>
        </w:rPr>
        <w:t xml:space="preserve">. From these, 80 articles were identified as discussing children’s therapeutic footwear with 23 articles identified for full-text eligibility screening. </w:t>
      </w:r>
      <w:r w:rsidR="00BF768B">
        <w:rPr>
          <w:bCs/>
        </w:rPr>
        <w:t xml:space="preserve">Ten studies were excluded: Two studies were excluded as the full texts could not be sourced </w:t>
      </w:r>
      <w:r w:rsidR="00BF768B">
        <w:rPr>
          <w:bCs/>
        </w:rPr>
        <w:fldChar w:fldCharType="begin" w:fldLock="1"/>
      </w:r>
      <w:r w:rsidR="00BF768B">
        <w:rPr>
          <w:bCs/>
        </w:rPr>
        <w:instrText>ADDIN CSL_CITATION {"citationItems":[{"id":"ITEM-1","itemData":{"DOI":"10.7547/87507315-76-12-672","ISSN":"87507315","PMID":"3806377","author":[{"dropping-particle":"","family":"Valmassy","given":"R. L.","non-dropping-particle":"","parse-names":false,"suffix":""},{"dropping-particle":"","family":"Terrafranca","given":"N.","non-dropping-particle":"","parse-names":false,"suffix":""}],"container-title":"Journal of the American Podiatric Medical Association","id":"ITEM-1","issue":"12","issued":{"date-parts":[["1986"]]},"page":"672-675","publisher":"J Am Podiatr Med Assoc","title":"The triplane wedge. An adjunctive treatment modality in pediatric biomechanics.","type":"article-journal","volume":"76"},"uris":["http://www.mendeley.com/documents/?uuid=4eb4e703-ef8c-3ed9-88ef-04914aed60ae"]},{"id":"ITEM-2","itemData":{"ISBN":"17088267 (ISSN)","abstract":"Parents often attempt to prevent disabilities in their children by seeking medical attention for common disorders such as flexible flatfbot, intoeing, knock knees, bow legs, and out-toeing. Despite the fact that most conditions are either benign or resolve spontaneously, shoe modifications and braces have traditionally been a standard form of treatment. A case-control study compared 46 adults who wore modified shoes during childhood with % adults who did not wear devices on measures of self-esteem and self-image. Cases characterized their remembrance of the experience through a subjective report questionnaire Those who wore modified shoes during childhood have lower self-esteem than those who did not (p&lt;.05). 41% of Cases reported that the experience decreased their self-image, 57% characterized it as a negative experience, 47% said that they had been teased about the footwear, and 41% said the devices stopped them from partaking in a particular activity in which they wanted to participate. These results show a relationship between modified shoe wearing during childhood and decreased self-esteem. The findings suggest that shoe modifications, besides being ineffective as previously demonstrated, is an unpleasant experience for the child and is associated with lowered self-esteem that persists into adult life.","author":[{"dropping-particle":"","family":"Driano","given":"A N","non-dropping-particle":"","parse-names":false,"suffix":""},{"dropping-particle":"","family":"Staheli","given":"L T","non-dropping-particle":"","parse-names":false,"suffix":""},{"dropping-particle":"","family":"Staheli","given":"L R","non-dropping-particle":"","parse-names":false,"suffix":""}],"container-title":"Journal of Investigative Medicine","id":"ITEM-2","issue":"1","issued":{"date-parts":[["1996"]]},"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Export Date: 29 January 2018\nCODEN: JINVF\nCorrespondence Address: Driano, A.N.; Department of Orthopedics, University of Washington, Children's Hospital, Seattle, WA, United States","page":"101A","publisher":"BMJ Publishing Group","title":"The psychosocial effects of childhood corrective shoe wearing","type":"article-journal","volume":"44"},"uris":["http://www.mendeley.com/documents/?uuid=08bf2aaf-2ecc-4bea-bcda-58cf1084beca"]}],"mendeley":{"formattedCitation":"(Driano et al., 1996; Valmassy &amp; Terrafranca, 1986)","plainTextFormattedCitation":"(Driano et al., 1996; Valmassy &amp; Terrafranca, 1986)","previouslyFormattedCitation":"(Driano et al., 1996; Valmassy &amp; Terrafranca, 1986)"},"properties":{"noteIndex":0},"schema":"https://github.com/citation-style-language/schema/raw/master/csl-citation.json"}</w:instrText>
      </w:r>
      <w:r w:rsidR="00BF768B">
        <w:rPr>
          <w:bCs/>
        </w:rPr>
        <w:fldChar w:fldCharType="separate"/>
      </w:r>
      <w:r w:rsidR="00BF768B" w:rsidRPr="00496150">
        <w:rPr>
          <w:bCs/>
          <w:noProof/>
        </w:rPr>
        <w:t>(Driano et al., 1996; Valmassy &amp; Terrafranca, 1986)</w:t>
      </w:r>
      <w:r w:rsidR="00BF768B">
        <w:rPr>
          <w:bCs/>
        </w:rPr>
        <w:fldChar w:fldCharType="end"/>
      </w:r>
      <w:r w:rsidR="00BF768B">
        <w:rPr>
          <w:bCs/>
        </w:rPr>
        <w:t xml:space="preserve">, One article explored adults' retrospective opinion of therapeutic footwear use in childhood </w:t>
      </w:r>
      <w:r w:rsidR="00BF768B">
        <w:rPr>
          <w:bCs/>
        </w:rPr>
        <w:fldChar w:fldCharType="begin" w:fldLock="1"/>
      </w:r>
      <w:r w:rsidR="00BF768B">
        <w:rPr>
          <w:bCs/>
        </w:rPr>
        <w:instrText>ADDIN CSL_CITATION {"citationItems":[{"id":"ITEM-1","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1","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mendeley":{"formattedCitation":"(Driano et al., 1998)","plainTextFormattedCitation":"(Driano et al., 1998)","previouslyFormattedCitation":"(Driano et al., 1998)"},"properties":{"noteIndex":0},"schema":"https://github.com/citation-style-language/schema/raw/master/csl-citation.json"}</w:instrText>
      </w:r>
      <w:r w:rsidR="00BF768B">
        <w:rPr>
          <w:bCs/>
        </w:rPr>
        <w:fldChar w:fldCharType="separate"/>
      </w:r>
      <w:r w:rsidR="00BF768B" w:rsidRPr="002413BF">
        <w:rPr>
          <w:bCs/>
          <w:noProof/>
        </w:rPr>
        <w:t>(Driano et al., 1998)</w:t>
      </w:r>
      <w:r w:rsidR="00BF768B">
        <w:rPr>
          <w:bCs/>
        </w:rPr>
        <w:fldChar w:fldCharType="end"/>
      </w:r>
      <w:r w:rsidR="00BF768B">
        <w:rPr>
          <w:bCs/>
        </w:rPr>
        <w:t xml:space="preserve">, One article studied the effect of a removable orthotic raise rather than one fixed to the footwear </w:t>
      </w:r>
      <w:r w:rsidR="00BF768B">
        <w:rPr>
          <w:bCs/>
        </w:rPr>
        <w:fldChar w:fldCharType="begin" w:fldLock="1"/>
      </w:r>
      <w:r w:rsidR="00BF768B">
        <w:rPr>
          <w:bCs/>
        </w:rPr>
        <w:instrText>ADDIN CSL_CITATION {"citationItems":[{"id":"ITEM-1","itemData":{"DOI":"10.5114/aoms.2010.14262","ISBN":"17341922 (ISSN)","PMID":"22371777","abstract":"Introduction: Leg length discrepancy (LLD) causes pelvic obliquity in the frontal plane and lumbar scoliosis with convexity towards the shorter extremity. Leg length discrepancy is observed in 3-15% of the population. Unequalized lower limb length discrepancy leads to posture deformation, gait asymmetry, low back pain and discopathy. Material and methods: In the years 1998-2006, 369 children, aged 5 to 17 years (209 girls, 160 boys) with LLD-related functional scoliosis were treated. An external or internal shoe lift was applied. Results: Among 369 children the discrepancy of 0.5 cm was observed in 27, 1 cm in 329, 1.5 cm in 9 and 2 cm in 4 children. During the first follow-up examination, within 2 weeks, the adjustment of the spine to new static conditions was noted and correction of the curve in 316 examined children (83.7%). In 53 children (14.7%) the correction was observed later and was accompanied by slight low back pain. The time needed for real equalization of limbs was 3 to 24 months. The time needed for real equalization of the discrepancy was 11.3 months. Conclusions: Leg length discrepancy equalization results in elimination of scoliosis. Leg length discrepancy &lt; 2 cm is a static disorder; that is why measurements should be performed in a standing position using blocks of adequate thickness and the position of the posterior superior iliac spine should be estimated. Copyright © 2010 Termedia &amp; Banach.","author":[{"dropping-particle":"","family":"Raczkowski","given":"Jan W","non-dropping-particle":"","parse-names":false,"suffix":""},{"dropping-particle":"","family":"Daniszewska","given":"Barbara","non-dropping-particle":"","parse-names":false,"suffix":""},{"dropping-particle":"","family":"Zolynski","given":"Krystian","non-dropping-particle":"","parse-names":false,"suffix":""}],"container-title":"Archives of Medical Science","id":"ITEM-1","issue":"3","issued":{"date-parts":[["2010"]]},"language":"English","note":"Criteria (Query) \nParticipants Yes Children and Locomotor Disability \n  \nIntervention Yes Theraputic Footwear \n  \nComparators No \n  \nType of Study Cohort Study \n  \nPrimary Outcomes Anthropometric \n  \nSecondary Outcomes Pain \n\nFrom Duplicate 1 (Functional scoliosis caused by leg length discrepancy - Raczkowski, J W; Daniszewska, B; Zolynski, K)\n\nCited By :22\nExport Date: 29 January 2018\nCorrespondence Address: Raczkowski, J. W.; 1st Department of Orthopaedics and Rehabilitation, Medical University of Lodz, 113 Zeromskiego Str., 90-549 Lodz, Poland; email: jan.raczkowski@umed.lodz.pl\nReferences: Aaron, A.D., Eilert, E.D., Results of Wagener and Ilizarov methods of limb-lengtening (1996) J Bone Joint Surg A, 78, pp. 20-29; D'Amico, M., Scoliosis and leg asymmetries: A reliable approach to assess wedge solutions efficacy (2002) Studies in Health Technology and Informatics, 88, pp. 285-289; Łabaziewicz, L., Nowakowski, A., Scoliosis and faulty posture (1996) Chir Narz Ruchu Ortop Pol, 61, pp. 247-250. , Polish; Rose, R., Pediatric leg length discrepancy: Causes and treatments (1999) Orthop Nurs, 18, pp. 21-30; Skwarcz, A., Majcher, P., Rehabilitation in scoliosis (2003) Medical Rehabilitation, pp. 185-237. , [Polish]. Urban &amp;amp; Partner, Wrocław; Stricker, S.J., Hunt, T., Evaluation of leg discrepancy in children (2004) Int Pediatr, 19, pp. 134-142; Walsh, M., Leg length discrepancy - An experimental study of compensatory changes in three dimensions using gait analysis (2000) Gait Posture, 12, pp. 156-161; Young, R.S., Andrew, P.D., Cummings, G.S., Effect of simulating leg length inequality on pelvic torsion and trunk mobility (2000) Gait Posture, 11, pp. 217-223; Zabjek, K.F., Leroux, M.A., Coillard, C., Martinez, X., Griffet, J., Simard, G., Rivard, C.H., Acute postural adaptations induced by a shoe lift in idiopathic scoliosis patients (2001) European Spine Journal, 10 (2), pp. 107-113. , DOI 10.1007/s005860000244; Enjolras, O., Chapot, R., Merland, J.J., Vascular anomalies and the growth of limbs: A review (2004) Orthopaedics, 13, pp. 349-357; Breugem, C.C., Maas, M., Breugem, S.J., Vascular malformations of the lower limb with osseous involvement (2003) J Bone Joint Surg, 85, pp. 399-405; Goldstein, W.M., Leg length inequality in total hip arthroplasty (2005) Orthopedics, 28, pp. 1037-1040; Grzegorzewski, A., Synder, M., Kozlowski, P., Szymczak, W., Bowen, R.J., Leg length discrepancy in Legg-Calve-Perthes disease (2005) Journal of Pediatric Orthopaedics, 25 (2), pp. 206-209. , DOI 10.1097/01.bpo.0000148497.05181.51; Konyves, A., Bannister, G.C., The importance of leg length discrepancy after total hip arthroplasty (2005) Journal of Bone and Joint Surgery - Series B, 87 (2), pp. 155-157. , DOI 10.1302/0301-620X.87B2.14878; Raczkowski, J.W., Faulty postures in children from elementary schools (1996) Antropology and Medicine, 2, pp. 291-300. , [Polish]. University of Lodz; Shen, F.H., Samartzis, D., Traumatic scoliosis (2005) Lancet, 365, p. 910; Zarzycki, D., Jasiewicz, B., Kacki, W., Limb lengthening in fibular hemimelia type II: Can it be an alternative to amputation? (2006) J Pediatr Ortop B, 15, pp. 147-153; Dahl, M.T., Limb length discrepancy (1996) Pediatr Clin N Am, 43, p. 4; Paley, D., Bhave, A., Herzenberg, J.E., Bowen, J.R., Multiplier method for predicting limb-length discrepancy (2000) J Bone Joint Surg A, 82, pp. 1432-1446; Stanitski, D.F., Limb length discrepancy: An ortopaedic knowledge update (1996) Pediatrics, pp. 185-193; Stanitski, D.F., Limb length inequality: Assessment and treatment options (1999) J Am Acad Ortho Surg, 7, pp. 143-153; Hasler, C.C., Leg length inequality. Indications for treatment and importance of shortening procedures (2000) Der Orthopade, 29, pp. 766-774; Mier, R., Brower, T., A guide for primary care physician (1994) Pediat Orthoped, pp. 120-126; Bhave, A., Paley, D., Herzenberg, J.E., Improvement in gait parameters after lengthening for the treatment of limb-length discrepancy (1999) Journal of Bone and Joint Surgery - Series a, 81 (4), pp. 529-534; Beaudoin, L., Zabjek, K.F., Leroux, M.A., Coillard, C., Rivard, C.H., Acute systematic and variable postural adaptations induced by an orthopaedic, shoe lift in control subjects (1999) European Spine Journal, 8 (1), pp. 40-45. , DOI 10.1007/s005860050125; Gurney, B., Leg length discrepancy (2002) Gait Posture, 15, pp. 195-206; Terry, M.A., Measurement variance in limb length discrepancy: Clinical and radiographic assessment of interobserver and intraobserver variability (2005) J Pediatr Orthop, 25, pp. 197-201; Song, K.M., Halliday, S.E., The effect of limb length discrepancy on gait (1997) J Bone Joint Surg, 79, pp. 1690-1698; Sundaramurthy, S., Mao, J.J., Modulation of endochondral development of the distal femoral condyle by mechanical loading (2006) Journal of Orthopaedic Research, 24 (2), pp. 229-241. , DOI 10.1002/jor.20024; Nitera-Kowalik, A., (2004) Thermographical Evaluation of Effectivness of Rehabilitation Excercises in Patients after Microsrugical Treatment of Lumbo-sacral Spine, , Medical University of Lodz; Germiller, J.A., Goldstein, S.A., Structure and function embryonic growth plate in the asenc of functioning skeletal muscle (1997) J Orthop Res, 15, pp. 362-370; Heegaard, J.H., Beaupre, G.S., Carter, D.R., Mechanically modulated cartilage growth may regulate joint surface morphogenesis (1999) J Orthop Res, 174, pp. 509-517; McCarthy, J.J., Kim, H., Saluan, P., Karsky, D., Davidson, R.S., The effects of limb lengthening on growth (2003) J Pediatr Ortop B, 12, pp. 328-331; Vitale, M.A., The effect of limb length discrepancy on health-related quality of life: Is the '2 cm rule' appropriate? (2006) J Pediatr Ortop B, 15, pp. 1-5\n\nFrom Duplicate 2 (Functional scoliosis caused by leg length discrepancy - Raczkowski, Jan W; Daniszewska, Barbara; Zolynski, Krystian)\n\nDate of Electronic Publication: 20100630. ; Original Imprints: Publication: [Poznań, Poland] : Termedia Pub. House, [2005]-","page":"393-398","publisher":"Termedia Pub. House","publisher-place":"Poland","title":"Functional scoliosis caused by leg length discrepancy","type":"article-journal","volume":"6"},"uris":["http://www.mendeley.com/documents/?uuid=ff46aefd-d911-4543-b3aa-32238747c04d"]}],"mendeley":{"formattedCitation":"(Raczkowski et al., 2010)","plainTextFormattedCitation":"(Raczkowski et al., 2010)","previouslyFormattedCitation":"(Raczkowski et al., 2010)"},"properties":{"noteIndex":0},"schema":"https://github.com/citation-style-language/schema/raw/master/csl-citation.json"}</w:instrText>
      </w:r>
      <w:r w:rsidR="00BF768B">
        <w:rPr>
          <w:bCs/>
        </w:rPr>
        <w:fldChar w:fldCharType="separate"/>
      </w:r>
      <w:r w:rsidR="00BF768B" w:rsidRPr="00950C8B">
        <w:rPr>
          <w:bCs/>
          <w:noProof/>
        </w:rPr>
        <w:t>(Raczkowski et al., 2010)</w:t>
      </w:r>
      <w:r w:rsidR="00BF768B">
        <w:rPr>
          <w:bCs/>
        </w:rPr>
        <w:fldChar w:fldCharType="end"/>
      </w:r>
      <w:r w:rsidR="00BF768B">
        <w:rPr>
          <w:bCs/>
        </w:rPr>
        <w:t xml:space="preserve">. Two articles did not explore any effects of therapeutic footwear on the participants </w:t>
      </w:r>
      <w:r w:rsidR="00BF768B">
        <w:rPr>
          <w:bCs/>
        </w:rPr>
        <w:fldChar w:fldCharType="begin" w:fldLock="1"/>
      </w:r>
      <w:r w:rsidR="00820A04">
        <w:rPr>
          <w:bCs/>
        </w:rPr>
        <w:instrText>ADDIN CSL_CITATION {"citationItems":[{"id":"ITEM-1","itemData":{"DOI":"10.1111/j.1469-8749.1971.tb03244.x","ISBN":"00121622 (ISSN)","PMID":"5562861","abstract":"A clinical, radiographic, plaster and silicone mold, and photographic study of 2,000 children's feet has demonstrated the following: The weight‐bearing surface of the heel is an ellipse, the major axis of which determines the center line of the foot. The center line of the foot bisects the second and third toes in 85 per cent of the children's feet. Normal feet were almost straight. The usual shoe last has an excessively adducted forefoot and these lasts conform to feet that have adducted metatarsals. Corns of the little toe and pressure pain on the head of the fifth metatarsal were due to a straight foot fitted with the usual inflared (adducted forefoot) last shoe. ‘Corrective’ inflared last shoes with Thomas heels and medial heel wedges were inappropriately prescribed for ‘pigeon‐toeing’. No objective evidence was found that the commonly prescribed ‘corrective’ shoe with Thomas heels and wedges corrected true pes valgus. A ten‐year follow up study of children who had normal feet and wore tennis‐shoes failed to show any evidence that flat feet were produced. The only feet that were painful were in those children over age 12 years; these children had ‘high arches’. That a high arch is the desired end result of foot care in children can be questioned. The prescribing of special shoes for children has, for the most part, been based on unobjective data. Une étude clinique, radiographique, photographique, avec moulage de plâtre et élastomère sur les pieds de 2,000 enfants a permis de démontrer les points suivants: La surface portante du talon est une ellipse dont l'axe principal détermine la ligne centrale du pied. La ligne centrale du pied passe entre le second et le troisième orteil chez 85 pour cent des enfants. Les pieds normaux sont presque droits. La forme usuelle de chaussure entraine un avant‐pied en adduction exagérée et ces formes s'adaptent aux pieds qui ont des métatarses en adduction. Les cors du petit orteil et une pression douloureuse sur la tête du cinquième métatarse sont dûs au port d'une chaussure de forme habituelle (avant‐pied en adduction) sur un pied droit. Des chaussures à forme corrigée avec talon de Thomas et voûte médiane sont prescrites à tort pour ‘orteil de perdrix’. Il n'y a pas d'évidence objective que les chaussures correctives habituellement prescrites avec talon de Thomas et voûte corrigent les vrais valgus du pied. Une étude durant 10 ans d'enfants avec pieds normaux et portant des chaussures de tennis n'a révélé aucune i…","author":[{"dropping-particle":"","family":"Bleck","given":"E E","non-dropping-particle":"","parse-names":false,"suffix":""}],"container-title":"Developmental Medicine &amp; Child Neurology","edition":"1971/04/01","id":"ITEM-1","issue":"2","issued":{"date-parts":[["1971"]]},"language":"English","note":"Criteria (Query) \nParticipants Yes 9 months -18 Years \n\nIntervention Therapeutic Footwear\n  \nComparators ? Standard Shoes\n  \nType of Study (Prospective Cohort) \n  \nPrimary Outcomes Radiological measures Casts\n  \nSecondary Outcomes Uncertain \n\n\n\n\n\n\n\n\n\n\n\n\nFrom Duplicate 1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n\nFrom Duplicate 2 (The shoeing of children: sham or science? - Bleck, E E)\n\nFrom Duplicate 1 (The shoeing of children: sham or science? - Bleck, E E)\n\nBleck, E E\nJournal Article\nEngland\nDev Med Child Neurol. 1971 Apr;13(2):188-95.\n\nFrom Duplicate 2 (The shoeing of children: sham or science? - Bleck, E E)\n\nDate of Electronic Publication: 19710401. Current Imprints: Publication: : Oxford : Blackwell; Original Imprints: Publication: 1962- : London : National Spastics Society Medical Education and Information\n\nFrom Duplicate 3 (The Shoeing of Children: Sham or Science? - Bleck, E E)\n\nCited By :9\nExport Date: 29 January 2018\nCorrespondence Address: Bleck, E.E.4 El Cerrito Avenue, San Mateo, California, 94402, United States\nChemicals/CAS: calcium sulfate, 13397-24-5, 23296-15-3, 7778-18-9; Calcium Sulfate, 7778-18-9; Silicones\nReferences: Heath, A.L., (1965), Boot and Shoe Recorder, Sept. 15th; Schwartz, R.P., Heath, A.L., Preliminary findings from a roentgenographic study of the influence of heel height and empirical shank curvature on osteoarticular relationships in the normal female foot (1959) J. Bone Jt Surg., 41 A, p. 1065; Schwartz, R.P., Heath, A.L., Pointed and round‐toed shoes, some quantitative comparisons of the characteristics (1966) J. Bone Jt Surg., 48 A, p. 326; Sim‐Fook, L., Hodgson, A.R., A comparison of foot forms among the non‐shoe and shoe wearing Chinese population (1958) J. Bone Jt Surg., 40, p. 1058","page":"188-195","publisher":"Blackwell","publisher-place":"England","title":"The Shoeing of Children: Sham or Science?","type":"article-journal","volume":"13"},"uris":["http://www.mendeley.com/documents/?uuid=57201a68-835f-4016-a1b7-06bea7378680"]},{"id":"ITEM-2","itemData":{"ISBN":"1098-4275","ISSN":"1098-4275 (Electronic)","PMID":"10353981","abstract":"Objectives To estimate the prevalence of flexible flat feet in the provincial population of 4- to 13-year-old schoolchildren and the incidence of treatments considered unnecessary. Setting. Province of Malaga, Spain. Methods. We examined and graded by severity a sample of 1181 pupils taken from a total population of 198 858 primary schoolchildren (CI: 95%; margin of error: 5%). The sample group was separated into three 2-year age groups: 4 and 5 years, 8 and 9 years, and 12 and 13 years. The plantar footprint was classified according to Denis1 into three grades of flat feet: grade 1 in which support of the lateral edge of the foot is half that of the metatarsal support; grade 2 in which the support of the central zone and forefoot are equal; and grade 3 in which the support in the central zone of the foot is greater than the width of the metatarsal support. The statistical analysis for the evaluation of the differences between the groups was performed with Student's t and x1 tests as appropriate. Results. The prevalence of flat feet was 2.7%. Of the 1181 children sampled, 168 children (14.2%) were receiving orthopedic treatment, but only 2.7% had diagnostic criteria of flat feet. When we inspected the sample, we found that a number of children were being treated for flat feet with boots and arch supports. Most of them did not have a flat plantar footprint according to the criteria that we used for this work. Furthermore, in the group of children that we diagnosed as having flat feet, only 28.1% were being treated. We found no significant differences between the number of children receiving orthopedic treatments and the presence or absence of a flat plantar footprint. Children who were overweight in the 4- and 5-year-old group showed an increased prevalence for flat feet as diagnosed by us. Conclusion. The data suggest that an excessive number of orthopedic treatments had been prescribed in the province. When extrapolated to the 1997 population of schoolchildren within the age groups studied the figures suggested that -28167 children in Malaga province probably would have been receiving orthopedic treatments with boots and insoles at the time of our study. Consequently, the total expenditure on orthopedic boots and insoles that vear could be estimated as 676008000 pesetas ($4 447 422 in US currency). children, flexible flat feet, treatment cost effectiveness.","author":[{"dropping-particle":"","family":"García-Rodríguez","given":"A","non-dropping-particle":"","parse-names":false,"suffix":""},{"dropping-particle":"","family":"Martín-Jiménez","given":"F","non-dropping-particle":"","parse-names":false,"suffix":""},{"dropping-particle":"","family":"Carnero-Varo","given":"M","non-dropping-particle":"","parse-names":false,"suffix":""},{"dropping-particle":"","family":"Gómez-Gracia","given":"E","non-dropping-particle":"","parse-names":false,"suffix":""},{"dropping-particle":"","family":"Gómez-Aracena","given":"J","non-dropping-particle":"","parse-names":false,"suffix":""},{"dropping-particle":"","family":"Fernández-Crehuet","given":"J","non-dropping-particle":"","parse-names":false,"suffix":""},{"dropping-particle":"","family":"Garcia-Rodriguez","given":"A","non-dropping-particle":"","parse-names":false,"suffix":""},{"dropping-particle":"","family":"Martin-Jimenez","given":"F","non-dropping-particle":"","parse-names":false,"suffix":""},{"dropping-particle":"","family":"Carnero-Varo","given":"M","non-dropping-particle":"","parse-names":false,"suffix":""},{"dropping-particle":"","family":"Gomez-Gracia","given":"E","non-dropping-particle":"","parse-names":false,"suffix":""},{"dropping-particle":"","family":"Gomez-Aracena","given":"J","non-dropping-particle":"","parse-names":false,"suffix":""},{"dropping-particle":"","family":"Fernandez-Crehuet","given":"J","non-dropping-particle":"","parse-names":false,"suffix":""}],"container-title":"Pediatrics","id":"ITEM-2","issue":"6 I","issued":{"date-parts":[["1999","6"]]},"language":"eng","note":"Criteria (Query) \nParticipants Yes Children and Locomotor Disability \n  \nIntervention Yes Theraputic Footwear \n  \nComparators Yes Normal Shoes\n  \nType of Study Yes Cross Sectional Survey, Cohort Retrospective, \n  \nPrimary Outcomes Yes Anthropometrics \n  \nSecondary Outcomes No \n\nFrom Duplicate 2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From Duplicate 1 (Flexible flat feet in children: a real problem? - García-Rodríguez, A; Martín-Jiménez, F; Carnero-Varo, M; Gómez-Gracia, E; Gómez-Aracena, J; Fernández-Crehuet, J)\n\nCited By :67\nExport Date: 29 January 2018\nCorrespondence Address: García-Rodríguez, A.email: antoniogr@uma.es\n\nFrom Duplicate 2 (Flexible flat feet in children: a real problem? - García-Rodríguez, A; Martín-Jiménez, F; Carnero-Varo, M; Gómez-Gracia, E; Gómez-Aracena, J; Fernández-Crehuet, J)\n\nDate of Electronic Publication: 19990601. Current Imprints: Publication: Elk Grove Village Il : American Academy of Pediatrics; Original Imprints: Publication: Springfield, Ill., Thomas.\n\nFrom Duplicate 2 (Flexible flat feet in children: a real problem? antonio garcfa-rodriguez; felipe martinjiménez; manuel carnero-varo; enrique gomez-gracia; jörge gömez-aracena; and joaquin fernândez-crehuet - )\n\nExport Date: 29 January 2018\nCODEN: PEDIA","page":"1278","publisher":"American Academy of Pediatrics","publisher-place":"United States, United States","title":"Flexible flat feet in children: a real problem?","type":"article-journal","volume":"103"},"uris":["http://www.mendeley.com/documents/?uuid=a9015797-9e7f-4387-bfa5-f9c97aec4f0d"]}],"mendeley":{"formattedCitation":"(Bleck, 1971; García-Rodríguez et al., 1999)","plainTextFormattedCitation":"(Bleck, 1971; García-Rodríguez et al., 1999)","previouslyFormattedCitation":"(Bleck, 1971; García-Rodríguez et al., 1999)"},"properties":{"noteIndex":0},"schema":"https://github.com/citation-style-language/schema/raw/master/csl-citation.json"}</w:instrText>
      </w:r>
      <w:r w:rsidR="00BF768B">
        <w:rPr>
          <w:bCs/>
        </w:rPr>
        <w:fldChar w:fldCharType="separate"/>
      </w:r>
      <w:r w:rsidR="007B6A5F" w:rsidRPr="007B6A5F">
        <w:rPr>
          <w:bCs/>
          <w:noProof/>
        </w:rPr>
        <w:t>(Bleck, 1971; García-Rodríguez et al., 1999)</w:t>
      </w:r>
      <w:r w:rsidR="00BF768B">
        <w:rPr>
          <w:bCs/>
        </w:rPr>
        <w:fldChar w:fldCharType="end"/>
      </w:r>
      <w:r w:rsidR="00BF768B">
        <w:rPr>
          <w:bCs/>
        </w:rPr>
        <w:t xml:space="preserve"> </w:t>
      </w:r>
      <w:r w:rsidR="00BF768B">
        <w:rPr>
          <w:bCs/>
        </w:rPr>
        <w:lastRenderedPageBreak/>
        <w:t xml:space="preserve">One article did not present the original data, only a summary of the statistical findings </w:t>
      </w:r>
      <w:r w:rsidR="00BF768B">
        <w:rPr>
          <w:bCs/>
        </w:rPr>
        <w:fldChar w:fldCharType="begin" w:fldLock="1"/>
      </w:r>
      <w:r w:rsidR="00BF768B">
        <w:rPr>
          <w:bCs/>
        </w:rPr>
        <w:instrText>ADDIN CSL_CITATION {"citationItems":[{"id":"ITEM-1","itemData":{"ISBN":"0198-0211 (Print) 0198-0211","PMID":"7076063","abstract":"Radiographic evaluation of 10 children with bilateral pes planus was performed. Radiographs taken barefoot, with a Thomas heel, with an over-the-counter insert, with two specially molded plastic foot orthoses were used. No significant change was seen after the donning of these appliances in their comparison to barefoot evaluation. The conclusion is that there was not a significant change radiographically of these feet by the utilization of any of the appliances.","author":[{"dropping-particle":"","family":"Penneau","given":"K","non-dropping-particle":"","parse-names":false,"suffix":""},{"dropping-particle":"","family":"Lutter","given":"L D","non-dropping-particle":"","parse-names":false,"suffix":""},{"dropping-particle":"","family":"Winter","given":"R D","non-dropping-particle":"","parse-names":false,"suffix":""}],"container-title":"Foot Ankle","edition":"1982/03/01","id":"ITEM-1","issue":"5","issued":{"date-parts":[["1982"]]},"language":"eng","note":"Criteria (Query) \nParticipants Yes Children and Locomotor Disability \n  \nIntervention Yes Theraputic Footwear \n  \nComparators Orthotics Barefoot \n  \nType of Study Controlled Before After study \n  \nPrimary Outcomes Anthropometric \n  \nSecondary Outcomes No\n\nFrom Duplicate 1 (Pes planus: radiographic changes with foot orthoses and shoes - Penneau, K; Lutter, L D; Winter, R D)\n\nPenneau, K\nLutter, L D\nWinter, R D\nJournal Article\nResearch Support, Non-U.S. Gov't\nUnited States\nFoot Ankle. 1982 Mar;2(5):299-303.\n\nFrom Duplicate 2 (Pes planus: radiographic changes with foot orthoses and shoes - Penneau, K; Lutter, L D; Winter, R D)\n\nFrom Duplicate 1 (Pes planus: radiographic changes with foot orthoses and shoes - Penneau, K; Lutter, L D; Winter, R D)\n\nDate of Electronic Publication: 19820301. ; Original Imprints: Publication: Baltimore, Md., Williams &amp;amp; Wilkins [etc.]\n\nFrom Duplicate 2 (Pes planus: Radiographic changes with foot orthoses and shoes - Penneau, K; Lutter, L D; Winter, R D)\n\nCited By :33\nExport Date: 29 January 2018\nCODEN: FANKD\n\nFrom Duplicate 3 (Pes planus: radiographic changes with foot orthoses and shoes - Penneau, K; Lutter, L D; Winter, R D)\n\nPenneau, K\nLutter, L D\nWinter, R D\nJournal Article\nResearch Support, Non-U.S. Gov't\nUnited States\nFoot Ankle. 1982 Mar;2(5):299-303.","page":"299-303","publisher":"Williams &amp; Wilkins [etc.]","publisher-place":"United States","title":"Pes planus: radiographic changes with foot orthoses and shoes","type":"article-journal","volume":"2"},"uris":["http://www.mendeley.com/documents/?uuid=dc263b95-c2e4-42c6-b194-b56d23839415"]}],"mendeley":{"formattedCitation":"(Penneau et al., 1982)","plainTextFormattedCitation":"(Penneau et al., 1982)","previouslyFormattedCitation":"(Penneau et al., 1982)"},"properties":{"noteIndex":0},"schema":"https://github.com/citation-style-language/schema/raw/master/csl-citation.json"}</w:instrText>
      </w:r>
      <w:r w:rsidR="00BF768B">
        <w:rPr>
          <w:bCs/>
        </w:rPr>
        <w:fldChar w:fldCharType="separate"/>
      </w:r>
      <w:r w:rsidR="00BF768B" w:rsidRPr="008B4464">
        <w:rPr>
          <w:bCs/>
          <w:noProof/>
        </w:rPr>
        <w:t>(Penneau et al., 1982)</w:t>
      </w:r>
      <w:r w:rsidR="00BF768B">
        <w:rPr>
          <w:bCs/>
        </w:rPr>
        <w:fldChar w:fldCharType="end"/>
      </w:r>
      <w:r w:rsidR="00BF768B">
        <w:rPr>
          <w:bCs/>
        </w:rPr>
        <w:t>.</w:t>
      </w:r>
      <w:r w:rsidR="00753919">
        <w:rPr>
          <w:bCs/>
        </w:rPr>
        <w:t xml:space="preserve"> </w:t>
      </w:r>
      <w:r w:rsidR="00BF768B">
        <w:rPr>
          <w:bCs/>
        </w:rPr>
        <w:t xml:space="preserve">One article studied a combined sample of adult and child participants with no separate analysis of the effects of therapeutic footwear on the child participants </w:t>
      </w:r>
      <w:r w:rsidR="00BF768B">
        <w:rPr>
          <w:bCs/>
        </w:rPr>
        <w:fldChar w:fldCharType="begin" w:fldLock="1"/>
      </w:r>
      <w:r w:rsidR="00820A04">
        <w:rPr>
          <w:bCs/>
        </w:rPr>
        <w:instrText>ADDIN CSL_CITATION {"citationItems":[{"id":"ITEM-1","itemData":{"ISBN":"2309-4990","PMID":"23629984","abstract":"Purpose: To compare outcomes of different conservative treatments for flatfoot using the foot print index and valgus index.; Methods: 150 symptomatic flatfoot patients and 50 controls (without any flatfoot or lower limb deformity) aged older than 8 years were evaluated. The diagnosis was based on pain during walking a distance, the great toe extension test, the valgus index, the foot print index (FPI), as well as eversion/ inversion and dorsiflexion at the ankle. The patients were unequally randomised into 4 treatment groups: (1) foot exercises (n=60), (2) use of the Thomas crooked and elongated heel with or without arch support (n=45), (3) use of the Rose Schwartz insoles (n=18), and (4) foot exercises combined with both footwear modifications (n=27).; Results: Of the 150 symptomatic flatfoot patients, 96 had severe flatfoot (FPI, &gt;75) and 54 had incipient flatfoot (FPI, 45-74). The great toe extension test was positive in all 50 controls and 144 patients, and negative in 6 patients (p=0.1734, one-tailed test), which yielded a sensitivity of 96% and a positive predictive value of 74%. Symptoms correlated with the FPI (Chi squared=9.7, p=0.0213). Combining foot exercises and foot wear modifications achieved best outcome in terms of pain relief, gait improvement, and decrease in the FPI and valgus index.; Conclusion: The great toe extension test was the best screening tool. The FPI was a good tool for diagnosing and grading of flatfoot and evaluating treatment progress. Combining foot exercises and foot wear modifications achieved the best outcome.;","author":[{"dropping-particle":"","family":"Pandey","given":"Sudhakar","non-dropping-particle":"","parse-names":false,"suffix":""},{"dropping-particle":"","family":"Pal","given":"Chandra Prakash","non-dropping-particle":"","parse-names":false,"suffix":""},{"dropping-particle":"","family":"Kumar","given":"Deepak","non-dropping-particle":"","parse-names":false,"suffix":""},{"dropping-particle":"","family":"Singh","given":"Pulkesh","non-dropping-particle":"","parse-names":false,"suffix":""},{"dropping-particle":"","family":"Pandey","given":"Sudhakar","non-dropping-particle":"","parse-names":false,"suffix":""},{"dropping-particle":"","family":"Pal","given":"Chandra Prakash","non-dropping-particle":"","parse-names":false,"suffix":""},{"dropping-particle":"","family":"Kumar","given":"Deepak","non-dropping-particle":"","parse-names":false,"suffix":""},{"dropping-particle":"","family":"Singh","given":"Pulkesh","non-dropping-particle":"","parse-names":false,"suffix":""}],"container-title":"Journal of orthopaedic surgery (Hong Kong)","id":"ITEM-1","issue":"1","issued":{"date-parts":[["2013"]]},"language":"English","note":"Criteria (Query) \nParticipants Yes Children and Locomotor Disability \n  \nIntervention Yes Theraputic Footwear \n  \nComparators Yes Orthotics footexercises \n  \nType of Study No Opinion Piece\n  \nPrimary Outcomes Biomechanics\n  \nSecondary Outcomes yes Pain \nFrom Duplicate 1 (Flatfoot in Indian population - Pandey, Sudhakar; Pal, Chandra Prakash; Kumar, Deepak; Singh, Pulkesh)\n\nDate of Electronic Publication: 20130401. Current Imprints: Publication: 2017- : London : Sage Publications; Original Imprints: Publication: Hong Kong : Hong Kong University Press, c1993-\n\nFrom Duplicate 2 (Flatfoot in Indian population - Pandey, Sudhakar; Pal, Chandra Prakash; Kumar, Deepak; Singh, Pulkesh; Pandey, Sudhakar; Pal, Chandra Prakash; Kumar, Deepak; Singh, Pulkesh)\n\nFrom Duplicate 1 (Flatfoot in Indian population - Pandey, S; Pal, C P; Kumar, D; Singh, P)\n\nCited By :2\nExport Date: 29 January 2018\nCorrespondence Address: Pandey, S.\n\nFrom Duplicate 2 (Flatfoot in Indian population - Pandey, S; Pal, C P; Kumar, D; Singh, P; Pandey, Sudhakar; Pal, Chandra Prakash; Kumar, Deepak; Singh, Pulkesh)\n\nresearch; randomized controlled trial. Journal Subset: Asia; Biomedical. Special Interest: Perioperative Care. NLM UID: 9440382.\nPMID: 23629984.\n\nFrom Duplicate 3 (Flatfoot in Indian population - Pandey, Sudhakar; Pal, Chandra Prakash; Kumar, Deepak; Singh, Pulkesh)\n\nDate of Electronic Publication: 20130401. Current Imprints: Publication: 2017- : London : Sage Publications; Original Imprints: Publication: Hong Kong : Hong Kong University Press, c1993-","page":"32-36","publisher":"Sage Publications","publisher-place":"England","title":"Flatfoot in Indian population","type":"article-journal","volume":"21"},"uris":["http://www.mendeley.com/documents/?uuid=fe6830bf-6a6f-4825-b864-0a23f4a3e99d"]}],"mendeley":{"formattedCitation":"(Pandey et al., 2013)","plainTextFormattedCitation":"(Pandey et al., 2013)","previouslyFormattedCitation":"(Pandey et al., 2013)"},"properties":{"noteIndex":0},"schema":"https://github.com/citation-style-language/schema/raw/master/csl-citation.json"}</w:instrText>
      </w:r>
      <w:r w:rsidR="00BF768B">
        <w:rPr>
          <w:bCs/>
        </w:rPr>
        <w:fldChar w:fldCharType="separate"/>
      </w:r>
      <w:r w:rsidR="007B6A5F" w:rsidRPr="007B6A5F">
        <w:rPr>
          <w:bCs/>
          <w:noProof/>
        </w:rPr>
        <w:t>(Pandey et al., 2013)</w:t>
      </w:r>
      <w:r w:rsidR="00BF768B">
        <w:rPr>
          <w:bCs/>
        </w:rPr>
        <w:fldChar w:fldCharType="end"/>
      </w:r>
      <w:r w:rsidR="00BF768B">
        <w:rPr>
          <w:bCs/>
        </w:rPr>
        <w:t xml:space="preserve"> One article only provided case series study evidence </w:t>
      </w:r>
      <w:r w:rsidR="00BF768B">
        <w:rPr>
          <w:bCs/>
        </w:rPr>
        <w:fldChar w:fldCharType="begin" w:fldLock="1"/>
      </w:r>
      <w:r w:rsidR="00820A04">
        <w:rPr>
          <w:bCs/>
        </w:rPr>
        <w:instrText>ADDIN CSL_CITATION {"citationItems":[{"id":"ITEM-1","itemData":{"DOI":"10.1016/S0387-7604(03)00129-3","ISBN":"03877604 (ISSN)","PMID":"15130687","abstract":"In our gait laboratory, the gait pattern of 18 youths with neurogenic foot deformities as a result of spina bifida or cerebral palsy was examined. The influence of technical orthopaedic devices for the foot and ankle on kinematics and kinetics of the gait and especially of the knee joint were analyzed. Kinematic data were derived from 3D-video analysis, kinetic data from force plates and pressure distribution plates. Muscle activities were measured with eight-channel EMG. The data were examined to see if there were differences when using the technical devices. All patients had already been supported externally with the different devices like orthopaedic shoes, insoles, Nancy Hilton orthoses and orthoses for the lower leg extremity. The devices restricted to the foot and the ankle joint improved the feeling of gait stability of the patients. In this investigation, the different supports had various but little effects on the kinematics and kinetics of the knee joint, depending on the type of orthoses used and the kind of handicap of the youths. Because of the great expenditure, the data obtained in this study were taken from a small number of patients. Therefore, they are individual findings and are of restricted general significance. © 2003 Published by Elsevier B.V.","author":[{"dropping-particle":"","family":"Lampe","given":"Renée","non-dropping-particle":"","parse-names":false,"suffix":""},{"dropping-particle":"","family":"Mitternacht","given":"Jürgen","non-dropping-particle":"","parse-names":false,"suffix":""},{"dropping-particle":"","family":"Schrödl","given":"Silvia","non-dropping-particle":"","parse-names":false,"suffix":""},{"dropping-particle":"","family":"Gerdesmeyer","given":"Ludger","non-dropping-particle":"","parse-names":false,"suffix":""},{"dropping-particle":"","family":"Natrath","given":"Michaela","non-dropping-particle":"","parse-names":false,"suffix":""},{"dropping-particle":"","family":"Gradinger","given":"Reiner","non-dropping-particle":"","parse-names":false,"suffix":""}],"container-title":"Brain and Development","id":"ITEM-1","issue":"4","issued":{"date-parts":[["2004"]]},"language":"English","note":"Criteria (Query) \nParticipants Yes Children and Locomotor Disability \n  \nIntervention Yes Theraputic Footwear \n  \nComparators Yes Orthopaedic Technical aid?\n  \nType of Study Controlled before after study\n  \nPrimary Outcomes Biomechanics \n  \nSecondary Outcomes No\nFrom Duplicate 1 (Influence of orthopaedic-technical aid on the kinematics and kinetics of the knee joint of patients with neuro-orthopaedic diseases - Lampe, R; Mitternacht, J; Schrödl, S; Gerdesmeyer, L; Natrath, M; Gradinger, R)\n\nCited By :14\nExport Date: 29 January 2018\nCODEN: BDEVD\nCorrespondence Address: Lampe, R.; Orthoped. Dept. Clin. 'Rechts Isar', TU München, Ismaninger Str. 22, 81675 Munich, Germany\nReferences: Stotz, S., (2000) Treatment of cerebral palsy (in German), , München: Pflaum; Baumgartner, R., (1995) The orthopaedic support of the foot (in German), , Stuttgart: Thieme; Gage, J., Importance of the gait analysis by treatment of cerebral palsy (in German) (1994) The Treatment of Cerebral Palsy (In German), , F.U. Niethard, C. Carstens, &amp;amp; L. Döderlein. Stuttgart: Thieme; Gage, J.R., Gait analysis. An essential tool in the treatment of cerebral palsy (1993) Clin Orthop, 288, pp. 126-134; Rabl, C.R.H., (1994) Orthopaedic surgery of the foot (in German), , Stuttgart: Enke; Hefti, F., (1997) Children's orthopaedic (in German), , Berlin: Springer; Albertini, G., Galli, M., Tenore, N., Costici, F., Crivellini, M., Gait analysis in children with cerebral palsy: Our experience in a follow up of 300 patients (2001) Brain Dev, 23, p. 183; Abel, M.F., Damiano, D.L., Pannunzio, M., Bush, J., Muscle-tendon surgery in diplegic cerebral palsy: Functional and mechanical changes (1999) J Pediatr Orthop, 19, pp. 366-375\n\nFrom Duplicate 2 (Influence of orthopaedic-technical aid on the kinematics and kinetics of the knee joint of patients with neuro-orthopaedic diseases - Lampe, Renée; Mitternacht, Jürgen; Schrödl, Silvia; Gerdesmeyer, Ludger; Natrath, Michaela; Gradinger, Reiner)\n\nFrom Duplicate 1 (Influence of orthopaedic-technical aid on the kinematics and kinetics of the knee joint of patients with neuro-orthopaedic diseases - Lampe, R; Mitternacht, J; Schrödl, S; Gerdesmeyer, L; Natrath, M; Gradinger, R)\n\nCited By :14\nExport Date: 29 January 2018\nCODEN: BDEVD\nCorrespondence Address: Lampe, R.; Orthoped. Dept. Clin. 'Rechts Isar', TU München, Ismaninger Str. 22, 81675 Munich, Germany\nReferences: Stotz, S., (2000) Treatment of cerebral palsy (in German), , München: Pflaum; Baumgartner, R., (1995) The orthopaedic support of the foot (in German), , Stuttgart: Thieme; Gage, J., Importance of the gait analysis by treatment of cerebral palsy (in German) (1994) The Treatment of Cerebral Palsy (In German), , F.U. Niethard, C. Carstens, &amp;amp; L. Döderlein. Stuttgart: Thieme; Gage, J.R., Gait analysis. An essential tool in the treatment of cerebral palsy (1993) Clin Orthop, 288, pp. 126-134; Rabl, C.R.H., (1994) Orthopaedic surgery of the foot (in German), , Stuttgart: Enke; Hefti, F., (1997) Children's orthopaedic (in German), , Berlin: Springer; Albertini, G., Galli, M., Tenore, N., Costici, F., Crivellini, M., Gait analysis in children with cerebral palsy: Our experience in a follow up of 300 patients (2001) Brain Dev, 23, p. 183; Abel, M.F., Damiano, D.L., Pannunzio, M., Bush, J., Muscle-tendon surgery in diplegic cerebral palsy: Functional and mechanical changes (1999) J Pediatr Orthop, 19, pp. 366-375\n\nFrom Duplicate 2 (Influence of orthopaedic-technical aid on the kinematics and kinetics of the knee joint of patients with neuro-orthopaedic diseases - Lampe, Renée; Mitternacht, Jürgen; Schrödl, Silvia; Gerdesmeyer, Ludger; Natrath, Michaela; Gradinger, Reiner)\n\nDate of Electronic Publication: 20040601. Current Imprints: Publication: 1993- : Amsterdam : Elsevier; Original Imprints: Publication: Tokyo, B &amp;amp; D Publishing Society.","page":"219-226","publisher":"Elsevier","publisher-place":"Netherlands","title":"Influence of orthopaedic-technical aid on the kinematics and kinetics of the knee joint of patients with neuro-orthopaedic diseases","type":"article-journal","volume":"26"},"uris":["http://www.mendeley.com/documents/?uuid=c030c97a-4560-4e3a-bf99-24ec808c4030"]}],"mendeley":{"formattedCitation":"(Lampe et al., 2004)","plainTextFormattedCitation":"(Lampe et al., 2004)","previouslyFormattedCitation":"(Lampe et al., 2004)"},"properties":{"noteIndex":0},"schema":"https://github.com/citation-style-language/schema/raw/master/csl-citation.json"}</w:instrText>
      </w:r>
      <w:r w:rsidR="00BF768B">
        <w:rPr>
          <w:bCs/>
        </w:rPr>
        <w:fldChar w:fldCharType="separate"/>
      </w:r>
      <w:r w:rsidR="007B6A5F" w:rsidRPr="007B6A5F">
        <w:rPr>
          <w:bCs/>
          <w:noProof/>
        </w:rPr>
        <w:t>(Lampe et al., 2004)</w:t>
      </w:r>
      <w:r w:rsidR="00BF768B">
        <w:rPr>
          <w:bCs/>
        </w:rPr>
        <w:fldChar w:fldCharType="end"/>
      </w:r>
      <w:r w:rsidR="00BF768B">
        <w:rPr>
          <w:bCs/>
        </w:rPr>
        <w:t xml:space="preserve"> One article </w:t>
      </w:r>
      <w:r w:rsidR="00BF768B">
        <w:t xml:space="preserve">did not study children with a mobility impairment or a condition that was perceived to affect mobility, children who were all classified as typical developing </w:t>
      </w:r>
      <w:r w:rsidR="00BF768B">
        <w:fldChar w:fldCharType="begin" w:fldLock="1"/>
      </w:r>
      <w:r w:rsidR="00BF768B">
        <w:instrText>ADDIN CSL_CITATION {"citationItems":[{"id":"ITEM-1","itemData":{"ISBN":"01980211 (ISSN)","PMID":"2731836","abstract":"The purposes of the project were to monitor the development of the lower extremities and the longitudinal arch of the foot and to determine whether or not arch support footwear (three types) affected development of a neutral arch in toddlers 11 to 14 months of age until age 5 years. A total of 125 beginner walkers were recruited through the pediatrics department during a period of 1 1/2 years and divided by lot into four different footwear groups (one nonarch supportive). The group was studied for 4 years by physical examinations, x-ray films, and pedotopography (a Moire fringe technique of photography). At initial examination all of the apparently normal toddlers had pes planus by all clinical, roentgenographic, and photographic measurements. There were no cavus feet at that time or at 5 years of age. Arches developed regardless of the footwear worn but development was faster during the first 2 years (until age 3 years) with arch support footwear. The rapidity of arch development until 5 years of age continued in those children who wore longitudinal arch cookies. Ossification of the sustentaculum tali begins at approximately 5 years of age but is not complete for at least another 1 to 2 years. Hyperpronation was present in 77.9% and genu valgum in 92.3% of the 5-year-old children. These conditions are apparently the norm at this age in both boys and girls.","author":[{"dropping-particle":"","family":"Gould","given":"N","non-dropping-particle":"","parse-names":false,"suffix":""},{"dropping-particle":"","family":"Moreland","given":"M","non-dropping-particle":"","parse-names":false,"suffix":""},{"dropping-particle":"","family":"Alvarez","given":"R","non-dropping-particle":"","parse-names":false,"suffix":""},{"dropping-particle":"","family":"Trevino","given":"S","non-dropping-particle":"","parse-names":false,"suffix":""},{"dropping-particle":"","family":"Fenwick","given":"J","non-dropping-particle":"","parse-names":false,"suffix":""}],"container-title":"Foot and Ankle","edition":"1989/04/01","id":"ITEM-1","issue":"5","issued":{"date-parts":[["1989"]]},"language":"English","note":"Criteria (Query) \nParticipants Yes Children and Locomotor Disability \n  \nIntervention Yes Theraputic Footwear \n  \nComparators Yes Normal Shoes no arch\n  \nType of Study Yes RCT prospective, \n  \nPrimary Outcomes Yes Anthropimetric \n  \nSecondary Outcomes No\n\nFrom Duplicate 1 (Development of the child's arch - Gould, N; Moreland, M; Alvarez, R; Trevino, S; Fenwick, J)\n\nCited By :72\nExport Date: 29 January 2018\nCODEN: FANKD\n\nFrom Duplicate 2 (Development of the child's arch - Gould, N; Moreland, M; Alvarez, R; Trevino, S; Fenwick, J)\n\nFrom Duplicate 1 (Development of the child's arch - Gould, N; Moreland, M; Alvarez, R; Trevino, S; Fenwick, J)\n\nCited By :72\nExport Date: 29 January 2018\nCODEN: FANKD\n\nFrom Duplicate 2 (Development of the child's arch - Gould, N; Moreland, M; Alvarez, R; Trevino, S; Fenwick, J)\n\nGould, N\nMoreland, M\nAlvarez, R\nTrevino, S\nFenwick, J\nJournal Article\nResearch Support, Non-U.S. Gov't\nUnited States\nFoot Ankle. 1989 Apr;9(5):241-5.\n\nFrom Duplicate 3 (Development of the child's arch - Gould, N; Moreland, M; Alvarez, R; Trevino, S; Fenwick, J)\n\nDate of Electronic Publication: 19890401. ; Original Imprints: Publication: Baltimore, Md., Williams &amp;amp; Wilkins [etc.]","page":"241-245","publisher":"Williams &amp; Wilkins [etc.]","publisher-place":"United States","title":"Development of the child's arch","type":"article-journal","volume":"9"},"uris":["http://www.mendeley.com/documents/?uuid=0f91da08-803f-4af9-8f0d-b9b410359a01"]}],"mendeley":{"formattedCitation":"(Gould et al., 1989)","plainTextFormattedCitation":"(Gould et al., 1989)","previouslyFormattedCitation":"(Gould et al., 1989)"},"properties":{"noteIndex":0},"schema":"https://github.com/citation-style-language/schema/raw/master/csl-citation.json"}</w:instrText>
      </w:r>
      <w:r w:rsidR="00BF768B">
        <w:fldChar w:fldCharType="separate"/>
      </w:r>
      <w:r w:rsidR="00BF768B" w:rsidRPr="00C32774">
        <w:rPr>
          <w:noProof/>
        </w:rPr>
        <w:t>(Gould et al., 1989)</w:t>
      </w:r>
      <w:r w:rsidR="00BF768B">
        <w:fldChar w:fldCharType="end"/>
      </w:r>
      <w:r w:rsidR="00BF768B">
        <w:t>.</w:t>
      </w:r>
      <w:r w:rsidR="006A379A">
        <w:rPr>
          <w:bCs/>
        </w:rPr>
        <w:t xml:space="preserve"> </w:t>
      </w:r>
      <w:r w:rsidRPr="007F6D57">
        <w:rPr>
          <w:bCs/>
        </w:rPr>
        <w:t xml:space="preserve">Thirteen studies met the eligibility criteria for inclusion. A summary of the findings </w:t>
      </w:r>
      <w:r w:rsidR="00AB6200">
        <w:rPr>
          <w:bCs/>
        </w:rPr>
        <w:t>are</w:t>
      </w:r>
      <w:r w:rsidRPr="007F6D57">
        <w:rPr>
          <w:bCs/>
        </w:rPr>
        <w:t xml:space="preserve"> presented in </w:t>
      </w:r>
      <w:r w:rsidR="00496097">
        <w:rPr>
          <w:bCs/>
        </w:rPr>
        <w:fldChar w:fldCharType="begin"/>
      </w:r>
      <w:r w:rsidR="00496097">
        <w:rPr>
          <w:bCs/>
        </w:rPr>
        <w:instrText xml:space="preserve"> REF _Ref142032205 \h </w:instrText>
      </w:r>
      <w:r w:rsidR="00496097">
        <w:rPr>
          <w:bCs/>
        </w:rPr>
      </w:r>
      <w:r w:rsidR="00496097">
        <w:rPr>
          <w:bCs/>
        </w:rPr>
        <w:fldChar w:fldCharType="separate"/>
      </w:r>
      <w:r w:rsidR="00496097">
        <w:t xml:space="preserve">Tables </w:t>
      </w:r>
      <w:r w:rsidR="00496097">
        <w:rPr>
          <w:noProof/>
        </w:rPr>
        <w:t>3</w:t>
      </w:r>
      <w:r w:rsidR="00496097">
        <w:noBreakHyphen/>
      </w:r>
      <w:r w:rsidR="00496097">
        <w:rPr>
          <w:noProof/>
        </w:rPr>
        <w:t>1</w:t>
      </w:r>
      <w:r w:rsidR="00496097">
        <w:rPr>
          <w:bCs/>
        </w:rPr>
        <w:fldChar w:fldCharType="end"/>
      </w:r>
      <w:r w:rsidR="00496097">
        <w:rPr>
          <w:bCs/>
        </w:rPr>
        <w:fldChar w:fldCharType="begin"/>
      </w:r>
      <w:r w:rsidR="00496097">
        <w:rPr>
          <w:bCs/>
        </w:rPr>
        <w:instrText xml:space="preserve"> REF _Ref142032210 \h </w:instrText>
      </w:r>
      <w:r w:rsidR="00496097">
        <w:rPr>
          <w:bCs/>
        </w:rPr>
      </w:r>
      <w:r w:rsidR="00496097">
        <w:rPr>
          <w:bCs/>
        </w:rPr>
        <w:fldChar w:fldCharType="separate"/>
      </w:r>
      <w:r w:rsidR="00496097">
        <w:t>,</w:t>
      </w:r>
      <w:r w:rsidR="00496097" w:rsidRPr="00895152">
        <w:t xml:space="preserve"> </w:t>
      </w:r>
      <w:r w:rsidR="00496097">
        <w:rPr>
          <w:noProof/>
        </w:rPr>
        <w:t>3</w:t>
      </w:r>
      <w:r w:rsidR="00496097">
        <w:noBreakHyphen/>
      </w:r>
      <w:r w:rsidR="00496097">
        <w:rPr>
          <w:noProof/>
        </w:rPr>
        <w:t>2</w:t>
      </w:r>
      <w:r w:rsidR="00496097">
        <w:rPr>
          <w:bCs/>
        </w:rPr>
        <w:fldChar w:fldCharType="end"/>
      </w:r>
      <w:r w:rsidR="00496097">
        <w:rPr>
          <w:bCs/>
        </w:rPr>
        <w:fldChar w:fldCharType="begin"/>
      </w:r>
      <w:r w:rsidR="00496097">
        <w:rPr>
          <w:bCs/>
        </w:rPr>
        <w:instrText xml:space="preserve"> REF _Ref142032213 \h </w:instrText>
      </w:r>
      <w:r w:rsidR="00496097">
        <w:rPr>
          <w:bCs/>
        </w:rPr>
      </w:r>
      <w:r w:rsidR="00496097">
        <w:rPr>
          <w:bCs/>
        </w:rPr>
        <w:fldChar w:fldCharType="separate"/>
      </w:r>
      <w:r w:rsidR="00496097">
        <w:t>,</w:t>
      </w:r>
      <w:r w:rsidR="00496097" w:rsidRPr="00B06CB3">
        <w:t xml:space="preserve"> </w:t>
      </w:r>
      <w:r w:rsidR="00496097">
        <w:rPr>
          <w:noProof/>
        </w:rPr>
        <w:t>3</w:t>
      </w:r>
      <w:r w:rsidR="00496097">
        <w:noBreakHyphen/>
      </w:r>
      <w:r w:rsidR="00496097">
        <w:rPr>
          <w:noProof/>
        </w:rPr>
        <w:t>3</w:t>
      </w:r>
      <w:r w:rsidR="00496097">
        <w:rPr>
          <w:bCs/>
        </w:rPr>
        <w:fldChar w:fldCharType="end"/>
      </w:r>
      <w:r w:rsidR="00496097">
        <w:rPr>
          <w:bCs/>
        </w:rPr>
        <w:fldChar w:fldCharType="begin"/>
      </w:r>
      <w:r w:rsidR="00496097">
        <w:rPr>
          <w:bCs/>
        </w:rPr>
        <w:instrText xml:space="preserve"> REF _Ref132284164 \h </w:instrText>
      </w:r>
      <w:r w:rsidR="00496097">
        <w:rPr>
          <w:bCs/>
        </w:rPr>
      </w:r>
      <w:r w:rsidR="00496097">
        <w:rPr>
          <w:bCs/>
        </w:rPr>
        <w:fldChar w:fldCharType="separate"/>
      </w:r>
      <w:r w:rsidR="00496097">
        <w:t>,</w:t>
      </w:r>
      <w:r w:rsidR="00496097" w:rsidRPr="004201C4">
        <w:t xml:space="preserve"> </w:t>
      </w:r>
      <w:r w:rsidR="00496097">
        <w:rPr>
          <w:noProof/>
        </w:rPr>
        <w:t>3</w:t>
      </w:r>
      <w:r w:rsidR="00496097">
        <w:noBreakHyphen/>
      </w:r>
      <w:r w:rsidR="00496097">
        <w:rPr>
          <w:noProof/>
        </w:rPr>
        <w:t>4</w:t>
      </w:r>
      <w:r w:rsidR="00496097">
        <w:rPr>
          <w:bCs/>
        </w:rPr>
        <w:fldChar w:fldCharType="end"/>
      </w:r>
      <w:r w:rsidR="00496097">
        <w:rPr>
          <w:bCs/>
        </w:rPr>
        <w:fldChar w:fldCharType="begin"/>
      </w:r>
      <w:r w:rsidR="00496097">
        <w:rPr>
          <w:bCs/>
        </w:rPr>
        <w:instrText xml:space="preserve"> REF _Ref142032218 \h </w:instrText>
      </w:r>
      <w:r w:rsidR="00496097">
        <w:rPr>
          <w:bCs/>
        </w:rPr>
      </w:r>
      <w:r w:rsidR="00496097">
        <w:rPr>
          <w:bCs/>
        </w:rPr>
        <w:fldChar w:fldCharType="separate"/>
      </w:r>
      <w:r w:rsidR="00496097">
        <w:t xml:space="preserve">, </w:t>
      </w:r>
      <w:r w:rsidR="00496097">
        <w:rPr>
          <w:noProof/>
        </w:rPr>
        <w:t>3</w:t>
      </w:r>
      <w:r w:rsidR="00496097">
        <w:noBreakHyphen/>
      </w:r>
      <w:r w:rsidR="00496097">
        <w:rPr>
          <w:noProof/>
        </w:rPr>
        <w:t>5</w:t>
      </w:r>
      <w:r w:rsidR="00496097">
        <w:rPr>
          <w:bCs/>
        </w:rPr>
        <w:fldChar w:fldCharType="end"/>
      </w:r>
      <w:r w:rsidR="00496097">
        <w:rPr>
          <w:bCs/>
        </w:rPr>
        <w:t xml:space="preserve"> </w:t>
      </w:r>
      <w:r w:rsidRPr="007F6D57">
        <w:rPr>
          <w:bCs/>
        </w:rPr>
        <w:t>with supplementary results found in</w:t>
      </w:r>
      <w:r w:rsidR="00B54609">
        <w:rPr>
          <w:bCs/>
        </w:rPr>
        <w:t xml:space="preserve"> Appendix</w:t>
      </w:r>
      <w:r w:rsidR="00753919">
        <w:rPr>
          <w:bCs/>
        </w:rPr>
        <w:t xml:space="preserve"> </w:t>
      </w:r>
      <w:r w:rsidR="00CF414C">
        <w:rPr>
          <w:bCs/>
        </w:rPr>
        <w:fldChar w:fldCharType="begin"/>
      </w:r>
      <w:r w:rsidR="00CF414C">
        <w:rPr>
          <w:bCs/>
        </w:rPr>
        <w:instrText xml:space="preserve"> REF _Ref132290023 \r \h </w:instrText>
      </w:r>
      <w:r w:rsidR="00E52690">
        <w:rPr>
          <w:bCs/>
        </w:rPr>
        <w:instrText xml:space="preserve"> \* MERGEFORMAT </w:instrText>
      </w:r>
      <w:r w:rsidR="00CF414C">
        <w:rPr>
          <w:bCs/>
        </w:rPr>
      </w:r>
      <w:r w:rsidR="00CF414C">
        <w:rPr>
          <w:bCs/>
        </w:rPr>
        <w:fldChar w:fldCharType="separate"/>
      </w:r>
      <w:r w:rsidR="00CF414C">
        <w:rPr>
          <w:bCs/>
        </w:rPr>
        <w:t>2.1</w:t>
      </w:r>
      <w:r w:rsidR="00CF414C">
        <w:rPr>
          <w:bCs/>
        </w:rPr>
        <w:fldChar w:fldCharType="end"/>
      </w:r>
      <w:r w:rsidR="00CD533D">
        <w:rPr>
          <w:bCs/>
        </w:rPr>
        <w:t xml:space="preserve"> </w:t>
      </w:r>
      <w:r w:rsidRPr="007F6D57">
        <w:rPr>
          <w:bCs/>
        </w:rPr>
        <w:t xml:space="preserve">. Details of the levels of evidence and quality assessment of the included studies are provided in </w:t>
      </w:r>
      <w:r w:rsidR="002E3A98">
        <w:rPr>
          <w:bCs/>
        </w:rPr>
        <w:t>Appendix</w:t>
      </w:r>
      <w:r w:rsidR="00B54609">
        <w:rPr>
          <w:bCs/>
        </w:rPr>
        <w:t xml:space="preserve"> </w:t>
      </w:r>
      <w:r w:rsidR="00B54609">
        <w:rPr>
          <w:bCs/>
        </w:rPr>
        <w:fldChar w:fldCharType="begin"/>
      </w:r>
      <w:r w:rsidR="00B54609">
        <w:rPr>
          <w:bCs/>
        </w:rPr>
        <w:instrText xml:space="preserve"> REF _Ref132290109 \r \h </w:instrText>
      </w:r>
      <w:r w:rsidR="00E52690">
        <w:rPr>
          <w:bCs/>
        </w:rPr>
        <w:instrText xml:space="preserve"> \* MERGEFORMAT </w:instrText>
      </w:r>
      <w:r w:rsidR="00B54609">
        <w:rPr>
          <w:bCs/>
        </w:rPr>
      </w:r>
      <w:r w:rsidR="00B54609">
        <w:rPr>
          <w:bCs/>
        </w:rPr>
        <w:fldChar w:fldCharType="separate"/>
      </w:r>
      <w:r w:rsidR="00B54609">
        <w:rPr>
          <w:bCs/>
        </w:rPr>
        <w:t>2.2</w:t>
      </w:r>
      <w:r w:rsidR="00B54609">
        <w:rPr>
          <w:bCs/>
        </w:rPr>
        <w:fldChar w:fldCharType="end"/>
      </w:r>
      <w:r w:rsidR="00397234">
        <w:rPr>
          <w:bCs/>
        </w:rPr>
        <w:t xml:space="preserve">, </w:t>
      </w:r>
      <w:r w:rsidR="00B54609">
        <w:rPr>
          <w:bCs/>
        </w:rPr>
        <w:fldChar w:fldCharType="begin"/>
      </w:r>
      <w:r w:rsidR="00B54609">
        <w:rPr>
          <w:bCs/>
        </w:rPr>
        <w:instrText xml:space="preserve"> REF _Ref132290115 \r \h </w:instrText>
      </w:r>
      <w:r w:rsidR="00E52690">
        <w:rPr>
          <w:bCs/>
        </w:rPr>
        <w:instrText xml:space="preserve"> \* MERGEFORMAT </w:instrText>
      </w:r>
      <w:r w:rsidR="00B54609">
        <w:rPr>
          <w:bCs/>
        </w:rPr>
      </w:r>
      <w:r w:rsidR="00B54609">
        <w:rPr>
          <w:bCs/>
        </w:rPr>
        <w:fldChar w:fldCharType="separate"/>
      </w:r>
      <w:r w:rsidR="00B54609">
        <w:rPr>
          <w:bCs/>
        </w:rPr>
        <w:t>2.3</w:t>
      </w:r>
      <w:r w:rsidR="00B54609">
        <w:rPr>
          <w:bCs/>
        </w:rPr>
        <w:fldChar w:fldCharType="end"/>
      </w:r>
      <w:r w:rsidR="002E3A98">
        <w:rPr>
          <w:bCs/>
        </w:rPr>
        <w:t>.</w:t>
      </w:r>
      <w:r w:rsidRPr="007F6D57">
        <w:rPr>
          <w:bCs/>
        </w:rPr>
        <w:t xml:space="preserve"> None of the studies offered an acceptable level of homogeneity to allow the data to be combined for meta-analysis. This was due to a number of factors including, lack of sufficient detail to assure similar footwear design between studies, and incomplete description of the participants’ characteristics (</w:t>
      </w:r>
      <w:r w:rsidR="009D20BD">
        <w:rPr>
          <w:bCs/>
        </w:rPr>
        <w:fldChar w:fldCharType="begin"/>
      </w:r>
      <w:r w:rsidR="009D20BD">
        <w:rPr>
          <w:bCs/>
        </w:rPr>
        <w:instrText xml:space="preserve"> REF _Ref142032205 \h </w:instrText>
      </w:r>
      <w:r w:rsidR="009D20BD">
        <w:rPr>
          <w:bCs/>
        </w:rPr>
      </w:r>
      <w:r w:rsidR="009D20BD">
        <w:rPr>
          <w:bCs/>
        </w:rPr>
        <w:fldChar w:fldCharType="separate"/>
      </w:r>
      <w:r w:rsidR="009D20BD">
        <w:t xml:space="preserve">Tables </w:t>
      </w:r>
      <w:r w:rsidR="009D20BD">
        <w:rPr>
          <w:noProof/>
        </w:rPr>
        <w:t>3</w:t>
      </w:r>
      <w:r w:rsidR="009D20BD">
        <w:noBreakHyphen/>
      </w:r>
      <w:r w:rsidR="009D20BD">
        <w:rPr>
          <w:noProof/>
        </w:rPr>
        <w:t>1</w:t>
      </w:r>
      <w:r w:rsidR="009D20BD">
        <w:rPr>
          <w:bCs/>
        </w:rPr>
        <w:fldChar w:fldCharType="end"/>
      </w:r>
      <w:r w:rsidR="009D20BD">
        <w:rPr>
          <w:bCs/>
        </w:rPr>
        <w:fldChar w:fldCharType="begin"/>
      </w:r>
      <w:r w:rsidR="009D20BD">
        <w:rPr>
          <w:bCs/>
        </w:rPr>
        <w:instrText xml:space="preserve"> REF _Ref142032210 \h </w:instrText>
      </w:r>
      <w:r w:rsidR="009D20BD">
        <w:rPr>
          <w:bCs/>
        </w:rPr>
      </w:r>
      <w:r w:rsidR="009D20BD">
        <w:rPr>
          <w:bCs/>
        </w:rPr>
        <w:fldChar w:fldCharType="separate"/>
      </w:r>
      <w:r w:rsidR="009D20BD">
        <w:t>,</w:t>
      </w:r>
      <w:r w:rsidR="009D20BD" w:rsidRPr="00895152">
        <w:t xml:space="preserve"> </w:t>
      </w:r>
      <w:r w:rsidR="009D20BD">
        <w:rPr>
          <w:noProof/>
        </w:rPr>
        <w:t>3</w:t>
      </w:r>
      <w:r w:rsidR="009D20BD">
        <w:noBreakHyphen/>
      </w:r>
      <w:r w:rsidR="009D20BD">
        <w:rPr>
          <w:noProof/>
        </w:rPr>
        <w:t>2</w:t>
      </w:r>
      <w:r w:rsidR="009D20BD">
        <w:rPr>
          <w:bCs/>
        </w:rPr>
        <w:fldChar w:fldCharType="end"/>
      </w:r>
      <w:r w:rsidRPr="007F6D57">
        <w:rPr>
          <w:bCs/>
        </w:rPr>
        <w:t xml:space="preserve">). </w:t>
      </w:r>
      <w:r w:rsidRPr="007F6D57">
        <w:t xml:space="preserve">These issues precluded a combined analysis even for those studies with the same footwear grouping, clinical condition and outcomes </w:t>
      </w:r>
      <w:r w:rsidRPr="007F6D57">
        <w:fldChar w:fldCharType="begin" w:fldLock="1"/>
      </w:r>
      <w:r w:rsidR="00D471C6">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Kanatlı et al., 2016; Wenger et al., 1989)","plainTextFormattedCitation":"(Kanatlı et al., 2016; Wenger et al., 1989)","previouslyFormattedCitation":"(Kanatlı et al., 2016; Wenger et al., 1989)"},"properties":{"noteIndex":0},"schema":"https://github.com/citation-style-language/schema/raw/master/csl-citation.json"}</w:instrText>
      </w:r>
      <w:r w:rsidRPr="007F6D57">
        <w:fldChar w:fldCharType="separate"/>
      </w:r>
      <w:r w:rsidR="009A28E3" w:rsidRPr="009A28E3">
        <w:rPr>
          <w:noProof/>
        </w:rPr>
        <w:t>(Kanatlı et al., 2016; Wenger et al., 1989)</w:t>
      </w:r>
      <w:r w:rsidRPr="007F6D57">
        <w:fldChar w:fldCharType="end"/>
      </w:r>
      <w:r w:rsidRPr="007F6D57">
        <w:t xml:space="preserve">; </w:t>
      </w:r>
      <w:r w:rsidRPr="007F6D57">
        <w:rPr>
          <w:bCs/>
        </w:rPr>
        <w:t xml:space="preserve">therefore, only a qualitative analysis of the included studies was possible. </w:t>
      </w:r>
    </w:p>
    <w:p w14:paraId="25C3A7F2" w14:textId="77777777" w:rsidR="00743B88" w:rsidRPr="007F6D57" w:rsidRDefault="00743B88" w:rsidP="00E52690">
      <w:pPr>
        <w:spacing w:line="360" w:lineRule="auto"/>
        <w:jc w:val="both"/>
        <w:rPr>
          <w:bCs/>
        </w:rPr>
      </w:pPr>
    </w:p>
    <w:p w14:paraId="7B8595DC" w14:textId="2FCC4BA8" w:rsidR="007F6D57" w:rsidRDefault="007F6D57" w:rsidP="00E52690">
      <w:pPr>
        <w:spacing w:line="360" w:lineRule="auto"/>
        <w:jc w:val="both"/>
      </w:pPr>
      <w:r w:rsidRPr="007F6D57">
        <w:t>Analysis and synthesis of the studies were performed according to the grouping/subgrouping of footwear interventions, with further subdivision by the medical condition of the study participants (</w:t>
      </w:r>
      <w:r w:rsidR="009D20BD">
        <w:fldChar w:fldCharType="begin"/>
      </w:r>
      <w:r w:rsidR="009D20BD">
        <w:instrText xml:space="preserve"> REF _Ref142032205 \h </w:instrText>
      </w:r>
      <w:r w:rsidR="009D20BD">
        <w:fldChar w:fldCharType="separate"/>
      </w:r>
      <w:r w:rsidR="009D20BD">
        <w:t xml:space="preserve">Table </w:t>
      </w:r>
      <w:r w:rsidR="009D20BD">
        <w:rPr>
          <w:noProof/>
        </w:rPr>
        <w:t>3</w:t>
      </w:r>
      <w:r w:rsidR="009D20BD">
        <w:noBreakHyphen/>
      </w:r>
      <w:r w:rsidR="009D20BD">
        <w:rPr>
          <w:noProof/>
        </w:rPr>
        <w:t>1</w:t>
      </w:r>
      <w:r w:rsidR="009D20BD">
        <w:fldChar w:fldCharType="end"/>
      </w:r>
      <w:r w:rsidRPr="007F6D57">
        <w:t xml:space="preserve">). </w:t>
      </w:r>
    </w:p>
    <w:p w14:paraId="6667B03E" w14:textId="77777777" w:rsidR="00D8214D" w:rsidRDefault="00D8214D" w:rsidP="00D42BBB">
      <w:pPr>
        <w:jc w:val="both"/>
      </w:pPr>
    </w:p>
    <w:p w14:paraId="0164013A" w14:textId="77777777" w:rsidR="00C03BFC" w:rsidRDefault="005127D2" w:rsidP="00C03BFC">
      <w:pPr>
        <w:keepNext/>
        <w:jc w:val="both"/>
      </w:pPr>
      <w:r>
        <w:rPr>
          <w:rFonts w:cstheme="majorHAnsi"/>
          <w:noProof/>
        </w:rPr>
        <w:lastRenderedPageBreak/>
        <mc:AlternateContent>
          <mc:Choice Requires="wpg">
            <w:drawing>
              <wp:inline distT="0" distB="0" distL="0" distR="0" wp14:anchorId="7E642C1C" wp14:editId="77E77770">
                <wp:extent cx="5816600" cy="6921500"/>
                <wp:effectExtent l="0" t="0" r="12700" b="12700"/>
                <wp:docPr id="81" name="Group 81"/>
                <wp:cNvGraphicFramePr/>
                <a:graphic xmlns:a="http://schemas.openxmlformats.org/drawingml/2006/main">
                  <a:graphicData uri="http://schemas.microsoft.com/office/word/2010/wordprocessingGroup">
                    <wpg:wgp>
                      <wpg:cNvGrpSpPr/>
                      <wpg:grpSpPr>
                        <a:xfrm>
                          <a:off x="0" y="0"/>
                          <a:ext cx="5816600" cy="6921500"/>
                          <a:chOff x="0" y="0"/>
                          <a:chExt cx="6529617" cy="7544988"/>
                        </a:xfrm>
                      </wpg:grpSpPr>
                      <wps:wsp>
                        <wps:cNvPr id="99" name="AutoShape 71"/>
                        <wps:cNvCnPr>
                          <a:cxnSpLocks/>
                        </wps:cNvCnPr>
                        <wps:spPr bwMode="auto">
                          <a:xfrm>
                            <a:off x="3198374" y="4773753"/>
                            <a:ext cx="1731" cy="1063521"/>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4" name="AutoShape 76"/>
                        <wps:cNvCnPr>
                          <a:cxnSpLocks/>
                        </wps:cNvCnPr>
                        <wps:spPr bwMode="auto">
                          <a:xfrm>
                            <a:off x="4313017" y="701748"/>
                            <a:ext cx="10160" cy="16383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2" name="Rectangle 55"/>
                        <wps:cNvSpPr>
                          <a:spLocks/>
                        </wps:cNvSpPr>
                        <wps:spPr bwMode="auto">
                          <a:xfrm>
                            <a:off x="785370" y="0"/>
                            <a:ext cx="2228850" cy="1714500"/>
                          </a:xfrm>
                          <a:prstGeom prst="rect">
                            <a:avLst/>
                          </a:prstGeom>
                          <a:solidFill>
                            <a:srgbClr val="FFFFFF"/>
                          </a:solidFill>
                          <a:ln w="9525">
                            <a:solidFill>
                              <a:srgbClr val="000000"/>
                            </a:solidFill>
                            <a:miter lim="800000"/>
                            <a:headEnd/>
                            <a:tailEnd/>
                          </a:ln>
                        </wps:spPr>
                        <wps:txbx>
                          <w:txbxContent>
                            <w:p w14:paraId="5F2C122F" w14:textId="77777777" w:rsidR="005127D2" w:rsidRDefault="005127D2" w:rsidP="005127D2">
                              <w:pPr>
                                <w:jc w:val="center"/>
                                <w:rPr>
                                  <w:rFonts w:ascii="Calibri" w:hAnsi="Calibri"/>
                                  <w:sz w:val="22"/>
                                  <w:szCs w:val="22"/>
                                </w:rPr>
                              </w:pPr>
                              <w:r>
                                <w:rPr>
                                  <w:rFonts w:ascii="Calibri" w:hAnsi="Calibri"/>
                                  <w:sz w:val="22"/>
                                  <w:szCs w:val="22"/>
                                </w:rPr>
                                <w:t>Records identified through database searching</w:t>
                              </w:r>
                            </w:p>
                            <w:p w14:paraId="38C28F35" w14:textId="77777777" w:rsidR="005127D2" w:rsidRDefault="005127D2" w:rsidP="005127D2">
                              <w:pPr>
                                <w:jc w:val="center"/>
                                <w:rPr>
                                  <w:rFonts w:ascii="Calibri" w:hAnsi="Calibri"/>
                                  <w:sz w:val="22"/>
                                  <w:szCs w:val="22"/>
                                </w:rPr>
                              </w:pPr>
                              <w:proofErr w:type="spellStart"/>
                              <w:r w:rsidRPr="003462FC">
                                <w:rPr>
                                  <w:rFonts w:ascii="Calibri" w:hAnsi="Calibri"/>
                                  <w:sz w:val="22"/>
                                  <w:szCs w:val="22"/>
                                </w:rPr>
                                <w:t>SPORTdiscus</w:t>
                              </w:r>
                              <w:proofErr w:type="spellEnd"/>
                              <w:r w:rsidRPr="003462FC">
                                <w:rPr>
                                  <w:rFonts w:ascii="Calibri" w:hAnsi="Calibri"/>
                                  <w:sz w:val="22"/>
                                  <w:szCs w:val="22"/>
                                </w:rPr>
                                <w:t xml:space="preserve"> (n=833)</w:t>
                              </w:r>
                            </w:p>
                            <w:p w14:paraId="1AFCC0F1" w14:textId="77777777" w:rsidR="005127D2" w:rsidRPr="003462FC" w:rsidRDefault="005127D2" w:rsidP="005127D2">
                              <w:pPr>
                                <w:jc w:val="center"/>
                                <w:rPr>
                                  <w:rFonts w:ascii="Calibri" w:hAnsi="Calibri"/>
                                  <w:sz w:val="22"/>
                                  <w:szCs w:val="22"/>
                                </w:rPr>
                              </w:pPr>
                              <w:r w:rsidRPr="003462FC">
                                <w:rPr>
                                  <w:rFonts w:ascii="Calibri" w:hAnsi="Calibri"/>
                                  <w:sz w:val="22"/>
                                  <w:szCs w:val="22"/>
                                </w:rPr>
                                <w:t xml:space="preserve"> Medline (n=2537) </w:t>
                              </w:r>
                            </w:p>
                            <w:p w14:paraId="6D82AB79" w14:textId="77777777" w:rsidR="005127D2" w:rsidRPr="003462FC" w:rsidRDefault="005127D2" w:rsidP="005127D2">
                              <w:pPr>
                                <w:jc w:val="center"/>
                                <w:rPr>
                                  <w:rFonts w:ascii="Calibri" w:hAnsi="Calibri"/>
                                  <w:sz w:val="22"/>
                                  <w:szCs w:val="22"/>
                                </w:rPr>
                              </w:pPr>
                              <w:r w:rsidRPr="003462FC">
                                <w:rPr>
                                  <w:rFonts w:ascii="Calibri" w:hAnsi="Calibri"/>
                                  <w:sz w:val="22"/>
                                  <w:szCs w:val="22"/>
                                </w:rPr>
                                <w:t xml:space="preserve">PubMed (n=2567) </w:t>
                              </w:r>
                            </w:p>
                            <w:p w14:paraId="48F93D90" w14:textId="77777777" w:rsidR="005127D2" w:rsidRPr="003462FC" w:rsidRDefault="005127D2" w:rsidP="005127D2">
                              <w:pPr>
                                <w:jc w:val="center"/>
                                <w:rPr>
                                  <w:rFonts w:ascii="Calibri" w:hAnsi="Calibri"/>
                                  <w:sz w:val="22"/>
                                  <w:szCs w:val="22"/>
                                </w:rPr>
                              </w:pPr>
                              <w:r w:rsidRPr="003462FC">
                                <w:rPr>
                                  <w:rFonts w:ascii="Calibri" w:hAnsi="Calibri"/>
                                  <w:sz w:val="22"/>
                                  <w:szCs w:val="22"/>
                                </w:rPr>
                                <w:t>CINAHL (n=862)</w:t>
                              </w:r>
                              <w:r>
                                <w:rPr>
                                  <w:rFonts w:ascii="Calibri" w:hAnsi="Calibri"/>
                                  <w:sz w:val="22"/>
                                  <w:szCs w:val="22"/>
                                </w:rPr>
                                <w:t xml:space="preserve"> </w:t>
                              </w:r>
                            </w:p>
                            <w:p w14:paraId="1CBB99DA" w14:textId="77777777" w:rsidR="005127D2" w:rsidRDefault="005127D2" w:rsidP="005127D2">
                              <w:pPr>
                                <w:jc w:val="center"/>
                                <w:rPr>
                                  <w:rFonts w:ascii="Calibri" w:hAnsi="Calibri"/>
                                  <w:sz w:val="22"/>
                                  <w:szCs w:val="22"/>
                                </w:rPr>
                              </w:pPr>
                              <w:r w:rsidRPr="003462FC">
                                <w:rPr>
                                  <w:rFonts w:ascii="Calibri" w:hAnsi="Calibri"/>
                                  <w:sz w:val="22"/>
                                  <w:szCs w:val="22"/>
                                </w:rPr>
                                <w:t>Scopus (n=3809)</w:t>
                              </w:r>
                            </w:p>
                            <w:p w14:paraId="640A002F" w14:textId="77777777" w:rsidR="005127D2" w:rsidRPr="003462FC" w:rsidRDefault="005127D2" w:rsidP="005127D2">
                              <w:pPr>
                                <w:jc w:val="center"/>
                                <w:rPr>
                                  <w:rFonts w:ascii="Calibri" w:hAnsi="Calibri"/>
                                  <w:sz w:val="22"/>
                                  <w:szCs w:val="22"/>
                                </w:rPr>
                              </w:pPr>
                            </w:p>
                            <w:p w14:paraId="6EB5E98E" w14:textId="77777777" w:rsidR="005127D2" w:rsidRDefault="005127D2" w:rsidP="005127D2">
                              <w:pPr>
                                <w:jc w:val="center"/>
                                <w:rPr>
                                  <w:rFonts w:ascii="Calibri" w:hAnsi="Calibri"/>
                                  <w:sz w:val="22"/>
                                  <w:szCs w:val="22"/>
                                  <w:lang w:val="en"/>
                                </w:rPr>
                              </w:pPr>
                              <w:r w:rsidRPr="003462FC">
                                <w:rPr>
                                  <w:rFonts w:ascii="Calibri" w:hAnsi="Calibri"/>
                                  <w:b/>
                                  <w:sz w:val="22"/>
                                  <w:szCs w:val="22"/>
                                </w:rPr>
                                <w:t xml:space="preserve">Total </w:t>
                              </w:r>
                              <w:r>
                                <w:rPr>
                                  <w:rFonts w:ascii="Calibri" w:hAnsi="Calibri"/>
                                  <w:sz w:val="22"/>
                                  <w:szCs w:val="22"/>
                                </w:rPr>
                                <w:t>(n =</w:t>
                              </w:r>
                              <w:r w:rsidRPr="002E0FA5">
                                <w:rPr>
                                  <w:rFonts w:ascii="Calibri" w:hAnsi="Calibri"/>
                                  <w:sz w:val="22"/>
                                  <w:szCs w:val="22"/>
                                </w:rPr>
                                <w:t>10608</w:t>
                              </w:r>
                              <w:r>
                                <w:rPr>
                                  <w:rFonts w:ascii="Calibri" w:hAnsi="Calibri"/>
                                  <w:sz w:val="22"/>
                                  <w:szCs w:val="22"/>
                                </w:rPr>
                                <w:t>)</w:t>
                              </w:r>
                            </w:p>
                          </w:txbxContent>
                        </wps:txbx>
                        <wps:bodyPr rot="0" vert="horz" wrap="square" lIns="91440" tIns="91440" rIns="91440" bIns="91440" anchor="t" anchorCtr="0" upright="1">
                          <a:noAutofit/>
                        </wps:bodyPr>
                      </wps:wsp>
                      <wps:wsp>
                        <wps:cNvPr id="83" name="AutoShape 75"/>
                        <wps:cNvCnPr>
                          <a:cxnSpLocks/>
                        </wps:cNvCnPr>
                        <wps:spPr bwMode="auto">
                          <a:xfrm>
                            <a:off x="2080180" y="1711841"/>
                            <a:ext cx="10160" cy="6286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5" name="AutoShape 57"/>
                        <wps:cNvSpPr>
                          <a:spLocks/>
                        </wps:cNvSpPr>
                        <wps:spPr bwMode="auto">
                          <a:xfrm rot="16200000">
                            <a:off x="-483633" y="783081"/>
                            <a:ext cx="1371600" cy="388148"/>
                          </a:xfrm>
                          <a:prstGeom prst="roundRect">
                            <a:avLst>
                              <a:gd name="adj" fmla="val 16667"/>
                            </a:avLst>
                          </a:prstGeom>
                          <a:solidFill>
                            <a:srgbClr val="CCECFF"/>
                          </a:solidFill>
                          <a:ln w="9525">
                            <a:solidFill>
                              <a:srgbClr val="000000"/>
                            </a:solidFill>
                            <a:round/>
                            <a:headEnd/>
                            <a:tailEnd/>
                          </a:ln>
                        </wps:spPr>
                        <wps:txbx>
                          <w:txbxContent>
                            <w:p w14:paraId="1E49AFD3" w14:textId="77777777" w:rsidR="005127D2" w:rsidRPr="00A277C7" w:rsidRDefault="005127D2" w:rsidP="005127D2">
                              <w:pPr>
                                <w:rPr>
                                  <w:sz w:val="28"/>
                                  <w:szCs w:val="28"/>
                                  <w:lang w:val="en"/>
                                </w:rPr>
                              </w:pPr>
                              <w:r w:rsidRPr="00A277C7">
                                <w:rPr>
                                  <w:sz w:val="28"/>
                                  <w:szCs w:val="28"/>
                                  <w:lang w:val="en"/>
                                </w:rPr>
                                <w:t>Identification</w:t>
                              </w:r>
                            </w:p>
                          </w:txbxContent>
                        </wps:txbx>
                        <wps:bodyPr rot="0" vert="vert270" wrap="square" lIns="45720" tIns="45720" rIns="45720" bIns="45720" anchor="t" anchorCtr="0" upright="1">
                          <a:noAutofit/>
                        </wps:bodyPr>
                      </wps:wsp>
                      <wps:wsp>
                        <wps:cNvPr id="86" name="Rectangle 56"/>
                        <wps:cNvSpPr>
                          <a:spLocks/>
                        </wps:cNvSpPr>
                        <wps:spPr bwMode="auto">
                          <a:xfrm>
                            <a:off x="3358449" y="0"/>
                            <a:ext cx="2228850" cy="789109"/>
                          </a:xfrm>
                          <a:prstGeom prst="rect">
                            <a:avLst/>
                          </a:prstGeom>
                          <a:solidFill>
                            <a:srgbClr val="FFFFFF"/>
                          </a:solidFill>
                          <a:ln w="9525">
                            <a:solidFill>
                              <a:srgbClr val="000000"/>
                            </a:solidFill>
                            <a:miter lim="800000"/>
                            <a:headEnd/>
                            <a:tailEnd/>
                          </a:ln>
                        </wps:spPr>
                        <wps:txbx>
                          <w:txbxContent>
                            <w:p w14:paraId="4F22809D" w14:textId="77777777" w:rsidR="005127D2" w:rsidRDefault="005127D2" w:rsidP="005127D2">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3)</w:t>
                              </w:r>
                            </w:p>
                          </w:txbxContent>
                        </wps:txbx>
                        <wps:bodyPr rot="0" vert="horz" wrap="square" lIns="91440" tIns="91440" rIns="91440" bIns="91440" anchor="t" anchorCtr="0" upright="1">
                          <a:noAutofit/>
                        </wps:bodyPr>
                      </wps:wsp>
                      <wps:wsp>
                        <wps:cNvPr id="87" name="AutoShape 59"/>
                        <wps:cNvSpPr>
                          <a:spLocks/>
                        </wps:cNvSpPr>
                        <wps:spPr bwMode="auto">
                          <a:xfrm rot="16200000">
                            <a:off x="-487997" y="2575619"/>
                            <a:ext cx="1371600" cy="395605"/>
                          </a:xfrm>
                          <a:prstGeom prst="roundRect">
                            <a:avLst>
                              <a:gd name="adj" fmla="val 16667"/>
                            </a:avLst>
                          </a:prstGeom>
                          <a:solidFill>
                            <a:srgbClr val="CCECFF"/>
                          </a:solidFill>
                          <a:ln w="9525">
                            <a:solidFill>
                              <a:srgbClr val="000000"/>
                            </a:solidFill>
                            <a:round/>
                            <a:headEnd/>
                            <a:tailEnd/>
                          </a:ln>
                        </wps:spPr>
                        <wps:txbx>
                          <w:txbxContent>
                            <w:p w14:paraId="7A2D0CAC" w14:textId="77777777" w:rsidR="005127D2" w:rsidRPr="00A277C7" w:rsidRDefault="005127D2" w:rsidP="005127D2">
                              <w:pPr>
                                <w:rPr>
                                  <w:sz w:val="28"/>
                                  <w:szCs w:val="28"/>
                                  <w:lang w:val="en"/>
                                </w:rPr>
                              </w:pPr>
                              <w:r w:rsidRPr="00A277C7">
                                <w:rPr>
                                  <w:sz w:val="28"/>
                                  <w:szCs w:val="28"/>
                                  <w:lang w:val="en"/>
                                </w:rPr>
                                <w:t>Screening</w:t>
                              </w:r>
                            </w:p>
                          </w:txbxContent>
                        </wps:txbx>
                        <wps:bodyPr rot="0" vert="vert270" wrap="square" lIns="45720" tIns="45720" rIns="45720" bIns="45720" anchor="t" anchorCtr="0" upright="1">
                          <a:noAutofit/>
                        </wps:bodyPr>
                      </wps:wsp>
                      <wps:wsp>
                        <wps:cNvPr id="88" name="AutoShape 60"/>
                        <wps:cNvSpPr>
                          <a:spLocks/>
                        </wps:cNvSpPr>
                        <wps:spPr bwMode="auto">
                          <a:xfrm rot="16200000">
                            <a:off x="-477364" y="6190689"/>
                            <a:ext cx="1371600" cy="395605"/>
                          </a:xfrm>
                          <a:prstGeom prst="roundRect">
                            <a:avLst>
                              <a:gd name="adj" fmla="val 16667"/>
                            </a:avLst>
                          </a:prstGeom>
                          <a:solidFill>
                            <a:srgbClr val="CCECFF"/>
                          </a:solidFill>
                          <a:ln w="9525">
                            <a:solidFill>
                              <a:srgbClr val="000000"/>
                            </a:solidFill>
                            <a:round/>
                            <a:headEnd/>
                            <a:tailEnd/>
                          </a:ln>
                        </wps:spPr>
                        <wps:txbx>
                          <w:txbxContent>
                            <w:p w14:paraId="5971B300" w14:textId="77777777" w:rsidR="005127D2" w:rsidRPr="00A277C7" w:rsidRDefault="005127D2" w:rsidP="005127D2">
                              <w:pPr>
                                <w:rPr>
                                  <w:sz w:val="28"/>
                                  <w:szCs w:val="28"/>
                                  <w:lang w:val="en"/>
                                </w:rPr>
                              </w:pPr>
                              <w:r w:rsidRPr="00A277C7">
                                <w:rPr>
                                  <w:sz w:val="28"/>
                                  <w:szCs w:val="28"/>
                                  <w:lang w:val="en"/>
                                </w:rPr>
                                <w:t>Included</w:t>
                              </w:r>
                            </w:p>
                          </w:txbxContent>
                        </wps:txbx>
                        <wps:bodyPr rot="0" vert="vert270" wrap="square" lIns="45720" tIns="45720" rIns="45720" bIns="45720" anchor="t" anchorCtr="0" upright="1">
                          <a:noAutofit/>
                        </wps:bodyPr>
                      </wps:wsp>
                      <wps:wsp>
                        <wps:cNvPr id="89" name="Rectangle 62"/>
                        <wps:cNvSpPr>
                          <a:spLocks/>
                        </wps:cNvSpPr>
                        <wps:spPr bwMode="auto">
                          <a:xfrm>
                            <a:off x="1816728" y="2147776"/>
                            <a:ext cx="2771775" cy="571500"/>
                          </a:xfrm>
                          <a:prstGeom prst="rect">
                            <a:avLst/>
                          </a:prstGeom>
                          <a:solidFill>
                            <a:srgbClr val="FFFFFF"/>
                          </a:solidFill>
                          <a:ln w="9525">
                            <a:solidFill>
                              <a:srgbClr val="000000"/>
                            </a:solidFill>
                            <a:miter lim="800000"/>
                            <a:headEnd/>
                            <a:tailEnd/>
                          </a:ln>
                        </wps:spPr>
                        <wps:txbx>
                          <w:txbxContent>
                            <w:p w14:paraId="0E7A954A" w14:textId="77777777" w:rsidR="005127D2" w:rsidRDefault="005127D2" w:rsidP="005127D2">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5003)</w:t>
                              </w:r>
                            </w:p>
                          </w:txbxContent>
                        </wps:txbx>
                        <wps:bodyPr rot="0" vert="horz" wrap="square" lIns="91440" tIns="91440" rIns="91440" bIns="91440" anchor="t" anchorCtr="0" upright="1">
                          <a:noAutofit/>
                        </wps:bodyPr>
                      </wps:wsp>
                      <wps:wsp>
                        <wps:cNvPr id="90" name="AutoShape 61"/>
                        <wps:cNvSpPr>
                          <a:spLocks/>
                        </wps:cNvSpPr>
                        <wps:spPr bwMode="auto">
                          <a:xfrm rot="16200000">
                            <a:off x="-487679" y="4468531"/>
                            <a:ext cx="1371600" cy="394970"/>
                          </a:xfrm>
                          <a:prstGeom prst="roundRect">
                            <a:avLst>
                              <a:gd name="adj" fmla="val 16667"/>
                            </a:avLst>
                          </a:prstGeom>
                          <a:solidFill>
                            <a:srgbClr val="CCECFF"/>
                          </a:solidFill>
                          <a:ln w="9525">
                            <a:solidFill>
                              <a:srgbClr val="000000"/>
                            </a:solidFill>
                            <a:round/>
                            <a:headEnd/>
                            <a:tailEnd/>
                          </a:ln>
                        </wps:spPr>
                        <wps:txbx>
                          <w:txbxContent>
                            <w:p w14:paraId="072595A1" w14:textId="77777777" w:rsidR="005127D2" w:rsidRPr="00A277C7" w:rsidRDefault="005127D2" w:rsidP="005127D2">
                              <w:pPr>
                                <w:rPr>
                                  <w:rFonts w:cs="Times New Roman (Headings CS)"/>
                                  <w:sz w:val="28"/>
                                  <w:szCs w:val="28"/>
                                  <w:lang w:val="en"/>
                                </w:rPr>
                              </w:pPr>
                              <w:r w:rsidRPr="00A277C7">
                                <w:rPr>
                                  <w:sz w:val="28"/>
                                  <w:szCs w:val="28"/>
                                  <w:lang w:val="en"/>
                                </w:rPr>
                                <w:t>Eligibility</w:t>
                              </w:r>
                            </w:p>
                          </w:txbxContent>
                        </wps:txbx>
                        <wps:bodyPr rot="0" vert="vert270" wrap="square" lIns="45720" tIns="45720" rIns="45720" bIns="45720" anchor="t" anchorCtr="0" upright="1">
                          <a:noAutofit/>
                        </wps:bodyPr>
                      </wps:wsp>
                      <wps:wsp>
                        <wps:cNvPr id="91" name="Rectangle 63"/>
                        <wps:cNvSpPr>
                          <a:spLocks/>
                        </wps:cNvSpPr>
                        <wps:spPr bwMode="auto">
                          <a:xfrm>
                            <a:off x="2369621" y="3179134"/>
                            <a:ext cx="1670050" cy="571500"/>
                          </a:xfrm>
                          <a:prstGeom prst="rect">
                            <a:avLst/>
                          </a:prstGeom>
                          <a:solidFill>
                            <a:srgbClr val="FFFFFF"/>
                          </a:solidFill>
                          <a:ln w="9525">
                            <a:solidFill>
                              <a:srgbClr val="000000"/>
                            </a:solidFill>
                            <a:miter lim="800000"/>
                            <a:headEnd/>
                            <a:tailEnd/>
                          </a:ln>
                        </wps:spPr>
                        <wps:txbx>
                          <w:txbxContent>
                            <w:p w14:paraId="73A70D93" w14:textId="77777777" w:rsidR="005127D2" w:rsidRDefault="005127D2" w:rsidP="005127D2">
                              <w:pPr>
                                <w:jc w:val="center"/>
                                <w:rPr>
                                  <w:rFonts w:ascii="Calibri" w:hAnsi="Calibri"/>
                                  <w:sz w:val="22"/>
                                  <w:szCs w:val="22"/>
                                  <w:lang w:val="en"/>
                                </w:rPr>
                              </w:pPr>
                              <w:r>
                                <w:rPr>
                                  <w:rFonts w:ascii="Calibri" w:hAnsi="Calibri"/>
                                  <w:sz w:val="22"/>
                                  <w:szCs w:val="22"/>
                                </w:rPr>
                                <w:t>Abstracts screened</w:t>
                              </w:r>
                              <w:r>
                                <w:rPr>
                                  <w:rFonts w:ascii="Calibri" w:hAnsi="Calibri"/>
                                  <w:sz w:val="22"/>
                                  <w:szCs w:val="22"/>
                                </w:rPr>
                                <w:br/>
                                <w:t>(n =5003)</w:t>
                              </w:r>
                            </w:p>
                          </w:txbxContent>
                        </wps:txbx>
                        <wps:bodyPr rot="0" vert="horz" wrap="square" lIns="91440" tIns="91440" rIns="91440" bIns="91440" anchor="t" anchorCtr="0" upright="1">
                          <a:noAutofit/>
                        </wps:bodyPr>
                      </wps:wsp>
                      <wps:wsp>
                        <wps:cNvPr id="92" name="Rectangle 64"/>
                        <wps:cNvSpPr>
                          <a:spLocks/>
                        </wps:cNvSpPr>
                        <wps:spPr bwMode="auto">
                          <a:xfrm>
                            <a:off x="4687519" y="3179134"/>
                            <a:ext cx="1714500" cy="571500"/>
                          </a:xfrm>
                          <a:prstGeom prst="rect">
                            <a:avLst/>
                          </a:prstGeom>
                          <a:solidFill>
                            <a:srgbClr val="FFFFFF"/>
                          </a:solidFill>
                          <a:ln w="9525">
                            <a:solidFill>
                              <a:srgbClr val="000000"/>
                            </a:solidFill>
                            <a:miter lim="800000"/>
                            <a:headEnd/>
                            <a:tailEnd/>
                          </a:ln>
                        </wps:spPr>
                        <wps:txbx>
                          <w:txbxContent>
                            <w:p w14:paraId="7E341CDD" w14:textId="77777777" w:rsidR="005127D2" w:rsidRDefault="005127D2" w:rsidP="005127D2">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4980)</w:t>
                              </w:r>
                            </w:p>
                          </w:txbxContent>
                        </wps:txbx>
                        <wps:bodyPr rot="0" vert="horz" wrap="square" lIns="91440" tIns="91440" rIns="91440" bIns="91440" anchor="t" anchorCtr="0" upright="1">
                          <a:noAutofit/>
                        </wps:bodyPr>
                      </wps:wsp>
                      <wps:wsp>
                        <wps:cNvPr id="93" name="Rectangle 65"/>
                        <wps:cNvSpPr>
                          <a:spLocks/>
                        </wps:cNvSpPr>
                        <wps:spPr bwMode="auto">
                          <a:xfrm>
                            <a:off x="2337724" y="4093534"/>
                            <a:ext cx="1714500" cy="770700"/>
                          </a:xfrm>
                          <a:prstGeom prst="rect">
                            <a:avLst/>
                          </a:prstGeom>
                          <a:solidFill>
                            <a:srgbClr val="FFFFFF"/>
                          </a:solidFill>
                          <a:ln w="9525">
                            <a:solidFill>
                              <a:srgbClr val="000000"/>
                            </a:solidFill>
                            <a:miter lim="800000"/>
                            <a:headEnd/>
                            <a:tailEnd/>
                          </a:ln>
                        </wps:spPr>
                        <wps:txbx>
                          <w:txbxContent>
                            <w:p w14:paraId="47B0C629" w14:textId="77777777" w:rsidR="005127D2" w:rsidRDefault="005127D2" w:rsidP="005127D2">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23)</w:t>
                              </w:r>
                            </w:p>
                          </w:txbxContent>
                        </wps:txbx>
                        <wps:bodyPr rot="0" vert="horz" wrap="square" lIns="91440" tIns="91440" rIns="91440" bIns="91440" anchor="t" anchorCtr="0" upright="1">
                          <a:noAutofit/>
                        </wps:bodyPr>
                      </wps:wsp>
                      <wps:wsp>
                        <wps:cNvPr id="94" name="Rectangle 66"/>
                        <wps:cNvSpPr>
                          <a:spLocks/>
                        </wps:cNvSpPr>
                        <wps:spPr bwMode="auto">
                          <a:xfrm>
                            <a:off x="4684099" y="4024529"/>
                            <a:ext cx="1845518" cy="3520459"/>
                          </a:xfrm>
                          <a:prstGeom prst="rect">
                            <a:avLst/>
                          </a:prstGeom>
                          <a:solidFill>
                            <a:srgbClr val="FFFFFF"/>
                          </a:solidFill>
                          <a:ln w="9525">
                            <a:solidFill>
                              <a:srgbClr val="000000"/>
                            </a:solidFill>
                            <a:miter lim="800000"/>
                            <a:headEnd/>
                            <a:tailEnd/>
                          </a:ln>
                        </wps:spPr>
                        <wps:txbx>
                          <w:txbxContent>
                            <w:p w14:paraId="3BED51C8" w14:textId="77777777" w:rsidR="00096A81" w:rsidRDefault="005127D2" w:rsidP="005127D2">
                              <w:pPr>
                                <w:jc w:val="center"/>
                                <w:rPr>
                                  <w:rFonts w:ascii="Calibri" w:hAnsi="Calibri"/>
                                  <w:sz w:val="18"/>
                                  <w:szCs w:val="18"/>
                                </w:rPr>
                              </w:pPr>
                              <w:r w:rsidRPr="009A11BF">
                                <w:rPr>
                                  <w:rFonts w:ascii="Calibri" w:hAnsi="Calibri"/>
                                  <w:sz w:val="18"/>
                                  <w:szCs w:val="18"/>
                                </w:rPr>
                                <w:t xml:space="preserve">Full-text articles excluded, </w:t>
                              </w:r>
                            </w:p>
                            <w:p w14:paraId="464CF608" w14:textId="6B47C8C0" w:rsidR="005127D2" w:rsidRPr="009A11BF" w:rsidRDefault="005127D2" w:rsidP="005127D2">
                              <w:pPr>
                                <w:jc w:val="center"/>
                                <w:rPr>
                                  <w:rFonts w:ascii="Calibri" w:hAnsi="Calibri"/>
                                  <w:sz w:val="18"/>
                                  <w:szCs w:val="18"/>
                                </w:rPr>
                              </w:pPr>
                              <w:r w:rsidRPr="009A11BF">
                                <w:rPr>
                                  <w:rFonts w:ascii="Calibri" w:hAnsi="Calibri"/>
                                  <w:sz w:val="18"/>
                                  <w:szCs w:val="18"/>
                                </w:rPr>
                                <w:t>with reasons</w:t>
                              </w:r>
                              <w:r w:rsidRPr="009A11BF">
                                <w:rPr>
                                  <w:rFonts w:ascii="Calibri" w:hAnsi="Calibri"/>
                                  <w:sz w:val="18"/>
                                  <w:szCs w:val="18"/>
                                </w:rPr>
                                <w:br/>
                                <w:t>(n =10)</w:t>
                              </w:r>
                            </w:p>
                            <w:p w14:paraId="04B5C974" w14:textId="48205FFD" w:rsidR="005E0E2C" w:rsidRDefault="005127D2" w:rsidP="005127D2">
                              <w:pPr>
                                <w:rPr>
                                  <w:rFonts w:ascii="Calibri" w:hAnsi="Calibri"/>
                                  <w:sz w:val="18"/>
                                  <w:szCs w:val="18"/>
                                </w:rPr>
                              </w:pPr>
                              <w:r w:rsidRPr="009A11BF">
                                <w:rPr>
                                  <w:rFonts w:ascii="Calibri" w:hAnsi="Calibri"/>
                                  <w:sz w:val="18"/>
                                  <w:szCs w:val="18"/>
                                </w:rPr>
                                <w:t xml:space="preserve">2 articles unable to source </w:t>
                              </w:r>
                              <w:r w:rsidR="00096A81" w:rsidRPr="009A11BF">
                                <w:rPr>
                                  <w:rFonts w:ascii="Calibri" w:hAnsi="Calibri"/>
                                  <w:sz w:val="18"/>
                                  <w:szCs w:val="18"/>
                                </w:rPr>
                                <w:t>full text</w:t>
                              </w:r>
                            </w:p>
                            <w:p w14:paraId="14CEBF46" w14:textId="77777777" w:rsidR="005127D2" w:rsidRPr="009A11BF" w:rsidRDefault="005127D2" w:rsidP="005127D2">
                              <w:pPr>
                                <w:rPr>
                                  <w:rFonts w:ascii="Calibri" w:hAnsi="Calibri"/>
                                  <w:sz w:val="18"/>
                                  <w:szCs w:val="18"/>
                                </w:rPr>
                              </w:pPr>
                              <w:r w:rsidRPr="009A11BF">
                                <w:rPr>
                                  <w:rFonts w:ascii="Calibri" w:hAnsi="Calibri"/>
                                  <w:sz w:val="18"/>
                                  <w:szCs w:val="18"/>
                                </w:rPr>
                                <w:t>1 article adult retrospective opinion.</w:t>
                              </w:r>
                            </w:p>
                            <w:p w14:paraId="5A8CA91C" w14:textId="77777777" w:rsidR="005127D2" w:rsidRPr="009A11BF" w:rsidRDefault="005127D2" w:rsidP="005127D2">
                              <w:pPr>
                                <w:rPr>
                                  <w:rFonts w:ascii="Calibri" w:hAnsi="Calibri"/>
                                  <w:sz w:val="18"/>
                                  <w:szCs w:val="18"/>
                                </w:rPr>
                              </w:pPr>
                              <w:r w:rsidRPr="009A11BF">
                                <w:rPr>
                                  <w:rFonts w:ascii="Calibri" w:hAnsi="Calibri"/>
                                  <w:sz w:val="18"/>
                                  <w:szCs w:val="18"/>
                                </w:rPr>
                                <w:t xml:space="preserve">1 article did not look at footwear intervention </w:t>
                              </w:r>
                            </w:p>
                            <w:p w14:paraId="6140785A" w14:textId="77777777" w:rsidR="005127D2" w:rsidRPr="009A11BF" w:rsidRDefault="005127D2" w:rsidP="005127D2">
                              <w:pPr>
                                <w:rPr>
                                  <w:rFonts w:ascii="Calibri" w:hAnsi="Calibri"/>
                                  <w:sz w:val="18"/>
                                  <w:szCs w:val="18"/>
                                </w:rPr>
                              </w:pPr>
                              <w:r w:rsidRPr="009A11BF">
                                <w:rPr>
                                  <w:rFonts w:ascii="Calibri" w:hAnsi="Calibri"/>
                                  <w:sz w:val="18"/>
                                  <w:szCs w:val="18"/>
                                </w:rPr>
                                <w:t>2 articles did not explore effects</w:t>
                              </w:r>
                            </w:p>
                            <w:p w14:paraId="01560518" w14:textId="77777777" w:rsidR="005127D2" w:rsidRPr="009A11BF" w:rsidRDefault="005127D2" w:rsidP="005127D2">
                              <w:pPr>
                                <w:rPr>
                                  <w:rFonts w:ascii="Calibri" w:hAnsi="Calibri"/>
                                  <w:sz w:val="18"/>
                                  <w:szCs w:val="18"/>
                                </w:rPr>
                              </w:pPr>
                              <w:r w:rsidRPr="009A11BF">
                                <w:rPr>
                                  <w:rFonts w:ascii="Calibri" w:hAnsi="Calibri"/>
                                  <w:sz w:val="18"/>
                                  <w:szCs w:val="18"/>
                                </w:rPr>
                                <w:t>1 article only provided summary of statistics</w:t>
                              </w:r>
                            </w:p>
                            <w:p w14:paraId="5C0E0883" w14:textId="77777777" w:rsidR="005127D2" w:rsidRPr="009A11BF" w:rsidRDefault="005127D2" w:rsidP="005127D2">
                              <w:pPr>
                                <w:rPr>
                                  <w:rFonts w:ascii="Calibri" w:hAnsi="Calibri"/>
                                  <w:sz w:val="18"/>
                                  <w:szCs w:val="18"/>
                                </w:rPr>
                              </w:pPr>
                              <w:r w:rsidRPr="009A11BF">
                                <w:rPr>
                                  <w:rFonts w:ascii="Calibri" w:hAnsi="Calibri"/>
                                  <w:sz w:val="18"/>
                                  <w:szCs w:val="18"/>
                                </w:rPr>
                                <w:t>1 article had mixed adult and child sample</w:t>
                              </w:r>
                            </w:p>
                            <w:p w14:paraId="21697C88" w14:textId="77777777" w:rsidR="005127D2" w:rsidRPr="009A11BF" w:rsidRDefault="005127D2" w:rsidP="005127D2">
                              <w:pPr>
                                <w:rPr>
                                  <w:rFonts w:ascii="Calibri" w:hAnsi="Calibri"/>
                                  <w:sz w:val="18"/>
                                  <w:szCs w:val="18"/>
                                </w:rPr>
                              </w:pPr>
                              <w:r w:rsidRPr="009A11BF">
                                <w:rPr>
                                  <w:rFonts w:ascii="Calibri" w:hAnsi="Calibri"/>
                                  <w:sz w:val="18"/>
                                  <w:szCs w:val="18"/>
                                </w:rPr>
                                <w:t>1 article case series study</w:t>
                              </w:r>
                            </w:p>
                            <w:p w14:paraId="66DB44C5" w14:textId="77777777" w:rsidR="005127D2" w:rsidRPr="009A11BF" w:rsidRDefault="005127D2" w:rsidP="005127D2">
                              <w:pPr>
                                <w:rPr>
                                  <w:rFonts w:ascii="Calibri" w:hAnsi="Calibri"/>
                                  <w:sz w:val="18"/>
                                  <w:szCs w:val="18"/>
                                </w:rPr>
                              </w:pPr>
                              <w:r w:rsidRPr="009A11BF">
                                <w:rPr>
                                  <w:rFonts w:ascii="Calibri" w:hAnsi="Calibri"/>
                                  <w:sz w:val="18"/>
                                  <w:szCs w:val="18"/>
                                </w:rPr>
                                <w:t>1 article examined effects of therapeutic footwear on typically developing children.</w:t>
                              </w:r>
                            </w:p>
                            <w:p w14:paraId="04EA31D5" w14:textId="77777777" w:rsidR="005127D2" w:rsidRDefault="005127D2" w:rsidP="005127D2">
                              <w:pPr>
                                <w:rPr>
                                  <w:rFonts w:ascii="Calibri" w:hAnsi="Calibri"/>
                                  <w:sz w:val="22"/>
                                  <w:szCs w:val="22"/>
                                </w:rPr>
                              </w:pPr>
                            </w:p>
                            <w:p w14:paraId="278659F3" w14:textId="77777777" w:rsidR="005127D2" w:rsidRDefault="005127D2" w:rsidP="005127D2">
                              <w:pPr>
                                <w:jc w:val="center"/>
                                <w:rPr>
                                  <w:rFonts w:ascii="Calibri" w:hAnsi="Calibri"/>
                                  <w:sz w:val="22"/>
                                  <w:szCs w:val="22"/>
                                  <w:lang w:val="en"/>
                                </w:rPr>
                              </w:pPr>
                            </w:p>
                          </w:txbxContent>
                        </wps:txbx>
                        <wps:bodyPr rot="0" vert="horz" wrap="square" lIns="91440" tIns="91440" rIns="91440" bIns="91440" anchor="t" anchorCtr="0" upright="1">
                          <a:noAutofit/>
                        </wps:bodyPr>
                      </wps:wsp>
                      <wps:wsp>
                        <wps:cNvPr id="95" name="Rectangle 67"/>
                        <wps:cNvSpPr>
                          <a:spLocks/>
                        </wps:cNvSpPr>
                        <wps:spPr bwMode="auto">
                          <a:xfrm>
                            <a:off x="2369621" y="5837277"/>
                            <a:ext cx="1714500" cy="960135"/>
                          </a:xfrm>
                          <a:prstGeom prst="rect">
                            <a:avLst/>
                          </a:prstGeom>
                          <a:solidFill>
                            <a:srgbClr val="FFFFFF"/>
                          </a:solidFill>
                          <a:ln w="9525">
                            <a:solidFill>
                              <a:srgbClr val="000000"/>
                            </a:solidFill>
                            <a:miter lim="800000"/>
                            <a:headEnd/>
                            <a:tailEnd/>
                          </a:ln>
                        </wps:spPr>
                        <wps:txbx>
                          <w:txbxContent>
                            <w:p w14:paraId="67A80EF4" w14:textId="77777777" w:rsidR="005127D2" w:rsidRDefault="005127D2" w:rsidP="005127D2">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13)</w:t>
                              </w:r>
                            </w:p>
                          </w:txbxContent>
                        </wps:txbx>
                        <wps:bodyPr rot="0" vert="horz" wrap="square" lIns="91440" tIns="91440" rIns="91440" bIns="91440" anchor="t" anchorCtr="0" upright="1">
                          <a:noAutofit/>
                        </wps:bodyPr>
                      </wps:wsp>
                      <wps:wsp>
                        <wps:cNvPr id="96" name="AutoShape 70"/>
                        <wps:cNvCnPr>
                          <a:cxnSpLocks/>
                        </wps:cNvCnPr>
                        <wps:spPr bwMode="auto">
                          <a:xfrm>
                            <a:off x="3198666" y="3753293"/>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7" name="AutoShape 74"/>
                        <wps:cNvCnPr>
                          <a:cxnSpLocks/>
                        </wps:cNvCnPr>
                        <wps:spPr bwMode="auto">
                          <a:xfrm>
                            <a:off x="4060198" y="4433481"/>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98" name="AutoShape 73"/>
                        <wps:cNvCnPr>
                          <a:cxnSpLocks/>
                        </wps:cNvCnPr>
                        <wps:spPr bwMode="auto">
                          <a:xfrm>
                            <a:off x="4038933" y="3465918"/>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w14:anchorId="7E642C1C" id="Group 81" o:spid="_x0000_s1078" style="width:458pt;height:545pt;mso-position-horizontal-relative:char;mso-position-vertical-relative:line" coordsize="65296,754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">
                <v:shape id="AutoShape 71" o:spid="_x0000_s1079" type="#_x0000_t32" style="position:absolute;left:31983;top:47737;width:18;height:10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">
                  <v:stroke endarrow="block"/>
                  <v:shadow color="#ccc"/>
                  <o:lock v:ext="edit" shapetype="f"/>
                </v:shape>
                <v:shape id="AutoShape 76" o:spid="_x0000_s1080" type="#_x0000_t32" style="position:absolute;left:43130;top:7017;width:101;height:163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">
                  <v:stroke endarrow="block"/>
                  <v:shadow color="#ccc"/>
                  <o:lock v:ext="edit" shapetype="f"/>
                </v:shape>
                <v:rect id="Rectangle 55" o:spid="_x0000_s1081" style="position:absolute;left:7853;width:22289;height:17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">
                  <v:path arrowok="t"/>
                  <v:textbox inset=",7.2pt,,7.2pt">
                    <w:txbxContent>
                      <w:p w14:paraId="5F2C122F" w14:textId="77777777" w:rsidR="005127D2" w:rsidRDefault="005127D2" w:rsidP="005127D2">
                        <w:pPr>
                          <w:jc w:val="center"/>
                          <w:rPr>
                            <w:rFonts w:ascii="Calibri" w:hAnsi="Calibri"/>
                            <w:sz w:val="22"/>
                            <w:szCs w:val="22"/>
                          </w:rPr>
                        </w:pPr>
                        <w:r>
                          <w:rPr>
                            <w:rFonts w:ascii="Calibri" w:hAnsi="Calibri"/>
                            <w:sz w:val="22"/>
                            <w:szCs w:val="22"/>
                          </w:rPr>
                          <w:t>Records identified through database searching</w:t>
                        </w:r>
                      </w:p>
                      <w:p w14:paraId="38C28F35" w14:textId="77777777" w:rsidR="005127D2" w:rsidRDefault="005127D2" w:rsidP="005127D2">
                        <w:pPr>
                          <w:jc w:val="center"/>
                          <w:rPr>
                            <w:rFonts w:ascii="Calibri" w:hAnsi="Calibri"/>
                            <w:sz w:val="22"/>
                            <w:szCs w:val="22"/>
                          </w:rPr>
                        </w:pPr>
                        <w:r w:rsidRPr="003462FC">
                          <w:rPr>
                            <w:rFonts w:ascii="Calibri" w:hAnsi="Calibri"/>
                            <w:sz w:val="22"/>
                            <w:szCs w:val="22"/>
                          </w:rPr>
                          <w:t>SPORTdiscus (n=833)</w:t>
                        </w:r>
                      </w:p>
                      <w:p w14:paraId="1AFCC0F1" w14:textId="77777777" w:rsidR="005127D2" w:rsidRPr="003462FC" w:rsidRDefault="005127D2" w:rsidP="005127D2">
                        <w:pPr>
                          <w:jc w:val="center"/>
                          <w:rPr>
                            <w:rFonts w:ascii="Calibri" w:hAnsi="Calibri"/>
                            <w:sz w:val="22"/>
                            <w:szCs w:val="22"/>
                          </w:rPr>
                        </w:pPr>
                        <w:r w:rsidRPr="003462FC">
                          <w:rPr>
                            <w:rFonts w:ascii="Calibri" w:hAnsi="Calibri"/>
                            <w:sz w:val="22"/>
                            <w:szCs w:val="22"/>
                          </w:rPr>
                          <w:t xml:space="preserve"> Medline (n=2537) </w:t>
                        </w:r>
                      </w:p>
                      <w:p w14:paraId="6D82AB79" w14:textId="77777777" w:rsidR="005127D2" w:rsidRPr="003462FC" w:rsidRDefault="005127D2" w:rsidP="005127D2">
                        <w:pPr>
                          <w:jc w:val="center"/>
                          <w:rPr>
                            <w:rFonts w:ascii="Calibri" w:hAnsi="Calibri"/>
                            <w:sz w:val="22"/>
                            <w:szCs w:val="22"/>
                          </w:rPr>
                        </w:pPr>
                        <w:r w:rsidRPr="003462FC">
                          <w:rPr>
                            <w:rFonts w:ascii="Calibri" w:hAnsi="Calibri"/>
                            <w:sz w:val="22"/>
                            <w:szCs w:val="22"/>
                          </w:rPr>
                          <w:t xml:space="preserve">PubMed (n=2567) </w:t>
                        </w:r>
                      </w:p>
                      <w:p w14:paraId="48F93D90" w14:textId="77777777" w:rsidR="005127D2" w:rsidRPr="003462FC" w:rsidRDefault="005127D2" w:rsidP="005127D2">
                        <w:pPr>
                          <w:jc w:val="center"/>
                          <w:rPr>
                            <w:rFonts w:ascii="Calibri" w:hAnsi="Calibri"/>
                            <w:sz w:val="22"/>
                            <w:szCs w:val="22"/>
                          </w:rPr>
                        </w:pPr>
                        <w:r w:rsidRPr="003462FC">
                          <w:rPr>
                            <w:rFonts w:ascii="Calibri" w:hAnsi="Calibri"/>
                            <w:sz w:val="22"/>
                            <w:szCs w:val="22"/>
                          </w:rPr>
                          <w:t>CINAHL (n=862)</w:t>
                        </w:r>
                        <w:r>
                          <w:rPr>
                            <w:rFonts w:ascii="Calibri" w:hAnsi="Calibri"/>
                            <w:sz w:val="22"/>
                            <w:szCs w:val="22"/>
                          </w:rPr>
                          <w:t xml:space="preserve"> </w:t>
                        </w:r>
                      </w:p>
                      <w:p w14:paraId="1CBB99DA" w14:textId="77777777" w:rsidR="005127D2" w:rsidRDefault="005127D2" w:rsidP="005127D2">
                        <w:pPr>
                          <w:jc w:val="center"/>
                          <w:rPr>
                            <w:rFonts w:ascii="Calibri" w:hAnsi="Calibri"/>
                            <w:sz w:val="22"/>
                            <w:szCs w:val="22"/>
                          </w:rPr>
                        </w:pPr>
                        <w:r w:rsidRPr="003462FC">
                          <w:rPr>
                            <w:rFonts w:ascii="Calibri" w:hAnsi="Calibri"/>
                            <w:sz w:val="22"/>
                            <w:szCs w:val="22"/>
                          </w:rPr>
                          <w:t>Scopus (n=3809)</w:t>
                        </w:r>
                      </w:p>
                      <w:p w14:paraId="640A002F" w14:textId="77777777" w:rsidR="005127D2" w:rsidRPr="003462FC" w:rsidRDefault="005127D2" w:rsidP="005127D2">
                        <w:pPr>
                          <w:jc w:val="center"/>
                          <w:rPr>
                            <w:rFonts w:ascii="Calibri" w:hAnsi="Calibri"/>
                            <w:sz w:val="22"/>
                            <w:szCs w:val="22"/>
                          </w:rPr>
                        </w:pPr>
                      </w:p>
                      <w:p w14:paraId="6EB5E98E" w14:textId="77777777" w:rsidR="005127D2" w:rsidRDefault="005127D2" w:rsidP="005127D2">
                        <w:pPr>
                          <w:jc w:val="center"/>
                          <w:rPr>
                            <w:rFonts w:ascii="Calibri" w:hAnsi="Calibri"/>
                            <w:sz w:val="22"/>
                            <w:szCs w:val="22"/>
                            <w:lang w:val="en"/>
                          </w:rPr>
                        </w:pPr>
                        <w:r w:rsidRPr="003462FC">
                          <w:rPr>
                            <w:rFonts w:ascii="Calibri" w:hAnsi="Calibri"/>
                            <w:b/>
                            <w:sz w:val="22"/>
                            <w:szCs w:val="22"/>
                          </w:rPr>
                          <w:t xml:space="preserve">Total </w:t>
                        </w:r>
                        <w:r>
                          <w:rPr>
                            <w:rFonts w:ascii="Calibri" w:hAnsi="Calibri"/>
                            <w:sz w:val="22"/>
                            <w:szCs w:val="22"/>
                          </w:rPr>
                          <w:t>(n =</w:t>
                        </w:r>
                        <w:r w:rsidRPr="002E0FA5">
                          <w:rPr>
                            <w:rFonts w:ascii="Calibri" w:hAnsi="Calibri"/>
                            <w:sz w:val="22"/>
                            <w:szCs w:val="22"/>
                          </w:rPr>
                          <w:t>10608</w:t>
                        </w:r>
                        <w:r>
                          <w:rPr>
                            <w:rFonts w:ascii="Calibri" w:hAnsi="Calibri"/>
                            <w:sz w:val="22"/>
                            <w:szCs w:val="22"/>
                          </w:rPr>
                          <w:t>)</w:t>
                        </w:r>
                      </w:p>
                    </w:txbxContent>
                  </v:textbox>
                </v:rect>
                <v:shape id="AutoShape 75" o:spid="_x0000_s1082" type="#_x0000_t32" style="position:absolute;left:20801;top:17118;width:102;height:6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">
                  <v:stroke endarrow="block"/>
                  <v:shadow color="#ccc"/>
                  <o:lock v:ext="edit" shapetype="f"/>
                </v:shape>
                <v:roundrect id="AutoShape 57" o:spid="_x0000_s1083" style="position:absolute;left:-4837;top:7830;width:13716;height:388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" fillcolor="#ccecff">
                  <v:path arrowok="t"/>
                  <v:textbox style="layout-flow:vertical;mso-layout-flow-alt:bottom-to-top" inset="3.6pt,,3.6pt">
                    <w:txbxContent>
                      <w:p w14:paraId="1E49AFD3" w14:textId="77777777" w:rsidR="005127D2" w:rsidRPr="00A277C7" w:rsidRDefault="005127D2" w:rsidP="005127D2">
                        <w:pPr>
                          <w:rPr>
                            <w:sz w:val="28"/>
                            <w:szCs w:val="28"/>
                            <w:lang w:val="en"/>
                          </w:rPr>
                        </w:pPr>
                        <w:r w:rsidRPr="00A277C7">
                          <w:rPr>
                            <w:sz w:val="28"/>
                            <w:szCs w:val="28"/>
                            <w:lang w:val="en"/>
                          </w:rPr>
                          <w:t>Identification</w:t>
                        </w:r>
                      </w:p>
                    </w:txbxContent>
                  </v:textbox>
                </v:roundrect>
                <v:rect id="Rectangle 56" o:spid="_x0000_s1084" style="position:absolute;left:33584;width:22288;height:7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">
                  <v:path arrowok="t"/>
                  <v:textbox inset=",7.2pt,,7.2pt">
                    <w:txbxContent>
                      <w:p w14:paraId="4F22809D" w14:textId="77777777" w:rsidR="005127D2" w:rsidRDefault="005127D2" w:rsidP="005127D2">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3)</w:t>
                        </w:r>
                      </w:p>
                    </w:txbxContent>
                  </v:textbox>
                </v:rect>
                <v:roundrect id="AutoShape 59" o:spid="_x0000_s1085" style="position:absolute;left:-4880;top:25756;width:13716;height:395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" fillcolor="#ccecff">
                  <v:path arrowok="t"/>
                  <v:textbox style="layout-flow:vertical;mso-layout-flow-alt:bottom-to-top" inset="3.6pt,,3.6pt">
                    <w:txbxContent>
                      <w:p w14:paraId="7A2D0CAC" w14:textId="77777777" w:rsidR="005127D2" w:rsidRPr="00A277C7" w:rsidRDefault="005127D2" w:rsidP="005127D2">
                        <w:pPr>
                          <w:rPr>
                            <w:sz w:val="28"/>
                            <w:szCs w:val="28"/>
                            <w:lang w:val="en"/>
                          </w:rPr>
                        </w:pPr>
                        <w:r w:rsidRPr="00A277C7">
                          <w:rPr>
                            <w:sz w:val="28"/>
                            <w:szCs w:val="28"/>
                            <w:lang w:val="en"/>
                          </w:rPr>
                          <w:t>Screening</w:t>
                        </w:r>
                      </w:p>
                    </w:txbxContent>
                  </v:textbox>
                </v:roundrect>
                <v:roundrect id="AutoShape 60" o:spid="_x0000_s1086" style="position:absolute;left:-4774;top:61906;width:13716;height:3956;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" fillcolor="#ccecff">
                  <v:path arrowok="t"/>
                  <v:textbox style="layout-flow:vertical;mso-layout-flow-alt:bottom-to-top" inset="3.6pt,,3.6pt">
                    <w:txbxContent>
                      <w:p w14:paraId="5971B300" w14:textId="77777777" w:rsidR="005127D2" w:rsidRPr="00A277C7" w:rsidRDefault="005127D2" w:rsidP="005127D2">
                        <w:pPr>
                          <w:rPr>
                            <w:sz w:val="28"/>
                            <w:szCs w:val="28"/>
                            <w:lang w:val="en"/>
                          </w:rPr>
                        </w:pPr>
                        <w:r w:rsidRPr="00A277C7">
                          <w:rPr>
                            <w:sz w:val="28"/>
                            <w:szCs w:val="28"/>
                            <w:lang w:val="en"/>
                          </w:rPr>
                          <w:t>Included</w:t>
                        </w:r>
                      </w:p>
                    </w:txbxContent>
                  </v:textbox>
                </v:roundrect>
                <v:rect id="Rectangle 62" o:spid="_x0000_s1087" style="position:absolute;left:18167;top:21477;width:27718;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">
                  <v:path arrowok="t"/>
                  <v:textbox inset=",7.2pt,,7.2pt">
                    <w:txbxContent>
                      <w:p w14:paraId="0E7A954A" w14:textId="77777777" w:rsidR="005127D2" w:rsidRDefault="005127D2" w:rsidP="005127D2">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5003)</w:t>
                        </w:r>
                      </w:p>
                    </w:txbxContent>
                  </v:textbox>
                </v:rect>
                <v:roundrect id="AutoShape 61" o:spid="_x0000_s1088" style="position:absolute;left:-4877;top:44685;width:13716;height:3950;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" fillcolor="#ccecff">
                  <v:path arrowok="t"/>
                  <v:textbox style="layout-flow:vertical;mso-layout-flow-alt:bottom-to-top" inset="3.6pt,,3.6pt">
                    <w:txbxContent>
                      <w:p w14:paraId="072595A1" w14:textId="77777777" w:rsidR="005127D2" w:rsidRPr="00A277C7" w:rsidRDefault="005127D2" w:rsidP="005127D2">
                        <w:pPr>
                          <w:rPr>
                            <w:rFonts w:cs="Times New Roman (Headings CS)"/>
                            <w:sz w:val="28"/>
                            <w:szCs w:val="28"/>
                            <w:lang w:val="en"/>
                          </w:rPr>
                        </w:pPr>
                        <w:r w:rsidRPr="00A277C7">
                          <w:rPr>
                            <w:sz w:val="28"/>
                            <w:szCs w:val="28"/>
                            <w:lang w:val="en"/>
                          </w:rPr>
                          <w:t>Eligibility</w:t>
                        </w:r>
                      </w:p>
                    </w:txbxContent>
                  </v:textbox>
                </v:roundrect>
                <v:rect id="Rectangle 63" o:spid="_x0000_s1089" style="position:absolute;left:23696;top:31791;width:16700;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">
                  <v:path arrowok="t"/>
                  <v:textbox inset=",7.2pt,,7.2pt">
                    <w:txbxContent>
                      <w:p w14:paraId="73A70D93" w14:textId="77777777" w:rsidR="005127D2" w:rsidRDefault="005127D2" w:rsidP="005127D2">
                        <w:pPr>
                          <w:jc w:val="center"/>
                          <w:rPr>
                            <w:rFonts w:ascii="Calibri" w:hAnsi="Calibri"/>
                            <w:sz w:val="22"/>
                            <w:szCs w:val="22"/>
                            <w:lang w:val="en"/>
                          </w:rPr>
                        </w:pPr>
                        <w:r>
                          <w:rPr>
                            <w:rFonts w:ascii="Calibri" w:hAnsi="Calibri"/>
                            <w:sz w:val="22"/>
                            <w:szCs w:val="22"/>
                          </w:rPr>
                          <w:t>Abstracts screened</w:t>
                        </w:r>
                        <w:r>
                          <w:rPr>
                            <w:rFonts w:ascii="Calibri" w:hAnsi="Calibri"/>
                            <w:sz w:val="22"/>
                            <w:szCs w:val="22"/>
                          </w:rPr>
                          <w:br/>
                          <w:t>(n =5003)</w:t>
                        </w:r>
                      </w:p>
                    </w:txbxContent>
                  </v:textbox>
                </v:rect>
                <v:rect id="Rectangle 64" o:spid="_x0000_s1090" style="position:absolute;left:46875;top:31791;width:17145;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">
                  <v:path arrowok="t"/>
                  <v:textbox inset=",7.2pt,,7.2pt">
                    <w:txbxContent>
                      <w:p w14:paraId="7E341CDD" w14:textId="77777777" w:rsidR="005127D2" w:rsidRDefault="005127D2" w:rsidP="005127D2">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4980)</w:t>
                        </w:r>
                      </w:p>
                    </w:txbxContent>
                  </v:textbox>
                </v:rect>
                <v:rect id="Rectangle 65" o:spid="_x0000_s1091" style="position:absolute;left:23377;top:40935;width:17145;height:77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">
                  <v:path arrowok="t"/>
                  <v:textbox inset=",7.2pt,,7.2pt">
                    <w:txbxContent>
                      <w:p w14:paraId="47B0C629" w14:textId="77777777" w:rsidR="005127D2" w:rsidRDefault="005127D2" w:rsidP="005127D2">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23)</w:t>
                        </w:r>
                      </w:p>
                    </w:txbxContent>
                  </v:textbox>
                </v:rect>
                <v:rect id="Rectangle 66" o:spid="_x0000_s1092" style="position:absolute;left:46840;top:40245;width:18456;height:352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">
                  <v:path arrowok="t"/>
                  <v:textbox inset=",7.2pt,,7.2pt">
                    <w:txbxContent>
                      <w:p w14:paraId="3BED51C8" w14:textId="77777777" w:rsidR="00096A81" w:rsidRDefault="005127D2" w:rsidP="005127D2">
                        <w:pPr>
                          <w:jc w:val="center"/>
                          <w:rPr>
                            <w:rFonts w:ascii="Calibri" w:hAnsi="Calibri"/>
                            <w:sz w:val="18"/>
                            <w:szCs w:val="18"/>
                          </w:rPr>
                        </w:pPr>
                        <w:r w:rsidRPr="009A11BF">
                          <w:rPr>
                            <w:rFonts w:ascii="Calibri" w:hAnsi="Calibri"/>
                            <w:sz w:val="18"/>
                            <w:szCs w:val="18"/>
                          </w:rPr>
                          <w:t xml:space="preserve">Full-text articles excluded, </w:t>
                        </w:r>
                      </w:p>
                      <w:p w14:paraId="464CF608" w14:textId="6B47C8C0" w:rsidR="005127D2" w:rsidRPr="009A11BF" w:rsidRDefault="005127D2" w:rsidP="005127D2">
                        <w:pPr>
                          <w:jc w:val="center"/>
                          <w:rPr>
                            <w:rFonts w:ascii="Calibri" w:hAnsi="Calibri"/>
                            <w:sz w:val="18"/>
                            <w:szCs w:val="18"/>
                          </w:rPr>
                        </w:pPr>
                        <w:r w:rsidRPr="009A11BF">
                          <w:rPr>
                            <w:rFonts w:ascii="Calibri" w:hAnsi="Calibri"/>
                            <w:sz w:val="18"/>
                            <w:szCs w:val="18"/>
                          </w:rPr>
                          <w:t>with reasons</w:t>
                        </w:r>
                        <w:r w:rsidRPr="009A11BF">
                          <w:rPr>
                            <w:rFonts w:ascii="Calibri" w:hAnsi="Calibri"/>
                            <w:sz w:val="18"/>
                            <w:szCs w:val="18"/>
                          </w:rPr>
                          <w:br/>
                          <w:t>(n =10)</w:t>
                        </w:r>
                      </w:p>
                      <w:p w14:paraId="04B5C974" w14:textId="48205FFD" w:rsidR="005E0E2C" w:rsidRDefault="005127D2" w:rsidP="005127D2">
                        <w:pPr>
                          <w:rPr>
                            <w:rFonts w:ascii="Calibri" w:hAnsi="Calibri"/>
                            <w:sz w:val="18"/>
                            <w:szCs w:val="18"/>
                          </w:rPr>
                        </w:pPr>
                        <w:r w:rsidRPr="009A11BF">
                          <w:rPr>
                            <w:rFonts w:ascii="Calibri" w:hAnsi="Calibri"/>
                            <w:sz w:val="18"/>
                            <w:szCs w:val="18"/>
                          </w:rPr>
                          <w:t xml:space="preserve">2 articles unable to source </w:t>
                        </w:r>
                        <w:r w:rsidR="00096A81" w:rsidRPr="009A11BF">
                          <w:rPr>
                            <w:rFonts w:ascii="Calibri" w:hAnsi="Calibri"/>
                            <w:sz w:val="18"/>
                            <w:szCs w:val="18"/>
                          </w:rPr>
                          <w:t>full text</w:t>
                        </w:r>
                      </w:p>
                      <w:p w14:paraId="14CEBF46" w14:textId="77777777" w:rsidR="005127D2" w:rsidRPr="009A11BF" w:rsidRDefault="005127D2" w:rsidP="005127D2">
                        <w:pPr>
                          <w:rPr>
                            <w:rFonts w:ascii="Calibri" w:hAnsi="Calibri"/>
                            <w:sz w:val="18"/>
                            <w:szCs w:val="18"/>
                          </w:rPr>
                        </w:pPr>
                        <w:r w:rsidRPr="009A11BF">
                          <w:rPr>
                            <w:rFonts w:ascii="Calibri" w:hAnsi="Calibri"/>
                            <w:sz w:val="18"/>
                            <w:szCs w:val="18"/>
                          </w:rPr>
                          <w:t>1 article adult retrospective opinion.</w:t>
                        </w:r>
                      </w:p>
                      <w:p w14:paraId="5A8CA91C" w14:textId="77777777" w:rsidR="005127D2" w:rsidRPr="009A11BF" w:rsidRDefault="005127D2" w:rsidP="005127D2">
                        <w:pPr>
                          <w:rPr>
                            <w:rFonts w:ascii="Calibri" w:hAnsi="Calibri"/>
                            <w:sz w:val="18"/>
                            <w:szCs w:val="18"/>
                          </w:rPr>
                        </w:pPr>
                        <w:r w:rsidRPr="009A11BF">
                          <w:rPr>
                            <w:rFonts w:ascii="Calibri" w:hAnsi="Calibri"/>
                            <w:sz w:val="18"/>
                            <w:szCs w:val="18"/>
                          </w:rPr>
                          <w:t xml:space="preserve">1 article did not look at footwear intervention </w:t>
                        </w:r>
                      </w:p>
                      <w:p w14:paraId="6140785A" w14:textId="77777777" w:rsidR="005127D2" w:rsidRPr="009A11BF" w:rsidRDefault="005127D2" w:rsidP="005127D2">
                        <w:pPr>
                          <w:rPr>
                            <w:rFonts w:ascii="Calibri" w:hAnsi="Calibri"/>
                            <w:sz w:val="18"/>
                            <w:szCs w:val="18"/>
                          </w:rPr>
                        </w:pPr>
                        <w:r w:rsidRPr="009A11BF">
                          <w:rPr>
                            <w:rFonts w:ascii="Calibri" w:hAnsi="Calibri"/>
                            <w:sz w:val="18"/>
                            <w:szCs w:val="18"/>
                          </w:rPr>
                          <w:t>2 articles did not explore effects</w:t>
                        </w:r>
                      </w:p>
                      <w:p w14:paraId="01560518" w14:textId="77777777" w:rsidR="005127D2" w:rsidRPr="009A11BF" w:rsidRDefault="005127D2" w:rsidP="005127D2">
                        <w:pPr>
                          <w:rPr>
                            <w:rFonts w:ascii="Calibri" w:hAnsi="Calibri"/>
                            <w:sz w:val="18"/>
                            <w:szCs w:val="18"/>
                          </w:rPr>
                        </w:pPr>
                        <w:r w:rsidRPr="009A11BF">
                          <w:rPr>
                            <w:rFonts w:ascii="Calibri" w:hAnsi="Calibri"/>
                            <w:sz w:val="18"/>
                            <w:szCs w:val="18"/>
                          </w:rPr>
                          <w:t>1 article only provided summary of statistics</w:t>
                        </w:r>
                      </w:p>
                      <w:p w14:paraId="5C0E0883" w14:textId="77777777" w:rsidR="005127D2" w:rsidRPr="009A11BF" w:rsidRDefault="005127D2" w:rsidP="005127D2">
                        <w:pPr>
                          <w:rPr>
                            <w:rFonts w:ascii="Calibri" w:hAnsi="Calibri"/>
                            <w:sz w:val="18"/>
                            <w:szCs w:val="18"/>
                          </w:rPr>
                        </w:pPr>
                        <w:r w:rsidRPr="009A11BF">
                          <w:rPr>
                            <w:rFonts w:ascii="Calibri" w:hAnsi="Calibri"/>
                            <w:sz w:val="18"/>
                            <w:szCs w:val="18"/>
                          </w:rPr>
                          <w:t>1 article had mixed adult and child sample</w:t>
                        </w:r>
                      </w:p>
                      <w:p w14:paraId="21697C88" w14:textId="77777777" w:rsidR="005127D2" w:rsidRPr="009A11BF" w:rsidRDefault="005127D2" w:rsidP="005127D2">
                        <w:pPr>
                          <w:rPr>
                            <w:rFonts w:ascii="Calibri" w:hAnsi="Calibri"/>
                            <w:sz w:val="18"/>
                            <w:szCs w:val="18"/>
                          </w:rPr>
                        </w:pPr>
                        <w:r w:rsidRPr="009A11BF">
                          <w:rPr>
                            <w:rFonts w:ascii="Calibri" w:hAnsi="Calibri"/>
                            <w:sz w:val="18"/>
                            <w:szCs w:val="18"/>
                          </w:rPr>
                          <w:t>1 article case series study</w:t>
                        </w:r>
                      </w:p>
                      <w:p w14:paraId="66DB44C5" w14:textId="77777777" w:rsidR="005127D2" w:rsidRPr="009A11BF" w:rsidRDefault="005127D2" w:rsidP="005127D2">
                        <w:pPr>
                          <w:rPr>
                            <w:rFonts w:ascii="Calibri" w:hAnsi="Calibri"/>
                            <w:sz w:val="18"/>
                            <w:szCs w:val="18"/>
                          </w:rPr>
                        </w:pPr>
                        <w:r w:rsidRPr="009A11BF">
                          <w:rPr>
                            <w:rFonts w:ascii="Calibri" w:hAnsi="Calibri"/>
                            <w:sz w:val="18"/>
                            <w:szCs w:val="18"/>
                          </w:rPr>
                          <w:t>1 article examined effects of therapeutic footwear on typically developing children.</w:t>
                        </w:r>
                      </w:p>
                      <w:p w14:paraId="04EA31D5" w14:textId="77777777" w:rsidR="005127D2" w:rsidRDefault="005127D2" w:rsidP="005127D2">
                        <w:pPr>
                          <w:rPr>
                            <w:rFonts w:ascii="Calibri" w:hAnsi="Calibri"/>
                            <w:sz w:val="22"/>
                            <w:szCs w:val="22"/>
                          </w:rPr>
                        </w:pPr>
                      </w:p>
                      <w:p w14:paraId="278659F3" w14:textId="77777777" w:rsidR="005127D2" w:rsidRDefault="005127D2" w:rsidP="005127D2">
                        <w:pPr>
                          <w:jc w:val="center"/>
                          <w:rPr>
                            <w:rFonts w:ascii="Calibri" w:hAnsi="Calibri"/>
                            <w:sz w:val="22"/>
                            <w:szCs w:val="22"/>
                            <w:lang w:val="en"/>
                          </w:rPr>
                        </w:pPr>
                      </w:p>
                    </w:txbxContent>
                  </v:textbox>
                </v:rect>
                <v:rect id="Rectangle 67" o:spid="_x0000_s1093" style="position:absolute;left:23696;top:58372;width:17145;height:9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">
                  <v:path arrowok="t"/>
                  <v:textbox inset=",7.2pt,,7.2pt">
                    <w:txbxContent>
                      <w:p w14:paraId="67A80EF4" w14:textId="77777777" w:rsidR="005127D2" w:rsidRDefault="005127D2" w:rsidP="005127D2">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13)</w:t>
                        </w:r>
                      </w:p>
                    </w:txbxContent>
                  </v:textbox>
                </v:rect>
                <v:shape id="AutoShape 70" o:spid="_x0000_s1094" type="#_x0000_t32" style="position:absolute;left:31986;top:37532;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">
                  <v:stroke endarrow="block"/>
                  <v:shadow color="#ccc"/>
                  <o:lock v:ext="edit" shapetype="f"/>
                </v:shape>
                <v:shape id="AutoShape 74" o:spid="_x0000_s1095" type="#_x0000_t32" style="position:absolute;left:40601;top:44334;width:6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">
                  <v:stroke endarrow="block"/>
                  <v:shadow color="#ccc"/>
                  <o:lock v:ext="edit" shapetype="f"/>
                </v:shape>
                <v:shape id="AutoShape 73" o:spid="_x0000_s1096" type="#_x0000_t32" style="position:absolute;left:40389;top:34659;width:6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">
                  <v:stroke endarrow="block"/>
                  <v:shadow color="#ccc"/>
                  <o:lock v:ext="edit" shapetype="f"/>
                </v:shape>
                <w10:anchorlock/>
              </v:group>
            </w:pict>
          </mc:Fallback>
        </mc:AlternateContent>
      </w:r>
    </w:p>
    <w:p w14:paraId="5F551C50" w14:textId="68F1A4FA" w:rsidR="005127D2" w:rsidRPr="007F6D57" w:rsidRDefault="00C03BFC" w:rsidP="00C03BFC">
      <w:pPr>
        <w:pStyle w:val="Caption"/>
        <w:jc w:val="both"/>
      </w:pPr>
      <w:bookmarkStart w:id="85" w:name="_Ref138795172"/>
      <w:bookmarkStart w:id="86" w:name="_Toc156393191"/>
      <w:r>
        <w:t xml:space="preserve">Figure </w:t>
      </w:r>
      <w:fldSimple w:instr=" STYLEREF 1 \s ">
        <w:r w:rsidR="00337CAB">
          <w:rPr>
            <w:noProof/>
          </w:rPr>
          <w:t>3</w:t>
        </w:r>
      </w:fldSimple>
      <w:r w:rsidR="00337CAB">
        <w:noBreakHyphen/>
      </w:r>
      <w:fldSimple w:instr=" SEQ Figure \* ARABIC \s 1 ">
        <w:r w:rsidR="00337CAB">
          <w:rPr>
            <w:noProof/>
          </w:rPr>
          <w:t>1</w:t>
        </w:r>
      </w:fldSimple>
      <w:bookmarkEnd w:id="85"/>
      <w:r>
        <w:t xml:space="preserve"> </w:t>
      </w:r>
      <w:r w:rsidRPr="007658C8">
        <w:t>PRISMA flow diagram n=number of papers</w:t>
      </w:r>
      <w:bookmarkEnd w:id="86"/>
    </w:p>
    <w:p w14:paraId="4ED30126" w14:textId="77777777" w:rsidR="007F6D57" w:rsidRDefault="007F6D57" w:rsidP="00D42BBB">
      <w:pPr>
        <w:jc w:val="both"/>
        <w:rPr>
          <w:bCs/>
        </w:rPr>
      </w:pPr>
    </w:p>
    <w:p w14:paraId="0F359E54" w14:textId="77777777" w:rsidR="009A11BF" w:rsidRPr="007F6D57" w:rsidRDefault="009A11BF" w:rsidP="00D42BBB">
      <w:pPr>
        <w:jc w:val="both"/>
        <w:rPr>
          <w:bCs/>
        </w:rPr>
      </w:pPr>
    </w:p>
    <w:p w14:paraId="35D9909C" w14:textId="5E42EA2F" w:rsidR="005F490A" w:rsidRPr="005F490A" w:rsidRDefault="007F6D57">
      <w:pPr>
        <w:pStyle w:val="Heading3"/>
        <w:numPr>
          <w:ilvl w:val="2"/>
          <w:numId w:val="29"/>
        </w:numPr>
        <w:spacing w:line="360" w:lineRule="auto"/>
      </w:pPr>
      <w:bookmarkStart w:id="87" w:name="_Toc156403461"/>
      <w:r w:rsidRPr="007F6D57">
        <w:t>Therapeutic footwear interventions</w:t>
      </w:r>
      <w:bookmarkEnd w:id="87"/>
    </w:p>
    <w:p w14:paraId="501A468E" w14:textId="381722AC" w:rsidR="00AA4E49" w:rsidRDefault="007F6D57" w:rsidP="00E52690">
      <w:pPr>
        <w:spacing w:line="360" w:lineRule="auto"/>
        <w:jc w:val="both"/>
        <w:rPr>
          <w:bCs/>
        </w:rPr>
        <w:sectPr w:rsidR="00AA4E49" w:rsidSect="009344E2">
          <w:pgSz w:w="11900" w:h="16840"/>
          <w:pgMar w:top="1440" w:right="1134" w:bottom="1440" w:left="2268" w:header="709" w:footer="709" w:gutter="0"/>
          <w:cols w:space="708"/>
          <w:docGrid w:linePitch="360"/>
        </w:sectPr>
      </w:pPr>
      <w:r w:rsidRPr="007F6D57">
        <w:t xml:space="preserve">The types of therapeutic footwear interventions that were explored in the 13 studies fell into 2 of the previously defined groupings from the scoping review </w:t>
      </w:r>
      <w:r w:rsidR="00EB2B73">
        <w:t xml:space="preserve">(Chapter </w:t>
      </w:r>
      <w:r w:rsidR="00E4699A">
        <w:t>2</w:t>
      </w:r>
      <w:r w:rsidR="00EB2B73">
        <w:t>)</w:t>
      </w:r>
      <w:r w:rsidR="004C6323">
        <w:t>,</w:t>
      </w:r>
      <w:r w:rsidR="00EB2B73">
        <w:t xml:space="preserve"> </w:t>
      </w:r>
      <w:r w:rsidRPr="007F6D57">
        <w:t>corrective (n=3) and</w:t>
      </w:r>
      <w:r w:rsidRPr="007F6D57">
        <w:rPr>
          <w:b/>
          <w:bCs/>
        </w:rPr>
        <w:t xml:space="preserve"> </w:t>
      </w:r>
      <w:r w:rsidRPr="007F6D57">
        <w:t>functional</w:t>
      </w:r>
      <w:r w:rsidRPr="007F6D57">
        <w:rPr>
          <w:b/>
          <w:bCs/>
        </w:rPr>
        <w:t xml:space="preserve"> </w:t>
      </w:r>
      <w:r w:rsidRPr="007F6D57">
        <w:t>(n=10) (</w:t>
      </w:r>
      <w:r w:rsidR="00EF12ED">
        <w:fldChar w:fldCharType="begin"/>
      </w:r>
      <w:r w:rsidR="00EF12ED">
        <w:instrText xml:space="preserve"> REF _Ref142032205 \h </w:instrText>
      </w:r>
      <w:r w:rsidR="00EF12ED">
        <w:fldChar w:fldCharType="separate"/>
      </w:r>
      <w:r w:rsidR="00EF12ED">
        <w:t xml:space="preserve">Table </w:t>
      </w:r>
      <w:r w:rsidR="00EF12ED">
        <w:rPr>
          <w:noProof/>
        </w:rPr>
        <w:t>3</w:t>
      </w:r>
      <w:r w:rsidR="00EF12ED">
        <w:noBreakHyphen/>
      </w:r>
      <w:r w:rsidR="00EF12ED">
        <w:rPr>
          <w:noProof/>
        </w:rPr>
        <w:t>1</w:t>
      </w:r>
      <w:r w:rsidR="00EF12ED">
        <w:fldChar w:fldCharType="end"/>
      </w:r>
      <w:r w:rsidRPr="007F6D57">
        <w:t xml:space="preserve">). </w:t>
      </w:r>
      <w:r w:rsidR="00235662">
        <w:t>Of these, n</w:t>
      </w:r>
      <w:r w:rsidR="00C444F5">
        <w:t>one of the</w:t>
      </w:r>
      <w:r w:rsidR="00CF03DF">
        <w:t xml:space="preserve"> </w:t>
      </w:r>
      <w:r w:rsidRPr="007F6D57">
        <w:t xml:space="preserve">studies explored </w:t>
      </w:r>
      <w:r w:rsidRPr="007F6D57">
        <w:lastRenderedPageBreak/>
        <w:t xml:space="preserve">the effects of accommodative therapeutic footwear </w:t>
      </w:r>
      <w:r w:rsidR="006B524D">
        <w:t>on</w:t>
      </w:r>
      <w:r w:rsidR="000E6EC1">
        <w:t xml:space="preserve"> </w:t>
      </w:r>
      <w:r w:rsidRPr="007F6D57">
        <w:t xml:space="preserve">children. </w:t>
      </w:r>
      <w:r w:rsidR="009E52D4">
        <w:t xml:space="preserve">Also, </w:t>
      </w:r>
      <w:r w:rsidR="00647352">
        <w:t xml:space="preserve">no </w:t>
      </w:r>
      <w:r w:rsidRPr="007F6D57">
        <w:t>studies</w:t>
      </w:r>
      <w:r w:rsidRPr="007F6D57">
        <w:rPr>
          <w:bCs/>
        </w:rPr>
        <w:t xml:space="preserve"> reported adverse events or stated if such events were considered within the study plan</w:t>
      </w:r>
      <w:r w:rsidR="00016105">
        <w:rPr>
          <w:bCs/>
        </w:rPr>
        <w:t>.</w:t>
      </w:r>
    </w:p>
    <w:p w14:paraId="19FE69DC" w14:textId="1F3DBEE2" w:rsidR="007F6D57" w:rsidRPr="00787637" w:rsidRDefault="007F6D57" w:rsidP="00787637">
      <w:pPr>
        <w:pStyle w:val="Caption"/>
        <w:rPr>
          <w:sz w:val="24"/>
          <w:szCs w:val="24"/>
        </w:rPr>
      </w:pPr>
    </w:p>
    <w:p w14:paraId="51F8D567" w14:textId="17F9362C" w:rsidR="003F31AE" w:rsidRDefault="003F31AE" w:rsidP="003F31AE">
      <w:pPr>
        <w:pStyle w:val="Caption"/>
        <w:keepNext/>
      </w:pPr>
      <w:bookmarkStart w:id="88" w:name="_Ref142032205"/>
      <w:bookmarkStart w:id="89" w:name="_Toc156393248"/>
      <w:r>
        <w:t xml:space="preserve">Table </w:t>
      </w:r>
      <w:fldSimple w:instr=" STYLEREF 1 \s ">
        <w:r w:rsidR="003F38BD">
          <w:rPr>
            <w:noProof/>
          </w:rPr>
          <w:t>3</w:t>
        </w:r>
      </w:fldSimple>
      <w:r w:rsidR="003F38BD">
        <w:noBreakHyphen/>
      </w:r>
      <w:fldSimple w:instr=" SEQ Table \* ARABIC \s 1 ">
        <w:r w:rsidR="003F38BD">
          <w:rPr>
            <w:noProof/>
          </w:rPr>
          <w:t>1</w:t>
        </w:r>
      </w:fldSimple>
      <w:bookmarkEnd w:id="88"/>
      <w:r>
        <w:t xml:space="preserve"> </w:t>
      </w:r>
      <w:r w:rsidRPr="00E52D04">
        <w:t>Details of the participants in the included studies.</w:t>
      </w:r>
      <w:bookmarkEnd w:id="89"/>
    </w:p>
    <w:tbl>
      <w:tblPr>
        <w:tblStyle w:val="TableGrid"/>
        <w:tblW w:w="0" w:type="auto"/>
        <w:tblLook w:val="04A0" w:firstRow="1" w:lastRow="0" w:firstColumn="1" w:lastColumn="0" w:noHBand="0" w:noVBand="1"/>
      </w:tblPr>
      <w:tblGrid>
        <w:gridCol w:w="1377"/>
        <w:gridCol w:w="1103"/>
        <w:gridCol w:w="1489"/>
        <w:gridCol w:w="592"/>
        <w:gridCol w:w="1664"/>
        <w:gridCol w:w="1087"/>
        <w:gridCol w:w="1083"/>
        <w:gridCol w:w="1129"/>
        <w:gridCol w:w="1129"/>
        <w:gridCol w:w="1129"/>
        <w:gridCol w:w="2168"/>
      </w:tblGrid>
      <w:tr w:rsidR="007B45B2" w:rsidRPr="00BD36CB" w14:paraId="1897C717" w14:textId="77777777" w:rsidTr="00ED281F">
        <w:tc>
          <w:tcPr>
            <w:tcW w:w="1377" w:type="dxa"/>
          </w:tcPr>
          <w:p w14:paraId="71083E35" w14:textId="77777777" w:rsidR="007B45B2" w:rsidRPr="00BD36CB" w:rsidRDefault="007B45B2" w:rsidP="00AA765F">
            <w:pPr>
              <w:rPr>
                <w:rFonts w:cstheme="minorHAnsi"/>
                <w:b/>
                <w:bCs/>
                <w:sz w:val="22"/>
                <w:szCs w:val="22"/>
              </w:rPr>
            </w:pPr>
            <w:r w:rsidRPr="00BD36CB">
              <w:rPr>
                <w:rFonts w:cstheme="minorHAnsi"/>
                <w:b/>
                <w:bCs/>
                <w:sz w:val="22"/>
                <w:szCs w:val="22"/>
              </w:rPr>
              <w:t>Study</w:t>
            </w:r>
          </w:p>
        </w:tc>
        <w:tc>
          <w:tcPr>
            <w:tcW w:w="1103" w:type="dxa"/>
          </w:tcPr>
          <w:p w14:paraId="64475A4F" w14:textId="77777777" w:rsidR="007B45B2" w:rsidRPr="00BD36CB" w:rsidRDefault="007B45B2" w:rsidP="00AA765F">
            <w:pPr>
              <w:rPr>
                <w:rFonts w:cstheme="minorHAnsi"/>
                <w:b/>
                <w:bCs/>
                <w:sz w:val="22"/>
                <w:szCs w:val="22"/>
              </w:rPr>
            </w:pPr>
            <w:r w:rsidRPr="00BD36CB">
              <w:rPr>
                <w:rFonts w:cstheme="minorHAnsi"/>
                <w:b/>
                <w:bCs/>
                <w:sz w:val="22"/>
                <w:szCs w:val="22"/>
              </w:rPr>
              <w:t>Duration of Study</w:t>
            </w:r>
          </w:p>
        </w:tc>
        <w:tc>
          <w:tcPr>
            <w:tcW w:w="1489" w:type="dxa"/>
          </w:tcPr>
          <w:p w14:paraId="206067A3" w14:textId="77777777" w:rsidR="007B45B2" w:rsidRPr="00BD36CB" w:rsidRDefault="007B45B2" w:rsidP="00AA765F">
            <w:pPr>
              <w:rPr>
                <w:rFonts w:cstheme="minorHAnsi"/>
                <w:b/>
                <w:bCs/>
                <w:sz w:val="22"/>
                <w:szCs w:val="22"/>
              </w:rPr>
            </w:pPr>
            <w:r w:rsidRPr="00BD36CB">
              <w:rPr>
                <w:rFonts w:cstheme="minorHAnsi"/>
                <w:b/>
                <w:bCs/>
                <w:sz w:val="22"/>
                <w:szCs w:val="22"/>
              </w:rPr>
              <w:t xml:space="preserve">Group </w:t>
            </w:r>
          </w:p>
          <w:p w14:paraId="2D749103" w14:textId="77777777" w:rsidR="007B45B2" w:rsidRPr="00BD36CB" w:rsidRDefault="007B45B2" w:rsidP="00AA765F">
            <w:pPr>
              <w:rPr>
                <w:rFonts w:cstheme="minorHAnsi"/>
                <w:sz w:val="22"/>
                <w:szCs w:val="22"/>
              </w:rPr>
            </w:pPr>
            <w:r w:rsidRPr="00BD36CB">
              <w:rPr>
                <w:rFonts w:cstheme="minorHAnsi"/>
                <w:sz w:val="22"/>
                <w:szCs w:val="22"/>
              </w:rPr>
              <w:t>Intervention and Comparators</w:t>
            </w:r>
          </w:p>
        </w:tc>
        <w:tc>
          <w:tcPr>
            <w:tcW w:w="592" w:type="dxa"/>
          </w:tcPr>
          <w:p w14:paraId="6BEBEDCA" w14:textId="77777777" w:rsidR="007B45B2" w:rsidRPr="00BD36CB" w:rsidRDefault="007B45B2" w:rsidP="00AA765F">
            <w:pPr>
              <w:rPr>
                <w:rFonts w:cstheme="minorHAnsi"/>
                <w:b/>
                <w:bCs/>
                <w:sz w:val="22"/>
                <w:szCs w:val="22"/>
              </w:rPr>
            </w:pPr>
            <w:r w:rsidRPr="00BD36CB">
              <w:rPr>
                <w:rFonts w:cstheme="minorHAnsi"/>
                <w:b/>
                <w:bCs/>
                <w:sz w:val="22"/>
                <w:szCs w:val="22"/>
              </w:rPr>
              <w:t>n</w:t>
            </w:r>
          </w:p>
        </w:tc>
        <w:tc>
          <w:tcPr>
            <w:tcW w:w="1664" w:type="dxa"/>
          </w:tcPr>
          <w:p w14:paraId="550E4615" w14:textId="77777777" w:rsidR="007B45B2" w:rsidRPr="00BD36CB" w:rsidRDefault="007B45B2" w:rsidP="00AA765F">
            <w:pPr>
              <w:rPr>
                <w:rFonts w:cstheme="minorHAnsi"/>
                <w:b/>
                <w:bCs/>
                <w:sz w:val="22"/>
                <w:szCs w:val="22"/>
              </w:rPr>
            </w:pPr>
            <w:r w:rsidRPr="00BD36CB">
              <w:rPr>
                <w:rFonts w:cstheme="minorHAnsi"/>
                <w:b/>
                <w:bCs/>
                <w:sz w:val="22"/>
                <w:szCs w:val="22"/>
              </w:rPr>
              <w:t>Condition</w:t>
            </w:r>
          </w:p>
        </w:tc>
        <w:tc>
          <w:tcPr>
            <w:tcW w:w="1087" w:type="dxa"/>
          </w:tcPr>
          <w:p w14:paraId="1FA37C75" w14:textId="77777777" w:rsidR="007B45B2" w:rsidRPr="00BD36CB" w:rsidRDefault="007B45B2" w:rsidP="00AA765F">
            <w:pPr>
              <w:rPr>
                <w:rFonts w:cstheme="minorHAnsi"/>
                <w:b/>
                <w:bCs/>
                <w:sz w:val="22"/>
                <w:szCs w:val="22"/>
                <w:u w:val="single"/>
              </w:rPr>
            </w:pPr>
            <w:r w:rsidRPr="00BD36CB">
              <w:rPr>
                <w:rFonts w:cstheme="minorHAnsi"/>
                <w:b/>
                <w:bCs/>
                <w:sz w:val="22"/>
                <w:szCs w:val="22"/>
                <w:u w:val="single"/>
              </w:rPr>
              <w:t>Sex</w:t>
            </w:r>
          </w:p>
          <w:p w14:paraId="5DEA4C66" w14:textId="77777777" w:rsidR="007B45B2" w:rsidRPr="00BD36CB" w:rsidRDefault="007B45B2" w:rsidP="00AA765F">
            <w:pPr>
              <w:rPr>
                <w:rFonts w:cstheme="minorHAnsi"/>
                <w:b/>
                <w:bCs/>
                <w:sz w:val="22"/>
                <w:szCs w:val="22"/>
              </w:rPr>
            </w:pPr>
            <w:r w:rsidRPr="00BD36CB">
              <w:rPr>
                <w:rFonts w:cstheme="minorHAnsi"/>
                <w:b/>
                <w:bCs/>
                <w:sz w:val="22"/>
                <w:szCs w:val="22"/>
              </w:rPr>
              <w:t>No. (%)</w:t>
            </w:r>
          </w:p>
        </w:tc>
        <w:tc>
          <w:tcPr>
            <w:tcW w:w="1083" w:type="dxa"/>
          </w:tcPr>
          <w:p w14:paraId="0081D23B" w14:textId="77777777" w:rsidR="007B45B2" w:rsidRPr="00BD36CB" w:rsidRDefault="007B45B2" w:rsidP="00AA765F">
            <w:pPr>
              <w:rPr>
                <w:rFonts w:cstheme="minorHAnsi"/>
                <w:b/>
                <w:bCs/>
                <w:sz w:val="22"/>
                <w:szCs w:val="22"/>
              </w:rPr>
            </w:pPr>
            <w:r w:rsidRPr="00BD36CB">
              <w:rPr>
                <w:rFonts w:cstheme="minorHAnsi"/>
                <w:b/>
                <w:bCs/>
                <w:sz w:val="22"/>
                <w:szCs w:val="22"/>
              </w:rPr>
              <w:t>Age (mean ± SD)</w:t>
            </w:r>
          </w:p>
        </w:tc>
        <w:tc>
          <w:tcPr>
            <w:tcW w:w="1129" w:type="dxa"/>
          </w:tcPr>
          <w:p w14:paraId="0F6AC780" w14:textId="77777777" w:rsidR="007B45B2" w:rsidRPr="00BD36CB" w:rsidRDefault="007B45B2" w:rsidP="00AA765F">
            <w:pPr>
              <w:rPr>
                <w:rFonts w:cstheme="minorHAnsi"/>
                <w:b/>
                <w:bCs/>
                <w:sz w:val="22"/>
                <w:szCs w:val="22"/>
              </w:rPr>
            </w:pPr>
            <w:r w:rsidRPr="00BD36CB">
              <w:rPr>
                <w:rFonts w:cstheme="minorHAnsi"/>
                <w:b/>
                <w:bCs/>
                <w:sz w:val="22"/>
                <w:szCs w:val="22"/>
              </w:rPr>
              <w:t>Mass (mean kg ± SD</w:t>
            </w:r>
          </w:p>
        </w:tc>
        <w:tc>
          <w:tcPr>
            <w:tcW w:w="1129" w:type="dxa"/>
          </w:tcPr>
          <w:p w14:paraId="0E743778" w14:textId="77777777" w:rsidR="007B45B2" w:rsidRPr="00BD36CB" w:rsidRDefault="007B45B2" w:rsidP="00AA765F">
            <w:pPr>
              <w:rPr>
                <w:rFonts w:cstheme="minorHAnsi"/>
                <w:b/>
                <w:bCs/>
                <w:sz w:val="22"/>
                <w:szCs w:val="22"/>
              </w:rPr>
            </w:pPr>
            <w:r w:rsidRPr="00BD36CB">
              <w:rPr>
                <w:rFonts w:cstheme="minorHAnsi"/>
                <w:b/>
                <w:bCs/>
                <w:sz w:val="22"/>
                <w:szCs w:val="22"/>
              </w:rPr>
              <w:t>Height (mean m ± SD</w:t>
            </w:r>
          </w:p>
        </w:tc>
        <w:tc>
          <w:tcPr>
            <w:tcW w:w="1129" w:type="dxa"/>
          </w:tcPr>
          <w:p w14:paraId="1B80BDE4" w14:textId="77777777" w:rsidR="007B45B2" w:rsidRPr="00BD36CB" w:rsidRDefault="007B45B2" w:rsidP="00AA765F">
            <w:pPr>
              <w:rPr>
                <w:rFonts w:cstheme="minorHAnsi"/>
                <w:b/>
                <w:bCs/>
                <w:sz w:val="22"/>
                <w:szCs w:val="22"/>
              </w:rPr>
            </w:pPr>
            <w:r w:rsidRPr="00BD36CB">
              <w:rPr>
                <w:rFonts w:cstheme="minorHAnsi"/>
                <w:b/>
                <w:bCs/>
                <w:sz w:val="22"/>
                <w:szCs w:val="22"/>
              </w:rPr>
              <w:t>BMI (mean kg/m</w:t>
            </w:r>
            <w:r w:rsidRPr="00BD36CB">
              <w:rPr>
                <w:rFonts w:cstheme="minorHAnsi"/>
                <w:b/>
                <w:bCs/>
                <w:sz w:val="22"/>
                <w:szCs w:val="22"/>
                <w:vertAlign w:val="superscript"/>
              </w:rPr>
              <w:t xml:space="preserve">2 </w:t>
            </w:r>
            <w:r w:rsidRPr="00BD36CB">
              <w:rPr>
                <w:rFonts w:cstheme="minorHAnsi"/>
                <w:sz w:val="22"/>
                <w:szCs w:val="22"/>
              </w:rPr>
              <w:t xml:space="preserve">± </w:t>
            </w:r>
            <w:r w:rsidRPr="00BD36CB">
              <w:rPr>
                <w:rFonts w:cstheme="minorHAnsi"/>
                <w:b/>
                <w:bCs/>
                <w:sz w:val="22"/>
                <w:szCs w:val="22"/>
              </w:rPr>
              <w:t>SD+/-)</w:t>
            </w:r>
          </w:p>
        </w:tc>
        <w:tc>
          <w:tcPr>
            <w:tcW w:w="2168" w:type="dxa"/>
          </w:tcPr>
          <w:p w14:paraId="35019401" w14:textId="77777777" w:rsidR="007B45B2" w:rsidRPr="00BD36CB" w:rsidRDefault="007B45B2" w:rsidP="00AA765F">
            <w:pPr>
              <w:rPr>
                <w:rFonts w:cstheme="minorHAnsi"/>
                <w:b/>
                <w:bCs/>
                <w:sz w:val="22"/>
                <w:szCs w:val="22"/>
              </w:rPr>
            </w:pPr>
            <w:r w:rsidRPr="00BD36CB">
              <w:rPr>
                <w:rFonts w:cstheme="minorHAnsi"/>
                <w:b/>
                <w:bCs/>
                <w:sz w:val="22"/>
                <w:szCs w:val="22"/>
              </w:rPr>
              <w:t>Outcomes</w:t>
            </w:r>
          </w:p>
        </w:tc>
      </w:tr>
      <w:tr w:rsidR="007B45B2" w:rsidRPr="00BD36CB" w14:paraId="2D3AEA7E" w14:textId="77777777" w:rsidTr="00ED281F">
        <w:tc>
          <w:tcPr>
            <w:tcW w:w="13950" w:type="dxa"/>
            <w:gridSpan w:val="11"/>
          </w:tcPr>
          <w:p w14:paraId="11BD7B96" w14:textId="77777777" w:rsidR="007B45B2" w:rsidRPr="00BD36CB" w:rsidRDefault="007B45B2" w:rsidP="00AA765F">
            <w:pPr>
              <w:jc w:val="center"/>
              <w:rPr>
                <w:rFonts w:cstheme="minorHAnsi"/>
                <w:b/>
                <w:bCs/>
                <w:sz w:val="22"/>
                <w:szCs w:val="22"/>
              </w:rPr>
            </w:pPr>
            <w:r w:rsidRPr="00BD36CB">
              <w:rPr>
                <w:rFonts w:cstheme="minorHAnsi"/>
                <w:b/>
                <w:bCs/>
                <w:sz w:val="22"/>
                <w:szCs w:val="22"/>
              </w:rPr>
              <w:t>Corrective Therapeutic Footwear</w:t>
            </w:r>
          </w:p>
        </w:tc>
      </w:tr>
      <w:tr w:rsidR="007B45B2" w:rsidRPr="00BD36CB" w14:paraId="2EC51C6B" w14:textId="77777777" w:rsidTr="00ED281F">
        <w:trPr>
          <w:trHeight w:val="265"/>
        </w:trPr>
        <w:tc>
          <w:tcPr>
            <w:tcW w:w="1377" w:type="dxa"/>
            <w:vMerge w:val="restart"/>
          </w:tcPr>
          <w:p w14:paraId="4842C06C" w14:textId="77777777" w:rsidR="007B45B2" w:rsidRPr="00BD36CB" w:rsidRDefault="007B45B2" w:rsidP="00AA765F">
            <w:pPr>
              <w:rPr>
                <w:rFonts w:cstheme="minorHAnsi"/>
                <w:sz w:val="22"/>
                <w:szCs w:val="22"/>
              </w:rPr>
            </w:pPr>
            <w:r w:rsidRPr="00BD36CB">
              <w:rPr>
                <w:rFonts w:cstheme="minorHAnsi"/>
                <w:sz w:val="22"/>
                <w:szCs w:val="22"/>
              </w:rPr>
              <w:t>Chen et al. (2015)</w:t>
            </w:r>
          </w:p>
        </w:tc>
        <w:tc>
          <w:tcPr>
            <w:tcW w:w="1103" w:type="dxa"/>
            <w:vMerge w:val="restart"/>
          </w:tcPr>
          <w:p w14:paraId="43DCCCDB" w14:textId="77777777" w:rsidR="007B45B2" w:rsidRPr="00BD36CB" w:rsidRDefault="007B45B2" w:rsidP="00AA765F">
            <w:pPr>
              <w:rPr>
                <w:rFonts w:cstheme="minorHAnsi"/>
                <w:sz w:val="22"/>
                <w:szCs w:val="22"/>
              </w:rPr>
            </w:pPr>
            <w:r w:rsidRPr="00BD36CB">
              <w:rPr>
                <w:rFonts w:cstheme="minorHAnsi"/>
                <w:sz w:val="22"/>
                <w:szCs w:val="22"/>
              </w:rPr>
              <w:t>44 months</w:t>
            </w:r>
          </w:p>
          <w:p w14:paraId="08ABD902" w14:textId="77777777" w:rsidR="007B45B2" w:rsidRPr="00BD36CB" w:rsidRDefault="007B45B2" w:rsidP="00AA765F">
            <w:pPr>
              <w:rPr>
                <w:rFonts w:cstheme="minorHAnsi"/>
                <w:sz w:val="22"/>
                <w:szCs w:val="22"/>
              </w:rPr>
            </w:pPr>
            <w:r w:rsidRPr="00BD36CB">
              <w:rPr>
                <w:rFonts w:cstheme="minorHAnsi"/>
                <w:sz w:val="22"/>
                <w:szCs w:val="22"/>
              </w:rPr>
              <w:t> </w:t>
            </w:r>
          </w:p>
          <w:p w14:paraId="43B0E756" w14:textId="77777777" w:rsidR="007B45B2" w:rsidRPr="00BD36CB" w:rsidRDefault="007B45B2" w:rsidP="00AA765F">
            <w:pPr>
              <w:rPr>
                <w:rFonts w:cstheme="minorHAnsi"/>
                <w:sz w:val="22"/>
                <w:szCs w:val="22"/>
              </w:rPr>
            </w:pPr>
            <w:r w:rsidRPr="00BD36CB">
              <w:rPr>
                <w:rFonts w:cstheme="minorHAnsi"/>
                <w:sz w:val="22"/>
                <w:szCs w:val="22"/>
              </w:rPr>
              <w:t> </w:t>
            </w:r>
          </w:p>
        </w:tc>
        <w:tc>
          <w:tcPr>
            <w:tcW w:w="1489" w:type="dxa"/>
          </w:tcPr>
          <w:p w14:paraId="74A79E43" w14:textId="77777777" w:rsidR="007B45B2" w:rsidRPr="00BD36CB" w:rsidRDefault="007B45B2" w:rsidP="00AA765F">
            <w:pPr>
              <w:rPr>
                <w:rFonts w:cstheme="minorHAnsi"/>
                <w:sz w:val="22"/>
                <w:szCs w:val="22"/>
              </w:rPr>
            </w:pPr>
            <w:r w:rsidRPr="00BD36CB">
              <w:rPr>
                <w:rFonts w:cstheme="minorHAnsi"/>
                <w:sz w:val="22"/>
                <w:szCs w:val="22"/>
              </w:rPr>
              <w:t xml:space="preserve">Group 1 </w:t>
            </w:r>
          </w:p>
          <w:p w14:paraId="5D6F703E" w14:textId="77777777" w:rsidR="007B45B2" w:rsidRPr="00BD36CB" w:rsidRDefault="007B45B2" w:rsidP="00AA765F">
            <w:pPr>
              <w:rPr>
                <w:rFonts w:cstheme="minorHAnsi"/>
                <w:sz w:val="22"/>
                <w:szCs w:val="22"/>
              </w:rPr>
            </w:pPr>
            <w:r w:rsidRPr="00BD36CB">
              <w:rPr>
                <w:rFonts w:cstheme="minorHAnsi"/>
                <w:sz w:val="22"/>
                <w:szCs w:val="22"/>
              </w:rPr>
              <w:t>CTF and DB</w:t>
            </w:r>
          </w:p>
        </w:tc>
        <w:tc>
          <w:tcPr>
            <w:tcW w:w="592" w:type="dxa"/>
          </w:tcPr>
          <w:p w14:paraId="1731D6C3" w14:textId="77777777" w:rsidR="007B45B2" w:rsidRPr="00BD36CB" w:rsidRDefault="007B45B2" w:rsidP="00AA765F">
            <w:pPr>
              <w:rPr>
                <w:rFonts w:cstheme="minorHAnsi"/>
                <w:sz w:val="22"/>
                <w:szCs w:val="22"/>
              </w:rPr>
            </w:pPr>
            <w:r w:rsidRPr="00BD36CB">
              <w:rPr>
                <w:rFonts w:cstheme="minorHAnsi"/>
                <w:sz w:val="22"/>
                <w:szCs w:val="22"/>
              </w:rPr>
              <w:t>20</w:t>
            </w:r>
          </w:p>
          <w:p w14:paraId="6E08C151" w14:textId="77777777" w:rsidR="007B45B2" w:rsidRPr="00BD36CB" w:rsidRDefault="007B45B2" w:rsidP="00AA765F">
            <w:pPr>
              <w:rPr>
                <w:rFonts w:cstheme="minorHAnsi"/>
                <w:sz w:val="22"/>
                <w:szCs w:val="22"/>
              </w:rPr>
            </w:pPr>
          </w:p>
        </w:tc>
        <w:tc>
          <w:tcPr>
            <w:tcW w:w="1664" w:type="dxa"/>
            <w:vMerge w:val="restart"/>
          </w:tcPr>
          <w:p w14:paraId="60ED2F65" w14:textId="77777777" w:rsidR="007B45B2" w:rsidRPr="00BD36CB" w:rsidRDefault="007B45B2" w:rsidP="00AA765F">
            <w:pPr>
              <w:rPr>
                <w:rFonts w:cstheme="minorHAnsi"/>
                <w:sz w:val="22"/>
                <w:szCs w:val="22"/>
              </w:rPr>
            </w:pPr>
            <w:r w:rsidRPr="00BD36CB">
              <w:rPr>
                <w:rFonts w:cstheme="minorHAnsi"/>
                <w:sz w:val="22"/>
                <w:szCs w:val="22"/>
              </w:rPr>
              <w:t>Group 1 to 3 CTEV (not stated if idiopathic)</w:t>
            </w:r>
          </w:p>
          <w:p w14:paraId="06400FFC" w14:textId="77777777" w:rsidR="007B45B2" w:rsidRPr="00BD36CB" w:rsidRDefault="007B45B2" w:rsidP="00AA765F">
            <w:pPr>
              <w:rPr>
                <w:rFonts w:cstheme="minorHAnsi"/>
                <w:sz w:val="22"/>
                <w:szCs w:val="22"/>
              </w:rPr>
            </w:pPr>
            <w:r w:rsidRPr="00BD36CB">
              <w:rPr>
                <w:rFonts w:cstheme="minorHAnsi"/>
                <w:sz w:val="22"/>
                <w:szCs w:val="22"/>
              </w:rPr>
              <w:t xml:space="preserve">DiMeglio score </w:t>
            </w:r>
            <w:r w:rsidRPr="00BD36CB">
              <w:rPr>
                <w:rFonts w:ascii="Symbol" w:eastAsia="Symbol" w:hAnsi="Symbol" w:cstheme="minorHAnsi"/>
                <w:sz w:val="22"/>
                <w:szCs w:val="22"/>
              </w:rPr>
              <w:t>£</w:t>
            </w:r>
            <w:r w:rsidRPr="00BD36CB">
              <w:rPr>
                <w:rFonts w:cstheme="minorHAnsi"/>
                <w:sz w:val="22"/>
                <w:szCs w:val="22"/>
              </w:rPr>
              <w:t>Moderate</w:t>
            </w:r>
          </w:p>
          <w:p w14:paraId="62B1E54D" w14:textId="77777777" w:rsidR="007B45B2" w:rsidRPr="00BD36CB" w:rsidRDefault="007B45B2" w:rsidP="00AA765F">
            <w:pPr>
              <w:rPr>
                <w:rFonts w:cstheme="minorHAnsi"/>
                <w:sz w:val="22"/>
                <w:szCs w:val="22"/>
              </w:rPr>
            </w:pPr>
          </w:p>
        </w:tc>
        <w:tc>
          <w:tcPr>
            <w:tcW w:w="1087" w:type="dxa"/>
          </w:tcPr>
          <w:p w14:paraId="5DB6A1FF" w14:textId="77777777" w:rsidR="007B45B2" w:rsidRPr="00BD36CB" w:rsidRDefault="007B45B2" w:rsidP="00AA765F">
            <w:pPr>
              <w:rPr>
                <w:rFonts w:cstheme="minorHAnsi"/>
                <w:sz w:val="22"/>
                <w:szCs w:val="22"/>
              </w:rPr>
            </w:pPr>
            <w:r w:rsidRPr="00BD36CB">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BD36CB">
              <w:rPr>
                <w:rFonts w:cstheme="minorHAnsi"/>
                <w:sz w:val="22"/>
                <w:szCs w:val="22"/>
              </w:rPr>
              <w:t>12 (60)</w:t>
            </w:r>
          </w:p>
          <w:p w14:paraId="4271AA79" w14:textId="77777777" w:rsidR="007B45B2" w:rsidRPr="00BD36CB" w:rsidRDefault="007B45B2" w:rsidP="00AA765F">
            <w:pPr>
              <w:rPr>
                <w:rFonts w:ascii="Segoe UI Symbol" w:hAnsi="Segoe UI Symbol" w:cstheme="minorHAnsi"/>
                <w:sz w:val="22"/>
                <w:szCs w:val="22"/>
              </w:rPr>
            </w:pPr>
            <w:bookmarkStart w:id="90" w:name="_Hlk33787802"/>
            <w:r w:rsidRPr="00BD36CB">
              <w:rPr>
                <w:rFonts w:ascii="Segoe UI Symbol" w:hAnsi="Segoe UI Symbol" w:cstheme="minorHAnsi"/>
                <w:sz w:val="22"/>
                <w:szCs w:val="22"/>
              </w:rPr>
              <w:t>♀</w:t>
            </w:r>
            <w:bookmarkEnd w:id="90"/>
            <w:r w:rsidRPr="00BD36CB">
              <w:rPr>
                <w:rFonts w:ascii="Segoe UI Symbol" w:hAnsi="Segoe UI Symbol" w:cstheme="minorHAnsi"/>
                <w:sz w:val="22"/>
                <w:szCs w:val="22"/>
              </w:rPr>
              <w:t xml:space="preserve"> 8 (40)</w:t>
            </w:r>
          </w:p>
        </w:tc>
        <w:tc>
          <w:tcPr>
            <w:tcW w:w="1083" w:type="dxa"/>
          </w:tcPr>
          <w:p w14:paraId="1DA5C0F2" w14:textId="77777777" w:rsidR="007B45B2" w:rsidRPr="00BD36CB" w:rsidRDefault="007B45B2" w:rsidP="00AA765F">
            <w:pPr>
              <w:rPr>
                <w:rFonts w:cstheme="minorHAnsi"/>
                <w:sz w:val="22"/>
                <w:szCs w:val="22"/>
              </w:rPr>
            </w:pPr>
            <w:r w:rsidRPr="00BD36CB">
              <w:rPr>
                <w:rFonts w:cstheme="minorHAnsi"/>
                <w:sz w:val="22"/>
                <w:szCs w:val="22"/>
              </w:rPr>
              <w:t xml:space="preserve">4.9 yrs. </w:t>
            </w:r>
          </w:p>
          <w:p w14:paraId="7AE7C759" w14:textId="77777777" w:rsidR="007B45B2" w:rsidRPr="00BD36CB" w:rsidRDefault="007B45B2" w:rsidP="00AA765F">
            <w:pPr>
              <w:rPr>
                <w:rFonts w:cstheme="minorHAnsi"/>
                <w:sz w:val="22"/>
                <w:szCs w:val="22"/>
              </w:rPr>
            </w:pPr>
            <w:r w:rsidRPr="00BD36CB">
              <w:rPr>
                <w:rFonts w:cstheme="minorHAnsi"/>
                <w:sz w:val="22"/>
                <w:szCs w:val="22"/>
              </w:rPr>
              <w:t>±1.1*</w:t>
            </w:r>
          </w:p>
          <w:p w14:paraId="28D78D75" w14:textId="77777777" w:rsidR="007B45B2" w:rsidRPr="00BD36CB" w:rsidRDefault="007B45B2" w:rsidP="00AA765F">
            <w:pPr>
              <w:rPr>
                <w:rFonts w:cstheme="minorHAnsi"/>
                <w:sz w:val="22"/>
                <w:szCs w:val="22"/>
              </w:rPr>
            </w:pPr>
          </w:p>
          <w:p w14:paraId="705A792C" w14:textId="77777777" w:rsidR="007B45B2" w:rsidRPr="00BD36CB" w:rsidRDefault="007B45B2" w:rsidP="00AA765F">
            <w:pPr>
              <w:rPr>
                <w:rFonts w:cstheme="minorHAnsi"/>
                <w:sz w:val="22"/>
                <w:szCs w:val="22"/>
              </w:rPr>
            </w:pPr>
          </w:p>
        </w:tc>
        <w:tc>
          <w:tcPr>
            <w:tcW w:w="1129" w:type="dxa"/>
          </w:tcPr>
          <w:p w14:paraId="59E78B9D" w14:textId="77777777" w:rsidR="007B45B2" w:rsidRPr="00BD36CB" w:rsidRDefault="007B45B2" w:rsidP="00AA765F">
            <w:pPr>
              <w:rPr>
                <w:rFonts w:cstheme="minorHAnsi"/>
                <w:sz w:val="22"/>
                <w:szCs w:val="22"/>
              </w:rPr>
            </w:pPr>
            <w:r w:rsidRPr="00BD36CB">
              <w:rPr>
                <w:rFonts w:cstheme="minorHAnsi"/>
                <w:sz w:val="22"/>
                <w:szCs w:val="22"/>
              </w:rPr>
              <w:t>19.2</w:t>
            </w:r>
          </w:p>
          <w:p w14:paraId="22E3DEFA" w14:textId="77777777" w:rsidR="007B45B2" w:rsidRPr="00BD36CB" w:rsidRDefault="007B45B2" w:rsidP="00AA765F">
            <w:pPr>
              <w:rPr>
                <w:rFonts w:cstheme="minorHAnsi"/>
                <w:sz w:val="22"/>
                <w:szCs w:val="22"/>
              </w:rPr>
            </w:pPr>
            <w:r w:rsidRPr="00BD36CB">
              <w:rPr>
                <w:rFonts w:cstheme="minorHAnsi"/>
                <w:sz w:val="22"/>
                <w:szCs w:val="22"/>
              </w:rPr>
              <w:t>3.6</w:t>
            </w:r>
          </w:p>
          <w:p w14:paraId="1AEDE79A" w14:textId="77777777" w:rsidR="007B45B2" w:rsidRPr="00BD36CB" w:rsidRDefault="007B45B2" w:rsidP="00AA765F">
            <w:pPr>
              <w:rPr>
                <w:rFonts w:cstheme="minorHAnsi"/>
                <w:sz w:val="22"/>
                <w:szCs w:val="22"/>
              </w:rPr>
            </w:pPr>
          </w:p>
        </w:tc>
        <w:tc>
          <w:tcPr>
            <w:tcW w:w="1129" w:type="dxa"/>
          </w:tcPr>
          <w:p w14:paraId="33DABD10" w14:textId="77777777" w:rsidR="007B45B2" w:rsidRPr="00BD36CB" w:rsidRDefault="007B45B2" w:rsidP="00AA765F">
            <w:pPr>
              <w:rPr>
                <w:rFonts w:cstheme="minorHAnsi"/>
                <w:sz w:val="22"/>
                <w:szCs w:val="22"/>
              </w:rPr>
            </w:pPr>
            <w:r w:rsidRPr="00BD36CB">
              <w:rPr>
                <w:rFonts w:cstheme="minorHAnsi"/>
                <w:sz w:val="22"/>
                <w:szCs w:val="22"/>
              </w:rPr>
              <w:t>1.10</w:t>
            </w:r>
          </w:p>
          <w:p w14:paraId="6993D88A" w14:textId="77777777" w:rsidR="007B45B2" w:rsidRPr="00BD36CB" w:rsidRDefault="007B45B2" w:rsidP="00AA765F">
            <w:pPr>
              <w:rPr>
                <w:rFonts w:cstheme="minorHAnsi"/>
                <w:sz w:val="22"/>
                <w:szCs w:val="22"/>
              </w:rPr>
            </w:pPr>
            <w:r w:rsidRPr="00BD36CB">
              <w:rPr>
                <w:rFonts w:cstheme="minorHAnsi"/>
                <w:sz w:val="22"/>
                <w:szCs w:val="22"/>
              </w:rPr>
              <w:t>0.11</w:t>
            </w:r>
          </w:p>
          <w:p w14:paraId="67E71C25" w14:textId="77777777" w:rsidR="007B45B2" w:rsidRPr="00BD36CB" w:rsidRDefault="007B45B2" w:rsidP="00AA765F">
            <w:pPr>
              <w:rPr>
                <w:rFonts w:cstheme="minorHAnsi"/>
                <w:sz w:val="22"/>
                <w:szCs w:val="22"/>
              </w:rPr>
            </w:pPr>
          </w:p>
          <w:p w14:paraId="282F9481" w14:textId="77777777" w:rsidR="007B45B2" w:rsidRPr="00BD36CB" w:rsidRDefault="007B45B2" w:rsidP="00AA765F">
            <w:pPr>
              <w:rPr>
                <w:rFonts w:cstheme="minorHAnsi"/>
                <w:sz w:val="22"/>
                <w:szCs w:val="22"/>
              </w:rPr>
            </w:pPr>
          </w:p>
        </w:tc>
        <w:tc>
          <w:tcPr>
            <w:tcW w:w="1129" w:type="dxa"/>
            <w:vMerge w:val="restart"/>
          </w:tcPr>
          <w:p w14:paraId="4460E344" w14:textId="77777777" w:rsidR="007B45B2" w:rsidRPr="00BD36CB" w:rsidRDefault="007B45B2" w:rsidP="00AA765F">
            <w:pPr>
              <w:rPr>
                <w:rFonts w:cstheme="minorHAnsi"/>
                <w:sz w:val="22"/>
                <w:szCs w:val="22"/>
              </w:rPr>
            </w:pPr>
            <w:r w:rsidRPr="00BD36CB">
              <w:rPr>
                <w:rFonts w:cstheme="minorHAnsi"/>
                <w:sz w:val="22"/>
                <w:szCs w:val="22"/>
              </w:rPr>
              <w:t>Not reported</w:t>
            </w:r>
          </w:p>
        </w:tc>
        <w:tc>
          <w:tcPr>
            <w:tcW w:w="2168" w:type="dxa"/>
            <w:vMerge w:val="restart"/>
          </w:tcPr>
          <w:p w14:paraId="53FB8FB4" w14:textId="77777777" w:rsidR="007B45B2" w:rsidRPr="00BD36CB" w:rsidRDefault="007B45B2" w:rsidP="00AA765F">
            <w:pPr>
              <w:rPr>
                <w:rFonts w:cstheme="minorHAnsi"/>
                <w:sz w:val="22"/>
                <w:szCs w:val="22"/>
              </w:rPr>
            </w:pPr>
            <w:r w:rsidRPr="00BD36CB">
              <w:rPr>
                <w:rFonts w:cstheme="minorHAnsi"/>
                <w:sz w:val="22"/>
                <w:szCs w:val="22"/>
              </w:rPr>
              <w:t>Skeletal geometry</w:t>
            </w:r>
          </w:p>
          <w:p w14:paraId="74C4CAB9" w14:textId="77777777" w:rsidR="007B45B2" w:rsidRPr="00BD36CB" w:rsidRDefault="007B45B2" w:rsidP="00AA765F">
            <w:pPr>
              <w:rPr>
                <w:rFonts w:cstheme="minorHAnsi"/>
                <w:sz w:val="22"/>
                <w:szCs w:val="22"/>
              </w:rPr>
            </w:pPr>
            <w:r w:rsidRPr="00BD36CB">
              <w:rPr>
                <w:rFonts w:cstheme="minorHAnsi"/>
                <w:sz w:val="22"/>
                <w:szCs w:val="22"/>
              </w:rPr>
              <w:t>(3D laser scanning)</w:t>
            </w:r>
          </w:p>
          <w:p w14:paraId="3CA20F59" w14:textId="77777777" w:rsidR="007B45B2" w:rsidRPr="00BD36CB" w:rsidRDefault="007B45B2" w:rsidP="00AA765F">
            <w:pPr>
              <w:rPr>
                <w:rFonts w:cstheme="minorHAnsi"/>
                <w:sz w:val="22"/>
                <w:szCs w:val="22"/>
              </w:rPr>
            </w:pPr>
          </w:p>
          <w:p w14:paraId="303391CA" w14:textId="77777777" w:rsidR="007B45B2" w:rsidRPr="00BD36CB" w:rsidRDefault="007B45B2" w:rsidP="00AA765F">
            <w:pPr>
              <w:rPr>
                <w:rFonts w:cstheme="minorHAnsi"/>
                <w:sz w:val="22"/>
                <w:szCs w:val="22"/>
              </w:rPr>
            </w:pPr>
            <w:r w:rsidRPr="00BD36CB">
              <w:rPr>
                <w:rFonts w:cstheme="minorHAnsi"/>
                <w:sz w:val="22"/>
                <w:szCs w:val="22"/>
              </w:rPr>
              <w:t>Biomechanical</w:t>
            </w:r>
          </w:p>
          <w:p w14:paraId="456CBEA9" w14:textId="418D2D66" w:rsidR="007B45B2" w:rsidRPr="00BD36CB" w:rsidRDefault="007B45B2" w:rsidP="00AA765F">
            <w:pPr>
              <w:rPr>
                <w:rFonts w:cstheme="minorHAnsi"/>
                <w:sz w:val="22"/>
                <w:szCs w:val="22"/>
              </w:rPr>
            </w:pPr>
            <w:r w:rsidRPr="00BD36CB">
              <w:rPr>
                <w:rFonts w:cstheme="minorHAnsi"/>
                <w:sz w:val="22"/>
                <w:szCs w:val="22"/>
              </w:rPr>
              <w:t>(</w:t>
            </w:r>
            <w:r w:rsidR="005E068A" w:rsidRPr="00BD36CB">
              <w:rPr>
                <w:rFonts w:cstheme="minorHAnsi"/>
                <w:sz w:val="22"/>
                <w:szCs w:val="22"/>
              </w:rPr>
              <w:t>Plantar</w:t>
            </w:r>
            <w:r w:rsidRPr="00BD36CB">
              <w:rPr>
                <w:rFonts w:cstheme="minorHAnsi"/>
                <w:sz w:val="22"/>
                <w:szCs w:val="22"/>
              </w:rPr>
              <w:t xml:space="preserve"> pressure)</w:t>
            </w:r>
          </w:p>
          <w:p w14:paraId="77DB2FC9" w14:textId="77777777" w:rsidR="007B45B2" w:rsidRPr="00BD36CB" w:rsidRDefault="007B45B2" w:rsidP="00AA765F">
            <w:pPr>
              <w:rPr>
                <w:rFonts w:cstheme="minorHAnsi"/>
                <w:sz w:val="22"/>
                <w:szCs w:val="22"/>
              </w:rPr>
            </w:pPr>
          </w:p>
        </w:tc>
      </w:tr>
      <w:tr w:rsidR="007B45B2" w:rsidRPr="00BD36CB" w14:paraId="7012C626" w14:textId="77777777" w:rsidTr="00ED281F">
        <w:trPr>
          <w:trHeight w:val="265"/>
        </w:trPr>
        <w:tc>
          <w:tcPr>
            <w:tcW w:w="1377" w:type="dxa"/>
            <w:vMerge/>
          </w:tcPr>
          <w:p w14:paraId="5AE00C03" w14:textId="77777777" w:rsidR="007B45B2" w:rsidRPr="00BD36CB" w:rsidRDefault="007B45B2" w:rsidP="00AA765F">
            <w:pPr>
              <w:rPr>
                <w:rFonts w:cstheme="minorHAnsi"/>
                <w:sz w:val="22"/>
                <w:szCs w:val="22"/>
              </w:rPr>
            </w:pPr>
          </w:p>
        </w:tc>
        <w:tc>
          <w:tcPr>
            <w:tcW w:w="1103" w:type="dxa"/>
            <w:vMerge/>
          </w:tcPr>
          <w:p w14:paraId="6039B271" w14:textId="77777777" w:rsidR="007B45B2" w:rsidRPr="00BD36CB" w:rsidRDefault="007B45B2" w:rsidP="00AA765F">
            <w:pPr>
              <w:rPr>
                <w:rFonts w:cstheme="minorHAnsi"/>
                <w:sz w:val="22"/>
                <w:szCs w:val="22"/>
              </w:rPr>
            </w:pPr>
          </w:p>
        </w:tc>
        <w:tc>
          <w:tcPr>
            <w:tcW w:w="1489" w:type="dxa"/>
          </w:tcPr>
          <w:p w14:paraId="207F93B6" w14:textId="77777777" w:rsidR="007B45B2" w:rsidRPr="00BD36CB" w:rsidRDefault="007B45B2" w:rsidP="00AA765F">
            <w:pPr>
              <w:rPr>
                <w:rFonts w:cstheme="minorHAnsi"/>
                <w:sz w:val="22"/>
                <w:szCs w:val="22"/>
              </w:rPr>
            </w:pPr>
            <w:r w:rsidRPr="00BD36CB">
              <w:rPr>
                <w:rFonts w:cstheme="minorHAnsi"/>
                <w:sz w:val="22"/>
                <w:szCs w:val="22"/>
              </w:rPr>
              <w:t>Group2</w:t>
            </w:r>
          </w:p>
          <w:p w14:paraId="59526DDB" w14:textId="77777777" w:rsidR="007B45B2" w:rsidRPr="00BD36CB" w:rsidRDefault="007B45B2" w:rsidP="00AA765F">
            <w:pPr>
              <w:rPr>
                <w:rFonts w:cstheme="minorHAnsi"/>
                <w:sz w:val="22"/>
                <w:szCs w:val="22"/>
              </w:rPr>
            </w:pPr>
            <w:r w:rsidRPr="00BD36CB">
              <w:rPr>
                <w:rFonts w:cstheme="minorHAnsi"/>
                <w:sz w:val="22"/>
                <w:szCs w:val="22"/>
              </w:rPr>
              <w:t>DB and Own footwear</w:t>
            </w:r>
          </w:p>
        </w:tc>
        <w:tc>
          <w:tcPr>
            <w:tcW w:w="592" w:type="dxa"/>
          </w:tcPr>
          <w:p w14:paraId="4A4D4200" w14:textId="77777777" w:rsidR="007B45B2" w:rsidRPr="00BD36CB" w:rsidRDefault="007B45B2" w:rsidP="00AA765F">
            <w:pPr>
              <w:rPr>
                <w:rFonts w:cstheme="minorHAnsi"/>
                <w:sz w:val="22"/>
                <w:szCs w:val="22"/>
              </w:rPr>
            </w:pPr>
            <w:r w:rsidRPr="00BD36CB">
              <w:rPr>
                <w:rFonts w:cstheme="minorHAnsi"/>
                <w:sz w:val="22"/>
                <w:szCs w:val="22"/>
              </w:rPr>
              <w:t>15</w:t>
            </w:r>
          </w:p>
          <w:p w14:paraId="10E9D2DE" w14:textId="77777777" w:rsidR="007B45B2" w:rsidRPr="00BD36CB" w:rsidRDefault="007B45B2" w:rsidP="00AA765F">
            <w:pPr>
              <w:rPr>
                <w:rFonts w:cstheme="minorHAnsi"/>
                <w:sz w:val="22"/>
                <w:szCs w:val="22"/>
              </w:rPr>
            </w:pPr>
          </w:p>
          <w:p w14:paraId="754B5275" w14:textId="77777777" w:rsidR="007B45B2" w:rsidRPr="00BD36CB" w:rsidRDefault="007B45B2" w:rsidP="00AA765F">
            <w:pPr>
              <w:rPr>
                <w:rFonts w:cstheme="minorHAnsi"/>
                <w:sz w:val="22"/>
                <w:szCs w:val="22"/>
              </w:rPr>
            </w:pPr>
          </w:p>
        </w:tc>
        <w:tc>
          <w:tcPr>
            <w:tcW w:w="1664" w:type="dxa"/>
            <w:vMerge/>
          </w:tcPr>
          <w:p w14:paraId="65A73B1A" w14:textId="77777777" w:rsidR="007B45B2" w:rsidRPr="00BD36CB" w:rsidRDefault="007B45B2" w:rsidP="00AA765F">
            <w:pPr>
              <w:rPr>
                <w:rFonts w:cstheme="minorHAnsi"/>
                <w:sz w:val="22"/>
                <w:szCs w:val="22"/>
              </w:rPr>
            </w:pPr>
          </w:p>
        </w:tc>
        <w:tc>
          <w:tcPr>
            <w:tcW w:w="1087" w:type="dxa"/>
          </w:tcPr>
          <w:p w14:paraId="5B934429" w14:textId="77777777" w:rsidR="007B45B2" w:rsidRPr="00BD36CB" w:rsidRDefault="007B45B2" w:rsidP="00AA765F">
            <w:pPr>
              <w:rPr>
                <w:rFonts w:cstheme="minorHAnsi"/>
                <w:sz w:val="22"/>
                <w:szCs w:val="22"/>
              </w:rPr>
            </w:pPr>
            <w:r w:rsidRPr="00BD36CB">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BD36CB">
              <w:rPr>
                <w:rFonts w:cstheme="minorHAnsi"/>
                <w:sz w:val="22"/>
                <w:szCs w:val="22"/>
              </w:rPr>
              <w:t>9 (60)</w:t>
            </w:r>
          </w:p>
          <w:p w14:paraId="3BAAD26E" w14:textId="77777777" w:rsidR="007B45B2" w:rsidRPr="00BD36CB" w:rsidRDefault="007B45B2" w:rsidP="00AA765F">
            <w:pPr>
              <w:rPr>
                <w:rFonts w:cstheme="minorHAnsi"/>
                <w:sz w:val="22"/>
                <w:szCs w:val="22"/>
              </w:rPr>
            </w:pPr>
          </w:p>
          <w:p w14:paraId="23579144" w14:textId="77777777" w:rsidR="007B45B2" w:rsidRPr="00BD36CB" w:rsidRDefault="007B45B2" w:rsidP="00AA765F">
            <w:pPr>
              <w:rPr>
                <w:rFonts w:cstheme="minorHAnsi"/>
                <w:sz w:val="22"/>
                <w:szCs w:val="22"/>
              </w:rPr>
            </w:pPr>
            <w:r w:rsidRPr="00BD36CB">
              <w:rPr>
                <w:rFonts w:ascii="Segoe UI Symbol" w:hAnsi="Segoe UI Symbol" w:cstheme="minorHAnsi"/>
                <w:sz w:val="22"/>
                <w:szCs w:val="22"/>
              </w:rPr>
              <w:t xml:space="preserve">♀ </w:t>
            </w:r>
            <w:r w:rsidRPr="00BD36CB">
              <w:rPr>
                <w:rFonts w:cstheme="minorHAnsi"/>
                <w:sz w:val="22"/>
                <w:szCs w:val="22"/>
              </w:rPr>
              <w:t>6 (40)</w:t>
            </w:r>
          </w:p>
        </w:tc>
        <w:tc>
          <w:tcPr>
            <w:tcW w:w="1083" w:type="dxa"/>
          </w:tcPr>
          <w:p w14:paraId="716CA63B" w14:textId="77777777" w:rsidR="007B45B2" w:rsidRPr="00BD36CB" w:rsidRDefault="007B45B2" w:rsidP="00AA765F">
            <w:pPr>
              <w:rPr>
                <w:rFonts w:cstheme="minorHAnsi"/>
                <w:sz w:val="22"/>
                <w:szCs w:val="22"/>
              </w:rPr>
            </w:pPr>
            <w:r w:rsidRPr="00BD36CB">
              <w:rPr>
                <w:rFonts w:cstheme="minorHAnsi"/>
                <w:sz w:val="22"/>
                <w:szCs w:val="22"/>
              </w:rPr>
              <w:t>4.7 yrs.</w:t>
            </w:r>
          </w:p>
          <w:p w14:paraId="70321F0A" w14:textId="77777777" w:rsidR="007B45B2" w:rsidRPr="00BD36CB" w:rsidRDefault="007B45B2" w:rsidP="00AA765F">
            <w:pPr>
              <w:rPr>
                <w:rFonts w:cstheme="minorHAnsi"/>
                <w:sz w:val="22"/>
                <w:szCs w:val="22"/>
              </w:rPr>
            </w:pPr>
            <w:r w:rsidRPr="00BD36CB">
              <w:rPr>
                <w:rFonts w:cstheme="minorHAnsi"/>
                <w:sz w:val="22"/>
                <w:szCs w:val="22"/>
              </w:rPr>
              <w:t>±0.7*</w:t>
            </w:r>
          </w:p>
        </w:tc>
        <w:tc>
          <w:tcPr>
            <w:tcW w:w="1129" w:type="dxa"/>
          </w:tcPr>
          <w:p w14:paraId="4DDDBB57" w14:textId="77777777" w:rsidR="007B45B2" w:rsidRPr="00BD36CB" w:rsidRDefault="007B45B2" w:rsidP="00AA765F">
            <w:pPr>
              <w:rPr>
                <w:rFonts w:cstheme="minorHAnsi"/>
                <w:sz w:val="22"/>
                <w:szCs w:val="22"/>
              </w:rPr>
            </w:pPr>
            <w:r w:rsidRPr="00BD36CB">
              <w:rPr>
                <w:rFonts w:cstheme="minorHAnsi"/>
                <w:sz w:val="22"/>
                <w:szCs w:val="22"/>
              </w:rPr>
              <w:t>17.7</w:t>
            </w:r>
          </w:p>
          <w:p w14:paraId="4E68EA6C" w14:textId="77777777" w:rsidR="007B45B2" w:rsidRPr="00BD36CB" w:rsidRDefault="007B45B2" w:rsidP="00AA765F">
            <w:pPr>
              <w:rPr>
                <w:rFonts w:cstheme="minorHAnsi"/>
                <w:sz w:val="22"/>
                <w:szCs w:val="22"/>
              </w:rPr>
            </w:pPr>
            <w:r w:rsidRPr="00BD36CB">
              <w:rPr>
                <w:rFonts w:cstheme="minorHAnsi"/>
                <w:sz w:val="22"/>
                <w:szCs w:val="22"/>
              </w:rPr>
              <w:t>2.5</w:t>
            </w:r>
          </w:p>
          <w:p w14:paraId="29F607B4" w14:textId="77777777" w:rsidR="007B45B2" w:rsidRPr="00BD36CB" w:rsidRDefault="007B45B2" w:rsidP="00AA765F">
            <w:pPr>
              <w:rPr>
                <w:rFonts w:cstheme="minorHAnsi"/>
                <w:sz w:val="22"/>
                <w:szCs w:val="22"/>
              </w:rPr>
            </w:pPr>
          </w:p>
        </w:tc>
        <w:tc>
          <w:tcPr>
            <w:tcW w:w="1129" w:type="dxa"/>
          </w:tcPr>
          <w:p w14:paraId="5E924F64" w14:textId="77777777" w:rsidR="007B45B2" w:rsidRPr="00BD36CB" w:rsidRDefault="007B45B2" w:rsidP="00AA765F">
            <w:pPr>
              <w:rPr>
                <w:rFonts w:cstheme="minorHAnsi"/>
                <w:sz w:val="22"/>
                <w:szCs w:val="22"/>
              </w:rPr>
            </w:pPr>
            <w:r w:rsidRPr="00BD36CB">
              <w:rPr>
                <w:rFonts w:cstheme="minorHAnsi"/>
                <w:sz w:val="22"/>
                <w:szCs w:val="22"/>
              </w:rPr>
              <w:t>1.06</w:t>
            </w:r>
          </w:p>
          <w:p w14:paraId="2DFCA8B7" w14:textId="77777777" w:rsidR="007B45B2" w:rsidRPr="00BD36CB" w:rsidRDefault="007B45B2" w:rsidP="00AA765F">
            <w:pPr>
              <w:rPr>
                <w:rFonts w:cstheme="minorHAnsi"/>
                <w:sz w:val="22"/>
                <w:szCs w:val="22"/>
              </w:rPr>
            </w:pPr>
            <w:r w:rsidRPr="00BD36CB">
              <w:rPr>
                <w:rFonts w:cstheme="minorHAnsi"/>
                <w:sz w:val="22"/>
                <w:szCs w:val="22"/>
              </w:rPr>
              <w:t>0.74</w:t>
            </w:r>
          </w:p>
          <w:p w14:paraId="50E131D9" w14:textId="77777777" w:rsidR="007B45B2" w:rsidRPr="00BD36CB" w:rsidRDefault="007B45B2" w:rsidP="00AA765F">
            <w:pPr>
              <w:rPr>
                <w:rFonts w:cstheme="minorHAnsi"/>
                <w:sz w:val="22"/>
                <w:szCs w:val="22"/>
              </w:rPr>
            </w:pPr>
          </w:p>
        </w:tc>
        <w:tc>
          <w:tcPr>
            <w:tcW w:w="1129" w:type="dxa"/>
            <w:vMerge/>
          </w:tcPr>
          <w:p w14:paraId="6A42229A" w14:textId="77777777" w:rsidR="007B45B2" w:rsidRPr="00BD36CB" w:rsidRDefault="007B45B2" w:rsidP="00AA765F">
            <w:pPr>
              <w:rPr>
                <w:rFonts w:cstheme="minorHAnsi"/>
                <w:sz w:val="22"/>
                <w:szCs w:val="22"/>
              </w:rPr>
            </w:pPr>
          </w:p>
        </w:tc>
        <w:tc>
          <w:tcPr>
            <w:tcW w:w="2168" w:type="dxa"/>
            <w:vMerge/>
          </w:tcPr>
          <w:p w14:paraId="063666CF" w14:textId="77777777" w:rsidR="007B45B2" w:rsidRPr="00BD36CB" w:rsidRDefault="007B45B2" w:rsidP="00AA765F">
            <w:pPr>
              <w:rPr>
                <w:rFonts w:cstheme="minorHAnsi"/>
                <w:sz w:val="22"/>
                <w:szCs w:val="22"/>
              </w:rPr>
            </w:pPr>
          </w:p>
        </w:tc>
      </w:tr>
      <w:tr w:rsidR="007B45B2" w:rsidRPr="00BD36CB" w14:paraId="50D894D8" w14:textId="77777777" w:rsidTr="00ED281F">
        <w:trPr>
          <w:trHeight w:val="922"/>
        </w:trPr>
        <w:tc>
          <w:tcPr>
            <w:tcW w:w="1377" w:type="dxa"/>
            <w:vMerge/>
          </w:tcPr>
          <w:p w14:paraId="1B488D6D" w14:textId="77777777" w:rsidR="007B45B2" w:rsidRPr="00BD36CB" w:rsidRDefault="007B45B2" w:rsidP="00AA765F">
            <w:pPr>
              <w:rPr>
                <w:rFonts w:cstheme="minorHAnsi"/>
                <w:sz w:val="22"/>
                <w:szCs w:val="22"/>
              </w:rPr>
            </w:pPr>
          </w:p>
        </w:tc>
        <w:tc>
          <w:tcPr>
            <w:tcW w:w="1103" w:type="dxa"/>
            <w:vMerge/>
          </w:tcPr>
          <w:p w14:paraId="49665E8C" w14:textId="77777777" w:rsidR="007B45B2" w:rsidRPr="00BD36CB" w:rsidRDefault="007B45B2" w:rsidP="00AA765F">
            <w:pPr>
              <w:rPr>
                <w:rFonts w:cstheme="minorHAnsi"/>
                <w:sz w:val="22"/>
                <w:szCs w:val="22"/>
              </w:rPr>
            </w:pPr>
          </w:p>
        </w:tc>
        <w:tc>
          <w:tcPr>
            <w:tcW w:w="1489" w:type="dxa"/>
          </w:tcPr>
          <w:p w14:paraId="7745F36D" w14:textId="77777777" w:rsidR="007B45B2" w:rsidRPr="00BD36CB" w:rsidRDefault="007B45B2" w:rsidP="00AA765F">
            <w:pPr>
              <w:rPr>
                <w:rFonts w:cstheme="minorHAnsi"/>
                <w:sz w:val="22"/>
                <w:szCs w:val="22"/>
              </w:rPr>
            </w:pPr>
            <w:r w:rsidRPr="00BD36CB">
              <w:rPr>
                <w:rFonts w:cstheme="minorHAnsi"/>
                <w:sz w:val="22"/>
                <w:szCs w:val="22"/>
              </w:rPr>
              <w:t>Group 3</w:t>
            </w:r>
          </w:p>
          <w:p w14:paraId="5198A33E" w14:textId="77777777" w:rsidR="007B45B2" w:rsidRPr="00BD36CB" w:rsidRDefault="007B45B2" w:rsidP="00AA765F">
            <w:pPr>
              <w:rPr>
                <w:rFonts w:cstheme="minorHAnsi"/>
                <w:sz w:val="22"/>
                <w:szCs w:val="22"/>
              </w:rPr>
            </w:pPr>
            <w:r w:rsidRPr="00BD36CB">
              <w:rPr>
                <w:rFonts w:cstheme="minorHAnsi"/>
                <w:sz w:val="22"/>
                <w:szCs w:val="22"/>
              </w:rPr>
              <w:t>FAS and CTF</w:t>
            </w:r>
          </w:p>
        </w:tc>
        <w:tc>
          <w:tcPr>
            <w:tcW w:w="592" w:type="dxa"/>
          </w:tcPr>
          <w:p w14:paraId="67BB6B18" w14:textId="77777777" w:rsidR="007B45B2" w:rsidRPr="00BD36CB" w:rsidRDefault="007B45B2" w:rsidP="00AA765F">
            <w:pPr>
              <w:rPr>
                <w:rFonts w:cstheme="minorHAnsi"/>
                <w:sz w:val="22"/>
                <w:szCs w:val="22"/>
              </w:rPr>
            </w:pPr>
            <w:r w:rsidRPr="00BD36CB">
              <w:rPr>
                <w:rFonts w:cstheme="minorHAnsi"/>
                <w:sz w:val="22"/>
                <w:szCs w:val="22"/>
              </w:rPr>
              <w:t>18</w:t>
            </w:r>
          </w:p>
        </w:tc>
        <w:tc>
          <w:tcPr>
            <w:tcW w:w="1664" w:type="dxa"/>
            <w:vMerge/>
          </w:tcPr>
          <w:p w14:paraId="1C08754D" w14:textId="77777777" w:rsidR="007B45B2" w:rsidRPr="00BD36CB" w:rsidRDefault="007B45B2" w:rsidP="00AA765F">
            <w:pPr>
              <w:rPr>
                <w:rFonts w:cstheme="minorHAnsi"/>
                <w:sz w:val="22"/>
                <w:szCs w:val="22"/>
              </w:rPr>
            </w:pPr>
          </w:p>
        </w:tc>
        <w:tc>
          <w:tcPr>
            <w:tcW w:w="1087" w:type="dxa"/>
          </w:tcPr>
          <w:p w14:paraId="0B88CEF0" w14:textId="77777777" w:rsidR="007B45B2" w:rsidRPr="00BD36CB" w:rsidRDefault="007B45B2" w:rsidP="00AA765F">
            <w:pPr>
              <w:rPr>
                <w:rFonts w:cstheme="minorHAnsi"/>
                <w:sz w:val="22"/>
                <w:szCs w:val="22"/>
              </w:rPr>
            </w:pPr>
            <w:r w:rsidRPr="00BD36CB">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BD36CB">
              <w:rPr>
                <w:rFonts w:cstheme="minorHAnsi"/>
                <w:sz w:val="22"/>
                <w:szCs w:val="22"/>
              </w:rPr>
              <w:t>8 (44)</w:t>
            </w:r>
          </w:p>
          <w:p w14:paraId="1A777700" w14:textId="77777777" w:rsidR="007B45B2" w:rsidRPr="00BD36CB" w:rsidRDefault="007B45B2" w:rsidP="00AA765F">
            <w:pPr>
              <w:rPr>
                <w:rFonts w:cstheme="minorHAnsi"/>
                <w:sz w:val="22"/>
                <w:szCs w:val="22"/>
              </w:rPr>
            </w:pPr>
          </w:p>
          <w:p w14:paraId="741CFC1C" w14:textId="77777777" w:rsidR="007B45B2" w:rsidRPr="00BD36CB" w:rsidRDefault="007B45B2" w:rsidP="00AA765F">
            <w:pPr>
              <w:rPr>
                <w:rFonts w:cstheme="minorHAnsi"/>
                <w:sz w:val="22"/>
                <w:szCs w:val="22"/>
              </w:rPr>
            </w:pPr>
            <w:r w:rsidRPr="00BD36CB">
              <w:rPr>
                <w:rFonts w:ascii="Segoe UI Symbol" w:hAnsi="Segoe UI Symbol" w:cstheme="minorHAnsi"/>
                <w:sz w:val="22"/>
                <w:szCs w:val="22"/>
              </w:rPr>
              <w:t>♀</w:t>
            </w:r>
            <w:r w:rsidRPr="00BD36CB">
              <w:rPr>
                <w:rFonts w:cstheme="minorHAnsi"/>
                <w:sz w:val="22"/>
                <w:szCs w:val="22"/>
              </w:rPr>
              <w:t>10 (56)</w:t>
            </w:r>
          </w:p>
        </w:tc>
        <w:tc>
          <w:tcPr>
            <w:tcW w:w="1083" w:type="dxa"/>
          </w:tcPr>
          <w:p w14:paraId="1700B875" w14:textId="77777777" w:rsidR="007B45B2" w:rsidRPr="00BD36CB" w:rsidRDefault="007B45B2" w:rsidP="00AA765F">
            <w:pPr>
              <w:rPr>
                <w:rFonts w:cstheme="minorHAnsi"/>
                <w:sz w:val="22"/>
                <w:szCs w:val="22"/>
              </w:rPr>
            </w:pPr>
            <w:r w:rsidRPr="00BD36CB">
              <w:rPr>
                <w:rFonts w:cstheme="minorHAnsi"/>
                <w:sz w:val="22"/>
                <w:szCs w:val="22"/>
              </w:rPr>
              <w:t>4.9 yrs. ±1*</w:t>
            </w:r>
          </w:p>
          <w:p w14:paraId="11B124C4" w14:textId="77777777" w:rsidR="007B45B2" w:rsidRPr="00BD36CB" w:rsidRDefault="007B45B2" w:rsidP="00AA765F">
            <w:pPr>
              <w:rPr>
                <w:rFonts w:cstheme="minorHAnsi"/>
                <w:sz w:val="22"/>
                <w:szCs w:val="22"/>
              </w:rPr>
            </w:pPr>
          </w:p>
        </w:tc>
        <w:tc>
          <w:tcPr>
            <w:tcW w:w="1129" w:type="dxa"/>
          </w:tcPr>
          <w:p w14:paraId="53DC38E3" w14:textId="77777777" w:rsidR="007B45B2" w:rsidRPr="00BD36CB" w:rsidRDefault="007B45B2" w:rsidP="00AA765F">
            <w:pPr>
              <w:rPr>
                <w:rFonts w:cstheme="minorHAnsi"/>
                <w:sz w:val="22"/>
                <w:szCs w:val="22"/>
              </w:rPr>
            </w:pPr>
            <w:r w:rsidRPr="00BD36CB">
              <w:rPr>
                <w:rFonts w:cstheme="minorHAnsi"/>
                <w:sz w:val="22"/>
                <w:szCs w:val="22"/>
              </w:rPr>
              <w:t>19.3</w:t>
            </w:r>
          </w:p>
          <w:p w14:paraId="427F3375" w14:textId="77777777" w:rsidR="007B45B2" w:rsidRPr="00BD36CB" w:rsidRDefault="007B45B2" w:rsidP="00AA765F">
            <w:pPr>
              <w:rPr>
                <w:rFonts w:cstheme="minorHAnsi"/>
                <w:sz w:val="22"/>
                <w:szCs w:val="22"/>
              </w:rPr>
            </w:pPr>
            <w:r w:rsidRPr="00BD36CB">
              <w:rPr>
                <w:rFonts w:cstheme="minorHAnsi"/>
                <w:sz w:val="22"/>
                <w:szCs w:val="22"/>
              </w:rPr>
              <w:t>3.8</w:t>
            </w:r>
          </w:p>
        </w:tc>
        <w:tc>
          <w:tcPr>
            <w:tcW w:w="1129" w:type="dxa"/>
          </w:tcPr>
          <w:p w14:paraId="24E5E4ED" w14:textId="77777777" w:rsidR="007B45B2" w:rsidRPr="00BD36CB" w:rsidRDefault="007B45B2" w:rsidP="00AA765F">
            <w:pPr>
              <w:rPr>
                <w:rFonts w:cstheme="minorHAnsi"/>
                <w:sz w:val="22"/>
                <w:szCs w:val="22"/>
              </w:rPr>
            </w:pPr>
            <w:r w:rsidRPr="00BD36CB">
              <w:rPr>
                <w:rFonts w:cstheme="minorHAnsi"/>
                <w:sz w:val="22"/>
                <w:szCs w:val="22"/>
              </w:rPr>
              <w:t xml:space="preserve">1.10 </w:t>
            </w:r>
          </w:p>
          <w:p w14:paraId="228C0E46" w14:textId="77777777" w:rsidR="007B45B2" w:rsidRPr="00BD36CB" w:rsidRDefault="007B45B2" w:rsidP="00AA765F">
            <w:pPr>
              <w:rPr>
                <w:rFonts w:cstheme="minorHAnsi"/>
                <w:sz w:val="22"/>
                <w:szCs w:val="22"/>
              </w:rPr>
            </w:pPr>
            <w:r w:rsidRPr="00BD36CB">
              <w:rPr>
                <w:rFonts w:cstheme="minorHAnsi"/>
                <w:sz w:val="22"/>
                <w:szCs w:val="22"/>
              </w:rPr>
              <w:t>0.11</w:t>
            </w:r>
          </w:p>
        </w:tc>
        <w:tc>
          <w:tcPr>
            <w:tcW w:w="1129" w:type="dxa"/>
            <w:vMerge/>
          </w:tcPr>
          <w:p w14:paraId="720C536A" w14:textId="77777777" w:rsidR="007B45B2" w:rsidRPr="00BD36CB" w:rsidRDefault="007B45B2" w:rsidP="00AA765F">
            <w:pPr>
              <w:rPr>
                <w:rFonts w:cstheme="minorHAnsi"/>
                <w:sz w:val="22"/>
                <w:szCs w:val="22"/>
              </w:rPr>
            </w:pPr>
          </w:p>
        </w:tc>
        <w:tc>
          <w:tcPr>
            <w:tcW w:w="2168" w:type="dxa"/>
            <w:vMerge/>
          </w:tcPr>
          <w:p w14:paraId="5DE90E5B" w14:textId="77777777" w:rsidR="007B45B2" w:rsidRPr="00BD36CB" w:rsidRDefault="007B45B2" w:rsidP="00AA765F">
            <w:pPr>
              <w:rPr>
                <w:rFonts w:cstheme="minorHAnsi"/>
                <w:sz w:val="22"/>
                <w:szCs w:val="22"/>
              </w:rPr>
            </w:pPr>
          </w:p>
        </w:tc>
      </w:tr>
      <w:tr w:rsidR="007B45B2" w:rsidRPr="00BD36CB" w14:paraId="27F820ED" w14:textId="77777777" w:rsidTr="00ED281F">
        <w:trPr>
          <w:trHeight w:val="398"/>
        </w:trPr>
        <w:tc>
          <w:tcPr>
            <w:tcW w:w="1377" w:type="dxa"/>
            <w:vMerge w:val="restart"/>
          </w:tcPr>
          <w:p w14:paraId="1FD30FDE" w14:textId="77777777" w:rsidR="007B45B2" w:rsidRPr="00BD36CB" w:rsidRDefault="007B45B2" w:rsidP="00AA765F">
            <w:pPr>
              <w:rPr>
                <w:rFonts w:cstheme="minorHAnsi"/>
                <w:sz w:val="22"/>
                <w:szCs w:val="22"/>
              </w:rPr>
            </w:pPr>
            <w:proofErr w:type="spellStart"/>
            <w:r w:rsidRPr="00BD36CB">
              <w:rPr>
                <w:rFonts w:cstheme="minorHAnsi"/>
                <w:sz w:val="22"/>
                <w:szCs w:val="22"/>
              </w:rPr>
              <w:t>Kanatali</w:t>
            </w:r>
            <w:proofErr w:type="spellEnd"/>
            <w:r w:rsidRPr="00BD36CB">
              <w:rPr>
                <w:rFonts w:cstheme="minorHAnsi"/>
                <w:sz w:val="22"/>
                <w:szCs w:val="22"/>
              </w:rPr>
              <w:t xml:space="preserve"> et al. (2016)</w:t>
            </w:r>
          </w:p>
        </w:tc>
        <w:tc>
          <w:tcPr>
            <w:tcW w:w="1103" w:type="dxa"/>
            <w:vMerge w:val="restart"/>
          </w:tcPr>
          <w:p w14:paraId="7F14729D" w14:textId="77777777" w:rsidR="007B45B2" w:rsidRPr="00BD36CB" w:rsidRDefault="007B45B2" w:rsidP="00AA765F">
            <w:pPr>
              <w:rPr>
                <w:rFonts w:cstheme="minorHAnsi"/>
                <w:sz w:val="22"/>
                <w:szCs w:val="22"/>
              </w:rPr>
            </w:pPr>
            <w:r w:rsidRPr="00BD36CB">
              <w:rPr>
                <w:rFonts w:cstheme="minorHAnsi"/>
                <w:sz w:val="22"/>
                <w:szCs w:val="22"/>
              </w:rPr>
              <w:t>mean 34.6 ± 10.9 months</w:t>
            </w:r>
          </w:p>
          <w:p w14:paraId="4E7DEF5D" w14:textId="77777777" w:rsidR="007B45B2" w:rsidRPr="00BD36CB" w:rsidRDefault="007B45B2" w:rsidP="00AA765F">
            <w:pPr>
              <w:rPr>
                <w:rFonts w:cstheme="minorHAnsi"/>
                <w:sz w:val="22"/>
                <w:szCs w:val="22"/>
              </w:rPr>
            </w:pPr>
          </w:p>
        </w:tc>
        <w:tc>
          <w:tcPr>
            <w:tcW w:w="1489" w:type="dxa"/>
          </w:tcPr>
          <w:p w14:paraId="5054A637" w14:textId="77777777" w:rsidR="007B45B2" w:rsidRPr="00BD36CB" w:rsidRDefault="007B45B2" w:rsidP="00AA765F">
            <w:pPr>
              <w:rPr>
                <w:rFonts w:cstheme="minorHAnsi"/>
                <w:sz w:val="22"/>
                <w:szCs w:val="22"/>
              </w:rPr>
            </w:pPr>
            <w:r w:rsidRPr="00BD36CB">
              <w:rPr>
                <w:rFonts w:cstheme="minorHAnsi"/>
                <w:sz w:val="22"/>
                <w:szCs w:val="22"/>
              </w:rPr>
              <w:t>Group 1 CTF</w:t>
            </w:r>
          </w:p>
          <w:p w14:paraId="5A79673E" w14:textId="77777777" w:rsidR="007B45B2" w:rsidRPr="00BD36CB" w:rsidRDefault="007B45B2" w:rsidP="00AA765F">
            <w:pPr>
              <w:rPr>
                <w:rFonts w:cstheme="minorHAnsi"/>
                <w:sz w:val="22"/>
                <w:szCs w:val="22"/>
              </w:rPr>
            </w:pPr>
          </w:p>
        </w:tc>
        <w:tc>
          <w:tcPr>
            <w:tcW w:w="592" w:type="dxa"/>
          </w:tcPr>
          <w:p w14:paraId="7E7A9880" w14:textId="77777777" w:rsidR="007B45B2" w:rsidRPr="00BD36CB" w:rsidRDefault="007B45B2" w:rsidP="00AA765F">
            <w:pPr>
              <w:rPr>
                <w:rFonts w:cstheme="minorHAnsi"/>
                <w:sz w:val="22"/>
                <w:szCs w:val="22"/>
              </w:rPr>
            </w:pPr>
            <w:r w:rsidRPr="00BD36CB">
              <w:rPr>
                <w:rFonts w:cstheme="minorHAnsi"/>
                <w:sz w:val="22"/>
                <w:szCs w:val="22"/>
              </w:rPr>
              <w:t xml:space="preserve">21 </w:t>
            </w:r>
          </w:p>
          <w:p w14:paraId="403964AE" w14:textId="77777777" w:rsidR="007B45B2" w:rsidRPr="00BD36CB" w:rsidRDefault="007B45B2" w:rsidP="00AA765F">
            <w:pPr>
              <w:rPr>
                <w:rFonts w:cstheme="minorHAnsi"/>
                <w:sz w:val="22"/>
                <w:szCs w:val="22"/>
              </w:rPr>
            </w:pPr>
          </w:p>
        </w:tc>
        <w:tc>
          <w:tcPr>
            <w:tcW w:w="1664" w:type="dxa"/>
            <w:vMerge w:val="restart"/>
          </w:tcPr>
          <w:p w14:paraId="74D83C8D" w14:textId="77777777" w:rsidR="007B45B2" w:rsidRPr="00BD36CB" w:rsidRDefault="007B45B2" w:rsidP="00AA765F">
            <w:pPr>
              <w:rPr>
                <w:rFonts w:cstheme="minorHAnsi"/>
                <w:sz w:val="22"/>
                <w:szCs w:val="22"/>
              </w:rPr>
            </w:pPr>
            <w:r w:rsidRPr="00BD36CB">
              <w:rPr>
                <w:rFonts w:cstheme="minorHAnsi"/>
                <w:sz w:val="22"/>
                <w:szCs w:val="22"/>
              </w:rPr>
              <w:t>Flexible pes planus</w:t>
            </w:r>
          </w:p>
          <w:p w14:paraId="2697E928" w14:textId="77777777" w:rsidR="007B45B2" w:rsidRPr="00BD36CB" w:rsidRDefault="007B45B2" w:rsidP="00AA765F">
            <w:pPr>
              <w:rPr>
                <w:rFonts w:cstheme="minorHAnsi"/>
                <w:sz w:val="22"/>
                <w:szCs w:val="22"/>
              </w:rPr>
            </w:pPr>
            <w:r w:rsidRPr="00BD36CB">
              <w:rPr>
                <w:rFonts w:cstheme="minorHAnsi"/>
                <w:sz w:val="22"/>
                <w:szCs w:val="22"/>
              </w:rPr>
              <w:t>asymptomatic,</w:t>
            </w:r>
          </w:p>
          <w:p w14:paraId="2CD867CB" w14:textId="77777777" w:rsidR="007B45B2" w:rsidRPr="00BD36CB" w:rsidRDefault="007B45B2" w:rsidP="00AA765F">
            <w:pPr>
              <w:rPr>
                <w:rFonts w:cstheme="minorHAnsi"/>
                <w:sz w:val="22"/>
                <w:szCs w:val="22"/>
              </w:rPr>
            </w:pPr>
          </w:p>
        </w:tc>
        <w:tc>
          <w:tcPr>
            <w:tcW w:w="1087" w:type="dxa"/>
            <w:vMerge w:val="restart"/>
          </w:tcPr>
          <w:p w14:paraId="05129C6F" w14:textId="77777777" w:rsidR="007B45B2" w:rsidRPr="00BD36CB" w:rsidRDefault="007B45B2" w:rsidP="00AA765F">
            <w:pPr>
              <w:rPr>
                <w:rFonts w:cstheme="minorHAnsi"/>
                <w:sz w:val="22"/>
                <w:szCs w:val="22"/>
              </w:rPr>
            </w:pPr>
            <w:r w:rsidRPr="00BD36CB">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BD36CB">
              <w:rPr>
                <w:rFonts w:cstheme="minorHAnsi"/>
                <w:sz w:val="22"/>
                <w:szCs w:val="22"/>
              </w:rPr>
              <w:t>33 (73)</w:t>
            </w:r>
          </w:p>
          <w:p w14:paraId="3607FEF4" w14:textId="77777777" w:rsidR="007B45B2" w:rsidRPr="00BD36CB" w:rsidRDefault="007B45B2" w:rsidP="00AA765F">
            <w:pPr>
              <w:rPr>
                <w:rFonts w:cstheme="minorHAnsi"/>
                <w:sz w:val="22"/>
                <w:szCs w:val="22"/>
              </w:rPr>
            </w:pPr>
            <w:r w:rsidRPr="00BD36CB">
              <w:rPr>
                <w:rFonts w:ascii="Segoe UI Symbol" w:hAnsi="Segoe UI Symbol" w:cstheme="minorHAnsi"/>
                <w:sz w:val="22"/>
                <w:szCs w:val="22"/>
              </w:rPr>
              <w:t>♀</w:t>
            </w:r>
            <w:r w:rsidRPr="00BD36CB">
              <w:rPr>
                <w:rFonts w:cstheme="minorHAnsi"/>
                <w:sz w:val="22"/>
                <w:szCs w:val="22"/>
              </w:rPr>
              <w:t>12 (27) †</w:t>
            </w:r>
          </w:p>
          <w:p w14:paraId="6BCCAC0E" w14:textId="77777777" w:rsidR="007B45B2" w:rsidRPr="00BD36CB" w:rsidRDefault="007B45B2" w:rsidP="00AA765F">
            <w:pPr>
              <w:rPr>
                <w:rFonts w:cstheme="minorHAnsi"/>
                <w:sz w:val="22"/>
                <w:szCs w:val="22"/>
              </w:rPr>
            </w:pPr>
          </w:p>
        </w:tc>
        <w:tc>
          <w:tcPr>
            <w:tcW w:w="1083" w:type="dxa"/>
          </w:tcPr>
          <w:p w14:paraId="25F197FD" w14:textId="77777777" w:rsidR="007B45B2" w:rsidRPr="00BD36CB" w:rsidRDefault="007B45B2" w:rsidP="00AA765F">
            <w:pPr>
              <w:rPr>
                <w:rFonts w:cstheme="minorHAnsi"/>
                <w:sz w:val="22"/>
                <w:szCs w:val="22"/>
              </w:rPr>
            </w:pPr>
            <w:r w:rsidRPr="00BD36CB">
              <w:rPr>
                <w:rFonts w:cstheme="minorHAnsi"/>
                <w:sz w:val="22"/>
                <w:szCs w:val="22"/>
              </w:rPr>
              <w:t>41.6 months</w:t>
            </w:r>
            <w:r w:rsidRPr="00BD36CB">
              <w:rPr>
                <w:rFonts w:ascii="Calibri (Body)" w:hAnsi="Calibri (Body)" w:cstheme="minorHAnsi"/>
                <w:sz w:val="22"/>
                <w:szCs w:val="22"/>
              </w:rPr>
              <w:t>‡</w:t>
            </w:r>
          </w:p>
          <w:p w14:paraId="406084F9" w14:textId="77777777" w:rsidR="007B45B2" w:rsidRPr="00BD36CB" w:rsidRDefault="007B45B2" w:rsidP="00AA765F">
            <w:pPr>
              <w:rPr>
                <w:rFonts w:cstheme="minorHAnsi"/>
                <w:sz w:val="22"/>
                <w:szCs w:val="22"/>
              </w:rPr>
            </w:pPr>
          </w:p>
        </w:tc>
        <w:tc>
          <w:tcPr>
            <w:tcW w:w="1129" w:type="dxa"/>
            <w:vMerge w:val="restart"/>
          </w:tcPr>
          <w:p w14:paraId="51DA29E9" w14:textId="77777777" w:rsidR="007B45B2" w:rsidRPr="00BD36CB" w:rsidRDefault="007B45B2" w:rsidP="00AA765F">
            <w:pPr>
              <w:rPr>
                <w:rFonts w:cstheme="minorHAnsi"/>
                <w:sz w:val="22"/>
                <w:szCs w:val="22"/>
              </w:rPr>
            </w:pPr>
            <w:r w:rsidRPr="00BD36CB">
              <w:rPr>
                <w:rFonts w:cstheme="minorHAnsi"/>
                <w:sz w:val="22"/>
                <w:szCs w:val="22"/>
              </w:rPr>
              <w:t>Not reported</w:t>
            </w:r>
          </w:p>
        </w:tc>
        <w:tc>
          <w:tcPr>
            <w:tcW w:w="1129" w:type="dxa"/>
            <w:vMerge w:val="restart"/>
          </w:tcPr>
          <w:p w14:paraId="3986A73D" w14:textId="77777777" w:rsidR="007B45B2" w:rsidRPr="00BD36CB" w:rsidRDefault="007B45B2" w:rsidP="00AA765F">
            <w:pPr>
              <w:rPr>
                <w:rFonts w:cstheme="minorHAnsi"/>
                <w:sz w:val="22"/>
                <w:szCs w:val="22"/>
              </w:rPr>
            </w:pPr>
            <w:r w:rsidRPr="00BD36CB">
              <w:rPr>
                <w:rFonts w:cstheme="minorHAnsi"/>
                <w:sz w:val="22"/>
                <w:szCs w:val="22"/>
              </w:rPr>
              <w:t>Not reported</w:t>
            </w:r>
          </w:p>
        </w:tc>
        <w:tc>
          <w:tcPr>
            <w:tcW w:w="1129" w:type="dxa"/>
            <w:vMerge w:val="restart"/>
          </w:tcPr>
          <w:p w14:paraId="7DCA8F98" w14:textId="77777777" w:rsidR="007B45B2" w:rsidRPr="00BD36CB" w:rsidRDefault="007B45B2" w:rsidP="00AA765F">
            <w:pPr>
              <w:rPr>
                <w:rFonts w:cstheme="minorHAnsi"/>
                <w:sz w:val="22"/>
                <w:szCs w:val="22"/>
              </w:rPr>
            </w:pPr>
            <w:r w:rsidRPr="00BD36CB">
              <w:rPr>
                <w:rFonts w:cstheme="minorHAnsi"/>
                <w:sz w:val="22"/>
                <w:szCs w:val="22"/>
              </w:rPr>
              <w:t>Not reported</w:t>
            </w:r>
          </w:p>
        </w:tc>
        <w:tc>
          <w:tcPr>
            <w:tcW w:w="2168" w:type="dxa"/>
            <w:vMerge w:val="restart"/>
          </w:tcPr>
          <w:p w14:paraId="5EF3C283" w14:textId="77777777" w:rsidR="007B45B2" w:rsidRPr="00BD36CB" w:rsidRDefault="007B45B2" w:rsidP="00AA765F">
            <w:pPr>
              <w:rPr>
                <w:rFonts w:cstheme="minorHAnsi"/>
                <w:sz w:val="22"/>
                <w:szCs w:val="22"/>
              </w:rPr>
            </w:pPr>
            <w:r w:rsidRPr="00BD36CB">
              <w:rPr>
                <w:rFonts w:cstheme="minorHAnsi"/>
                <w:sz w:val="22"/>
                <w:szCs w:val="22"/>
              </w:rPr>
              <w:t>Skeletal geometry</w:t>
            </w:r>
          </w:p>
          <w:p w14:paraId="487A0504" w14:textId="77777777" w:rsidR="007B45B2" w:rsidRPr="00BD36CB" w:rsidRDefault="007B45B2" w:rsidP="00AA765F">
            <w:pPr>
              <w:rPr>
                <w:rFonts w:cstheme="minorHAnsi"/>
                <w:sz w:val="22"/>
                <w:szCs w:val="22"/>
              </w:rPr>
            </w:pPr>
            <w:r w:rsidRPr="00BD36CB">
              <w:rPr>
                <w:rFonts w:cstheme="minorHAnsi"/>
                <w:sz w:val="22"/>
                <w:szCs w:val="22"/>
              </w:rPr>
              <w:t>(radiographic)</w:t>
            </w:r>
          </w:p>
          <w:p w14:paraId="0C1F33BD" w14:textId="77777777" w:rsidR="007B45B2" w:rsidRPr="00BD36CB" w:rsidRDefault="007B45B2" w:rsidP="00AA765F">
            <w:pPr>
              <w:rPr>
                <w:rFonts w:cstheme="minorHAnsi"/>
                <w:sz w:val="22"/>
                <w:szCs w:val="22"/>
              </w:rPr>
            </w:pPr>
          </w:p>
          <w:p w14:paraId="24107F80" w14:textId="77777777" w:rsidR="007B45B2" w:rsidRPr="00BD36CB" w:rsidRDefault="007B45B2" w:rsidP="00AA765F">
            <w:pPr>
              <w:rPr>
                <w:rFonts w:cstheme="minorHAnsi"/>
                <w:sz w:val="22"/>
                <w:szCs w:val="22"/>
              </w:rPr>
            </w:pPr>
          </w:p>
        </w:tc>
      </w:tr>
      <w:tr w:rsidR="007B45B2" w:rsidRPr="00BD36CB" w14:paraId="1D9068AF" w14:textId="77777777" w:rsidTr="00ED281F">
        <w:trPr>
          <w:trHeight w:val="397"/>
        </w:trPr>
        <w:tc>
          <w:tcPr>
            <w:tcW w:w="1377" w:type="dxa"/>
            <w:vMerge/>
          </w:tcPr>
          <w:p w14:paraId="7513EC40" w14:textId="77777777" w:rsidR="007B45B2" w:rsidRPr="00BD36CB" w:rsidDel="00504025" w:rsidRDefault="007B45B2" w:rsidP="00AA765F">
            <w:pPr>
              <w:rPr>
                <w:rFonts w:cstheme="minorHAnsi"/>
                <w:sz w:val="22"/>
                <w:szCs w:val="22"/>
              </w:rPr>
            </w:pPr>
          </w:p>
        </w:tc>
        <w:tc>
          <w:tcPr>
            <w:tcW w:w="1103" w:type="dxa"/>
            <w:vMerge/>
          </w:tcPr>
          <w:p w14:paraId="185B5062" w14:textId="77777777" w:rsidR="007B45B2" w:rsidRPr="00BD36CB" w:rsidRDefault="007B45B2" w:rsidP="00AA765F">
            <w:pPr>
              <w:rPr>
                <w:rFonts w:cstheme="minorHAnsi"/>
                <w:sz w:val="22"/>
                <w:szCs w:val="22"/>
              </w:rPr>
            </w:pPr>
          </w:p>
        </w:tc>
        <w:tc>
          <w:tcPr>
            <w:tcW w:w="1489" w:type="dxa"/>
          </w:tcPr>
          <w:p w14:paraId="02278045" w14:textId="77777777" w:rsidR="007B45B2" w:rsidRPr="00BD36CB" w:rsidDel="003C70D1" w:rsidRDefault="007B45B2" w:rsidP="00AA765F">
            <w:pPr>
              <w:rPr>
                <w:rFonts w:cstheme="minorHAnsi"/>
                <w:sz w:val="22"/>
                <w:szCs w:val="22"/>
              </w:rPr>
            </w:pPr>
            <w:r w:rsidRPr="00BD36CB">
              <w:rPr>
                <w:rFonts w:cstheme="minorHAnsi"/>
                <w:sz w:val="22"/>
                <w:szCs w:val="22"/>
              </w:rPr>
              <w:t>Group 2 Own footwear</w:t>
            </w:r>
          </w:p>
        </w:tc>
        <w:tc>
          <w:tcPr>
            <w:tcW w:w="592" w:type="dxa"/>
          </w:tcPr>
          <w:p w14:paraId="4070812D" w14:textId="77777777" w:rsidR="007B45B2" w:rsidRPr="00BD36CB" w:rsidDel="003C70D1" w:rsidRDefault="007B45B2" w:rsidP="00AA765F">
            <w:pPr>
              <w:rPr>
                <w:rFonts w:cstheme="minorHAnsi"/>
                <w:sz w:val="22"/>
                <w:szCs w:val="22"/>
              </w:rPr>
            </w:pPr>
            <w:r w:rsidRPr="00BD36CB">
              <w:rPr>
                <w:rFonts w:cstheme="minorHAnsi"/>
                <w:sz w:val="22"/>
                <w:szCs w:val="22"/>
              </w:rPr>
              <w:t>24</w:t>
            </w:r>
          </w:p>
        </w:tc>
        <w:tc>
          <w:tcPr>
            <w:tcW w:w="1664" w:type="dxa"/>
            <w:vMerge/>
          </w:tcPr>
          <w:p w14:paraId="37187856" w14:textId="77777777" w:rsidR="007B45B2" w:rsidRPr="00BD36CB" w:rsidDel="0048202C" w:rsidRDefault="007B45B2" w:rsidP="00AA765F">
            <w:pPr>
              <w:rPr>
                <w:rFonts w:cstheme="minorHAnsi"/>
                <w:sz w:val="22"/>
                <w:szCs w:val="22"/>
              </w:rPr>
            </w:pPr>
          </w:p>
        </w:tc>
        <w:tc>
          <w:tcPr>
            <w:tcW w:w="1087" w:type="dxa"/>
            <w:vMerge/>
          </w:tcPr>
          <w:p w14:paraId="40CD55AE" w14:textId="77777777" w:rsidR="007B45B2" w:rsidRPr="00BD36CB" w:rsidDel="0048202C" w:rsidRDefault="007B45B2" w:rsidP="00AA765F">
            <w:pPr>
              <w:rPr>
                <w:rFonts w:cstheme="minorHAnsi"/>
                <w:sz w:val="22"/>
                <w:szCs w:val="22"/>
              </w:rPr>
            </w:pPr>
          </w:p>
        </w:tc>
        <w:tc>
          <w:tcPr>
            <w:tcW w:w="1083" w:type="dxa"/>
          </w:tcPr>
          <w:p w14:paraId="205CD745" w14:textId="77777777" w:rsidR="007B45B2" w:rsidRPr="00BD36CB" w:rsidRDefault="007B45B2" w:rsidP="00AA765F">
            <w:pPr>
              <w:rPr>
                <w:rFonts w:cstheme="minorHAnsi"/>
                <w:sz w:val="22"/>
                <w:szCs w:val="22"/>
              </w:rPr>
            </w:pPr>
            <w:r w:rsidRPr="00BD36CB">
              <w:rPr>
                <w:rFonts w:cstheme="minorHAnsi"/>
                <w:sz w:val="22"/>
                <w:szCs w:val="22"/>
              </w:rPr>
              <w:t>36 months</w:t>
            </w:r>
            <w:r w:rsidRPr="00BD36CB">
              <w:rPr>
                <w:rFonts w:ascii="Calibri (Body)" w:hAnsi="Calibri (Body)" w:cstheme="minorHAnsi"/>
                <w:sz w:val="22"/>
                <w:szCs w:val="22"/>
              </w:rPr>
              <w:t>‡</w:t>
            </w:r>
          </w:p>
        </w:tc>
        <w:tc>
          <w:tcPr>
            <w:tcW w:w="1129" w:type="dxa"/>
            <w:vMerge/>
          </w:tcPr>
          <w:p w14:paraId="24BB2A7D" w14:textId="77777777" w:rsidR="007B45B2" w:rsidRPr="00BD36CB" w:rsidRDefault="007B45B2" w:rsidP="00AA765F">
            <w:pPr>
              <w:rPr>
                <w:rFonts w:cstheme="minorHAnsi"/>
                <w:sz w:val="22"/>
                <w:szCs w:val="22"/>
              </w:rPr>
            </w:pPr>
          </w:p>
        </w:tc>
        <w:tc>
          <w:tcPr>
            <w:tcW w:w="1129" w:type="dxa"/>
            <w:vMerge/>
          </w:tcPr>
          <w:p w14:paraId="3B59CEA2" w14:textId="77777777" w:rsidR="007B45B2" w:rsidRPr="00BD36CB" w:rsidRDefault="007B45B2" w:rsidP="00AA765F">
            <w:pPr>
              <w:rPr>
                <w:rFonts w:cstheme="minorHAnsi"/>
                <w:sz w:val="22"/>
                <w:szCs w:val="22"/>
              </w:rPr>
            </w:pPr>
          </w:p>
        </w:tc>
        <w:tc>
          <w:tcPr>
            <w:tcW w:w="1129" w:type="dxa"/>
            <w:vMerge/>
          </w:tcPr>
          <w:p w14:paraId="7F58F2CA" w14:textId="77777777" w:rsidR="007B45B2" w:rsidRPr="00BD36CB" w:rsidRDefault="007B45B2" w:rsidP="00AA765F">
            <w:pPr>
              <w:rPr>
                <w:rFonts w:cstheme="minorHAnsi"/>
                <w:sz w:val="22"/>
                <w:szCs w:val="22"/>
              </w:rPr>
            </w:pPr>
          </w:p>
        </w:tc>
        <w:tc>
          <w:tcPr>
            <w:tcW w:w="2168" w:type="dxa"/>
            <w:vMerge/>
          </w:tcPr>
          <w:p w14:paraId="12673CB3" w14:textId="77777777" w:rsidR="007B45B2" w:rsidRPr="00BD36CB" w:rsidRDefault="007B45B2" w:rsidP="00AA765F">
            <w:pPr>
              <w:rPr>
                <w:rFonts w:cstheme="minorHAnsi"/>
                <w:sz w:val="22"/>
                <w:szCs w:val="22"/>
              </w:rPr>
            </w:pPr>
          </w:p>
        </w:tc>
      </w:tr>
    </w:tbl>
    <w:p w14:paraId="255D08DD" w14:textId="77777777" w:rsidR="0005580F" w:rsidRDefault="0005580F" w:rsidP="00ED281F">
      <w:pPr>
        <w:rPr>
          <w:rFonts w:cstheme="minorHAnsi"/>
          <w:b/>
          <w:bCs/>
        </w:rPr>
      </w:pPr>
    </w:p>
    <w:p w14:paraId="4A0F42BA" w14:textId="77777777" w:rsidR="0005580F" w:rsidRDefault="0005580F" w:rsidP="00ED281F">
      <w:pPr>
        <w:rPr>
          <w:rFonts w:cstheme="minorHAnsi"/>
          <w:b/>
          <w:bCs/>
        </w:rPr>
      </w:pPr>
    </w:p>
    <w:p w14:paraId="2EF273B6" w14:textId="77777777" w:rsidR="0005580F" w:rsidRDefault="0005580F" w:rsidP="00ED281F">
      <w:pPr>
        <w:rPr>
          <w:rFonts w:cstheme="minorHAnsi"/>
          <w:b/>
          <w:bCs/>
        </w:rPr>
      </w:pPr>
    </w:p>
    <w:p w14:paraId="12B0F890" w14:textId="77777777" w:rsidR="0005580F" w:rsidRDefault="0005580F" w:rsidP="00ED281F">
      <w:pPr>
        <w:rPr>
          <w:rFonts w:cstheme="minorHAnsi"/>
          <w:b/>
          <w:bCs/>
        </w:rPr>
      </w:pPr>
    </w:p>
    <w:p w14:paraId="067AF2F2" w14:textId="77777777" w:rsidR="00BD36CB" w:rsidRDefault="00BD36CB" w:rsidP="00ED281F">
      <w:pPr>
        <w:rPr>
          <w:rFonts w:cstheme="minorHAnsi"/>
        </w:rPr>
      </w:pPr>
    </w:p>
    <w:p w14:paraId="2AA4A0C9" w14:textId="77777777" w:rsidR="00BD36CB" w:rsidRDefault="00BD36CB" w:rsidP="00ED281F">
      <w:pPr>
        <w:rPr>
          <w:rFonts w:cstheme="minorHAnsi"/>
        </w:rPr>
      </w:pPr>
    </w:p>
    <w:p w14:paraId="780332A5" w14:textId="0D404CCB" w:rsidR="00DA554F" w:rsidRDefault="0005580F" w:rsidP="00ED281F">
      <w:pPr>
        <w:rPr>
          <w:rFonts w:cstheme="minorHAnsi"/>
        </w:rPr>
      </w:pPr>
      <w:r w:rsidRPr="001C74EA">
        <w:rPr>
          <w:rFonts w:cstheme="minorHAnsi"/>
        </w:rPr>
        <w:lastRenderedPageBreak/>
        <w:t xml:space="preserve">Table 3-1 </w:t>
      </w:r>
      <w:r w:rsidRPr="0005580F">
        <w:t>Details of the participants in the included studies</w:t>
      </w:r>
      <w:r w:rsidRPr="001C74EA">
        <w:rPr>
          <w:rFonts w:cstheme="minorHAnsi"/>
        </w:rPr>
        <w:t xml:space="preserve"> </w:t>
      </w:r>
      <w:r w:rsidR="00567A7D">
        <w:rPr>
          <w:rFonts w:cstheme="minorHAnsi"/>
        </w:rPr>
        <w:t>(</w:t>
      </w:r>
      <w:r w:rsidR="00836D9B">
        <w:rPr>
          <w:rFonts w:cstheme="minorHAnsi"/>
        </w:rPr>
        <w:t>c</w:t>
      </w:r>
      <w:r w:rsidRPr="001C74EA">
        <w:rPr>
          <w:rFonts w:cstheme="minorHAnsi"/>
        </w:rPr>
        <w:t>ontinued</w:t>
      </w:r>
      <w:r w:rsidR="00567A7D">
        <w:rPr>
          <w:rFonts w:cstheme="minorHAnsi"/>
        </w:rPr>
        <w:t>)</w:t>
      </w:r>
      <w:r w:rsidR="00836D9B">
        <w:rPr>
          <w:rFonts w:cstheme="minorHAnsi"/>
        </w:rPr>
        <w:t>.</w:t>
      </w:r>
    </w:p>
    <w:tbl>
      <w:tblPr>
        <w:tblStyle w:val="TableGrid"/>
        <w:tblW w:w="0" w:type="auto"/>
        <w:tblLook w:val="04A0" w:firstRow="1" w:lastRow="0" w:firstColumn="1" w:lastColumn="0" w:noHBand="0" w:noVBand="1"/>
      </w:tblPr>
      <w:tblGrid>
        <w:gridCol w:w="1377"/>
        <w:gridCol w:w="1103"/>
        <w:gridCol w:w="1489"/>
        <w:gridCol w:w="592"/>
        <w:gridCol w:w="1664"/>
        <w:gridCol w:w="1087"/>
        <w:gridCol w:w="1083"/>
        <w:gridCol w:w="1129"/>
        <w:gridCol w:w="1129"/>
        <w:gridCol w:w="1129"/>
        <w:gridCol w:w="2168"/>
      </w:tblGrid>
      <w:tr w:rsidR="00163E59" w:rsidRPr="001C74EA" w14:paraId="289CC296" w14:textId="77777777" w:rsidTr="00A05687">
        <w:tc>
          <w:tcPr>
            <w:tcW w:w="1377" w:type="dxa"/>
          </w:tcPr>
          <w:p w14:paraId="350776A8" w14:textId="77777777" w:rsidR="00163E59" w:rsidRPr="001C74EA" w:rsidRDefault="00163E59" w:rsidP="00A05687">
            <w:pPr>
              <w:rPr>
                <w:rFonts w:cstheme="minorHAnsi"/>
                <w:b/>
                <w:bCs/>
                <w:sz w:val="22"/>
                <w:szCs w:val="22"/>
              </w:rPr>
            </w:pPr>
            <w:r w:rsidRPr="001C74EA">
              <w:rPr>
                <w:rFonts w:cstheme="minorHAnsi"/>
                <w:b/>
                <w:bCs/>
                <w:sz w:val="22"/>
                <w:szCs w:val="22"/>
              </w:rPr>
              <w:t>Study</w:t>
            </w:r>
          </w:p>
        </w:tc>
        <w:tc>
          <w:tcPr>
            <w:tcW w:w="1103" w:type="dxa"/>
          </w:tcPr>
          <w:p w14:paraId="7A5FE338" w14:textId="77777777" w:rsidR="00163E59" w:rsidRPr="001C74EA" w:rsidRDefault="00163E59" w:rsidP="00A05687">
            <w:pPr>
              <w:rPr>
                <w:rFonts w:cstheme="minorHAnsi"/>
                <w:b/>
                <w:bCs/>
                <w:sz w:val="22"/>
                <w:szCs w:val="22"/>
              </w:rPr>
            </w:pPr>
            <w:r w:rsidRPr="001C74EA">
              <w:rPr>
                <w:rFonts w:cstheme="minorHAnsi"/>
                <w:b/>
                <w:bCs/>
                <w:sz w:val="22"/>
                <w:szCs w:val="22"/>
              </w:rPr>
              <w:t>Duration of Study</w:t>
            </w:r>
          </w:p>
        </w:tc>
        <w:tc>
          <w:tcPr>
            <w:tcW w:w="1489" w:type="dxa"/>
          </w:tcPr>
          <w:p w14:paraId="4B9CD387" w14:textId="77777777" w:rsidR="00163E59" w:rsidRPr="001C74EA" w:rsidRDefault="00163E59" w:rsidP="00A05687">
            <w:pPr>
              <w:rPr>
                <w:rFonts w:cstheme="minorHAnsi"/>
                <w:b/>
                <w:bCs/>
                <w:sz w:val="22"/>
                <w:szCs w:val="22"/>
              </w:rPr>
            </w:pPr>
            <w:r w:rsidRPr="001C74EA">
              <w:rPr>
                <w:rFonts w:cstheme="minorHAnsi"/>
                <w:b/>
                <w:bCs/>
                <w:sz w:val="22"/>
                <w:szCs w:val="22"/>
              </w:rPr>
              <w:t xml:space="preserve">Group </w:t>
            </w:r>
          </w:p>
          <w:p w14:paraId="5A6BC95E" w14:textId="77777777" w:rsidR="00163E59" w:rsidRPr="001C74EA" w:rsidRDefault="00163E59" w:rsidP="00A05687">
            <w:pPr>
              <w:rPr>
                <w:rFonts w:cstheme="minorHAnsi"/>
                <w:sz w:val="22"/>
                <w:szCs w:val="22"/>
              </w:rPr>
            </w:pPr>
            <w:r w:rsidRPr="001C74EA">
              <w:rPr>
                <w:rFonts w:cstheme="minorHAnsi"/>
                <w:sz w:val="22"/>
                <w:szCs w:val="22"/>
              </w:rPr>
              <w:t>Intervention and Comparators</w:t>
            </w:r>
          </w:p>
        </w:tc>
        <w:tc>
          <w:tcPr>
            <w:tcW w:w="592" w:type="dxa"/>
          </w:tcPr>
          <w:p w14:paraId="7419077E" w14:textId="77777777" w:rsidR="00163E59" w:rsidRPr="001C74EA" w:rsidRDefault="00163E59" w:rsidP="00A05687">
            <w:pPr>
              <w:rPr>
                <w:rFonts w:cstheme="minorHAnsi"/>
                <w:b/>
                <w:bCs/>
                <w:sz w:val="22"/>
                <w:szCs w:val="22"/>
              </w:rPr>
            </w:pPr>
            <w:r w:rsidRPr="001C74EA">
              <w:rPr>
                <w:rFonts w:cstheme="minorHAnsi"/>
                <w:b/>
                <w:bCs/>
                <w:sz w:val="22"/>
                <w:szCs w:val="22"/>
              </w:rPr>
              <w:t>n</w:t>
            </w:r>
          </w:p>
        </w:tc>
        <w:tc>
          <w:tcPr>
            <w:tcW w:w="1664" w:type="dxa"/>
          </w:tcPr>
          <w:p w14:paraId="7F415FA3" w14:textId="77777777" w:rsidR="00163E59" w:rsidRPr="001C74EA" w:rsidRDefault="00163E59" w:rsidP="00A05687">
            <w:pPr>
              <w:rPr>
                <w:rFonts w:cstheme="minorHAnsi"/>
                <w:b/>
                <w:bCs/>
                <w:sz w:val="22"/>
                <w:szCs w:val="22"/>
              </w:rPr>
            </w:pPr>
            <w:r w:rsidRPr="001C74EA">
              <w:rPr>
                <w:rFonts w:cstheme="minorHAnsi"/>
                <w:b/>
                <w:bCs/>
                <w:sz w:val="22"/>
                <w:szCs w:val="22"/>
              </w:rPr>
              <w:t>Condition</w:t>
            </w:r>
          </w:p>
        </w:tc>
        <w:tc>
          <w:tcPr>
            <w:tcW w:w="1087" w:type="dxa"/>
          </w:tcPr>
          <w:p w14:paraId="09FEDB97" w14:textId="77777777" w:rsidR="00163E59" w:rsidRPr="001C74EA" w:rsidRDefault="00163E59" w:rsidP="00A05687">
            <w:pPr>
              <w:rPr>
                <w:rFonts w:cstheme="minorHAnsi"/>
                <w:b/>
                <w:bCs/>
                <w:sz w:val="22"/>
                <w:szCs w:val="22"/>
                <w:u w:val="single"/>
              </w:rPr>
            </w:pPr>
            <w:r w:rsidRPr="001C74EA">
              <w:rPr>
                <w:rFonts w:cstheme="minorHAnsi"/>
                <w:b/>
                <w:bCs/>
                <w:sz w:val="22"/>
                <w:szCs w:val="22"/>
                <w:u w:val="single"/>
              </w:rPr>
              <w:t>Sex</w:t>
            </w:r>
          </w:p>
          <w:p w14:paraId="113AEE93" w14:textId="77777777" w:rsidR="00163E59" w:rsidRPr="001C74EA" w:rsidRDefault="00163E59" w:rsidP="00A05687">
            <w:pPr>
              <w:rPr>
                <w:rFonts w:cstheme="minorHAnsi"/>
                <w:b/>
                <w:bCs/>
                <w:sz w:val="22"/>
                <w:szCs w:val="22"/>
              </w:rPr>
            </w:pPr>
            <w:r w:rsidRPr="001C74EA">
              <w:rPr>
                <w:rFonts w:cstheme="minorHAnsi"/>
                <w:b/>
                <w:bCs/>
                <w:sz w:val="22"/>
                <w:szCs w:val="22"/>
              </w:rPr>
              <w:t>No. (%)</w:t>
            </w:r>
          </w:p>
        </w:tc>
        <w:tc>
          <w:tcPr>
            <w:tcW w:w="1083" w:type="dxa"/>
          </w:tcPr>
          <w:p w14:paraId="1CDF3228" w14:textId="77777777" w:rsidR="00163E59" w:rsidRPr="001C74EA" w:rsidRDefault="00163E59" w:rsidP="00A05687">
            <w:pPr>
              <w:rPr>
                <w:rFonts w:cstheme="minorHAnsi"/>
                <w:b/>
                <w:bCs/>
                <w:sz w:val="22"/>
                <w:szCs w:val="22"/>
              </w:rPr>
            </w:pPr>
            <w:r w:rsidRPr="001C74EA">
              <w:rPr>
                <w:rFonts w:cstheme="minorHAnsi"/>
                <w:b/>
                <w:bCs/>
                <w:sz w:val="22"/>
                <w:szCs w:val="22"/>
              </w:rPr>
              <w:t>Age (mean ± SD)</w:t>
            </w:r>
          </w:p>
        </w:tc>
        <w:tc>
          <w:tcPr>
            <w:tcW w:w="1129" w:type="dxa"/>
          </w:tcPr>
          <w:p w14:paraId="3993D736" w14:textId="77777777" w:rsidR="00163E59" w:rsidRPr="001C74EA" w:rsidRDefault="00163E59" w:rsidP="00A05687">
            <w:pPr>
              <w:rPr>
                <w:rFonts w:cstheme="minorHAnsi"/>
                <w:b/>
                <w:bCs/>
                <w:sz w:val="22"/>
                <w:szCs w:val="22"/>
              </w:rPr>
            </w:pPr>
            <w:r w:rsidRPr="001C74EA">
              <w:rPr>
                <w:rFonts w:cstheme="minorHAnsi"/>
                <w:b/>
                <w:bCs/>
                <w:sz w:val="22"/>
                <w:szCs w:val="22"/>
              </w:rPr>
              <w:t>Mass (mean kg ± SD</w:t>
            </w:r>
          </w:p>
        </w:tc>
        <w:tc>
          <w:tcPr>
            <w:tcW w:w="1129" w:type="dxa"/>
          </w:tcPr>
          <w:p w14:paraId="77B412AC" w14:textId="77777777" w:rsidR="00163E59" w:rsidRPr="001C74EA" w:rsidRDefault="00163E59" w:rsidP="00A05687">
            <w:pPr>
              <w:rPr>
                <w:rFonts w:cstheme="minorHAnsi"/>
                <w:b/>
                <w:bCs/>
                <w:sz w:val="22"/>
                <w:szCs w:val="22"/>
              </w:rPr>
            </w:pPr>
            <w:r w:rsidRPr="001C74EA">
              <w:rPr>
                <w:rFonts w:cstheme="minorHAnsi"/>
                <w:b/>
                <w:bCs/>
                <w:sz w:val="22"/>
                <w:szCs w:val="22"/>
              </w:rPr>
              <w:t>Height (mean m ± SD</w:t>
            </w:r>
          </w:p>
        </w:tc>
        <w:tc>
          <w:tcPr>
            <w:tcW w:w="1129" w:type="dxa"/>
          </w:tcPr>
          <w:p w14:paraId="523D4B71" w14:textId="77777777" w:rsidR="00163E59" w:rsidRPr="001C74EA" w:rsidRDefault="00163E59" w:rsidP="00A05687">
            <w:pPr>
              <w:rPr>
                <w:rFonts w:cstheme="minorHAnsi"/>
                <w:b/>
                <w:bCs/>
                <w:sz w:val="22"/>
                <w:szCs w:val="22"/>
              </w:rPr>
            </w:pPr>
            <w:r w:rsidRPr="001C74EA">
              <w:rPr>
                <w:rFonts w:cstheme="minorHAnsi"/>
                <w:b/>
                <w:bCs/>
                <w:sz w:val="22"/>
                <w:szCs w:val="22"/>
              </w:rPr>
              <w:t>BMI (mean kg/m</w:t>
            </w:r>
            <w:r w:rsidRPr="001C74EA">
              <w:rPr>
                <w:rFonts w:cstheme="minorHAnsi"/>
                <w:b/>
                <w:bCs/>
                <w:sz w:val="22"/>
                <w:szCs w:val="22"/>
                <w:vertAlign w:val="superscript"/>
              </w:rPr>
              <w:t xml:space="preserve">2 </w:t>
            </w:r>
            <w:r w:rsidRPr="001C74EA">
              <w:rPr>
                <w:rFonts w:cstheme="minorHAnsi"/>
                <w:sz w:val="22"/>
                <w:szCs w:val="22"/>
              </w:rPr>
              <w:t xml:space="preserve">± </w:t>
            </w:r>
            <w:r w:rsidRPr="001C74EA">
              <w:rPr>
                <w:rFonts w:cstheme="minorHAnsi"/>
                <w:b/>
                <w:bCs/>
                <w:sz w:val="22"/>
                <w:szCs w:val="22"/>
              </w:rPr>
              <w:t>SD+/-)</w:t>
            </w:r>
          </w:p>
        </w:tc>
        <w:tc>
          <w:tcPr>
            <w:tcW w:w="2168" w:type="dxa"/>
          </w:tcPr>
          <w:p w14:paraId="14840ABD" w14:textId="77777777" w:rsidR="00163E59" w:rsidRPr="001C74EA" w:rsidRDefault="00163E59" w:rsidP="00A05687">
            <w:pPr>
              <w:rPr>
                <w:rFonts w:cstheme="minorHAnsi"/>
                <w:b/>
                <w:bCs/>
                <w:sz w:val="22"/>
                <w:szCs w:val="22"/>
              </w:rPr>
            </w:pPr>
            <w:r w:rsidRPr="001C74EA">
              <w:rPr>
                <w:rFonts w:cstheme="minorHAnsi"/>
                <w:b/>
                <w:bCs/>
                <w:sz w:val="22"/>
                <w:szCs w:val="22"/>
              </w:rPr>
              <w:t>Outcomes</w:t>
            </w:r>
          </w:p>
        </w:tc>
      </w:tr>
      <w:tr w:rsidR="00163E59" w:rsidRPr="001C74EA" w14:paraId="112B6AC3" w14:textId="77777777" w:rsidTr="00A05687">
        <w:tc>
          <w:tcPr>
            <w:tcW w:w="13950" w:type="dxa"/>
            <w:gridSpan w:val="11"/>
          </w:tcPr>
          <w:p w14:paraId="20E1CABD" w14:textId="77777777" w:rsidR="00163E59" w:rsidRPr="001C74EA" w:rsidRDefault="00163E59" w:rsidP="00A05687">
            <w:pPr>
              <w:jc w:val="center"/>
              <w:rPr>
                <w:rFonts w:cstheme="minorHAnsi"/>
                <w:b/>
                <w:bCs/>
                <w:sz w:val="22"/>
                <w:szCs w:val="22"/>
              </w:rPr>
            </w:pPr>
            <w:r w:rsidRPr="001C74EA">
              <w:rPr>
                <w:rFonts w:cstheme="minorHAnsi"/>
                <w:b/>
                <w:bCs/>
                <w:sz w:val="22"/>
                <w:szCs w:val="22"/>
              </w:rPr>
              <w:t>Corrective Therapeutic Footwear</w:t>
            </w:r>
          </w:p>
        </w:tc>
      </w:tr>
      <w:tr w:rsidR="00163E59" w:rsidRPr="001C74EA" w14:paraId="55D72216" w14:textId="77777777" w:rsidTr="00A05687">
        <w:trPr>
          <w:trHeight w:val="119"/>
        </w:trPr>
        <w:tc>
          <w:tcPr>
            <w:tcW w:w="1377" w:type="dxa"/>
            <w:vMerge w:val="restart"/>
          </w:tcPr>
          <w:p w14:paraId="49AB73DC" w14:textId="77777777" w:rsidR="00163E59" w:rsidRPr="001C74EA" w:rsidRDefault="00163E59" w:rsidP="00A05687">
            <w:pPr>
              <w:rPr>
                <w:rFonts w:cstheme="minorHAnsi"/>
                <w:sz w:val="22"/>
                <w:szCs w:val="22"/>
              </w:rPr>
            </w:pPr>
            <w:r w:rsidRPr="001C74EA">
              <w:rPr>
                <w:rFonts w:cstheme="minorHAnsi"/>
                <w:sz w:val="22"/>
                <w:szCs w:val="22"/>
              </w:rPr>
              <w:t>Wenger et al. (1989)</w:t>
            </w:r>
          </w:p>
        </w:tc>
        <w:tc>
          <w:tcPr>
            <w:tcW w:w="1103" w:type="dxa"/>
            <w:vMerge w:val="restart"/>
          </w:tcPr>
          <w:p w14:paraId="5188A187" w14:textId="77777777" w:rsidR="00163E59" w:rsidRPr="001C74EA" w:rsidRDefault="00163E59" w:rsidP="00A05687">
            <w:pPr>
              <w:rPr>
                <w:rFonts w:cstheme="minorHAnsi"/>
                <w:sz w:val="22"/>
                <w:szCs w:val="22"/>
              </w:rPr>
            </w:pPr>
            <w:r w:rsidRPr="001C74EA">
              <w:rPr>
                <w:rFonts w:cstheme="minorHAnsi"/>
                <w:sz w:val="22"/>
                <w:szCs w:val="22"/>
              </w:rPr>
              <w:t xml:space="preserve">3 years </w:t>
            </w:r>
          </w:p>
          <w:p w14:paraId="01A99362" w14:textId="77777777" w:rsidR="00163E59" w:rsidRPr="001C74EA" w:rsidRDefault="00163E59" w:rsidP="00A05687">
            <w:pPr>
              <w:rPr>
                <w:rFonts w:cstheme="minorHAnsi"/>
                <w:sz w:val="22"/>
                <w:szCs w:val="22"/>
              </w:rPr>
            </w:pPr>
          </w:p>
        </w:tc>
        <w:tc>
          <w:tcPr>
            <w:tcW w:w="1489" w:type="dxa"/>
          </w:tcPr>
          <w:p w14:paraId="6187DA2F" w14:textId="77777777" w:rsidR="00163E59" w:rsidRPr="001C74EA" w:rsidRDefault="00163E59" w:rsidP="00A05687">
            <w:pPr>
              <w:rPr>
                <w:rFonts w:cstheme="minorHAnsi"/>
                <w:sz w:val="22"/>
                <w:szCs w:val="22"/>
              </w:rPr>
            </w:pPr>
            <w:r w:rsidRPr="001C74EA">
              <w:rPr>
                <w:rFonts w:cstheme="minorHAnsi"/>
                <w:sz w:val="22"/>
                <w:szCs w:val="22"/>
              </w:rPr>
              <w:t>Group 1 CTF</w:t>
            </w:r>
          </w:p>
          <w:p w14:paraId="33CA3722" w14:textId="77777777" w:rsidR="00163E59" w:rsidRPr="001C74EA" w:rsidRDefault="00163E59" w:rsidP="00A05687">
            <w:pPr>
              <w:rPr>
                <w:rFonts w:cstheme="minorHAnsi"/>
                <w:sz w:val="22"/>
                <w:szCs w:val="22"/>
              </w:rPr>
            </w:pPr>
          </w:p>
        </w:tc>
        <w:tc>
          <w:tcPr>
            <w:tcW w:w="592" w:type="dxa"/>
          </w:tcPr>
          <w:p w14:paraId="6FB1F488" w14:textId="77777777" w:rsidR="00163E59" w:rsidRPr="001C74EA" w:rsidRDefault="00163E59" w:rsidP="00A05687">
            <w:pPr>
              <w:rPr>
                <w:rFonts w:cstheme="minorHAnsi"/>
                <w:sz w:val="22"/>
                <w:szCs w:val="22"/>
              </w:rPr>
            </w:pPr>
            <w:r w:rsidRPr="001C74EA">
              <w:rPr>
                <w:rFonts w:cstheme="minorHAnsi"/>
                <w:sz w:val="22"/>
                <w:szCs w:val="22"/>
              </w:rPr>
              <w:t>28§</w:t>
            </w:r>
          </w:p>
        </w:tc>
        <w:tc>
          <w:tcPr>
            <w:tcW w:w="1664" w:type="dxa"/>
            <w:vMerge w:val="restart"/>
          </w:tcPr>
          <w:p w14:paraId="18FEF5CD" w14:textId="77777777" w:rsidR="00163E59" w:rsidRPr="001C74EA" w:rsidRDefault="00163E59" w:rsidP="00A05687">
            <w:pPr>
              <w:rPr>
                <w:rFonts w:cstheme="minorHAnsi"/>
                <w:sz w:val="22"/>
                <w:szCs w:val="22"/>
              </w:rPr>
            </w:pPr>
            <w:r w:rsidRPr="001C74EA">
              <w:rPr>
                <w:rFonts w:cstheme="minorHAnsi"/>
                <w:sz w:val="22"/>
                <w:szCs w:val="22"/>
              </w:rPr>
              <w:t>Flexible pes planus</w:t>
            </w:r>
          </w:p>
          <w:p w14:paraId="08287EA3" w14:textId="77777777" w:rsidR="00163E59" w:rsidRPr="001C74EA" w:rsidRDefault="00163E59" w:rsidP="00A05687">
            <w:pPr>
              <w:rPr>
                <w:rFonts w:cstheme="minorHAnsi"/>
                <w:sz w:val="22"/>
                <w:szCs w:val="22"/>
              </w:rPr>
            </w:pPr>
          </w:p>
        </w:tc>
        <w:tc>
          <w:tcPr>
            <w:tcW w:w="1087" w:type="dxa"/>
          </w:tcPr>
          <w:p w14:paraId="148ED96E" w14:textId="77777777" w:rsidR="00163E59" w:rsidRPr="001C74EA" w:rsidRDefault="00163E59"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16 (57)</w:t>
            </w:r>
          </w:p>
          <w:p w14:paraId="47381CDD" w14:textId="77777777" w:rsidR="00163E59" w:rsidRPr="001C74EA" w:rsidRDefault="00163E59"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12 (43)</w:t>
            </w:r>
          </w:p>
          <w:p w14:paraId="4EB82433" w14:textId="77777777" w:rsidR="00163E59" w:rsidRPr="001C74EA" w:rsidRDefault="00163E59" w:rsidP="00A05687">
            <w:pPr>
              <w:rPr>
                <w:rFonts w:cstheme="minorHAnsi"/>
                <w:sz w:val="22"/>
                <w:szCs w:val="22"/>
              </w:rPr>
            </w:pPr>
          </w:p>
        </w:tc>
        <w:tc>
          <w:tcPr>
            <w:tcW w:w="1083" w:type="dxa"/>
          </w:tcPr>
          <w:p w14:paraId="0951912C" w14:textId="77777777" w:rsidR="00163E59" w:rsidRPr="001C74EA" w:rsidRDefault="00163E59" w:rsidP="00A05687">
            <w:pPr>
              <w:rPr>
                <w:rFonts w:cstheme="minorHAnsi"/>
                <w:sz w:val="22"/>
                <w:szCs w:val="22"/>
              </w:rPr>
            </w:pPr>
            <w:r w:rsidRPr="001C74EA">
              <w:rPr>
                <w:rFonts w:cstheme="minorHAnsi"/>
                <w:sz w:val="22"/>
                <w:szCs w:val="22"/>
              </w:rPr>
              <w:t>32.2 months ±17</w:t>
            </w:r>
            <w:r w:rsidRPr="001C74EA">
              <w:rPr>
                <w:rFonts w:ascii="Calibri (Body)" w:hAnsi="Calibri (Body)" w:cstheme="minorHAnsi"/>
                <w:sz w:val="22"/>
                <w:szCs w:val="22"/>
              </w:rPr>
              <w:t>‡</w:t>
            </w:r>
          </w:p>
          <w:p w14:paraId="193AF3E4" w14:textId="77777777" w:rsidR="00163E59" w:rsidRPr="001C74EA" w:rsidRDefault="00163E59" w:rsidP="00A05687">
            <w:pPr>
              <w:rPr>
                <w:rFonts w:cstheme="minorHAnsi"/>
                <w:sz w:val="22"/>
                <w:szCs w:val="22"/>
              </w:rPr>
            </w:pPr>
          </w:p>
        </w:tc>
        <w:tc>
          <w:tcPr>
            <w:tcW w:w="1129" w:type="dxa"/>
            <w:vMerge w:val="restart"/>
          </w:tcPr>
          <w:p w14:paraId="05AB406F" w14:textId="77777777" w:rsidR="00163E59" w:rsidRPr="001C74EA" w:rsidRDefault="00163E59" w:rsidP="00A05687">
            <w:pPr>
              <w:rPr>
                <w:rFonts w:cstheme="minorHAnsi"/>
                <w:sz w:val="22"/>
                <w:szCs w:val="22"/>
              </w:rPr>
            </w:pPr>
            <w:r w:rsidRPr="001C74EA">
              <w:rPr>
                <w:rFonts w:cstheme="minorHAnsi"/>
                <w:sz w:val="22"/>
                <w:szCs w:val="22"/>
              </w:rPr>
              <w:t>Not reported</w:t>
            </w:r>
          </w:p>
        </w:tc>
        <w:tc>
          <w:tcPr>
            <w:tcW w:w="1129" w:type="dxa"/>
            <w:vMerge w:val="restart"/>
          </w:tcPr>
          <w:p w14:paraId="15D38432" w14:textId="77777777" w:rsidR="00163E59" w:rsidRPr="001C74EA" w:rsidRDefault="00163E59" w:rsidP="00A05687">
            <w:pPr>
              <w:rPr>
                <w:rFonts w:cstheme="minorHAnsi"/>
                <w:sz w:val="22"/>
                <w:szCs w:val="22"/>
              </w:rPr>
            </w:pPr>
            <w:r w:rsidRPr="001C74EA">
              <w:rPr>
                <w:rFonts w:cstheme="minorHAnsi"/>
                <w:sz w:val="22"/>
                <w:szCs w:val="22"/>
              </w:rPr>
              <w:t>Not reported</w:t>
            </w:r>
          </w:p>
        </w:tc>
        <w:tc>
          <w:tcPr>
            <w:tcW w:w="1129" w:type="dxa"/>
            <w:vMerge w:val="restart"/>
          </w:tcPr>
          <w:p w14:paraId="6E832989" w14:textId="77777777" w:rsidR="00163E59" w:rsidRPr="001C74EA" w:rsidRDefault="00163E59" w:rsidP="00A05687">
            <w:pPr>
              <w:rPr>
                <w:rFonts w:cstheme="minorHAnsi"/>
                <w:sz w:val="22"/>
                <w:szCs w:val="22"/>
              </w:rPr>
            </w:pPr>
            <w:r w:rsidRPr="001C74EA">
              <w:rPr>
                <w:rFonts w:cstheme="minorHAnsi"/>
                <w:sz w:val="22"/>
                <w:szCs w:val="22"/>
              </w:rPr>
              <w:t>Not reported</w:t>
            </w:r>
          </w:p>
        </w:tc>
        <w:tc>
          <w:tcPr>
            <w:tcW w:w="2168" w:type="dxa"/>
            <w:vMerge w:val="restart"/>
          </w:tcPr>
          <w:p w14:paraId="38DD4F87" w14:textId="77777777" w:rsidR="00163E59" w:rsidRPr="001C74EA" w:rsidRDefault="00163E59" w:rsidP="00A05687">
            <w:pPr>
              <w:rPr>
                <w:rFonts w:cstheme="minorHAnsi"/>
                <w:sz w:val="22"/>
                <w:szCs w:val="22"/>
              </w:rPr>
            </w:pPr>
            <w:r w:rsidRPr="001C74EA">
              <w:rPr>
                <w:rFonts w:cstheme="minorHAnsi"/>
                <w:sz w:val="22"/>
                <w:szCs w:val="22"/>
              </w:rPr>
              <w:t xml:space="preserve">Skeletal geometry </w:t>
            </w:r>
          </w:p>
          <w:p w14:paraId="1D40B11B" w14:textId="77777777" w:rsidR="00163E59" w:rsidRPr="001C74EA" w:rsidRDefault="00163E59" w:rsidP="00A05687">
            <w:pPr>
              <w:rPr>
                <w:rFonts w:cstheme="minorHAnsi"/>
                <w:sz w:val="22"/>
                <w:szCs w:val="22"/>
              </w:rPr>
            </w:pPr>
            <w:r w:rsidRPr="001C74EA">
              <w:rPr>
                <w:rFonts w:cstheme="minorHAnsi"/>
                <w:sz w:val="22"/>
                <w:szCs w:val="22"/>
              </w:rPr>
              <w:t>(radiographic)</w:t>
            </w:r>
          </w:p>
        </w:tc>
      </w:tr>
      <w:tr w:rsidR="00163E59" w:rsidRPr="001C74EA" w14:paraId="3E8C0510" w14:textId="77777777" w:rsidTr="00A05687">
        <w:trPr>
          <w:trHeight w:val="118"/>
        </w:trPr>
        <w:tc>
          <w:tcPr>
            <w:tcW w:w="1377" w:type="dxa"/>
            <w:vMerge/>
          </w:tcPr>
          <w:p w14:paraId="3943988F" w14:textId="77777777" w:rsidR="00163E59" w:rsidRPr="001C74EA" w:rsidRDefault="00163E59" w:rsidP="00A05687">
            <w:pPr>
              <w:rPr>
                <w:rFonts w:cstheme="minorHAnsi"/>
                <w:sz w:val="22"/>
                <w:szCs w:val="22"/>
              </w:rPr>
            </w:pPr>
          </w:p>
        </w:tc>
        <w:tc>
          <w:tcPr>
            <w:tcW w:w="1103" w:type="dxa"/>
            <w:vMerge/>
          </w:tcPr>
          <w:p w14:paraId="7140755F" w14:textId="77777777" w:rsidR="00163E59" w:rsidRPr="001C74EA" w:rsidRDefault="00163E59" w:rsidP="00A05687">
            <w:pPr>
              <w:rPr>
                <w:rFonts w:cstheme="minorHAnsi"/>
                <w:sz w:val="22"/>
                <w:szCs w:val="22"/>
              </w:rPr>
            </w:pPr>
          </w:p>
        </w:tc>
        <w:tc>
          <w:tcPr>
            <w:tcW w:w="1489" w:type="dxa"/>
          </w:tcPr>
          <w:p w14:paraId="50E3AC08" w14:textId="77777777" w:rsidR="00163E59" w:rsidRPr="001C74EA" w:rsidRDefault="00163E59" w:rsidP="00A05687">
            <w:pPr>
              <w:rPr>
                <w:rFonts w:cstheme="minorHAnsi"/>
                <w:sz w:val="22"/>
                <w:szCs w:val="22"/>
              </w:rPr>
            </w:pPr>
            <w:r w:rsidRPr="001C74EA">
              <w:rPr>
                <w:rFonts w:cstheme="minorHAnsi"/>
                <w:sz w:val="22"/>
                <w:szCs w:val="22"/>
              </w:rPr>
              <w:t>Group 2 SLF</w:t>
            </w:r>
          </w:p>
          <w:p w14:paraId="494B85BF" w14:textId="77777777" w:rsidR="00163E59" w:rsidRPr="001C74EA" w:rsidRDefault="00163E59" w:rsidP="00A05687">
            <w:pPr>
              <w:rPr>
                <w:rFonts w:cstheme="minorHAnsi"/>
                <w:sz w:val="22"/>
                <w:szCs w:val="22"/>
              </w:rPr>
            </w:pPr>
          </w:p>
        </w:tc>
        <w:tc>
          <w:tcPr>
            <w:tcW w:w="592" w:type="dxa"/>
          </w:tcPr>
          <w:p w14:paraId="7156DE3B" w14:textId="77777777" w:rsidR="00163E59" w:rsidRPr="001C74EA" w:rsidRDefault="00163E59" w:rsidP="00A05687">
            <w:pPr>
              <w:rPr>
                <w:rFonts w:cstheme="minorHAnsi"/>
                <w:sz w:val="22"/>
                <w:szCs w:val="22"/>
              </w:rPr>
            </w:pPr>
            <w:r w:rsidRPr="001C74EA">
              <w:rPr>
                <w:rFonts w:cstheme="minorHAnsi"/>
                <w:sz w:val="22"/>
                <w:szCs w:val="22"/>
              </w:rPr>
              <w:t>21§</w:t>
            </w:r>
          </w:p>
        </w:tc>
        <w:tc>
          <w:tcPr>
            <w:tcW w:w="1664" w:type="dxa"/>
            <w:vMerge/>
          </w:tcPr>
          <w:p w14:paraId="2C986237" w14:textId="77777777" w:rsidR="00163E59" w:rsidRPr="001C74EA" w:rsidRDefault="00163E59" w:rsidP="00A05687">
            <w:pPr>
              <w:rPr>
                <w:rFonts w:cstheme="minorHAnsi"/>
                <w:sz w:val="22"/>
                <w:szCs w:val="22"/>
              </w:rPr>
            </w:pPr>
          </w:p>
        </w:tc>
        <w:tc>
          <w:tcPr>
            <w:tcW w:w="1087" w:type="dxa"/>
          </w:tcPr>
          <w:p w14:paraId="6CFC974B" w14:textId="77777777" w:rsidR="00163E59" w:rsidRPr="001C74EA" w:rsidRDefault="00163E59" w:rsidP="00A05687">
            <w:pPr>
              <w:rPr>
                <w:rFonts w:cstheme="minorHAnsi"/>
                <w:sz w:val="22"/>
                <w:szCs w:val="22"/>
              </w:rPr>
            </w:pPr>
            <w:r w:rsidRPr="001C74EA">
              <w:rPr>
                <w:rFonts w:cstheme="minorHAnsi"/>
                <w:sz w:val="22"/>
                <w:szCs w:val="22"/>
              </w:rPr>
              <w:t>13 (62)</w:t>
            </w:r>
          </w:p>
          <w:p w14:paraId="314504BE" w14:textId="77777777" w:rsidR="00163E59" w:rsidRPr="001C74EA" w:rsidRDefault="00163E59"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8 (38)</w:t>
            </w:r>
          </w:p>
          <w:p w14:paraId="3FD3C776" w14:textId="77777777" w:rsidR="00163E59" w:rsidRPr="001C74EA" w:rsidRDefault="00163E59" w:rsidP="00A05687">
            <w:pPr>
              <w:rPr>
                <w:rFonts w:cstheme="minorHAnsi"/>
                <w:sz w:val="22"/>
                <w:szCs w:val="22"/>
              </w:rPr>
            </w:pPr>
          </w:p>
        </w:tc>
        <w:tc>
          <w:tcPr>
            <w:tcW w:w="1083" w:type="dxa"/>
          </w:tcPr>
          <w:p w14:paraId="3A97DCEC" w14:textId="77777777" w:rsidR="00163E59" w:rsidRPr="001C74EA" w:rsidRDefault="00163E59" w:rsidP="00A05687">
            <w:pPr>
              <w:rPr>
                <w:rFonts w:cstheme="minorHAnsi"/>
                <w:sz w:val="22"/>
                <w:szCs w:val="22"/>
              </w:rPr>
            </w:pPr>
            <w:r w:rsidRPr="001C74EA">
              <w:rPr>
                <w:rFonts w:cstheme="minorHAnsi"/>
                <w:sz w:val="22"/>
                <w:szCs w:val="22"/>
              </w:rPr>
              <w:t>27.2 months ±11.6</w:t>
            </w:r>
            <w:r w:rsidRPr="001C74EA">
              <w:rPr>
                <w:rFonts w:ascii="Calibri (Body)" w:hAnsi="Calibri (Body)" w:cstheme="minorHAnsi"/>
                <w:sz w:val="22"/>
                <w:szCs w:val="22"/>
              </w:rPr>
              <w:t>‡</w:t>
            </w:r>
          </w:p>
        </w:tc>
        <w:tc>
          <w:tcPr>
            <w:tcW w:w="1129" w:type="dxa"/>
            <w:vMerge/>
          </w:tcPr>
          <w:p w14:paraId="6F032884" w14:textId="77777777" w:rsidR="00163E59" w:rsidRPr="001C74EA" w:rsidRDefault="00163E59" w:rsidP="00A05687">
            <w:pPr>
              <w:rPr>
                <w:rFonts w:cstheme="minorHAnsi"/>
                <w:sz w:val="22"/>
                <w:szCs w:val="22"/>
              </w:rPr>
            </w:pPr>
          </w:p>
        </w:tc>
        <w:tc>
          <w:tcPr>
            <w:tcW w:w="1129" w:type="dxa"/>
            <w:vMerge/>
          </w:tcPr>
          <w:p w14:paraId="67364789" w14:textId="77777777" w:rsidR="00163E59" w:rsidRPr="001C74EA" w:rsidRDefault="00163E59" w:rsidP="00A05687">
            <w:pPr>
              <w:rPr>
                <w:rFonts w:cstheme="minorHAnsi"/>
                <w:sz w:val="22"/>
                <w:szCs w:val="22"/>
              </w:rPr>
            </w:pPr>
          </w:p>
        </w:tc>
        <w:tc>
          <w:tcPr>
            <w:tcW w:w="1129" w:type="dxa"/>
            <w:vMerge/>
          </w:tcPr>
          <w:p w14:paraId="28634F14" w14:textId="77777777" w:rsidR="00163E59" w:rsidRPr="001C74EA" w:rsidRDefault="00163E59" w:rsidP="00A05687">
            <w:pPr>
              <w:rPr>
                <w:rFonts w:cstheme="minorHAnsi"/>
                <w:sz w:val="22"/>
                <w:szCs w:val="22"/>
              </w:rPr>
            </w:pPr>
          </w:p>
        </w:tc>
        <w:tc>
          <w:tcPr>
            <w:tcW w:w="2168" w:type="dxa"/>
            <w:vMerge/>
          </w:tcPr>
          <w:p w14:paraId="04DD72DC" w14:textId="77777777" w:rsidR="00163E59" w:rsidRPr="001C74EA" w:rsidRDefault="00163E59" w:rsidP="00A05687">
            <w:pPr>
              <w:rPr>
                <w:rFonts w:cstheme="minorHAnsi"/>
                <w:sz w:val="22"/>
                <w:szCs w:val="22"/>
              </w:rPr>
            </w:pPr>
          </w:p>
        </w:tc>
      </w:tr>
      <w:tr w:rsidR="00163E59" w:rsidRPr="001C74EA" w14:paraId="50EA0A81" w14:textId="77777777" w:rsidTr="00A05687">
        <w:trPr>
          <w:trHeight w:val="118"/>
        </w:trPr>
        <w:tc>
          <w:tcPr>
            <w:tcW w:w="1377" w:type="dxa"/>
            <w:vMerge/>
          </w:tcPr>
          <w:p w14:paraId="1CAB17EC" w14:textId="77777777" w:rsidR="00163E59" w:rsidRPr="001C74EA" w:rsidRDefault="00163E59" w:rsidP="00A05687">
            <w:pPr>
              <w:rPr>
                <w:rFonts w:cstheme="minorHAnsi"/>
                <w:sz w:val="22"/>
                <w:szCs w:val="22"/>
              </w:rPr>
            </w:pPr>
          </w:p>
        </w:tc>
        <w:tc>
          <w:tcPr>
            <w:tcW w:w="1103" w:type="dxa"/>
            <w:vMerge/>
          </w:tcPr>
          <w:p w14:paraId="6AC17BCB" w14:textId="77777777" w:rsidR="00163E59" w:rsidRPr="001C74EA" w:rsidRDefault="00163E59" w:rsidP="00A05687">
            <w:pPr>
              <w:rPr>
                <w:rFonts w:cstheme="minorHAnsi"/>
                <w:sz w:val="22"/>
                <w:szCs w:val="22"/>
              </w:rPr>
            </w:pPr>
          </w:p>
        </w:tc>
        <w:tc>
          <w:tcPr>
            <w:tcW w:w="1489" w:type="dxa"/>
          </w:tcPr>
          <w:p w14:paraId="1BB70A64" w14:textId="77777777" w:rsidR="00163E59" w:rsidRPr="001C74EA" w:rsidRDefault="00163E59" w:rsidP="00A05687">
            <w:pPr>
              <w:rPr>
                <w:rFonts w:cstheme="minorHAnsi"/>
                <w:sz w:val="22"/>
                <w:szCs w:val="22"/>
              </w:rPr>
            </w:pPr>
            <w:r w:rsidRPr="001C74EA">
              <w:rPr>
                <w:rFonts w:cstheme="minorHAnsi"/>
                <w:sz w:val="22"/>
                <w:szCs w:val="22"/>
              </w:rPr>
              <w:t xml:space="preserve">Group 3 CTF with </w:t>
            </w:r>
            <w:proofErr w:type="spellStart"/>
            <w:r w:rsidRPr="001C74EA">
              <w:rPr>
                <w:rFonts w:cstheme="minorHAnsi"/>
                <w:sz w:val="22"/>
                <w:szCs w:val="22"/>
              </w:rPr>
              <w:t>Helfet</w:t>
            </w:r>
            <w:proofErr w:type="spellEnd"/>
            <w:r w:rsidRPr="001C74EA">
              <w:rPr>
                <w:rFonts w:cstheme="minorHAnsi"/>
                <w:sz w:val="22"/>
                <w:szCs w:val="22"/>
              </w:rPr>
              <w:t xml:space="preserve"> Heel Cup </w:t>
            </w:r>
          </w:p>
        </w:tc>
        <w:tc>
          <w:tcPr>
            <w:tcW w:w="592" w:type="dxa"/>
          </w:tcPr>
          <w:p w14:paraId="58166A87" w14:textId="77777777" w:rsidR="00163E59" w:rsidRPr="001C74EA" w:rsidRDefault="00163E59" w:rsidP="00A05687">
            <w:pPr>
              <w:rPr>
                <w:rFonts w:cstheme="minorHAnsi"/>
                <w:sz w:val="22"/>
                <w:szCs w:val="22"/>
              </w:rPr>
            </w:pPr>
            <w:r w:rsidRPr="001C74EA">
              <w:rPr>
                <w:rFonts w:cstheme="minorHAnsi"/>
                <w:sz w:val="22"/>
                <w:szCs w:val="22"/>
              </w:rPr>
              <w:t>27§</w:t>
            </w:r>
          </w:p>
        </w:tc>
        <w:tc>
          <w:tcPr>
            <w:tcW w:w="1664" w:type="dxa"/>
            <w:vMerge/>
          </w:tcPr>
          <w:p w14:paraId="6F01B2D4" w14:textId="77777777" w:rsidR="00163E59" w:rsidRPr="001C74EA" w:rsidRDefault="00163E59" w:rsidP="00A05687">
            <w:pPr>
              <w:rPr>
                <w:rFonts w:cstheme="minorHAnsi"/>
                <w:sz w:val="22"/>
                <w:szCs w:val="22"/>
              </w:rPr>
            </w:pPr>
          </w:p>
        </w:tc>
        <w:tc>
          <w:tcPr>
            <w:tcW w:w="1087" w:type="dxa"/>
          </w:tcPr>
          <w:p w14:paraId="2F365D89" w14:textId="77777777" w:rsidR="00163E59" w:rsidRPr="001C74EA" w:rsidRDefault="00163E59"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22 (81)</w:t>
            </w:r>
          </w:p>
          <w:p w14:paraId="53AF279C" w14:textId="77777777" w:rsidR="00163E59" w:rsidRPr="001C74EA" w:rsidRDefault="00163E59"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5 (19)</w:t>
            </w:r>
          </w:p>
          <w:p w14:paraId="018F7985" w14:textId="77777777" w:rsidR="00163E59" w:rsidRPr="001C74EA" w:rsidRDefault="00163E59" w:rsidP="00A05687">
            <w:pPr>
              <w:rPr>
                <w:rFonts w:cstheme="minorHAnsi"/>
                <w:sz w:val="22"/>
                <w:szCs w:val="22"/>
              </w:rPr>
            </w:pPr>
          </w:p>
        </w:tc>
        <w:tc>
          <w:tcPr>
            <w:tcW w:w="1083" w:type="dxa"/>
          </w:tcPr>
          <w:p w14:paraId="7835A1BB" w14:textId="77777777" w:rsidR="00163E59" w:rsidRPr="001C74EA" w:rsidRDefault="00163E59" w:rsidP="00A05687">
            <w:pPr>
              <w:rPr>
                <w:rFonts w:cstheme="minorHAnsi"/>
                <w:sz w:val="22"/>
                <w:szCs w:val="22"/>
              </w:rPr>
            </w:pPr>
            <w:r w:rsidRPr="001C74EA">
              <w:rPr>
                <w:rFonts w:cstheme="minorHAnsi"/>
                <w:sz w:val="22"/>
                <w:szCs w:val="22"/>
              </w:rPr>
              <w:t>28.7 months ±13.5</w:t>
            </w:r>
            <w:r w:rsidRPr="001C74EA">
              <w:rPr>
                <w:rFonts w:ascii="Calibri (Body)" w:hAnsi="Calibri (Body)" w:cstheme="minorHAnsi"/>
                <w:sz w:val="22"/>
                <w:szCs w:val="22"/>
              </w:rPr>
              <w:t>‡</w:t>
            </w:r>
          </w:p>
        </w:tc>
        <w:tc>
          <w:tcPr>
            <w:tcW w:w="1129" w:type="dxa"/>
            <w:vMerge/>
          </w:tcPr>
          <w:p w14:paraId="3C8A688A" w14:textId="77777777" w:rsidR="00163E59" w:rsidRPr="001C74EA" w:rsidRDefault="00163E59" w:rsidP="00A05687">
            <w:pPr>
              <w:rPr>
                <w:rFonts w:cstheme="minorHAnsi"/>
                <w:sz w:val="22"/>
                <w:szCs w:val="22"/>
              </w:rPr>
            </w:pPr>
          </w:p>
        </w:tc>
        <w:tc>
          <w:tcPr>
            <w:tcW w:w="1129" w:type="dxa"/>
            <w:vMerge/>
          </w:tcPr>
          <w:p w14:paraId="24D940D7" w14:textId="77777777" w:rsidR="00163E59" w:rsidRPr="001C74EA" w:rsidRDefault="00163E59" w:rsidP="00A05687">
            <w:pPr>
              <w:rPr>
                <w:rFonts w:cstheme="minorHAnsi"/>
                <w:sz w:val="22"/>
                <w:szCs w:val="22"/>
              </w:rPr>
            </w:pPr>
          </w:p>
        </w:tc>
        <w:tc>
          <w:tcPr>
            <w:tcW w:w="1129" w:type="dxa"/>
            <w:vMerge/>
          </w:tcPr>
          <w:p w14:paraId="3D992F41" w14:textId="77777777" w:rsidR="00163E59" w:rsidRPr="001C74EA" w:rsidRDefault="00163E59" w:rsidP="00A05687">
            <w:pPr>
              <w:rPr>
                <w:rFonts w:cstheme="minorHAnsi"/>
                <w:sz w:val="22"/>
                <w:szCs w:val="22"/>
              </w:rPr>
            </w:pPr>
          </w:p>
        </w:tc>
        <w:tc>
          <w:tcPr>
            <w:tcW w:w="2168" w:type="dxa"/>
            <w:vMerge/>
          </w:tcPr>
          <w:p w14:paraId="38B69E77" w14:textId="77777777" w:rsidR="00163E59" w:rsidRPr="001C74EA" w:rsidRDefault="00163E59" w:rsidP="00A05687">
            <w:pPr>
              <w:rPr>
                <w:rFonts w:cstheme="minorHAnsi"/>
                <w:sz w:val="22"/>
                <w:szCs w:val="22"/>
              </w:rPr>
            </w:pPr>
          </w:p>
        </w:tc>
      </w:tr>
      <w:tr w:rsidR="00163E59" w:rsidRPr="001C74EA" w14:paraId="3A043CA3" w14:textId="77777777" w:rsidTr="00A05687">
        <w:trPr>
          <w:trHeight w:val="118"/>
        </w:trPr>
        <w:tc>
          <w:tcPr>
            <w:tcW w:w="1377" w:type="dxa"/>
            <w:vMerge/>
          </w:tcPr>
          <w:p w14:paraId="3DA1D772" w14:textId="77777777" w:rsidR="00163E59" w:rsidRPr="001C74EA" w:rsidRDefault="00163E59" w:rsidP="00A05687">
            <w:pPr>
              <w:rPr>
                <w:rFonts w:cstheme="minorHAnsi"/>
                <w:sz w:val="22"/>
                <w:szCs w:val="22"/>
              </w:rPr>
            </w:pPr>
          </w:p>
        </w:tc>
        <w:tc>
          <w:tcPr>
            <w:tcW w:w="1103" w:type="dxa"/>
            <w:vMerge/>
          </w:tcPr>
          <w:p w14:paraId="04D30F6D" w14:textId="77777777" w:rsidR="00163E59" w:rsidRPr="001C74EA" w:rsidRDefault="00163E59" w:rsidP="00A05687">
            <w:pPr>
              <w:rPr>
                <w:rFonts w:cstheme="minorHAnsi"/>
                <w:sz w:val="22"/>
                <w:szCs w:val="22"/>
              </w:rPr>
            </w:pPr>
          </w:p>
        </w:tc>
        <w:tc>
          <w:tcPr>
            <w:tcW w:w="1489" w:type="dxa"/>
          </w:tcPr>
          <w:p w14:paraId="3003885D" w14:textId="77777777" w:rsidR="00163E59" w:rsidRPr="001C74EA" w:rsidRDefault="00163E59" w:rsidP="00A05687">
            <w:pPr>
              <w:rPr>
                <w:rFonts w:cstheme="minorHAnsi"/>
                <w:sz w:val="22"/>
                <w:szCs w:val="22"/>
              </w:rPr>
            </w:pPr>
            <w:r w:rsidRPr="001C74EA">
              <w:rPr>
                <w:rFonts w:cstheme="minorHAnsi"/>
                <w:sz w:val="22"/>
                <w:szCs w:val="22"/>
              </w:rPr>
              <w:t>Group 4 SLF with UCBL</w:t>
            </w:r>
          </w:p>
        </w:tc>
        <w:tc>
          <w:tcPr>
            <w:tcW w:w="592" w:type="dxa"/>
          </w:tcPr>
          <w:p w14:paraId="1293215E" w14:textId="77777777" w:rsidR="00163E59" w:rsidRPr="001C74EA" w:rsidRDefault="00163E59" w:rsidP="00A05687">
            <w:pPr>
              <w:rPr>
                <w:rFonts w:cstheme="minorHAnsi"/>
                <w:sz w:val="22"/>
                <w:szCs w:val="22"/>
              </w:rPr>
            </w:pPr>
            <w:r w:rsidRPr="001C74EA">
              <w:rPr>
                <w:rFonts w:cstheme="minorHAnsi"/>
                <w:sz w:val="22"/>
                <w:szCs w:val="22"/>
              </w:rPr>
              <w:t>22§</w:t>
            </w:r>
          </w:p>
        </w:tc>
        <w:tc>
          <w:tcPr>
            <w:tcW w:w="1664" w:type="dxa"/>
            <w:vMerge/>
          </w:tcPr>
          <w:p w14:paraId="3173D4DD" w14:textId="77777777" w:rsidR="00163E59" w:rsidRPr="001C74EA" w:rsidRDefault="00163E59" w:rsidP="00A05687">
            <w:pPr>
              <w:rPr>
                <w:rFonts w:cstheme="minorHAnsi"/>
                <w:sz w:val="22"/>
                <w:szCs w:val="22"/>
              </w:rPr>
            </w:pPr>
          </w:p>
        </w:tc>
        <w:tc>
          <w:tcPr>
            <w:tcW w:w="1087" w:type="dxa"/>
          </w:tcPr>
          <w:p w14:paraId="43B9E13A" w14:textId="77777777" w:rsidR="00163E59" w:rsidRPr="001C74EA" w:rsidRDefault="00163E59" w:rsidP="00A05687">
            <w:pPr>
              <w:rPr>
                <w:rFonts w:cstheme="minorHAnsi"/>
                <w:sz w:val="22"/>
                <w:szCs w:val="22"/>
              </w:rPr>
            </w:pPr>
            <w:r w:rsidRPr="001C74EA">
              <w:rPr>
                <w:rFonts w:cstheme="minorHAnsi"/>
                <w:sz w:val="22"/>
                <w:szCs w:val="22"/>
              </w:rPr>
              <w:t>9 (41)</w:t>
            </w:r>
          </w:p>
          <w:p w14:paraId="4D0237B9" w14:textId="77777777" w:rsidR="00163E59" w:rsidRPr="001C74EA" w:rsidRDefault="00163E59"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13 (59)</w:t>
            </w:r>
          </w:p>
        </w:tc>
        <w:tc>
          <w:tcPr>
            <w:tcW w:w="1083" w:type="dxa"/>
          </w:tcPr>
          <w:p w14:paraId="6920A340" w14:textId="77777777" w:rsidR="00163E59" w:rsidRPr="001C74EA" w:rsidRDefault="00163E59" w:rsidP="00A05687">
            <w:pPr>
              <w:rPr>
                <w:rFonts w:cstheme="minorHAnsi"/>
                <w:sz w:val="22"/>
                <w:szCs w:val="22"/>
              </w:rPr>
            </w:pPr>
            <w:r w:rsidRPr="001C74EA">
              <w:rPr>
                <w:rFonts w:cstheme="minorHAnsi"/>
                <w:sz w:val="22"/>
                <w:szCs w:val="22"/>
              </w:rPr>
              <w:t>28.2 months ±10.7</w:t>
            </w:r>
            <w:r w:rsidRPr="001C74EA">
              <w:rPr>
                <w:rFonts w:ascii="Calibri (Body)" w:hAnsi="Calibri (Body)" w:cstheme="minorHAnsi"/>
                <w:sz w:val="22"/>
                <w:szCs w:val="22"/>
              </w:rPr>
              <w:t>‡</w:t>
            </w:r>
          </w:p>
        </w:tc>
        <w:tc>
          <w:tcPr>
            <w:tcW w:w="1129" w:type="dxa"/>
            <w:vMerge/>
          </w:tcPr>
          <w:p w14:paraId="2423AF6F" w14:textId="77777777" w:rsidR="00163E59" w:rsidRPr="001C74EA" w:rsidRDefault="00163E59" w:rsidP="00A05687">
            <w:pPr>
              <w:rPr>
                <w:rFonts w:cstheme="minorHAnsi"/>
                <w:sz w:val="22"/>
                <w:szCs w:val="22"/>
              </w:rPr>
            </w:pPr>
          </w:p>
        </w:tc>
        <w:tc>
          <w:tcPr>
            <w:tcW w:w="1129" w:type="dxa"/>
            <w:vMerge/>
          </w:tcPr>
          <w:p w14:paraId="080DFF5B" w14:textId="77777777" w:rsidR="00163E59" w:rsidRPr="001C74EA" w:rsidRDefault="00163E59" w:rsidP="00A05687">
            <w:pPr>
              <w:rPr>
                <w:rFonts w:cstheme="minorHAnsi"/>
                <w:sz w:val="22"/>
                <w:szCs w:val="22"/>
              </w:rPr>
            </w:pPr>
          </w:p>
        </w:tc>
        <w:tc>
          <w:tcPr>
            <w:tcW w:w="1129" w:type="dxa"/>
            <w:vMerge/>
          </w:tcPr>
          <w:p w14:paraId="1C0A0B38" w14:textId="77777777" w:rsidR="00163E59" w:rsidRPr="001C74EA" w:rsidRDefault="00163E59" w:rsidP="00A05687">
            <w:pPr>
              <w:rPr>
                <w:rFonts w:cstheme="minorHAnsi"/>
                <w:sz w:val="22"/>
                <w:szCs w:val="22"/>
              </w:rPr>
            </w:pPr>
          </w:p>
        </w:tc>
        <w:tc>
          <w:tcPr>
            <w:tcW w:w="2168" w:type="dxa"/>
            <w:vMerge/>
          </w:tcPr>
          <w:p w14:paraId="485D2FEC" w14:textId="77777777" w:rsidR="00163E59" w:rsidRPr="001C74EA" w:rsidRDefault="00163E59" w:rsidP="00A05687">
            <w:pPr>
              <w:rPr>
                <w:rFonts w:cstheme="minorHAnsi"/>
                <w:sz w:val="22"/>
                <w:szCs w:val="22"/>
              </w:rPr>
            </w:pPr>
          </w:p>
        </w:tc>
      </w:tr>
    </w:tbl>
    <w:p w14:paraId="6466D108" w14:textId="77777777" w:rsidR="0005580F" w:rsidRDefault="0005580F" w:rsidP="00ED281F">
      <w:pPr>
        <w:rPr>
          <w:rFonts w:cstheme="minorHAnsi"/>
        </w:rPr>
      </w:pPr>
    </w:p>
    <w:p w14:paraId="56CA1A6C" w14:textId="77777777" w:rsidR="00DA554F" w:rsidRDefault="00DA554F" w:rsidP="00ED281F">
      <w:pPr>
        <w:rPr>
          <w:rFonts w:cstheme="minorHAnsi"/>
        </w:rPr>
      </w:pPr>
    </w:p>
    <w:p w14:paraId="059E44E3" w14:textId="77777777" w:rsidR="00DA554F" w:rsidRDefault="00DA554F" w:rsidP="00ED281F">
      <w:pPr>
        <w:rPr>
          <w:rFonts w:cstheme="minorHAnsi"/>
        </w:rPr>
      </w:pPr>
    </w:p>
    <w:p w14:paraId="66A59B69" w14:textId="77777777" w:rsidR="00DA554F" w:rsidRDefault="00DA554F" w:rsidP="00ED281F">
      <w:pPr>
        <w:rPr>
          <w:rFonts w:cstheme="minorHAnsi"/>
        </w:rPr>
      </w:pPr>
    </w:p>
    <w:p w14:paraId="3897AAA0" w14:textId="77777777" w:rsidR="00DA554F" w:rsidRDefault="00DA554F" w:rsidP="00ED281F">
      <w:pPr>
        <w:rPr>
          <w:rFonts w:cstheme="minorHAnsi"/>
        </w:rPr>
      </w:pPr>
    </w:p>
    <w:p w14:paraId="2C7AF667" w14:textId="77777777" w:rsidR="00DA554F" w:rsidRDefault="00DA554F" w:rsidP="00ED281F">
      <w:pPr>
        <w:rPr>
          <w:rFonts w:cstheme="minorHAnsi"/>
        </w:rPr>
      </w:pPr>
    </w:p>
    <w:p w14:paraId="654B216C" w14:textId="77777777" w:rsidR="00DA554F" w:rsidRPr="001C74EA" w:rsidRDefault="00DA554F" w:rsidP="00ED281F">
      <w:pPr>
        <w:rPr>
          <w:rFonts w:cstheme="minorHAnsi"/>
        </w:rPr>
      </w:pPr>
    </w:p>
    <w:p w14:paraId="1C6FA1DD" w14:textId="77777777" w:rsidR="00B5610A" w:rsidRDefault="00B5610A" w:rsidP="00DA554F">
      <w:pPr>
        <w:rPr>
          <w:rFonts w:cstheme="minorHAnsi"/>
        </w:rPr>
      </w:pPr>
    </w:p>
    <w:p w14:paraId="27C13933" w14:textId="77777777" w:rsidR="00B5610A" w:rsidRDefault="00B5610A" w:rsidP="00DA554F">
      <w:pPr>
        <w:rPr>
          <w:rFonts w:cstheme="minorHAnsi"/>
        </w:rPr>
      </w:pPr>
    </w:p>
    <w:p w14:paraId="3A622411" w14:textId="77777777" w:rsidR="00B5610A" w:rsidRDefault="00B5610A" w:rsidP="00DA554F">
      <w:pPr>
        <w:rPr>
          <w:rFonts w:cstheme="minorHAnsi"/>
        </w:rPr>
      </w:pPr>
    </w:p>
    <w:p w14:paraId="73FFAABB" w14:textId="77777777" w:rsidR="005E068A" w:rsidRDefault="005E068A" w:rsidP="00ED281F">
      <w:pPr>
        <w:rPr>
          <w:rFonts w:cstheme="minorHAnsi"/>
        </w:rPr>
      </w:pPr>
    </w:p>
    <w:p w14:paraId="1EDF8A76" w14:textId="76CEBB98" w:rsidR="00DA554F" w:rsidRPr="005E068A" w:rsidRDefault="00DA554F" w:rsidP="00ED281F">
      <w:pPr>
        <w:rPr>
          <w:rFonts w:cstheme="minorHAnsi"/>
        </w:rPr>
      </w:pPr>
      <w:r w:rsidRPr="00AD64F0">
        <w:rPr>
          <w:rFonts w:cstheme="minorHAnsi"/>
        </w:rPr>
        <w:t xml:space="preserve">Table 3-1 </w:t>
      </w:r>
      <w:r w:rsidRPr="0005580F">
        <w:t>Details of the participants in the included studies</w:t>
      </w:r>
      <w:r w:rsidRPr="00AD64F0">
        <w:rPr>
          <w:rFonts w:cstheme="minorHAnsi"/>
        </w:rPr>
        <w:t xml:space="preserve"> </w:t>
      </w:r>
      <w:r w:rsidR="00567A7D">
        <w:rPr>
          <w:rFonts w:cstheme="minorHAnsi"/>
        </w:rPr>
        <w:t>(c</w:t>
      </w:r>
      <w:r w:rsidRPr="00AD64F0">
        <w:rPr>
          <w:rFonts w:cstheme="minorHAnsi"/>
        </w:rPr>
        <w:t>ontinued</w:t>
      </w:r>
      <w:r w:rsidR="00567A7D">
        <w:rPr>
          <w:rFonts w:cstheme="minorHAnsi"/>
        </w:rPr>
        <w:t>).</w:t>
      </w:r>
    </w:p>
    <w:tbl>
      <w:tblPr>
        <w:tblStyle w:val="TableGrid"/>
        <w:tblW w:w="0" w:type="auto"/>
        <w:tblLook w:val="04A0" w:firstRow="1" w:lastRow="0" w:firstColumn="1" w:lastColumn="0" w:noHBand="0" w:noVBand="1"/>
      </w:tblPr>
      <w:tblGrid>
        <w:gridCol w:w="1103"/>
        <w:gridCol w:w="222"/>
        <w:gridCol w:w="791"/>
        <w:gridCol w:w="1076"/>
        <w:gridCol w:w="1451"/>
        <w:gridCol w:w="538"/>
        <w:gridCol w:w="1571"/>
        <w:gridCol w:w="944"/>
        <w:gridCol w:w="983"/>
        <w:gridCol w:w="1087"/>
        <w:gridCol w:w="1087"/>
        <w:gridCol w:w="1087"/>
        <w:gridCol w:w="2010"/>
      </w:tblGrid>
      <w:tr w:rsidR="00680A0F" w:rsidRPr="001C74EA" w14:paraId="092CE5AF" w14:textId="77777777" w:rsidTr="00013CFD">
        <w:tc>
          <w:tcPr>
            <w:tcW w:w="1325" w:type="dxa"/>
            <w:gridSpan w:val="2"/>
          </w:tcPr>
          <w:p w14:paraId="02652B45" w14:textId="77777777" w:rsidR="00680A0F" w:rsidRPr="001C74EA" w:rsidRDefault="00680A0F" w:rsidP="00A05687">
            <w:pPr>
              <w:rPr>
                <w:rFonts w:cstheme="minorHAnsi"/>
                <w:b/>
                <w:bCs/>
                <w:sz w:val="22"/>
                <w:szCs w:val="22"/>
              </w:rPr>
            </w:pPr>
            <w:r w:rsidRPr="001C74EA">
              <w:rPr>
                <w:rFonts w:cstheme="minorHAnsi"/>
                <w:b/>
                <w:bCs/>
                <w:sz w:val="22"/>
                <w:szCs w:val="22"/>
              </w:rPr>
              <w:t>Study</w:t>
            </w:r>
          </w:p>
        </w:tc>
        <w:tc>
          <w:tcPr>
            <w:tcW w:w="791" w:type="dxa"/>
          </w:tcPr>
          <w:p w14:paraId="55F1D15B" w14:textId="77777777" w:rsidR="00680A0F" w:rsidRPr="001C74EA" w:rsidRDefault="00680A0F" w:rsidP="00A05687">
            <w:pPr>
              <w:rPr>
                <w:rFonts w:cstheme="minorHAnsi"/>
                <w:b/>
                <w:bCs/>
                <w:sz w:val="22"/>
                <w:szCs w:val="22"/>
              </w:rPr>
            </w:pPr>
          </w:p>
        </w:tc>
        <w:tc>
          <w:tcPr>
            <w:tcW w:w="1076" w:type="dxa"/>
          </w:tcPr>
          <w:p w14:paraId="7E39AABD" w14:textId="1B48E124" w:rsidR="00680A0F" w:rsidRPr="001C74EA" w:rsidRDefault="00680A0F" w:rsidP="00A05687">
            <w:pPr>
              <w:rPr>
                <w:rFonts w:cstheme="minorHAnsi"/>
                <w:b/>
                <w:bCs/>
                <w:sz w:val="22"/>
                <w:szCs w:val="22"/>
              </w:rPr>
            </w:pPr>
            <w:r w:rsidRPr="001C74EA">
              <w:rPr>
                <w:rFonts w:cstheme="minorHAnsi"/>
                <w:b/>
                <w:bCs/>
                <w:sz w:val="22"/>
                <w:szCs w:val="22"/>
              </w:rPr>
              <w:t>Duration of Study</w:t>
            </w:r>
          </w:p>
        </w:tc>
        <w:tc>
          <w:tcPr>
            <w:tcW w:w="1451" w:type="dxa"/>
          </w:tcPr>
          <w:p w14:paraId="0558091B" w14:textId="77777777" w:rsidR="00680A0F" w:rsidRPr="001C74EA" w:rsidRDefault="00680A0F" w:rsidP="00A05687">
            <w:pPr>
              <w:rPr>
                <w:rFonts w:cstheme="minorHAnsi"/>
                <w:b/>
                <w:bCs/>
                <w:sz w:val="22"/>
                <w:szCs w:val="22"/>
              </w:rPr>
            </w:pPr>
            <w:r w:rsidRPr="001C74EA">
              <w:rPr>
                <w:rFonts w:cstheme="minorHAnsi"/>
                <w:b/>
                <w:bCs/>
                <w:sz w:val="22"/>
                <w:szCs w:val="22"/>
              </w:rPr>
              <w:t xml:space="preserve">Group </w:t>
            </w:r>
          </w:p>
          <w:p w14:paraId="1D61FF57" w14:textId="77777777" w:rsidR="00680A0F" w:rsidRPr="001C74EA" w:rsidRDefault="00680A0F" w:rsidP="00A05687">
            <w:pPr>
              <w:rPr>
                <w:rFonts w:cstheme="minorHAnsi"/>
                <w:sz w:val="22"/>
                <w:szCs w:val="22"/>
              </w:rPr>
            </w:pPr>
            <w:r w:rsidRPr="001C74EA">
              <w:rPr>
                <w:rFonts w:cstheme="minorHAnsi"/>
                <w:sz w:val="22"/>
                <w:szCs w:val="22"/>
              </w:rPr>
              <w:t>Intervention and Comparators</w:t>
            </w:r>
          </w:p>
        </w:tc>
        <w:tc>
          <w:tcPr>
            <w:tcW w:w="538" w:type="dxa"/>
          </w:tcPr>
          <w:p w14:paraId="538D7EBA" w14:textId="77777777" w:rsidR="00680A0F" w:rsidRPr="001C74EA" w:rsidRDefault="00680A0F" w:rsidP="00A05687">
            <w:pPr>
              <w:rPr>
                <w:rFonts w:cstheme="minorHAnsi"/>
                <w:b/>
                <w:bCs/>
                <w:sz w:val="22"/>
                <w:szCs w:val="22"/>
              </w:rPr>
            </w:pPr>
            <w:r w:rsidRPr="001C74EA">
              <w:rPr>
                <w:rFonts w:cstheme="minorHAnsi"/>
                <w:b/>
                <w:bCs/>
                <w:sz w:val="22"/>
                <w:szCs w:val="22"/>
              </w:rPr>
              <w:t>n</w:t>
            </w:r>
          </w:p>
        </w:tc>
        <w:tc>
          <w:tcPr>
            <w:tcW w:w="1571" w:type="dxa"/>
          </w:tcPr>
          <w:p w14:paraId="76438267" w14:textId="77777777" w:rsidR="00680A0F" w:rsidRPr="001C74EA" w:rsidRDefault="00680A0F" w:rsidP="00A05687">
            <w:pPr>
              <w:rPr>
                <w:rFonts w:cstheme="minorHAnsi"/>
                <w:b/>
                <w:bCs/>
                <w:sz w:val="22"/>
                <w:szCs w:val="22"/>
              </w:rPr>
            </w:pPr>
            <w:r w:rsidRPr="001C74EA">
              <w:rPr>
                <w:rFonts w:cstheme="minorHAnsi"/>
                <w:b/>
                <w:bCs/>
                <w:sz w:val="22"/>
                <w:szCs w:val="22"/>
              </w:rPr>
              <w:t>Condition</w:t>
            </w:r>
          </w:p>
        </w:tc>
        <w:tc>
          <w:tcPr>
            <w:tcW w:w="944" w:type="dxa"/>
          </w:tcPr>
          <w:p w14:paraId="16EEABA5" w14:textId="77777777" w:rsidR="00680A0F" w:rsidRPr="001C74EA" w:rsidRDefault="00680A0F" w:rsidP="00A05687">
            <w:pPr>
              <w:rPr>
                <w:rFonts w:cstheme="minorHAnsi"/>
                <w:b/>
                <w:bCs/>
                <w:sz w:val="22"/>
                <w:szCs w:val="22"/>
                <w:u w:val="single"/>
              </w:rPr>
            </w:pPr>
            <w:r w:rsidRPr="001C74EA">
              <w:rPr>
                <w:rFonts w:cstheme="minorHAnsi"/>
                <w:b/>
                <w:bCs/>
                <w:sz w:val="22"/>
                <w:szCs w:val="22"/>
                <w:u w:val="single"/>
              </w:rPr>
              <w:t>Sex</w:t>
            </w:r>
          </w:p>
          <w:p w14:paraId="5D3BA717" w14:textId="77777777" w:rsidR="00680A0F" w:rsidRPr="001C74EA" w:rsidRDefault="00680A0F" w:rsidP="00A05687">
            <w:pPr>
              <w:rPr>
                <w:rFonts w:cstheme="minorHAnsi"/>
                <w:b/>
                <w:bCs/>
                <w:sz w:val="22"/>
                <w:szCs w:val="22"/>
              </w:rPr>
            </w:pPr>
            <w:r w:rsidRPr="001C74EA">
              <w:rPr>
                <w:rFonts w:cstheme="minorHAnsi"/>
                <w:b/>
                <w:bCs/>
                <w:sz w:val="22"/>
                <w:szCs w:val="22"/>
              </w:rPr>
              <w:t>No. (%)</w:t>
            </w:r>
          </w:p>
        </w:tc>
        <w:tc>
          <w:tcPr>
            <w:tcW w:w="983" w:type="dxa"/>
          </w:tcPr>
          <w:p w14:paraId="54860881" w14:textId="77777777" w:rsidR="00680A0F" w:rsidRPr="001C74EA" w:rsidRDefault="00680A0F" w:rsidP="00A05687">
            <w:pPr>
              <w:rPr>
                <w:rFonts w:cstheme="minorHAnsi"/>
                <w:b/>
                <w:bCs/>
                <w:sz w:val="22"/>
                <w:szCs w:val="22"/>
              </w:rPr>
            </w:pPr>
            <w:r w:rsidRPr="001C74EA">
              <w:rPr>
                <w:rFonts w:cstheme="minorHAnsi"/>
                <w:b/>
                <w:bCs/>
                <w:sz w:val="22"/>
                <w:szCs w:val="22"/>
              </w:rPr>
              <w:t>Age (mean ± SD)</w:t>
            </w:r>
          </w:p>
        </w:tc>
        <w:tc>
          <w:tcPr>
            <w:tcW w:w="1087" w:type="dxa"/>
          </w:tcPr>
          <w:p w14:paraId="35010CF6" w14:textId="77777777" w:rsidR="00680A0F" w:rsidRPr="001C74EA" w:rsidRDefault="00680A0F" w:rsidP="00A05687">
            <w:pPr>
              <w:rPr>
                <w:rFonts w:cstheme="minorHAnsi"/>
                <w:b/>
                <w:bCs/>
                <w:sz w:val="22"/>
                <w:szCs w:val="22"/>
              </w:rPr>
            </w:pPr>
            <w:r w:rsidRPr="001C74EA">
              <w:rPr>
                <w:rFonts w:cstheme="minorHAnsi"/>
                <w:b/>
                <w:bCs/>
                <w:sz w:val="22"/>
                <w:szCs w:val="22"/>
              </w:rPr>
              <w:t>Mass (mean kg ± SD</w:t>
            </w:r>
          </w:p>
        </w:tc>
        <w:tc>
          <w:tcPr>
            <w:tcW w:w="1087" w:type="dxa"/>
          </w:tcPr>
          <w:p w14:paraId="045B19E1" w14:textId="77777777" w:rsidR="00680A0F" w:rsidRPr="001C74EA" w:rsidRDefault="00680A0F" w:rsidP="00A05687">
            <w:pPr>
              <w:rPr>
                <w:rFonts w:cstheme="minorHAnsi"/>
                <w:b/>
                <w:bCs/>
                <w:sz w:val="22"/>
                <w:szCs w:val="22"/>
              </w:rPr>
            </w:pPr>
            <w:r w:rsidRPr="001C74EA">
              <w:rPr>
                <w:rFonts w:cstheme="minorHAnsi"/>
                <w:b/>
                <w:bCs/>
                <w:sz w:val="22"/>
                <w:szCs w:val="22"/>
              </w:rPr>
              <w:t>Height (mean m ± SD</w:t>
            </w:r>
          </w:p>
        </w:tc>
        <w:tc>
          <w:tcPr>
            <w:tcW w:w="1087" w:type="dxa"/>
          </w:tcPr>
          <w:p w14:paraId="35FC7E6B" w14:textId="77777777" w:rsidR="00680A0F" w:rsidRPr="001C74EA" w:rsidRDefault="00680A0F" w:rsidP="00A05687">
            <w:pPr>
              <w:rPr>
                <w:rFonts w:cstheme="minorHAnsi"/>
                <w:b/>
                <w:bCs/>
                <w:sz w:val="22"/>
                <w:szCs w:val="22"/>
              </w:rPr>
            </w:pPr>
            <w:r w:rsidRPr="001C74EA">
              <w:rPr>
                <w:rFonts w:cstheme="minorHAnsi"/>
                <w:b/>
                <w:bCs/>
                <w:sz w:val="22"/>
                <w:szCs w:val="22"/>
              </w:rPr>
              <w:t>BMI (mean kg/m</w:t>
            </w:r>
            <w:r w:rsidRPr="001C74EA">
              <w:rPr>
                <w:rFonts w:cstheme="minorHAnsi"/>
                <w:b/>
                <w:bCs/>
                <w:sz w:val="22"/>
                <w:szCs w:val="22"/>
                <w:vertAlign w:val="superscript"/>
              </w:rPr>
              <w:t xml:space="preserve">2 </w:t>
            </w:r>
            <w:r w:rsidRPr="001C74EA">
              <w:rPr>
                <w:rFonts w:cstheme="minorHAnsi"/>
                <w:sz w:val="22"/>
                <w:szCs w:val="22"/>
              </w:rPr>
              <w:t xml:space="preserve">± </w:t>
            </w:r>
            <w:r w:rsidRPr="001C74EA">
              <w:rPr>
                <w:rFonts w:cstheme="minorHAnsi"/>
                <w:b/>
                <w:bCs/>
                <w:sz w:val="22"/>
                <w:szCs w:val="22"/>
              </w:rPr>
              <w:t>SD+/-)</w:t>
            </w:r>
          </w:p>
        </w:tc>
        <w:tc>
          <w:tcPr>
            <w:tcW w:w="2010" w:type="dxa"/>
          </w:tcPr>
          <w:p w14:paraId="328A92C2" w14:textId="77777777" w:rsidR="00680A0F" w:rsidRPr="001C74EA" w:rsidRDefault="00680A0F" w:rsidP="00A05687">
            <w:pPr>
              <w:rPr>
                <w:rFonts w:cstheme="minorHAnsi"/>
                <w:b/>
                <w:bCs/>
                <w:sz w:val="22"/>
                <w:szCs w:val="22"/>
              </w:rPr>
            </w:pPr>
            <w:r w:rsidRPr="001C74EA">
              <w:rPr>
                <w:rFonts w:cstheme="minorHAnsi"/>
                <w:b/>
                <w:bCs/>
                <w:sz w:val="22"/>
                <w:szCs w:val="22"/>
              </w:rPr>
              <w:t>Outcomes</w:t>
            </w:r>
          </w:p>
        </w:tc>
      </w:tr>
      <w:tr w:rsidR="00680A0F" w:rsidRPr="001C74EA" w14:paraId="765AEBBE" w14:textId="77777777" w:rsidTr="00013CFD">
        <w:trPr>
          <w:trHeight w:val="118"/>
        </w:trPr>
        <w:tc>
          <w:tcPr>
            <w:tcW w:w="1103" w:type="dxa"/>
          </w:tcPr>
          <w:p w14:paraId="359A261A" w14:textId="77777777" w:rsidR="00680A0F" w:rsidRPr="001C74EA" w:rsidRDefault="00680A0F" w:rsidP="00A05687">
            <w:pPr>
              <w:jc w:val="center"/>
              <w:rPr>
                <w:rFonts w:cstheme="minorHAnsi"/>
                <w:b/>
                <w:bCs/>
                <w:sz w:val="22"/>
                <w:szCs w:val="22"/>
              </w:rPr>
            </w:pPr>
          </w:p>
        </w:tc>
        <w:tc>
          <w:tcPr>
            <w:tcW w:w="12847" w:type="dxa"/>
            <w:gridSpan w:val="12"/>
          </w:tcPr>
          <w:p w14:paraId="1A742FD0" w14:textId="33393B06" w:rsidR="00680A0F" w:rsidRPr="001C74EA" w:rsidRDefault="00680A0F" w:rsidP="00A05687">
            <w:pPr>
              <w:jc w:val="center"/>
              <w:rPr>
                <w:rFonts w:cstheme="minorHAnsi"/>
                <w:b/>
                <w:bCs/>
                <w:sz w:val="22"/>
                <w:szCs w:val="22"/>
              </w:rPr>
            </w:pPr>
            <w:r w:rsidRPr="001C74EA">
              <w:rPr>
                <w:rFonts w:cstheme="minorHAnsi"/>
                <w:b/>
                <w:bCs/>
                <w:sz w:val="22"/>
                <w:szCs w:val="22"/>
              </w:rPr>
              <w:t>Functional Therapeutic Footwear</w:t>
            </w:r>
          </w:p>
        </w:tc>
      </w:tr>
      <w:tr w:rsidR="00680A0F" w:rsidRPr="001C74EA" w14:paraId="00493A10" w14:textId="77777777" w:rsidTr="00013CFD">
        <w:trPr>
          <w:trHeight w:val="118"/>
        </w:trPr>
        <w:tc>
          <w:tcPr>
            <w:tcW w:w="1103" w:type="dxa"/>
          </w:tcPr>
          <w:p w14:paraId="3281579D" w14:textId="77777777" w:rsidR="00680A0F" w:rsidRPr="001C74EA" w:rsidRDefault="00680A0F" w:rsidP="0045115A">
            <w:pPr>
              <w:jc w:val="center"/>
              <w:rPr>
                <w:rFonts w:cstheme="minorHAnsi"/>
                <w:b/>
                <w:bCs/>
                <w:sz w:val="22"/>
                <w:szCs w:val="22"/>
              </w:rPr>
            </w:pPr>
          </w:p>
        </w:tc>
        <w:tc>
          <w:tcPr>
            <w:tcW w:w="12847" w:type="dxa"/>
            <w:gridSpan w:val="12"/>
          </w:tcPr>
          <w:p w14:paraId="1912C62C" w14:textId="4B91C6B8" w:rsidR="00680A0F" w:rsidRPr="001C74EA" w:rsidRDefault="00680A0F" w:rsidP="0045115A">
            <w:pPr>
              <w:jc w:val="center"/>
              <w:rPr>
                <w:rFonts w:cstheme="minorHAnsi"/>
                <w:b/>
                <w:bCs/>
                <w:sz w:val="22"/>
                <w:szCs w:val="22"/>
              </w:rPr>
            </w:pPr>
            <w:r w:rsidRPr="001C74EA">
              <w:rPr>
                <w:rFonts w:cstheme="minorHAnsi"/>
                <w:b/>
                <w:bCs/>
                <w:sz w:val="22"/>
                <w:szCs w:val="22"/>
              </w:rPr>
              <w:t>Functional Stability</w:t>
            </w:r>
          </w:p>
        </w:tc>
      </w:tr>
      <w:tr w:rsidR="00680A0F" w:rsidRPr="001C74EA" w14:paraId="670B00E5" w14:textId="77777777" w:rsidTr="00013CFD">
        <w:trPr>
          <w:trHeight w:val="124"/>
        </w:trPr>
        <w:tc>
          <w:tcPr>
            <w:tcW w:w="1325" w:type="dxa"/>
            <w:gridSpan w:val="2"/>
            <w:vMerge w:val="restart"/>
          </w:tcPr>
          <w:p w14:paraId="14453482" w14:textId="77777777" w:rsidR="00680A0F" w:rsidRPr="001C74EA" w:rsidRDefault="00680A0F" w:rsidP="00A05687">
            <w:pPr>
              <w:rPr>
                <w:rFonts w:cstheme="minorHAnsi"/>
                <w:sz w:val="22"/>
                <w:szCs w:val="22"/>
              </w:rPr>
            </w:pPr>
            <w:r w:rsidRPr="001C74EA">
              <w:rPr>
                <w:rFonts w:cstheme="minorHAnsi"/>
                <w:sz w:val="22"/>
                <w:szCs w:val="22"/>
              </w:rPr>
              <w:t>Abd Elkader et al. (2013)</w:t>
            </w:r>
          </w:p>
        </w:tc>
        <w:tc>
          <w:tcPr>
            <w:tcW w:w="791" w:type="dxa"/>
          </w:tcPr>
          <w:p w14:paraId="6D094270" w14:textId="77777777" w:rsidR="00680A0F" w:rsidRPr="001C74EA" w:rsidRDefault="00680A0F" w:rsidP="00A05687">
            <w:pPr>
              <w:rPr>
                <w:rFonts w:cstheme="minorHAnsi"/>
                <w:sz w:val="22"/>
                <w:szCs w:val="22"/>
              </w:rPr>
            </w:pPr>
          </w:p>
        </w:tc>
        <w:tc>
          <w:tcPr>
            <w:tcW w:w="1076" w:type="dxa"/>
            <w:vMerge w:val="restart"/>
          </w:tcPr>
          <w:p w14:paraId="3DFC17A6" w14:textId="4C90E0B4" w:rsidR="00680A0F" w:rsidRPr="001C74EA" w:rsidRDefault="00680A0F" w:rsidP="00A05687">
            <w:pPr>
              <w:rPr>
                <w:rFonts w:cstheme="minorHAnsi"/>
                <w:sz w:val="22"/>
                <w:szCs w:val="22"/>
              </w:rPr>
            </w:pPr>
            <w:r w:rsidRPr="001C74EA">
              <w:rPr>
                <w:rFonts w:cstheme="minorHAnsi"/>
                <w:sz w:val="22"/>
                <w:szCs w:val="22"/>
              </w:rPr>
              <w:t>Within 1 day</w:t>
            </w:r>
          </w:p>
        </w:tc>
        <w:tc>
          <w:tcPr>
            <w:tcW w:w="1451" w:type="dxa"/>
          </w:tcPr>
          <w:p w14:paraId="0B241AE6" w14:textId="77777777" w:rsidR="00680A0F" w:rsidRPr="001C74EA" w:rsidRDefault="00680A0F" w:rsidP="00A05687">
            <w:pPr>
              <w:rPr>
                <w:rFonts w:cstheme="minorHAnsi"/>
                <w:sz w:val="22"/>
                <w:szCs w:val="22"/>
              </w:rPr>
            </w:pPr>
            <w:r w:rsidRPr="001C74EA">
              <w:rPr>
                <w:rFonts w:cstheme="minorHAnsi"/>
                <w:sz w:val="22"/>
                <w:szCs w:val="22"/>
              </w:rPr>
              <w:t>Group 1 BF, FSTF</w:t>
            </w:r>
          </w:p>
        </w:tc>
        <w:tc>
          <w:tcPr>
            <w:tcW w:w="538" w:type="dxa"/>
          </w:tcPr>
          <w:p w14:paraId="03289C36" w14:textId="77777777" w:rsidR="00680A0F" w:rsidRPr="001C74EA" w:rsidRDefault="00680A0F" w:rsidP="00A05687">
            <w:pPr>
              <w:rPr>
                <w:rFonts w:cstheme="minorHAnsi"/>
                <w:sz w:val="22"/>
                <w:szCs w:val="22"/>
              </w:rPr>
            </w:pPr>
            <w:r w:rsidRPr="001C74EA">
              <w:rPr>
                <w:rFonts w:cstheme="minorHAnsi"/>
                <w:sz w:val="22"/>
                <w:szCs w:val="22"/>
              </w:rPr>
              <w:t>15</w:t>
            </w:r>
          </w:p>
        </w:tc>
        <w:tc>
          <w:tcPr>
            <w:tcW w:w="1571" w:type="dxa"/>
            <w:vMerge w:val="restart"/>
          </w:tcPr>
          <w:p w14:paraId="47FD6F00" w14:textId="7557CEA7" w:rsidR="00680A0F" w:rsidRPr="001C74EA" w:rsidRDefault="00680A0F" w:rsidP="00A05687">
            <w:pPr>
              <w:rPr>
                <w:rFonts w:cstheme="minorHAnsi"/>
                <w:sz w:val="22"/>
                <w:szCs w:val="22"/>
              </w:rPr>
            </w:pPr>
            <w:r>
              <w:rPr>
                <w:rFonts w:cstheme="minorHAnsi"/>
                <w:sz w:val="22"/>
                <w:szCs w:val="22"/>
              </w:rPr>
              <w:t>Down</w:t>
            </w:r>
            <w:r w:rsidRPr="001C74EA">
              <w:rPr>
                <w:rFonts w:cstheme="minorHAnsi"/>
                <w:sz w:val="22"/>
                <w:szCs w:val="22"/>
              </w:rPr>
              <w:t xml:space="preserve"> syndrome with</w:t>
            </w:r>
          </w:p>
          <w:p w14:paraId="6098335C" w14:textId="77777777" w:rsidR="00680A0F" w:rsidRPr="001C74EA" w:rsidRDefault="00680A0F" w:rsidP="00A05687">
            <w:pPr>
              <w:rPr>
                <w:rFonts w:cstheme="minorHAnsi"/>
                <w:sz w:val="22"/>
                <w:szCs w:val="22"/>
              </w:rPr>
            </w:pPr>
            <w:r w:rsidRPr="001C74EA">
              <w:rPr>
                <w:rFonts w:cstheme="minorHAnsi"/>
                <w:sz w:val="22"/>
                <w:szCs w:val="22"/>
              </w:rPr>
              <w:t>flexible pes planus</w:t>
            </w:r>
          </w:p>
        </w:tc>
        <w:tc>
          <w:tcPr>
            <w:tcW w:w="944" w:type="dxa"/>
            <w:vMerge w:val="restart"/>
          </w:tcPr>
          <w:p w14:paraId="49F73187" w14:textId="77777777" w:rsidR="00680A0F" w:rsidRPr="001C74EA" w:rsidRDefault="00680A0F"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11 (36)</w:t>
            </w:r>
          </w:p>
          <w:p w14:paraId="2B33F178" w14:textId="77777777" w:rsidR="00680A0F" w:rsidRPr="001C74EA" w:rsidRDefault="00680A0F"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14 (47)</w:t>
            </w:r>
          </w:p>
          <w:p w14:paraId="02C351E1" w14:textId="77777777" w:rsidR="00680A0F" w:rsidRPr="001C74EA" w:rsidRDefault="00680A0F" w:rsidP="00A05687">
            <w:pPr>
              <w:rPr>
                <w:rFonts w:cstheme="minorHAnsi"/>
                <w:sz w:val="22"/>
                <w:szCs w:val="22"/>
              </w:rPr>
            </w:pPr>
            <w:r w:rsidRPr="001C74EA">
              <w:rPr>
                <w:rFonts w:cstheme="minorHAnsi"/>
                <w:sz w:val="22"/>
                <w:szCs w:val="22"/>
              </w:rPr>
              <w:t>†,|</w:t>
            </w:r>
          </w:p>
        </w:tc>
        <w:tc>
          <w:tcPr>
            <w:tcW w:w="983" w:type="dxa"/>
          </w:tcPr>
          <w:p w14:paraId="1A28CA94" w14:textId="77777777" w:rsidR="00680A0F" w:rsidRPr="001C74EA" w:rsidRDefault="00680A0F" w:rsidP="00A05687">
            <w:pPr>
              <w:rPr>
                <w:rFonts w:cstheme="minorHAnsi"/>
                <w:sz w:val="22"/>
                <w:szCs w:val="22"/>
              </w:rPr>
            </w:pPr>
            <w:r w:rsidRPr="001C74EA">
              <w:rPr>
                <w:rFonts w:cstheme="minorHAnsi"/>
                <w:sz w:val="22"/>
                <w:szCs w:val="22"/>
              </w:rPr>
              <w:t>3.67 yrs. ±0.72</w:t>
            </w:r>
          </w:p>
          <w:p w14:paraId="29F05F32" w14:textId="77777777" w:rsidR="00680A0F" w:rsidRPr="001C74EA" w:rsidRDefault="00680A0F" w:rsidP="00A05687">
            <w:pPr>
              <w:rPr>
                <w:rFonts w:cstheme="minorHAnsi"/>
                <w:sz w:val="22"/>
                <w:szCs w:val="22"/>
              </w:rPr>
            </w:pPr>
          </w:p>
        </w:tc>
        <w:tc>
          <w:tcPr>
            <w:tcW w:w="1087" w:type="dxa"/>
          </w:tcPr>
          <w:p w14:paraId="0580B9F7" w14:textId="77777777" w:rsidR="00680A0F" w:rsidRPr="001C74EA" w:rsidRDefault="00680A0F" w:rsidP="00A05687">
            <w:pPr>
              <w:rPr>
                <w:rFonts w:cstheme="minorHAnsi"/>
                <w:sz w:val="22"/>
                <w:szCs w:val="22"/>
              </w:rPr>
            </w:pPr>
            <w:r w:rsidRPr="001C74EA">
              <w:rPr>
                <w:rFonts w:cstheme="minorHAnsi"/>
                <w:sz w:val="22"/>
                <w:szCs w:val="22"/>
              </w:rPr>
              <w:t>16.46</w:t>
            </w:r>
          </w:p>
          <w:p w14:paraId="366AE012" w14:textId="77777777" w:rsidR="00680A0F" w:rsidRPr="001C74EA" w:rsidRDefault="00680A0F" w:rsidP="00A05687">
            <w:pPr>
              <w:rPr>
                <w:rFonts w:cstheme="minorHAnsi"/>
                <w:sz w:val="22"/>
                <w:szCs w:val="22"/>
              </w:rPr>
            </w:pPr>
            <w:r w:rsidRPr="001C74EA">
              <w:rPr>
                <w:rFonts w:cstheme="minorHAnsi"/>
                <w:sz w:val="22"/>
                <w:szCs w:val="22"/>
              </w:rPr>
              <w:t>2.74</w:t>
            </w:r>
          </w:p>
        </w:tc>
        <w:tc>
          <w:tcPr>
            <w:tcW w:w="1087" w:type="dxa"/>
          </w:tcPr>
          <w:p w14:paraId="3D22D3E1" w14:textId="77777777" w:rsidR="00680A0F" w:rsidRPr="001C74EA" w:rsidRDefault="00680A0F" w:rsidP="00A05687">
            <w:pPr>
              <w:rPr>
                <w:rFonts w:cstheme="minorHAnsi"/>
                <w:sz w:val="22"/>
                <w:szCs w:val="22"/>
              </w:rPr>
            </w:pPr>
            <w:r w:rsidRPr="001C74EA">
              <w:rPr>
                <w:rFonts w:cstheme="minorHAnsi"/>
                <w:sz w:val="22"/>
                <w:szCs w:val="22"/>
              </w:rPr>
              <w:t>1.01   0.069</w:t>
            </w:r>
          </w:p>
          <w:p w14:paraId="7C272132" w14:textId="77777777" w:rsidR="00680A0F" w:rsidRPr="001C74EA" w:rsidRDefault="00680A0F" w:rsidP="00A05687">
            <w:pPr>
              <w:rPr>
                <w:rFonts w:cstheme="minorHAnsi"/>
                <w:sz w:val="22"/>
                <w:szCs w:val="22"/>
              </w:rPr>
            </w:pPr>
          </w:p>
        </w:tc>
        <w:tc>
          <w:tcPr>
            <w:tcW w:w="1087" w:type="dxa"/>
          </w:tcPr>
          <w:p w14:paraId="04317FCB" w14:textId="77777777" w:rsidR="00680A0F" w:rsidRPr="001C74EA" w:rsidRDefault="00680A0F" w:rsidP="00A05687">
            <w:pPr>
              <w:rPr>
                <w:rFonts w:cstheme="minorHAnsi"/>
                <w:sz w:val="22"/>
                <w:szCs w:val="22"/>
              </w:rPr>
            </w:pPr>
            <w:r w:rsidRPr="001C74EA">
              <w:rPr>
                <w:rFonts w:cstheme="minorHAnsi"/>
                <w:sz w:val="22"/>
                <w:szCs w:val="22"/>
              </w:rPr>
              <w:t>16.01</w:t>
            </w:r>
          </w:p>
          <w:p w14:paraId="7A002F56" w14:textId="77777777" w:rsidR="00680A0F" w:rsidRPr="001C74EA" w:rsidRDefault="00680A0F" w:rsidP="00A05687">
            <w:pPr>
              <w:rPr>
                <w:rFonts w:cstheme="minorHAnsi"/>
                <w:sz w:val="22"/>
                <w:szCs w:val="22"/>
              </w:rPr>
            </w:pPr>
            <w:r w:rsidRPr="001C74EA">
              <w:rPr>
                <w:rFonts w:cstheme="minorHAnsi"/>
                <w:sz w:val="22"/>
                <w:szCs w:val="22"/>
              </w:rPr>
              <w:t>1.67</w:t>
            </w:r>
          </w:p>
          <w:p w14:paraId="7424F6F7" w14:textId="77777777" w:rsidR="00680A0F" w:rsidRPr="001C74EA" w:rsidRDefault="00680A0F" w:rsidP="00A05687">
            <w:pPr>
              <w:rPr>
                <w:rFonts w:cstheme="minorHAnsi"/>
                <w:sz w:val="22"/>
                <w:szCs w:val="22"/>
              </w:rPr>
            </w:pPr>
          </w:p>
        </w:tc>
        <w:tc>
          <w:tcPr>
            <w:tcW w:w="2010" w:type="dxa"/>
            <w:vMerge w:val="restart"/>
          </w:tcPr>
          <w:p w14:paraId="49236455" w14:textId="77777777" w:rsidR="00680A0F" w:rsidRPr="001C74EA" w:rsidRDefault="00680A0F" w:rsidP="00A05687">
            <w:pPr>
              <w:rPr>
                <w:rFonts w:cstheme="minorHAnsi"/>
                <w:sz w:val="22"/>
                <w:szCs w:val="22"/>
              </w:rPr>
            </w:pPr>
            <w:r w:rsidRPr="001C74EA">
              <w:rPr>
                <w:rFonts w:cstheme="minorHAnsi"/>
                <w:sz w:val="22"/>
                <w:szCs w:val="22"/>
              </w:rPr>
              <w:t>Biomechanical</w:t>
            </w:r>
          </w:p>
          <w:p w14:paraId="6DCCDB6E" w14:textId="77777777" w:rsidR="00680A0F" w:rsidRPr="001C74EA" w:rsidRDefault="00680A0F" w:rsidP="00A05687">
            <w:pPr>
              <w:rPr>
                <w:rFonts w:cstheme="minorHAnsi"/>
                <w:sz w:val="22"/>
                <w:szCs w:val="22"/>
              </w:rPr>
            </w:pPr>
            <w:r w:rsidRPr="001C74EA">
              <w:rPr>
                <w:rFonts w:cstheme="minorHAnsi"/>
                <w:sz w:val="22"/>
                <w:szCs w:val="22"/>
              </w:rPr>
              <w:t>(spatiotemporal)</w:t>
            </w:r>
          </w:p>
        </w:tc>
      </w:tr>
      <w:tr w:rsidR="00680A0F" w:rsidRPr="001C74EA" w14:paraId="43E44B32" w14:textId="77777777" w:rsidTr="00013CFD">
        <w:trPr>
          <w:trHeight w:val="123"/>
        </w:trPr>
        <w:tc>
          <w:tcPr>
            <w:tcW w:w="1325" w:type="dxa"/>
            <w:gridSpan w:val="2"/>
            <w:vMerge/>
          </w:tcPr>
          <w:p w14:paraId="2C2E4DCC" w14:textId="77777777" w:rsidR="00680A0F" w:rsidRPr="001C74EA" w:rsidRDefault="00680A0F" w:rsidP="00A05687">
            <w:pPr>
              <w:rPr>
                <w:rFonts w:cstheme="minorHAnsi"/>
                <w:sz w:val="22"/>
                <w:szCs w:val="22"/>
              </w:rPr>
            </w:pPr>
          </w:p>
        </w:tc>
        <w:tc>
          <w:tcPr>
            <w:tcW w:w="791" w:type="dxa"/>
          </w:tcPr>
          <w:p w14:paraId="152510AA" w14:textId="77777777" w:rsidR="00680A0F" w:rsidRPr="001C74EA" w:rsidRDefault="00680A0F" w:rsidP="00A05687">
            <w:pPr>
              <w:rPr>
                <w:rFonts w:cstheme="minorHAnsi"/>
                <w:sz w:val="22"/>
                <w:szCs w:val="22"/>
              </w:rPr>
            </w:pPr>
          </w:p>
        </w:tc>
        <w:tc>
          <w:tcPr>
            <w:tcW w:w="1076" w:type="dxa"/>
            <w:vMerge/>
          </w:tcPr>
          <w:p w14:paraId="076B6793" w14:textId="4288CCC9" w:rsidR="00680A0F" w:rsidRPr="001C74EA" w:rsidRDefault="00680A0F" w:rsidP="00A05687">
            <w:pPr>
              <w:rPr>
                <w:rFonts w:cstheme="minorHAnsi"/>
                <w:sz w:val="22"/>
                <w:szCs w:val="22"/>
              </w:rPr>
            </w:pPr>
          </w:p>
        </w:tc>
        <w:tc>
          <w:tcPr>
            <w:tcW w:w="1451" w:type="dxa"/>
          </w:tcPr>
          <w:p w14:paraId="3E712B6C" w14:textId="77777777" w:rsidR="00680A0F" w:rsidRPr="001C74EA" w:rsidRDefault="00680A0F" w:rsidP="00A05687">
            <w:pPr>
              <w:rPr>
                <w:rFonts w:cstheme="minorHAnsi"/>
                <w:sz w:val="22"/>
                <w:szCs w:val="22"/>
              </w:rPr>
            </w:pPr>
            <w:r w:rsidRPr="001C74EA">
              <w:rPr>
                <w:rFonts w:cstheme="minorHAnsi"/>
                <w:sz w:val="22"/>
                <w:szCs w:val="22"/>
              </w:rPr>
              <w:t>Group 2 BF, Foot Taping</w:t>
            </w:r>
          </w:p>
        </w:tc>
        <w:tc>
          <w:tcPr>
            <w:tcW w:w="538" w:type="dxa"/>
          </w:tcPr>
          <w:p w14:paraId="169BB0D8" w14:textId="77777777" w:rsidR="00680A0F" w:rsidRPr="001C74EA" w:rsidRDefault="00680A0F" w:rsidP="00A05687">
            <w:pPr>
              <w:rPr>
                <w:rFonts w:cstheme="minorHAnsi"/>
                <w:sz w:val="22"/>
                <w:szCs w:val="22"/>
              </w:rPr>
            </w:pPr>
            <w:r w:rsidRPr="001C74EA">
              <w:rPr>
                <w:rFonts w:cstheme="minorHAnsi"/>
                <w:sz w:val="22"/>
                <w:szCs w:val="22"/>
              </w:rPr>
              <w:t>15</w:t>
            </w:r>
          </w:p>
        </w:tc>
        <w:tc>
          <w:tcPr>
            <w:tcW w:w="1571" w:type="dxa"/>
            <w:vMerge/>
          </w:tcPr>
          <w:p w14:paraId="6DDC0371" w14:textId="77777777" w:rsidR="00680A0F" w:rsidRPr="001C74EA" w:rsidRDefault="00680A0F" w:rsidP="00A05687">
            <w:pPr>
              <w:rPr>
                <w:rFonts w:cstheme="minorHAnsi"/>
                <w:sz w:val="22"/>
                <w:szCs w:val="22"/>
              </w:rPr>
            </w:pPr>
          </w:p>
        </w:tc>
        <w:tc>
          <w:tcPr>
            <w:tcW w:w="944" w:type="dxa"/>
            <w:vMerge/>
          </w:tcPr>
          <w:p w14:paraId="2C7CF000" w14:textId="77777777" w:rsidR="00680A0F" w:rsidRPr="001C74EA" w:rsidRDefault="00680A0F" w:rsidP="00A05687">
            <w:pPr>
              <w:rPr>
                <w:rFonts w:cstheme="minorHAnsi"/>
                <w:sz w:val="22"/>
                <w:szCs w:val="22"/>
              </w:rPr>
            </w:pPr>
          </w:p>
        </w:tc>
        <w:tc>
          <w:tcPr>
            <w:tcW w:w="983" w:type="dxa"/>
          </w:tcPr>
          <w:p w14:paraId="501003D8" w14:textId="77777777" w:rsidR="00680A0F" w:rsidRPr="001C74EA" w:rsidRDefault="00680A0F" w:rsidP="00A05687">
            <w:pPr>
              <w:rPr>
                <w:rFonts w:cstheme="minorHAnsi"/>
                <w:sz w:val="22"/>
                <w:szCs w:val="22"/>
              </w:rPr>
            </w:pPr>
            <w:r w:rsidRPr="001C74EA">
              <w:rPr>
                <w:rFonts w:cstheme="minorHAnsi"/>
                <w:sz w:val="22"/>
                <w:szCs w:val="22"/>
              </w:rPr>
              <w:t>4.06 yrs. 0.88</w:t>
            </w:r>
          </w:p>
        </w:tc>
        <w:tc>
          <w:tcPr>
            <w:tcW w:w="1087" w:type="dxa"/>
          </w:tcPr>
          <w:p w14:paraId="11705920" w14:textId="77777777" w:rsidR="00680A0F" w:rsidRPr="001C74EA" w:rsidRDefault="00680A0F" w:rsidP="00A05687">
            <w:pPr>
              <w:rPr>
                <w:rFonts w:cstheme="minorHAnsi"/>
                <w:sz w:val="22"/>
                <w:szCs w:val="22"/>
              </w:rPr>
            </w:pPr>
            <w:r w:rsidRPr="001C74EA">
              <w:rPr>
                <w:rFonts w:cstheme="minorHAnsi"/>
                <w:sz w:val="22"/>
                <w:szCs w:val="22"/>
              </w:rPr>
              <w:t>15.61</w:t>
            </w:r>
          </w:p>
          <w:p w14:paraId="1E17EA6F" w14:textId="77777777" w:rsidR="00680A0F" w:rsidRPr="001C74EA" w:rsidRDefault="00680A0F" w:rsidP="00A05687">
            <w:pPr>
              <w:rPr>
                <w:rFonts w:cstheme="minorHAnsi"/>
                <w:sz w:val="22"/>
                <w:szCs w:val="22"/>
              </w:rPr>
            </w:pPr>
            <w:r w:rsidRPr="001C74EA">
              <w:rPr>
                <w:rFonts w:cstheme="minorHAnsi"/>
                <w:sz w:val="22"/>
                <w:szCs w:val="22"/>
              </w:rPr>
              <w:t>1.99</w:t>
            </w:r>
          </w:p>
        </w:tc>
        <w:tc>
          <w:tcPr>
            <w:tcW w:w="1087" w:type="dxa"/>
          </w:tcPr>
          <w:p w14:paraId="16895495" w14:textId="77777777" w:rsidR="00680A0F" w:rsidRPr="001C74EA" w:rsidRDefault="00680A0F" w:rsidP="00A05687">
            <w:pPr>
              <w:rPr>
                <w:rFonts w:cstheme="minorHAnsi"/>
                <w:sz w:val="22"/>
                <w:szCs w:val="22"/>
              </w:rPr>
            </w:pPr>
            <w:r w:rsidRPr="001C74EA">
              <w:rPr>
                <w:rFonts w:cstheme="minorHAnsi"/>
                <w:sz w:val="22"/>
                <w:szCs w:val="22"/>
              </w:rPr>
              <w:t>0.99   0.032</w:t>
            </w:r>
          </w:p>
        </w:tc>
        <w:tc>
          <w:tcPr>
            <w:tcW w:w="1087" w:type="dxa"/>
          </w:tcPr>
          <w:p w14:paraId="2D7E8AB5" w14:textId="77777777" w:rsidR="00680A0F" w:rsidRPr="001C74EA" w:rsidRDefault="00680A0F" w:rsidP="00A05687">
            <w:pPr>
              <w:rPr>
                <w:rFonts w:cstheme="minorHAnsi"/>
                <w:sz w:val="22"/>
                <w:szCs w:val="22"/>
              </w:rPr>
            </w:pPr>
            <w:r w:rsidRPr="001C74EA">
              <w:rPr>
                <w:rFonts w:cstheme="minorHAnsi"/>
                <w:sz w:val="22"/>
                <w:szCs w:val="22"/>
              </w:rPr>
              <w:t>15.49</w:t>
            </w:r>
          </w:p>
          <w:p w14:paraId="6A9C0C88" w14:textId="77777777" w:rsidR="00680A0F" w:rsidRPr="001C74EA" w:rsidRDefault="00680A0F" w:rsidP="00A05687">
            <w:pPr>
              <w:rPr>
                <w:rFonts w:cstheme="minorHAnsi"/>
                <w:sz w:val="22"/>
                <w:szCs w:val="22"/>
              </w:rPr>
            </w:pPr>
            <w:r w:rsidRPr="001C74EA">
              <w:rPr>
                <w:rFonts w:cstheme="minorHAnsi"/>
                <w:sz w:val="22"/>
                <w:szCs w:val="22"/>
              </w:rPr>
              <w:t>1.47</w:t>
            </w:r>
          </w:p>
        </w:tc>
        <w:tc>
          <w:tcPr>
            <w:tcW w:w="2010" w:type="dxa"/>
            <w:vMerge/>
          </w:tcPr>
          <w:p w14:paraId="7F99A1E2" w14:textId="77777777" w:rsidR="00680A0F" w:rsidRPr="001C74EA" w:rsidRDefault="00680A0F" w:rsidP="00A05687">
            <w:pPr>
              <w:rPr>
                <w:rFonts w:cstheme="minorHAnsi"/>
                <w:sz w:val="22"/>
                <w:szCs w:val="22"/>
              </w:rPr>
            </w:pPr>
          </w:p>
        </w:tc>
      </w:tr>
      <w:tr w:rsidR="00680A0F" w:rsidRPr="001C74EA" w14:paraId="48512255" w14:textId="77777777" w:rsidTr="00013CFD">
        <w:trPr>
          <w:trHeight w:val="253"/>
        </w:trPr>
        <w:tc>
          <w:tcPr>
            <w:tcW w:w="1325" w:type="dxa"/>
            <w:gridSpan w:val="2"/>
            <w:vMerge w:val="restart"/>
          </w:tcPr>
          <w:p w14:paraId="28258CD1" w14:textId="77777777" w:rsidR="00680A0F" w:rsidRPr="001C74EA" w:rsidRDefault="00680A0F" w:rsidP="00A05687">
            <w:pPr>
              <w:rPr>
                <w:rFonts w:cstheme="minorHAnsi"/>
                <w:sz w:val="22"/>
                <w:szCs w:val="22"/>
              </w:rPr>
            </w:pPr>
            <w:proofErr w:type="spellStart"/>
            <w:r w:rsidRPr="001C74EA">
              <w:rPr>
                <w:rFonts w:cstheme="minorHAnsi"/>
                <w:sz w:val="22"/>
                <w:szCs w:val="22"/>
              </w:rPr>
              <w:t>Aboutorabi</w:t>
            </w:r>
            <w:proofErr w:type="spellEnd"/>
            <w:r w:rsidRPr="001C74EA">
              <w:rPr>
                <w:rFonts w:cstheme="minorHAnsi"/>
                <w:sz w:val="22"/>
                <w:szCs w:val="22"/>
              </w:rPr>
              <w:t xml:space="preserve"> et al. (2014)</w:t>
            </w:r>
          </w:p>
        </w:tc>
        <w:tc>
          <w:tcPr>
            <w:tcW w:w="791" w:type="dxa"/>
          </w:tcPr>
          <w:p w14:paraId="054FBDA6" w14:textId="77777777" w:rsidR="00680A0F" w:rsidRPr="001C74EA" w:rsidRDefault="00680A0F" w:rsidP="00A05687">
            <w:pPr>
              <w:rPr>
                <w:rFonts w:cstheme="minorHAnsi"/>
                <w:sz w:val="22"/>
                <w:szCs w:val="22"/>
              </w:rPr>
            </w:pPr>
          </w:p>
        </w:tc>
        <w:tc>
          <w:tcPr>
            <w:tcW w:w="1076" w:type="dxa"/>
            <w:vMerge w:val="restart"/>
          </w:tcPr>
          <w:p w14:paraId="4397E4A0" w14:textId="00D4F88C" w:rsidR="00680A0F" w:rsidRPr="001C74EA" w:rsidRDefault="00680A0F" w:rsidP="00A05687">
            <w:pPr>
              <w:rPr>
                <w:rFonts w:cstheme="minorHAnsi"/>
                <w:sz w:val="22"/>
                <w:szCs w:val="22"/>
              </w:rPr>
            </w:pPr>
            <w:r w:rsidRPr="001C74EA">
              <w:rPr>
                <w:rFonts w:cstheme="minorHAnsi"/>
                <w:sz w:val="22"/>
                <w:szCs w:val="22"/>
              </w:rPr>
              <w:t>Within 1 day</w:t>
            </w:r>
          </w:p>
        </w:tc>
        <w:tc>
          <w:tcPr>
            <w:tcW w:w="1451" w:type="dxa"/>
          </w:tcPr>
          <w:p w14:paraId="352A9888" w14:textId="77777777" w:rsidR="00680A0F" w:rsidRPr="001C74EA" w:rsidRDefault="00680A0F" w:rsidP="00A05687">
            <w:pPr>
              <w:rPr>
                <w:rFonts w:cstheme="minorHAnsi"/>
                <w:sz w:val="22"/>
                <w:szCs w:val="22"/>
              </w:rPr>
            </w:pPr>
            <w:r w:rsidRPr="001C74EA">
              <w:rPr>
                <w:rFonts w:cstheme="minorHAnsi"/>
                <w:sz w:val="22"/>
                <w:szCs w:val="22"/>
              </w:rPr>
              <w:t>Group 1 BF, FSTF, SLS with FO</w:t>
            </w:r>
          </w:p>
        </w:tc>
        <w:tc>
          <w:tcPr>
            <w:tcW w:w="538" w:type="dxa"/>
          </w:tcPr>
          <w:p w14:paraId="3E2A5B0B" w14:textId="77777777" w:rsidR="00680A0F" w:rsidRPr="001C74EA" w:rsidRDefault="00680A0F" w:rsidP="00A05687">
            <w:pPr>
              <w:rPr>
                <w:rFonts w:cstheme="minorHAnsi"/>
                <w:sz w:val="22"/>
                <w:szCs w:val="22"/>
              </w:rPr>
            </w:pPr>
            <w:r w:rsidRPr="001C74EA">
              <w:rPr>
                <w:rFonts w:cstheme="minorHAnsi"/>
                <w:sz w:val="22"/>
                <w:szCs w:val="22"/>
              </w:rPr>
              <w:t>30</w:t>
            </w:r>
          </w:p>
        </w:tc>
        <w:tc>
          <w:tcPr>
            <w:tcW w:w="1571" w:type="dxa"/>
          </w:tcPr>
          <w:p w14:paraId="79F39354" w14:textId="77777777" w:rsidR="00680A0F" w:rsidRPr="001C74EA" w:rsidRDefault="00680A0F" w:rsidP="00A05687">
            <w:pPr>
              <w:rPr>
                <w:rFonts w:cstheme="minorHAnsi"/>
                <w:sz w:val="22"/>
                <w:szCs w:val="22"/>
              </w:rPr>
            </w:pPr>
            <w:r w:rsidRPr="001C74EA">
              <w:rPr>
                <w:rFonts w:cstheme="minorHAnsi"/>
                <w:sz w:val="22"/>
                <w:szCs w:val="22"/>
              </w:rPr>
              <w:t xml:space="preserve">Flexible pes planus </w:t>
            </w:r>
          </w:p>
        </w:tc>
        <w:tc>
          <w:tcPr>
            <w:tcW w:w="944" w:type="dxa"/>
          </w:tcPr>
          <w:p w14:paraId="1067F1A8" w14:textId="77777777" w:rsidR="00680A0F" w:rsidRPr="001C74EA" w:rsidRDefault="00680A0F"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18 (67)</w:t>
            </w:r>
          </w:p>
          <w:p w14:paraId="7EAE827C" w14:textId="77777777" w:rsidR="00680A0F" w:rsidRPr="001C74EA" w:rsidRDefault="00680A0F"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12 (33)</w:t>
            </w:r>
          </w:p>
        </w:tc>
        <w:tc>
          <w:tcPr>
            <w:tcW w:w="983" w:type="dxa"/>
          </w:tcPr>
          <w:p w14:paraId="07D0C1B1" w14:textId="77777777" w:rsidR="00680A0F" w:rsidRPr="001C74EA" w:rsidRDefault="00680A0F" w:rsidP="00A05687">
            <w:pPr>
              <w:rPr>
                <w:rFonts w:cstheme="minorHAnsi"/>
                <w:sz w:val="22"/>
                <w:szCs w:val="22"/>
              </w:rPr>
            </w:pPr>
            <w:r w:rsidRPr="001C74EA">
              <w:rPr>
                <w:rFonts w:cstheme="minorHAnsi"/>
                <w:sz w:val="22"/>
                <w:szCs w:val="22"/>
              </w:rPr>
              <w:t>7.87 yrs. ±1.45</w:t>
            </w:r>
          </w:p>
        </w:tc>
        <w:tc>
          <w:tcPr>
            <w:tcW w:w="1087" w:type="dxa"/>
          </w:tcPr>
          <w:p w14:paraId="6EA3537A" w14:textId="77777777" w:rsidR="00680A0F" w:rsidRPr="001C74EA" w:rsidRDefault="00680A0F" w:rsidP="00A05687">
            <w:pPr>
              <w:rPr>
                <w:rFonts w:cstheme="minorHAnsi"/>
                <w:sz w:val="22"/>
                <w:szCs w:val="22"/>
              </w:rPr>
            </w:pPr>
            <w:r w:rsidRPr="001C74EA">
              <w:rPr>
                <w:rFonts w:cstheme="minorHAnsi"/>
                <w:sz w:val="22"/>
                <w:szCs w:val="22"/>
              </w:rPr>
              <w:t>31.4</w:t>
            </w:r>
          </w:p>
          <w:p w14:paraId="0AC667A9" w14:textId="77777777" w:rsidR="00680A0F" w:rsidRPr="001C74EA" w:rsidRDefault="00680A0F" w:rsidP="00A05687">
            <w:pPr>
              <w:rPr>
                <w:rFonts w:cstheme="minorHAnsi"/>
                <w:sz w:val="22"/>
                <w:szCs w:val="22"/>
              </w:rPr>
            </w:pPr>
            <w:r w:rsidRPr="001C74EA">
              <w:rPr>
                <w:rFonts w:cstheme="minorHAnsi"/>
                <w:sz w:val="22"/>
                <w:szCs w:val="22"/>
              </w:rPr>
              <w:t>5.74</w:t>
            </w:r>
          </w:p>
        </w:tc>
        <w:tc>
          <w:tcPr>
            <w:tcW w:w="1087" w:type="dxa"/>
          </w:tcPr>
          <w:p w14:paraId="78836714" w14:textId="77777777" w:rsidR="00680A0F" w:rsidRPr="001C74EA" w:rsidRDefault="00680A0F" w:rsidP="00A05687">
            <w:pPr>
              <w:rPr>
                <w:rFonts w:cstheme="minorHAnsi"/>
                <w:sz w:val="22"/>
                <w:szCs w:val="22"/>
              </w:rPr>
            </w:pPr>
            <w:r w:rsidRPr="001C74EA">
              <w:rPr>
                <w:rFonts w:cstheme="minorHAnsi"/>
                <w:sz w:val="22"/>
                <w:szCs w:val="22"/>
              </w:rPr>
              <w:t>123.06 10.25</w:t>
            </w:r>
          </w:p>
        </w:tc>
        <w:tc>
          <w:tcPr>
            <w:tcW w:w="1087" w:type="dxa"/>
          </w:tcPr>
          <w:p w14:paraId="64165C4E" w14:textId="77777777" w:rsidR="00680A0F" w:rsidRPr="001C74EA" w:rsidRDefault="00680A0F" w:rsidP="00A05687">
            <w:pPr>
              <w:rPr>
                <w:rFonts w:cstheme="minorHAnsi"/>
                <w:sz w:val="22"/>
                <w:szCs w:val="22"/>
              </w:rPr>
            </w:pPr>
            <w:r w:rsidRPr="001C74EA">
              <w:rPr>
                <w:rFonts w:cstheme="minorHAnsi"/>
                <w:sz w:val="22"/>
                <w:szCs w:val="22"/>
              </w:rPr>
              <w:t>20.2</w:t>
            </w:r>
          </w:p>
          <w:p w14:paraId="48E007DC" w14:textId="77777777" w:rsidR="00680A0F" w:rsidRPr="001C74EA" w:rsidRDefault="00680A0F" w:rsidP="00A05687">
            <w:pPr>
              <w:rPr>
                <w:rFonts w:cstheme="minorHAnsi"/>
                <w:sz w:val="22"/>
                <w:szCs w:val="22"/>
              </w:rPr>
            </w:pPr>
            <w:r w:rsidRPr="001C74EA">
              <w:rPr>
                <w:rFonts w:cstheme="minorHAnsi"/>
                <w:sz w:val="22"/>
                <w:szCs w:val="22"/>
              </w:rPr>
              <w:t>1.58</w:t>
            </w:r>
          </w:p>
        </w:tc>
        <w:tc>
          <w:tcPr>
            <w:tcW w:w="2010" w:type="dxa"/>
            <w:vMerge w:val="restart"/>
          </w:tcPr>
          <w:p w14:paraId="559A4F7F" w14:textId="77777777" w:rsidR="00680A0F" w:rsidRPr="001C74EA" w:rsidRDefault="00680A0F" w:rsidP="00A05687">
            <w:pPr>
              <w:rPr>
                <w:rFonts w:cstheme="minorHAnsi"/>
                <w:sz w:val="22"/>
                <w:szCs w:val="22"/>
              </w:rPr>
            </w:pPr>
            <w:r w:rsidRPr="001C74EA">
              <w:rPr>
                <w:rFonts w:cstheme="minorHAnsi"/>
                <w:sz w:val="22"/>
                <w:szCs w:val="22"/>
              </w:rPr>
              <w:t>Biomechanical</w:t>
            </w:r>
          </w:p>
          <w:p w14:paraId="1BE8AD68" w14:textId="77777777" w:rsidR="00680A0F" w:rsidRPr="001C74EA" w:rsidRDefault="00680A0F" w:rsidP="00A05687">
            <w:pPr>
              <w:rPr>
                <w:rFonts w:cstheme="minorHAnsi"/>
                <w:sz w:val="22"/>
                <w:szCs w:val="22"/>
              </w:rPr>
            </w:pPr>
            <w:r w:rsidRPr="001C74EA">
              <w:rPr>
                <w:rFonts w:cstheme="minorHAnsi"/>
                <w:sz w:val="22"/>
                <w:szCs w:val="22"/>
              </w:rPr>
              <w:t>(spatiotemporal)</w:t>
            </w:r>
          </w:p>
        </w:tc>
      </w:tr>
      <w:tr w:rsidR="00680A0F" w:rsidRPr="001C74EA" w14:paraId="7F34EECA" w14:textId="77777777" w:rsidTr="00013CFD">
        <w:trPr>
          <w:trHeight w:val="252"/>
        </w:trPr>
        <w:tc>
          <w:tcPr>
            <w:tcW w:w="1325" w:type="dxa"/>
            <w:gridSpan w:val="2"/>
            <w:vMerge/>
          </w:tcPr>
          <w:p w14:paraId="6B9EEF84" w14:textId="77777777" w:rsidR="00680A0F" w:rsidRPr="001C74EA" w:rsidRDefault="00680A0F" w:rsidP="00A05687">
            <w:pPr>
              <w:rPr>
                <w:rFonts w:cstheme="minorHAnsi"/>
                <w:sz w:val="22"/>
                <w:szCs w:val="22"/>
              </w:rPr>
            </w:pPr>
          </w:p>
        </w:tc>
        <w:tc>
          <w:tcPr>
            <w:tcW w:w="791" w:type="dxa"/>
          </w:tcPr>
          <w:p w14:paraId="2C753BAA" w14:textId="77777777" w:rsidR="00680A0F" w:rsidRPr="001C74EA" w:rsidRDefault="00680A0F" w:rsidP="00A05687">
            <w:pPr>
              <w:rPr>
                <w:rFonts w:cstheme="minorHAnsi"/>
                <w:sz w:val="22"/>
                <w:szCs w:val="22"/>
              </w:rPr>
            </w:pPr>
          </w:p>
        </w:tc>
        <w:tc>
          <w:tcPr>
            <w:tcW w:w="1076" w:type="dxa"/>
            <w:vMerge/>
          </w:tcPr>
          <w:p w14:paraId="4B579696" w14:textId="47B601F0" w:rsidR="00680A0F" w:rsidRPr="001C74EA" w:rsidRDefault="00680A0F" w:rsidP="00A05687">
            <w:pPr>
              <w:rPr>
                <w:rFonts w:cstheme="minorHAnsi"/>
                <w:sz w:val="22"/>
                <w:szCs w:val="22"/>
              </w:rPr>
            </w:pPr>
          </w:p>
        </w:tc>
        <w:tc>
          <w:tcPr>
            <w:tcW w:w="1451" w:type="dxa"/>
          </w:tcPr>
          <w:p w14:paraId="7A38C73D" w14:textId="77777777" w:rsidR="00680A0F" w:rsidRPr="001C74EA" w:rsidRDefault="00680A0F" w:rsidP="00A05687">
            <w:pPr>
              <w:rPr>
                <w:rFonts w:cstheme="minorHAnsi"/>
                <w:sz w:val="22"/>
                <w:szCs w:val="22"/>
              </w:rPr>
            </w:pPr>
            <w:r w:rsidRPr="001C74EA">
              <w:rPr>
                <w:rFonts w:cstheme="minorHAnsi"/>
                <w:sz w:val="22"/>
                <w:szCs w:val="22"/>
              </w:rPr>
              <w:t>Group 2, BF, FSTF, SLS with FO</w:t>
            </w:r>
          </w:p>
        </w:tc>
        <w:tc>
          <w:tcPr>
            <w:tcW w:w="538" w:type="dxa"/>
          </w:tcPr>
          <w:p w14:paraId="6F406BB0" w14:textId="77777777" w:rsidR="00680A0F" w:rsidRPr="001C74EA" w:rsidRDefault="00680A0F" w:rsidP="00A05687">
            <w:pPr>
              <w:rPr>
                <w:rFonts w:cstheme="minorHAnsi"/>
                <w:sz w:val="22"/>
                <w:szCs w:val="22"/>
              </w:rPr>
            </w:pPr>
            <w:r w:rsidRPr="001C74EA">
              <w:rPr>
                <w:rFonts w:cstheme="minorHAnsi"/>
                <w:sz w:val="22"/>
                <w:szCs w:val="22"/>
              </w:rPr>
              <w:t>20</w:t>
            </w:r>
          </w:p>
        </w:tc>
        <w:tc>
          <w:tcPr>
            <w:tcW w:w="1571" w:type="dxa"/>
          </w:tcPr>
          <w:p w14:paraId="15703AF2" w14:textId="77777777" w:rsidR="00680A0F" w:rsidRPr="001C74EA" w:rsidRDefault="00680A0F" w:rsidP="00A05687">
            <w:pPr>
              <w:rPr>
                <w:rFonts w:cstheme="minorHAnsi"/>
                <w:sz w:val="22"/>
                <w:szCs w:val="22"/>
              </w:rPr>
            </w:pPr>
            <w:r w:rsidRPr="001C74EA">
              <w:rPr>
                <w:rFonts w:cstheme="minorHAnsi"/>
                <w:sz w:val="22"/>
                <w:szCs w:val="22"/>
              </w:rPr>
              <w:t>Control, typically developing</w:t>
            </w:r>
            <w:r w:rsidRPr="001C74EA">
              <w:rPr>
                <w:rFonts w:cstheme="minorHAnsi"/>
                <w:sz w:val="22"/>
                <w:szCs w:val="22"/>
                <w:u w:val="single"/>
              </w:rPr>
              <w:t xml:space="preserve"> </w:t>
            </w:r>
          </w:p>
        </w:tc>
        <w:tc>
          <w:tcPr>
            <w:tcW w:w="944" w:type="dxa"/>
          </w:tcPr>
          <w:p w14:paraId="0D922112" w14:textId="77777777" w:rsidR="00680A0F" w:rsidRPr="001C74EA" w:rsidRDefault="00680A0F"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12 (60)</w:t>
            </w:r>
          </w:p>
          <w:p w14:paraId="3A0B6A22" w14:textId="77777777" w:rsidR="00680A0F" w:rsidRPr="001C74EA" w:rsidRDefault="00680A0F" w:rsidP="00A05687">
            <w:pPr>
              <w:rPr>
                <w:rFonts w:cstheme="minorHAnsi"/>
                <w:sz w:val="22"/>
                <w:szCs w:val="22"/>
              </w:rPr>
            </w:pPr>
            <w:r w:rsidRPr="001C74EA">
              <w:rPr>
                <w:rFonts w:ascii="Segoe UI Symbol" w:hAnsi="Segoe UI Symbol" w:cstheme="minorHAnsi"/>
                <w:sz w:val="22"/>
                <w:szCs w:val="22"/>
              </w:rPr>
              <w:t>♀</w:t>
            </w:r>
            <w:r w:rsidRPr="001C74EA">
              <w:rPr>
                <w:rFonts w:cstheme="minorHAnsi"/>
                <w:sz w:val="22"/>
                <w:szCs w:val="22"/>
              </w:rPr>
              <w:t>8 (40)</w:t>
            </w:r>
          </w:p>
        </w:tc>
        <w:tc>
          <w:tcPr>
            <w:tcW w:w="983" w:type="dxa"/>
          </w:tcPr>
          <w:p w14:paraId="62F375D6" w14:textId="77777777" w:rsidR="00680A0F" w:rsidRPr="001C74EA" w:rsidRDefault="00680A0F" w:rsidP="00A05687">
            <w:pPr>
              <w:rPr>
                <w:rFonts w:cstheme="minorHAnsi"/>
                <w:sz w:val="22"/>
                <w:szCs w:val="22"/>
              </w:rPr>
            </w:pPr>
            <w:r w:rsidRPr="001C74EA">
              <w:rPr>
                <w:rFonts w:cstheme="minorHAnsi"/>
                <w:sz w:val="22"/>
                <w:szCs w:val="22"/>
              </w:rPr>
              <w:t>7.8 yrs. ±1.31</w:t>
            </w:r>
          </w:p>
        </w:tc>
        <w:tc>
          <w:tcPr>
            <w:tcW w:w="1087" w:type="dxa"/>
          </w:tcPr>
          <w:p w14:paraId="30FC8AA1" w14:textId="77777777" w:rsidR="00680A0F" w:rsidRPr="001C74EA" w:rsidRDefault="00680A0F" w:rsidP="00A05687">
            <w:pPr>
              <w:rPr>
                <w:rFonts w:cstheme="minorHAnsi"/>
                <w:sz w:val="22"/>
                <w:szCs w:val="22"/>
              </w:rPr>
            </w:pPr>
            <w:r w:rsidRPr="001C74EA">
              <w:rPr>
                <w:rFonts w:cstheme="minorHAnsi"/>
                <w:sz w:val="22"/>
                <w:szCs w:val="22"/>
              </w:rPr>
              <w:t>32.81</w:t>
            </w:r>
          </w:p>
          <w:p w14:paraId="635F0DF0" w14:textId="77777777" w:rsidR="00680A0F" w:rsidRPr="001C74EA" w:rsidRDefault="00680A0F" w:rsidP="00A05687">
            <w:pPr>
              <w:rPr>
                <w:rFonts w:cstheme="minorHAnsi"/>
                <w:sz w:val="22"/>
                <w:szCs w:val="22"/>
              </w:rPr>
            </w:pPr>
            <w:r w:rsidRPr="001C74EA">
              <w:rPr>
                <w:rFonts w:cstheme="minorHAnsi"/>
                <w:sz w:val="22"/>
                <w:szCs w:val="22"/>
              </w:rPr>
              <w:t>6.66</w:t>
            </w:r>
          </w:p>
        </w:tc>
        <w:tc>
          <w:tcPr>
            <w:tcW w:w="1087" w:type="dxa"/>
          </w:tcPr>
          <w:p w14:paraId="50A6AD04" w14:textId="77777777" w:rsidR="00680A0F" w:rsidRPr="001C74EA" w:rsidRDefault="00680A0F" w:rsidP="00A05687">
            <w:pPr>
              <w:rPr>
                <w:rFonts w:cstheme="minorHAnsi"/>
                <w:sz w:val="22"/>
                <w:szCs w:val="22"/>
              </w:rPr>
            </w:pPr>
            <w:r w:rsidRPr="001C74EA">
              <w:rPr>
                <w:rFonts w:cstheme="minorHAnsi"/>
                <w:sz w:val="22"/>
                <w:szCs w:val="22"/>
              </w:rPr>
              <w:t>1.28</w:t>
            </w:r>
            <w:r w:rsidRPr="001C74EA">
              <w:rPr>
                <w:rFonts w:cstheme="minorHAnsi"/>
                <w:sz w:val="22"/>
                <w:szCs w:val="22"/>
              </w:rPr>
              <w:tab/>
            </w:r>
          </w:p>
          <w:p w14:paraId="254863D2" w14:textId="77777777" w:rsidR="00680A0F" w:rsidRPr="001C74EA" w:rsidRDefault="00680A0F" w:rsidP="00A05687">
            <w:pPr>
              <w:rPr>
                <w:rFonts w:cstheme="minorHAnsi"/>
                <w:sz w:val="22"/>
                <w:szCs w:val="22"/>
              </w:rPr>
            </w:pPr>
            <w:r w:rsidRPr="001C74EA">
              <w:rPr>
                <w:rFonts w:cstheme="minorHAnsi"/>
                <w:sz w:val="22"/>
                <w:szCs w:val="22"/>
              </w:rPr>
              <w:t>.11</w:t>
            </w:r>
          </w:p>
        </w:tc>
        <w:tc>
          <w:tcPr>
            <w:tcW w:w="1087" w:type="dxa"/>
          </w:tcPr>
          <w:p w14:paraId="652A424F" w14:textId="77777777" w:rsidR="00680A0F" w:rsidRPr="001C74EA" w:rsidRDefault="00680A0F" w:rsidP="00A05687">
            <w:pPr>
              <w:rPr>
                <w:rFonts w:cstheme="minorHAnsi"/>
                <w:sz w:val="22"/>
                <w:szCs w:val="22"/>
              </w:rPr>
            </w:pPr>
            <w:r w:rsidRPr="001C74EA">
              <w:rPr>
                <w:rFonts w:cstheme="minorHAnsi"/>
                <w:sz w:val="22"/>
                <w:szCs w:val="22"/>
              </w:rPr>
              <w:t>19.87</w:t>
            </w:r>
            <w:r w:rsidRPr="001C74EA">
              <w:rPr>
                <w:rFonts w:cstheme="minorHAnsi"/>
                <w:sz w:val="22"/>
                <w:szCs w:val="22"/>
              </w:rPr>
              <w:tab/>
            </w:r>
          </w:p>
          <w:p w14:paraId="213EB46E" w14:textId="77777777" w:rsidR="00680A0F" w:rsidRPr="001C74EA" w:rsidRDefault="00680A0F" w:rsidP="00A05687">
            <w:pPr>
              <w:rPr>
                <w:rFonts w:cstheme="minorHAnsi"/>
                <w:sz w:val="22"/>
                <w:szCs w:val="22"/>
              </w:rPr>
            </w:pPr>
            <w:r w:rsidRPr="001C74EA">
              <w:rPr>
                <w:rFonts w:cstheme="minorHAnsi"/>
                <w:sz w:val="22"/>
                <w:szCs w:val="22"/>
              </w:rPr>
              <w:t>1.4</w:t>
            </w:r>
          </w:p>
        </w:tc>
        <w:tc>
          <w:tcPr>
            <w:tcW w:w="2010" w:type="dxa"/>
            <w:vMerge/>
          </w:tcPr>
          <w:p w14:paraId="7D9CB0BB" w14:textId="77777777" w:rsidR="00680A0F" w:rsidRPr="001C74EA" w:rsidRDefault="00680A0F" w:rsidP="00A05687">
            <w:pPr>
              <w:rPr>
                <w:rFonts w:cstheme="minorHAnsi"/>
                <w:sz w:val="22"/>
                <w:szCs w:val="22"/>
              </w:rPr>
            </w:pPr>
          </w:p>
        </w:tc>
      </w:tr>
      <w:tr w:rsidR="00680A0F" w:rsidRPr="001C74EA" w14:paraId="23C4C3CA" w14:textId="77777777" w:rsidTr="00013CFD">
        <w:trPr>
          <w:trHeight w:val="101"/>
        </w:trPr>
        <w:tc>
          <w:tcPr>
            <w:tcW w:w="1325" w:type="dxa"/>
            <w:gridSpan w:val="2"/>
            <w:vMerge w:val="restart"/>
          </w:tcPr>
          <w:p w14:paraId="2CB9BB23" w14:textId="77777777" w:rsidR="00680A0F" w:rsidRPr="001C74EA" w:rsidRDefault="00680A0F" w:rsidP="00A05687">
            <w:pPr>
              <w:rPr>
                <w:rFonts w:cstheme="minorHAnsi"/>
                <w:sz w:val="22"/>
                <w:szCs w:val="22"/>
              </w:rPr>
            </w:pPr>
            <w:r w:rsidRPr="001C74EA">
              <w:rPr>
                <w:rFonts w:cstheme="minorHAnsi"/>
                <w:sz w:val="22"/>
                <w:szCs w:val="22"/>
              </w:rPr>
              <w:t>Bakker et al. (1997)</w:t>
            </w:r>
          </w:p>
        </w:tc>
        <w:tc>
          <w:tcPr>
            <w:tcW w:w="791" w:type="dxa"/>
          </w:tcPr>
          <w:p w14:paraId="343CD092" w14:textId="77777777" w:rsidR="00680A0F" w:rsidRPr="001C74EA" w:rsidRDefault="00680A0F" w:rsidP="00A05687">
            <w:pPr>
              <w:rPr>
                <w:rFonts w:cstheme="minorHAnsi"/>
                <w:sz w:val="22"/>
                <w:szCs w:val="22"/>
              </w:rPr>
            </w:pPr>
          </w:p>
        </w:tc>
        <w:tc>
          <w:tcPr>
            <w:tcW w:w="1076" w:type="dxa"/>
            <w:vMerge w:val="restart"/>
          </w:tcPr>
          <w:p w14:paraId="6C4CFC03" w14:textId="5C729EA4" w:rsidR="00680A0F" w:rsidRPr="001C74EA" w:rsidRDefault="00680A0F" w:rsidP="00A05687">
            <w:pPr>
              <w:rPr>
                <w:rFonts w:cstheme="minorHAnsi"/>
                <w:sz w:val="22"/>
                <w:szCs w:val="22"/>
              </w:rPr>
            </w:pPr>
            <w:r w:rsidRPr="001C74EA">
              <w:rPr>
                <w:rFonts w:cstheme="minorHAnsi"/>
                <w:sz w:val="22"/>
                <w:szCs w:val="22"/>
              </w:rPr>
              <w:t>16 Months</w:t>
            </w:r>
          </w:p>
          <w:p w14:paraId="606CF82C" w14:textId="77777777" w:rsidR="00680A0F" w:rsidRPr="001C74EA" w:rsidRDefault="00680A0F" w:rsidP="00A05687">
            <w:pPr>
              <w:rPr>
                <w:rFonts w:cstheme="minorHAnsi"/>
                <w:sz w:val="22"/>
                <w:szCs w:val="22"/>
              </w:rPr>
            </w:pPr>
          </w:p>
        </w:tc>
        <w:tc>
          <w:tcPr>
            <w:tcW w:w="1451" w:type="dxa"/>
          </w:tcPr>
          <w:p w14:paraId="4F799E34" w14:textId="77777777" w:rsidR="00680A0F" w:rsidRPr="001C74EA" w:rsidRDefault="00680A0F" w:rsidP="00A05687">
            <w:pPr>
              <w:rPr>
                <w:rFonts w:cstheme="minorHAnsi"/>
                <w:sz w:val="22"/>
                <w:szCs w:val="22"/>
              </w:rPr>
            </w:pPr>
            <w:r w:rsidRPr="001C74EA">
              <w:rPr>
                <w:rFonts w:cstheme="minorHAnsi"/>
                <w:sz w:val="22"/>
                <w:szCs w:val="22"/>
              </w:rPr>
              <w:t>Group 1 FSTF</w:t>
            </w:r>
          </w:p>
        </w:tc>
        <w:tc>
          <w:tcPr>
            <w:tcW w:w="538" w:type="dxa"/>
          </w:tcPr>
          <w:p w14:paraId="07B71227" w14:textId="77777777" w:rsidR="00680A0F" w:rsidRPr="001C74EA" w:rsidRDefault="00680A0F" w:rsidP="00A05687">
            <w:pPr>
              <w:rPr>
                <w:rFonts w:cstheme="minorHAnsi"/>
                <w:sz w:val="22"/>
                <w:szCs w:val="22"/>
              </w:rPr>
            </w:pPr>
            <w:r w:rsidRPr="001C74EA">
              <w:rPr>
                <w:rFonts w:cstheme="minorHAnsi"/>
                <w:sz w:val="22"/>
                <w:szCs w:val="22"/>
              </w:rPr>
              <w:t>7</w:t>
            </w:r>
          </w:p>
        </w:tc>
        <w:tc>
          <w:tcPr>
            <w:tcW w:w="1571" w:type="dxa"/>
            <w:vMerge w:val="restart"/>
          </w:tcPr>
          <w:p w14:paraId="15400CCE" w14:textId="77777777" w:rsidR="00680A0F" w:rsidRPr="001C74EA" w:rsidRDefault="00680A0F" w:rsidP="00A05687">
            <w:pPr>
              <w:rPr>
                <w:rFonts w:cstheme="minorHAnsi"/>
                <w:sz w:val="22"/>
                <w:szCs w:val="22"/>
              </w:rPr>
            </w:pPr>
            <w:r w:rsidRPr="001C74EA">
              <w:rPr>
                <w:rFonts w:cstheme="minorHAnsi"/>
                <w:sz w:val="22"/>
                <w:szCs w:val="22"/>
              </w:rPr>
              <w:t>Duchenne muscular dystrophy</w:t>
            </w:r>
          </w:p>
        </w:tc>
        <w:tc>
          <w:tcPr>
            <w:tcW w:w="944" w:type="dxa"/>
            <w:vMerge w:val="restart"/>
          </w:tcPr>
          <w:p w14:paraId="5537FBDF" w14:textId="77777777" w:rsidR="00680A0F" w:rsidRPr="001C74EA" w:rsidRDefault="00680A0F" w:rsidP="00A05687">
            <w:pPr>
              <w:rPr>
                <w:rFonts w:cstheme="minorHAnsi"/>
                <w:sz w:val="22"/>
                <w:szCs w:val="22"/>
              </w:rPr>
            </w:pPr>
            <w:r w:rsidRPr="001C74EA">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1C74EA">
              <w:rPr>
                <w:rFonts w:cstheme="minorHAnsi"/>
                <w:sz w:val="22"/>
                <w:szCs w:val="22"/>
              </w:rPr>
              <w:t>48 (100)</w:t>
            </w:r>
          </w:p>
        </w:tc>
        <w:tc>
          <w:tcPr>
            <w:tcW w:w="983" w:type="dxa"/>
            <w:vMerge w:val="restart"/>
          </w:tcPr>
          <w:p w14:paraId="5FC68D53" w14:textId="77777777" w:rsidR="00680A0F" w:rsidRPr="001C74EA" w:rsidRDefault="00680A0F" w:rsidP="00A05687">
            <w:pPr>
              <w:rPr>
                <w:rFonts w:cstheme="minorHAnsi"/>
                <w:sz w:val="22"/>
                <w:szCs w:val="22"/>
              </w:rPr>
            </w:pPr>
            <w:r w:rsidRPr="001C74EA">
              <w:rPr>
                <w:rFonts w:cstheme="minorHAnsi"/>
                <w:sz w:val="22"/>
                <w:szCs w:val="22"/>
              </w:rPr>
              <w:t xml:space="preserve">Age range </w:t>
            </w:r>
          </w:p>
          <w:p w14:paraId="5F2897E5" w14:textId="77777777" w:rsidR="00680A0F" w:rsidRPr="001C74EA" w:rsidRDefault="00680A0F" w:rsidP="00A05687">
            <w:pPr>
              <w:rPr>
                <w:rFonts w:cstheme="minorHAnsi"/>
                <w:sz w:val="22"/>
                <w:szCs w:val="22"/>
              </w:rPr>
            </w:pPr>
            <w:r w:rsidRPr="001C74EA">
              <w:rPr>
                <w:rFonts w:cstheme="minorHAnsi"/>
                <w:sz w:val="22"/>
                <w:szCs w:val="22"/>
              </w:rPr>
              <w:t xml:space="preserve">5 to 12 </w:t>
            </w:r>
            <w:r w:rsidRPr="001C74EA">
              <w:rPr>
                <w:rFonts w:ascii="Calibri" w:hAnsi="Calibri" w:cstheme="minorHAnsi"/>
                <w:sz w:val="22"/>
                <w:szCs w:val="22"/>
              </w:rPr>
              <w:t>¶</w:t>
            </w:r>
          </w:p>
          <w:p w14:paraId="335817DD" w14:textId="77777777" w:rsidR="00680A0F" w:rsidRPr="001C74EA" w:rsidRDefault="00680A0F" w:rsidP="00A05687">
            <w:pPr>
              <w:rPr>
                <w:rFonts w:cstheme="minorHAnsi"/>
                <w:sz w:val="22"/>
                <w:szCs w:val="22"/>
              </w:rPr>
            </w:pPr>
          </w:p>
        </w:tc>
        <w:tc>
          <w:tcPr>
            <w:tcW w:w="1087" w:type="dxa"/>
            <w:vMerge w:val="restart"/>
          </w:tcPr>
          <w:p w14:paraId="559853CC" w14:textId="77777777" w:rsidR="00680A0F" w:rsidRPr="001C74EA" w:rsidRDefault="00680A0F" w:rsidP="00A05687">
            <w:pPr>
              <w:rPr>
                <w:rFonts w:cstheme="minorHAnsi"/>
                <w:sz w:val="22"/>
                <w:szCs w:val="22"/>
              </w:rPr>
            </w:pPr>
            <w:r w:rsidRPr="001C74EA">
              <w:rPr>
                <w:rFonts w:cstheme="minorHAnsi"/>
                <w:sz w:val="22"/>
                <w:szCs w:val="22"/>
              </w:rPr>
              <w:t>Not reported</w:t>
            </w:r>
          </w:p>
        </w:tc>
        <w:tc>
          <w:tcPr>
            <w:tcW w:w="1087" w:type="dxa"/>
            <w:vMerge w:val="restart"/>
          </w:tcPr>
          <w:p w14:paraId="4FD3A322" w14:textId="77777777" w:rsidR="00680A0F" w:rsidRPr="001C74EA" w:rsidRDefault="00680A0F" w:rsidP="00A05687">
            <w:pPr>
              <w:rPr>
                <w:rFonts w:cstheme="minorHAnsi"/>
                <w:sz w:val="22"/>
                <w:szCs w:val="22"/>
              </w:rPr>
            </w:pPr>
            <w:r w:rsidRPr="001C74EA">
              <w:rPr>
                <w:rFonts w:cstheme="minorHAnsi"/>
                <w:sz w:val="22"/>
                <w:szCs w:val="22"/>
              </w:rPr>
              <w:t>Not reported</w:t>
            </w:r>
          </w:p>
        </w:tc>
        <w:tc>
          <w:tcPr>
            <w:tcW w:w="1087" w:type="dxa"/>
            <w:vMerge w:val="restart"/>
          </w:tcPr>
          <w:p w14:paraId="05262A05" w14:textId="77777777" w:rsidR="00680A0F" w:rsidRPr="001C74EA" w:rsidRDefault="00680A0F" w:rsidP="00A05687">
            <w:pPr>
              <w:rPr>
                <w:rFonts w:cstheme="minorHAnsi"/>
                <w:sz w:val="22"/>
                <w:szCs w:val="22"/>
              </w:rPr>
            </w:pPr>
            <w:r w:rsidRPr="001C74EA">
              <w:rPr>
                <w:rFonts w:cstheme="minorHAnsi"/>
                <w:sz w:val="22"/>
                <w:szCs w:val="22"/>
              </w:rPr>
              <w:t>Not reported</w:t>
            </w:r>
          </w:p>
        </w:tc>
        <w:tc>
          <w:tcPr>
            <w:tcW w:w="2010" w:type="dxa"/>
            <w:vMerge w:val="restart"/>
          </w:tcPr>
          <w:p w14:paraId="2426AD0D" w14:textId="77777777" w:rsidR="00680A0F" w:rsidRPr="001C74EA" w:rsidRDefault="00680A0F" w:rsidP="00A05687">
            <w:pPr>
              <w:rPr>
                <w:rFonts w:cstheme="minorHAnsi"/>
                <w:sz w:val="22"/>
                <w:szCs w:val="22"/>
              </w:rPr>
            </w:pPr>
            <w:r w:rsidRPr="001C74EA">
              <w:rPr>
                <w:rFonts w:cstheme="minorHAnsi"/>
                <w:sz w:val="22"/>
                <w:szCs w:val="22"/>
              </w:rPr>
              <w:t>Secondary outcomes</w:t>
            </w:r>
          </w:p>
          <w:p w14:paraId="7AC99E24" w14:textId="77777777" w:rsidR="00680A0F" w:rsidRPr="001C74EA" w:rsidRDefault="00680A0F" w:rsidP="00A05687">
            <w:pPr>
              <w:rPr>
                <w:rFonts w:cstheme="minorHAnsi"/>
                <w:sz w:val="22"/>
                <w:szCs w:val="22"/>
              </w:rPr>
            </w:pPr>
          </w:p>
        </w:tc>
      </w:tr>
      <w:tr w:rsidR="00680A0F" w:rsidRPr="001C74EA" w14:paraId="66C917AC" w14:textId="77777777" w:rsidTr="00013CFD">
        <w:trPr>
          <w:trHeight w:val="101"/>
        </w:trPr>
        <w:tc>
          <w:tcPr>
            <w:tcW w:w="1325" w:type="dxa"/>
            <w:gridSpan w:val="2"/>
            <w:vMerge/>
          </w:tcPr>
          <w:p w14:paraId="4E97E7D6" w14:textId="77777777" w:rsidR="00680A0F" w:rsidRPr="001C74EA" w:rsidRDefault="00680A0F" w:rsidP="00A05687">
            <w:pPr>
              <w:rPr>
                <w:rFonts w:cstheme="minorHAnsi"/>
                <w:sz w:val="22"/>
                <w:szCs w:val="22"/>
              </w:rPr>
            </w:pPr>
          </w:p>
        </w:tc>
        <w:tc>
          <w:tcPr>
            <w:tcW w:w="791" w:type="dxa"/>
          </w:tcPr>
          <w:p w14:paraId="6E0CFE07" w14:textId="77777777" w:rsidR="00680A0F" w:rsidRPr="001C74EA" w:rsidRDefault="00680A0F" w:rsidP="00A05687">
            <w:pPr>
              <w:rPr>
                <w:rFonts w:cstheme="minorHAnsi"/>
                <w:sz w:val="22"/>
                <w:szCs w:val="22"/>
              </w:rPr>
            </w:pPr>
          </w:p>
        </w:tc>
        <w:tc>
          <w:tcPr>
            <w:tcW w:w="1076" w:type="dxa"/>
            <w:vMerge/>
          </w:tcPr>
          <w:p w14:paraId="34A5D336" w14:textId="28660CFD" w:rsidR="00680A0F" w:rsidRPr="001C74EA" w:rsidRDefault="00680A0F" w:rsidP="00A05687">
            <w:pPr>
              <w:rPr>
                <w:rFonts w:cstheme="minorHAnsi"/>
                <w:sz w:val="22"/>
                <w:szCs w:val="22"/>
              </w:rPr>
            </w:pPr>
          </w:p>
        </w:tc>
        <w:tc>
          <w:tcPr>
            <w:tcW w:w="1451" w:type="dxa"/>
          </w:tcPr>
          <w:p w14:paraId="58A4899F" w14:textId="77777777" w:rsidR="00680A0F" w:rsidRPr="001C74EA" w:rsidRDefault="00680A0F" w:rsidP="00A05687">
            <w:pPr>
              <w:rPr>
                <w:rFonts w:cstheme="minorHAnsi"/>
                <w:sz w:val="22"/>
                <w:szCs w:val="22"/>
              </w:rPr>
            </w:pPr>
            <w:r w:rsidRPr="001C74EA">
              <w:rPr>
                <w:rFonts w:cstheme="minorHAnsi"/>
                <w:sz w:val="22"/>
                <w:szCs w:val="22"/>
              </w:rPr>
              <w:t xml:space="preserve">Group 2 AFO </w:t>
            </w:r>
          </w:p>
        </w:tc>
        <w:tc>
          <w:tcPr>
            <w:tcW w:w="538" w:type="dxa"/>
          </w:tcPr>
          <w:p w14:paraId="3B406BC8" w14:textId="77777777" w:rsidR="00680A0F" w:rsidRPr="001C74EA" w:rsidRDefault="00680A0F" w:rsidP="00A05687">
            <w:pPr>
              <w:rPr>
                <w:rFonts w:cstheme="minorHAnsi"/>
                <w:sz w:val="22"/>
                <w:szCs w:val="22"/>
              </w:rPr>
            </w:pPr>
            <w:r w:rsidRPr="001C74EA">
              <w:rPr>
                <w:rFonts w:cstheme="minorHAnsi"/>
                <w:sz w:val="22"/>
                <w:szCs w:val="22"/>
              </w:rPr>
              <w:t>20</w:t>
            </w:r>
          </w:p>
        </w:tc>
        <w:tc>
          <w:tcPr>
            <w:tcW w:w="1571" w:type="dxa"/>
            <w:vMerge/>
          </w:tcPr>
          <w:p w14:paraId="3173BB63" w14:textId="77777777" w:rsidR="00680A0F" w:rsidRPr="001C74EA" w:rsidRDefault="00680A0F" w:rsidP="00A05687">
            <w:pPr>
              <w:rPr>
                <w:rFonts w:cstheme="minorHAnsi"/>
                <w:sz w:val="22"/>
                <w:szCs w:val="22"/>
              </w:rPr>
            </w:pPr>
          </w:p>
        </w:tc>
        <w:tc>
          <w:tcPr>
            <w:tcW w:w="944" w:type="dxa"/>
            <w:vMerge/>
          </w:tcPr>
          <w:p w14:paraId="3FE895BD" w14:textId="77777777" w:rsidR="00680A0F" w:rsidRPr="001C74EA" w:rsidRDefault="00680A0F" w:rsidP="00A05687">
            <w:pPr>
              <w:rPr>
                <w:rFonts w:cstheme="minorHAnsi"/>
                <w:sz w:val="22"/>
                <w:szCs w:val="22"/>
              </w:rPr>
            </w:pPr>
          </w:p>
        </w:tc>
        <w:tc>
          <w:tcPr>
            <w:tcW w:w="983" w:type="dxa"/>
            <w:vMerge/>
          </w:tcPr>
          <w:p w14:paraId="58C54628" w14:textId="77777777" w:rsidR="00680A0F" w:rsidRPr="001C74EA" w:rsidRDefault="00680A0F" w:rsidP="00A05687">
            <w:pPr>
              <w:rPr>
                <w:rFonts w:cstheme="minorHAnsi"/>
                <w:sz w:val="22"/>
                <w:szCs w:val="22"/>
              </w:rPr>
            </w:pPr>
          </w:p>
        </w:tc>
        <w:tc>
          <w:tcPr>
            <w:tcW w:w="1087" w:type="dxa"/>
            <w:vMerge/>
          </w:tcPr>
          <w:p w14:paraId="232145D9" w14:textId="77777777" w:rsidR="00680A0F" w:rsidRPr="001C74EA" w:rsidRDefault="00680A0F" w:rsidP="00A05687">
            <w:pPr>
              <w:rPr>
                <w:rFonts w:cstheme="minorHAnsi"/>
                <w:sz w:val="22"/>
                <w:szCs w:val="22"/>
              </w:rPr>
            </w:pPr>
          </w:p>
        </w:tc>
        <w:tc>
          <w:tcPr>
            <w:tcW w:w="1087" w:type="dxa"/>
            <w:vMerge/>
          </w:tcPr>
          <w:p w14:paraId="4E815D17" w14:textId="77777777" w:rsidR="00680A0F" w:rsidRPr="001C74EA" w:rsidRDefault="00680A0F" w:rsidP="00A05687">
            <w:pPr>
              <w:rPr>
                <w:rFonts w:cstheme="minorHAnsi"/>
                <w:sz w:val="22"/>
                <w:szCs w:val="22"/>
              </w:rPr>
            </w:pPr>
          </w:p>
        </w:tc>
        <w:tc>
          <w:tcPr>
            <w:tcW w:w="1087" w:type="dxa"/>
            <w:vMerge/>
          </w:tcPr>
          <w:p w14:paraId="53DD0B3A" w14:textId="77777777" w:rsidR="00680A0F" w:rsidRPr="001C74EA" w:rsidRDefault="00680A0F" w:rsidP="00A05687">
            <w:pPr>
              <w:rPr>
                <w:rFonts w:cstheme="minorHAnsi"/>
                <w:sz w:val="22"/>
                <w:szCs w:val="22"/>
              </w:rPr>
            </w:pPr>
          </w:p>
        </w:tc>
        <w:tc>
          <w:tcPr>
            <w:tcW w:w="2010" w:type="dxa"/>
            <w:vMerge/>
          </w:tcPr>
          <w:p w14:paraId="6204A209" w14:textId="77777777" w:rsidR="00680A0F" w:rsidRPr="001C74EA" w:rsidRDefault="00680A0F" w:rsidP="00A05687">
            <w:pPr>
              <w:rPr>
                <w:rFonts w:cstheme="minorHAnsi"/>
                <w:sz w:val="22"/>
                <w:szCs w:val="22"/>
              </w:rPr>
            </w:pPr>
          </w:p>
        </w:tc>
      </w:tr>
      <w:tr w:rsidR="00680A0F" w:rsidRPr="001C74EA" w14:paraId="2028C371" w14:textId="77777777" w:rsidTr="00013CFD">
        <w:trPr>
          <w:trHeight w:val="101"/>
        </w:trPr>
        <w:tc>
          <w:tcPr>
            <w:tcW w:w="1325" w:type="dxa"/>
            <w:gridSpan w:val="2"/>
            <w:vMerge/>
          </w:tcPr>
          <w:p w14:paraId="4B9E0A9C" w14:textId="77777777" w:rsidR="00680A0F" w:rsidRPr="001C74EA" w:rsidRDefault="00680A0F" w:rsidP="00A05687">
            <w:pPr>
              <w:rPr>
                <w:rFonts w:cstheme="minorHAnsi"/>
                <w:sz w:val="22"/>
                <w:szCs w:val="22"/>
              </w:rPr>
            </w:pPr>
          </w:p>
        </w:tc>
        <w:tc>
          <w:tcPr>
            <w:tcW w:w="791" w:type="dxa"/>
          </w:tcPr>
          <w:p w14:paraId="7216E666" w14:textId="77777777" w:rsidR="00680A0F" w:rsidRPr="001C74EA" w:rsidRDefault="00680A0F" w:rsidP="00A05687">
            <w:pPr>
              <w:rPr>
                <w:rFonts w:cstheme="minorHAnsi"/>
                <w:sz w:val="22"/>
                <w:szCs w:val="22"/>
              </w:rPr>
            </w:pPr>
          </w:p>
        </w:tc>
        <w:tc>
          <w:tcPr>
            <w:tcW w:w="1076" w:type="dxa"/>
            <w:vMerge/>
          </w:tcPr>
          <w:p w14:paraId="0909D672" w14:textId="1C57DF1C" w:rsidR="00680A0F" w:rsidRPr="001C74EA" w:rsidRDefault="00680A0F" w:rsidP="00A05687">
            <w:pPr>
              <w:rPr>
                <w:rFonts w:cstheme="minorHAnsi"/>
                <w:sz w:val="22"/>
                <w:szCs w:val="22"/>
              </w:rPr>
            </w:pPr>
          </w:p>
        </w:tc>
        <w:tc>
          <w:tcPr>
            <w:tcW w:w="1451" w:type="dxa"/>
          </w:tcPr>
          <w:p w14:paraId="597489BC" w14:textId="77777777" w:rsidR="00680A0F" w:rsidRPr="001C74EA" w:rsidRDefault="00680A0F" w:rsidP="00A05687">
            <w:pPr>
              <w:rPr>
                <w:rFonts w:cstheme="minorHAnsi"/>
                <w:sz w:val="22"/>
                <w:szCs w:val="22"/>
              </w:rPr>
            </w:pPr>
            <w:r w:rsidRPr="001C74EA">
              <w:rPr>
                <w:rFonts w:cstheme="minorHAnsi"/>
                <w:sz w:val="22"/>
                <w:szCs w:val="22"/>
              </w:rPr>
              <w:t xml:space="preserve">Group 3 SF </w:t>
            </w:r>
          </w:p>
        </w:tc>
        <w:tc>
          <w:tcPr>
            <w:tcW w:w="538" w:type="dxa"/>
          </w:tcPr>
          <w:p w14:paraId="66D4E595" w14:textId="77777777" w:rsidR="00680A0F" w:rsidRPr="001C74EA" w:rsidRDefault="00680A0F" w:rsidP="00A05687">
            <w:pPr>
              <w:rPr>
                <w:rFonts w:cstheme="minorHAnsi"/>
                <w:sz w:val="22"/>
                <w:szCs w:val="22"/>
              </w:rPr>
            </w:pPr>
            <w:r w:rsidRPr="001C74EA">
              <w:rPr>
                <w:rFonts w:cstheme="minorHAnsi"/>
                <w:sz w:val="22"/>
                <w:szCs w:val="22"/>
              </w:rPr>
              <w:t>6</w:t>
            </w:r>
          </w:p>
        </w:tc>
        <w:tc>
          <w:tcPr>
            <w:tcW w:w="1571" w:type="dxa"/>
            <w:vMerge/>
          </w:tcPr>
          <w:p w14:paraId="107881BD" w14:textId="77777777" w:rsidR="00680A0F" w:rsidRPr="001C74EA" w:rsidRDefault="00680A0F" w:rsidP="00A05687">
            <w:pPr>
              <w:rPr>
                <w:rFonts w:cstheme="minorHAnsi"/>
                <w:sz w:val="22"/>
                <w:szCs w:val="22"/>
              </w:rPr>
            </w:pPr>
          </w:p>
        </w:tc>
        <w:tc>
          <w:tcPr>
            <w:tcW w:w="944" w:type="dxa"/>
            <w:vMerge/>
          </w:tcPr>
          <w:p w14:paraId="7A15E5C1" w14:textId="77777777" w:rsidR="00680A0F" w:rsidRPr="001C74EA" w:rsidRDefault="00680A0F" w:rsidP="00A05687">
            <w:pPr>
              <w:rPr>
                <w:rFonts w:cstheme="minorHAnsi"/>
                <w:sz w:val="22"/>
                <w:szCs w:val="22"/>
              </w:rPr>
            </w:pPr>
          </w:p>
        </w:tc>
        <w:tc>
          <w:tcPr>
            <w:tcW w:w="983" w:type="dxa"/>
            <w:vMerge/>
          </w:tcPr>
          <w:p w14:paraId="351C22DC" w14:textId="77777777" w:rsidR="00680A0F" w:rsidRPr="001C74EA" w:rsidRDefault="00680A0F" w:rsidP="00A05687">
            <w:pPr>
              <w:rPr>
                <w:rFonts w:cstheme="minorHAnsi"/>
                <w:sz w:val="22"/>
                <w:szCs w:val="22"/>
              </w:rPr>
            </w:pPr>
          </w:p>
        </w:tc>
        <w:tc>
          <w:tcPr>
            <w:tcW w:w="1087" w:type="dxa"/>
            <w:vMerge/>
          </w:tcPr>
          <w:p w14:paraId="1372349B" w14:textId="77777777" w:rsidR="00680A0F" w:rsidRPr="001C74EA" w:rsidRDefault="00680A0F" w:rsidP="00A05687">
            <w:pPr>
              <w:rPr>
                <w:rFonts w:cstheme="minorHAnsi"/>
                <w:sz w:val="22"/>
                <w:szCs w:val="22"/>
              </w:rPr>
            </w:pPr>
          </w:p>
        </w:tc>
        <w:tc>
          <w:tcPr>
            <w:tcW w:w="1087" w:type="dxa"/>
            <w:vMerge/>
          </w:tcPr>
          <w:p w14:paraId="1F58DA41" w14:textId="77777777" w:rsidR="00680A0F" w:rsidRPr="001C74EA" w:rsidRDefault="00680A0F" w:rsidP="00A05687">
            <w:pPr>
              <w:rPr>
                <w:rFonts w:cstheme="minorHAnsi"/>
                <w:sz w:val="22"/>
                <w:szCs w:val="22"/>
              </w:rPr>
            </w:pPr>
          </w:p>
        </w:tc>
        <w:tc>
          <w:tcPr>
            <w:tcW w:w="1087" w:type="dxa"/>
            <w:vMerge/>
          </w:tcPr>
          <w:p w14:paraId="2EB9AF14" w14:textId="77777777" w:rsidR="00680A0F" w:rsidRPr="001C74EA" w:rsidRDefault="00680A0F" w:rsidP="00A05687">
            <w:pPr>
              <w:rPr>
                <w:rFonts w:cstheme="minorHAnsi"/>
                <w:sz w:val="22"/>
                <w:szCs w:val="22"/>
              </w:rPr>
            </w:pPr>
          </w:p>
        </w:tc>
        <w:tc>
          <w:tcPr>
            <w:tcW w:w="2010" w:type="dxa"/>
            <w:vMerge/>
          </w:tcPr>
          <w:p w14:paraId="247E6656" w14:textId="77777777" w:rsidR="00680A0F" w:rsidRPr="001C74EA" w:rsidRDefault="00680A0F" w:rsidP="00A05687">
            <w:pPr>
              <w:rPr>
                <w:rFonts w:cstheme="minorHAnsi"/>
                <w:sz w:val="22"/>
                <w:szCs w:val="22"/>
              </w:rPr>
            </w:pPr>
          </w:p>
        </w:tc>
      </w:tr>
      <w:tr w:rsidR="00680A0F" w:rsidRPr="001C74EA" w14:paraId="3209780F" w14:textId="77777777" w:rsidTr="00013CFD">
        <w:trPr>
          <w:trHeight w:val="101"/>
        </w:trPr>
        <w:tc>
          <w:tcPr>
            <w:tcW w:w="1325" w:type="dxa"/>
            <w:gridSpan w:val="2"/>
            <w:vMerge/>
          </w:tcPr>
          <w:p w14:paraId="56DE837E" w14:textId="77777777" w:rsidR="00680A0F" w:rsidRPr="001C74EA" w:rsidRDefault="00680A0F" w:rsidP="00A05687">
            <w:pPr>
              <w:rPr>
                <w:rFonts w:cstheme="minorHAnsi"/>
                <w:sz w:val="22"/>
                <w:szCs w:val="22"/>
              </w:rPr>
            </w:pPr>
          </w:p>
        </w:tc>
        <w:tc>
          <w:tcPr>
            <w:tcW w:w="791" w:type="dxa"/>
          </w:tcPr>
          <w:p w14:paraId="2D8CAB06" w14:textId="77777777" w:rsidR="00680A0F" w:rsidRPr="001C74EA" w:rsidRDefault="00680A0F" w:rsidP="00A05687">
            <w:pPr>
              <w:rPr>
                <w:rFonts w:cstheme="minorHAnsi"/>
                <w:sz w:val="22"/>
                <w:szCs w:val="22"/>
              </w:rPr>
            </w:pPr>
          </w:p>
        </w:tc>
        <w:tc>
          <w:tcPr>
            <w:tcW w:w="1076" w:type="dxa"/>
            <w:vMerge/>
          </w:tcPr>
          <w:p w14:paraId="31675084" w14:textId="1C4210D6" w:rsidR="00680A0F" w:rsidRPr="001C74EA" w:rsidRDefault="00680A0F" w:rsidP="00A05687">
            <w:pPr>
              <w:rPr>
                <w:rFonts w:cstheme="minorHAnsi"/>
                <w:sz w:val="22"/>
                <w:szCs w:val="22"/>
              </w:rPr>
            </w:pPr>
          </w:p>
        </w:tc>
        <w:tc>
          <w:tcPr>
            <w:tcW w:w="1451" w:type="dxa"/>
          </w:tcPr>
          <w:p w14:paraId="6388A654" w14:textId="77777777" w:rsidR="00680A0F" w:rsidRPr="001C74EA" w:rsidRDefault="00680A0F" w:rsidP="00A05687">
            <w:pPr>
              <w:rPr>
                <w:rFonts w:cstheme="minorHAnsi"/>
                <w:sz w:val="22"/>
                <w:szCs w:val="22"/>
              </w:rPr>
            </w:pPr>
            <w:r w:rsidRPr="001C74EA">
              <w:rPr>
                <w:rFonts w:cstheme="minorHAnsi"/>
                <w:sz w:val="22"/>
                <w:szCs w:val="22"/>
              </w:rPr>
              <w:t xml:space="preserve">Group 4 KAFO </w:t>
            </w:r>
          </w:p>
        </w:tc>
        <w:tc>
          <w:tcPr>
            <w:tcW w:w="538" w:type="dxa"/>
          </w:tcPr>
          <w:p w14:paraId="0C61BE35" w14:textId="77777777" w:rsidR="00680A0F" w:rsidRPr="001C74EA" w:rsidRDefault="00680A0F" w:rsidP="00A05687">
            <w:pPr>
              <w:rPr>
                <w:rFonts w:cstheme="minorHAnsi"/>
                <w:sz w:val="22"/>
                <w:szCs w:val="22"/>
              </w:rPr>
            </w:pPr>
            <w:r w:rsidRPr="001C74EA">
              <w:rPr>
                <w:rFonts w:cstheme="minorHAnsi"/>
                <w:sz w:val="22"/>
                <w:szCs w:val="22"/>
              </w:rPr>
              <w:t>5</w:t>
            </w:r>
          </w:p>
        </w:tc>
        <w:tc>
          <w:tcPr>
            <w:tcW w:w="1571" w:type="dxa"/>
            <w:vMerge/>
          </w:tcPr>
          <w:p w14:paraId="1CCABAFE" w14:textId="77777777" w:rsidR="00680A0F" w:rsidRPr="001C74EA" w:rsidRDefault="00680A0F" w:rsidP="00A05687">
            <w:pPr>
              <w:rPr>
                <w:rFonts w:cstheme="minorHAnsi"/>
                <w:sz w:val="22"/>
                <w:szCs w:val="22"/>
              </w:rPr>
            </w:pPr>
          </w:p>
        </w:tc>
        <w:tc>
          <w:tcPr>
            <w:tcW w:w="944" w:type="dxa"/>
            <w:vMerge/>
          </w:tcPr>
          <w:p w14:paraId="28745D8B" w14:textId="77777777" w:rsidR="00680A0F" w:rsidRPr="001C74EA" w:rsidRDefault="00680A0F" w:rsidP="00A05687">
            <w:pPr>
              <w:rPr>
                <w:rFonts w:cstheme="minorHAnsi"/>
                <w:sz w:val="22"/>
                <w:szCs w:val="22"/>
              </w:rPr>
            </w:pPr>
          </w:p>
        </w:tc>
        <w:tc>
          <w:tcPr>
            <w:tcW w:w="983" w:type="dxa"/>
            <w:vMerge/>
          </w:tcPr>
          <w:p w14:paraId="13356AFA" w14:textId="77777777" w:rsidR="00680A0F" w:rsidRPr="001C74EA" w:rsidRDefault="00680A0F" w:rsidP="00A05687">
            <w:pPr>
              <w:rPr>
                <w:rFonts w:cstheme="minorHAnsi"/>
                <w:sz w:val="22"/>
                <w:szCs w:val="22"/>
              </w:rPr>
            </w:pPr>
          </w:p>
        </w:tc>
        <w:tc>
          <w:tcPr>
            <w:tcW w:w="1087" w:type="dxa"/>
            <w:vMerge/>
          </w:tcPr>
          <w:p w14:paraId="0355A542" w14:textId="77777777" w:rsidR="00680A0F" w:rsidRPr="001C74EA" w:rsidRDefault="00680A0F" w:rsidP="00A05687">
            <w:pPr>
              <w:rPr>
                <w:rFonts w:cstheme="minorHAnsi"/>
                <w:sz w:val="22"/>
                <w:szCs w:val="22"/>
              </w:rPr>
            </w:pPr>
          </w:p>
        </w:tc>
        <w:tc>
          <w:tcPr>
            <w:tcW w:w="1087" w:type="dxa"/>
            <w:vMerge/>
          </w:tcPr>
          <w:p w14:paraId="07B17D71" w14:textId="77777777" w:rsidR="00680A0F" w:rsidRPr="001C74EA" w:rsidRDefault="00680A0F" w:rsidP="00A05687">
            <w:pPr>
              <w:rPr>
                <w:rFonts w:cstheme="minorHAnsi"/>
                <w:sz w:val="22"/>
                <w:szCs w:val="22"/>
              </w:rPr>
            </w:pPr>
          </w:p>
        </w:tc>
        <w:tc>
          <w:tcPr>
            <w:tcW w:w="1087" w:type="dxa"/>
            <w:vMerge/>
          </w:tcPr>
          <w:p w14:paraId="3F260ED3" w14:textId="77777777" w:rsidR="00680A0F" w:rsidRPr="001C74EA" w:rsidRDefault="00680A0F" w:rsidP="00A05687">
            <w:pPr>
              <w:rPr>
                <w:rFonts w:cstheme="minorHAnsi"/>
                <w:sz w:val="22"/>
                <w:szCs w:val="22"/>
              </w:rPr>
            </w:pPr>
          </w:p>
        </w:tc>
        <w:tc>
          <w:tcPr>
            <w:tcW w:w="2010" w:type="dxa"/>
            <w:vMerge/>
          </w:tcPr>
          <w:p w14:paraId="32138607" w14:textId="77777777" w:rsidR="00680A0F" w:rsidRPr="001C74EA" w:rsidRDefault="00680A0F" w:rsidP="00A05687">
            <w:pPr>
              <w:rPr>
                <w:rFonts w:cstheme="minorHAnsi"/>
                <w:sz w:val="22"/>
                <w:szCs w:val="22"/>
              </w:rPr>
            </w:pPr>
          </w:p>
        </w:tc>
      </w:tr>
      <w:tr w:rsidR="00680A0F" w:rsidRPr="001C74EA" w14:paraId="69F8D2C6" w14:textId="77777777" w:rsidTr="00013CFD">
        <w:trPr>
          <w:trHeight w:val="101"/>
        </w:trPr>
        <w:tc>
          <w:tcPr>
            <w:tcW w:w="1325" w:type="dxa"/>
            <w:gridSpan w:val="2"/>
            <w:vMerge/>
          </w:tcPr>
          <w:p w14:paraId="304FB629" w14:textId="77777777" w:rsidR="00680A0F" w:rsidRPr="001C74EA" w:rsidRDefault="00680A0F" w:rsidP="00A05687">
            <w:pPr>
              <w:rPr>
                <w:rFonts w:cstheme="minorHAnsi"/>
                <w:sz w:val="22"/>
                <w:szCs w:val="22"/>
              </w:rPr>
            </w:pPr>
          </w:p>
        </w:tc>
        <w:tc>
          <w:tcPr>
            <w:tcW w:w="791" w:type="dxa"/>
          </w:tcPr>
          <w:p w14:paraId="6BF879CB" w14:textId="77777777" w:rsidR="00680A0F" w:rsidRPr="001C74EA" w:rsidRDefault="00680A0F" w:rsidP="00A05687">
            <w:pPr>
              <w:rPr>
                <w:rFonts w:cstheme="minorHAnsi"/>
                <w:sz w:val="22"/>
                <w:szCs w:val="22"/>
              </w:rPr>
            </w:pPr>
          </w:p>
        </w:tc>
        <w:tc>
          <w:tcPr>
            <w:tcW w:w="1076" w:type="dxa"/>
            <w:vMerge/>
          </w:tcPr>
          <w:p w14:paraId="7D0C0D25" w14:textId="6B6710B2" w:rsidR="00680A0F" w:rsidRPr="001C74EA" w:rsidRDefault="00680A0F" w:rsidP="00A05687">
            <w:pPr>
              <w:rPr>
                <w:rFonts w:cstheme="minorHAnsi"/>
                <w:sz w:val="22"/>
                <w:szCs w:val="22"/>
              </w:rPr>
            </w:pPr>
          </w:p>
        </w:tc>
        <w:tc>
          <w:tcPr>
            <w:tcW w:w="1451" w:type="dxa"/>
          </w:tcPr>
          <w:p w14:paraId="526144DE" w14:textId="77777777" w:rsidR="00680A0F" w:rsidRPr="001C74EA" w:rsidRDefault="00680A0F" w:rsidP="00A05687">
            <w:pPr>
              <w:rPr>
                <w:rFonts w:cstheme="minorHAnsi"/>
                <w:sz w:val="22"/>
                <w:szCs w:val="22"/>
              </w:rPr>
            </w:pPr>
            <w:r w:rsidRPr="001C74EA">
              <w:rPr>
                <w:rFonts w:cstheme="minorHAnsi"/>
                <w:sz w:val="22"/>
                <w:szCs w:val="22"/>
              </w:rPr>
              <w:t>Group 5 Own footwear</w:t>
            </w:r>
          </w:p>
        </w:tc>
        <w:tc>
          <w:tcPr>
            <w:tcW w:w="538" w:type="dxa"/>
          </w:tcPr>
          <w:p w14:paraId="789BDF5F" w14:textId="77777777" w:rsidR="00680A0F" w:rsidRPr="001C74EA" w:rsidRDefault="00680A0F" w:rsidP="00A05687">
            <w:pPr>
              <w:rPr>
                <w:rFonts w:cstheme="minorHAnsi"/>
                <w:sz w:val="22"/>
                <w:szCs w:val="22"/>
              </w:rPr>
            </w:pPr>
            <w:r w:rsidRPr="001C74EA">
              <w:rPr>
                <w:rFonts w:cstheme="minorHAnsi"/>
                <w:sz w:val="22"/>
                <w:szCs w:val="22"/>
              </w:rPr>
              <w:t>41</w:t>
            </w:r>
          </w:p>
        </w:tc>
        <w:tc>
          <w:tcPr>
            <w:tcW w:w="1571" w:type="dxa"/>
            <w:vMerge/>
          </w:tcPr>
          <w:p w14:paraId="0ED540D7" w14:textId="77777777" w:rsidR="00680A0F" w:rsidRPr="001C74EA" w:rsidRDefault="00680A0F" w:rsidP="00A05687">
            <w:pPr>
              <w:rPr>
                <w:rFonts w:cstheme="minorHAnsi"/>
                <w:sz w:val="22"/>
                <w:szCs w:val="22"/>
              </w:rPr>
            </w:pPr>
          </w:p>
        </w:tc>
        <w:tc>
          <w:tcPr>
            <w:tcW w:w="944" w:type="dxa"/>
            <w:vMerge/>
          </w:tcPr>
          <w:p w14:paraId="26253F5D" w14:textId="77777777" w:rsidR="00680A0F" w:rsidRPr="001C74EA" w:rsidRDefault="00680A0F" w:rsidP="00A05687">
            <w:pPr>
              <w:rPr>
                <w:rFonts w:cstheme="minorHAnsi"/>
                <w:sz w:val="22"/>
                <w:szCs w:val="22"/>
              </w:rPr>
            </w:pPr>
          </w:p>
        </w:tc>
        <w:tc>
          <w:tcPr>
            <w:tcW w:w="983" w:type="dxa"/>
            <w:vMerge/>
          </w:tcPr>
          <w:p w14:paraId="7DFCA2A8" w14:textId="77777777" w:rsidR="00680A0F" w:rsidRPr="001C74EA" w:rsidRDefault="00680A0F" w:rsidP="00A05687">
            <w:pPr>
              <w:rPr>
                <w:rFonts w:cstheme="minorHAnsi"/>
                <w:sz w:val="22"/>
                <w:szCs w:val="22"/>
              </w:rPr>
            </w:pPr>
          </w:p>
        </w:tc>
        <w:tc>
          <w:tcPr>
            <w:tcW w:w="1087" w:type="dxa"/>
            <w:vMerge/>
          </w:tcPr>
          <w:p w14:paraId="5FF8F8FF" w14:textId="77777777" w:rsidR="00680A0F" w:rsidRPr="001C74EA" w:rsidRDefault="00680A0F" w:rsidP="00A05687">
            <w:pPr>
              <w:rPr>
                <w:rFonts w:cstheme="minorHAnsi"/>
                <w:sz w:val="22"/>
                <w:szCs w:val="22"/>
              </w:rPr>
            </w:pPr>
          </w:p>
        </w:tc>
        <w:tc>
          <w:tcPr>
            <w:tcW w:w="1087" w:type="dxa"/>
            <w:vMerge/>
          </w:tcPr>
          <w:p w14:paraId="6D75331D" w14:textId="77777777" w:rsidR="00680A0F" w:rsidRPr="001C74EA" w:rsidRDefault="00680A0F" w:rsidP="00A05687">
            <w:pPr>
              <w:rPr>
                <w:rFonts w:cstheme="minorHAnsi"/>
                <w:sz w:val="22"/>
                <w:szCs w:val="22"/>
              </w:rPr>
            </w:pPr>
          </w:p>
        </w:tc>
        <w:tc>
          <w:tcPr>
            <w:tcW w:w="1087" w:type="dxa"/>
            <w:vMerge/>
          </w:tcPr>
          <w:p w14:paraId="4436CFA1" w14:textId="77777777" w:rsidR="00680A0F" w:rsidRPr="001C74EA" w:rsidRDefault="00680A0F" w:rsidP="00A05687">
            <w:pPr>
              <w:rPr>
                <w:rFonts w:cstheme="minorHAnsi"/>
                <w:sz w:val="22"/>
                <w:szCs w:val="22"/>
              </w:rPr>
            </w:pPr>
          </w:p>
        </w:tc>
        <w:tc>
          <w:tcPr>
            <w:tcW w:w="2010" w:type="dxa"/>
            <w:vMerge/>
          </w:tcPr>
          <w:p w14:paraId="05C82324" w14:textId="77777777" w:rsidR="00680A0F" w:rsidRPr="001C74EA" w:rsidRDefault="00680A0F" w:rsidP="00A05687">
            <w:pPr>
              <w:rPr>
                <w:rFonts w:cstheme="minorHAnsi"/>
                <w:sz w:val="22"/>
                <w:szCs w:val="22"/>
              </w:rPr>
            </w:pPr>
          </w:p>
        </w:tc>
      </w:tr>
    </w:tbl>
    <w:p w14:paraId="359BB611" w14:textId="77777777" w:rsidR="00D3774E" w:rsidRDefault="00D3774E" w:rsidP="003E3228">
      <w:pPr>
        <w:rPr>
          <w:rFonts w:cstheme="minorHAnsi"/>
        </w:rPr>
      </w:pPr>
    </w:p>
    <w:p w14:paraId="0DEB1054" w14:textId="77777777" w:rsidR="00D3774E" w:rsidRDefault="00D3774E" w:rsidP="003E3228">
      <w:pPr>
        <w:rPr>
          <w:rFonts w:cstheme="minorHAnsi"/>
        </w:rPr>
      </w:pPr>
    </w:p>
    <w:p w14:paraId="1E2D44B6" w14:textId="77777777" w:rsidR="00D3774E" w:rsidRDefault="00D3774E" w:rsidP="003E3228">
      <w:pPr>
        <w:rPr>
          <w:rFonts w:cstheme="minorHAnsi"/>
        </w:rPr>
      </w:pPr>
    </w:p>
    <w:p w14:paraId="45345A27" w14:textId="77777777" w:rsidR="00D3774E" w:rsidRDefault="00D3774E" w:rsidP="003E3228">
      <w:pPr>
        <w:rPr>
          <w:rFonts w:cstheme="minorHAnsi"/>
        </w:rPr>
      </w:pPr>
    </w:p>
    <w:p w14:paraId="580766F6" w14:textId="77777777" w:rsidR="00D3774E" w:rsidRDefault="00D3774E" w:rsidP="003E3228">
      <w:pPr>
        <w:rPr>
          <w:rFonts w:cstheme="minorHAnsi"/>
        </w:rPr>
      </w:pPr>
    </w:p>
    <w:p w14:paraId="7077F747" w14:textId="77777777" w:rsidR="0045115A" w:rsidRDefault="0045115A" w:rsidP="003E3228">
      <w:pPr>
        <w:rPr>
          <w:rFonts w:cstheme="minorHAnsi"/>
        </w:rPr>
      </w:pPr>
    </w:p>
    <w:p w14:paraId="239160C7" w14:textId="6FBE3EB1" w:rsidR="00E831BF" w:rsidRDefault="003E3228" w:rsidP="003E3228">
      <w:pPr>
        <w:rPr>
          <w:rFonts w:cstheme="minorHAnsi"/>
        </w:rPr>
      </w:pPr>
      <w:r w:rsidRPr="00AD64F0">
        <w:rPr>
          <w:rFonts w:cstheme="minorHAnsi"/>
        </w:rPr>
        <w:t xml:space="preserve">Table 3-1 </w:t>
      </w:r>
      <w:r w:rsidRPr="0005580F">
        <w:t>Details of the participants in the included studies</w:t>
      </w:r>
      <w:r w:rsidRPr="00AD64F0">
        <w:rPr>
          <w:rFonts w:cstheme="minorHAnsi"/>
        </w:rPr>
        <w:t xml:space="preserve"> </w:t>
      </w:r>
      <w:r w:rsidR="00567A7D">
        <w:rPr>
          <w:rFonts w:cstheme="minorHAnsi"/>
        </w:rPr>
        <w:t>(c</w:t>
      </w:r>
      <w:r w:rsidRPr="00AD64F0">
        <w:rPr>
          <w:rFonts w:cstheme="minorHAnsi"/>
        </w:rPr>
        <w:t>ontinued</w:t>
      </w:r>
      <w:r w:rsidR="00567A7D">
        <w:rPr>
          <w:rFonts w:cstheme="minorHAnsi"/>
        </w:rPr>
        <w:t>).</w:t>
      </w:r>
    </w:p>
    <w:tbl>
      <w:tblPr>
        <w:tblStyle w:val="TableGrid"/>
        <w:tblW w:w="0" w:type="auto"/>
        <w:tblLook w:val="04A0" w:firstRow="1" w:lastRow="0" w:firstColumn="1" w:lastColumn="0" w:noHBand="0" w:noVBand="1"/>
      </w:tblPr>
      <w:tblGrid>
        <w:gridCol w:w="1108"/>
        <w:gridCol w:w="1068"/>
        <w:gridCol w:w="2072"/>
        <w:gridCol w:w="1232"/>
        <w:gridCol w:w="1397"/>
        <w:gridCol w:w="1052"/>
        <w:gridCol w:w="953"/>
        <w:gridCol w:w="1074"/>
        <w:gridCol w:w="1263"/>
        <w:gridCol w:w="1148"/>
        <w:gridCol w:w="1583"/>
      </w:tblGrid>
      <w:tr w:rsidR="001C74EA" w:rsidRPr="004D605D" w14:paraId="7B06248E" w14:textId="77777777" w:rsidTr="00B5610A">
        <w:tc>
          <w:tcPr>
            <w:tcW w:w="1108" w:type="dxa"/>
          </w:tcPr>
          <w:p w14:paraId="5B146CEF" w14:textId="77777777" w:rsidR="00E831BF" w:rsidRPr="004D605D" w:rsidRDefault="00E831BF" w:rsidP="00A05687">
            <w:pPr>
              <w:rPr>
                <w:rFonts w:cstheme="minorHAnsi"/>
                <w:b/>
                <w:bCs/>
                <w:sz w:val="22"/>
                <w:szCs w:val="22"/>
              </w:rPr>
            </w:pPr>
            <w:r w:rsidRPr="004D605D">
              <w:rPr>
                <w:rFonts w:cstheme="minorHAnsi"/>
                <w:b/>
                <w:bCs/>
                <w:sz w:val="22"/>
                <w:szCs w:val="22"/>
              </w:rPr>
              <w:t>Study</w:t>
            </w:r>
          </w:p>
        </w:tc>
        <w:tc>
          <w:tcPr>
            <w:tcW w:w="1068" w:type="dxa"/>
          </w:tcPr>
          <w:p w14:paraId="39A3F62D" w14:textId="77777777" w:rsidR="00E831BF" w:rsidRPr="004D605D" w:rsidRDefault="00E831BF" w:rsidP="00A05687">
            <w:pPr>
              <w:rPr>
                <w:rFonts w:cstheme="minorHAnsi"/>
                <w:b/>
                <w:bCs/>
                <w:sz w:val="22"/>
                <w:szCs w:val="22"/>
              </w:rPr>
            </w:pPr>
            <w:r w:rsidRPr="004D605D">
              <w:rPr>
                <w:rFonts w:cstheme="minorHAnsi"/>
                <w:b/>
                <w:bCs/>
                <w:sz w:val="22"/>
                <w:szCs w:val="22"/>
              </w:rPr>
              <w:t>Duration of Study</w:t>
            </w:r>
          </w:p>
        </w:tc>
        <w:tc>
          <w:tcPr>
            <w:tcW w:w="2072" w:type="dxa"/>
          </w:tcPr>
          <w:p w14:paraId="6227DEA8" w14:textId="77777777" w:rsidR="00E831BF" w:rsidRPr="004D605D" w:rsidRDefault="00E831BF" w:rsidP="00A05687">
            <w:pPr>
              <w:rPr>
                <w:rFonts w:cstheme="minorHAnsi"/>
                <w:b/>
                <w:bCs/>
                <w:sz w:val="22"/>
                <w:szCs w:val="22"/>
              </w:rPr>
            </w:pPr>
            <w:r w:rsidRPr="004D605D">
              <w:rPr>
                <w:rFonts w:cstheme="minorHAnsi"/>
                <w:b/>
                <w:bCs/>
                <w:sz w:val="22"/>
                <w:szCs w:val="22"/>
              </w:rPr>
              <w:t xml:space="preserve">Group </w:t>
            </w:r>
          </w:p>
          <w:p w14:paraId="2E95C9B8" w14:textId="77777777" w:rsidR="00E831BF" w:rsidRPr="004D605D" w:rsidRDefault="00E831BF" w:rsidP="00A05687">
            <w:pPr>
              <w:rPr>
                <w:rFonts w:cstheme="minorHAnsi"/>
                <w:sz w:val="22"/>
                <w:szCs w:val="22"/>
              </w:rPr>
            </w:pPr>
            <w:r w:rsidRPr="004D605D">
              <w:rPr>
                <w:rFonts w:cstheme="minorHAnsi"/>
                <w:sz w:val="22"/>
                <w:szCs w:val="22"/>
              </w:rPr>
              <w:t>Intervention and Comparators</w:t>
            </w:r>
          </w:p>
        </w:tc>
        <w:tc>
          <w:tcPr>
            <w:tcW w:w="1232" w:type="dxa"/>
          </w:tcPr>
          <w:p w14:paraId="436866E5" w14:textId="77777777" w:rsidR="00E831BF" w:rsidRPr="004D605D" w:rsidRDefault="00E831BF" w:rsidP="00A05687">
            <w:pPr>
              <w:rPr>
                <w:rFonts w:cstheme="minorHAnsi"/>
                <w:b/>
                <w:bCs/>
                <w:sz w:val="22"/>
                <w:szCs w:val="22"/>
              </w:rPr>
            </w:pPr>
            <w:r w:rsidRPr="004D605D">
              <w:rPr>
                <w:rFonts w:cstheme="minorHAnsi"/>
                <w:b/>
                <w:bCs/>
                <w:sz w:val="22"/>
                <w:szCs w:val="22"/>
              </w:rPr>
              <w:t>n</w:t>
            </w:r>
          </w:p>
        </w:tc>
        <w:tc>
          <w:tcPr>
            <w:tcW w:w="1397" w:type="dxa"/>
          </w:tcPr>
          <w:p w14:paraId="17402ADF" w14:textId="77777777" w:rsidR="00E831BF" w:rsidRPr="004D605D" w:rsidRDefault="00E831BF" w:rsidP="00A05687">
            <w:pPr>
              <w:rPr>
                <w:rFonts w:cstheme="minorHAnsi"/>
                <w:b/>
                <w:bCs/>
                <w:sz w:val="22"/>
                <w:szCs w:val="22"/>
              </w:rPr>
            </w:pPr>
            <w:r w:rsidRPr="004D605D">
              <w:rPr>
                <w:rFonts w:cstheme="minorHAnsi"/>
                <w:b/>
                <w:bCs/>
                <w:sz w:val="22"/>
                <w:szCs w:val="22"/>
              </w:rPr>
              <w:t>Condition</w:t>
            </w:r>
          </w:p>
        </w:tc>
        <w:tc>
          <w:tcPr>
            <w:tcW w:w="1052" w:type="dxa"/>
          </w:tcPr>
          <w:p w14:paraId="13B97206" w14:textId="77777777" w:rsidR="00E831BF" w:rsidRPr="004D605D" w:rsidRDefault="00E831BF" w:rsidP="00A05687">
            <w:pPr>
              <w:rPr>
                <w:rFonts w:cstheme="minorHAnsi"/>
                <w:b/>
                <w:bCs/>
                <w:sz w:val="22"/>
                <w:szCs w:val="22"/>
                <w:u w:val="single"/>
              </w:rPr>
            </w:pPr>
            <w:r w:rsidRPr="004D605D">
              <w:rPr>
                <w:rFonts w:cstheme="minorHAnsi"/>
                <w:b/>
                <w:bCs/>
                <w:sz w:val="22"/>
                <w:szCs w:val="22"/>
                <w:u w:val="single"/>
              </w:rPr>
              <w:t>Sex</w:t>
            </w:r>
          </w:p>
          <w:p w14:paraId="4C580ED2" w14:textId="77777777" w:rsidR="00E831BF" w:rsidRPr="004D605D" w:rsidRDefault="00E831BF" w:rsidP="00A05687">
            <w:pPr>
              <w:rPr>
                <w:rFonts w:cstheme="minorHAnsi"/>
                <w:b/>
                <w:bCs/>
                <w:sz w:val="22"/>
                <w:szCs w:val="22"/>
              </w:rPr>
            </w:pPr>
            <w:r w:rsidRPr="004D605D">
              <w:rPr>
                <w:rFonts w:cstheme="minorHAnsi"/>
                <w:b/>
                <w:bCs/>
                <w:sz w:val="22"/>
                <w:szCs w:val="22"/>
              </w:rPr>
              <w:t>No. (%)</w:t>
            </w:r>
          </w:p>
        </w:tc>
        <w:tc>
          <w:tcPr>
            <w:tcW w:w="953" w:type="dxa"/>
          </w:tcPr>
          <w:p w14:paraId="693D626E" w14:textId="77777777" w:rsidR="00E831BF" w:rsidRPr="004D605D" w:rsidRDefault="00E831BF" w:rsidP="00A05687">
            <w:pPr>
              <w:rPr>
                <w:rFonts w:cstheme="minorHAnsi"/>
                <w:b/>
                <w:bCs/>
                <w:sz w:val="22"/>
                <w:szCs w:val="22"/>
              </w:rPr>
            </w:pPr>
            <w:r w:rsidRPr="004D605D">
              <w:rPr>
                <w:rFonts w:cstheme="minorHAnsi"/>
                <w:b/>
                <w:bCs/>
                <w:sz w:val="22"/>
                <w:szCs w:val="22"/>
              </w:rPr>
              <w:t>Age (mean ± SD)</w:t>
            </w:r>
          </w:p>
        </w:tc>
        <w:tc>
          <w:tcPr>
            <w:tcW w:w="1074" w:type="dxa"/>
          </w:tcPr>
          <w:p w14:paraId="72F6157C" w14:textId="77777777" w:rsidR="00E831BF" w:rsidRPr="004D605D" w:rsidRDefault="00E831BF" w:rsidP="00A05687">
            <w:pPr>
              <w:rPr>
                <w:rFonts w:cstheme="minorHAnsi"/>
                <w:b/>
                <w:bCs/>
                <w:sz w:val="22"/>
                <w:szCs w:val="22"/>
              </w:rPr>
            </w:pPr>
            <w:r w:rsidRPr="004D605D">
              <w:rPr>
                <w:rFonts w:cstheme="minorHAnsi"/>
                <w:b/>
                <w:bCs/>
                <w:sz w:val="22"/>
                <w:szCs w:val="22"/>
              </w:rPr>
              <w:t>Mass (mean kg ± SD</w:t>
            </w:r>
          </w:p>
        </w:tc>
        <w:tc>
          <w:tcPr>
            <w:tcW w:w="1263" w:type="dxa"/>
          </w:tcPr>
          <w:p w14:paraId="65A33C17" w14:textId="77777777" w:rsidR="00E831BF" w:rsidRPr="004D605D" w:rsidRDefault="00E831BF" w:rsidP="00A05687">
            <w:pPr>
              <w:rPr>
                <w:rFonts w:cstheme="minorHAnsi"/>
                <w:b/>
                <w:bCs/>
                <w:sz w:val="22"/>
                <w:szCs w:val="22"/>
              </w:rPr>
            </w:pPr>
            <w:r w:rsidRPr="004D605D">
              <w:rPr>
                <w:rFonts w:cstheme="minorHAnsi"/>
                <w:b/>
                <w:bCs/>
                <w:sz w:val="22"/>
                <w:szCs w:val="22"/>
              </w:rPr>
              <w:t>Height (mean m ± SD</w:t>
            </w:r>
          </w:p>
        </w:tc>
        <w:tc>
          <w:tcPr>
            <w:tcW w:w="1148" w:type="dxa"/>
          </w:tcPr>
          <w:p w14:paraId="42453CE9" w14:textId="77777777" w:rsidR="00E831BF" w:rsidRPr="004D605D" w:rsidRDefault="00E831BF" w:rsidP="00A05687">
            <w:pPr>
              <w:rPr>
                <w:rFonts w:cstheme="minorHAnsi"/>
                <w:b/>
                <w:bCs/>
                <w:sz w:val="22"/>
                <w:szCs w:val="22"/>
              </w:rPr>
            </w:pPr>
            <w:r w:rsidRPr="004D605D">
              <w:rPr>
                <w:rFonts w:cstheme="minorHAnsi"/>
                <w:b/>
                <w:bCs/>
                <w:sz w:val="22"/>
                <w:szCs w:val="22"/>
              </w:rPr>
              <w:t>BMI (mean kg/m</w:t>
            </w:r>
            <w:r w:rsidRPr="004D605D">
              <w:rPr>
                <w:rFonts w:cstheme="minorHAnsi"/>
                <w:b/>
                <w:bCs/>
                <w:sz w:val="22"/>
                <w:szCs w:val="22"/>
                <w:vertAlign w:val="superscript"/>
              </w:rPr>
              <w:t xml:space="preserve">2 </w:t>
            </w:r>
            <w:r w:rsidRPr="004D605D">
              <w:rPr>
                <w:rFonts w:cstheme="minorHAnsi"/>
                <w:sz w:val="22"/>
                <w:szCs w:val="22"/>
              </w:rPr>
              <w:t xml:space="preserve">± </w:t>
            </w:r>
            <w:r w:rsidRPr="004D605D">
              <w:rPr>
                <w:rFonts w:cstheme="minorHAnsi"/>
                <w:b/>
                <w:bCs/>
                <w:sz w:val="22"/>
                <w:szCs w:val="22"/>
              </w:rPr>
              <w:t>SD+/-)</w:t>
            </w:r>
          </w:p>
        </w:tc>
        <w:tc>
          <w:tcPr>
            <w:tcW w:w="1583" w:type="dxa"/>
          </w:tcPr>
          <w:p w14:paraId="753E8877" w14:textId="77777777" w:rsidR="00E831BF" w:rsidRPr="004D605D" w:rsidRDefault="00E831BF" w:rsidP="00A05687">
            <w:pPr>
              <w:rPr>
                <w:rFonts w:cstheme="minorHAnsi"/>
                <w:b/>
                <w:bCs/>
                <w:sz w:val="22"/>
                <w:szCs w:val="22"/>
              </w:rPr>
            </w:pPr>
            <w:r w:rsidRPr="004D605D">
              <w:rPr>
                <w:rFonts w:cstheme="minorHAnsi"/>
                <w:b/>
                <w:bCs/>
                <w:sz w:val="22"/>
                <w:szCs w:val="22"/>
              </w:rPr>
              <w:t>Outcomes</w:t>
            </w:r>
          </w:p>
        </w:tc>
      </w:tr>
      <w:tr w:rsidR="00B5610A" w:rsidRPr="004D605D" w14:paraId="309B75DB" w14:textId="77777777" w:rsidTr="00A05687">
        <w:tc>
          <w:tcPr>
            <w:tcW w:w="13950" w:type="dxa"/>
            <w:gridSpan w:val="11"/>
          </w:tcPr>
          <w:p w14:paraId="511869B0" w14:textId="2F0072A9" w:rsidR="00B5610A" w:rsidRPr="004D605D" w:rsidRDefault="00B5610A" w:rsidP="001C74EA">
            <w:pPr>
              <w:jc w:val="center"/>
              <w:rPr>
                <w:rFonts w:cstheme="minorHAnsi"/>
                <w:b/>
                <w:bCs/>
                <w:sz w:val="22"/>
                <w:szCs w:val="22"/>
              </w:rPr>
            </w:pPr>
            <w:r w:rsidRPr="001C74EA">
              <w:rPr>
                <w:rFonts w:cstheme="minorHAnsi"/>
                <w:b/>
                <w:bCs/>
                <w:sz w:val="22"/>
                <w:szCs w:val="22"/>
              </w:rPr>
              <w:t>Functional Therapeutic Footwear</w:t>
            </w:r>
          </w:p>
        </w:tc>
      </w:tr>
      <w:tr w:rsidR="00B5610A" w:rsidRPr="004D605D" w14:paraId="07F69471" w14:textId="77777777" w:rsidTr="00A05687">
        <w:tc>
          <w:tcPr>
            <w:tcW w:w="13950" w:type="dxa"/>
            <w:gridSpan w:val="11"/>
          </w:tcPr>
          <w:p w14:paraId="1BE3A9D2" w14:textId="3F3B8C5F" w:rsidR="00B5610A" w:rsidRPr="004D605D" w:rsidRDefault="00B5610A" w:rsidP="005E068A">
            <w:pPr>
              <w:jc w:val="center"/>
              <w:rPr>
                <w:rFonts w:cstheme="minorHAnsi"/>
                <w:b/>
                <w:bCs/>
                <w:sz w:val="22"/>
                <w:szCs w:val="22"/>
              </w:rPr>
            </w:pPr>
            <w:r w:rsidRPr="001C74EA">
              <w:rPr>
                <w:rFonts w:cstheme="minorHAnsi"/>
                <w:b/>
                <w:bCs/>
                <w:sz w:val="22"/>
                <w:szCs w:val="22"/>
              </w:rPr>
              <w:t>Functional Stability</w:t>
            </w:r>
          </w:p>
        </w:tc>
      </w:tr>
      <w:tr w:rsidR="001C74EA" w:rsidRPr="004D605D" w14:paraId="025AD5B1" w14:textId="77777777" w:rsidTr="00B5610A">
        <w:trPr>
          <w:trHeight w:val="23"/>
        </w:trPr>
        <w:tc>
          <w:tcPr>
            <w:tcW w:w="1108" w:type="dxa"/>
            <w:vMerge w:val="restart"/>
          </w:tcPr>
          <w:p w14:paraId="35B54802" w14:textId="77777777" w:rsidR="00B5610A" w:rsidRPr="001C74EA" w:rsidRDefault="00B5610A" w:rsidP="00B5610A">
            <w:pPr>
              <w:rPr>
                <w:rFonts w:cstheme="minorHAnsi"/>
                <w:sz w:val="22"/>
                <w:szCs w:val="22"/>
              </w:rPr>
            </w:pPr>
            <w:r w:rsidRPr="001C74EA">
              <w:rPr>
                <w:rFonts w:cstheme="minorHAnsi"/>
                <w:sz w:val="22"/>
                <w:szCs w:val="22"/>
              </w:rPr>
              <w:t>Basta et al (1977)</w:t>
            </w:r>
          </w:p>
        </w:tc>
        <w:tc>
          <w:tcPr>
            <w:tcW w:w="1068" w:type="dxa"/>
            <w:vMerge w:val="restart"/>
          </w:tcPr>
          <w:p w14:paraId="06984847" w14:textId="77777777" w:rsidR="00B5610A" w:rsidRPr="001C74EA" w:rsidRDefault="00B5610A" w:rsidP="00B5610A">
            <w:pPr>
              <w:rPr>
                <w:rFonts w:cstheme="minorHAnsi"/>
                <w:sz w:val="22"/>
                <w:szCs w:val="22"/>
              </w:rPr>
            </w:pPr>
            <w:r w:rsidRPr="001C74EA">
              <w:rPr>
                <w:rFonts w:cstheme="minorHAnsi"/>
                <w:sz w:val="22"/>
                <w:szCs w:val="22"/>
              </w:rPr>
              <w:t xml:space="preserve">4 years </w:t>
            </w:r>
          </w:p>
          <w:p w14:paraId="1B196D37" w14:textId="77777777" w:rsidR="00B5610A" w:rsidRPr="001C74EA" w:rsidRDefault="00B5610A" w:rsidP="00B5610A">
            <w:pPr>
              <w:rPr>
                <w:rFonts w:cstheme="minorHAnsi"/>
                <w:sz w:val="22"/>
                <w:szCs w:val="22"/>
              </w:rPr>
            </w:pPr>
          </w:p>
        </w:tc>
        <w:tc>
          <w:tcPr>
            <w:tcW w:w="2072" w:type="dxa"/>
          </w:tcPr>
          <w:p w14:paraId="397F8AE8" w14:textId="77777777" w:rsidR="00B5610A" w:rsidRPr="001C74EA" w:rsidRDefault="00B5610A" w:rsidP="00B5610A">
            <w:pPr>
              <w:rPr>
                <w:rFonts w:cstheme="minorHAnsi"/>
                <w:sz w:val="22"/>
                <w:szCs w:val="22"/>
              </w:rPr>
            </w:pPr>
            <w:r w:rsidRPr="001C74EA">
              <w:rPr>
                <w:rFonts w:cstheme="minorHAnsi"/>
                <w:sz w:val="22"/>
                <w:szCs w:val="22"/>
              </w:rPr>
              <w:t>Group, 1, BF, FSTF, FSTF with CNP</w:t>
            </w:r>
          </w:p>
        </w:tc>
        <w:tc>
          <w:tcPr>
            <w:tcW w:w="1232" w:type="dxa"/>
          </w:tcPr>
          <w:p w14:paraId="6D00BB66" w14:textId="77777777" w:rsidR="00B5610A" w:rsidRPr="001C74EA" w:rsidRDefault="00B5610A" w:rsidP="00B5610A">
            <w:pPr>
              <w:rPr>
                <w:rFonts w:cstheme="minorHAnsi"/>
                <w:sz w:val="22"/>
                <w:szCs w:val="22"/>
              </w:rPr>
            </w:pPr>
            <w:r w:rsidRPr="001C74EA">
              <w:rPr>
                <w:rFonts w:cstheme="minorHAnsi"/>
                <w:sz w:val="22"/>
                <w:szCs w:val="22"/>
              </w:rPr>
              <w:t>10</w:t>
            </w:r>
          </w:p>
        </w:tc>
        <w:tc>
          <w:tcPr>
            <w:tcW w:w="1397" w:type="dxa"/>
            <w:vMerge w:val="restart"/>
          </w:tcPr>
          <w:p w14:paraId="50221F15" w14:textId="77777777" w:rsidR="00B5610A" w:rsidRPr="001C74EA" w:rsidRDefault="00B5610A" w:rsidP="00B5610A">
            <w:pPr>
              <w:rPr>
                <w:rFonts w:cstheme="minorHAnsi"/>
                <w:sz w:val="22"/>
                <w:szCs w:val="22"/>
              </w:rPr>
            </w:pPr>
            <w:r w:rsidRPr="001C74EA">
              <w:rPr>
                <w:rFonts w:cstheme="minorHAnsi"/>
                <w:sz w:val="22"/>
                <w:szCs w:val="22"/>
              </w:rPr>
              <w:t>Symptomatic flexible pes planus</w:t>
            </w:r>
          </w:p>
        </w:tc>
        <w:tc>
          <w:tcPr>
            <w:tcW w:w="1052" w:type="dxa"/>
            <w:vMerge w:val="restart"/>
          </w:tcPr>
          <w:p w14:paraId="480F392D" w14:textId="77777777" w:rsidR="00B5610A" w:rsidRPr="001C74EA" w:rsidRDefault="00B5610A" w:rsidP="00B5610A">
            <w:pPr>
              <w:rPr>
                <w:rFonts w:cstheme="minorHAnsi"/>
                <w:sz w:val="22"/>
                <w:szCs w:val="22"/>
              </w:rPr>
            </w:pPr>
            <w:r w:rsidRPr="001C74EA">
              <w:rPr>
                <w:rFonts w:cstheme="minorHAnsi"/>
                <w:sz w:val="22"/>
                <w:szCs w:val="22"/>
              </w:rPr>
              <w:t>Not reported</w:t>
            </w:r>
          </w:p>
        </w:tc>
        <w:tc>
          <w:tcPr>
            <w:tcW w:w="953" w:type="dxa"/>
            <w:vMerge w:val="restart"/>
          </w:tcPr>
          <w:p w14:paraId="0B11574E" w14:textId="77777777" w:rsidR="00B5610A" w:rsidRPr="001C74EA" w:rsidRDefault="00B5610A" w:rsidP="00B5610A">
            <w:pPr>
              <w:rPr>
                <w:rFonts w:cstheme="minorHAnsi"/>
                <w:sz w:val="22"/>
                <w:szCs w:val="22"/>
              </w:rPr>
            </w:pPr>
            <w:r w:rsidRPr="001C74EA">
              <w:rPr>
                <w:rFonts w:cstheme="minorHAnsi"/>
                <w:sz w:val="22"/>
                <w:szCs w:val="22"/>
              </w:rPr>
              <w:t xml:space="preserve">Age Range </w:t>
            </w:r>
          </w:p>
          <w:p w14:paraId="334F0AA7" w14:textId="77777777" w:rsidR="00B5610A" w:rsidRPr="001C74EA" w:rsidRDefault="00B5610A" w:rsidP="00B5610A">
            <w:pPr>
              <w:rPr>
                <w:rFonts w:cstheme="minorHAnsi"/>
                <w:sz w:val="22"/>
                <w:szCs w:val="22"/>
              </w:rPr>
            </w:pPr>
            <w:r w:rsidRPr="001C74EA">
              <w:rPr>
                <w:rFonts w:cstheme="minorHAnsi"/>
                <w:sz w:val="22"/>
                <w:szCs w:val="22"/>
              </w:rPr>
              <w:t xml:space="preserve">6.5 to 7 years </w:t>
            </w:r>
            <w:r w:rsidRPr="001C74EA">
              <w:rPr>
                <w:rFonts w:ascii="Calibri" w:hAnsi="Calibri" w:cstheme="minorHAnsi"/>
                <w:sz w:val="22"/>
                <w:szCs w:val="22"/>
              </w:rPr>
              <w:t>¶</w:t>
            </w:r>
          </w:p>
          <w:p w14:paraId="7A586ECC" w14:textId="77777777" w:rsidR="00B5610A" w:rsidRPr="001C74EA" w:rsidRDefault="00B5610A" w:rsidP="00B5610A">
            <w:pPr>
              <w:rPr>
                <w:rFonts w:cstheme="minorHAnsi"/>
                <w:sz w:val="22"/>
                <w:szCs w:val="22"/>
              </w:rPr>
            </w:pPr>
          </w:p>
        </w:tc>
        <w:tc>
          <w:tcPr>
            <w:tcW w:w="1074" w:type="dxa"/>
            <w:vMerge w:val="restart"/>
          </w:tcPr>
          <w:p w14:paraId="2D9F88EA" w14:textId="77777777" w:rsidR="00B5610A" w:rsidRPr="001C74EA" w:rsidRDefault="00B5610A" w:rsidP="00B5610A">
            <w:pPr>
              <w:rPr>
                <w:rFonts w:cstheme="minorHAnsi"/>
                <w:sz w:val="22"/>
                <w:szCs w:val="22"/>
              </w:rPr>
            </w:pPr>
            <w:r w:rsidRPr="001C74EA">
              <w:rPr>
                <w:rFonts w:cstheme="minorHAnsi"/>
                <w:sz w:val="22"/>
                <w:szCs w:val="22"/>
              </w:rPr>
              <w:t>Not reported</w:t>
            </w:r>
          </w:p>
        </w:tc>
        <w:tc>
          <w:tcPr>
            <w:tcW w:w="1263" w:type="dxa"/>
            <w:vMerge w:val="restart"/>
          </w:tcPr>
          <w:p w14:paraId="5C5435C6" w14:textId="77777777" w:rsidR="00B5610A" w:rsidRPr="001C74EA" w:rsidRDefault="00B5610A" w:rsidP="00B5610A">
            <w:pPr>
              <w:rPr>
                <w:rFonts w:cstheme="minorHAnsi"/>
                <w:sz w:val="22"/>
                <w:szCs w:val="22"/>
              </w:rPr>
            </w:pPr>
            <w:r w:rsidRPr="001C74EA">
              <w:rPr>
                <w:rFonts w:cstheme="minorHAnsi"/>
                <w:sz w:val="22"/>
                <w:szCs w:val="22"/>
              </w:rPr>
              <w:t>Not reported</w:t>
            </w:r>
          </w:p>
        </w:tc>
        <w:tc>
          <w:tcPr>
            <w:tcW w:w="1148" w:type="dxa"/>
            <w:vMerge w:val="restart"/>
          </w:tcPr>
          <w:p w14:paraId="259FD2AF" w14:textId="77777777" w:rsidR="00B5610A" w:rsidRPr="001C74EA" w:rsidRDefault="00B5610A" w:rsidP="00B5610A">
            <w:pPr>
              <w:rPr>
                <w:rFonts w:cstheme="minorHAnsi"/>
                <w:sz w:val="22"/>
                <w:szCs w:val="22"/>
              </w:rPr>
            </w:pPr>
            <w:r w:rsidRPr="001C74EA">
              <w:rPr>
                <w:rFonts w:cstheme="minorHAnsi"/>
                <w:sz w:val="22"/>
                <w:szCs w:val="22"/>
              </w:rPr>
              <w:t>Not reported</w:t>
            </w:r>
          </w:p>
        </w:tc>
        <w:tc>
          <w:tcPr>
            <w:tcW w:w="1583" w:type="dxa"/>
            <w:vMerge w:val="restart"/>
          </w:tcPr>
          <w:p w14:paraId="7F6250AC" w14:textId="77777777" w:rsidR="00B5610A" w:rsidRPr="001C74EA" w:rsidRDefault="00B5610A" w:rsidP="00B5610A">
            <w:pPr>
              <w:rPr>
                <w:rFonts w:cstheme="minorHAnsi"/>
                <w:sz w:val="22"/>
                <w:szCs w:val="22"/>
              </w:rPr>
            </w:pPr>
            <w:r w:rsidRPr="001C74EA">
              <w:rPr>
                <w:rFonts w:cstheme="minorHAnsi"/>
                <w:sz w:val="22"/>
                <w:szCs w:val="22"/>
              </w:rPr>
              <w:t xml:space="preserve">Skeletal geometry </w:t>
            </w:r>
          </w:p>
          <w:p w14:paraId="79BDD329" w14:textId="77777777" w:rsidR="00B5610A" w:rsidRPr="001C74EA" w:rsidRDefault="00B5610A" w:rsidP="00B5610A">
            <w:pPr>
              <w:rPr>
                <w:rFonts w:cstheme="minorHAnsi"/>
                <w:sz w:val="22"/>
                <w:szCs w:val="22"/>
              </w:rPr>
            </w:pPr>
            <w:r w:rsidRPr="001C74EA">
              <w:rPr>
                <w:rFonts w:cstheme="minorHAnsi"/>
                <w:sz w:val="22"/>
                <w:szCs w:val="22"/>
              </w:rPr>
              <w:t>(radiographic)</w:t>
            </w:r>
          </w:p>
        </w:tc>
      </w:tr>
      <w:tr w:rsidR="001C74EA" w:rsidRPr="004D605D" w14:paraId="1375BB42" w14:textId="77777777" w:rsidTr="00B5610A">
        <w:trPr>
          <w:trHeight w:val="23"/>
        </w:trPr>
        <w:tc>
          <w:tcPr>
            <w:tcW w:w="1108" w:type="dxa"/>
            <w:vMerge/>
          </w:tcPr>
          <w:p w14:paraId="71C49C46" w14:textId="77777777" w:rsidR="00B5610A" w:rsidRPr="001C74EA" w:rsidDel="00B550A2" w:rsidRDefault="00B5610A" w:rsidP="00B5610A">
            <w:pPr>
              <w:rPr>
                <w:rFonts w:cstheme="minorHAnsi"/>
                <w:sz w:val="22"/>
                <w:szCs w:val="22"/>
              </w:rPr>
            </w:pPr>
          </w:p>
        </w:tc>
        <w:tc>
          <w:tcPr>
            <w:tcW w:w="1068" w:type="dxa"/>
            <w:vMerge/>
          </w:tcPr>
          <w:p w14:paraId="1EAC1362" w14:textId="77777777" w:rsidR="00B5610A" w:rsidRPr="001C74EA" w:rsidRDefault="00B5610A" w:rsidP="00B5610A">
            <w:pPr>
              <w:rPr>
                <w:rFonts w:cstheme="minorHAnsi"/>
                <w:sz w:val="22"/>
                <w:szCs w:val="22"/>
              </w:rPr>
            </w:pPr>
          </w:p>
        </w:tc>
        <w:tc>
          <w:tcPr>
            <w:tcW w:w="2072" w:type="dxa"/>
          </w:tcPr>
          <w:p w14:paraId="4A705B03" w14:textId="77777777" w:rsidR="00B5610A" w:rsidRPr="001C74EA" w:rsidRDefault="00B5610A" w:rsidP="00B5610A">
            <w:pPr>
              <w:rPr>
                <w:rFonts w:cstheme="minorHAnsi"/>
                <w:sz w:val="22"/>
                <w:szCs w:val="22"/>
              </w:rPr>
            </w:pPr>
            <w:r w:rsidRPr="001C74EA">
              <w:rPr>
                <w:rFonts w:cstheme="minorHAnsi"/>
                <w:sz w:val="22"/>
                <w:szCs w:val="22"/>
              </w:rPr>
              <w:t>Group 2, BF, FSTF, FSTF with CNP,</w:t>
            </w:r>
          </w:p>
        </w:tc>
        <w:tc>
          <w:tcPr>
            <w:tcW w:w="1232" w:type="dxa"/>
          </w:tcPr>
          <w:p w14:paraId="536055B5" w14:textId="77777777" w:rsidR="00B5610A" w:rsidRPr="001C74EA" w:rsidRDefault="00B5610A" w:rsidP="00B5610A">
            <w:pPr>
              <w:rPr>
                <w:rFonts w:cstheme="minorHAnsi"/>
                <w:sz w:val="22"/>
                <w:szCs w:val="22"/>
              </w:rPr>
            </w:pPr>
            <w:r w:rsidRPr="001C74EA">
              <w:rPr>
                <w:rFonts w:cstheme="minorHAnsi"/>
                <w:sz w:val="22"/>
                <w:szCs w:val="22"/>
              </w:rPr>
              <w:t>10</w:t>
            </w:r>
          </w:p>
        </w:tc>
        <w:tc>
          <w:tcPr>
            <w:tcW w:w="1397" w:type="dxa"/>
            <w:vMerge/>
          </w:tcPr>
          <w:p w14:paraId="31C4F5DE" w14:textId="77777777" w:rsidR="00B5610A" w:rsidRPr="001C74EA" w:rsidRDefault="00B5610A" w:rsidP="00B5610A">
            <w:pPr>
              <w:rPr>
                <w:rFonts w:cstheme="minorHAnsi"/>
                <w:sz w:val="22"/>
                <w:szCs w:val="22"/>
              </w:rPr>
            </w:pPr>
          </w:p>
        </w:tc>
        <w:tc>
          <w:tcPr>
            <w:tcW w:w="1052" w:type="dxa"/>
            <w:vMerge/>
          </w:tcPr>
          <w:p w14:paraId="6C191BD0" w14:textId="77777777" w:rsidR="00B5610A" w:rsidRPr="001C74EA" w:rsidRDefault="00B5610A" w:rsidP="00B5610A">
            <w:pPr>
              <w:rPr>
                <w:rFonts w:cstheme="minorHAnsi"/>
                <w:sz w:val="22"/>
                <w:szCs w:val="22"/>
              </w:rPr>
            </w:pPr>
          </w:p>
        </w:tc>
        <w:tc>
          <w:tcPr>
            <w:tcW w:w="953" w:type="dxa"/>
            <w:vMerge/>
          </w:tcPr>
          <w:p w14:paraId="1A4CF66C" w14:textId="77777777" w:rsidR="00B5610A" w:rsidRPr="001C74EA" w:rsidRDefault="00B5610A" w:rsidP="00B5610A">
            <w:pPr>
              <w:rPr>
                <w:rFonts w:cstheme="minorHAnsi"/>
                <w:sz w:val="22"/>
                <w:szCs w:val="22"/>
              </w:rPr>
            </w:pPr>
          </w:p>
        </w:tc>
        <w:tc>
          <w:tcPr>
            <w:tcW w:w="1074" w:type="dxa"/>
            <w:vMerge/>
          </w:tcPr>
          <w:p w14:paraId="15964A74" w14:textId="77777777" w:rsidR="00B5610A" w:rsidRPr="001C74EA" w:rsidRDefault="00B5610A" w:rsidP="00B5610A">
            <w:pPr>
              <w:rPr>
                <w:rFonts w:cstheme="minorHAnsi"/>
                <w:sz w:val="22"/>
                <w:szCs w:val="22"/>
              </w:rPr>
            </w:pPr>
          </w:p>
        </w:tc>
        <w:tc>
          <w:tcPr>
            <w:tcW w:w="1263" w:type="dxa"/>
            <w:vMerge/>
          </w:tcPr>
          <w:p w14:paraId="41B306FA" w14:textId="77777777" w:rsidR="00B5610A" w:rsidRPr="001C74EA" w:rsidRDefault="00B5610A" w:rsidP="00B5610A">
            <w:pPr>
              <w:rPr>
                <w:rFonts w:cstheme="minorHAnsi"/>
                <w:sz w:val="22"/>
                <w:szCs w:val="22"/>
              </w:rPr>
            </w:pPr>
          </w:p>
        </w:tc>
        <w:tc>
          <w:tcPr>
            <w:tcW w:w="1148" w:type="dxa"/>
            <w:vMerge/>
          </w:tcPr>
          <w:p w14:paraId="0C1F7F90" w14:textId="77777777" w:rsidR="00B5610A" w:rsidRPr="001C74EA" w:rsidRDefault="00B5610A" w:rsidP="00B5610A">
            <w:pPr>
              <w:rPr>
                <w:rFonts w:cstheme="minorHAnsi"/>
                <w:sz w:val="22"/>
                <w:szCs w:val="22"/>
              </w:rPr>
            </w:pPr>
          </w:p>
        </w:tc>
        <w:tc>
          <w:tcPr>
            <w:tcW w:w="1583" w:type="dxa"/>
            <w:vMerge/>
          </w:tcPr>
          <w:p w14:paraId="2F6D6984" w14:textId="77777777" w:rsidR="00B5610A" w:rsidRPr="001C74EA" w:rsidRDefault="00B5610A" w:rsidP="00B5610A">
            <w:pPr>
              <w:rPr>
                <w:rFonts w:cstheme="minorHAnsi"/>
                <w:sz w:val="22"/>
                <w:szCs w:val="22"/>
              </w:rPr>
            </w:pPr>
          </w:p>
        </w:tc>
      </w:tr>
      <w:tr w:rsidR="001C74EA" w:rsidRPr="004D605D" w14:paraId="3FDA962F" w14:textId="77777777" w:rsidTr="00B5610A">
        <w:trPr>
          <w:trHeight w:val="23"/>
        </w:trPr>
        <w:tc>
          <w:tcPr>
            <w:tcW w:w="1108" w:type="dxa"/>
            <w:vMerge/>
          </w:tcPr>
          <w:p w14:paraId="269D7F56" w14:textId="77777777" w:rsidR="00B5610A" w:rsidRPr="001C74EA" w:rsidDel="00B550A2" w:rsidRDefault="00B5610A" w:rsidP="00B5610A">
            <w:pPr>
              <w:rPr>
                <w:rFonts w:cstheme="minorHAnsi"/>
                <w:sz w:val="22"/>
                <w:szCs w:val="22"/>
              </w:rPr>
            </w:pPr>
          </w:p>
        </w:tc>
        <w:tc>
          <w:tcPr>
            <w:tcW w:w="1068" w:type="dxa"/>
            <w:vMerge/>
          </w:tcPr>
          <w:p w14:paraId="032ACE1A" w14:textId="77777777" w:rsidR="00B5610A" w:rsidRPr="001C74EA" w:rsidRDefault="00B5610A" w:rsidP="00B5610A">
            <w:pPr>
              <w:rPr>
                <w:rFonts w:cstheme="minorHAnsi"/>
                <w:sz w:val="22"/>
                <w:szCs w:val="22"/>
              </w:rPr>
            </w:pPr>
          </w:p>
        </w:tc>
        <w:tc>
          <w:tcPr>
            <w:tcW w:w="2072" w:type="dxa"/>
          </w:tcPr>
          <w:p w14:paraId="1C317657" w14:textId="77777777" w:rsidR="00B5610A" w:rsidRPr="001C74EA" w:rsidRDefault="00B5610A" w:rsidP="00B5610A">
            <w:pPr>
              <w:rPr>
                <w:rFonts w:cstheme="minorHAnsi"/>
                <w:sz w:val="22"/>
                <w:szCs w:val="22"/>
              </w:rPr>
            </w:pPr>
            <w:r w:rsidRPr="001C74EA">
              <w:rPr>
                <w:rFonts w:cstheme="minorHAnsi"/>
                <w:sz w:val="22"/>
                <w:szCs w:val="22"/>
              </w:rPr>
              <w:t>Group 3, BF, FSTF, FSTF with CNP, FSTF with PCNP,</w:t>
            </w:r>
          </w:p>
        </w:tc>
        <w:tc>
          <w:tcPr>
            <w:tcW w:w="1232" w:type="dxa"/>
          </w:tcPr>
          <w:p w14:paraId="3095B89B" w14:textId="77777777" w:rsidR="00B5610A" w:rsidRPr="001C74EA" w:rsidRDefault="00B5610A" w:rsidP="00B5610A">
            <w:pPr>
              <w:rPr>
                <w:rFonts w:cstheme="minorHAnsi"/>
                <w:sz w:val="22"/>
                <w:szCs w:val="22"/>
              </w:rPr>
            </w:pPr>
            <w:r w:rsidRPr="001C74EA">
              <w:rPr>
                <w:rFonts w:cstheme="minorHAnsi"/>
                <w:sz w:val="22"/>
                <w:szCs w:val="22"/>
              </w:rPr>
              <w:t>10</w:t>
            </w:r>
          </w:p>
        </w:tc>
        <w:tc>
          <w:tcPr>
            <w:tcW w:w="1397" w:type="dxa"/>
            <w:vMerge/>
          </w:tcPr>
          <w:p w14:paraId="7AD7EA59" w14:textId="77777777" w:rsidR="00B5610A" w:rsidRPr="001C74EA" w:rsidRDefault="00B5610A" w:rsidP="00B5610A">
            <w:pPr>
              <w:rPr>
                <w:rFonts w:cstheme="minorHAnsi"/>
                <w:sz w:val="22"/>
                <w:szCs w:val="22"/>
              </w:rPr>
            </w:pPr>
          </w:p>
        </w:tc>
        <w:tc>
          <w:tcPr>
            <w:tcW w:w="1052" w:type="dxa"/>
            <w:vMerge/>
          </w:tcPr>
          <w:p w14:paraId="48464295" w14:textId="77777777" w:rsidR="00B5610A" w:rsidRPr="001C74EA" w:rsidRDefault="00B5610A" w:rsidP="00B5610A">
            <w:pPr>
              <w:rPr>
                <w:rFonts w:cstheme="minorHAnsi"/>
                <w:sz w:val="22"/>
                <w:szCs w:val="22"/>
              </w:rPr>
            </w:pPr>
          </w:p>
        </w:tc>
        <w:tc>
          <w:tcPr>
            <w:tcW w:w="953" w:type="dxa"/>
            <w:vMerge/>
          </w:tcPr>
          <w:p w14:paraId="4A75177C" w14:textId="77777777" w:rsidR="00B5610A" w:rsidRPr="001C74EA" w:rsidRDefault="00B5610A" w:rsidP="00B5610A">
            <w:pPr>
              <w:rPr>
                <w:rFonts w:cstheme="minorHAnsi"/>
                <w:sz w:val="22"/>
                <w:szCs w:val="22"/>
              </w:rPr>
            </w:pPr>
          </w:p>
        </w:tc>
        <w:tc>
          <w:tcPr>
            <w:tcW w:w="1074" w:type="dxa"/>
            <w:vMerge/>
          </w:tcPr>
          <w:p w14:paraId="0912C339" w14:textId="77777777" w:rsidR="00B5610A" w:rsidRPr="001C74EA" w:rsidRDefault="00B5610A" w:rsidP="00B5610A">
            <w:pPr>
              <w:rPr>
                <w:rFonts w:cstheme="minorHAnsi"/>
                <w:sz w:val="22"/>
                <w:szCs w:val="22"/>
              </w:rPr>
            </w:pPr>
          </w:p>
        </w:tc>
        <w:tc>
          <w:tcPr>
            <w:tcW w:w="1263" w:type="dxa"/>
            <w:vMerge/>
          </w:tcPr>
          <w:p w14:paraId="2FD806A6" w14:textId="77777777" w:rsidR="00B5610A" w:rsidRPr="001C74EA" w:rsidRDefault="00B5610A" w:rsidP="00B5610A">
            <w:pPr>
              <w:rPr>
                <w:rFonts w:cstheme="minorHAnsi"/>
                <w:sz w:val="22"/>
                <w:szCs w:val="22"/>
              </w:rPr>
            </w:pPr>
          </w:p>
        </w:tc>
        <w:tc>
          <w:tcPr>
            <w:tcW w:w="1148" w:type="dxa"/>
            <w:vMerge/>
          </w:tcPr>
          <w:p w14:paraId="0D83D6D7" w14:textId="77777777" w:rsidR="00B5610A" w:rsidRPr="001C74EA" w:rsidRDefault="00B5610A" w:rsidP="00B5610A">
            <w:pPr>
              <w:rPr>
                <w:rFonts w:cstheme="minorHAnsi"/>
                <w:sz w:val="22"/>
                <w:szCs w:val="22"/>
              </w:rPr>
            </w:pPr>
          </w:p>
        </w:tc>
        <w:tc>
          <w:tcPr>
            <w:tcW w:w="1583" w:type="dxa"/>
            <w:vMerge/>
          </w:tcPr>
          <w:p w14:paraId="15D5A2FE" w14:textId="77777777" w:rsidR="00B5610A" w:rsidRPr="001C74EA" w:rsidRDefault="00B5610A" w:rsidP="00B5610A">
            <w:pPr>
              <w:rPr>
                <w:rFonts w:cstheme="minorHAnsi"/>
                <w:sz w:val="22"/>
                <w:szCs w:val="22"/>
              </w:rPr>
            </w:pPr>
          </w:p>
        </w:tc>
      </w:tr>
      <w:tr w:rsidR="001C74EA" w:rsidRPr="004D605D" w14:paraId="413E5BCD" w14:textId="77777777" w:rsidTr="00B5610A">
        <w:trPr>
          <w:trHeight w:val="23"/>
        </w:trPr>
        <w:tc>
          <w:tcPr>
            <w:tcW w:w="1108" w:type="dxa"/>
            <w:vMerge/>
          </w:tcPr>
          <w:p w14:paraId="3FC04D7C" w14:textId="77777777" w:rsidR="00B5610A" w:rsidRPr="001C74EA" w:rsidDel="00B550A2" w:rsidRDefault="00B5610A" w:rsidP="00B5610A">
            <w:pPr>
              <w:rPr>
                <w:rFonts w:cstheme="minorHAnsi"/>
                <w:sz w:val="22"/>
                <w:szCs w:val="22"/>
              </w:rPr>
            </w:pPr>
          </w:p>
        </w:tc>
        <w:tc>
          <w:tcPr>
            <w:tcW w:w="1068" w:type="dxa"/>
            <w:vMerge/>
          </w:tcPr>
          <w:p w14:paraId="4F6961AB" w14:textId="77777777" w:rsidR="00B5610A" w:rsidRPr="001C74EA" w:rsidRDefault="00B5610A" w:rsidP="00B5610A">
            <w:pPr>
              <w:rPr>
                <w:rFonts w:cstheme="minorHAnsi"/>
                <w:sz w:val="22"/>
                <w:szCs w:val="22"/>
              </w:rPr>
            </w:pPr>
          </w:p>
        </w:tc>
        <w:tc>
          <w:tcPr>
            <w:tcW w:w="2072" w:type="dxa"/>
          </w:tcPr>
          <w:p w14:paraId="18D4ABE0" w14:textId="77777777" w:rsidR="00B5610A" w:rsidRPr="001C74EA" w:rsidRDefault="00B5610A" w:rsidP="00B5610A">
            <w:pPr>
              <w:rPr>
                <w:rFonts w:cstheme="minorHAnsi"/>
                <w:sz w:val="22"/>
                <w:szCs w:val="22"/>
              </w:rPr>
            </w:pPr>
            <w:r w:rsidRPr="001C74EA">
              <w:rPr>
                <w:rFonts w:cstheme="minorHAnsi"/>
                <w:sz w:val="22"/>
                <w:szCs w:val="22"/>
              </w:rPr>
              <w:t>Group 4, BF, S, SLF with HB, SLF with CNP, FSTFWS</w:t>
            </w:r>
          </w:p>
        </w:tc>
        <w:tc>
          <w:tcPr>
            <w:tcW w:w="1232" w:type="dxa"/>
          </w:tcPr>
          <w:p w14:paraId="31D2602E" w14:textId="77777777" w:rsidR="00B5610A" w:rsidRPr="001C74EA" w:rsidRDefault="00B5610A" w:rsidP="00B5610A">
            <w:pPr>
              <w:rPr>
                <w:rFonts w:cstheme="minorHAnsi"/>
                <w:sz w:val="22"/>
                <w:szCs w:val="22"/>
              </w:rPr>
            </w:pPr>
            <w:r w:rsidRPr="001C74EA">
              <w:rPr>
                <w:rFonts w:cstheme="minorHAnsi"/>
                <w:sz w:val="22"/>
                <w:szCs w:val="22"/>
              </w:rPr>
              <w:t>6</w:t>
            </w:r>
          </w:p>
        </w:tc>
        <w:tc>
          <w:tcPr>
            <w:tcW w:w="1397" w:type="dxa"/>
            <w:vMerge/>
          </w:tcPr>
          <w:p w14:paraId="6EC09A34" w14:textId="77777777" w:rsidR="00B5610A" w:rsidRPr="001C74EA" w:rsidRDefault="00B5610A" w:rsidP="00B5610A">
            <w:pPr>
              <w:rPr>
                <w:rFonts w:cstheme="minorHAnsi"/>
                <w:sz w:val="22"/>
                <w:szCs w:val="22"/>
              </w:rPr>
            </w:pPr>
          </w:p>
        </w:tc>
        <w:tc>
          <w:tcPr>
            <w:tcW w:w="1052" w:type="dxa"/>
            <w:vMerge/>
          </w:tcPr>
          <w:p w14:paraId="6DE8A065" w14:textId="77777777" w:rsidR="00B5610A" w:rsidRPr="001C74EA" w:rsidRDefault="00B5610A" w:rsidP="00B5610A">
            <w:pPr>
              <w:rPr>
                <w:rFonts w:cstheme="minorHAnsi"/>
                <w:sz w:val="22"/>
                <w:szCs w:val="22"/>
              </w:rPr>
            </w:pPr>
          </w:p>
        </w:tc>
        <w:tc>
          <w:tcPr>
            <w:tcW w:w="953" w:type="dxa"/>
            <w:vMerge/>
          </w:tcPr>
          <w:p w14:paraId="105E24ED" w14:textId="77777777" w:rsidR="00B5610A" w:rsidRPr="001C74EA" w:rsidRDefault="00B5610A" w:rsidP="00B5610A">
            <w:pPr>
              <w:rPr>
                <w:rFonts w:cstheme="minorHAnsi"/>
                <w:sz w:val="22"/>
                <w:szCs w:val="22"/>
              </w:rPr>
            </w:pPr>
          </w:p>
        </w:tc>
        <w:tc>
          <w:tcPr>
            <w:tcW w:w="1074" w:type="dxa"/>
            <w:vMerge/>
          </w:tcPr>
          <w:p w14:paraId="06BB50AC" w14:textId="77777777" w:rsidR="00B5610A" w:rsidRPr="001C74EA" w:rsidRDefault="00B5610A" w:rsidP="00B5610A">
            <w:pPr>
              <w:rPr>
                <w:rFonts w:cstheme="minorHAnsi"/>
                <w:sz w:val="22"/>
                <w:szCs w:val="22"/>
              </w:rPr>
            </w:pPr>
          </w:p>
        </w:tc>
        <w:tc>
          <w:tcPr>
            <w:tcW w:w="1263" w:type="dxa"/>
            <w:vMerge/>
          </w:tcPr>
          <w:p w14:paraId="5B128F47" w14:textId="77777777" w:rsidR="00B5610A" w:rsidRPr="001C74EA" w:rsidRDefault="00B5610A" w:rsidP="00B5610A">
            <w:pPr>
              <w:rPr>
                <w:rFonts w:cstheme="minorHAnsi"/>
                <w:sz w:val="22"/>
                <w:szCs w:val="22"/>
              </w:rPr>
            </w:pPr>
          </w:p>
        </w:tc>
        <w:tc>
          <w:tcPr>
            <w:tcW w:w="1148" w:type="dxa"/>
            <w:vMerge/>
          </w:tcPr>
          <w:p w14:paraId="720F8ADB" w14:textId="77777777" w:rsidR="00B5610A" w:rsidRPr="001C74EA" w:rsidRDefault="00B5610A" w:rsidP="00B5610A">
            <w:pPr>
              <w:rPr>
                <w:rFonts w:cstheme="minorHAnsi"/>
                <w:sz w:val="22"/>
                <w:szCs w:val="22"/>
              </w:rPr>
            </w:pPr>
          </w:p>
        </w:tc>
        <w:tc>
          <w:tcPr>
            <w:tcW w:w="1583" w:type="dxa"/>
            <w:vMerge/>
          </w:tcPr>
          <w:p w14:paraId="594EDB42" w14:textId="77777777" w:rsidR="00B5610A" w:rsidRPr="001C74EA" w:rsidRDefault="00B5610A" w:rsidP="00B5610A">
            <w:pPr>
              <w:rPr>
                <w:rFonts w:cstheme="minorHAnsi"/>
                <w:sz w:val="22"/>
                <w:szCs w:val="22"/>
              </w:rPr>
            </w:pPr>
          </w:p>
        </w:tc>
      </w:tr>
      <w:tr w:rsidR="001C74EA" w:rsidRPr="004D605D" w14:paraId="5FE2A82A" w14:textId="77777777" w:rsidTr="00B5610A">
        <w:trPr>
          <w:trHeight w:val="23"/>
        </w:trPr>
        <w:tc>
          <w:tcPr>
            <w:tcW w:w="1108" w:type="dxa"/>
            <w:vMerge/>
          </w:tcPr>
          <w:p w14:paraId="1054A5BC" w14:textId="77777777" w:rsidR="00B5610A" w:rsidRPr="001C74EA" w:rsidDel="00B550A2" w:rsidRDefault="00B5610A" w:rsidP="00B5610A">
            <w:pPr>
              <w:rPr>
                <w:rFonts w:cstheme="minorHAnsi"/>
                <w:sz w:val="22"/>
                <w:szCs w:val="22"/>
              </w:rPr>
            </w:pPr>
          </w:p>
        </w:tc>
        <w:tc>
          <w:tcPr>
            <w:tcW w:w="1068" w:type="dxa"/>
            <w:vMerge/>
          </w:tcPr>
          <w:p w14:paraId="1A66E41B" w14:textId="77777777" w:rsidR="00B5610A" w:rsidRPr="001C74EA" w:rsidRDefault="00B5610A" w:rsidP="00B5610A">
            <w:pPr>
              <w:rPr>
                <w:rFonts w:cstheme="minorHAnsi"/>
                <w:sz w:val="22"/>
                <w:szCs w:val="22"/>
              </w:rPr>
            </w:pPr>
          </w:p>
        </w:tc>
        <w:tc>
          <w:tcPr>
            <w:tcW w:w="3304" w:type="dxa"/>
            <w:gridSpan w:val="2"/>
          </w:tcPr>
          <w:p w14:paraId="7849AC3B" w14:textId="77777777" w:rsidR="00B5610A" w:rsidRPr="001C74EA" w:rsidRDefault="00B5610A" w:rsidP="00B5610A">
            <w:pPr>
              <w:rPr>
                <w:rFonts w:cstheme="minorHAnsi"/>
                <w:sz w:val="22"/>
                <w:szCs w:val="22"/>
              </w:rPr>
            </w:pPr>
            <w:r w:rsidRPr="001C74EA">
              <w:rPr>
                <w:rFonts w:cstheme="minorHAnsi"/>
                <w:sz w:val="22"/>
                <w:szCs w:val="22"/>
              </w:rPr>
              <w:t>Group 5 and 6 formed from groups 1 to 4, Four participants lost to follow up.</w:t>
            </w:r>
          </w:p>
        </w:tc>
        <w:tc>
          <w:tcPr>
            <w:tcW w:w="1397" w:type="dxa"/>
            <w:vMerge/>
          </w:tcPr>
          <w:p w14:paraId="3D615E20" w14:textId="77777777" w:rsidR="00B5610A" w:rsidRPr="001C74EA" w:rsidRDefault="00B5610A" w:rsidP="00B5610A">
            <w:pPr>
              <w:rPr>
                <w:rFonts w:cstheme="minorHAnsi"/>
                <w:sz w:val="22"/>
                <w:szCs w:val="22"/>
              </w:rPr>
            </w:pPr>
          </w:p>
        </w:tc>
        <w:tc>
          <w:tcPr>
            <w:tcW w:w="1052" w:type="dxa"/>
            <w:vMerge/>
          </w:tcPr>
          <w:p w14:paraId="5B64D3DB" w14:textId="77777777" w:rsidR="00B5610A" w:rsidRPr="001C74EA" w:rsidRDefault="00B5610A" w:rsidP="00B5610A">
            <w:pPr>
              <w:rPr>
                <w:rFonts w:cstheme="minorHAnsi"/>
                <w:sz w:val="22"/>
                <w:szCs w:val="22"/>
              </w:rPr>
            </w:pPr>
          </w:p>
        </w:tc>
        <w:tc>
          <w:tcPr>
            <w:tcW w:w="953" w:type="dxa"/>
            <w:vMerge/>
          </w:tcPr>
          <w:p w14:paraId="4620576B" w14:textId="77777777" w:rsidR="00B5610A" w:rsidRPr="001C74EA" w:rsidRDefault="00B5610A" w:rsidP="00B5610A">
            <w:pPr>
              <w:rPr>
                <w:rFonts w:cstheme="minorHAnsi"/>
                <w:sz w:val="22"/>
                <w:szCs w:val="22"/>
              </w:rPr>
            </w:pPr>
          </w:p>
        </w:tc>
        <w:tc>
          <w:tcPr>
            <w:tcW w:w="1074" w:type="dxa"/>
            <w:vMerge/>
          </w:tcPr>
          <w:p w14:paraId="61C67C0F" w14:textId="77777777" w:rsidR="00B5610A" w:rsidRPr="001C74EA" w:rsidRDefault="00B5610A" w:rsidP="00B5610A">
            <w:pPr>
              <w:rPr>
                <w:rFonts w:cstheme="minorHAnsi"/>
                <w:sz w:val="22"/>
                <w:szCs w:val="22"/>
              </w:rPr>
            </w:pPr>
          </w:p>
        </w:tc>
        <w:tc>
          <w:tcPr>
            <w:tcW w:w="1263" w:type="dxa"/>
            <w:vMerge/>
          </w:tcPr>
          <w:p w14:paraId="169243A3" w14:textId="77777777" w:rsidR="00B5610A" w:rsidRPr="001C74EA" w:rsidRDefault="00B5610A" w:rsidP="00B5610A">
            <w:pPr>
              <w:rPr>
                <w:rFonts w:cstheme="minorHAnsi"/>
                <w:sz w:val="22"/>
                <w:szCs w:val="22"/>
              </w:rPr>
            </w:pPr>
          </w:p>
        </w:tc>
        <w:tc>
          <w:tcPr>
            <w:tcW w:w="1148" w:type="dxa"/>
            <w:vMerge/>
          </w:tcPr>
          <w:p w14:paraId="0439852F" w14:textId="77777777" w:rsidR="00B5610A" w:rsidRPr="001C74EA" w:rsidRDefault="00B5610A" w:rsidP="00B5610A">
            <w:pPr>
              <w:rPr>
                <w:rFonts w:cstheme="minorHAnsi"/>
                <w:sz w:val="22"/>
                <w:szCs w:val="22"/>
              </w:rPr>
            </w:pPr>
          </w:p>
        </w:tc>
        <w:tc>
          <w:tcPr>
            <w:tcW w:w="1583" w:type="dxa"/>
            <w:vMerge/>
          </w:tcPr>
          <w:p w14:paraId="2DB6FBB2" w14:textId="77777777" w:rsidR="00B5610A" w:rsidRPr="001C74EA" w:rsidRDefault="00B5610A" w:rsidP="00B5610A">
            <w:pPr>
              <w:rPr>
                <w:rFonts w:cstheme="minorHAnsi"/>
                <w:sz w:val="22"/>
                <w:szCs w:val="22"/>
              </w:rPr>
            </w:pPr>
          </w:p>
        </w:tc>
      </w:tr>
      <w:tr w:rsidR="001C74EA" w:rsidRPr="004D605D" w14:paraId="7B15E5E2" w14:textId="77777777" w:rsidTr="00B5610A">
        <w:trPr>
          <w:trHeight w:val="23"/>
        </w:trPr>
        <w:tc>
          <w:tcPr>
            <w:tcW w:w="1108" w:type="dxa"/>
            <w:vMerge/>
          </w:tcPr>
          <w:p w14:paraId="155A3E8F" w14:textId="77777777" w:rsidR="00B5610A" w:rsidRPr="001C74EA" w:rsidDel="00B550A2" w:rsidRDefault="00B5610A" w:rsidP="00B5610A">
            <w:pPr>
              <w:rPr>
                <w:rFonts w:cstheme="minorHAnsi"/>
                <w:sz w:val="22"/>
                <w:szCs w:val="22"/>
              </w:rPr>
            </w:pPr>
          </w:p>
        </w:tc>
        <w:tc>
          <w:tcPr>
            <w:tcW w:w="1068" w:type="dxa"/>
            <w:vMerge/>
          </w:tcPr>
          <w:p w14:paraId="421EAB9F" w14:textId="77777777" w:rsidR="00B5610A" w:rsidRPr="001C74EA" w:rsidRDefault="00B5610A" w:rsidP="00B5610A">
            <w:pPr>
              <w:rPr>
                <w:rFonts w:cstheme="minorHAnsi"/>
                <w:sz w:val="22"/>
                <w:szCs w:val="22"/>
              </w:rPr>
            </w:pPr>
          </w:p>
        </w:tc>
        <w:tc>
          <w:tcPr>
            <w:tcW w:w="2072" w:type="dxa"/>
          </w:tcPr>
          <w:p w14:paraId="2DAACB07" w14:textId="77777777" w:rsidR="00B5610A" w:rsidRPr="001C74EA" w:rsidRDefault="00B5610A" w:rsidP="00B5610A">
            <w:pPr>
              <w:rPr>
                <w:rFonts w:cstheme="minorHAnsi"/>
                <w:sz w:val="22"/>
                <w:szCs w:val="22"/>
              </w:rPr>
            </w:pPr>
            <w:r w:rsidRPr="001C74EA">
              <w:rPr>
                <w:rFonts w:cstheme="minorHAnsi"/>
                <w:sz w:val="22"/>
                <w:szCs w:val="22"/>
              </w:rPr>
              <w:t>Group 5, BF, FSTF, FSTF with CNP Group</w:t>
            </w:r>
          </w:p>
        </w:tc>
        <w:tc>
          <w:tcPr>
            <w:tcW w:w="1232" w:type="dxa"/>
          </w:tcPr>
          <w:p w14:paraId="0C3BA456" w14:textId="77777777" w:rsidR="00B5610A" w:rsidRPr="001C74EA" w:rsidRDefault="00B5610A" w:rsidP="00B5610A">
            <w:pPr>
              <w:rPr>
                <w:rFonts w:cstheme="minorHAnsi"/>
                <w:sz w:val="22"/>
                <w:szCs w:val="22"/>
              </w:rPr>
            </w:pPr>
            <w:r w:rsidRPr="001C74EA">
              <w:rPr>
                <w:rFonts w:cstheme="minorHAnsi"/>
                <w:sz w:val="22"/>
                <w:szCs w:val="22"/>
              </w:rPr>
              <w:t>16</w:t>
            </w:r>
          </w:p>
        </w:tc>
        <w:tc>
          <w:tcPr>
            <w:tcW w:w="1397" w:type="dxa"/>
            <w:vMerge/>
          </w:tcPr>
          <w:p w14:paraId="671C3415" w14:textId="77777777" w:rsidR="00B5610A" w:rsidRPr="001C74EA" w:rsidRDefault="00B5610A" w:rsidP="00B5610A">
            <w:pPr>
              <w:rPr>
                <w:rFonts w:cstheme="minorHAnsi"/>
                <w:sz w:val="22"/>
                <w:szCs w:val="22"/>
              </w:rPr>
            </w:pPr>
          </w:p>
        </w:tc>
        <w:tc>
          <w:tcPr>
            <w:tcW w:w="1052" w:type="dxa"/>
            <w:vMerge/>
          </w:tcPr>
          <w:p w14:paraId="4006F65A" w14:textId="77777777" w:rsidR="00B5610A" w:rsidRPr="001C74EA" w:rsidRDefault="00B5610A" w:rsidP="00B5610A">
            <w:pPr>
              <w:rPr>
                <w:rFonts w:cstheme="minorHAnsi"/>
                <w:sz w:val="22"/>
                <w:szCs w:val="22"/>
              </w:rPr>
            </w:pPr>
          </w:p>
        </w:tc>
        <w:tc>
          <w:tcPr>
            <w:tcW w:w="953" w:type="dxa"/>
            <w:vMerge/>
          </w:tcPr>
          <w:p w14:paraId="6625A3AC" w14:textId="77777777" w:rsidR="00B5610A" w:rsidRPr="001C74EA" w:rsidRDefault="00B5610A" w:rsidP="00B5610A">
            <w:pPr>
              <w:rPr>
                <w:rFonts w:cstheme="minorHAnsi"/>
                <w:sz w:val="22"/>
                <w:szCs w:val="22"/>
              </w:rPr>
            </w:pPr>
          </w:p>
        </w:tc>
        <w:tc>
          <w:tcPr>
            <w:tcW w:w="1074" w:type="dxa"/>
            <w:vMerge/>
          </w:tcPr>
          <w:p w14:paraId="4D04FA8A" w14:textId="77777777" w:rsidR="00B5610A" w:rsidRPr="001C74EA" w:rsidRDefault="00B5610A" w:rsidP="00B5610A">
            <w:pPr>
              <w:rPr>
                <w:rFonts w:cstheme="minorHAnsi"/>
                <w:sz w:val="22"/>
                <w:szCs w:val="22"/>
              </w:rPr>
            </w:pPr>
          </w:p>
        </w:tc>
        <w:tc>
          <w:tcPr>
            <w:tcW w:w="1263" w:type="dxa"/>
            <w:vMerge/>
          </w:tcPr>
          <w:p w14:paraId="530C600A" w14:textId="77777777" w:rsidR="00B5610A" w:rsidRPr="001C74EA" w:rsidRDefault="00B5610A" w:rsidP="00B5610A">
            <w:pPr>
              <w:rPr>
                <w:rFonts w:cstheme="minorHAnsi"/>
                <w:sz w:val="22"/>
                <w:szCs w:val="22"/>
              </w:rPr>
            </w:pPr>
          </w:p>
        </w:tc>
        <w:tc>
          <w:tcPr>
            <w:tcW w:w="1148" w:type="dxa"/>
            <w:vMerge/>
          </w:tcPr>
          <w:p w14:paraId="1CCD4CA8" w14:textId="77777777" w:rsidR="00B5610A" w:rsidRPr="001C74EA" w:rsidRDefault="00B5610A" w:rsidP="00B5610A">
            <w:pPr>
              <w:rPr>
                <w:rFonts w:cstheme="minorHAnsi"/>
                <w:sz w:val="22"/>
                <w:szCs w:val="22"/>
              </w:rPr>
            </w:pPr>
          </w:p>
        </w:tc>
        <w:tc>
          <w:tcPr>
            <w:tcW w:w="1583" w:type="dxa"/>
            <w:vMerge/>
          </w:tcPr>
          <w:p w14:paraId="0B028786" w14:textId="77777777" w:rsidR="00B5610A" w:rsidRPr="001C74EA" w:rsidRDefault="00B5610A" w:rsidP="00B5610A">
            <w:pPr>
              <w:rPr>
                <w:rFonts w:cstheme="minorHAnsi"/>
                <w:sz w:val="22"/>
                <w:szCs w:val="22"/>
              </w:rPr>
            </w:pPr>
          </w:p>
        </w:tc>
      </w:tr>
      <w:tr w:rsidR="001C74EA" w:rsidRPr="004D605D" w14:paraId="2825F598" w14:textId="77777777" w:rsidTr="00B5610A">
        <w:trPr>
          <w:trHeight w:val="23"/>
        </w:trPr>
        <w:tc>
          <w:tcPr>
            <w:tcW w:w="1108" w:type="dxa"/>
            <w:vMerge/>
          </w:tcPr>
          <w:p w14:paraId="122116E0" w14:textId="77777777" w:rsidR="00B5610A" w:rsidRPr="001C74EA" w:rsidDel="00B550A2" w:rsidRDefault="00B5610A" w:rsidP="00B5610A">
            <w:pPr>
              <w:rPr>
                <w:rFonts w:cstheme="minorHAnsi"/>
                <w:sz w:val="22"/>
                <w:szCs w:val="22"/>
              </w:rPr>
            </w:pPr>
          </w:p>
        </w:tc>
        <w:tc>
          <w:tcPr>
            <w:tcW w:w="1068" w:type="dxa"/>
            <w:vMerge/>
          </w:tcPr>
          <w:p w14:paraId="1A7747F3" w14:textId="77777777" w:rsidR="00B5610A" w:rsidRPr="001C74EA" w:rsidRDefault="00B5610A" w:rsidP="00B5610A">
            <w:pPr>
              <w:rPr>
                <w:rFonts w:cstheme="minorHAnsi"/>
                <w:sz w:val="22"/>
                <w:szCs w:val="22"/>
              </w:rPr>
            </w:pPr>
          </w:p>
        </w:tc>
        <w:tc>
          <w:tcPr>
            <w:tcW w:w="2072" w:type="dxa"/>
          </w:tcPr>
          <w:p w14:paraId="6D0FEE12" w14:textId="77777777" w:rsidR="00B5610A" w:rsidRPr="001C74EA" w:rsidRDefault="00B5610A" w:rsidP="00B5610A">
            <w:pPr>
              <w:rPr>
                <w:rFonts w:cstheme="minorHAnsi"/>
                <w:sz w:val="22"/>
                <w:szCs w:val="22"/>
              </w:rPr>
            </w:pPr>
            <w:r w:rsidRPr="001C74EA">
              <w:rPr>
                <w:rFonts w:cstheme="minorHAnsi"/>
                <w:sz w:val="22"/>
                <w:szCs w:val="22"/>
              </w:rPr>
              <w:t>6, BF, CNP, with Own footwear</w:t>
            </w:r>
          </w:p>
        </w:tc>
        <w:tc>
          <w:tcPr>
            <w:tcW w:w="1232" w:type="dxa"/>
          </w:tcPr>
          <w:p w14:paraId="172D1C9B" w14:textId="77777777" w:rsidR="00B5610A" w:rsidRPr="001C74EA" w:rsidRDefault="00B5610A" w:rsidP="00B5610A">
            <w:pPr>
              <w:rPr>
                <w:rFonts w:cstheme="minorHAnsi"/>
                <w:sz w:val="22"/>
                <w:szCs w:val="22"/>
              </w:rPr>
            </w:pPr>
            <w:r w:rsidRPr="001C74EA">
              <w:rPr>
                <w:rFonts w:cstheme="minorHAnsi"/>
                <w:sz w:val="22"/>
                <w:szCs w:val="22"/>
              </w:rPr>
              <w:t>16</w:t>
            </w:r>
          </w:p>
        </w:tc>
        <w:tc>
          <w:tcPr>
            <w:tcW w:w="1397" w:type="dxa"/>
            <w:vMerge/>
          </w:tcPr>
          <w:p w14:paraId="38AF27B9" w14:textId="77777777" w:rsidR="00B5610A" w:rsidRPr="001C74EA" w:rsidRDefault="00B5610A" w:rsidP="00B5610A">
            <w:pPr>
              <w:rPr>
                <w:rFonts w:cstheme="minorHAnsi"/>
                <w:sz w:val="22"/>
                <w:szCs w:val="22"/>
              </w:rPr>
            </w:pPr>
          </w:p>
        </w:tc>
        <w:tc>
          <w:tcPr>
            <w:tcW w:w="1052" w:type="dxa"/>
            <w:vMerge/>
          </w:tcPr>
          <w:p w14:paraId="3293ADA3" w14:textId="77777777" w:rsidR="00B5610A" w:rsidRPr="001C74EA" w:rsidRDefault="00B5610A" w:rsidP="00B5610A">
            <w:pPr>
              <w:rPr>
                <w:rFonts w:cstheme="minorHAnsi"/>
                <w:sz w:val="22"/>
                <w:szCs w:val="22"/>
              </w:rPr>
            </w:pPr>
          </w:p>
        </w:tc>
        <w:tc>
          <w:tcPr>
            <w:tcW w:w="953" w:type="dxa"/>
            <w:vMerge/>
          </w:tcPr>
          <w:p w14:paraId="6679205A" w14:textId="77777777" w:rsidR="00B5610A" w:rsidRPr="001C74EA" w:rsidRDefault="00B5610A" w:rsidP="00B5610A">
            <w:pPr>
              <w:rPr>
                <w:rFonts w:cstheme="minorHAnsi"/>
                <w:sz w:val="22"/>
                <w:szCs w:val="22"/>
              </w:rPr>
            </w:pPr>
          </w:p>
        </w:tc>
        <w:tc>
          <w:tcPr>
            <w:tcW w:w="1074" w:type="dxa"/>
            <w:vMerge/>
          </w:tcPr>
          <w:p w14:paraId="4FDB0A3D" w14:textId="77777777" w:rsidR="00B5610A" w:rsidRPr="001C74EA" w:rsidRDefault="00B5610A" w:rsidP="00B5610A">
            <w:pPr>
              <w:rPr>
                <w:rFonts w:cstheme="minorHAnsi"/>
                <w:sz w:val="22"/>
                <w:szCs w:val="22"/>
              </w:rPr>
            </w:pPr>
          </w:p>
        </w:tc>
        <w:tc>
          <w:tcPr>
            <w:tcW w:w="1263" w:type="dxa"/>
            <w:vMerge/>
          </w:tcPr>
          <w:p w14:paraId="2124B56E" w14:textId="77777777" w:rsidR="00B5610A" w:rsidRPr="001C74EA" w:rsidRDefault="00B5610A" w:rsidP="00B5610A">
            <w:pPr>
              <w:rPr>
                <w:rFonts w:cstheme="minorHAnsi"/>
                <w:sz w:val="22"/>
                <w:szCs w:val="22"/>
              </w:rPr>
            </w:pPr>
          </w:p>
        </w:tc>
        <w:tc>
          <w:tcPr>
            <w:tcW w:w="1148" w:type="dxa"/>
            <w:vMerge/>
          </w:tcPr>
          <w:p w14:paraId="18510CB0" w14:textId="77777777" w:rsidR="00B5610A" w:rsidRPr="001C74EA" w:rsidRDefault="00B5610A" w:rsidP="00B5610A">
            <w:pPr>
              <w:rPr>
                <w:rFonts w:cstheme="minorHAnsi"/>
                <w:sz w:val="22"/>
                <w:szCs w:val="22"/>
              </w:rPr>
            </w:pPr>
          </w:p>
        </w:tc>
        <w:tc>
          <w:tcPr>
            <w:tcW w:w="1583" w:type="dxa"/>
            <w:vMerge/>
          </w:tcPr>
          <w:p w14:paraId="7860799A" w14:textId="77777777" w:rsidR="00B5610A" w:rsidRPr="001C74EA" w:rsidRDefault="00B5610A" w:rsidP="00B5610A">
            <w:pPr>
              <w:rPr>
                <w:rFonts w:cstheme="minorHAnsi"/>
                <w:sz w:val="22"/>
                <w:szCs w:val="22"/>
              </w:rPr>
            </w:pPr>
          </w:p>
        </w:tc>
      </w:tr>
      <w:tr w:rsidR="001C74EA" w:rsidRPr="004D605D" w14:paraId="733E0C42" w14:textId="77777777" w:rsidTr="00B5610A">
        <w:trPr>
          <w:trHeight w:val="23"/>
        </w:trPr>
        <w:tc>
          <w:tcPr>
            <w:tcW w:w="1108" w:type="dxa"/>
            <w:vMerge/>
          </w:tcPr>
          <w:p w14:paraId="534B8A61" w14:textId="77777777" w:rsidR="00B5610A" w:rsidRPr="001C74EA" w:rsidDel="00B550A2" w:rsidRDefault="00B5610A" w:rsidP="00B5610A">
            <w:pPr>
              <w:rPr>
                <w:rFonts w:cstheme="minorHAnsi"/>
                <w:sz w:val="22"/>
                <w:szCs w:val="22"/>
              </w:rPr>
            </w:pPr>
          </w:p>
        </w:tc>
        <w:tc>
          <w:tcPr>
            <w:tcW w:w="1068" w:type="dxa"/>
            <w:vMerge/>
          </w:tcPr>
          <w:p w14:paraId="140893FE" w14:textId="77777777" w:rsidR="00B5610A" w:rsidRPr="001C74EA" w:rsidRDefault="00B5610A" w:rsidP="00B5610A">
            <w:pPr>
              <w:rPr>
                <w:rFonts w:cstheme="minorHAnsi"/>
                <w:sz w:val="22"/>
                <w:szCs w:val="22"/>
              </w:rPr>
            </w:pPr>
          </w:p>
        </w:tc>
        <w:tc>
          <w:tcPr>
            <w:tcW w:w="2072" w:type="dxa"/>
          </w:tcPr>
          <w:p w14:paraId="28222834" w14:textId="77777777" w:rsidR="00B5610A" w:rsidRPr="001C74EA" w:rsidRDefault="00B5610A" w:rsidP="00B5610A">
            <w:pPr>
              <w:rPr>
                <w:rFonts w:cstheme="minorHAnsi"/>
                <w:sz w:val="22"/>
                <w:szCs w:val="22"/>
              </w:rPr>
            </w:pPr>
            <w:r w:rsidRPr="001C74EA">
              <w:rPr>
                <w:rFonts w:cstheme="minorHAnsi"/>
                <w:sz w:val="22"/>
                <w:szCs w:val="22"/>
              </w:rPr>
              <w:t>Group 7, BF, FSTF, FSTF with CNP,</w:t>
            </w:r>
          </w:p>
        </w:tc>
        <w:tc>
          <w:tcPr>
            <w:tcW w:w="1232" w:type="dxa"/>
          </w:tcPr>
          <w:p w14:paraId="416D1DD2" w14:textId="77777777" w:rsidR="00B5610A" w:rsidRPr="001C74EA" w:rsidRDefault="00B5610A" w:rsidP="00B5610A">
            <w:pPr>
              <w:rPr>
                <w:rFonts w:cstheme="minorHAnsi"/>
                <w:sz w:val="22"/>
                <w:szCs w:val="22"/>
              </w:rPr>
            </w:pPr>
            <w:r w:rsidRPr="001C74EA">
              <w:rPr>
                <w:rFonts w:cstheme="minorHAnsi"/>
                <w:sz w:val="22"/>
                <w:szCs w:val="22"/>
              </w:rPr>
              <w:t>14</w:t>
            </w:r>
          </w:p>
        </w:tc>
        <w:tc>
          <w:tcPr>
            <w:tcW w:w="1397" w:type="dxa"/>
            <w:vMerge/>
          </w:tcPr>
          <w:p w14:paraId="121DCD58" w14:textId="77777777" w:rsidR="00B5610A" w:rsidRPr="001C74EA" w:rsidRDefault="00B5610A" w:rsidP="00B5610A">
            <w:pPr>
              <w:rPr>
                <w:rFonts w:cstheme="minorHAnsi"/>
                <w:sz w:val="22"/>
                <w:szCs w:val="22"/>
              </w:rPr>
            </w:pPr>
          </w:p>
        </w:tc>
        <w:tc>
          <w:tcPr>
            <w:tcW w:w="1052" w:type="dxa"/>
            <w:vMerge/>
          </w:tcPr>
          <w:p w14:paraId="1C5B6A75" w14:textId="77777777" w:rsidR="00B5610A" w:rsidRPr="001C74EA" w:rsidRDefault="00B5610A" w:rsidP="00B5610A">
            <w:pPr>
              <w:rPr>
                <w:rFonts w:cstheme="minorHAnsi"/>
                <w:sz w:val="22"/>
                <w:szCs w:val="22"/>
              </w:rPr>
            </w:pPr>
          </w:p>
        </w:tc>
        <w:tc>
          <w:tcPr>
            <w:tcW w:w="953" w:type="dxa"/>
            <w:vMerge/>
          </w:tcPr>
          <w:p w14:paraId="7A0FDAE6" w14:textId="77777777" w:rsidR="00B5610A" w:rsidRPr="001C74EA" w:rsidRDefault="00B5610A" w:rsidP="00B5610A">
            <w:pPr>
              <w:rPr>
                <w:rFonts w:cstheme="minorHAnsi"/>
                <w:sz w:val="22"/>
                <w:szCs w:val="22"/>
              </w:rPr>
            </w:pPr>
          </w:p>
        </w:tc>
        <w:tc>
          <w:tcPr>
            <w:tcW w:w="1074" w:type="dxa"/>
            <w:vMerge/>
          </w:tcPr>
          <w:p w14:paraId="4D4DA5EF" w14:textId="77777777" w:rsidR="00B5610A" w:rsidRPr="001C74EA" w:rsidRDefault="00B5610A" w:rsidP="00B5610A">
            <w:pPr>
              <w:rPr>
                <w:rFonts w:cstheme="minorHAnsi"/>
                <w:sz w:val="22"/>
                <w:szCs w:val="22"/>
              </w:rPr>
            </w:pPr>
          </w:p>
        </w:tc>
        <w:tc>
          <w:tcPr>
            <w:tcW w:w="1263" w:type="dxa"/>
            <w:vMerge/>
          </w:tcPr>
          <w:p w14:paraId="36E3AFBF" w14:textId="77777777" w:rsidR="00B5610A" w:rsidRPr="001C74EA" w:rsidRDefault="00B5610A" w:rsidP="00B5610A">
            <w:pPr>
              <w:rPr>
                <w:rFonts w:cstheme="minorHAnsi"/>
                <w:sz w:val="22"/>
                <w:szCs w:val="22"/>
              </w:rPr>
            </w:pPr>
          </w:p>
        </w:tc>
        <w:tc>
          <w:tcPr>
            <w:tcW w:w="1148" w:type="dxa"/>
            <w:vMerge/>
          </w:tcPr>
          <w:p w14:paraId="57D9F7C5" w14:textId="77777777" w:rsidR="00B5610A" w:rsidRPr="001C74EA" w:rsidRDefault="00B5610A" w:rsidP="00B5610A">
            <w:pPr>
              <w:rPr>
                <w:rFonts w:cstheme="minorHAnsi"/>
                <w:sz w:val="22"/>
                <w:szCs w:val="22"/>
              </w:rPr>
            </w:pPr>
          </w:p>
        </w:tc>
        <w:tc>
          <w:tcPr>
            <w:tcW w:w="1583" w:type="dxa"/>
            <w:vMerge/>
          </w:tcPr>
          <w:p w14:paraId="6003220C" w14:textId="77777777" w:rsidR="00B5610A" w:rsidRPr="001C74EA" w:rsidRDefault="00B5610A" w:rsidP="00B5610A">
            <w:pPr>
              <w:rPr>
                <w:rFonts w:cstheme="minorHAnsi"/>
                <w:sz w:val="22"/>
                <w:szCs w:val="22"/>
              </w:rPr>
            </w:pPr>
          </w:p>
        </w:tc>
      </w:tr>
    </w:tbl>
    <w:p w14:paraId="3D7C2EFF" w14:textId="77777777" w:rsidR="00A247F2" w:rsidRDefault="00A247F2" w:rsidP="00ED281F">
      <w:pPr>
        <w:rPr>
          <w:rFonts w:cstheme="minorHAnsi"/>
          <w:b/>
          <w:bCs/>
        </w:rPr>
      </w:pPr>
    </w:p>
    <w:p w14:paraId="3BA74009" w14:textId="3245B328" w:rsidR="00F44918" w:rsidRPr="005E068A" w:rsidRDefault="00F44918" w:rsidP="00ED281F">
      <w:pPr>
        <w:rPr>
          <w:rFonts w:cstheme="minorHAnsi"/>
        </w:rPr>
      </w:pPr>
      <w:r w:rsidRPr="00AD64F0">
        <w:rPr>
          <w:rFonts w:cstheme="minorHAnsi"/>
        </w:rPr>
        <w:t xml:space="preserve">Table 3-1 </w:t>
      </w:r>
      <w:r w:rsidRPr="0005580F">
        <w:t>Details of the participants in the included studies</w:t>
      </w:r>
      <w:r w:rsidRPr="00AD64F0">
        <w:rPr>
          <w:rFonts w:cstheme="minorHAnsi"/>
        </w:rPr>
        <w:t xml:space="preserve"> </w:t>
      </w:r>
      <w:r w:rsidR="00567A7D">
        <w:rPr>
          <w:rFonts w:cstheme="minorHAnsi"/>
        </w:rPr>
        <w:t>(c</w:t>
      </w:r>
      <w:r w:rsidR="00567A7D" w:rsidRPr="00AD64F0">
        <w:rPr>
          <w:rFonts w:cstheme="minorHAnsi"/>
        </w:rPr>
        <w:t>ontinued</w:t>
      </w:r>
      <w:r w:rsidR="00567A7D">
        <w:rPr>
          <w:rFonts w:cstheme="minorHAnsi"/>
        </w:rPr>
        <w:t>).</w:t>
      </w:r>
    </w:p>
    <w:tbl>
      <w:tblPr>
        <w:tblStyle w:val="TableGrid"/>
        <w:tblW w:w="0" w:type="auto"/>
        <w:tblLook w:val="04A0" w:firstRow="1" w:lastRow="0" w:firstColumn="1" w:lastColumn="0" w:noHBand="0" w:noVBand="1"/>
      </w:tblPr>
      <w:tblGrid>
        <w:gridCol w:w="1377"/>
        <w:gridCol w:w="1103"/>
        <w:gridCol w:w="1489"/>
        <w:gridCol w:w="592"/>
        <w:gridCol w:w="1664"/>
        <w:gridCol w:w="1087"/>
        <w:gridCol w:w="1083"/>
        <w:gridCol w:w="1129"/>
        <w:gridCol w:w="1129"/>
        <w:gridCol w:w="1129"/>
        <w:gridCol w:w="2168"/>
      </w:tblGrid>
      <w:tr w:rsidR="009B0C39" w:rsidRPr="00933CFF" w14:paraId="12A6815F" w14:textId="77777777" w:rsidTr="00252563">
        <w:tc>
          <w:tcPr>
            <w:tcW w:w="1377" w:type="dxa"/>
          </w:tcPr>
          <w:p w14:paraId="30798AF2" w14:textId="47FB4A89" w:rsidR="009B0C39" w:rsidRPr="00933CFF" w:rsidRDefault="009B0C39" w:rsidP="009B0C39">
            <w:pPr>
              <w:rPr>
                <w:rFonts w:cstheme="minorHAnsi"/>
                <w:sz w:val="22"/>
                <w:szCs w:val="22"/>
              </w:rPr>
            </w:pPr>
            <w:r w:rsidRPr="004D605D">
              <w:rPr>
                <w:rFonts w:cstheme="minorHAnsi"/>
                <w:b/>
                <w:bCs/>
                <w:sz w:val="22"/>
                <w:szCs w:val="22"/>
              </w:rPr>
              <w:t>Study</w:t>
            </w:r>
          </w:p>
        </w:tc>
        <w:tc>
          <w:tcPr>
            <w:tcW w:w="1103" w:type="dxa"/>
          </w:tcPr>
          <w:p w14:paraId="41D42BE6" w14:textId="0E6751EC" w:rsidR="009B0C39" w:rsidRPr="00933CFF" w:rsidRDefault="009B0C39" w:rsidP="009B0C39">
            <w:pPr>
              <w:rPr>
                <w:rFonts w:cstheme="minorHAnsi"/>
                <w:sz w:val="22"/>
                <w:szCs w:val="22"/>
              </w:rPr>
            </w:pPr>
            <w:r w:rsidRPr="004D605D">
              <w:rPr>
                <w:rFonts w:cstheme="minorHAnsi"/>
                <w:b/>
                <w:bCs/>
                <w:sz w:val="22"/>
                <w:szCs w:val="22"/>
              </w:rPr>
              <w:t>Duration of Study</w:t>
            </w:r>
          </w:p>
        </w:tc>
        <w:tc>
          <w:tcPr>
            <w:tcW w:w="1489" w:type="dxa"/>
          </w:tcPr>
          <w:p w14:paraId="2CBE90A5" w14:textId="77777777" w:rsidR="009B0C39" w:rsidRPr="004D605D" w:rsidRDefault="009B0C39" w:rsidP="009B0C39">
            <w:pPr>
              <w:rPr>
                <w:rFonts w:cstheme="minorHAnsi"/>
                <w:b/>
                <w:bCs/>
                <w:sz w:val="22"/>
                <w:szCs w:val="22"/>
              </w:rPr>
            </w:pPr>
            <w:r w:rsidRPr="004D605D">
              <w:rPr>
                <w:rFonts w:cstheme="minorHAnsi"/>
                <w:b/>
                <w:bCs/>
                <w:sz w:val="22"/>
                <w:szCs w:val="22"/>
              </w:rPr>
              <w:t xml:space="preserve">Group </w:t>
            </w:r>
          </w:p>
          <w:p w14:paraId="03A4E30F" w14:textId="25BFCF7A" w:rsidR="009B0C39" w:rsidRPr="00933CFF" w:rsidRDefault="009B0C39" w:rsidP="009B0C39">
            <w:pPr>
              <w:rPr>
                <w:rFonts w:cstheme="minorHAnsi"/>
                <w:sz w:val="22"/>
                <w:szCs w:val="22"/>
              </w:rPr>
            </w:pPr>
            <w:r w:rsidRPr="004D605D">
              <w:rPr>
                <w:rFonts w:cstheme="minorHAnsi"/>
                <w:sz w:val="22"/>
                <w:szCs w:val="22"/>
              </w:rPr>
              <w:t>Intervention and Comparators</w:t>
            </w:r>
          </w:p>
        </w:tc>
        <w:tc>
          <w:tcPr>
            <w:tcW w:w="592" w:type="dxa"/>
          </w:tcPr>
          <w:p w14:paraId="67A77B62" w14:textId="4A874460" w:rsidR="009B0C39" w:rsidRPr="00933CFF" w:rsidRDefault="009B0C39" w:rsidP="009B0C39">
            <w:pPr>
              <w:rPr>
                <w:rFonts w:cstheme="minorHAnsi"/>
                <w:sz w:val="22"/>
                <w:szCs w:val="22"/>
              </w:rPr>
            </w:pPr>
            <w:r w:rsidRPr="004D605D">
              <w:rPr>
                <w:rFonts w:cstheme="minorHAnsi"/>
                <w:b/>
                <w:bCs/>
                <w:sz w:val="22"/>
                <w:szCs w:val="22"/>
              </w:rPr>
              <w:t>n</w:t>
            </w:r>
          </w:p>
        </w:tc>
        <w:tc>
          <w:tcPr>
            <w:tcW w:w="1664" w:type="dxa"/>
          </w:tcPr>
          <w:p w14:paraId="1F353CA4" w14:textId="4256F489" w:rsidR="009B0C39" w:rsidRPr="00933CFF" w:rsidRDefault="009B0C39" w:rsidP="009B0C39">
            <w:pPr>
              <w:rPr>
                <w:rFonts w:cstheme="minorHAnsi"/>
                <w:sz w:val="22"/>
                <w:szCs w:val="22"/>
              </w:rPr>
            </w:pPr>
            <w:r w:rsidRPr="004D605D">
              <w:rPr>
                <w:rFonts w:cstheme="minorHAnsi"/>
                <w:b/>
                <w:bCs/>
                <w:sz w:val="22"/>
                <w:szCs w:val="22"/>
              </w:rPr>
              <w:t>Condition</w:t>
            </w:r>
          </w:p>
        </w:tc>
        <w:tc>
          <w:tcPr>
            <w:tcW w:w="1087" w:type="dxa"/>
          </w:tcPr>
          <w:p w14:paraId="1CF0078F" w14:textId="77777777" w:rsidR="009B0C39" w:rsidRPr="004D605D" w:rsidRDefault="009B0C39" w:rsidP="009B0C39">
            <w:pPr>
              <w:rPr>
                <w:rFonts w:cstheme="minorHAnsi"/>
                <w:b/>
                <w:bCs/>
                <w:sz w:val="22"/>
                <w:szCs w:val="22"/>
                <w:u w:val="single"/>
              </w:rPr>
            </w:pPr>
            <w:r w:rsidRPr="004D605D">
              <w:rPr>
                <w:rFonts w:cstheme="minorHAnsi"/>
                <w:b/>
                <w:bCs/>
                <w:sz w:val="22"/>
                <w:szCs w:val="22"/>
                <w:u w:val="single"/>
              </w:rPr>
              <w:t>Sex</w:t>
            </w:r>
          </w:p>
          <w:p w14:paraId="5864117B" w14:textId="3F5EBFFB" w:rsidR="009B0C39" w:rsidRPr="00933CFF" w:rsidRDefault="009B0C39" w:rsidP="009B0C39">
            <w:pPr>
              <w:rPr>
                <w:rFonts w:cstheme="minorHAnsi"/>
                <w:sz w:val="22"/>
                <w:szCs w:val="22"/>
              </w:rPr>
            </w:pPr>
            <w:r w:rsidRPr="004D605D">
              <w:rPr>
                <w:rFonts w:cstheme="minorHAnsi"/>
                <w:b/>
                <w:bCs/>
                <w:sz w:val="22"/>
                <w:szCs w:val="22"/>
              </w:rPr>
              <w:t>No. (%)</w:t>
            </w:r>
          </w:p>
        </w:tc>
        <w:tc>
          <w:tcPr>
            <w:tcW w:w="1083" w:type="dxa"/>
          </w:tcPr>
          <w:p w14:paraId="11FF747A" w14:textId="30F7E184" w:rsidR="009B0C39" w:rsidRPr="00933CFF" w:rsidRDefault="009B0C39" w:rsidP="009B0C39">
            <w:pPr>
              <w:rPr>
                <w:rFonts w:cstheme="minorHAnsi"/>
                <w:sz w:val="22"/>
                <w:szCs w:val="22"/>
              </w:rPr>
            </w:pPr>
            <w:r w:rsidRPr="004D605D">
              <w:rPr>
                <w:rFonts w:cstheme="minorHAnsi"/>
                <w:b/>
                <w:bCs/>
                <w:sz w:val="22"/>
                <w:szCs w:val="22"/>
              </w:rPr>
              <w:t>Age (mean ± SD)</w:t>
            </w:r>
          </w:p>
        </w:tc>
        <w:tc>
          <w:tcPr>
            <w:tcW w:w="1129" w:type="dxa"/>
          </w:tcPr>
          <w:p w14:paraId="1024292A" w14:textId="30935CEC" w:rsidR="009B0C39" w:rsidRPr="00933CFF" w:rsidRDefault="009B0C39" w:rsidP="009B0C39">
            <w:pPr>
              <w:rPr>
                <w:rFonts w:cstheme="minorHAnsi"/>
                <w:sz w:val="22"/>
                <w:szCs w:val="22"/>
              </w:rPr>
            </w:pPr>
            <w:r w:rsidRPr="004D605D">
              <w:rPr>
                <w:rFonts w:cstheme="minorHAnsi"/>
                <w:b/>
                <w:bCs/>
                <w:sz w:val="22"/>
                <w:szCs w:val="22"/>
              </w:rPr>
              <w:t>Mass (mean kg ± SD</w:t>
            </w:r>
          </w:p>
        </w:tc>
        <w:tc>
          <w:tcPr>
            <w:tcW w:w="1129" w:type="dxa"/>
          </w:tcPr>
          <w:p w14:paraId="564BF69D" w14:textId="206086A7" w:rsidR="009B0C39" w:rsidRPr="00933CFF" w:rsidRDefault="009B0C39" w:rsidP="009B0C39">
            <w:pPr>
              <w:rPr>
                <w:rFonts w:cstheme="minorHAnsi"/>
                <w:sz w:val="22"/>
                <w:szCs w:val="22"/>
              </w:rPr>
            </w:pPr>
            <w:r w:rsidRPr="004D605D">
              <w:rPr>
                <w:rFonts w:cstheme="minorHAnsi"/>
                <w:b/>
                <w:bCs/>
                <w:sz w:val="22"/>
                <w:szCs w:val="22"/>
              </w:rPr>
              <w:t>Height (mean m ± SD</w:t>
            </w:r>
          </w:p>
        </w:tc>
        <w:tc>
          <w:tcPr>
            <w:tcW w:w="1129" w:type="dxa"/>
          </w:tcPr>
          <w:p w14:paraId="3B40D461" w14:textId="321A81FF" w:rsidR="009B0C39" w:rsidRPr="00933CFF" w:rsidRDefault="009B0C39" w:rsidP="009B0C39">
            <w:pPr>
              <w:rPr>
                <w:rFonts w:cstheme="minorHAnsi"/>
                <w:sz w:val="22"/>
                <w:szCs w:val="22"/>
              </w:rPr>
            </w:pPr>
            <w:r w:rsidRPr="004D605D">
              <w:rPr>
                <w:rFonts w:cstheme="minorHAnsi"/>
                <w:b/>
                <w:bCs/>
                <w:sz w:val="22"/>
                <w:szCs w:val="22"/>
              </w:rPr>
              <w:t>BMI (mean kg/m</w:t>
            </w:r>
            <w:r w:rsidRPr="004D605D">
              <w:rPr>
                <w:rFonts w:cstheme="minorHAnsi"/>
                <w:b/>
                <w:bCs/>
                <w:sz w:val="22"/>
                <w:szCs w:val="22"/>
                <w:vertAlign w:val="superscript"/>
              </w:rPr>
              <w:t xml:space="preserve">2 </w:t>
            </w:r>
            <w:r w:rsidRPr="004D605D">
              <w:rPr>
                <w:rFonts w:cstheme="minorHAnsi"/>
                <w:sz w:val="22"/>
                <w:szCs w:val="22"/>
              </w:rPr>
              <w:t xml:space="preserve">± </w:t>
            </w:r>
            <w:r w:rsidRPr="004D605D">
              <w:rPr>
                <w:rFonts w:cstheme="minorHAnsi"/>
                <w:b/>
                <w:bCs/>
                <w:sz w:val="22"/>
                <w:szCs w:val="22"/>
              </w:rPr>
              <w:t>SD+/-)</w:t>
            </w:r>
          </w:p>
        </w:tc>
        <w:tc>
          <w:tcPr>
            <w:tcW w:w="2168" w:type="dxa"/>
          </w:tcPr>
          <w:p w14:paraId="412063EE" w14:textId="3DF9D87F" w:rsidR="009B0C39" w:rsidRPr="00933CFF" w:rsidRDefault="009B0C39" w:rsidP="009B0C39">
            <w:pPr>
              <w:rPr>
                <w:rFonts w:cstheme="minorHAnsi"/>
                <w:sz w:val="22"/>
                <w:szCs w:val="22"/>
              </w:rPr>
            </w:pPr>
            <w:r w:rsidRPr="004D605D">
              <w:rPr>
                <w:rFonts w:cstheme="minorHAnsi"/>
                <w:b/>
                <w:bCs/>
                <w:sz w:val="22"/>
                <w:szCs w:val="22"/>
              </w:rPr>
              <w:t>Outcomes</w:t>
            </w:r>
          </w:p>
        </w:tc>
      </w:tr>
      <w:tr w:rsidR="009B0C39" w:rsidRPr="00933CFF" w14:paraId="09D0CC2E" w14:textId="77777777" w:rsidTr="00252563">
        <w:tc>
          <w:tcPr>
            <w:tcW w:w="13950" w:type="dxa"/>
            <w:gridSpan w:val="11"/>
          </w:tcPr>
          <w:p w14:paraId="53B60AFF" w14:textId="4D06DE34" w:rsidR="009B0C39" w:rsidRPr="005E068A" w:rsidRDefault="009B0C39" w:rsidP="009B0C39">
            <w:pPr>
              <w:jc w:val="center"/>
              <w:rPr>
                <w:rFonts w:cstheme="minorHAnsi"/>
                <w:b/>
                <w:bCs/>
                <w:sz w:val="22"/>
                <w:szCs w:val="22"/>
              </w:rPr>
            </w:pPr>
            <w:r w:rsidRPr="005E068A">
              <w:rPr>
                <w:rFonts w:cstheme="minorHAnsi"/>
                <w:b/>
                <w:bCs/>
                <w:sz w:val="22"/>
                <w:szCs w:val="22"/>
              </w:rPr>
              <w:t>Functional Therapeutic Footwear</w:t>
            </w:r>
          </w:p>
        </w:tc>
      </w:tr>
      <w:tr w:rsidR="009B0C39" w:rsidRPr="00933CFF" w14:paraId="33AE82EE" w14:textId="77777777" w:rsidTr="00252563">
        <w:tc>
          <w:tcPr>
            <w:tcW w:w="13950" w:type="dxa"/>
            <w:gridSpan w:val="11"/>
          </w:tcPr>
          <w:p w14:paraId="3AF3BD36" w14:textId="4500F0EF" w:rsidR="009B0C39" w:rsidRPr="005E068A" w:rsidRDefault="009B0C39" w:rsidP="005E068A">
            <w:pPr>
              <w:jc w:val="center"/>
              <w:rPr>
                <w:rFonts w:cstheme="minorHAnsi"/>
                <w:b/>
                <w:bCs/>
                <w:sz w:val="22"/>
                <w:szCs w:val="22"/>
              </w:rPr>
            </w:pPr>
            <w:r w:rsidRPr="005E068A">
              <w:rPr>
                <w:rFonts w:cstheme="minorHAnsi"/>
                <w:b/>
                <w:bCs/>
                <w:sz w:val="22"/>
                <w:szCs w:val="22"/>
              </w:rPr>
              <w:t>Functional Stability</w:t>
            </w:r>
          </w:p>
        </w:tc>
      </w:tr>
      <w:tr w:rsidR="00F44918" w:rsidRPr="00933CFF" w14:paraId="56246095" w14:textId="77777777" w:rsidTr="00A05687">
        <w:tc>
          <w:tcPr>
            <w:tcW w:w="1377" w:type="dxa"/>
          </w:tcPr>
          <w:p w14:paraId="0929A8B0" w14:textId="77777777" w:rsidR="00F44918" w:rsidRPr="00933CFF" w:rsidRDefault="00F44918" w:rsidP="00A05687">
            <w:pPr>
              <w:rPr>
                <w:rFonts w:cstheme="minorHAnsi"/>
                <w:sz w:val="22"/>
                <w:szCs w:val="22"/>
              </w:rPr>
            </w:pPr>
            <w:proofErr w:type="spellStart"/>
            <w:r w:rsidRPr="00933CFF">
              <w:rPr>
                <w:rFonts w:cstheme="minorHAnsi"/>
                <w:sz w:val="22"/>
                <w:szCs w:val="22"/>
              </w:rPr>
              <w:t>Jagadamma</w:t>
            </w:r>
            <w:proofErr w:type="spellEnd"/>
            <w:r w:rsidRPr="00933CFF">
              <w:rPr>
                <w:rFonts w:cstheme="minorHAnsi"/>
                <w:sz w:val="22"/>
                <w:szCs w:val="22"/>
              </w:rPr>
              <w:t xml:space="preserve"> et al (2009)</w:t>
            </w:r>
          </w:p>
        </w:tc>
        <w:tc>
          <w:tcPr>
            <w:tcW w:w="1103" w:type="dxa"/>
          </w:tcPr>
          <w:p w14:paraId="1E391473" w14:textId="77777777" w:rsidR="00F44918" w:rsidRPr="00933CFF" w:rsidRDefault="00F44918" w:rsidP="00A05687">
            <w:pPr>
              <w:rPr>
                <w:rFonts w:cstheme="minorHAnsi"/>
                <w:sz w:val="22"/>
                <w:szCs w:val="22"/>
              </w:rPr>
            </w:pPr>
            <w:r w:rsidRPr="00933CFF">
              <w:rPr>
                <w:rFonts w:cstheme="minorHAnsi"/>
                <w:sz w:val="22"/>
                <w:szCs w:val="22"/>
              </w:rPr>
              <w:t>Within 1 day</w:t>
            </w:r>
          </w:p>
          <w:p w14:paraId="0ED22F36" w14:textId="77777777" w:rsidR="00F44918" w:rsidRPr="00933CFF" w:rsidRDefault="00F44918" w:rsidP="00A05687">
            <w:pPr>
              <w:rPr>
                <w:rFonts w:cstheme="minorHAnsi"/>
                <w:sz w:val="22"/>
                <w:szCs w:val="22"/>
              </w:rPr>
            </w:pPr>
          </w:p>
        </w:tc>
        <w:tc>
          <w:tcPr>
            <w:tcW w:w="1489" w:type="dxa"/>
          </w:tcPr>
          <w:p w14:paraId="3069DD45" w14:textId="77777777" w:rsidR="00F44918" w:rsidRPr="00933CFF" w:rsidRDefault="00F44918" w:rsidP="00A05687">
            <w:pPr>
              <w:rPr>
                <w:rFonts w:cstheme="minorHAnsi"/>
                <w:sz w:val="22"/>
                <w:szCs w:val="22"/>
              </w:rPr>
            </w:pPr>
            <w:r w:rsidRPr="00933CFF">
              <w:rPr>
                <w:rFonts w:cstheme="minorHAnsi"/>
                <w:sz w:val="22"/>
                <w:szCs w:val="22"/>
              </w:rPr>
              <w:t>One group</w:t>
            </w:r>
          </w:p>
          <w:p w14:paraId="685A71D0" w14:textId="77777777" w:rsidR="00F44918" w:rsidRPr="00933CFF" w:rsidRDefault="00F44918" w:rsidP="00A05687">
            <w:pPr>
              <w:rPr>
                <w:rFonts w:cstheme="minorHAnsi"/>
                <w:sz w:val="22"/>
                <w:szCs w:val="22"/>
              </w:rPr>
            </w:pPr>
            <w:r w:rsidRPr="00933CFF">
              <w:rPr>
                <w:rFonts w:cstheme="minorHAnsi"/>
                <w:sz w:val="22"/>
                <w:szCs w:val="22"/>
              </w:rPr>
              <w:t xml:space="preserve">AFO and SSF, FSTF+AFO, </w:t>
            </w:r>
          </w:p>
        </w:tc>
        <w:tc>
          <w:tcPr>
            <w:tcW w:w="592" w:type="dxa"/>
          </w:tcPr>
          <w:p w14:paraId="70CD18EB" w14:textId="77777777" w:rsidR="00F44918" w:rsidRPr="00933CFF" w:rsidRDefault="00F44918" w:rsidP="00A05687">
            <w:pPr>
              <w:rPr>
                <w:rFonts w:cstheme="minorHAnsi"/>
                <w:sz w:val="22"/>
                <w:szCs w:val="22"/>
              </w:rPr>
            </w:pPr>
            <w:r w:rsidRPr="00933CFF">
              <w:rPr>
                <w:rFonts w:cstheme="minorHAnsi"/>
                <w:sz w:val="22"/>
                <w:szCs w:val="22"/>
              </w:rPr>
              <w:t>5</w:t>
            </w:r>
          </w:p>
        </w:tc>
        <w:tc>
          <w:tcPr>
            <w:tcW w:w="1664" w:type="dxa"/>
          </w:tcPr>
          <w:p w14:paraId="0741DFD8" w14:textId="77777777" w:rsidR="00F44918" w:rsidRPr="00933CFF" w:rsidRDefault="00F44918" w:rsidP="00A05687">
            <w:pPr>
              <w:rPr>
                <w:rFonts w:cstheme="minorHAnsi"/>
                <w:sz w:val="22"/>
                <w:szCs w:val="22"/>
              </w:rPr>
            </w:pPr>
            <w:r w:rsidRPr="00933CFF">
              <w:rPr>
                <w:rFonts w:cstheme="minorHAnsi"/>
                <w:sz w:val="22"/>
                <w:szCs w:val="22"/>
              </w:rPr>
              <w:t xml:space="preserve">CP </w:t>
            </w:r>
          </w:p>
          <w:p w14:paraId="05350750" w14:textId="77777777" w:rsidR="00F44918" w:rsidRPr="00933CFF" w:rsidRDefault="00F44918" w:rsidP="00A05687">
            <w:pPr>
              <w:rPr>
                <w:rFonts w:cstheme="minorHAnsi"/>
                <w:sz w:val="22"/>
                <w:szCs w:val="22"/>
              </w:rPr>
            </w:pPr>
          </w:p>
        </w:tc>
        <w:tc>
          <w:tcPr>
            <w:tcW w:w="1087" w:type="dxa"/>
          </w:tcPr>
          <w:p w14:paraId="5E66311F" w14:textId="77777777" w:rsidR="00F44918" w:rsidRPr="00933CFF" w:rsidRDefault="00F44918"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3 (60)</w:t>
            </w:r>
          </w:p>
          <w:p w14:paraId="117760C9" w14:textId="77777777" w:rsidR="00F44918" w:rsidRPr="00933CFF" w:rsidRDefault="00F44918"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2 (40)</w:t>
            </w:r>
          </w:p>
        </w:tc>
        <w:tc>
          <w:tcPr>
            <w:tcW w:w="1083" w:type="dxa"/>
          </w:tcPr>
          <w:p w14:paraId="2BC8AF6D" w14:textId="77777777" w:rsidR="00F44918" w:rsidRPr="00933CFF" w:rsidRDefault="00F44918" w:rsidP="00A05687">
            <w:pPr>
              <w:rPr>
                <w:rFonts w:cstheme="minorHAnsi"/>
                <w:sz w:val="22"/>
                <w:szCs w:val="22"/>
              </w:rPr>
            </w:pPr>
            <w:r w:rsidRPr="00933CFF">
              <w:rPr>
                <w:rFonts w:cstheme="minorHAnsi"/>
                <w:sz w:val="22"/>
                <w:szCs w:val="22"/>
              </w:rPr>
              <w:t>9.7 yrs. ±3.5</w:t>
            </w:r>
          </w:p>
          <w:p w14:paraId="4CFEA91C" w14:textId="77777777" w:rsidR="00F44918" w:rsidRPr="00933CFF" w:rsidRDefault="00F44918" w:rsidP="00A05687">
            <w:pPr>
              <w:rPr>
                <w:rFonts w:cstheme="minorHAnsi"/>
                <w:sz w:val="22"/>
                <w:szCs w:val="22"/>
              </w:rPr>
            </w:pPr>
            <w:r w:rsidRPr="00933CFF">
              <w:rPr>
                <w:rFonts w:cstheme="minorHAnsi"/>
                <w:sz w:val="22"/>
                <w:szCs w:val="22"/>
              </w:rPr>
              <w:t xml:space="preserve">Range </w:t>
            </w:r>
          </w:p>
          <w:p w14:paraId="60AA8012" w14:textId="77777777" w:rsidR="00F44918" w:rsidRPr="00933CFF" w:rsidRDefault="00F44918" w:rsidP="00A05687">
            <w:pPr>
              <w:rPr>
                <w:rFonts w:cstheme="minorHAnsi"/>
                <w:sz w:val="22"/>
                <w:szCs w:val="22"/>
              </w:rPr>
            </w:pPr>
            <w:r w:rsidRPr="00933CFF">
              <w:rPr>
                <w:rFonts w:cstheme="minorHAnsi"/>
                <w:sz w:val="22"/>
                <w:szCs w:val="22"/>
              </w:rPr>
              <w:t>5.6 to 12.6yrs.</w:t>
            </w:r>
          </w:p>
        </w:tc>
        <w:tc>
          <w:tcPr>
            <w:tcW w:w="1129" w:type="dxa"/>
          </w:tcPr>
          <w:p w14:paraId="080017C5"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069CA342"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422FC16A"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2168" w:type="dxa"/>
          </w:tcPr>
          <w:p w14:paraId="3D1BE051" w14:textId="77777777" w:rsidR="00F44918" w:rsidRPr="00933CFF" w:rsidRDefault="00F44918" w:rsidP="00A05687">
            <w:pPr>
              <w:rPr>
                <w:rFonts w:cstheme="minorHAnsi"/>
                <w:sz w:val="22"/>
                <w:szCs w:val="22"/>
              </w:rPr>
            </w:pPr>
            <w:r w:rsidRPr="00933CFF">
              <w:rPr>
                <w:rFonts w:cstheme="minorHAnsi"/>
                <w:sz w:val="22"/>
                <w:szCs w:val="22"/>
              </w:rPr>
              <w:t>Biomechanical</w:t>
            </w:r>
          </w:p>
          <w:p w14:paraId="717950F9" w14:textId="77777777" w:rsidR="00F44918" w:rsidRPr="00933CFF" w:rsidRDefault="00F44918" w:rsidP="00A05687">
            <w:pPr>
              <w:rPr>
                <w:rFonts w:cstheme="minorHAnsi"/>
                <w:sz w:val="22"/>
                <w:szCs w:val="22"/>
              </w:rPr>
            </w:pPr>
            <w:r w:rsidRPr="00933CFF">
              <w:rPr>
                <w:rFonts w:cstheme="minorHAnsi"/>
                <w:sz w:val="22"/>
                <w:szCs w:val="22"/>
              </w:rPr>
              <w:t>(kinematic, kinetic, spatiotemporal)</w:t>
            </w:r>
          </w:p>
        </w:tc>
      </w:tr>
      <w:tr w:rsidR="00F44918" w:rsidRPr="00933CFF" w14:paraId="2753FA3A" w14:textId="77777777" w:rsidTr="00A05687">
        <w:tc>
          <w:tcPr>
            <w:tcW w:w="1377" w:type="dxa"/>
          </w:tcPr>
          <w:p w14:paraId="4C9A2558" w14:textId="77777777" w:rsidR="00F44918" w:rsidRPr="00933CFF" w:rsidRDefault="00F44918" w:rsidP="00A05687">
            <w:pPr>
              <w:rPr>
                <w:rFonts w:cstheme="minorHAnsi"/>
                <w:sz w:val="22"/>
                <w:szCs w:val="22"/>
              </w:rPr>
            </w:pPr>
            <w:proofErr w:type="spellStart"/>
            <w:r w:rsidRPr="00933CFF">
              <w:rPr>
                <w:rFonts w:cstheme="minorHAnsi"/>
                <w:sz w:val="22"/>
                <w:szCs w:val="22"/>
              </w:rPr>
              <w:t>Knittel</w:t>
            </w:r>
            <w:proofErr w:type="spellEnd"/>
            <w:r w:rsidRPr="00933CFF">
              <w:rPr>
                <w:rFonts w:cstheme="minorHAnsi"/>
                <w:sz w:val="22"/>
                <w:szCs w:val="22"/>
              </w:rPr>
              <w:t xml:space="preserve"> and </w:t>
            </w:r>
            <w:proofErr w:type="spellStart"/>
            <w:r w:rsidRPr="00933CFF">
              <w:rPr>
                <w:rFonts w:cstheme="minorHAnsi"/>
                <w:sz w:val="22"/>
                <w:szCs w:val="22"/>
              </w:rPr>
              <w:t>Staheli</w:t>
            </w:r>
            <w:proofErr w:type="spellEnd"/>
            <w:r w:rsidRPr="00933CFF">
              <w:rPr>
                <w:rFonts w:cstheme="minorHAnsi"/>
                <w:sz w:val="22"/>
                <w:szCs w:val="22"/>
              </w:rPr>
              <w:t xml:space="preserve"> (1976)</w:t>
            </w:r>
          </w:p>
        </w:tc>
        <w:tc>
          <w:tcPr>
            <w:tcW w:w="1103" w:type="dxa"/>
          </w:tcPr>
          <w:p w14:paraId="50978C6A" w14:textId="77777777" w:rsidR="00F44918" w:rsidRPr="00933CFF" w:rsidRDefault="00F44918" w:rsidP="00A05687">
            <w:pPr>
              <w:rPr>
                <w:rFonts w:cstheme="minorHAnsi"/>
                <w:sz w:val="22"/>
                <w:szCs w:val="22"/>
              </w:rPr>
            </w:pPr>
            <w:r w:rsidRPr="00933CFF">
              <w:rPr>
                <w:rFonts w:cstheme="minorHAnsi"/>
                <w:sz w:val="22"/>
                <w:szCs w:val="22"/>
              </w:rPr>
              <w:t>Not Stated</w:t>
            </w:r>
          </w:p>
          <w:p w14:paraId="60F2AA7A" w14:textId="77777777" w:rsidR="00F44918" w:rsidRPr="00933CFF" w:rsidRDefault="00F44918" w:rsidP="00A05687">
            <w:pPr>
              <w:rPr>
                <w:rFonts w:cstheme="minorHAnsi"/>
                <w:sz w:val="22"/>
                <w:szCs w:val="22"/>
              </w:rPr>
            </w:pPr>
          </w:p>
        </w:tc>
        <w:tc>
          <w:tcPr>
            <w:tcW w:w="1489" w:type="dxa"/>
          </w:tcPr>
          <w:p w14:paraId="588300B5" w14:textId="77777777" w:rsidR="00F44918" w:rsidRPr="00933CFF" w:rsidRDefault="00F44918" w:rsidP="00A05687">
            <w:pPr>
              <w:rPr>
                <w:rFonts w:cstheme="minorHAnsi"/>
                <w:sz w:val="22"/>
                <w:szCs w:val="22"/>
              </w:rPr>
            </w:pPr>
            <w:r w:rsidRPr="00933CFF">
              <w:rPr>
                <w:rFonts w:cstheme="minorHAnsi"/>
                <w:sz w:val="22"/>
                <w:szCs w:val="22"/>
              </w:rPr>
              <w:t>One group, SSF,</w:t>
            </w:r>
          </w:p>
          <w:p w14:paraId="34BEF94B" w14:textId="77777777" w:rsidR="00F44918" w:rsidRPr="00933CFF" w:rsidRDefault="00F44918" w:rsidP="00A05687">
            <w:pPr>
              <w:rPr>
                <w:rFonts w:cstheme="minorHAnsi"/>
                <w:sz w:val="22"/>
                <w:szCs w:val="22"/>
              </w:rPr>
            </w:pPr>
            <w:r w:rsidRPr="00933CFF">
              <w:rPr>
                <w:rFonts w:cstheme="minorHAnsi"/>
                <w:sz w:val="22"/>
                <w:szCs w:val="22"/>
              </w:rPr>
              <w:t xml:space="preserve">Various forefoot and Rearfoot sole wedges, </w:t>
            </w:r>
            <w:proofErr w:type="spellStart"/>
            <w:r w:rsidRPr="00933CFF">
              <w:rPr>
                <w:rFonts w:cstheme="minorHAnsi"/>
                <w:sz w:val="22"/>
                <w:szCs w:val="22"/>
              </w:rPr>
              <w:t>Torqheel</w:t>
            </w:r>
            <w:proofErr w:type="spellEnd"/>
            <w:r w:rsidRPr="00933CFF">
              <w:rPr>
                <w:rFonts w:cstheme="minorHAnsi"/>
                <w:sz w:val="22"/>
                <w:szCs w:val="22"/>
              </w:rPr>
              <w:t>,</w:t>
            </w:r>
          </w:p>
        </w:tc>
        <w:tc>
          <w:tcPr>
            <w:tcW w:w="592" w:type="dxa"/>
          </w:tcPr>
          <w:p w14:paraId="1D6E8E69" w14:textId="77777777" w:rsidR="00F44918" w:rsidRPr="00933CFF" w:rsidRDefault="00F44918" w:rsidP="00A05687">
            <w:pPr>
              <w:rPr>
                <w:rFonts w:cstheme="minorHAnsi"/>
                <w:sz w:val="22"/>
                <w:szCs w:val="22"/>
              </w:rPr>
            </w:pPr>
            <w:r w:rsidRPr="00933CFF">
              <w:rPr>
                <w:rFonts w:cstheme="minorHAnsi"/>
                <w:sz w:val="22"/>
                <w:szCs w:val="22"/>
              </w:rPr>
              <w:t>10</w:t>
            </w:r>
          </w:p>
        </w:tc>
        <w:tc>
          <w:tcPr>
            <w:tcW w:w="1664" w:type="dxa"/>
          </w:tcPr>
          <w:p w14:paraId="355A15A8" w14:textId="77777777" w:rsidR="00F44918" w:rsidRPr="00933CFF" w:rsidRDefault="00F44918" w:rsidP="00A05687">
            <w:pPr>
              <w:rPr>
                <w:rFonts w:cstheme="minorHAnsi"/>
                <w:bCs/>
                <w:sz w:val="22"/>
                <w:szCs w:val="22"/>
              </w:rPr>
            </w:pPr>
            <w:r w:rsidRPr="00933CFF">
              <w:rPr>
                <w:rFonts w:cstheme="minorHAnsi"/>
                <w:bCs/>
                <w:sz w:val="22"/>
                <w:szCs w:val="22"/>
              </w:rPr>
              <w:t>In toeing</w:t>
            </w:r>
          </w:p>
          <w:p w14:paraId="5BFD9AC2" w14:textId="77777777" w:rsidR="00F44918" w:rsidRPr="00933CFF" w:rsidRDefault="00F44918" w:rsidP="00A05687">
            <w:pPr>
              <w:rPr>
                <w:rFonts w:cstheme="minorHAnsi"/>
                <w:sz w:val="22"/>
                <w:szCs w:val="22"/>
              </w:rPr>
            </w:pPr>
          </w:p>
        </w:tc>
        <w:tc>
          <w:tcPr>
            <w:tcW w:w="1087" w:type="dxa"/>
          </w:tcPr>
          <w:p w14:paraId="2B26DE51" w14:textId="77777777" w:rsidR="00F44918" w:rsidRPr="00933CFF" w:rsidRDefault="00F44918"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4 (40)</w:t>
            </w:r>
          </w:p>
          <w:p w14:paraId="0D2B9B1A" w14:textId="77777777" w:rsidR="00F44918" w:rsidRPr="00933CFF" w:rsidRDefault="00F44918" w:rsidP="00A05687">
            <w:pPr>
              <w:rPr>
                <w:rFonts w:cstheme="minorHAnsi"/>
                <w:sz w:val="22"/>
                <w:szCs w:val="22"/>
              </w:rPr>
            </w:pPr>
            <w:r w:rsidRPr="00933CFF">
              <w:rPr>
                <w:rFonts w:ascii="Segoe UI Symbol" w:hAnsi="Segoe UI Symbol" w:cs="Segoe UI Symbol"/>
                <w:sz w:val="22"/>
                <w:szCs w:val="22"/>
              </w:rPr>
              <w:t>♀</w:t>
            </w:r>
            <w:r w:rsidRPr="00933CFF">
              <w:rPr>
                <w:rFonts w:cstheme="minorHAnsi"/>
                <w:sz w:val="22"/>
                <w:szCs w:val="22"/>
              </w:rPr>
              <w:t>6 (60)</w:t>
            </w:r>
          </w:p>
        </w:tc>
        <w:tc>
          <w:tcPr>
            <w:tcW w:w="1083" w:type="dxa"/>
          </w:tcPr>
          <w:p w14:paraId="5CE9E778" w14:textId="77777777" w:rsidR="00F44918" w:rsidRPr="00933CFF" w:rsidRDefault="00F44918" w:rsidP="00A05687">
            <w:pPr>
              <w:rPr>
                <w:rFonts w:cstheme="minorHAnsi"/>
                <w:sz w:val="22"/>
                <w:szCs w:val="22"/>
              </w:rPr>
            </w:pPr>
            <w:r w:rsidRPr="00933CFF">
              <w:rPr>
                <w:rFonts w:cstheme="minorHAnsi"/>
                <w:sz w:val="22"/>
                <w:szCs w:val="22"/>
              </w:rPr>
              <w:t>6.25 yrs. ±2.35</w:t>
            </w:r>
          </w:p>
          <w:p w14:paraId="1461DB2F" w14:textId="77777777" w:rsidR="00F44918" w:rsidRPr="00933CFF" w:rsidRDefault="00F44918" w:rsidP="00A05687">
            <w:pPr>
              <w:rPr>
                <w:rFonts w:cstheme="minorHAnsi"/>
                <w:sz w:val="22"/>
                <w:szCs w:val="22"/>
              </w:rPr>
            </w:pPr>
            <w:r w:rsidRPr="00933CFF">
              <w:rPr>
                <w:rFonts w:cstheme="minorHAnsi"/>
                <w:sz w:val="22"/>
                <w:szCs w:val="22"/>
              </w:rPr>
              <w:t>Range 3.5 to 10 yrs.</w:t>
            </w:r>
          </w:p>
        </w:tc>
        <w:tc>
          <w:tcPr>
            <w:tcW w:w="1129" w:type="dxa"/>
          </w:tcPr>
          <w:p w14:paraId="092265D5"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07A941FF"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03558E29"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2168" w:type="dxa"/>
          </w:tcPr>
          <w:p w14:paraId="043B690E" w14:textId="77777777" w:rsidR="00F44918" w:rsidRPr="00933CFF" w:rsidRDefault="00F44918" w:rsidP="00A05687">
            <w:pPr>
              <w:rPr>
                <w:rFonts w:cstheme="minorHAnsi"/>
                <w:sz w:val="22"/>
                <w:szCs w:val="22"/>
              </w:rPr>
            </w:pPr>
            <w:r w:rsidRPr="00933CFF">
              <w:rPr>
                <w:rFonts w:cstheme="minorHAnsi"/>
                <w:sz w:val="22"/>
                <w:szCs w:val="22"/>
              </w:rPr>
              <w:t>Biomechanical</w:t>
            </w:r>
          </w:p>
          <w:p w14:paraId="7639ED5D" w14:textId="77777777" w:rsidR="00F44918" w:rsidRPr="00933CFF" w:rsidRDefault="00F44918" w:rsidP="00A05687">
            <w:pPr>
              <w:rPr>
                <w:rFonts w:cstheme="minorHAnsi"/>
                <w:sz w:val="22"/>
                <w:szCs w:val="22"/>
              </w:rPr>
            </w:pPr>
            <w:r w:rsidRPr="00933CFF">
              <w:rPr>
                <w:rFonts w:cstheme="minorHAnsi"/>
                <w:sz w:val="22"/>
                <w:szCs w:val="22"/>
              </w:rPr>
              <w:t>(kinematic)</w:t>
            </w:r>
          </w:p>
        </w:tc>
      </w:tr>
      <w:tr w:rsidR="00F44918" w:rsidRPr="00933CFF" w14:paraId="02CDA892" w14:textId="77777777" w:rsidTr="00A05687">
        <w:tc>
          <w:tcPr>
            <w:tcW w:w="1377" w:type="dxa"/>
            <w:vMerge w:val="restart"/>
          </w:tcPr>
          <w:p w14:paraId="5BB35D35" w14:textId="77777777" w:rsidR="00F44918" w:rsidRPr="00933CFF" w:rsidRDefault="00F44918" w:rsidP="00A05687">
            <w:pPr>
              <w:rPr>
                <w:rFonts w:cstheme="minorHAnsi"/>
                <w:sz w:val="22"/>
                <w:szCs w:val="22"/>
              </w:rPr>
            </w:pPr>
            <w:proofErr w:type="spellStart"/>
            <w:r w:rsidRPr="00933CFF">
              <w:rPr>
                <w:rFonts w:cstheme="minorHAnsi"/>
                <w:sz w:val="22"/>
                <w:szCs w:val="22"/>
              </w:rPr>
              <w:t>Wesdock</w:t>
            </w:r>
            <w:proofErr w:type="spellEnd"/>
            <w:r w:rsidRPr="00933CFF">
              <w:rPr>
                <w:rFonts w:cstheme="minorHAnsi"/>
                <w:sz w:val="22"/>
                <w:szCs w:val="22"/>
              </w:rPr>
              <w:t xml:space="preserve"> &amp; Edge (2003)</w:t>
            </w:r>
          </w:p>
        </w:tc>
        <w:tc>
          <w:tcPr>
            <w:tcW w:w="1103" w:type="dxa"/>
            <w:vMerge w:val="restart"/>
          </w:tcPr>
          <w:p w14:paraId="0B0BA7CD" w14:textId="77777777" w:rsidR="00F44918" w:rsidRPr="00933CFF" w:rsidRDefault="00F44918" w:rsidP="00A05687">
            <w:pPr>
              <w:rPr>
                <w:rFonts w:cstheme="minorHAnsi"/>
                <w:sz w:val="22"/>
                <w:szCs w:val="22"/>
              </w:rPr>
            </w:pPr>
            <w:r w:rsidRPr="00933CFF">
              <w:rPr>
                <w:rFonts w:cstheme="minorHAnsi"/>
                <w:sz w:val="22"/>
                <w:szCs w:val="22"/>
              </w:rPr>
              <w:t>8 weeks</w:t>
            </w:r>
          </w:p>
          <w:p w14:paraId="59312C60" w14:textId="77777777" w:rsidR="00F44918" w:rsidRPr="00933CFF" w:rsidRDefault="00F44918" w:rsidP="00A05687">
            <w:pPr>
              <w:rPr>
                <w:rFonts w:cstheme="minorHAnsi"/>
                <w:sz w:val="22"/>
                <w:szCs w:val="22"/>
              </w:rPr>
            </w:pPr>
          </w:p>
        </w:tc>
        <w:tc>
          <w:tcPr>
            <w:tcW w:w="1489" w:type="dxa"/>
          </w:tcPr>
          <w:p w14:paraId="4E8054F6" w14:textId="77777777" w:rsidR="00F44918" w:rsidRPr="00933CFF" w:rsidRDefault="00F44918" w:rsidP="00A05687">
            <w:pPr>
              <w:rPr>
                <w:rFonts w:cstheme="minorHAnsi"/>
                <w:sz w:val="22"/>
                <w:szCs w:val="22"/>
              </w:rPr>
            </w:pPr>
            <w:r w:rsidRPr="00933CFF">
              <w:rPr>
                <w:rFonts w:cstheme="minorHAnsi"/>
                <w:sz w:val="22"/>
                <w:szCs w:val="22"/>
              </w:rPr>
              <w:t>One group, SSF, SSF and AFO, FSTF+AFO</w:t>
            </w:r>
          </w:p>
        </w:tc>
        <w:tc>
          <w:tcPr>
            <w:tcW w:w="592" w:type="dxa"/>
          </w:tcPr>
          <w:p w14:paraId="2C484566" w14:textId="77777777" w:rsidR="00F44918" w:rsidRPr="00933CFF" w:rsidRDefault="00F44918" w:rsidP="00A05687">
            <w:pPr>
              <w:rPr>
                <w:rFonts w:cstheme="minorHAnsi"/>
                <w:sz w:val="22"/>
                <w:szCs w:val="22"/>
              </w:rPr>
            </w:pPr>
            <w:r w:rsidRPr="00933CFF">
              <w:rPr>
                <w:rFonts w:cstheme="minorHAnsi"/>
                <w:sz w:val="22"/>
                <w:szCs w:val="22"/>
              </w:rPr>
              <w:t>11</w:t>
            </w:r>
          </w:p>
        </w:tc>
        <w:tc>
          <w:tcPr>
            <w:tcW w:w="1664" w:type="dxa"/>
          </w:tcPr>
          <w:p w14:paraId="6B9B2056" w14:textId="77777777" w:rsidR="00F44918" w:rsidRPr="00933CFF" w:rsidRDefault="00F44918" w:rsidP="00A05687">
            <w:pPr>
              <w:rPr>
                <w:rFonts w:cstheme="minorHAnsi"/>
                <w:sz w:val="22"/>
                <w:szCs w:val="22"/>
              </w:rPr>
            </w:pPr>
            <w:r w:rsidRPr="00933CFF">
              <w:rPr>
                <w:rFonts w:cstheme="minorHAnsi"/>
                <w:sz w:val="22"/>
                <w:szCs w:val="22"/>
              </w:rPr>
              <w:t xml:space="preserve">CP </w:t>
            </w:r>
          </w:p>
        </w:tc>
        <w:tc>
          <w:tcPr>
            <w:tcW w:w="1087" w:type="dxa"/>
          </w:tcPr>
          <w:p w14:paraId="39346B9E" w14:textId="77777777" w:rsidR="00F44918" w:rsidRPr="00933CFF" w:rsidRDefault="00F44918"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4 (36)</w:t>
            </w:r>
          </w:p>
          <w:p w14:paraId="2B11674A" w14:textId="77777777" w:rsidR="00F44918" w:rsidRPr="00933CFF" w:rsidRDefault="00F44918"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7 (64)</w:t>
            </w:r>
          </w:p>
        </w:tc>
        <w:tc>
          <w:tcPr>
            <w:tcW w:w="1083" w:type="dxa"/>
          </w:tcPr>
          <w:p w14:paraId="55B44205" w14:textId="77777777" w:rsidR="00F44918" w:rsidRPr="00933CFF" w:rsidRDefault="00F44918" w:rsidP="00A05687">
            <w:pPr>
              <w:rPr>
                <w:rFonts w:cstheme="minorHAnsi"/>
                <w:sz w:val="22"/>
                <w:szCs w:val="22"/>
              </w:rPr>
            </w:pPr>
            <w:r w:rsidRPr="00933CFF">
              <w:rPr>
                <w:rFonts w:cstheme="minorHAnsi"/>
                <w:sz w:val="22"/>
                <w:szCs w:val="22"/>
              </w:rPr>
              <w:t>7 yrs. ±2.7</w:t>
            </w:r>
          </w:p>
          <w:p w14:paraId="7F55A63C" w14:textId="77777777" w:rsidR="00F44918" w:rsidRPr="00933CFF" w:rsidRDefault="00F44918" w:rsidP="00A05687">
            <w:pPr>
              <w:rPr>
                <w:rFonts w:cstheme="minorHAnsi"/>
                <w:sz w:val="22"/>
                <w:szCs w:val="22"/>
              </w:rPr>
            </w:pPr>
            <w:r w:rsidRPr="00933CFF">
              <w:rPr>
                <w:rFonts w:cstheme="minorHAnsi"/>
                <w:sz w:val="22"/>
                <w:szCs w:val="22"/>
              </w:rPr>
              <w:t>Range 4 to 13.5 yrs.</w:t>
            </w:r>
          </w:p>
        </w:tc>
        <w:tc>
          <w:tcPr>
            <w:tcW w:w="1129" w:type="dxa"/>
          </w:tcPr>
          <w:p w14:paraId="13D745A2"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449718D0"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739FCFE8"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2168" w:type="dxa"/>
          </w:tcPr>
          <w:p w14:paraId="54F7EA25" w14:textId="77777777" w:rsidR="00F44918" w:rsidRPr="00933CFF" w:rsidRDefault="00F44918" w:rsidP="00A05687">
            <w:pPr>
              <w:rPr>
                <w:rFonts w:cstheme="minorHAnsi"/>
                <w:sz w:val="22"/>
                <w:szCs w:val="22"/>
              </w:rPr>
            </w:pPr>
            <w:r w:rsidRPr="00933CFF">
              <w:rPr>
                <w:rFonts w:cstheme="minorHAnsi"/>
                <w:sz w:val="22"/>
                <w:szCs w:val="22"/>
              </w:rPr>
              <w:t xml:space="preserve">Biomechanical </w:t>
            </w:r>
          </w:p>
          <w:p w14:paraId="45DE78D0" w14:textId="77777777" w:rsidR="00F44918" w:rsidRPr="00933CFF" w:rsidRDefault="00F44918" w:rsidP="00A05687">
            <w:pPr>
              <w:rPr>
                <w:rFonts w:cstheme="minorHAnsi"/>
                <w:sz w:val="22"/>
                <w:szCs w:val="22"/>
              </w:rPr>
            </w:pPr>
            <w:r w:rsidRPr="00933CFF">
              <w:rPr>
                <w:rFonts w:cstheme="minorHAnsi"/>
                <w:sz w:val="22"/>
                <w:szCs w:val="22"/>
              </w:rPr>
              <w:t>(spatiotemporal)</w:t>
            </w:r>
          </w:p>
        </w:tc>
      </w:tr>
      <w:tr w:rsidR="00F44918" w:rsidRPr="00933CFF" w14:paraId="740E1BCB" w14:textId="77777777" w:rsidTr="00A05687">
        <w:tc>
          <w:tcPr>
            <w:tcW w:w="1377" w:type="dxa"/>
            <w:vMerge/>
          </w:tcPr>
          <w:p w14:paraId="26C896D2" w14:textId="77777777" w:rsidR="00F44918" w:rsidRPr="00933CFF" w:rsidRDefault="00F44918" w:rsidP="00A05687">
            <w:pPr>
              <w:rPr>
                <w:rFonts w:cstheme="minorHAnsi"/>
                <w:sz w:val="22"/>
                <w:szCs w:val="22"/>
              </w:rPr>
            </w:pPr>
          </w:p>
        </w:tc>
        <w:tc>
          <w:tcPr>
            <w:tcW w:w="1103" w:type="dxa"/>
            <w:vMerge/>
          </w:tcPr>
          <w:p w14:paraId="784ECF74" w14:textId="77777777" w:rsidR="00F44918" w:rsidRPr="00933CFF" w:rsidRDefault="00F44918" w:rsidP="00A05687">
            <w:pPr>
              <w:rPr>
                <w:rFonts w:cstheme="minorHAnsi"/>
                <w:sz w:val="22"/>
                <w:szCs w:val="22"/>
              </w:rPr>
            </w:pPr>
          </w:p>
        </w:tc>
        <w:tc>
          <w:tcPr>
            <w:tcW w:w="1489" w:type="dxa"/>
          </w:tcPr>
          <w:p w14:paraId="02798BD5" w14:textId="77777777" w:rsidR="00F44918" w:rsidRPr="00933CFF" w:rsidRDefault="00F44918" w:rsidP="00A05687">
            <w:pPr>
              <w:rPr>
                <w:rFonts w:cstheme="minorHAnsi"/>
                <w:sz w:val="22"/>
                <w:szCs w:val="22"/>
              </w:rPr>
            </w:pPr>
            <w:r w:rsidRPr="00933CFF">
              <w:rPr>
                <w:rFonts w:cstheme="minorHAnsi"/>
                <w:sz w:val="22"/>
                <w:szCs w:val="22"/>
              </w:rPr>
              <w:t xml:space="preserve">Subset of Group 1 </w:t>
            </w:r>
          </w:p>
          <w:p w14:paraId="0BF61312" w14:textId="77777777" w:rsidR="00F44918" w:rsidRPr="00933CFF" w:rsidRDefault="00F44918" w:rsidP="00A05687">
            <w:pPr>
              <w:rPr>
                <w:rFonts w:cstheme="minorHAnsi"/>
                <w:sz w:val="22"/>
                <w:szCs w:val="22"/>
              </w:rPr>
            </w:pPr>
            <w:r w:rsidRPr="00933CFF">
              <w:rPr>
                <w:rFonts w:cstheme="minorHAnsi"/>
                <w:sz w:val="22"/>
                <w:szCs w:val="22"/>
              </w:rPr>
              <w:t>SSF, SSF and AFO, FSTF+AFO</w:t>
            </w:r>
          </w:p>
        </w:tc>
        <w:tc>
          <w:tcPr>
            <w:tcW w:w="592" w:type="dxa"/>
          </w:tcPr>
          <w:p w14:paraId="7A463EDA" w14:textId="77777777" w:rsidR="00F44918" w:rsidRPr="00933CFF" w:rsidRDefault="00F44918" w:rsidP="00A05687">
            <w:pPr>
              <w:rPr>
                <w:rFonts w:cstheme="minorHAnsi"/>
                <w:sz w:val="22"/>
                <w:szCs w:val="22"/>
              </w:rPr>
            </w:pPr>
            <w:r w:rsidRPr="00933CFF">
              <w:rPr>
                <w:rFonts w:cstheme="minorHAnsi"/>
                <w:sz w:val="22"/>
                <w:szCs w:val="22"/>
              </w:rPr>
              <w:t>4</w:t>
            </w:r>
          </w:p>
        </w:tc>
        <w:tc>
          <w:tcPr>
            <w:tcW w:w="1664" w:type="dxa"/>
          </w:tcPr>
          <w:p w14:paraId="73E6338F" w14:textId="77777777" w:rsidR="00F44918" w:rsidRPr="00933CFF" w:rsidRDefault="00F44918" w:rsidP="00A05687">
            <w:pPr>
              <w:rPr>
                <w:rFonts w:cstheme="minorHAnsi"/>
                <w:sz w:val="22"/>
                <w:szCs w:val="22"/>
              </w:rPr>
            </w:pPr>
            <w:r w:rsidRPr="00933CFF">
              <w:rPr>
                <w:rFonts w:cstheme="minorHAnsi"/>
                <w:sz w:val="22"/>
                <w:szCs w:val="22"/>
              </w:rPr>
              <w:t xml:space="preserve">CP </w:t>
            </w:r>
          </w:p>
          <w:p w14:paraId="6154E81D" w14:textId="77777777" w:rsidR="00F44918" w:rsidRPr="00933CFF" w:rsidRDefault="00F44918" w:rsidP="00A05687">
            <w:pPr>
              <w:rPr>
                <w:rFonts w:cstheme="minorHAnsi"/>
                <w:sz w:val="22"/>
                <w:szCs w:val="22"/>
              </w:rPr>
            </w:pPr>
            <w:r w:rsidRPr="00933CFF">
              <w:rPr>
                <w:rFonts w:cstheme="minorHAnsi"/>
                <w:sz w:val="22"/>
                <w:szCs w:val="22"/>
              </w:rPr>
              <w:t xml:space="preserve">Initial standing balance </w:t>
            </w:r>
            <w:r w:rsidRPr="00933CFF">
              <w:rPr>
                <w:rFonts w:ascii="Symbol" w:eastAsia="Symbol" w:hAnsi="Symbol" w:cstheme="minorHAnsi"/>
                <w:sz w:val="22"/>
                <w:szCs w:val="22"/>
              </w:rPr>
              <w:t>³</w:t>
            </w:r>
            <w:r w:rsidRPr="00933CFF">
              <w:rPr>
                <w:rFonts w:cstheme="minorHAnsi"/>
                <w:sz w:val="22"/>
                <w:szCs w:val="22"/>
              </w:rPr>
              <w:t>15 seconds</w:t>
            </w:r>
          </w:p>
        </w:tc>
        <w:tc>
          <w:tcPr>
            <w:tcW w:w="1087" w:type="dxa"/>
          </w:tcPr>
          <w:p w14:paraId="1159816C" w14:textId="77777777" w:rsidR="00F44918" w:rsidRPr="00933CFF" w:rsidRDefault="00F44918"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3 (75)</w:t>
            </w:r>
          </w:p>
          <w:p w14:paraId="31C6BA64" w14:textId="77777777" w:rsidR="00F44918" w:rsidRPr="00933CFF" w:rsidRDefault="00F44918"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1 (25)</w:t>
            </w:r>
          </w:p>
        </w:tc>
        <w:tc>
          <w:tcPr>
            <w:tcW w:w="1083" w:type="dxa"/>
          </w:tcPr>
          <w:p w14:paraId="2FE963F9" w14:textId="77777777" w:rsidR="00F44918" w:rsidRPr="00933CFF" w:rsidRDefault="00F44918" w:rsidP="00A05687">
            <w:pPr>
              <w:rPr>
                <w:rFonts w:cstheme="minorHAnsi"/>
                <w:sz w:val="22"/>
                <w:szCs w:val="22"/>
              </w:rPr>
            </w:pPr>
            <w:r w:rsidRPr="00933CFF">
              <w:rPr>
                <w:rFonts w:cstheme="minorHAnsi"/>
                <w:sz w:val="22"/>
                <w:szCs w:val="22"/>
              </w:rPr>
              <w:t>6.5 yrs. ±2</w:t>
            </w:r>
          </w:p>
          <w:p w14:paraId="27AD1289" w14:textId="77777777" w:rsidR="00F44918" w:rsidRPr="00933CFF" w:rsidRDefault="00F44918" w:rsidP="00A05687">
            <w:pPr>
              <w:rPr>
                <w:rFonts w:cstheme="minorHAnsi"/>
                <w:sz w:val="22"/>
                <w:szCs w:val="22"/>
              </w:rPr>
            </w:pPr>
            <w:r w:rsidRPr="00933CFF">
              <w:rPr>
                <w:rFonts w:cstheme="minorHAnsi"/>
                <w:sz w:val="22"/>
                <w:szCs w:val="22"/>
              </w:rPr>
              <w:t>Range 4.6 to 9.3 yrs.</w:t>
            </w:r>
          </w:p>
        </w:tc>
        <w:tc>
          <w:tcPr>
            <w:tcW w:w="1129" w:type="dxa"/>
          </w:tcPr>
          <w:p w14:paraId="35ACEBC2"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45DD5116"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1129" w:type="dxa"/>
          </w:tcPr>
          <w:p w14:paraId="567C8A23" w14:textId="77777777" w:rsidR="00F44918" w:rsidRPr="00933CFF" w:rsidRDefault="00F44918" w:rsidP="00A05687">
            <w:pPr>
              <w:rPr>
                <w:rFonts w:cstheme="minorHAnsi"/>
                <w:sz w:val="22"/>
                <w:szCs w:val="22"/>
              </w:rPr>
            </w:pPr>
            <w:r w:rsidRPr="00933CFF">
              <w:rPr>
                <w:rFonts w:cstheme="minorHAnsi"/>
                <w:sz w:val="22"/>
                <w:szCs w:val="22"/>
              </w:rPr>
              <w:t>Not reported</w:t>
            </w:r>
          </w:p>
        </w:tc>
        <w:tc>
          <w:tcPr>
            <w:tcW w:w="2168" w:type="dxa"/>
          </w:tcPr>
          <w:p w14:paraId="02CC560E" w14:textId="77777777" w:rsidR="00F44918" w:rsidRPr="00933CFF" w:rsidRDefault="00F44918" w:rsidP="00A05687">
            <w:pPr>
              <w:rPr>
                <w:rFonts w:cstheme="minorHAnsi"/>
                <w:sz w:val="22"/>
                <w:szCs w:val="22"/>
              </w:rPr>
            </w:pPr>
          </w:p>
        </w:tc>
      </w:tr>
    </w:tbl>
    <w:p w14:paraId="4D3AAA4B" w14:textId="77777777" w:rsidR="00F44918" w:rsidRDefault="00F44918" w:rsidP="00ED281F">
      <w:pPr>
        <w:rPr>
          <w:rFonts w:cstheme="minorHAnsi"/>
          <w:b/>
          <w:bCs/>
        </w:rPr>
      </w:pPr>
    </w:p>
    <w:p w14:paraId="5AEE7D55" w14:textId="77777777" w:rsidR="00DB550F" w:rsidRDefault="00DB550F" w:rsidP="00ED281F">
      <w:pPr>
        <w:rPr>
          <w:rFonts w:cstheme="minorHAnsi"/>
          <w:b/>
          <w:bCs/>
        </w:rPr>
      </w:pPr>
    </w:p>
    <w:p w14:paraId="605AB1DF" w14:textId="4E8C8B73" w:rsidR="0034781E" w:rsidRDefault="002B7F10" w:rsidP="002B7F10">
      <w:pPr>
        <w:rPr>
          <w:rFonts w:cstheme="minorHAnsi"/>
        </w:rPr>
      </w:pPr>
      <w:r w:rsidRPr="00AD64F0">
        <w:rPr>
          <w:rFonts w:cstheme="minorHAnsi"/>
        </w:rPr>
        <w:t xml:space="preserve">Table 3-1 </w:t>
      </w:r>
      <w:r w:rsidRPr="0005580F">
        <w:t>Details of the participants in the included studies</w:t>
      </w:r>
      <w:r w:rsidRPr="00AD64F0">
        <w:rPr>
          <w:rFonts w:cstheme="minorHAnsi"/>
        </w:rPr>
        <w:t xml:space="preserve"> </w:t>
      </w:r>
      <w:r w:rsidR="00567A7D">
        <w:rPr>
          <w:rFonts w:cstheme="minorHAnsi"/>
        </w:rPr>
        <w:t>(c</w:t>
      </w:r>
      <w:r w:rsidR="00567A7D" w:rsidRPr="00AD64F0">
        <w:rPr>
          <w:rFonts w:cstheme="minorHAnsi"/>
        </w:rPr>
        <w:t>ontinued</w:t>
      </w:r>
      <w:r w:rsidR="00567A7D">
        <w:rPr>
          <w:rFonts w:cstheme="minorHAnsi"/>
        </w:rPr>
        <w:t>).</w:t>
      </w:r>
    </w:p>
    <w:tbl>
      <w:tblPr>
        <w:tblStyle w:val="TableGrid"/>
        <w:tblW w:w="0" w:type="auto"/>
        <w:tblLook w:val="04A0" w:firstRow="1" w:lastRow="0" w:firstColumn="1" w:lastColumn="0" w:noHBand="0" w:noVBand="1"/>
      </w:tblPr>
      <w:tblGrid>
        <w:gridCol w:w="1377"/>
        <w:gridCol w:w="1103"/>
        <w:gridCol w:w="1489"/>
        <w:gridCol w:w="592"/>
        <w:gridCol w:w="13"/>
        <w:gridCol w:w="1651"/>
        <w:gridCol w:w="1087"/>
        <w:gridCol w:w="1083"/>
        <w:gridCol w:w="1129"/>
        <w:gridCol w:w="1129"/>
        <w:gridCol w:w="1129"/>
        <w:gridCol w:w="2168"/>
      </w:tblGrid>
      <w:tr w:rsidR="0034781E" w:rsidRPr="00933CFF" w14:paraId="77B2B0D5" w14:textId="77777777" w:rsidTr="00A05687">
        <w:tc>
          <w:tcPr>
            <w:tcW w:w="1377" w:type="dxa"/>
          </w:tcPr>
          <w:p w14:paraId="645A7AC3" w14:textId="77777777" w:rsidR="0034781E" w:rsidRPr="00933CFF" w:rsidRDefault="0034781E" w:rsidP="00A05687">
            <w:pPr>
              <w:rPr>
                <w:rFonts w:cstheme="minorHAnsi"/>
                <w:b/>
                <w:bCs/>
                <w:sz w:val="22"/>
                <w:szCs w:val="22"/>
              </w:rPr>
            </w:pPr>
            <w:r w:rsidRPr="00933CFF">
              <w:rPr>
                <w:rFonts w:cstheme="minorHAnsi"/>
                <w:b/>
                <w:bCs/>
                <w:sz w:val="22"/>
                <w:szCs w:val="22"/>
              </w:rPr>
              <w:t>Study</w:t>
            </w:r>
          </w:p>
        </w:tc>
        <w:tc>
          <w:tcPr>
            <w:tcW w:w="1103" w:type="dxa"/>
          </w:tcPr>
          <w:p w14:paraId="7E248498" w14:textId="77777777" w:rsidR="0034781E" w:rsidRPr="00933CFF" w:rsidRDefault="0034781E" w:rsidP="00A05687">
            <w:pPr>
              <w:rPr>
                <w:rFonts w:cstheme="minorHAnsi"/>
                <w:b/>
                <w:bCs/>
                <w:sz w:val="22"/>
                <w:szCs w:val="22"/>
              </w:rPr>
            </w:pPr>
            <w:r w:rsidRPr="00933CFF">
              <w:rPr>
                <w:rFonts w:cstheme="minorHAnsi"/>
                <w:b/>
                <w:bCs/>
                <w:sz w:val="22"/>
                <w:szCs w:val="22"/>
              </w:rPr>
              <w:t>Duration of Study</w:t>
            </w:r>
          </w:p>
        </w:tc>
        <w:tc>
          <w:tcPr>
            <w:tcW w:w="1489" w:type="dxa"/>
          </w:tcPr>
          <w:p w14:paraId="59FFC1CA" w14:textId="77777777" w:rsidR="0034781E" w:rsidRPr="00933CFF" w:rsidRDefault="0034781E" w:rsidP="00A05687">
            <w:pPr>
              <w:rPr>
                <w:rFonts w:cstheme="minorHAnsi"/>
                <w:b/>
                <w:bCs/>
                <w:sz w:val="22"/>
                <w:szCs w:val="22"/>
              </w:rPr>
            </w:pPr>
            <w:r w:rsidRPr="00933CFF">
              <w:rPr>
                <w:rFonts w:cstheme="minorHAnsi"/>
                <w:b/>
                <w:bCs/>
                <w:sz w:val="22"/>
                <w:szCs w:val="22"/>
              </w:rPr>
              <w:t xml:space="preserve">Group </w:t>
            </w:r>
          </w:p>
          <w:p w14:paraId="43BA44EA" w14:textId="77777777" w:rsidR="0034781E" w:rsidRPr="00933CFF" w:rsidRDefault="0034781E" w:rsidP="00A05687">
            <w:pPr>
              <w:rPr>
                <w:rFonts w:cstheme="minorHAnsi"/>
                <w:sz w:val="22"/>
                <w:szCs w:val="22"/>
              </w:rPr>
            </w:pPr>
            <w:r w:rsidRPr="00933CFF">
              <w:rPr>
                <w:rFonts w:cstheme="minorHAnsi"/>
                <w:sz w:val="22"/>
                <w:szCs w:val="22"/>
              </w:rPr>
              <w:t>Intervention and Comparators</w:t>
            </w:r>
          </w:p>
        </w:tc>
        <w:tc>
          <w:tcPr>
            <w:tcW w:w="592" w:type="dxa"/>
          </w:tcPr>
          <w:p w14:paraId="5BF29960" w14:textId="77777777" w:rsidR="0034781E" w:rsidRPr="00933CFF" w:rsidRDefault="0034781E" w:rsidP="00A05687">
            <w:pPr>
              <w:rPr>
                <w:rFonts w:cstheme="minorHAnsi"/>
                <w:b/>
                <w:bCs/>
                <w:sz w:val="22"/>
                <w:szCs w:val="22"/>
              </w:rPr>
            </w:pPr>
            <w:r w:rsidRPr="00933CFF">
              <w:rPr>
                <w:rFonts w:cstheme="minorHAnsi"/>
                <w:b/>
                <w:bCs/>
                <w:sz w:val="22"/>
                <w:szCs w:val="22"/>
              </w:rPr>
              <w:t>n</w:t>
            </w:r>
          </w:p>
        </w:tc>
        <w:tc>
          <w:tcPr>
            <w:tcW w:w="1664" w:type="dxa"/>
            <w:gridSpan w:val="2"/>
          </w:tcPr>
          <w:p w14:paraId="04F2E5F3" w14:textId="77777777" w:rsidR="0034781E" w:rsidRPr="00933CFF" w:rsidRDefault="0034781E" w:rsidP="00A05687">
            <w:pPr>
              <w:rPr>
                <w:rFonts w:cstheme="minorHAnsi"/>
                <w:b/>
                <w:bCs/>
                <w:sz w:val="22"/>
                <w:szCs w:val="22"/>
              </w:rPr>
            </w:pPr>
            <w:r w:rsidRPr="00933CFF">
              <w:rPr>
                <w:rFonts w:cstheme="minorHAnsi"/>
                <w:b/>
                <w:bCs/>
                <w:sz w:val="22"/>
                <w:szCs w:val="22"/>
              </w:rPr>
              <w:t>Condition</w:t>
            </w:r>
          </w:p>
        </w:tc>
        <w:tc>
          <w:tcPr>
            <w:tcW w:w="1087" w:type="dxa"/>
          </w:tcPr>
          <w:p w14:paraId="756C483B" w14:textId="77777777" w:rsidR="0034781E" w:rsidRPr="00933CFF" w:rsidRDefault="0034781E" w:rsidP="00A05687">
            <w:pPr>
              <w:rPr>
                <w:rFonts w:cstheme="minorHAnsi"/>
                <w:b/>
                <w:bCs/>
                <w:sz w:val="22"/>
                <w:szCs w:val="22"/>
                <w:u w:val="single"/>
              </w:rPr>
            </w:pPr>
            <w:r w:rsidRPr="00933CFF">
              <w:rPr>
                <w:rFonts w:cstheme="minorHAnsi"/>
                <w:b/>
                <w:bCs/>
                <w:sz w:val="22"/>
                <w:szCs w:val="22"/>
                <w:u w:val="single"/>
              </w:rPr>
              <w:t>Sex</w:t>
            </w:r>
          </w:p>
          <w:p w14:paraId="561BFF09" w14:textId="77777777" w:rsidR="0034781E" w:rsidRPr="00933CFF" w:rsidRDefault="0034781E" w:rsidP="00A05687">
            <w:pPr>
              <w:rPr>
                <w:rFonts w:cstheme="minorHAnsi"/>
                <w:b/>
                <w:bCs/>
                <w:sz w:val="22"/>
                <w:szCs w:val="22"/>
              </w:rPr>
            </w:pPr>
            <w:r w:rsidRPr="00933CFF">
              <w:rPr>
                <w:rFonts w:cstheme="minorHAnsi"/>
                <w:b/>
                <w:bCs/>
                <w:sz w:val="22"/>
                <w:szCs w:val="22"/>
              </w:rPr>
              <w:t>No. (%)</w:t>
            </w:r>
          </w:p>
        </w:tc>
        <w:tc>
          <w:tcPr>
            <w:tcW w:w="1083" w:type="dxa"/>
          </w:tcPr>
          <w:p w14:paraId="0B13E300" w14:textId="77777777" w:rsidR="0034781E" w:rsidRPr="00933CFF" w:rsidRDefault="0034781E" w:rsidP="00A05687">
            <w:pPr>
              <w:rPr>
                <w:rFonts w:cstheme="minorHAnsi"/>
                <w:b/>
                <w:bCs/>
                <w:sz w:val="22"/>
                <w:szCs w:val="22"/>
              </w:rPr>
            </w:pPr>
            <w:r w:rsidRPr="00933CFF">
              <w:rPr>
                <w:rFonts w:cstheme="minorHAnsi"/>
                <w:b/>
                <w:bCs/>
                <w:sz w:val="22"/>
                <w:szCs w:val="22"/>
              </w:rPr>
              <w:t>Age (mean ± SD)</w:t>
            </w:r>
          </w:p>
        </w:tc>
        <w:tc>
          <w:tcPr>
            <w:tcW w:w="1129" w:type="dxa"/>
          </w:tcPr>
          <w:p w14:paraId="14F82B9A" w14:textId="77777777" w:rsidR="0034781E" w:rsidRPr="00933CFF" w:rsidRDefault="0034781E" w:rsidP="00A05687">
            <w:pPr>
              <w:rPr>
                <w:rFonts w:cstheme="minorHAnsi"/>
                <w:b/>
                <w:bCs/>
                <w:sz w:val="22"/>
                <w:szCs w:val="22"/>
              </w:rPr>
            </w:pPr>
            <w:r w:rsidRPr="00933CFF">
              <w:rPr>
                <w:rFonts w:cstheme="minorHAnsi"/>
                <w:b/>
                <w:bCs/>
                <w:sz w:val="22"/>
                <w:szCs w:val="22"/>
              </w:rPr>
              <w:t>Mass (mean kg ± SD</w:t>
            </w:r>
          </w:p>
        </w:tc>
        <w:tc>
          <w:tcPr>
            <w:tcW w:w="1129" w:type="dxa"/>
          </w:tcPr>
          <w:p w14:paraId="0FAD7A0E" w14:textId="77777777" w:rsidR="0034781E" w:rsidRPr="00933CFF" w:rsidRDefault="0034781E" w:rsidP="00A05687">
            <w:pPr>
              <w:rPr>
                <w:rFonts w:cstheme="minorHAnsi"/>
                <w:b/>
                <w:bCs/>
                <w:sz w:val="22"/>
                <w:szCs w:val="22"/>
              </w:rPr>
            </w:pPr>
            <w:r w:rsidRPr="00933CFF">
              <w:rPr>
                <w:rFonts w:cstheme="minorHAnsi"/>
                <w:b/>
                <w:bCs/>
                <w:sz w:val="22"/>
                <w:szCs w:val="22"/>
              </w:rPr>
              <w:t>Height (mean m ± SD</w:t>
            </w:r>
          </w:p>
        </w:tc>
        <w:tc>
          <w:tcPr>
            <w:tcW w:w="1129" w:type="dxa"/>
          </w:tcPr>
          <w:p w14:paraId="0D302D07" w14:textId="77777777" w:rsidR="0034781E" w:rsidRPr="00933CFF" w:rsidRDefault="0034781E" w:rsidP="00A05687">
            <w:pPr>
              <w:rPr>
                <w:rFonts w:cstheme="minorHAnsi"/>
                <w:b/>
                <w:bCs/>
                <w:sz w:val="22"/>
                <w:szCs w:val="22"/>
              </w:rPr>
            </w:pPr>
            <w:r w:rsidRPr="00933CFF">
              <w:rPr>
                <w:rFonts w:cstheme="minorHAnsi"/>
                <w:b/>
                <w:bCs/>
                <w:sz w:val="22"/>
                <w:szCs w:val="22"/>
              </w:rPr>
              <w:t>BMI (mean kg/m</w:t>
            </w:r>
            <w:r w:rsidRPr="00933CFF">
              <w:rPr>
                <w:rFonts w:cstheme="minorHAnsi"/>
                <w:b/>
                <w:bCs/>
                <w:sz w:val="22"/>
                <w:szCs w:val="22"/>
                <w:vertAlign w:val="superscript"/>
              </w:rPr>
              <w:t xml:space="preserve">2 </w:t>
            </w:r>
            <w:r w:rsidRPr="00933CFF">
              <w:rPr>
                <w:rFonts w:cstheme="minorHAnsi"/>
                <w:sz w:val="22"/>
                <w:szCs w:val="22"/>
              </w:rPr>
              <w:t xml:space="preserve">± </w:t>
            </w:r>
            <w:r w:rsidRPr="00933CFF">
              <w:rPr>
                <w:rFonts w:cstheme="minorHAnsi"/>
                <w:b/>
                <w:bCs/>
                <w:sz w:val="22"/>
                <w:szCs w:val="22"/>
              </w:rPr>
              <w:t>SD+/-)</w:t>
            </w:r>
          </w:p>
        </w:tc>
        <w:tc>
          <w:tcPr>
            <w:tcW w:w="2168" w:type="dxa"/>
          </w:tcPr>
          <w:p w14:paraId="0C3C1307" w14:textId="77777777" w:rsidR="0034781E" w:rsidRPr="00933CFF" w:rsidRDefault="0034781E" w:rsidP="00A05687">
            <w:pPr>
              <w:rPr>
                <w:rFonts w:cstheme="minorHAnsi"/>
                <w:b/>
                <w:bCs/>
                <w:sz w:val="22"/>
                <w:szCs w:val="22"/>
              </w:rPr>
            </w:pPr>
            <w:r w:rsidRPr="00933CFF">
              <w:rPr>
                <w:rFonts w:cstheme="minorHAnsi"/>
                <w:b/>
                <w:bCs/>
                <w:sz w:val="22"/>
                <w:szCs w:val="22"/>
              </w:rPr>
              <w:t>Outcomes</w:t>
            </w:r>
          </w:p>
        </w:tc>
      </w:tr>
      <w:tr w:rsidR="0034781E" w:rsidRPr="00933CFF" w14:paraId="5A2B908D" w14:textId="77777777" w:rsidTr="00A05687">
        <w:trPr>
          <w:trHeight w:val="118"/>
        </w:trPr>
        <w:tc>
          <w:tcPr>
            <w:tcW w:w="13950" w:type="dxa"/>
            <w:gridSpan w:val="12"/>
          </w:tcPr>
          <w:p w14:paraId="1D36CB8D" w14:textId="77777777" w:rsidR="0034781E" w:rsidRPr="00933CFF" w:rsidRDefault="0034781E" w:rsidP="00A05687">
            <w:pPr>
              <w:jc w:val="center"/>
              <w:rPr>
                <w:rFonts w:cstheme="minorHAnsi"/>
                <w:b/>
                <w:bCs/>
                <w:sz w:val="22"/>
                <w:szCs w:val="22"/>
              </w:rPr>
            </w:pPr>
            <w:r w:rsidRPr="00933CFF">
              <w:rPr>
                <w:rFonts w:cstheme="minorHAnsi"/>
                <w:b/>
                <w:bCs/>
                <w:sz w:val="22"/>
                <w:szCs w:val="22"/>
              </w:rPr>
              <w:t>Functional Therapeutic Footwear</w:t>
            </w:r>
          </w:p>
        </w:tc>
      </w:tr>
      <w:tr w:rsidR="0034781E" w:rsidRPr="00933CFF" w14:paraId="68164C02" w14:textId="77777777" w:rsidTr="00A05687">
        <w:tc>
          <w:tcPr>
            <w:tcW w:w="13950" w:type="dxa"/>
            <w:gridSpan w:val="12"/>
          </w:tcPr>
          <w:p w14:paraId="54555121" w14:textId="77777777" w:rsidR="0034781E" w:rsidRPr="00933CFF" w:rsidRDefault="0034781E" w:rsidP="003E3EEF">
            <w:pPr>
              <w:jc w:val="center"/>
              <w:rPr>
                <w:rFonts w:cstheme="minorHAnsi"/>
                <w:b/>
                <w:bCs/>
                <w:sz w:val="22"/>
                <w:szCs w:val="22"/>
              </w:rPr>
            </w:pPr>
            <w:r w:rsidRPr="00933CFF">
              <w:rPr>
                <w:rFonts w:cstheme="minorHAnsi"/>
                <w:b/>
                <w:bCs/>
                <w:sz w:val="22"/>
                <w:szCs w:val="22"/>
              </w:rPr>
              <w:t>Functional Instability</w:t>
            </w:r>
          </w:p>
        </w:tc>
      </w:tr>
      <w:tr w:rsidR="0034781E" w:rsidRPr="00933CFF" w14:paraId="1C43E5A6" w14:textId="77777777" w:rsidTr="00A05687">
        <w:trPr>
          <w:trHeight w:val="1118"/>
        </w:trPr>
        <w:tc>
          <w:tcPr>
            <w:tcW w:w="1377" w:type="dxa"/>
          </w:tcPr>
          <w:p w14:paraId="3A6ECD95" w14:textId="77777777" w:rsidR="0034781E" w:rsidRPr="00933CFF" w:rsidRDefault="0034781E" w:rsidP="00A05687">
            <w:pPr>
              <w:rPr>
                <w:rFonts w:cstheme="minorHAnsi"/>
                <w:sz w:val="22"/>
                <w:szCs w:val="22"/>
              </w:rPr>
            </w:pPr>
            <w:r w:rsidRPr="00933CFF">
              <w:rPr>
                <w:rFonts w:cstheme="minorHAnsi"/>
                <w:sz w:val="22"/>
                <w:szCs w:val="22"/>
              </w:rPr>
              <w:t>Ramstrand et al (2008)</w:t>
            </w:r>
          </w:p>
        </w:tc>
        <w:tc>
          <w:tcPr>
            <w:tcW w:w="1103" w:type="dxa"/>
          </w:tcPr>
          <w:p w14:paraId="47D19356" w14:textId="77777777" w:rsidR="0034781E" w:rsidRPr="00933CFF" w:rsidRDefault="0034781E" w:rsidP="00A05687">
            <w:pPr>
              <w:rPr>
                <w:rFonts w:cstheme="minorHAnsi"/>
                <w:sz w:val="22"/>
                <w:szCs w:val="22"/>
              </w:rPr>
            </w:pPr>
            <w:r w:rsidRPr="00933CFF">
              <w:rPr>
                <w:rFonts w:cstheme="minorHAnsi"/>
                <w:sz w:val="22"/>
                <w:szCs w:val="22"/>
              </w:rPr>
              <w:t>8 weeks</w:t>
            </w:r>
          </w:p>
          <w:p w14:paraId="4E0E2BA6" w14:textId="77777777" w:rsidR="0034781E" w:rsidRPr="00933CFF" w:rsidRDefault="0034781E" w:rsidP="00A05687">
            <w:pPr>
              <w:rPr>
                <w:rFonts w:cstheme="minorHAnsi"/>
                <w:sz w:val="22"/>
                <w:szCs w:val="22"/>
              </w:rPr>
            </w:pPr>
          </w:p>
        </w:tc>
        <w:tc>
          <w:tcPr>
            <w:tcW w:w="1489" w:type="dxa"/>
          </w:tcPr>
          <w:p w14:paraId="10AD5E3E" w14:textId="77777777" w:rsidR="0034781E" w:rsidRPr="00933CFF" w:rsidRDefault="0034781E" w:rsidP="00A05687">
            <w:pPr>
              <w:rPr>
                <w:rFonts w:cstheme="minorHAnsi"/>
                <w:sz w:val="22"/>
                <w:szCs w:val="22"/>
              </w:rPr>
            </w:pPr>
            <w:r w:rsidRPr="00933CFF">
              <w:rPr>
                <w:rFonts w:cstheme="minorHAnsi"/>
                <w:sz w:val="22"/>
                <w:szCs w:val="22"/>
              </w:rPr>
              <w:t xml:space="preserve">One Group </w:t>
            </w:r>
          </w:p>
          <w:p w14:paraId="66052951" w14:textId="77777777" w:rsidR="0034781E" w:rsidRPr="00933CFF" w:rsidRDefault="0034781E" w:rsidP="00A05687">
            <w:pPr>
              <w:rPr>
                <w:rFonts w:cstheme="minorHAnsi"/>
                <w:sz w:val="22"/>
                <w:szCs w:val="22"/>
              </w:rPr>
            </w:pPr>
            <w:r w:rsidRPr="00933CFF">
              <w:rPr>
                <w:rFonts w:cstheme="minorHAnsi"/>
                <w:sz w:val="22"/>
                <w:szCs w:val="22"/>
              </w:rPr>
              <w:t>FITF 8wk training program</w:t>
            </w:r>
          </w:p>
        </w:tc>
        <w:tc>
          <w:tcPr>
            <w:tcW w:w="605" w:type="dxa"/>
            <w:gridSpan w:val="2"/>
          </w:tcPr>
          <w:p w14:paraId="6F0EFC7D" w14:textId="77777777" w:rsidR="0034781E" w:rsidRPr="00933CFF" w:rsidRDefault="0034781E" w:rsidP="00A05687">
            <w:pPr>
              <w:rPr>
                <w:rFonts w:cstheme="minorHAnsi"/>
                <w:sz w:val="22"/>
                <w:szCs w:val="22"/>
              </w:rPr>
            </w:pPr>
            <w:r w:rsidRPr="00933CFF">
              <w:rPr>
                <w:rFonts w:cstheme="minorHAnsi"/>
                <w:sz w:val="22"/>
                <w:szCs w:val="22"/>
              </w:rPr>
              <w:t>10</w:t>
            </w:r>
          </w:p>
        </w:tc>
        <w:tc>
          <w:tcPr>
            <w:tcW w:w="1651" w:type="dxa"/>
          </w:tcPr>
          <w:p w14:paraId="2CF92F1D" w14:textId="77777777" w:rsidR="0034781E" w:rsidRPr="00933CFF" w:rsidRDefault="0034781E" w:rsidP="00A05687">
            <w:pPr>
              <w:rPr>
                <w:rFonts w:cstheme="minorHAnsi"/>
                <w:sz w:val="22"/>
                <w:szCs w:val="22"/>
              </w:rPr>
            </w:pPr>
            <w:r w:rsidRPr="00933CFF">
              <w:rPr>
                <w:rFonts w:cstheme="minorHAnsi"/>
                <w:sz w:val="22"/>
                <w:szCs w:val="22"/>
              </w:rPr>
              <w:t>CP + other #</w:t>
            </w:r>
          </w:p>
        </w:tc>
        <w:tc>
          <w:tcPr>
            <w:tcW w:w="1087" w:type="dxa"/>
          </w:tcPr>
          <w:p w14:paraId="6E912DFE" w14:textId="77777777" w:rsidR="0034781E" w:rsidRPr="00933CFF" w:rsidRDefault="0034781E"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6 (60)</w:t>
            </w:r>
          </w:p>
          <w:p w14:paraId="529E6DE5" w14:textId="77777777" w:rsidR="0034781E" w:rsidRPr="00933CFF" w:rsidRDefault="0034781E"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4 (40)</w:t>
            </w:r>
          </w:p>
        </w:tc>
        <w:tc>
          <w:tcPr>
            <w:tcW w:w="1083" w:type="dxa"/>
          </w:tcPr>
          <w:p w14:paraId="22EAD784" w14:textId="77777777" w:rsidR="0034781E" w:rsidRPr="00933CFF" w:rsidRDefault="0034781E" w:rsidP="00A05687">
            <w:pPr>
              <w:rPr>
                <w:rFonts w:cstheme="minorHAnsi"/>
                <w:sz w:val="22"/>
                <w:szCs w:val="22"/>
              </w:rPr>
            </w:pPr>
            <w:r w:rsidRPr="00933CFF">
              <w:rPr>
                <w:rFonts w:cstheme="minorHAnsi"/>
                <w:sz w:val="22"/>
                <w:szCs w:val="22"/>
              </w:rPr>
              <w:t>13.8 yrs. ±2.7</w:t>
            </w:r>
          </w:p>
          <w:p w14:paraId="265A96F5" w14:textId="77777777" w:rsidR="0034781E" w:rsidRPr="00933CFF" w:rsidRDefault="0034781E" w:rsidP="00A05687">
            <w:pPr>
              <w:rPr>
                <w:rFonts w:cstheme="minorHAnsi"/>
                <w:sz w:val="22"/>
                <w:szCs w:val="22"/>
              </w:rPr>
            </w:pPr>
            <w:r w:rsidRPr="00933CFF">
              <w:rPr>
                <w:rFonts w:cstheme="minorHAnsi"/>
                <w:sz w:val="22"/>
                <w:szCs w:val="22"/>
              </w:rPr>
              <w:t>Range 10 to 17 yrs.</w:t>
            </w:r>
          </w:p>
        </w:tc>
        <w:tc>
          <w:tcPr>
            <w:tcW w:w="1129" w:type="dxa"/>
          </w:tcPr>
          <w:p w14:paraId="7C5DEAB9" w14:textId="77777777" w:rsidR="0034781E" w:rsidRPr="00933CFF" w:rsidRDefault="0034781E" w:rsidP="00A05687">
            <w:pPr>
              <w:rPr>
                <w:rFonts w:cstheme="minorHAnsi"/>
                <w:sz w:val="22"/>
                <w:szCs w:val="22"/>
              </w:rPr>
            </w:pPr>
            <w:r w:rsidRPr="00933CFF">
              <w:rPr>
                <w:rFonts w:cstheme="minorHAnsi"/>
                <w:sz w:val="22"/>
                <w:szCs w:val="22"/>
              </w:rPr>
              <w:t>51.71 11.18</w:t>
            </w:r>
          </w:p>
          <w:p w14:paraId="3A02C47A" w14:textId="77777777" w:rsidR="0034781E" w:rsidRPr="00933CFF" w:rsidRDefault="0034781E" w:rsidP="00A05687">
            <w:pPr>
              <w:rPr>
                <w:rFonts w:cstheme="minorHAnsi"/>
                <w:sz w:val="22"/>
                <w:szCs w:val="22"/>
              </w:rPr>
            </w:pPr>
          </w:p>
        </w:tc>
        <w:tc>
          <w:tcPr>
            <w:tcW w:w="1129" w:type="dxa"/>
          </w:tcPr>
          <w:p w14:paraId="17384D2C" w14:textId="77777777" w:rsidR="0034781E" w:rsidRPr="00933CFF" w:rsidRDefault="0034781E" w:rsidP="00A05687">
            <w:pPr>
              <w:rPr>
                <w:rFonts w:cstheme="minorHAnsi"/>
                <w:sz w:val="22"/>
                <w:szCs w:val="22"/>
              </w:rPr>
            </w:pPr>
            <w:r w:rsidRPr="00933CFF">
              <w:rPr>
                <w:rFonts w:cstheme="minorHAnsi"/>
                <w:sz w:val="22"/>
                <w:szCs w:val="22"/>
              </w:rPr>
              <w:t xml:space="preserve">1.59 </w:t>
            </w:r>
          </w:p>
          <w:p w14:paraId="65F54415" w14:textId="77777777" w:rsidR="0034781E" w:rsidRPr="00933CFF" w:rsidRDefault="0034781E" w:rsidP="00A05687">
            <w:pPr>
              <w:rPr>
                <w:rFonts w:cstheme="minorHAnsi"/>
                <w:sz w:val="22"/>
                <w:szCs w:val="22"/>
              </w:rPr>
            </w:pPr>
            <w:r w:rsidRPr="00933CFF">
              <w:rPr>
                <w:rFonts w:cstheme="minorHAnsi"/>
                <w:sz w:val="22"/>
                <w:szCs w:val="22"/>
              </w:rPr>
              <w:t>0.11</w:t>
            </w:r>
          </w:p>
          <w:p w14:paraId="0D41D530" w14:textId="77777777" w:rsidR="0034781E" w:rsidRPr="00933CFF" w:rsidRDefault="0034781E" w:rsidP="00A05687">
            <w:pPr>
              <w:rPr>
                <w:rFonts w:cstheme="minorHAnsi"/>
                <w:sz w:val="22"/>
                <w:szCs w:val="22"/>
              </w:rPr>
            </w:pPr>
          </w:p>
          <w:p w14:paraId="319C5A12" w14:textId="77777777" w:rsidR="0034781E" w:rsidRPr="00933CFF" w:rsidRDefault="0034781E" w:rsidP="00A05687">
            <w:pPr>
              <w:rPr>
                <w:rFonts w:cstheme="minorHAnsi"/>
                <w:sz w:val="22"/>
                <w:szCs w:val="22"/>
              </w:rPr>
            </w:pPr>
          </w:p>
        </w:tc>
        <w:tc>
          <w:tcPr>
            <w:tcW w:w="1129" w:type="dxa"/>
          </w:tcPr>
          <w:p w14:paraId="563830E4" w14:textId="77777777" w:rsidR="0034781E" w:rsidRPr="00933CFF" w:rsidRDefault="0034781E" w:rsidP="00A05687">
            <w:pPr>
              <w:rPr>
                <w:rFonts w:cstheme="minorHAnsi"/>
                <w:sz w:val="22"/>
                <w:szCs w:val="22"/>
              </w:rPr>
            </w:pPr>
            <w:r w:rsidRPr="00933CFF">
              <w:rPr>
                <w:rFonts w:cstheme="minorHAnsi"/>
                <w:sz w:val="22"/>
                <w:szCs w:val="22"/>
              </w:rPr>
              <w:t>Not Reported</w:t>
            </w:r>
          </w:p>
          <w:p w14:paraId="44B87830" w14:textId="77777777" w:rsidR="0034781E" w:rsidRPr="00933CFF" w:rsidRDefault="0034781E" w:rsidP="00A05687">
            <w:pPr>
              <w:rPr>
                <w:rFonts w:cstheme="minorHAnsi"/>
                <w:sz w:val="22"/>
                <w:szCs w:val="22"/>
              </w:rPr>
            </w:pPr>
          </w:p>
        </w:tc>
        <w:tc>
          <w:tcPr>
            <w:tcW w:w="2168" w:type="dxa"/>
          </w:tcPr>
          <w:p w14:paraId="73E7AFB6" w14:textId="77777777" w:rsidR="0034781E" w:rsidRPr="00933CFF" w:rsidRDefault="0034781E" w:rsidP="00A05687">
            <w:pPr>
              <w:rPr>
                <w:rFonts w:cstheme="minorHAnsi"/>
                <w:sz w:val="22"/>
                <w:szCs w:val="22"/>
              </w:rPr>
            </w:pPr>
            <w:r w:rsidRPr="00933CFF">
              <w:rPr>
                <w:rFonts w:cstheme="minorHAnsi"/>
                <w:sz w:val="22"/>
                <w:szCs w:val="22"/>
              </w:rPr>
              <w:t>Biomechanical</w:t>
            </w:r>
          </w:p>
          <w:p w14:paraId="1A4CD700" w14:textId="77777777" w:rsidR="0034781E" w:rsidRPr="00933CFF" w:rsidRDefault="0034781E" w:rsidP="00A05687">
            <w:pPr>
              <w:rPr>
                <w:rFonts w:cstheme="minorHAnsi"/>
                <w:sz w:val="22"/>
                <w:szCs w:val="22"/>
              </w:rPr>
            </w:pPr>
            <w:r w:rsidRPr="00933CFF">
              <w:rPr>
                <w:rFonts w:cstheme="minorHAnsi"/>
                <w:sz w:val="22"/>
                <w:szCs w:val="22"/>
              </w:rPr>
              <w:t>(balance: static, dynamic)</w:t>
            </w:r>
          </w:p>
          <w:p w14:paraId="10E0D479" w14:textId="77777777" w:rsidR="0034781E" w:rsidRPr="00933CFF" w:rsidRDefault="0034781E" w:rsidP="00A05687">
            <w:pPr>
              <w:rPr>
                <w:rFonts w:cstheme="minorHAnsi"/>
                <w:sz w:val="22"/>
                <w:szCs w:val="22"/>
              </w:rPr>
            </w:pPr>
          </w:p>
        </w:tc>
      </w:tr>
      <w:tr w:rsidR="0034781E" w:rsidRPr="00933CFF" w14:paraId="3A47A434" w14:textId="77777777" w:rsidTr="00A05687">
        <w:trPr>
          <w:trHeight w:val="416"/>
        </w:trPr>
        <w:tc>
          <w:tcPr>
            <w:tcW w:w="13950" w:type="dxa"/>
            <w:gridSpan w:val="12"/>
          </w:tcPr>
          <w:p w14:paraId="73CDD3EA" w14:textId="77777777" w:rsidR="0034781E" w:rsidRPr="00933CFF" w:rsidRDefault="0034781E" w:rsidP="00A05687">
            <w:pPr>
              <w:rPr>
                <w:rFonts w:cstheme="minorHAnsi"/>
                <w:b/>
                <w:bCs/>
                <w:sz w:val="22"/>
                <w:szCs w:val="22"/>
              </w:rPr>
            </w:pPr>
            <w:r w:rsidRPr="00933CFF">
              <w:rPr>
                <w:rFonts w:cstheme="minorHAnsi"/>
                <w:b/>
                <w:bCs/>
                <w:sz w:val="22"/>
                <w:szCs w:val="22"/>
              </w:rPr>
              <w:t>Functional Lift</w:t>
            </w:r>
          </w:p>
        </w:tc>
      </w:tr>
      <w:tr w:rsidR="0034781E" w:rsidRPr="00933CFF" w14:paraId="6588D852" w14:textId="77777777" w:rsidTr="00A05687">
        <w:trPr>
          <w:trHeight w:val="237"/>
        </w:trPr>
        <w:tc>
          <w:tcPr>
            <w:tcW w:w="1377" w:type="dxa"/>
            <w:vMerge w:val="restart"/>
          </w:tcPr>
          <w:p w14:paraId="697343D1" w14:textId="77777777" w:rsidR="0034781E" w:rsidRPr="00933CFF" w:rsidRDefault="0034781E" w:rsidP="00A05687">
            <w:pPr>
              <w:rPr>
                <w:rFonts w:cstheme="minorHAnsi"/>
                <w:sz w:val="22"/>
                <w:szCs w:val="22"/>
              </w:rPr>
            </w:pPr>
            <w:r w:rsidRPr="00933CFF">
              <w:rPr>
                <w:rFonts w:cstheme="minorHAnsi"/>
                <w:sz w:val="22"/>
                <w:szCs w:val="22"/>
              </w:rPr>
              <w:t>Eek et al (2017)</w:t>
            </w:r>
          </w:p>
        </w:tc>
        <w:tc>
          <w:tcPr>
            <w:tcW w:w="1103" w:type="dxa"/>
            <w:vMerge w:val="restart"/>
          </w:tcPr>
          <w:p w14:paraId="05FD9C78" w14:textId="77777777" w:rsidR="0034781E" w:rsidRPr="00933CFF" w:rsidRDefault="0034781E" w:rsidP="00A05687">
            <w:pPr>
              <w:rPr>
                <w:rFonts w:cstheme="minorHAnsi"/>
                <w:sz w:val="22"/>
                <w:szCs w:val="22"/>
              </w:rPr>
            </w:pPr>
            <w:r w:rsidRPr="00933CFF">
              <w:rPr>
                <w:rFonts w:cstheme="minorHAnsi"/>
                <w:sz w:val="22"/>
                <w:szCs w:val="22"/>
              </w:rPr>
              <w:t>Within 1 day</w:t>
            </w:r>
          </w:p>
        </w:tc>
        <w:tc>
          <w:tcPr>
            <w:tcW w:w="1489" w:type="dxa"/>
          </w:tcPr>
          <w:p w14:paraId="6D685E84" w14:textId="77777777" w:rsidR="0034781E" w:rsidRPr="00933CFF" w:rsidRDefault="0034781E" w:rsidP="00A05687">
            <w:pPr>
              <w:rPr>
                <w:rFonts w:cstheme="minorHAnsi"/>
                <w:sz w:val="22"/>
                <w:szCs w:val="22"/>
              </w:rPr>
            </w:pPr>
            <w:r w:rsidRPr="00933CFF">
              <w:rPr>
                <w:rFonts w:cstheme="minorHAnsi"/>
                <w:sz w:val="22"/>
                <w:szCs w:val="22"/>
              </w:rPr>
              <w:t>Group 1 BF, SSF, FLTF</w:t>
            </w:r>
          </w:p>
          <w:p w14:paraId="57FECD43" w14:textId="77777777" w:rsidR="0034781E" w:rsidRPr="00933CFF" w:rsidRDefault="0034781E" w:rsidP="00A05687">
            <w:pPr>
              <w:rPr>
                <w:rFonts w:cstheme="minorHAnsi"/>
                <w:sz w:val="22"/>
                <w:szCs w:val="22"/>
              </w:rPr>
            </w:pPr>
          </w:p>
        </w:tc>
        <w:tc>
          <w:tcPr>
            <w:tcW w:w="592" w:type="dxa"/>
          </w:tcPr>
          <w:p w14:paraId="65155EFA" w14:textId="77777777" w:rsidR="0034781E" w:rsidRPr="00933CFF" w:rsidRDefault="0034781E" w:rsidP="00A05687">
            <w:pPr>
              <w:rPr>
                <w:rFonts w:cstheme="minorHAnsi"/>
                <w:sz w:val="22"/>
                <w:szCs w:val="22"/>
              </w:rPr>
            </w:pPr>
            <w:r w:rsidRPr="00933CFF">
              <w:rPr>
                <w:rFonts w:cstheme="minorHAnsi"/>
                <w:sz w:val="22"/>
                <w:szCs w:val="22"/>
              </w:rPr>
              <w:t>10</w:t>
            </w:r>
          </w:p>
          <w:p w14:paraId="7FE97C46" w14:textId="77777777" w:rsidR="0034781E" w:rsidRPr="00933CFF" w:rsidRDefault="0034781E" w:rsidP="00A05687">
            <w:pPr>
              <w:rPr>
                <w:rFonts w:cstheme="minorHAnsi"/>
                <w:sz w:val="22"/>
                <w:szCs w:val="22"/>
              </w:rPr>
            </w:pPr>
          </w:p>
        </w:tc>
        <w:tc>
          <w:tcPr>
            <w:tcW w:w="1664" w:type="dxa"/>
            <w:gridSpan w:val="2"/>
          </w:tcPr>
          <w:p w14:paraId="3B51995E" w14:textId="77777777" w:rsidR="0034781E" w:rsidRPr="00933CFF" w:rsidRDefault="0034781E" w:rsidP="00A05687">
            <w:pPr>
              <w:rPr>
                <w:rFonts w:cstheme="minorHAnsi"/>
                <w:sz w:val="22"/>
                <w:szCs w:val="22"/>
              </w:rPr>
            </w:pPr>
            <w:r w:rsidRPr="00933CFF">
              <w:rPr>
                <w:rFonts w:cstheme="minorHAnsi"/>
                <w:sz w:val="22"/>
                <w:szCs w:val="22"/>
              </w:rPr>
              <w:t>Spastic CP with LLD ≥1cm</w:t>
            </w:r>
          </w:p>
        </w:tc>
        <w:tc>
          <w:tcPr>
            <w:tcW w:w="1087" w:type="dxa"/>
          </w:tcPr>
          <w:p w14:paraId="44758271" w14:textId="77777777" w:rsidR="0034781E" w:rsidRPr="00933CFF" w:rsidRDefault="0034781E"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6 (60)</w:t>
            </w:r>
          </w:p>
          <w:p w14:paraId="6B19F3FA" w14:textId="77777777" w:rsidR="0034781E" w:rsidRPr="00933CFF" w:rsidRDefault="0034781E"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4 (40)</w:t>
            </w:r>
          </w:p>
        </w:tc>
        <w:tc>
          <w:tcPr>
            <w:tcW w:w="1083" w:type="dxa"/>
          </w:tcPr>
          <w:p w14:paraId="5DB1B03C" w14:textId="77777777" w:rsidR="0034781E" w:rsidRPr="00933CFF" w:rsidRDefault="0034781E" w:rsidP="00A05687">
            <w:pPr>
              <w:rPr>
                <w:rFonts w:cstheme="minorHAnsi"/>
                <w:sz w:val="22"/>
                <w:szCs w:val="22"/>
              </w:rPr>
            </w:pPr>
            <w:r w:rsidRPr="00933CFF">
              <w:rPr>
                <w:rFonts w:cstheme="minorHAnsi"/>
                <w:sz w:val="22"/>
                <w:szCs w:val="22"/>
              </w:rPr>
              <w:t>10.9 yrs. Range 7.8 to 12.8</w:t>
            </w:r>
          </w:p>
        </w:tc>
        <w:tc>
          <w:tcPr>
            <w:tcW w:w="1129" w:type="dxa"/>
          </w:tcPr>
          <w:p w14:paraId="04C2D5BA" w14:textId="77777777" w:rsidR="0034781E" w:rsidRPr="00933CFF" w:rsidRDefault="0034781E" w:rsidP="00A05687">
            <w:pPr>
              <w:rPr>
                <w:rFonts w:cstheme="minorHAnsi"/>
                <w:sz w:val="22"/>
                <w:szCs w:val="22"/>
              </w:rPr>
            </w:pPr>
            <w:r w:rsidRPr="00933CFF">
              <w:rPr>
                <w:rFonts w:cstheme="minorHAnsi"/>
                <w:sz w:val="22"/>
                <w:szCs w:val="22"/>
              </w:rPr>
              <w:t>38.6</w:t>
            </w:r>
          </w:p>
          <w:p w14:paraId="418DF193" w14:textId="77777777" w:rsidR="0034781E" w:rsidRPr="00933CFF" w:rsidRDefault="0034781E" w:rsidP="00A05687">
            <w:pPr>
              <w:rPr>
                <w:rFonts w:cstheme="minorHAnsi"/>
                <w:sz w:val="22"/>
                <w:szCs w:val="22"/>
              </w:rPr>
            </w:pPr>
            <w:r w:rsidRPr="00933CFF">
              <w:rPr>
                <w:rFonts w:cstheme="minorHAnsi"/>
                <w:sz w:val="22"/>
                <w:szCs w:val="22"/>
              </w:rPr>
              <w:t>Range 25.7-59.0</w:t>
            </w:r>
          </w:p>
        </w:tc>
        <w:tc>
          <w:tcPr>
            <w:tcW w:w="1129" w:type="dxa"/>
          </w:tcPr>
          <w:p w14:paraId="7D79664C" w14:textId="77777777" w:rsidR="0034781E" w:rsidRPr="00933CFF" w:rsidRDefault="0034781E" w:rsidP="00A05687">
            <w:pPr>
              <w:rPr>
                <w:rFonts w:cstheme="minorHAnsi"/>
                <w:sz w:val="22"/>
                <w:szCs w:val="22"/>
              </w:rPr>
            </w:pPr>
            <w:r w:rsidRPr="00933CFF">
              <w:rPr>
                <w:rFonts w:cstheme="minorHAnsi"/>
                <w:sz w:val="22"/>
                <w:szCs w:val="22"/>
              </w:rPr>
              <w:t xml:space="preserve">1.42, </w:t>
            </w:r>
          </w:p>
          <w:p w14:paraId="35565FE8" w14:textId="77777777" w:rsidR="0034781E" w:rsidRPr="00933CFF" w:rsidRDefault="0034781E" w:rsidP="00A05687">
            <w:pPr>
              <w:rPr>
                <w:rFonts w:cstheme="minorHAnsi"/>
                <w:sz w:val="22"/>
                <w:szCs w:val="22"/>
              </w:rPr>
            </w:pPr>
            <w:r w:rsidRPr="00933CFF">
              <w:rPr>
                <w:rFonts w:cstheme="minorHAnsi"/>
                <w:sz w:val="22"/>
                <w:szCs w:val="22"/>
              </w:rPr>
              <w:t>Range 1.24-1.52</w:t>
            </w:r>
          </w:p>
        </w:tc>
        <w:tc>
          <w:tcPr>
            <w:tcW w:w="1129" w:type="dxa"/>
            <w:vMerge w:val="restart"/>
          </w:tcPr>
          <w:p w14:paraId="4DAA0925" w14:textId="77777777" w:rsidR="0034781E" w:rsidRPr="00933CFF" w:rsidRDefault="0034781E" w:rsidP="00A05687">
            <w:pPr>
              <w:rPr>
                <w:rFonts w:cstheme="minorHAnsi"/>
                <w:sz w:val="22"/>
                <w:szCs w:val="22"/>
              </w:rPr>
            </w:pPr>
            <w:r w:rsidRPr="00933CFF">
              <w:rPr>
                <w:rFonts w:cstheme="minorHAnsi"/>
                <w:sz w:val="22"/>
                <w:szCs w:val="22"/>
              </w:rPr>
              <w:t>Not Reported</w:t>
            </w:r>
          </w:p>
        </w:tc>
        <w:tc>
          <w:tcPr>
            <w:tcW w:w="2168" w:type="dxa"/>
            <w:vMerge w:val="restart"/>
          </w:tcPr>
          <w:p w14:paraId="0F2D9D52" w14:textId="77777777" w:rsidR="0034781E" w:rsidRPr="00933CFF" w:rsidRDefault="0034781E" w:rsidP="00A05687">
            <w:pPr>
              <w:rPr>
                <w:rFonts w:cstheme="minorHAnsi"/>
                <w:sz w:val="22"/>
                <w:szCs w:val="22"/>
              </w:rPr>
            </w:pPr>
            <w:r w:rsidRPr="00933CFF">
              <w:rPr>
                <w:rFonts w:cstheme="minorHAnsi"/>
                <w:sz w:val="22"/>
                <w:szCs w:val="22"/>
              </w:rPr>
              <w:t>Biomechanical</w:t>
            </w:r>
          </w:p>
          <w:p w14:paraId="63F91433" w14:textId="77777777" w:rsidR="0034781E" w:rsidRPr="00933CFF" w:rsidRDefault="0034781E" w:rsidP="00A05687">
            <w:pPr>
              <w:rPr>
                <w:rFonts w:cstheme="minorHAnsi"/>
                <w:sz w:val="22"/>
                <w:szCs w:val="22"/>
              </w:rPr>
            </w:pPr>
            <w:r w:rsidRPr="00933CFF">
              <w:rPr>
                <w:rFonts w:cstheme="minorHAnsi"/>
                <w:sz w:val="22"/>
                <w:szCs w:val="22"/>
              </w:rPr>
              <w:t>(kinematic, spatiotemporal)</w:t>
            </w:r>
          </w:p>
        </w:tc>
      </w:tr>
      <w:tr w:rsidR="0034781E" w:rsidRPr="00933CFF" w14:paraId="0A63855F" w14:textId="77777777" w:rsidTr="00A05687">
        <w:trPr>
          <w:trHeight w:val="236"/>
        </w:trPr>
        <w:tc>
          <w:tcPr>
            <w:tcW w:w="1377" w:type="dxa"/>
            <w:vMerge/>
          </w:tcPr>
          <w:p w14:paraId="4DDF9BED" w14:textId="77777777" w:rsidR="0034781E" w:rsidRPr="00933CFF" w:rsidRDefault="0034781E" w:rsidP="00A05687">
            <w:pPr>
              <w:rPr>
                <w:rFonts w:cstheme="minorHAnsi"/>
                <w:sz w:val="22"/>
                <w:szCs w:val="22"/>
              </w:rPr>
            </w:pPr>
          </w:p>
        </w:tc>
        <w:tc>
          <w:tcPr>
            <w:tcW w:w="1103" w:type="dxa"/>
            <w:vMerge/>
          </w:tcPr>
          <w:p w14:paraId="166DC0A5" w14:textId="77777777" w:rsidR="0034781E" w:rsidRPr="00933CFF" w:rsidRDefault="0034781E" w:rsidP="00A05687">
            <w:pPr>
              <w:rPr>
                <w:rFonts w:cstheme="minorHAnsi"/>
                <w:sz w:val="22"/>
                <w:szCs w:val="22"/>
              </w:rPr>
            </w:pPr>
          </w:p>
        </w:tc>
        <w:tc>
          <w:tcPr>
            <w:tcW w:w="1489" w:type="dxa"/>
          </w:tcPr>
          <w:p w14:paraId="0B8442DA" w14:textId="77777777" w:rsidR="0034781E" w:rsidRPr="00933CFF" w:rsidRDefault="0034781E" w:rsidP="00A05687">
            <w:pPr>
              <w:rPr>
                <w:rFonts w:cstheme="minorHAnsi"/>
                <w:sz w:val="22"/>
                <w:szCs w:val="22"/>
              </w:rPr>
            </w:pPr>
            <w:r w:rsidRPr="00933CFF">
              <w:rPr>
                <w:rFonts w:cstheme="minorHAnsi"/>
                <w:sz w:val="22"/>
                <w:szCs w:val="22"/>
              </w:rPr>
              <w:t>Group 2 BF, SSF</w:t>
            </w:r>
          </w:p>
        </w:tc>
        <w:tc>
          <w:tcPr>
            <w:tcW w:w="592" w:type="dxa"/>
          </w:tcPr>
          <w:p w14:paraId="6C054E8E" w14:textId="77777777" w:rsidR="0034781E" w:rsidRPr="00933CFF" w:rsidRDefault="0034781E" w:rsidP="00A05687">
            <w:pPr>
              <w:rPr>
                <w:rFonts w:cstheme="minorHAnsi"/>
                <w:sz w:val="22"/>
                <w:szCs w:val="22"/>
              </w:rPr>
            </w:pPr>
            <w:r w:rsidRPr="00933CFF">
              <w:rPr>
                <w:rFonts w:cstheme="minorHAnsi"/>
                <w:sz w:val="22"/>
                <w:szCs w:val="22"/>
              </w:rPr>
              <w:t>10</w:t>
            </w:r>
          </w:p>
        </w:tc>
        <w:tc>
          <w:tcPr>
            <w:tcW w:w="1664" w:type="dxa"/>
            <w:gridSpan w:val="2"/>
          </w:tcPr>
          <w:p w14:paraId="22A3819E" w14:textId="77777777" w:rsidR="0034781E" w:rsidRPr="00933CFF" w:rsidRDefault="0034781E" w:rsidP="00A05687">
            <w:pPr>
              <w:rPr>
                <w:rFonts w:cstheme="minorHAnsi"/>
                <w:b/>
                <w:bCs/>
                <w:sz w:val="22"/>
                <w:szCs w:val="22"/>
              </w:rPr>
            </w:pPr>
            <w:r w:rsidRPr="00933CFF">
              <w:rPr>
                <w:rFonts w:cstheme="minorHAnsi"/>
                <w:sz w:val="22"/>
                <w:szCs w:val="22"/>
              </w:rPr>
              <w:t>Control typically developing</w:t>
            </w:r>
          </w:p>
        </w:tc>
        <w:tc>
          <w:tcPr>
            <w:tcW w:w="1087" w:type="dxa"/>
          </w:tcPr>
          <w:p w14:paraId="75B050C1" w14:textId="77777777" w:rsidR="0034781E" w:rsidRPr="00933CFF" w:rsidRDefault="0034781E"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5 (50)</w:t>
            </w:r>
          </w:p>
          <w:p w14:paraId="0816EB76" w14:textId="77777777" w:rsidR="0034781E" w:rsidRPr="00933CFF" w:rsidRDefault="0034781E" w:rsidP="00A05687">
            <w:pPr>
              <w:rPr>
                <w:rFonts w:cstheme="minorHAnsi"/>
                <w:b/>
                <w:bCs/>
                <w:sz w:val="22"/>
                <w:szCs w:val="22"/>
              </w:rPr>
            </w:pPr>
            <w:r w:rsidRPr="00933CFF">
              <w:rPr>
                <w:rFonts w:ascii="Segoe UI Symbol" w:hAnsi="Segoe UI Symbol" w:cstheme="minorHAnsi"/>
                <w:sz w:val="22"/>
                <w:szCs w:val="22"/>
              </w:rPr>
              <w:t>♀</w:t>
            </w:r>
            <w:r w:rsidRPr="00933CFF">
              <w:rPr>
                <w:rFonts w:cstheme="minorHAnsi"/>
                <w:sz w:val="22"/>
                <w:szCs w:val="22"/>
              </w:rPr>
              <w:t>5 (50)</w:t>
            </w:r>
          </w:p>
        </w:tc>
        <w:tc>
          <w:tcPr>
            <w:tcW w:w="1083" w:type="dxa"/>
          </w:tcPr>
          <w:p w14:paraId="7253BE58" w14:textId="77777777" w:rsidR="0034781E" w:rsidRPr="00933CFF" w:rsidRDefault="0034781E" w:rsidP="00A05687">
            <w:pPr>
              <w:rPr>
                <w:rFonts w:cstheme="minorHAnsi"/>
                <w:sz w:val="22"/>
                <w:szCs w:val="22"/>
              </w:rPr>
            </w:pPr>
            <w:r w:rsidRPr="00933CFF">
              <w:rPr>
                <w:rFonts w:cstheme="minorHAnsi"/>
                <w:sz w:val="22"/>
                <w:szCs w:val="22"/>
              </w:rPr>
              <w:t>10.7yrs</w:t>
            </w:r>
          </w:p>
          <w:p w14:paraId="11BA23D1" w14:textId="77777777" w:rsidR="0034781E" w:rsidRPr="00933CFF" w:rsidRDefault="0034781E" w:rsidP="00A05687">
            <w:pPr>
              <w:rPr>
                <w:rFonts w:cstheme="minorHAnsi"/>
                <w:b/>
                <w:bCs/>
                <w:sz w:val="22"/>
                <w:szCs w:val="22"/>
              </w:rPr>
            </w:pPr>
            <w:r w:rsidRPr="00933CFF">
              <w:rPr>
                <w:rFonts w:cstheme="minorHAnsi"/>
                <w:sz w:val="22"/>
                <w:szCs w:val="22"/>
              </w:rPr>
              <w:t>Range 7.1 to 14</w:t>
            </w:r>
          </w:p>
        </w:tc>
        <w:tc>
          <w:tcPr>
            <w:tcW w:w="1129" w:type="dxa"/>
          </w:tcPr>
          <w:p w14:paraId="2CFCC77E" w14:textId="77777777" w:rsidR="0034781E" w:rsidRPr="00933CFF" w:rsidRDefault="0034781E" w:rsidP="00A05687">
            <w:pPr>
              <w:rPr>
                <w:rFonts w:cstheme="minorHAnsi"/>
                <w:sz w:val="22"/>
                <w:szCs w:val="22"/>
              </w:rPr>
            </w:pPr>
            <w:r w:rsidRPr="00933CFF">
              <w:rPr>
                <w:rFonts w:cstheme="minorHAnsi"/>
                <w:sz w:val="22"/>
                <w:szCs w:val="22"/>
              </w:rPr>
              <w:t>35.1</w:t>
            </w:r>
          </w:p>
          <w:p w14:paraId="787DF9F2" w14:textId="77777777" w:rsidR="0034781E" w:rsidRPr="00933CFF" w:rsidRDefault="0034781E" w:rsidP="00A05687">
            <w:pPr>
              <w:rPr>
                <w:rFonts w:cstheme="minorHAnsi"/>
                <w:b/>
                <w:bCs/>
                <w:sz w:val="22"/>
                <w:szCs w:val="22"/>
              </w:rPr>
            </w:pPr>
            <w:r w:rsidRPr="00933CFF">
              <w:rPr>
                <w:rFonts w:cstheme="minorHAnsi"/>
                <w:sz w:val="22"/>
                <w:szCs w:val="22"/>
              </w:rPr>
              <w:t>Range 18.7-49</w:t>
            </w:r>
          </w:p>
        </w:tc>
        <w:tc>
          <w:tcPr>
            <w:tcW w:w="1129" w:type="dxa"/>
          </w:tcPr>
          <w:p w14:paraId="13EABC91" w14:textId="77777777" w:rsidR="0034781E" w:rsidRPr="00933CFF" w:rsidRDefault="0034781E" w:rsidP="00A05687">
            <w:pPr>
              <w:rPr>
                <w:rFonts w:cstheme="minorHAnsi"/>
                <w:b/>
                <w:bCs/>
                <w:sz w:val="22"/>
                <w:szCs w:val="22"/>
              </w:rPr>
            </w:pPr>
            <w:r w:rsidRPr="00933CFF">
              <w:rPr>
                <w:rFonts w:cstheme="minorHAnsi"/>
                <w:sz w:val="22"/>
                <w:szCs w:val="22"/>
              </w:rPr>
              <w:t>1.48</w:t>
            </w:r>
          </w:p>
          <w:p w14:paraId="2F50BFB3" w14:textId="77777777" w:rsidR="0034781E" w:rsidRPr="00933CFF" w:rsidRDefault="0034781E" w:rsidP="00A05687">
            <w:pPr>
              <w:rPr>
                <w:rFonts w:cstheme="minorHAnsi"/>
                <w:b/>
                <w:bCs/>
                <w:sz w:val="22"/>
                <w:szCs w:val="22"/>
              </w:rPr>
            </w:pPr>
            <w:r w:rsidRPr="00933CFF">
              <w:rPr>
                <w:rFonts w:cstheme="minorHAnsi"/>
                <w:sz w:val="22"/>
                <w:szCs w:val="22"/>
              </w:rPr>
              <w:t>Range 1.20-1.67</w:t>
            </w:r>
          </w:p>
        </w:tc>
        <w:tc>
          <w:tcPr>
            <w:tcW w:w="1129" w:type="dxa"/>
            <w:vMerge/>
          </w:tcPr>
          <w:p w14:paraId="47D6F245" w14:textId="77777777" w:rsidR="0034781E" w:rsidRPr="00933CFF" w:rsidRDefault="0034781E" w:rsidP="00A05687">
            <w:pPr>
              <w:rPr>
                <w:rFonts w:cstheme="minorHAnsi"/>
                <w:sz w:val="22"/>
                <w:szCs w:val="22"/>
              </w:rPr>
            </w:pPr>
          </w:p>
        </w:tc>
        <w:tc>
          <w:tcPr>
            <w:tcW w:w="2168" w:type="dxa"/>
            <w:vMerge/>
          </w:tcPr>
          <w:p w14:paraId="1C191C68" w14:textId="77777777" w:rsidR="0034781E" w:rsidRPr="00933CFF" w:rsidRDefault="0034781E" w:rsidP="00A05687">
            <w:pPr>
              <w:rPr>
                <w:rFonts w:cstheme="minorHAnsi"/>
                <w:sz w:val="22"/>
                <w:szCs w:val="22"/>
              </w:rPr>
            </w:pPr>
          </w:p>
        </w:tc>
      </w:tr>
      <w:tr w:rsidR="0034781E" w:rsidRPr="00933CFF" w14:paraId="67D12220" w14:textId="77777777" w:rsidTr="00A05687">
        <w:tc>
          <w:tcPr>
            <w:tcW w:w="1377" w:type="dxa"/>
          </w:tcPr>
          <w:p w14:paraId="27003AD8" w14:textId="77777777" w:rsidR="0034781E" w:rsidRPr="00933CFF" w:rsidRDefault="0034781E" w:rsidP="00A05687">
            <w:pPr>
              <w:rPr>
                <w:rFonts w:cstheme="minorHAnsi"/>
                <w:sz w:val="22"/>
                <w:szCs w:val="22"/>
              </w:rPr>
            </w:pPr>
            <w:proofErr w:type="spellStart"/>
            <w:r w:rsidRPr="00933CFF">
              <w:rPr>
                <w:rFonts w:cstheme="minorHAnsi"/>
                <w:sz w:val="22"/>
                <w:szCs w:val="22"/>
              </w:rPr>
              <w:t>Zabjek</w:t>
            </w:r>
            <w:proofErr w:type="spellEnd"/>
            <w:r w:rsidRPr="00933CFF">
              <w:rPr>
                <w:rFonts w:cstheme="minorHAnsi"/>
                <w:sz w:val="22"/>
                <w:szCs w:val="22"/>
              </w:rPr>
              <w:t xml:space="preserve"> et al (2001)</w:t>
            </w:r>
          </w:p>
        </w:tc>
        <w:tc>
          <w:tcPr>
            <w:tcW w:w="1103" w:type="dxa"/>
          </w:tcPr>
          <w:p w14:paraId="4EDE4630" w14:textId="77777777" w:rsidR="0034781E" w:rsidRPr="00933CFF" w:rsidRDefault="0034781E" w:rsidP="00A05687">
            <w:pPr>
              <w:rPr>
                <w:rFonts w:cstheme="minorHAnsi"/>
                <w:sz w:val="22"/>
                <w:szCs w:val="22"/>
              </w:rPr>
            </w:pPr>
            <w:r w:rsidRPr="00933CFF">
              <w:rPr>
                <w:rFonts w:cstheme="minorHAnsi"/>
                <w:sz w:val="22"/>
                <w:szCs w:val="22"/>
              </w:rPr>
              <w:t>Within 1 day</w:t>
            </w:r>
          </w:p>
          <w:p w14:paraId="4037717C" w14:textId="77777777" w:rsidR="0034781E" w:rsidRPr="00933CFF" w:rsidRDefault="0034781E" w:rsidP="00A05687">
            <w:pPr>
              <w:rPr>
                <w:rFonts w:cstheme="minorHAnsi"/>
                <w:sz w:val="22"/>
                <w:szCs w:val="22"/>
              </w:rPr>
            </w:pPr>
          </w:p>
        </w:tc>
        <w:tc>
          <w:tcPr>
            <w:tcW w:w="1489" w:type="dxa"/>
          </w:tcPr>
          <w:p w14:paraId="2A0977EB" w14:textId="77777777" w:rsidR="0034781E" w:rsidRPr="00933CFF" w:rsidRDefault="0034781E" w:rsidP="00A05687">
            <w:pPr>
              <w:rPr>
                <w:rFonts w:cstheme="minorHAnsi"/>
                <w:sz w:val="22"/>
                <w:szCs w:val="22"/>
              </w:rPr>
            </w:pPr>
            <w:r w:rsidRPr="00933CFF">
              <w:rPr>
                <w:rFonts w:cstheme="minorHAnsi"/>
                <w:sz w:val="22"/>
                <w:szCs w:val="22"/>
              </w:rPr>
              <w:t>One Group, BF, FLTF</w:t>
            </w:r>
          </w:p>
        </w:tc>
        <w:tc>
          <w:tcPr>
            <w:tcW w:w="592" w:type="dxa"/>
          </w:tcPr>
          <w:p w14:paraId="484A2BFE" w14:textId="77777777" w:rsidR="0034781E" w:rsidRPr="00933CFF" w:rsidRDefault="0034781E" w:rsidP="00A05687">
            <w:pPr>
              <w:rPr>
                <w:rFonts w:cstheme="minorHAnsi"/>
                <w:sz w:val="22"/>
                <w:szCs w:val="22"/>
              </w:rPr>
            </w:pPr>
            <w:r w:rsidRPr="00933CFF">
              <w:rPr>
                <w:rFonts w:cstheme="minorHAnsi"/>
                <w:sz w:val="22"/>
                <w:szCs w:val="22"/>
              </w:rPr>
              <w:t>46</w:t>
            </w:r>
          </w:p>
        </w:tc>
        <w:tc>
          <w:tcPr>
            <w:tcW w:w="1664" w:type="dxa"/>
            <w:gridSpan w:val="2"/>
          </w:tcPr>
          <w:p w14:paraId="60867CE6" w14:textId="77777777" w:rsidR="0034781E" w:rsidRPr="00933CFF" w:rsidRDefault="0034781E" w:rsidP="00A05687">
            <w:pPr>
              <w:rPr>
                <w:rFonts w:cstheme="minorHAnsi"/>
                <w:sz w:val="22"/>
                <w:szCs w:val="22"/>
              </w:rPr>
            </w:pPr>
            <w:r w:rsidRPr="00933CFF">
              <w:rPr>
                <w:rFonts w:cstheme="minorHAnsi"/>
                <w:sz w:val="22"/>
                <w:szCs w:val="22"/>
              </w:rPr>
              <w:t>Idiopathic scoliosis</w:t>
            </w:r>
          </w:p>
        </w:tc>
        <w:tc>
          <w:tcPr>
            <w:tcW w:w="1087" w:type="dxa"/>
          </w:tcPr>
          <w:p w14:paraId="2272644A" w14:textId="77777777" w:rsidR="0034781E" w:rsidRPr="00933CFF" w:rsidRDefault="0034781E" w:rsidP="00A05687">
            <w:pPr>
              <w:rPr>
                <w:rFonts w:cstheme="minorHAnsi"/>
                <w:sz w:val="22"/>
                <w:szCs w:val="22"/>
              </w:rPr>
            </w:pPr>
            <w:r w:rsidRPr="00933CFF">
              <w:rPr>
                <mc:AlternateContent>
                  <mc:Choice Requires="w16se">
                    <w:rFonts w:cstheme="minorHAnsi"/>
                  </mc:Choice>
                  <mc:Fallback>
                    <w:rFonts w:ascii="Apple Color Emoji" w:eastAsia="Apple Color Emoji" w:hAnsi="Apple Color Emoji" w:cs="Apple Color Emoji"/>
                  </mc:Fallback>
                </mc:AlternateContent>
                <w:sz w:val="22"/>
                <w:szCs w:val="22"/>
              </w:rPr>
              <mc:AlternateContent>
                <mc:Choice Requires="w16se">
                  <w16se:symEx w16se:font="Apple Color Emoji" w16se:char="2642"/>
                </mc:Choice>
                <mc:Fallback>
                  <w:t>♂</w:t>
                </mc:Fallback>
              </mc:AlternateContent>
            </w:r>
            <w:r w:rsidRPr="00933CFF">
              <w:rPr>
                <w:rFonts w:cstheme="minorHAnsi"/>
                <w:sz w:val="22"/>
                <w:szCs w:val="22"/>
              </w:rPr>
              <w:t>9 (19.6)</w:t>
            </w:r>
          </w:p>
          <w:p w14:paraId="197E3178" w14:textId="77777777" w:rsidR="0034781E" w:rsidRPr="00933CFF" w:rsidRDefault="0034781E" w:rsidP="00A05687">
            <w:pPr>
              <w:rPr>
                <w:rFonts w:cstheme="minorHAnsi"/>
                <w:sz w:val="22"/>
                <w:szCs w:val="22"/>
              </w:rPr>
            </w:pPr>
            <w:r w:rsidRPr="00933CFF">
              <w:rPr>
                <w:rFonts w:ascii="Segoe UI Symbol" w:hAnsi="Segoe UI Symbol" w:cstheme="minorHAnsi"/>
                <w:sz w:val="22"/>
                <w:szCs w:val="22"/>
              </w:rPr>
              <w:t>♀</w:t>
            </w:r>
            <w:r w:rsidRPr="00933CFF">
              <w:rPr>
                <w:rFonts w:cstheme="minorHAnsi"/>
                <w:sz w:val="22"/>
                <w:szCs w:val="22"/>
              </w:rPr>
              <w:t>37 (80.4)</w:t>
            </w:r>
          </w:p>
        </w:tc>
        <w:tc>
          <w:tcPr>
            <w:tcW w:w="1083" w:type="dxa"/>
          </w:tcPr>
          <w:p w14:paraId="193C801E" w14:textId="77777777" w:rsidR="0034781E" w:rsidRPr="00933CFF" w:rsidRDefault="0034781E" w:rsidP="00A05687">
            <w:pPr>
              <w:rPr>
                <w:rFonts w:cstheme="minorHAnsi"/>
                <w:sz w:val="22"/>
                <w:szCs w:val="22"/>
              </w:rPr>
            </w:pPr>
            <w:r w:rsidRPr="00933CFF">
              <w:rPr>
                <w:rFonts w:cstheme="minorHAnsi"/>
                <w:sz w:val="22"/>
                <w:szCs w:val="22"/>
              </w:rPr>
              <w:t xml:space="preserve">12yrs. ±2 </w:t>
            </w:r>
          </w:p>
        </w:tc>
        <w:tc>
          <w:tcPr>
            <w:tcW w:w="1129" w:type="dxa"/>
          </w:tcPr>
          <w:p w14:paraId="410BC93A" w14:textId="77777777" w:rsidR="0034781E" w:rsidRPr="00933CFF" w:rsidRDefault="0034781E" w:rsidP="00A05687">
            <w:pPr>
              <w:rPr>
                <w:rFonts w:cstheme="minorHAnsi"/>
                <w:sz w:val="22"/>
                <w:szCs w:val="22"/>
              </w:rPr>
            </w:pPr>
            <w:r w:rsidRPr="00933CFF">
              <w:rPr>
                <w:rFonts w:cstheme="minorHAnsi"/>
                <w:sz w:val="22"/>
                <w:szCs w:val="22"/>
              </w:rPr>
              <w:t>Not Reported</w:t>
            </w:r>
          </w:p>
        </w:tc>
        <w:tc>
          <w:tcPr>
            <w:tcW w:w="1129" w:type="dxa"/>
          </w:tcPr>
          <w:p w14:paraId="7C339719" w14:textId="77777777" w:rsidR="0034781E" w:rsidRPr="00933CFF" w:rsidRDefault="0034781E" w:rsidP="00A05687">
            <w:pPr>
              <w:rPr>
                <w:rFonts w:cstheme="minorHAnsi"/>
                <w:sz w:val="22"/>
                <w:szCs w:val="22"/>
              </w:rPr>
            </w:pPr>
            <w:r w:rsidRPr="00933CFF">
              <w:rPr>
                <w:rFonts w:cstheme="minorHAnsi"/>
                <w:sz w:val="22"/>
                <w:szCs w:val="22"/>
              </w:rPr>
              <w:t>Not Reported</w:t>
            </w:r>
          </w:p>
        </w:tc>
        <w:tc>
          <w:tcPr>
            <w:tcW w:w="1129" w:type="dxa"/>
          </w:tcPr>
          <w:p w14:paraId="6238A2E6" w14:textId="77777777" w:rsidR="0034781E" w:rsidRPr="00933CFF" w:rsidRDefault="0034781E" w:rsidP="00A05687">
            <w:pPr>
              <w:rPr>
                <w:rFonts w:cstheme="minorHAnsi"/>
                <w:sz w:val="22"/>
                <w:szCs w:val="22"/>
              </w:rPr>
            </w:pPr>
            <w:r w:rsidRPr="00933CFF">
              <w:rPr>
                <w:rFonts w:cstheme="minorHAnsi"/>
                <w:sz w:val="22"/>
                <w:szCs w:val="22"/>
              </w:rPr>
              <w:t>Not Reported</w:t>
            </w:r>
          </w:p>
        </w:tc>
        <w:tc>
          <w:tcPr>
            <w:tcW w:w="2168" w:type="dxa"/>
          </w:tcPr>
          <w:p w14:paraId="31CE4578" w14:textId="77777777" w:rsidR="0034781E" w:rsidRPr="00933CFF" w:rsidRDefault="0034781E" w:rsidP="00A05687">
            <w:pPr>
              <w:rPr>
                <w:rFonts w:cstheme="minorHAnsi"/>
                <w:sz w:val="22"/>
                <w:szCs w:val="22"/>
              </w:rPr>
            </w:pPr>
            <w:r w:rsidRPr="00933CFF">
              <w:rPr>
                <w:rFonts w:cstheme="minorHAnsi"/>
                <w:sz w:val="22"/>
                <w:szCs w:val="22"/>
              </w:rPr>
              <w:t>Skeletal Geometry</w:t>
            </w:r>
          </w:p>
          <w:p w14:paraId="514BE65B" w14:textId="77777777" w:rsidR="0034781E" w:rsidRPr="00933CFF" w:rsidRDefault="0034781E" w:rsidP="00A05687">
            <w:pPr>
              <w:rPr>
                <w:rFonts w:cstheme="minorHAnsi"/>
                <w:sz w:val="22"/>
                <w:szCs w:val="22"/>
              </w:rPr>
            </w:pPr>
            <w:r w:rsidRPr="00933CFF">
              <w:rPr>
                <w:rFonts w:cstheme="minorHAnsi"/>
                <w:sz w:val="22"/>
                <w:szCs w:val="22"/>
              </w:rPr>
              <w:t xml:space="preserve">(3D </w:t>
            </w:r>
            <w:proofErr w:type="spellStart"/>
            <w:r w:rsidRPr="00933CFF">
              <w:rPr>
                <w:rFonts w:cstheme="minorHAnsi"/>
                <w:sz w:val="22"/>
                <w:szCs w:val="22"/>
              </w:rPr>
              <w:t>stereovideographic</w:t>
            </w:r>
            <w:proofErr w:type="spellEnd"/>
            <w:r w:rsidRPr="00933CFF">
              <w:rPr>
                <w:rFonts w:cstheme="minorHAnsi"/>
                <w:sz w:val="22"/>
                <w:szCs w:val="22"/>
              </w:rPr>
              <w:t>)</w:t>
            </w:r>
          </w:p>
        </w:tc>
      </w:tr>
    </w:tbl>
    <w:p w14:paraId="5127AD83" w14:textId="468E436E" w:rsidR="00DA554F" w:rsidRDefault="00DA13F7" w:rsidP="00ED281F">
      <w:pPr>
        <w:rPr>
          <w:rFonts w:cstheme="minorHAnsi"/>
          <w:b/>
          <w:bCs/>
        </w:rPr>
      </w:pPr>
      <w:r>
        <w:rPr>
          <w:rFonts w:cstheme="minorHAnsi"/>
          <w:b/>
          <w:bCs/>
        </w:rPr>
        <w:t>Key to table 3-1</w:t>
      </w:r>
    </w:p>
    <w:p w14:paraId="5C9D583F" w14:textId="7181E29D" w:rsidR="00ED281F" w:rsidRDefault="00ED281F" w:rsidP="00ED281F">
      <w:pPr>
        <w:rPr>
          <w:rFonts w:cstheme="minorHAnsi"/>
        </w:rPr>
      </w:pPr>
      <w:r w:rsidRPr="002D7564">
        <w:rPr>
          <mc:AlternateContent>
            <mc:Choice Requires="w16se">
              <w:rFonts w:cstheme="minorHAnsi"/>
            </mc:Choice>
            <mc:Fallback>
              <w:rFonts w:ascii="Apple Color Emoji" w:eastAsia="Apple Color Emoji" w:hAnsi="Apple Color Emoji" w:cs="Apple Color Emoji"/>
            </mc:Fallback>
          </mc:AlternateContent>
          <w:b/>
          <w:bCs/>
        </w:rPr>
        <mc:AlternateContent>
          <mc:Choice Requires="w16se">
            <w16se:symEx w16se:font="Apple Color Emoji" w16se:char="2642"/>
          </mc:Choice>
          <mc:Fallback>
            <w:t>♂</w:t>
          </mc:Fallback>
        </mc:AlternateContent>
      </w:r>
      <w:r>
        <w:rPr>
          <w:rFonts w:cstheme="minorHAnsi"/>
        </w:rPr>
        <w:t xml:space="preserve">Male, </w:t>
      </w:r>
      <w:r>
        <w:rPr>
          <w:rFonts w:ascii="Segoe UI Symbol" w:hAnsi="Segoe UI Symbol" w:cstheme="minorHAnsi"/>
          <w:b/>
          <w:bCs/>
        </w:rPr>
        <w:t xml:space="preserve">♀ </w:t>
      </w:r>
      <w:r>
        <w:rPr>
          <w:rFonts w:ascii="Segoe UI Symbol" w:hAnsi="Segoe UI Symbol" w:cstheme="minorHAnsi"/>
        </w:rPr>
        <w:t>Female</w:t>
      </w:r>
      <w:r w:rsidRPr="00BE47C8">
        <w:rPr>
          <w:rFonts w:cstheme="minorHAnsi"/>
          <w:b/>
          <w:bCs/>
        </w:rPr>
        <w:t xml:space="preserve"> AFO</w:t>
      </w:r>
      <w:r w:rsidRPr="00BE47C8">
        <w:rPr>
          <w:rFonts w:cstheme="minorHAnsi"/>
        </w:rPr>
        <w:t xml:space="preserve"> Ankle Foot Orthosis, </w:t>
      </w:r>
      <w:r w:rsidRPr="00BE47C8">
        <w:rPr>
          <w:rFonts w:cstheme="minorHAnsi"/>
          <w:b/>
          <w:bCs/>
        </w:rPr>
        <w:t xml:space="preserve">BF </w:t>
      </w:r>
      <w:r w:rsidRPr="00BE47C8">
        <w:rPr>
          <w:rFonts w:cstheme="minorHAnsi"/>
        </w:rPr>
        <w:t xml:space="preserve">Barefoot, </w:t>
      </w:r>
      <w:r w:rsidRPr="00BE47C8">
        <w:rPr>
          <w:rFonts w:cstheme="minorHAnsi"/>
          <w:b/>
          <w:bCs/>
        </w:rPr>
        <w:t>CNP</w:t>
      </w:r>
      <w:r w:rsidRPr="00BE47C8">
        <w:rPr>
          <w:rFonts w:cstheme="minorHAnsi"/>
        </w:rPr>
        <w:t xml:space="preserve"> Customised Navicular Pad, </w:t>
      </w:r>
      <w:r w:rsidRPr="00BE47C8">
        <w:rPr>
          <w:rFonts w:cstheme="minorHAnsi"/>
          <w:b/>
          <w:bCs/>
        </w:rPr>
        <w:t>CP</w:t>
      </w:r>
      <w:r w:rsidRPr="00BE47C8">
        <w:rPr>
          <w:rFonts w:cstheme="minorHAnsi"/>
        </w:rPr>
        <w:t xml:space="preserve"> Cerebral Palsy, </w:t>
      </w:r>
      <w:r w:rsidRPr="00BE47C8">
        <w:rPr>
          <w:rFonts w:cstheme="minorHAnsi"/>
          <w:b/>
          <w:bCs/>
        </w:rPr>
        <w:t>CTEV</w:t>
      </w:r>
      <w:r w:rsidRPr="00BE47C8">
        <w:rPr>
          <w:rFonts w:cstheme="minorHAnsi"/>
        </w:rPr>
        <w:t xml:space="preserve"> Congenital Talipes </w:t>
      </w:r>
      <w:proofErr w:type="spellStart"/>
      <w:r w:rsidRPr="00BE47C8">
        <w:rPr>
          <w:rFonts w:cstheme="minorHAnsi"/>
        </w:rPr>
        <w:t>Equino</w:t>
      </w:r>
      <w:proofErr w:type="spellEnd"/>
      <w:r w:rsidRPr="00BE47C8">
        <w:rPr>
          <w:rFonts w:cstheme="minorHAnsi"/>
        </w:rPr>
        <w:t xml:space="preserve"> Varus, </w:t>
      </w:r>
      <w:r w:rsidRPr="00BE47C8">
        <w:rPr>
          <w:rFonts w:cstheme="minorHAnsi"/>
          <w:b/>
          <w:bCs/>
        </w:rPr>
        <w:t xml:space="preserve">CTF </w:t>
      </w:r>
      <w:r w:rsidRPr="00BE47C8">
        <w:rPr>
          <w:rFonts w:cstheme="minorHAnsi"/>
        </w:rPr>
        <w:t xml:space="preserve">Corrective Therapeutic Footwear, </w:t>
      </w:r>
      <w:r w:rsidRPr="00BE47C8">
        <w:rPr>
          <w:rFonts w:cstheme="minorHAnsi"/>
          <w:b/>
          <w:bCs/>
        </w:rPr>
        <w:t>DB</w:t>
      </w:r>
      <w:r w:rsidRPr="00BE47C8">
        <w:rPr>
          <w:rFonts w:cstheme="minorHAnsi"/>
        </w:rPr>
        <w:t xml:space="preserve"> Dennis Brown Splinted Footwear, </w:t>
      </w:r>
      <w:r w:rsidRPr="00BE47C8">
        <w:rPr>
          <w:rFonts w:cstheme="minorHAnsi"/>
          <w:b/>
          <w:bCs/>
        </w:rPr>
        <w:t>FAS</w:t>
      </w:r>
      <w:r w:rsidRPr="00BE47C8">
        <w:rPr>
          <w:rFonts w:cstheme="minorHAnsi"/>
        </w:rPr>
        <w:t xml:space="preserve"> Forefoot Abduction Night Shoe, </w:t>
      </w:r>
      <w:r w:rsidRPr="00BE47C8">
        <w:rPr>
          <w:rFonts w:cstheme="minorHAnsi"/>
          <w:b/>
          <w:bCs/>
        </w:rPr>
        <w:t xml:space="preserve">FIFT </w:t>
      </w:r>
      <w:r w:rsidRPr="00BE47C8">
        <w:rPr>
          <w:rFonts w:cstheme="minorHAnsi"/>
        </w:rPr>
        <w:t xml:space="preserve">Functional Instability Therapeutic Footwear, </w:t>
      </w:r>
      <w:r w:rsidRPr="00BE47C8">
        <w:rPr>
          <w:rFonts w:cstheme="minorHAnsi"/>
          <w:b/>
          <w:bCs/>
        </w:rPr>
        <w:t xml:space="preserve">FLTF </w:t>
      </w:r>
      <w:r w:rsidRPr="00BE47C8">
        <w:rPr>
          <w:rFonts w:cstheme="minorHAnsi"/>
        </w:rPr>
        <w:t xml:space="preserve">Functional Lift Therapeutic Footwear, </w:t>
      </w:r>
      <w:r w:rsidRPr="00BE47C8">
        <w:rPr>
          <w:rFonts w:cstheme="minorHAnsi"/>
          <w:b/>
          <w:bCs/>
        </w:rPr>
        <w:t xml:space="preserve">FSTF </w:t>
      </w:r>
      <w:r w:rsidRPr="00BE47C8">
        <w:rPr>
          <w:rFonts w:cstheme="minorHAnsi"/>
        </w:rPr>
        <w:t xml:space="preserve">Functional Stability Therapeutic Footwear, </w:t>
      </w:r>
      <w:r w:rsidRPr="00BE47C8">
        <w:rPr>
          <w:rFonts w:cstheme="minorHAnsi"/>
          <w:b/>
          <w:bCs/>
        </w:rPr>
        <w:t xml:space="preserve">FSTFWS, </w:t>
      </w:r>
      <w:r w:rsidRPr="00BE47C8">
        <w:rPr>
          <w:rFonts w:cstheme="minorHAnsi"/>
        </w:rPr>
        <w:t xml:space="preserve">Functional Stability Therapeutic Footwear Without Steel Shank , </w:t>
      </w:r>
      <w:r w:rsidRPr="00BE47C8">
        <w:rPr>
          <w:rFonts w:cstheme="minorHAnsi"/>
          <w:b/>
          <w:bCs/>
        </w:rPr>
        <w:t xml:space="preserve">GMSF </w:t>
      </w:r>
      <w:r w:rsidRPr="00BE47C8">
        <w:rPr>
          <w:rFonts w:cstheme="minorHAnsi"/>
        </w:rPr>
        <w:t>Gross Motor Functioning Score</w:t>
      </w:r>
      <w:r w:rsidRPr="00BE47C8">
        <w:rPr>
          <w:rFonts w:cstheme="minorHAnsi"/>
          <w:b/>
          <w:bCs/>
        </w:rPr>
        <w:t>, HB</w:t>
      </w:r>
      <w:r w:rsidRPr="00BE47C8">
        <w:rPr>
          <w:rFonts w:cstheme="minorHAnsi"/>
        </w:rPr>
        <w:t xml:space="preserve">, heel block, </w:t>
      </w:r>
      <w:r w:rsidRPr="00BE47C8">
        <w:rPr>
          <w:rFonts w:cstheme="minorHAnsi"/>
          <w:b/>
          <w:bCs/>
        </w:rPr>
        <w:t xml:space="preserve">KAFO </w:t>
      </w:r>
      <w:r w:rsidRPr="00BE47C8">
        <w:rPr>
          <w:rFonts w:cstheme="minorHAnsi"/>
        </w:rPr>
        <w:t xml:space="preserve">Knee Ankle Foot Orthoses , </w:t>
      </w:r>
      <w:r w:rsidRPr="00BE47C8">
        <w:rPr>
          <w:rFonts w:cstheme="minorHAnsi"/>
          <w:b/>
          <w:bCs/>
        </w:rPr>
        <w:t>LLD</w:t>
      </w:r>
      <w:r w:rsidRPr="00BE47C8">
        <w:rPr>
          <w:rFonts w:cstheme="minorHAnsi"/>
        </w:rPr>
        <w:t xml:space="preserve"> Limb Length Difference , </w:t>
      </w:r>
      <w:r w:rsidRPr="00BE47C8">
        <w:rPr>
          <w:rFonts w:cstheme="minorHAnsi"/>
          <w:b/>
          <w:bCs/>
        </w:rPr>
        <w:t>PNP</w:t>
      </w:r>
      <w:r w:rsidRPr="00BE47C8">
        <w:rPr>
          <w:rFonts w:cstheme="minorHAnsi"/>
        </w:rPr>
        <w:t xml:space="preserve"> Prefabricated Navicular Pad, </w:t>
      </w:r>
      <w:r w:rsidRPr="00BE47C8">
        <w:rPr>
          <w:rFonts w:cstheme="minorHAnsi"/>
          <w:b/>
          <w:bCs/>
        </w:rPr>
        <w:t xml:space="preserve">SF </w:t>
      </w:r>
      <w:r w:rsidRPr="00BE47C8">
        <w:rPr>
          <w:rFonts w:cstheme="minorHAnsi"/>
        </w:rPr>
        <w:t>Standing Frame,</w:t>
      </w:r>
      <w:r w:rsidRPr="00BE47C8">
        <w:rPr>
          <w:rFonts w:cstheme="minorHAnsi"/>
          <w:b/>
          <w:bCs/>
        </w:rPr>
        <w:t xml:space="preserve"> SLF </w:t>
      </w:r>
      <w:r w:rsidRPr="00BE47C8">
        <w:rPr>
          <w:rFonts w:cstheme="minorHAnsi"/>
        </w:rPr>
        <w:t xml:space="preserve">Standard Last Footwear, </w:t>
      </w:r>
      <w:r w:rsidRPr="00BE47C8">
        <w:rPr>
          <w:rFonts w:cstheme="minorHAnsi"/>
          <w:b/>
          <w:bCs/>
        </w:rPr>
        <w:t xml:space="preserve">SSF </w:t>
      </w:r>
      <w:r w:rsidRPr="00BE47C8">
        <w:rPr>
          <w:rFonts w:cstheme="minorHAnsi"/>
        </w:rPr>
        <w:t xml:space="preserve">Standard Sole </w:t>
      </w:r>
      <w:r w:rsidRPr="00BE47C8">
        <w:rPr>
          <w:rFonts w:cstheme="minorHAnsi"/>
        </w:rPr>
        <w:lastRenderedPageBreak/>
        <w:t xml:space="preserve">Footwear, </w:t>
      </w:r>
      <w:r w:rsidRPr="00BE47C8">
        <w:rPr>
          <w:rFonts w:cstheme="minorHAnsi"/>
          <w:b/>
          <w:bCs/>
        </w:rPr>
        <w:t>UCBL</w:t>
      </w:r>
      <w:r w:rsidRPr="00BE47C8">
        <w:rPr>
          <w:rFonts w:cstheme="minorHAnsi"/>
        </w:rPr>
        <w:t xml:space="preserve"> University of California Biomechanics Laboratory custom moulded Insert, *Age When tested, </w:t>
      </w:r>
      <w:r>
        <w:rPr>
          <w:rFonts w:ascii="Calibri" w:hAnsi="Calibri" w:cstheme="minorHAnsi"/>
        </w:rPr>
        <w:t>†</w:t>
      </w:r>
      <w:r w:rsidRPr="00BC1AF3">
        <w:rPr>
          <w:rFonts w:cstheme="minorHAnsi"/>
        </w:rPr>
        <w:t xml:space="preserve"> </w:t>
      </w:r>
      <w:r w:rsidRPr="00993A68">
        <w:rPr>
          <w:rFonts w:cstheme="minorHAnsi"/>
        </w:rPr>
        <w:t xml:space="preserve">Sex </w:t>
      </w:r>
      <w:r>
        <w:rPr>
          <w:rFonts w:cstheme="minorHAnsi"/>
        </w:rPr>
        <w:t>distribution amongst groups not reported</w:t>
      </w:r>
      <w:r w:rsidRPr="00BE47C8">
        <w:rPr>
          <w:rFonts w:cstheme="minorHAnsi"/>
        </w:rPr>
        <w:t xml:space="preserve">, </w:t>
      </w:r>
      <w:r>
        <w:rPr>
          <w:rFonts w:ascii="Calibri (Body)" w:hAnsi="Calibri (Body)" w:cstheme="minorHAnsi"/>
        </w:rPr>
        <w:t>‡</w:t>
      </w:r>
      <w:r w:rsidRPr="00BE47C8">
        <w:rPr>
          <w:rFonts w:cstheme="minorHAnsi"/>
        </w:rPr>
        <w:t xml:space="preserve"> Age at entry</w:t>
      </w:r>
      <w:r>
        <w:rPr>
          <w:rFonts w:cstheme="minorHAnsi"/>
        </w:rPr>
        <w:t xml:space="preserve"> of study, §</w:t>
      </w:r>
      <w:r w:rsidRPr="00BE47C8">
        <w:rPr>
          <w:rFonts w:cstheme="minorHAnsi"/>
        </w:rPr>
        <w:t>Numbers at end of study</w:t>
      </w:r>
      <w:r>
        <w:rPr>
          <w:rFonts w:cstheme="minorHAnsi"/>
        </w:rPr>
        <w:t xml:space="preserve">, |missing </w:t>
      </w:r>
      <w:r w:rsidRPr="00BE47C8">
        <w:rPr>
          <w:rFonts w:cstheme="minorHAnsi"/>
        </w:rPr>
        <w:t xml:space="preserve">17% </w:t>
      </w:r>
      <w:r w:rsidRPr="00ED281F">
        <w:rPr>
          <w:rFonts w:cstheme="minorHAnsi"/>
        </w:rPr>
        <w:t xml:space="preserve">Sex </w:t>
      </w:r>
      <w:r>
        <w:rPr>
          <w:rFonts w:cstheme="minorHAnsi"/>
        </w:rPr>
        <w:t xml:space="preserve">distribution </w:t>
      </w:r>
      <w:r w:rsidRPr="00BE47C8">
        <w:rPr>
          <w:rFonts w:cstheme="minorHAnsi"/>
        </w:rPr>
        <w:t>not accounted for</w:t>
      </w:r>
      <w:r>
        <w:rPr>
          <w:rFonts w:cstheme="minorHAnsi"/>
        </w:rPr>
        <w:t xml:space="preserve">, </w:t>
      </w:r>
      <w:r>
        <w:rPr>
          <w:rFonts w:ascii="Calibri" w:hAnsi="Calibri" w:cstheme="minorHAnsi"/>
        </w:rPr>
        <w:t>¶ age range distribution amongst groups not reported</w:t>
      </w:r>
      <w:r>
        <w:rPr>
          <w:rFonts w:cstheme="minorHAnsi"/>
        </w:rPr>
        <w:t xml:space="preserve">, # variety of neurological and developmental conditions within group. </w:t>
      </w:r>
    </w:p>
    <w:p w14:paraId="59CB8DB5" w14:textId="77777777" w:rsidR="007B45B2" w:rsidRDefault="007B45B2" w:rsidP="00D42BBB">
      <w:pPr>
        <w:jc w:val="both"/>
      </w:pPr>
    </w:p>
    <w:p w14:paraId="504D49F5" w14:textId="77777777" w:rsidR="0034781E" w:rsidRDefault="0034781E" w:rsidP="00895152">
      <w:pPr>
        <w:pStyle w:val="Caption"/>
        <w:rPr>
          <w:sz w:val="24"/>
          <w:szCs w:val="24"/>
        </w:rPr>
      </w:pPr>
      <w:bookmarkStart w:id="91" w:name="_Ref132281023"/>
    </w:p>
    <w:p w14:paraId="6A444F96" w14:textId="77777777" w:rsidR="0034781E" w:rsidRDefault="0034781E" w:rsidP="00895152">
      <w:pPr>
        <w:pStyle w:val="Caption"/>
        <w:rPr>
          <w:sz w:val="24"/>
          <w:szCs w:val="24"/>
        </w:rPr>
      </w:pPr>
    </w:p>
    <w:p w14:paraId="08612B41" w14:textId="77777777" w:rsidR="0034781E" w:rsidRDefault="0034781E" w:rsidP="00895152">
      <w:pPr>
        <w:pStyle w:val="Caption"/>
        <w:rPr>
          <w:sz w:val="24"/>
          <w:szCs w:val="24"/>
        </w:rPr>
      </w:pPr>
    </w:p>
    <w:p w14:paraId="3014F0DA" w14:textId="77777777" w:rsidR="0034781E" w:rsidRDefault="0034781E" w:rsidP="00895152">
      <w:pPr>
        <w:pStyle w:val="Caption"/>
        <w:rPr>
          <w:sz w:val="24"/>
          <w:szCs w:val="24"/>
        </w:rPr>
      </w:pPr>
    </w:p>
    <w:p w14:paraId="00A2BB35" w14:textId="77777777" w:rsidR="0034781E" w:rsidRDefault="0034781E" w:rsidP="00895152">
      <w:pPr>
        <w:pStyle w:val="Caption"/>
        <w:rPr>
          <w:sz w:val="24"/>
          <w:szCs w:val="24"/>
        </w:rPr>
      </w:pPr>
    </w:p>
    <w:p w14:paraId="28E5D4DA" w14:textId="77777777" w:rsidR="0034781E" w:rsidRDefault="0034781E" w:rsidP="00895152">
      <w:pPr>
        <w:pStyle w:val="Caption"/>
        <w:rPr>
          <w:sz w:val="24"/>
          <w:szCs w:val="24"/>
        </w:rPr>
      </w:pPr>
    </w:p>
    <w:p w14:paraId="30F3FF76" w14:textId="77777777" w:rsidR="0034781E" w:rsidRDefault="0034781E" w:rsidP="00895152">
      <w:pPr>
        <w:pStyle w:val="Caption"/>
        <w:rPr>
          <w:sz w:val="24"/>
          <w:szCs w:val="24"/>
        </w:rPr>
      </w:pPr>
    </w:p>
    <w:p w14:paraId="50935871" w14:textId="77777777" w:rsidR="0034781E" w:rsidRDefault="0034781E" w:rsidP="00895152">
      <w:pPr>
        <w:pStyle w:val="Caption"/>
        <w:rPr>
          <w:sz w:val="24"/>
          <w:szCs w:val="24"/>
        </w:rPr>
      </w:pPr>
    </w:p>
    <w:p w14:paraId="18131191" w14:textId="77777777" w:rsidR="0034781E" w:rsidRDefault="0034781E" w:rsidP="00895152">
      <w:pPr>
        <w:pStyle w:val="Caption"/>
        <w:rPr>
          <w:sz w:val="24"/>
          <w:szCs w:val="24"/>
        </w:rPr>
      </w:pPr>
    </w:p>
    <w:p w14:paraId="3E4B235F" w14:textId="77777777" w:rsidR="0034781E" w:rsidRDefault="0034781E" w:rsidP="00895152">
      <w:pPr>
        <w:pStyle w:val="Caption"/>
        <w:rPr>
          <w:sz w:val="24"/>
          <w:szCs w:val="24"/>
        </w:rPr>
      </w:pPr>
    </w:p>
    <w:p w14:paraId="78F0BD05" w14:textId="77777777" w:rsidR="0034781E" w:rsidRDefault="0034781E" w:rsidP="00895152">
      <w:pPr>
        <w:pStyle w:val="Caption"/>
        <w:rPr>
          <w:sz w:val="24"/>
          <w:szCs w:val="24"/>
        </w:rPr>
      </w:pPr>
    </w:p>
    <w:p w14:paraId="299E9EA8" w14:textId="77777777" w:rsidR="0034781E" w:rsidRDefault="0034781E" w:rsidP="00895152">
      <w:pPr>
        <w:pStyle w:val="Caption"/>
        <w:rPr>
          <w:sz w:val="24"/>
          <w:szCs w:val="24"/>
        </w:rPr>
      </w:pPr>
    </w:p>
    <w:p w14:paraId="19CD8FAF" w14:textId="77777777" w:rsidR="0034781E" w:rsidRDefault="0034781E" w:rsidP="00895152">
      <w:pPr>
        <w:pStyle w:val="Caption"/>
        <w:rPr>
          <w:sz w:val="24"/>
          <w:szCs w:val="24"/>
        </w:rPr>
      </w:pPr>
    </w:p>
    <w:p w14:paraId="74732EBD" w14:textId="77777777" w:rsidR="0034781E" w:rsidRDefault="0034781E" w:rsidP="00895152">
      <w:pPr>
        <w:pStyle w:val="Caption"/>
        <w:rPr>
          <w:sz w:val="24"/>
          <w:szCs w:val="24"/>
        </w:rPr>
      </w:pPr>
    </w:p>
    <w:p w14:paraId="0EAFB404" w14:textId="77777777" w:rsidR="00CD67CB" w:rsidRDefault="00CD67CB" w:rsidP="00895152">
      <w:pPr>
        <w:pStyle w:val="Caption"/>
        <w:rPr>
          <w:sz w:val="24"/>
          <w:szCs w:val="24"/>
        </w:rPr>
      </w:pPr>
      <w:bookmarkStart w:id="92" w:name="_Ref142032210"/>
    </w:p>
    <w:p w14:paraId="40BA3700" w14:textId="00CE8ACE" w:rsidR="00503611" w:rsidRPr="00895152" w:rsidRDefault="00895152" w:rsidP="00895152">
      <w:pPr>
        <w:pStyle w:val="Caption"/>
        <w:rPr>
          <w:sz w:val="24"/>
          <w:szCs w:val="24"/>
        </w:rPr>
      </w:pPr>
      <w:bookmarkStart w:id="93" w:name="_Toc156393249"/>
      <w:r w:rsidRPr="00895152">
        <w:rPr>
          <w:sz w:val="24"/>
          <w:szCs w:val="24"/>
        </w:rPr>
        <w:lastRenderedPageBreak/>
        <w:t xml:space="preserve">Table </w:t>
      </w:r>
      <w:r w:rsidR="003F38BD">
        <w:rPr>
          <w:sz w:val="24"/>
          <w:szCs w:val="24"/>
        </w:rPr>
        <w:fldChar w:fldCharType="begin"/>
      </w:r>
      <w:r w:rsidR="003F38BD">
        <w:rPr>
          <w:sz w:val="24"/>
          <w:szCs w:val="24"/>
        </w:rPr>
        <w:instrText xml:space="preserve"> STYLEREF 1 \s </w:instrText>
      </w:r>
      <w:r w:rsidR="003F38BD">
        <w:rPr>
          <w:sz w:val="24"/>
          <w:szCs w:val="24"/>
        </w:rPr>
        <w:fldChar w:fldCharType="separate"/>
      </w:r>
      <w:r w:rsidR="003F38BD">
        <w:rPr>
          <w:noProof/>
          <w:sz w:val="24"/>
          <w:szCs w:val="24"/>
        </w:rPr>
        <w:t>3</w:t>
      </w:r>
      <w:r w:rsidR="003F38BD">
        <w:rPr>
          <w:sz w:val="24"/>
          <w:szCs w:val="24"/>
        </w:rPr>
        <w:fldChar w:fldCharType="end"/>
      </w:r>
      <w:r w:rsidR="003F38BD">
        <w:rPr>
          <w:sz w:val="24"/>
          <w:szCs w:val="24"/>
        </w:rPr>
        <w:noBreakHyphen/>
      </w:r>
      <w:r w:rsidR="003F38BD">
        <w:rPr>
          <w:sz w:val="24"/>
          <w:szCs w:val="24"/>
        </w:rPr>
        <w:fldChar w:fldCharType="begin"/>
      </w:r>
      <w:r w:rsidR="003F38BD">
        <w:rPr>
          <w:sz w:val="24"/>
          <w:szCs w:val="24"/>
        </w:rPr>
        <w:instrText xml:space="preserve"> SEQ Table \* ARABIC \s 1 </w:instrText>
      </w:r>
      <w:r w:rsidR="003F38BD">
        <w:rPr>
          <w:sz w:val="24"/>
          <w:szCs w:val="24"/>
        </w:rPr>
        <w:fldChar w:fldCharType="separate"/>
      </w:r>
      <w:r w:rsidR="003F38BD">
        <w:rPr>
          <w:noProof/>
          <w:sz w:val="24"/>
          <w:szCs w:val="24"/>
        </w:rPr>
        <w:t>2</w:t>
      </w:r>
      <w:r w:rsidR="003F38BD">
        <w:rPr>
          <w:sz w:val="24"/>
          <w:szCs w:val="24"/>
        </w:rPr>
        <w:fldChar w:fldCharType="end"/>
      </w:r>
      <w:bookmarkEnd w:id="91"/>
      <w:bookmarkEnd w:id="92"/>
      <w:r w:rsidRPr="00895152">
        <w:rPr>
          <w:sz w:val="24"/>
          <w:szCs w:val="24"/>
        </w:rPr>
        <w:t xml:space="preserve"> Description of footwear interventions in included studies.</w:t>
      </w:r>
      <w:bookmarkEnd w:id="93"/>
    </w:p>
    <w:tbl>
      <w:tblPr>
        <w:tblStyle w:val="TableGrid"/>
        <w:tblW w:w="13892" w:type="dxa"/>
        <w:tblInd w:w="-5" w:type="dxa"/>
        <w:tblLook w:val="04A0" w:firstRow="1" w:lastRow="0" w:firstColumn="1" w:lastColumn="0" w:noHBand="0" w:noVBand="1"/>
      </w:tblPr>
      <w:tblGrid>
        <w:gridCol w:w="2317"/>
        <w:gridCol w:w="11575"/>
      </w:tblGrid>
      <w:tr w:rsidR="00503611" w:rsidRPr="0039027A" w14:paraId="18D4102F" w14:textId="77777777" w:rsidTr="001C74EA">
        <w:tc>
          <w:tcPr>
            <w:tcW w:w="2317" w:type="dxa"/>
          </w:tcPr>
          <w:p w14:paraId="676754F9" w14:textId="77777777" w:rsidR="00503611" w:rsidRPr="0039027A" w:rsidRDefault="00503611" w:rsidP="00AA765F">
            <w:pPr>
              <w:rPr>
                <w:rFonts w:cstheme="majorHAnsi"/>
                <w:b/>
                <w:bCs/>
              </w:rPr>
            </w:pPr>
            <w:r w:rsidRPr="0039027A">
              <w:rPr>
                <w:rFonts w:cstheme="majorHAnsi"/>
                <w:b/>
                <w:bCs/>
              </w:rPr>
              <w:t>Study</w:t>
            </w:r>
          </w:p>
        </w:tc>
        <w:tc>
          <w:tcPr>
            <w:tcW w:w="11575" w:type="dxa"/>
          </w:tcPr>
          <w:p w14:paraId="0233D08B" w14:textId="77777777" w:rsidR="00503611" w:rsidRPr="0039027A" w:rsidRDefault="00503611" w:rsidP="00AA765F">
            <w:pPr>
              <w:rPr>
                <w:rFonts w:cstheme="majorHAnsi"/>
                <w:b/>
                <w:bCs/>
              </w:rPr>
            </w:pPr>
            <w:r w:rsidRPr="0039027A">
              <w:rPr>
                <w:rFonts w:cstheme="majorHAnsi"/>
                <w:b/>
                <w:bCs/>
              </w:rPr>
              <w:t>Description provided of therapeutic footwear intervention (s)</w:t>
            </w:r>
          </w:p>
        </w:tc>
      </w:tr>
      <w:tr w:rsidR="00503611" w:rsidRPr="0039027A" w14:paraId="5D3A46C0" w14:textId="77777777" w:rsidTr="001C74EA">
        <w:trPr>
          <w:trHeight w:val="392"/>
        </w:trPr>
        <w:tc>
          <w:tcPr>
            <w:tcW w:w="13892" w:type="dxa"/>
            <w:gridSpan w:val="2"/>
          </w:tcPr>
          <w:p w14:paraId="1A7D8A95" w14:textId="77777777" w:rsidR="00503611" w:rsidRPr="0039027A" w:rsidRDefault="00503611" w:rsidP="00AA765F">
            <w:pPr>
              <w:jc w:val="center"/>
              <w:rPr>
                <w:rFonts w:cstheme="majorHAnsi"/>
                <w:b/>
                <w:bCs/>
              </w:rPr>
            </w:pPr>
            <w:r w:rsidRPr="0039027A">
              <w:rPr>
                <w:rFonts w:cstheme="majorHAnsi"/>
                <w:b/>
                <w:bCs/>
              </w:rPr>
              <w:t xml:space="preserve">Corrective Therapeutic Footwear </w:t>
            </w:r>
          </w:p>
        </w:tc>
      </w:tr>
      <w:tr w:rsidR="00503611" w:rsidRPr="0039027A" w14:paraId="2A880281" w14:textId="77777777" w:rsidTr="001C74EA">
        <w:tc>
          <w:tcPr>
            <w:tcW w:w="2317" w:type="dxa"/>
          </w:tcPr>
          <w:p w14:paraId="1FB91EAD" w14:textId="77777777" w:rsidR="00503611" w:rsidRPr="0039027A" w:rsidRDefault="00503611" w:rsidP="00AA765F">
            <w:pPr>
              <w:rPr>
                <w:rFonts w:cs="Times New Roman"/>
              </w:rPr>
            </w:pPr>
            <w:r w:rsidRPr="0039027A">
              <w:rPr>
                <w:rFonts w:cs="Times New Roman"/>
              </w:rPr>
              <w:t>Chen et al (2015)</w:t>
            </w:r>
          </w:p>
        </w:tc>
        <w:tc>
          <w:tcPr>
            <w:tcW w:w="11575" w:type="dxa"/>
          </w:tcPr>
          <w:p w14:paraId="1BDA8E0B" w14:textId="77777777" w:rsidR="00503611" w:rsidRPr="0039027A" w:rsidRDefault="00503611" w:rsidP="00AA765F">
            <w:pPr>
              <w:rPr>
                <w:rFonts w:cstheme="majorHAnsi"/>
              </w:rPr>
            </w:pPr>
            <w:r w:rsidRPr="0039027A">
              <w:rPr>
                <w:rFonts w:cstheme="majorHAnsi"/>
              </w:rPr>
              <w:t>Orthopaedic shoe with an orthopaedic insole and hard heel cup (CTF)</w:t>
            </w:r>
          </w:p>
        </w:tc>
      </w:tr>
      <w:tr w:rsidR="00503611" w:rsidRPr="0039027A" w14:paraId="305E0478" w14:textId="77777777" w:rsidTr="001C74EA">
        <w:tc>
          <w:tcPr>
            <w:tcW w:w="2317" w:type="dxa"/>
          </w:tcPr>
          <w:p w14:paraId="3ED4E5C8" w14:textId="77777777" w:rsidR="00503611" w:rsidRPr="0039027A" w:rsidRDefault="00503611" w:rsidP="00AA765F">
            <w:pPr>
              <w:rPr>
                <w:rFonts w:cs="Times New Roman"/>
              </w:rPr>
            </w:pPr>
            <w:proofErr w:type="spellStart"/>
            <w:r w:rsidRPr="0039027A">
              <w:rPr>
                <w:rFonts w:cs="Times New Roman"/>
              </w:rPr>
              <w:t>Kanatli</w:t>
            </w:r>
            <w:proofErr w:type="spellEnd"/>
            <w:r w:rsidRPr="0039027A">
              <w:rPr>
                <w:rFonts w:cs="Times New Roman"/>
              </w:rPr>
              <w:t xml:space="preserve"> et al (2016)</w:t>
            </w:r>
          </w:p>
        </w:tc>
        <w:tc>
          <w:tcPr>
            <w:tcW w:w="11575" w:type="dxa"/>
          </w:tcPr>
          <w:p w14:paraId="087FF81C" w14:textId="77777777" w:rsidR="00503611" w:rsidRPr="0039027A" w:rsidRDefault="00503611" w:rsidP="00AA765F">
            <w:pPr>
              <w:rPr>
                <w:rFonts w:cstheme="majorHAnsi"/>
              </w:rPr>
            </w:pPr>
            <w:r w:rsidRPr="0039027A">
              <w:rPr>
                <w:rFonts w:cstheme="majorHAnsi"/>
              </w:rPr>
              <w:t>Custom made orthopaedic shoe, 0.5-0.9cm longitudinal arch support, 3-4mm heel wedges. (CTF)</w:t>
            </w:r>
          </w:p>
        </w:tc>
      </w:tr>
      <w:tr w:rsidR="00503611" w:rsidRPr="0039027A" w14:paraId="3A1F624B" w14:textId="77777777" w:rsidTr="001C74EA">
        <w:tc>
          <w:tcPr>
            <w:tcW w:w="2317" w:type="dxa"/>
          </w:tcPr>
          <w:p w14:paraId="21DE2F36" w14:textId="77777777" w:rsidR="00503611" w:rsidRPr="0039027A" w:rsidRDefault="00503611" w:rsidP="00AA765F">
            <w:pPr>
              <w:rPr>
                <w:rFonts w:cs="Times New Roman"/>
              </w:rPr>
            </w:pPr>
            <w:r w:rsidRPr="0039027A">
              <w:rPr>
                <w:rFonts w:cs="Times New Roman"/>
              </w:rPr>
              <w:t>Wenger et al (1989)</w:t>
            </w:r>
          </w:p>
        </w:tc>
        <w:tc>
          <w:tcPr>
            <w:tcW w:w="11575" w:type="dxa"/>
          </w:tcPr>
          <w:p w14:paraId="63C5E642" w14:textId="77777777" w:rsidR="00503611" w:rsidRPr="0039027A" w:rsidRDefault="00503611" w:rsidP="00AA765F">
            <w:pPr>
              <w:rPr>
                <w:rFonts w:cstheme="majorHAnsi"/>
              </w:rPr>
            </w:pPr>
            <w:r w:rsidRPr="0039027A">
              <w:rPr>
                <w:rFonts w:cstheme="majorHAnsi"/>
              </w:rPr>
              <w:t>Orthopaedic shoe, steel shank, Thomas heel, long medial heel counter, navicular pad (CTF)</w:t>
            </w:r>
          </w:p>
        </w:tc>
      </w:tr>
      <w:tr w:rsidR="00503611" w:rsidRPr="0039027A" w14:paraId="73D3782B" w14:textId="77777777" w:rsidTr="001C74EA">
        <w:trPr>
          <w:trHeight w:val="438"/>
        </w:trPr>
        <w:tc>
          <w:tcPr>
            <w:tcW w:w="13892" w:type="dxa"/>
            <w:gridSpan w:val="2"/>
          </w:tcPr>
          <w:p w14:paraId="610ABBCC" w14:textId="77777777" w:rsidR="00503611" w:rsidRPr="0039027A" w:rsidRDefault="00503611" w:rsidP="00AA765F">
            <w:pPr>
              <w:jc w:val="center"/>
              <w:rPr>
                <w:rFonts w:cs="Times New Roman"/>
                <w:b/>
                <w:bCs/>
              </w:rPr>
            </w:pPr>
            <w:r w:rsidRPr="0039027A">
              <w:rPr>
                <w:rFonts w:cs="Times New Roman"/>
                <w:b/>
                <w:bCs/>
              </w:rPr>
              <w:t>Functional Therapeutic Footwear</w:t>
            </w:r>
          </w:p>
        </w:tc>
      </w:tr>
      <w:tr w:rsidR="00503611" w:rsidRPr="0039027A" w14:paraId="6A7EAE06" w14:textId="77777777" w:rsidTr="001C74EA">
        <w:tc>
          <w:tcPr>
            <w:tcW w:w="13892" w:type="dxa"/>
            <w:gridSpan w:val="2"/>
          </w:tcPr>
          <w:p w14:paraId="12B5FB84" w14:textId="77777777" w:rsidR="00503611" w:rsidRPr="0039027A" w:rsidRDefault="00503611" w:rsidP="00AA765F">
            <w:pPr>
              <w:rPr>
                <w:rFonts w:cstheme="majorHAnsi"/>
                <w:b/>
                <w:bCs/>
              </w:rPr>
            </w:pPr>
            <w:r w:rsidRPr="0039027A">
              <w:rPr>
                <w:rFonts w:cstheme="majorHAnsi"/>
                <w:b/>
                <w:bCs/>
              </w:rPr>
              <w:t>Functional Stability</w:t>
            </w:r>
          </w:p>
        </w:tc>
      </w:tr>
      <w:tr w:rsidR="00503611" w:rsidRPr="0039027A" w14:paraId="1EC5897C" w14:textId="77777777" w:rsidTr="001C74EA">
        <w:tc>
          <w:tcPr>
            <w:tcW w:w="2317" w:type="dxa"/>
          </w:tcPr>
          <w:p w14:paraId="18E7096E" w14:textId="77777777" w:rsidR="00503611" w:rsidRPr="0039027A" w:rsidRDefault="00503611" w:rsidP="00AA765F">
            <w:pPr>
              <w:rPr>
                <w:rFonts w:cs="Times New Roman"/>
              </w:rPr>
            </w:pPr>
            <w:r w:rsidRPr="0039027A">
              <w:rPr>
                <w:rFonts w:cs="Times New Roman"/>
              </w:rPr>
              <w:t>Abd Elkader et al (2013)</w:t>
            </w:r>
          </w:p>
        </w:tc>
        <w:tc>
          <w:tcPr>
            <w:tcW w:w="11575" w:type="dxa"/>
          </w:tcPr>
          <w:p w14:paraId="72616DFD" w14:textId="77777777" w:rsidR="00503611" w:rsidRPr="0039027A" w:rsidRDefault="00503611" w:rsidP="00AA765F">
            <w:pPr>
              <w:rPr>
                <w:rFonts w:cstheme="majorHAnsi"/>
              </w:rPr>
            </w:pPr>
            <w:r w:rsidRPr="0039027A">
              <w:rPr>
                <w:rFonts w:cstheme="majorHAnsi"/>
              </w:rPr>
              <w:t>Medical shoes same brand and model (brand/model not stated) with prefabricated arch insert (FSTF)</w:t>
            </w:r>
          </w:p>
        </w:tc>
      </w:tr>
      <w:tr w:rsidR="00503611" w:rsidRPr="0039027A" w14:paraId="43B51467" w14:textId="77777777" w:rsidTr="001C74EA">
        <w:tc>
          <w:tcPr>
            <w:tcW w:w="2317" w:type="dxa"/>
          </w:tcPr>
          <w:p w14:paraId="1B381638" w14:textId="77777777" w:rsidR="00503611" w:rsidRPr="0039027A" w:rsidRDefault="00503611" w:rsidP="00AA765F">
            <w:pPr>
              <w:rPr>
                <w:rFonts w:cs="Times New Roman"/>
              </w:rPr>
            </w:pPr>
            <w:proofErr w:type="spellStart"/>
            <w:r w:rsidRPr="0039027A">
              <w:rPr>
                <w:rFonts w:cs="Times New Roman"/>
              </w:rPr>
              <w:t>Aboutorabi</w:t>
            </w:r>
            <w:proofErr w:type="spellEnd"/>
            <w:r w:rsidRPr="0039027A">
              <w:rPr>
                <w:rFonts w:cs="Times New Roman"/>
              </w:rPr>
              <w:t xml:space="preserve"> et al (2014)</w:t>
            </w:r>
          </w:p>
        </w:tc>
        <w:tc>
          <w:tcPr>
            <w:tcW w:w="11575" w:type="dxa"/>
          </w:tcPr>
          <w:p w14:paraId="51B91059" w14:textId="77777777" w:rsidR="00503611" w:rsidRPr="0039027A" w:rsidRDefault="00503611" w:rsidP="00AA765F">
            <w:pPr>
              <w:rPr>
                <w:rFonts w:cstheme="majorHAnsi"/>
              </w:rPr>
            </w:pPr>
            <w:r w:rsidRPr="0039027A">
              <w:rPr>
                <w:rFonts w:cstheme="majorHAnsi"/>
              </w:rPr>
              <w:t>Custom made, High-top shoes, wide toe box, internal heel counter, arch inlay (FSTF)</w:t>
            </w:r>
          </w:p>
        </w:tc>
      </w:tr>
      <w:tr w:rsidR="00503611" w:rsidRPr="0039027A" w14:paraId="3F993335" w14:textId="77777777" w:rsidTr="001C74EA">
        <w:tc>
          <w:tcPr>
            <w:tcW w:w="2317" w:type="dxa"/>
          </w:tcPr>
          <w:p w14:paraId="14DC86BE" w14:textId="77777777" w:rsidR="00503611" w:rsidRPr="0039027A" w:rsidRDefault="00503611" w:rsidP="00AA765F">
            <w:pPr>
              <w:rPr>
                <w:rFonts w:cs="Times New Roman"/>
              </w:rPr>
            </w:pPr>
            <w:r w:rsidRPr="0039027A">
              <w:rPr>
                <w:rFonts w:cs="Times New Roman"/>
              </w:rPr>
              <w:t>Bakker et al (1997)</w:t>
            </w:r>
          </w:p>
        </w:tc>
        <w:tc>
          <w:tcPr>
            <w:tcW w:w="11575" w:type="dxa"/>
          </w:tcPr>
          <w:p w14:paraId="6B29D9E6" w14:textId="77777777" w:rsidR="00503611" w:rsidRPr="0039027A" w:rsidRDefault="00503611" w:rsidP="00AA765F">
            <w:pPr>
              <w:rPr>
                <w:rFonts w:cstheme="majorHAnsi"/>
              </w:rPr>
            </w:pPr>
            <w:r w:rsidRPr="0039027A">
              <w:rPr>
                <w:rFonts w:cstheme="majorHAnsi"/>
              </w:rPr>
              <w:t>No details other than off the shelf orthopaedic footwear (FSTF)</w:t>
            </w:r>
          </w:p>
        </w:tc>
      </w:tr>
      <w:tr w:rsidR="00503611" w:rsidRPr="0039027A" w14:paraId="2BEF4A2E" w14:textId="77777777" w:rsidTr="001C74EA">
        <w:tc>
          <w:tcPr>
            <w:tcW w:w="2317" w:type="dxa"/>
          </w:tcPr>
          <w:p w14:paraId="734E4C65" w14:textId="77777777" w:rsidR="00503611" w:rsidRPr="0039027A" w:rsidRDefault="00503611" w:rsidP="00AA765F">
            <w:pPr>
              <w:rPr>
                <w:rFonts w:cs="Times New Roman"/>
              </w:rPr>
            </w:pPr>
            <w:r w:rsidRPr="0039027A">
              <w:rPr>
                <w:rFonts w:cs="Times New Roman"/>
              </w:rPr>
              <w:t>Basta et al (1977)</w:t>
            </w:r>
          </w:p>
        </w:tc>
        <w:tc>
          <w:tcPr>
            <w:tcW w:w="11575" w:type="dxa"/>
          </w:tcPr>
          <w:p w14:paraId="1DD5BE39" w14:textId="77777777" w:rsidR="00503611" w:rsidRPr="0039027A" w:rsidRDefault="00503611" w:rsidP="00AA765F">
            <w:pPr>
              <w:rPr>
                <w:rFonts w:cstheme="majorHAnsi"/>
              </w:rPr>
            </w:pPr>
            <w:r w:rsidRPr="0039027A">
              <w:rPr>
                <w:rFonts w:cstheme="majorHAnsi"/>
              </w:rPr>
              <w:t>High topped, Steel Shank, firm counter (FSTF)</w:t>
            </w:r>
          </w:p>
        </w:tc>
      </w:tr>
      <w:tr w:rsidR="00503611" w:rsidRPr="0039027A" w14:paraId="0DB458BE" w14:textId="77777777" w:rsidTr="001C74EA">
        <w:tc>
          <w:tcPr>
            <w:tcW w:w="2317" w:type="dxa"/>
          </w:tcPr>
          <w:p w14:paraId="15FD8667" w14:textId="77777777" w:rsidR="00503611" w:rsidRPr="0039027A" w:rsidRDefault="00503611" w:rsidP="00AA765F">
            <w:pPr>
              <w:rPr>
                <w:rFonts w:cs="Times New Roman"/>
              </w:rPr>
            </w:pPr>
            <w:proofErr w:type="spellStart"/>
            <w:r w:rsidRPr="0039027A">
              <w:rPr>
                <w:rFonts w:cs="Times New Roman"/>
              </w:rPr>
              <w:t>Jagadamma</w:t>
            </w:r>
            <w:proofErr w:type="spellEnd"/>
            <w:r w:rsidRPr="0039027A">
              <w:rPr>
                <w:rFonts w:cs="Times New Roman"/>
              </w:rPr>
              <w:t xml:space="preserve"> et al (2009)</w:t>
            </w:r>
          </w:p>
        </w:tc>
        <w:tc>
          <w:tcPr>
            <w:tcW w:w="11575" w:type="dxa"/>
          </w:tcPr>
          <w:p w14:paraId="3A19E008" w14:textId="77777777" w:rsidR="00503611" w:rsidRPr="0039027A" w:rsidRDefault="00503611" w:rsidP="00AA765F">
            <w:pPr>
              <w:rPr>
                <w:rFonts w:cstheme="majorHAnsi"/>
              </w:rPr>
            </w:pPr>
            <w:r w:rsidRPr="0039027A">
              <w:rPr>
                <w:rFonts w:cstheme="majorHAnsi"/>
              </w:rPr>
              <w:t>Custom made heel to forefoot wedged EVA sole adhesion, used alongside AFO. Wedges adjusted until shank to vertical angle reached 12</w:t>
            </w:r>
            <w:r w:rsidRPr="0039027A">
              <w:rPr>
                <w:rFonts w:ascii="Symbol" w:eastAsia="Symbol" w:hAnsi="Symbol" w:cstheme="majorHAnsi"/>
              </w:rPr>
              <w:t>°</w:t>
            </w:r>
            <w:r w:rsidRPr="0039027A">
              <w:rPr>
                <w:rFonts w:cstheme="majorHAnsi"/>
              </w:rPr>
              <w:t>. (FSTF+AFO)</w:t>
            </w:r>
          </w:p>
        </w:tc>
      </w:tr>
      <w:tr w:rsidR="00503611" w:rsidRPr="0039027A" w14:paraId="736B1DCE" w14:textId="77777777" w:rsidTr="001C74EA">
        <w:tc>
          <w:tcPr>
            <w:tcW w:w="2317" w:type="dxa"/>
          </w:tcPr>
          <w:p w14:paraId="5ABD2F96" w14:textId="77777777" w:rsidR="00503611" w:rsidRPr="0039027A" w:rsidRDefault="00503611" w:rsidP="00AA765F">
            <w:pPr>
              <w:rPr>
                <w:rFonts w:cs="Times New Roman"/>
              </w:rPr>
            </w:pPr>
            <w:proofErr w:type="spellStart"/>
            <w:r w:rsidRPr="0039027A">
              <w:rPr>
                <w:rFonts w:cs="Times New Roman"/>
              </w:rPr>
              <w:t>Knittel</w:t>
            </w:r>
            <w:proofErr w:type="spellEnd"/>
            <w:r w:rsidRPr="0039027A">
              <w:rPr>
                <w:rFonts w:cs="Times New Roman"/>
              </w:rPr>
              <w:t xml:space="preserve"> and </w:t>
            </w:r>
            <w:proofErr w:type="spellStart"/>
            <w:r w:rsidRPr="0039027A">
              <w:rPr>
                <w:rFonts w:cs="Times New Roman"/>
              </w:rPr>
              <w:t>Staheli</w:t>
            </w:r>
            <w:proofErr w:type="spellEnd"/>
            <w:r w:rsidRPr="0039027A">
              <w:rPr>
                <w:rFonts w:cs="Times New Roman"/>
              </w:rPr>
              <w:t xml:space="preserve"> (1976)</w:t>
            </w:r>
          </w:p>
        </w:tc>
        <w:tc>
          <w:tcPr>
            <w:tcW w:w="11575" w:type="dxa"/>
          </w:tcPr>
          <w:p w14:paraId="26D78109" w14:textId="77777777" w:rsidR="00503611" w:rsidRPr="0039027A" w:rsidRDefault="00503611" w:rsidP="00AA765F">
            <w:pPr>
              <w:rPr>
                <w:rFonts w:cstheme="majorHAnsi"/>
              </w:rPr>
            </w:pPr>
            <w:r w:rsidRPr="0039027A">
              <w:rPr>
                <w:rFonts w:cstheme="majorHAnsi"/>
              </w:rPr>
              <w:t xml:space="preserve">Low cut shoe with 9 various sole modifications, medial forefoot wedge only (FSTF 1), lateral forefoot wedge only (FSTF 2), medial forefoot and medial rearfoot wedge </w:t>
            </w:r>
          </w:p>
          <w:p w14:paraId="347DED31" w14:textId="77777777" w:rsidR="00503611" w:rsidRPr="0039027A" w:rsidRDefault="00503611" w:rsidP="00AA765F">
            <w:pPr>
              <w:rPr>
                <w:rFonts w:cstheme="majorHAnsi"/>
              </w:rPr>
            </w:pPr>
            <w:r w:rsidRPr="0039027A">
              <w:rPr>
                <w:rFonts w:cstheme="majorHAnsi"/>
              </w:rPr>
              <w:t xml:space="preserve">(FSTF 3), lateral forefoot and medial rearfoot wedge (FSTF 4), lateral forefoot and lateral rearfoot wedge (FSTF 5), medial rearfoot wedge only (FSTF 6), </w:t>
            </w:r>
          </w:p>
          <w:p w14:paraId="5E01501C" w14:textId="77777777" w:rsidR="00503611" w:rsidRPr="0039027A" w:rsidRDefault="00503611" w:rsidP="00AA765F">
            <w:pPr>
              <w:rPr>
                <w:rFonts w:cstheme="majorHAnsi"/>
              </w:rPr>
            </w:pPr>
            <w:r w:rsidRPr="0039027A">
              <w:rPr>
                <w:rFonts w:cstheme="majorHAnsi"/>
              </w:rPr>
              <w:t xml:space="preserve">lateral rearfoot wedge only (FSTF 7), parallel </w:t>
            </w:r>
            <w:proofErr w:type="spellStart"/>
            <w:r w:rsidRPr="0039027A">
              <w:rPr>
                <w:rFonts w:cstheme="majorHAnsi"/>
              </w:rPr>
              <w:t>torqheel</w:t>
            </w:r>
            <w:proofErr w:type="spellEnd"/>
            <w:r w:rsidRPr="0039027A">
              <w:rPr>
                <w:rFonts w:cstheme="majorHAnsi"/>
              </w:rPr>
              <w:t xml:space="preserve"> (FSTF 8), circular </w:t>
            </w:r>
            <w:proofErr w:type="spellStart"/>
            <w:r w:rsidRPr="0039027A">
              <w:rPr>
                <w:rFonts w:cstheme="majorHAnsi"/>
              </w:rPr>
              <w:t>torqheel</w:t>
            </w:r>
            <w:proofErr w:type="spellEnd"/>
            <w:r w:rsidRPr="0039027A">
              <w:rPr>
                <w:rFonts w:cstheme="majorHAnsi"/>
              </w:rPr>
              <w:t xml:space="preserve"> (FSTF 9).</w:t>
            </w:r>
          </w:p>
        </w:tc>
      </w:tr>
      <w:tr w:rsidR="00503611" w:rsidRPr="0039027A" w14:paraId="388F46A8" w14:textId="77777777" w:rsidTr="001C74EA">
        <w:tc>
          <w:tcPr>
            <w:tcW w:w="2317" w:type="dxa"/>
          </w:tcPr>
          <w:p w14:paraId="6F636DA8" w14:textId="77777777" w:rsidR="00503611" w:rsidRPr="0039027A" w:rsidRDefault="00503611" w:rsidP="00AA765F">
            <w:pPr>
              <w:rPr>
                <w:rFonts w:cs="Times New Roman"/>
              </w:rPr>
            </w:pPr>
            <w:proofErr w:type="spellStart"/>
            <w:r w:rsidRPr="0039027A">
              <w:rPr>
                <w:rFonts w:cs="Times New Roman"/>
              </w:rPr>
              <w:t>Wesdock</w:t>
            </w:r>
            <w:proofErr w:type="spellEnd"/>
            <w:r w:rsidRPr="0039027A">
              <w:rPr>
                <w:rFonts w:cs="Times New Roman"/>
              </w:rPr>
              <w:t xml:space="preserve"> &amp; Edge (2003)</w:t>
            </w:r>
          </w:p>
        </w:tc>
        <w:tc>
          <w:tcPr>
            <w:tcW w:w="11575" w:type="dxa"/>
          </w:tcPr>
          <w:p w14:paraId="5472AFC1" w14:textId="77777777" w:rsidR="00503611" w:rsidRPr="0039027A" w:rsidRDefault="00503611" w:rsidP="00AA765F">
            <w:pPr>
              <w:rPr>
                <w:rFonts w:cstheme="majorHAnsi"/>
              </w:rPr>
            </w:pPr>
            <w:r w:rsidRPr="0039027A">
              <w:rPr>
                <w:rFonts w:cstheme="majorHAnsi"/>
              </w:rPr>
              <w:t xml:space="preserve">Custom made Styrofoam wedged sole adhesion, wedge = vertical distance of posterior inferior elevated heel of the unaltered shoe from the floor when subject with </w:t>
            </w:r>
          </w:p>
          <w:p w14:paraId="4ECD6457" w14:textId="77777777" w:rsidR="00503611" w:rsidRPr="0039027A" w:rsidRDefault="00503611" w:rsidP="00AA765F">
            <w:pPr>
              <w:rPr>
                <w:rFonts w:cstheme="majorHAnsi"/>
              </w:rPr>
            </w:pPr>
            <w:r w:rsidRPr="0039027A">
              <w:rPr>
                <w:rFonts w:cstheme="majorHAnsi"/>
              </w:rPr>
              <w:t>crouch gait stood as erect as possible. (FSTF+AFO)</w:t>
            </w:r>
          </w:p>
        </w:tc>
      </w:tr>
    </w:tbl>
    <w:p w14:paraId="523D6FAA" w14:textId="77777777" w:rsidR="00952C7D" w:rsidRDefault="00952C7D" w:rsidP="00DB245F">
      <w:pPr>
        <w:rPr>
          <w:rFonts w:cstheme="majorHAnsi"/>
          <w:b/>
          <w:bCs/>
        </w:rPr>
      </w:pPr>
    </w:p>
    <w:p w14:paraId="229B9623" w14:textId="77777777" w:rsidR="00952C7D" w:rsidRDefault="00952C7D" w:rsidP="00DB245F">
      <w:pPr>
        <w:rPr>
          <w:rFonts w:cstheme="majorHAnsi"/>
          <w:b/>
          <w:bCs/>
        </w:rPr>
      </w:pPr>
    </w:p>
    <w:p w14:paraId="25EAAA8B" w14:textId="36F23C80" w:rsidR="00F81AE0" w:rsidRDefault="00F81AE0" w:rsidP="00DB245F">
      <w:pPr>
        <w:rPr>
          <w:rFonts w:cstheme="majorHAnsi"/>
          <w:b/>
          <w:bCs/>
        </w:rPr>
      </w:pPr>
      <w:r>
        <w:rPr>
          <w:rFonts w:cstheme="majorHAnsi"/>
          <w:b/>
          <w:bCs/>
        </w:rPr>
        <w:lastRenderedPageBreak/>
        <w:t xml:space="preserve">Table 3-2 </w:t>
      </w:r>
      <w:r w:rsidRPr="00895152">
        <w:t>Description of footwear interventions in included studies</w:t>
      </w:r>
      <w:r w:rsidR="005C0B0F">
        <w:t xml:space="preserve"> </w:t>
      </w:r>
      <w:r w:rsidR="00567A7D">
        <w:rPr>
          <w:rFonts w:cstheme="minorHAnsi"/>
        </w:rPr>
        <w:t>(c</w:t>
      </w:r>
      <w:r w:rsidR="00567A7D" w:rsidRPr="00AD64F0">
        <w:rPr>
          <w:rFonts w:cstheme="minorHAnsi"/>
        </w:rPr>
        <w:t>ontinued</w:t>
      </w:r>
      <w:r w:rsidR="00567A7D">
        <w:rPr>
          <w:rFonts w:cstheme="minorHAnsi"/>
        </w:rPr>
        <w:t>).</w:t>
      </w:r>
    </w:p>
    <w:tbl>
      <w:tblPr>
        <w:tblStyle w:val="TableGrid"/>
        <w:tblW w:w="13892" w:type="dxa"/>
        <w:tblInd w:w="-5" w:type="dxa"/>
        <w:tblLook w:val="04A0" w:firstRow="1" w:lastRow="0" w:firstColumn="1" w:lastColumn="0" w:noHBand="0" w:noVBand="1"/>
      </w:tblPr>
      <w:tblGrid>
        <w:gridCol w:w="2317"/>
        <w:gridCol w:w="11575"/>
      </w:tblGrid>
      <w:tr w:rsidR="00952C7D" w:rsidRPr="0039027A" w14:paraId="434A5C4B" w14:textId="77777777" w:rsidTr="00E6684E">
        <w:tc>
          <w:tcPr>
            <w:tcW w:w="2317" w:type="dxa"/>
          </w:tcPr>
          <w:p w14:paraId="4F42B05F" w14:textId="77777777" w:rsidR="00952C7D" w:rsidRPr="0039027A" w:rsidRDefault="00952C7D" w:rsidP="00A05687">
            <w:pPr>
              <w:rPr>
                <w:rFonts w:cstheme="majorHAnsi"/>
                <w:b/>
                <w:bCs/>
              </w:rPr>
            </w:pPr>
            <w:r w:rsidRPr="0039027A">
              <w:rPr>
                <w:rFonts w:cstheme="majorHAnsi"/>
                <w:b/>
                <w:bCs/>
              </w:rPr>
              <w:t>Study</w:t>
            </w:r>
          </w:p>
        </w:tc>
        <w:tc>
          <w:tcPr>
            <w:tcW w:w="11575" w:type="dxa"/>
          </w:tcPr>
          <w:p w14:paraId="4C7518EF" w14:textId="77777777" w:rsidR="00952C7D" w:rsidRPr="0039027A" w:rsidRDefault="00952C7D" w:rsidP="00A05687">
            <w:pPr>
              <w:rPr>
                <w:rFonts w:cstheme="majorHAnsi"/>
                <w:b/>
                <w:bCs/>
              </w:rPr>
            </w:pPr>
            <w:r w:rsidRPr="0039027A">
              <w:rPr>
                <w:rFonts w:cstheme="majorHAnsi"/>
                <w:b/>
                <w:bCs/>
              </w:rPr>
              <w:t>Description provided of therapeutic footwear intervention (s)</w:t>
            </w:r>
          </w:p>
        </w:tc>
      </w:tr>
      <w:tr w:rsidR="00952C7D" w:rsidRPr="0039027A" w14:paraId="67885DA4" w14:textId="77777777" w:rsidTr="00E6684E">
        <w:trPr>
          <w:trHeight w:val="438"/>
        </w:trPr>
        <w:tc>
          <w:tcPr>
            <w:tcW w:w="13892" w:type="dxa"/>
            <w:gridSpan w:val="2"/>
          </w:tcPr>
          <w:p w14:paraId="16C3906D" w14:textId="77777777" w:rsidR="00952C7D" w:rsidRPr="0039027A" w:rsidRDefault="00952C7D" w:rsidP="00A05687">
            <w:pPr>
              <w:jc w:val="center"/>
              <w:rPr>
                <w:rFonts w:cs="Times New Roman"/>
                <w:b/>
                <w:bCs/>
              </w:rPr>
            </w:pPr>
            <w:r w:rsidRPr="0039027A">
              <w:rPr>
                <w:rFonts w:cs="Times New Roman"/>
                <w:b/>
                <w:bCs/>
              </w:rPr>
              <w:t>Functional Therapeutic Footwear</w:t>
            </w:r>
          </w:p>
        </w:tc>
      </w:tr>
      <w:tr w:rsidR="00952C7D" w:rsidRPr="0039027A" w14:paraId="6499BF1F" w14:textId="77777777" w:rsidTr="00E6684E">
        <w:tc>
          <w:tcPr>
            <w:tcW w:w="13892" w:type="dxa"/>
            <w:gridSpan w:val="2"/>
          </w:tcPr>
          <w:p w14:paraId="757D57AF" w14:textId="77777777" w:rsidR="00952C7D" w:rsidRPr="0039027A" w:rsidRDefault="00952C7D" w:rsidP="00A05687">
            <w:pPr>
              <w:rPr>
                <w:rFonts w:cstheme="majorHAnsi"/>
                <w:b/>
                <w:bCs/>
              </w:rPr>
            </w:pPr>
            <w:r w:rsidRPr="0039027A">
              <w:rPr>
                <w:rFonts w:cstheme="majorHAnsi"/>
                <w:b/>
                <w:bCs/>
              </w:rPr>
              <w:t>Functional Instability</w:t>
            </w:r>
          </w:p>
        </w:tc>
      </w:tr>
      <w:tr w:rsidR="00952C7D" w:rsidRPr="0039027A" w14:paraId="52D524D1" w14:textId="77777777" w:rsidTr="00E6684E">
        <w:tc>
          <w:tcPr>
            <w:tcW w:w="2317" w:type="dxa"/>
          </w:tcPr>
          <w:p w14:paraId="7945ED7D" w14:textId="77777777" w:rsidR="00952C7D" w:rsidRPr="0039027A" w:rsidRDefault="00952C7D" w:rsidP="00A05687">
            <w:pPr>
              <w:rPr>
                <w:rFonts w:cs="Times New Roman"/>
              </w:rPr>
            </w:pPr>
            <w:r w:rsidRPr="0039027A">
              <w:rPr>
                <w:rFonts w:cs="Times New Roman"/>
              </w:rPr>
              <w:t>Ramstrand et al (2008)</w:t>
            </w:r>
          </w:p>
        </w:tc>
        <w:tc>
          <w:tcPr>
            <w:tcW w:w="11575" w:type="dxa"/>
          </w:tcPr>
          <w:p w14:paraId="0AB4BD77" w14:textId="77777777" w:rsidR="00952C7D" w:rsidRPr="0039027A" w:rsidRDefault="00952C7D" w:rsidP="00A05687">
            <w:pPr>
              <w:rPr>
                <w:rFonts w:cstheme="majorHAnsi"/>
              </w:rPr>
            </w:pPr>
            <w:r w:rsidRPr="0039027A">
              <w:rPr>
                <w:rFonts w:cstheme="majorHAnsi"/>
              </w:rPr>
              <w:t>Masai Barefoot Technologies, MBT unstable sole shoe. (FITF)</w:t>
            </w:r>
          </w:p>
        </w:tc>
      </w:tr>
      <w:tr w:rsidR="00952C7D" w:rsidRPr="0039027A" w14:paraId="4CA70FCB" w14:textId="77777777" w:rsidTr="00E6684E">
        <w:tc>
          <w:tcPr>
            <w:tcW w:w="13892" w:type="dxa"/>
            <w:gridSpan w:val="2"/>
          </w:tcPr>
          <w:p w14:paraId="55F254AB" w14:textId="77777777" w:rsidR="00952C7D" w:rsidRPr="0039027A" w:rsidRDefault="00952C7D" w:rsidP="00A05687">
            <w:pPr>
              <w:rPr>
                <w:rFonts w:cstheme="majorHAnsi"/>
                <w:b/>
                <w:bCs/>
              </w:rPr>
            </w:pPr>
            <w:r w:rsidRPr="0039027A">
              <w:rPr>
                <w:rFonts w:cstheme="majorHAnsi"/>
                <w:b/>
                <w:bCs/>
              </w:rPr>
              <w:t>Functional Lift</w:t>
            </w:r>
          </w:p>
        </w:tc>
      </w:tr>
      <w:tr w:rsidR="00952C7D" w:rsidRPr="0039027A" w14:paraId="368CF1AA" w14:textId="77777777" w:rsidTr="00E6684E">
        <w:tc>
          <w:tcPr>
            <w:tcW w:w="2317" w:type="dxa"/>
          </w:tcPr>
          <w:p w14:paraId="4015B943" w14:textId="77777777" w:rsidR="00952C7D" w:rsidRPr="0039027A" w:rsidRDefault="00952C7D" w:rsidP="00A05687">
            <w:pPr>
              <w:rPr>
                <w:rFonts w:cs="Times New Roman"/>
              </w:rPr>
            </w:pPr>
            <w:r w:rsidRPr="0039027A">
              <w:rPr>
                <w:rFonts w:cs="Times New Roman"/>
              </w:rPr>
              <w:t>Eek et al (2017)</w:t>
            </w:r>
          </w:p>
        </w:tc>
        <w:tc>
          <w:tcPr>
            <w:tcW w:w="11575" w:type="dxa"/>
          </w:tcPr>
          <w:p w14:paraId="1C710301" w14:textId="77777777" w:rsidR="00952C7D" w:rsidRPr="0039027A" w:rsidRDefault="00952C7D" w:rsidP="00A05687">
            <w:pPr>
              <w:rPr>
                <w:rFonts w:cstheme="majorHAnsi"/>
              </w:rPr>
            </w:pPr>
            <w:r w:rsidRPr="0039027A">
              <w:rPr>
                <w:rFonts w:cstheme="majorHAnsi"/>
              </w:rPr>
              <w:t>12 mm EVA sole adhesion divided into two parts heel and forefoot, (FLTF)</w:t>
            </w:r>
          </w:p>
        </w:tc>
      </w:tr>
      <w:tr w:rsidR="00952C7D" w:rsidRPr="0039027A" w14:paraId="3C925A08" w14:textId="77777777" w:rsidTr="00E6684E">
        <w:tc>
          <w:tcPr>
            <w:tcW w:w="2317" w:type="dxa"/>
          </w:tcPr>
          <w:p w14:paraId="581FD85B" w14:textId="77777777" w:rsidR="00952C7D" w:rsidRPr="0039027A" w:rsidRDefault="00952C7D" w:rsidP="00A05687">
            <w:pPr>
              <w:rPr>
                <w:rFonts w:cs="Times New Roman"/>
              </w:rPr>
            </w:pPr>
            <w:proofErr w:type="spellStart"/>
            <w:r w:rsidRPr="0039027A">
              <w:rPr>
                <w:rFonts w:cs="Times New Roman"/>
              </w:rPr>
              <w:t>Zabjek</w:t>
            </w:r>
            <w:proofErr w:type="spellEnd"/>
            <w:r w:rsidRPr="0039027A">
              <w:rPr>
                <w:rFonts w:cs="Times New Roman"/>
              </w:rPr>
              <w:t xml:space="preserve"> et al (2001)</w:t>
            </w:r>
          </w:p>
        </w:tc>
        <w:tc>
          <w:tcPr>
            <w:tcW w:w="11575" w:type="dxa"/>
          </w:tcPr>
          <w:p w14:paraId="58BBED7B" w14:textId="77777777" w:rsidR="00952C7D" w:rsidRPr="0039027A" w:rsidRDefault="00952C7D" w:rsidP="00A05687">
            <w:pPr>
              <w:rPr>
                <w:rFonts w:cstheme="majorHAnsi"/>
              </w:rPr>
            </w:pPr>
            <w:r w:rsidRPr="0039027A">
              <w:rPr>
                <w:rFonts w:cstheme="majorHAnsi"/>
              </w:rPr>
              <w:t>Various sole lift adhesion 5mm, 10mm,15mm, (FLTF)</w:t>
            </w:r>
          </w:p>
        </w:tc>
      </w:tr>
    </w:tbl>
    <w:p w14:paraId="00591284" w14:textId="77777777" w:rsidR="00952C7D" w:rsidRDefault="00952C7D" w:rsidP="00DB245F">
      <w:pPr>
        <w:rPr>
          <w:rFonts w:cstheme="majorHAnsi"/>
          <w:b/>
          <w:bCs/>
        </w:rPr>
      </w:pPr>
    </w:p>
    <w:p w14:paraId="65159E53" w14:textId="2EF2BC76" w:rsidR="00952C7D" w:rsidRDefault="00DA13F7" w:rsidP="00DB245F">
      <w:pPr>
        <w:rPr>
          <w:rFonts w:cstheme="majorHAnsi"/>
          <w:b/>
          <w:bCs/>
        </w:rPr>
      </w:pPr>
      <w:r>
        <w:rPr>
          <w:rFonts w:cstheme="majorHAnsi"/>
          <w:b/>
          <w:bCs/>
        </w:rPr>
        <w:t>Key to table 3-2</w:t>
      </w:r>
    </w:p>
    <w:p w14:paraId="7C9BC636" w14:textId="19F19CB5" w:rsidR="00DB245F" w:rsidRPr="000A5F47" w:rsidRDefault="00DB245F" w:rsidP="00DB245F">
      <w:r w:rsidRPr="000A5F47">
        <w:rPr>
          <w:rFonts w:cstheme="majorHAnsi"/>
          <w:b/>
          <w:bCs/>
        </w:rPr>
        <w:t xml:space="preserve">AFO </w:t>
      </w:r>
      <w:r w:rsidRPr="000A5F47">
        <w:rPr>
          <w:rFonts w:cstheme="majorHAnsi"/>
        </w:rPr>
        <w:t>Ankle Foot Orthosis,</w:t>
      </w:r>
      <w:r w:rsidRPr="000A5F47">
        <w:rPr>
          <w:rFonts w:cstheme="majorHAnsi"/>
          <w:b/>
          <w:bCs/>
        </w:rPr>
        <w:t xml:space="preserve"> </w:t>
      </w:r>
      <w:r w:rsidRPr="00DB245F">
        <w:rPr>
          <w:rFonts w:cstheme="majorHAnsi"/>
          <w:b/>
          <w:bCs/>
        </w:rPr>
        <w:t xml:space="preserve">CTF </w:t>
      </w:r>
      <w:r w:rsidRPr="000A5F47">
        <w:rPr>
          <w:rFonts w:cstheme="majorHAnsi"/>
        </w:rPr>
        <w:t xml:space="preserve">Correctional therapeutic footwear, </w:t>
      </w:r>
      <w:r w:rsidRPr="00DB245F">
        <w:rPr>
          <w:rFonts w:cstheme="majorHAnsi"/>
          <w:b/>
          <w:bCs/>
        </w:rPr>
        <w:t>FSTF</w:t>
      </w:r>
      <w:r w:rsidRPr="000A5F47">
        <w:rPr>
          <w:rFonts w:cstheme="majorHAnsi"/>
        </w:rPr>
        <w:t xml:space="preserve"> Functional stability therapeutic footwear, </w:t>
      </w:r>
      <w:r w:rsidRPr="00DB245F">
        <w:rPr>
          <w:rFonts w:cstheme="majorHAnsi"/>
          <w:b/>
          <w:bCs/>
        </w:rPr>
        <w:t>FITF</w:t>
      </w:r>
      <w:r w:rsidRPr="000A5F47">
        <w:rPr>
          <w:rFonts w:cstheme="majorHAnsi"/>
        </w:rPr>
        <w:t xml:space="preserve"> Functional instability therapeutic footwear, </w:t>
      </w:r>
      <w:r w:rsidRPr="00DB245F">
        <w:rPr>
          <w:rFonts w:cstheme="majorHAnsi"/>
          <w:b/>
          <w:bCs/>
        </w:rPr>
        <w:t>FLTF</w:t>
      </w:r>
      <w:r w:rsidRPr="000A5F47">
        <w:rPr>
          <w:rFonts w:cstheme="majorHAnsi"/>
        </w:rPr>
        <w:t xml:space="preserve"> Functional lift therapeutic footwear</w:t>
      </w:r>
    </w:p>
    <w:p w14:paraId="250AE780" w14:textId="77777777" w:rsidR="00503611" w:rsidRDefault="00503611" w:rsidP="00D42BBB">
      <w:pPr>
        <w:jc w:val="both"/>
      </w:pPr>
    </w:p>
    <w:p w14:paraId="6755BC48" w14:textId="77777777" w:rsidR="00F81AE0" w:rsidRDefault="00F81AE0" w:rsidP="00B06CB3">
      <w:pPr>
        <w:pStyle w:val="Caption"/>
        <w:rPr>
          <w:sz w:val="24"/>
          <w:szCs w:val="24"/>
        </w:rPr>
      </w:pPr>
      <w:bookmarkStart w:id="94" w:name="_Ref132284161"/>
    </w:p>
    <w:p w14:paraId="2ABB3169" w14:textId="77777777" w:rsidR="00F81AE0" w:rsidRDefault="00F81AE0" w:rsidP="00B06CB3">
      <w:pPr>
        <w:pStyle w:val="Caption"/>
        <w:rPr>
          <w:sz w:val="24"/>
          <w:szCs w:val="24"/>
        </w:rPr>
      </w:pPr>
    </w:p>
    <w:p w14:paraId="7D27A546" w14:textId="77777777" w:rsidR="00F81AE0" w:rsidRDefault="00F81AE0" w:rsidP="00B06CB3">
      <w:pPr>
        <w:pStyle w:val="Caption"/>
        <w:rPr>
          <w:sz w:val="24"/>
          <w:szCs w:val="24"/>
        </w:rPr>
      </w:pPr>
    </w:p>
    <w:p w14:paraId="128C15D8" w14:textId="77777777" w:rsidR="00F81AE0" w:rsidRDefault="00F81AE0" w:rsidP="00B06CB3">
      <w:pPr>
        <w:pStyle w:val="Caption"/>
        <w:rPr>
          <w:sz w:val="24"/>
          <w:szCs w:val="24"/>
        </w:rPr>
      </w:pPr>
    </w:p>
    <w:p w14:paraId="593DDF55" w14:textId="77777777" w:rsidR="00F81AE0" w:rsidRDefault="00F81AE0" w:rsidP="00B06CB3">
      <w:pPr>
        <w:pStyle w:val="Caption"/>
        <w:rPr>
          <w:sz w:val="24"/>
          <w:szCs w:val="24"/>
        </w:rPr>
      </w:pPr>
    </w:p>
    <w:p w14:paraId="61D4C3A8" w14:textId="77777777" w:rsidR="00F81AE0" w:rsidRDefault="00F81AE0" w:rsidP="00B06CB3">
      <w:pPr>
        <w:pStyle w:val="Caption"/>
        <w:rPr>
          <w:sz w:val="24"/>
          <w:szCs w:val="24"/>
        </w:rPr>
      </w:pPr>
    </w:p>
    <w:p w14:paraId="386931CD" w14:textId="77777777" w:rsidR="00F81AE0" w:rsidRDefault="00F81AE0" w:rsidP="00B06CB3">
      <w:pPr>
        <w:pStyle w:val="Caption"/>
        <w:rPr>
          <w:sz w:val="24"/>
          <w:szCs w:val="24"/>
        </w:rPr>
      </w:pPr>
    </w:p>
    <w:p w14:paraId="0F10AD57" w14:textId="77777777" w:rsidR="00F81AE0" w:rsidRDefault="00F81AE0" w:rsidP="00B06CB3">
      <w:pPr>
        <w:pStyle w:val="Caption"/>
        <w:rPr>
          <w:sz w:val="24"/>
          <w:szCs w:val="24"/>
        </w:rPr>
      </w:pPr>
    </w:p>
    <w:p w14:paraId="417EA8C0" w14:textId="79B1860C" w:rsidR="00F872C2" w:rsidRPr="00B06CB3" w:rsidRDefault="00B06CB3" w:rsidP="00B06CB3">
      <w:pPr>
        <w:pStyle w:val="Caption"/>
        <w:rPr>
          <w:sz w:val="24"/>
          <w:szCs w:val="24"/>
        </w:rPr>
      </w:pPr>
      <w:bookmarkStart w:id="95" w:name="_Ref142032213"/>
      <w:bookmarkStart w:id="96" w:name="_Toc156393250"/>
      <w:r w:rsidRPr="00B06CB3">
        <w:rPr>
          <w:sz w:val="24"/>
          <w:szCs w:val="24"/>
        </w:rPr>
        <w:lastRenderedPageBreak/>
        <w:t xml:space="preserve">Table </w:t>
      </w:r>
      <w:r w:rsidR="003F38BD">
        <w:rPr>
          <w:sz w:val="24"/>
          <w:szCs w:val="24"/>
        </w:rPr>
        <w:fldChar w:fldCharType="begin"/>
      </w:r>
      <w:r w:rsidR="003F38BD">
        <w:rPr>
          <w:sz w:val="24"/>
          <w:szCs w:val="24"/>
        </w:rPr>
        <w:instrText xml:space="preserve"> STYLEREF 1 \s </w:instrText>
      </w:r>
      <w:r w:rsidR="003F38BD">
        <w:rPr>
          <w:sz w:val="24"/>
          <w:szCs w:val="24"/>
        </w:rPr>
        <w:fldChar w:fldCharType="separate"/>
      </w:r>
      <w:r w:rsidR="003F38BD">
        <w:rPr>
          <w:noProof/>
          <w:sz w:val="24"/>
          <w:szCs w:val="24"/>
        </w:rPr>
        <w:t>3</w:t>
      </w:r>
      <w:r w:rsidR="003F38BD">
        <w:rPr>
          <w:sz w:val="24"/>
          <w:szCs w:val="24"/>
        </w:rPr>
        <w:fldChar w:fldCharType="end"/>
      </w:r>
      <w:r w:rsidR="003F38BD">
        <w:rPr>
          <w:sz w:val="24"/>
          <w:szCs w:val="24"/>
        </w:rPr>
        <w:noBreakHyphen/>
      </w:r>
      <w:r w:rsidR="003F38BD">
        <w:rPr>
          <w:sz w:val="24"/>
          <w:szCs w:val="24"/>
        </w:rPr>
        <w:fldChar w:fldCharType="begin"/>
      </w:r>
      <w:r w:rsidR="003F38BD">
        <w:rPr>
          <w:sz w:val="24"/>
          <w:szCs w:val="24"/>
        </w:rPr>
        <w:instrText xml:space="preserve"> SEQ Table \* ARABIC \s 1 </w:instrText>
      </w:r>
      <w:r w:rsidR="003F38BD">
        <w:rPr>
          <w:sz w:val="24"/>
          <w:szCs w:val="24"/>
        </w:rPr>
        <w:fldChar w:fldCharType="separate"/>
      </w:r>
      <w:r w:rsidR="003F38BD">
        <w:rPr>
          <w:noProof/>
          <w:sz w:val="24"/>
          <w:szCs w:val="24"/>
        </w:rPr>
        <w:t>3</w:t>
      </w:r>
      <w:r w:rsidR="003F38BD">
        <w:rPr>
          <w:sz w:val="24"/>
          <w:szCs w:val="24"/>
        </w:rPr>
        <w:fldChar w:fldCharType="end"/>
      </w:r>
      <w:bookmarkEnd w:id="94"/>
      <w:bookmarkEnd w:id="95"/>
      <w:r w:rsidRPr="00B06CB3">
        <w:rPr>
          <w:sz w:val="24"/>
          <w:szCs w:val="24"/>
        </w:rPr>
        <w:t xml:space="preserve"> Outcome measures </w:t>
      </w:r>
      <w:r w:rsidR="000E5F83">
        <w:rPr>
          <w:sz w:val="24"/>
          <w:szCs w:val="24"/>
        </w:rPr>
        <w:t>s</w:t>
      </w:r>
      <w:r w:rsidRPr="00B06CB3">
        <w:rPr>
          <w:sz w:val="24"/>
          <w:szCs w:val="24"/>
        </w:rPr>
        <w:t xml:space="preserve">keletal </w:t>
      </w:r>
      <w:r w:rsidR="000E5F83">
        <w:rPr>
          <w:sz w:val="24"/>
          <w:szCs w:val="24"/>
        </w:rPr>
        <w:t>g</w:t>
      </w:r>
      <w:r w:rsidRPr="00B06CB3">
        <w:rPr>
          <w:sz w:val="24"/>
          <w:szCs w:val="24"/>
        </w:rPr>
        <w:t>eometry</w:t>
      </w:r>
      <w:bookmarkEnd w:id="96"/>
    </w:p>
    <w:tbl>
      <w:tblPr>
        <w:tblStyle w:val="TableGrid"/>
        <w:tblW w:w="14029" w:type="dxa"/>
        <w:tblLook w:val="04A0" w:firstRow="1" w:lastRow="0" w:firstColumn="1" w:lastColumn="0" w:noHBand="0" w:noVBand="1"/>
      </w:tblPr>
      <w:tblGrid>
        <w:gridCol w:w="4106"/>
        <w:gridCol w:w="1418"/>
        <w:gridCol w:w="2607"/>
        <w:gridCol w:w="1573"/>
        <w:gridCol w:w="1345"/>
        <w:gridCol w:w="1146"/>
        <w:gridCol w:w="1834"/>
      </w:tblGrid>
      <w:tr w:rsidR="00BA0BE4" w:rsidRPr="001C74EA" w14:paraId="4E93293D" w14:textId="77777777" w:rsidTr="001C74EA">
        <w:trPr>
          <w:trHeight w:val="879"/>
        </w:trPr>
        <w:tc>
          <w:tcPr>
            <w:tcW w:w="4106" w:type="dxa"/>
            <w:tcBorders>
              <w:bottom w:val="single" w:sz="12" w:space="0" w:color="auto"/>
            </w:tcBorders>
            <w:hideMark/>
          </w:tcPr>
          <w:p w14:paraId="32BEBC17" w14:textId="77777777" w:rsidR="00BA0BE4" w:rsidRPr="001C74EA" w:rsidRDefault="00BA0BE4" w:rsidP="00AA765F">
            <w:pPr>
              <w:rPr>
                <w:rFonts w:cstheme="minorHAnsi"/>
                <w:b/>
                <w:bCs/>
                <w:sz w:val="22"/>
                <w:szCs w:val="22"/>
              </w:rPr>
            </w:pPr>
            <w:r w:rsidRPr="001C74EA">
              <w:rPr>
                <w:rFonts w:cstheme="minorHAnsi"/>
                <w:b/>
                <w:bCs/>
                <w:sz w:val="22"/>
                <w:szCs w:val="22"/>
              </w:rPr>
              <w:t xml:space="preserve">Outcome </w:t>
            </w:r>
          </w:p>
          <w:p w14:paraId="5A428E01" w14:textId="77777777" w:rsidR="00BA0BE4" w:rsidRPr="001C74EA" w:rsidRDefault="00BA0BE4" w:rsidP="00AA765F">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464E996D" w14:textId="77777777" w:rsidR="00BA0BE4" w:rsidRPr="001C74EA" w:rsidRDefault="00BA0BE4" w:rsidP="00AA765F">
            <w:pPr>
              <w:rPr>
                <w:rFonts w:cstheme="minorHAnsi"/>
                <w:b/>
                <w:bCs/>
                <w:sz w:val="22"/>
                <w:szCs w:val="22"/>
              </w:rPr>
            </w:pPr>
            <w:r w:rsidRPr="001C74EA">
              <w:rPr>
                <w:rFonts w:cstheme="minorHAnsi"/>
                <w:b/>
                <w:bCs/>
                <w:sz w:val="22"/>
                <w:szCs w:val="22"/>
              </w:rPr>
              <w:t>Study</w:t>
            </w:r>
          </w:p>
          <w:p w14:paraId="5060B500" w14:textId="77777777" w:rsidR="00BA0BE4" w:rsidRPr="001C74EA" w:rsidRDefault="00BA0BE4" w:rsidP="00AA765F">
            <w:pPr>
              <w:rPr>
                <w:rFonts w:cstheme="minorHAnsi"/>
                <w:b/>
                <w:bCs/>
                <w:sz w:val="22"/>
                <w:szCs w:val="22"/>
              </w:rPr>
            </w:pPr>
            <w:r w:rsidRPr="001C74EA">
              <w:rPr>
                <w:rFonts w:cstheme="minorHAnsi"/>
                <w:b/>
                <w:bCs/>
                <w:sz w:val="22"/>
                <w:szCs w:val="22"/>
              </w:rPr>
              <w:t> </w:t>
            </w:r>
          </w:p>
          <w:p w14:paraId="290CA901" w14:textId="77777777" w:rsidR="00BA0BE4" w:rsidRPr="001C74EA" w:rsidRDefault="00BA0BE4" w:rsidP="00AA765F">
            <w:pPr>
              <w:rPr>
                <w:rFonts w:cstheme="minorHAnsi"/>
                <w:b/>
                <w:bCs/>
                <w:sz w:val="22"/>
                <w:szCs w:val="22"/>
              </w:rPr>
            </w:pPr>
          </w:p>
        </w:tc>
        <w:tc>
          <w:tcPr>
            <w:tcW w:w="2607" w:type="dxa"/>
            <w:tcBorders>
              <w:bottom w:val="single" w:sz="12" w:space="0" w:color="auto"/>
            </w:tcBorders>
            <w:hideMark/>
          </w:tcPr>
          <w:p w14:paraId="65BC4355" w14:textId="77777777" w:rsidR="00BA0BE4" w:rsidRPr="001C74EA" w:rsidRDefault="00BA0BE4" w:rsidP="00AA765F">
            <w:pPr>
              <w:rPr>
                <w:rFonts w:cstheme="minorHAnsi"/>
                <w:b/>
                <w:bCs/>
                <w:sz w:val="22"/>
                <w:szCs w:val="22"/>
              </w:rPr>
            </w:pPr>
            <w:r w:rsidRPr="001C74EA">
              <w:rPr>
                <w:rFonts w:cstheme="minorHAnsi"/>
                <w:b/>
                <w:bCs/>
                <w:sz w:val="22"/>
                <w:szCs w:val="22"/>
              </w:rPr>
              <w:t>Condition</w:t>
            </w:r>
          </w:p>
          <w:p w14:paraId="02700806" w14:textId="77777777" w:rsidR="00BA0BE4" w:rsidRPr="001C74EA" w:rsidRDefault="00BA0BE4" w:rsidP="00AA765F">
            <w:pPr>
              <w:rPr>
                <w:rFonts w:cstheme="minorHAnsi"/>
                <w:b/>
                <w:bCs/>
                <w:sz w:val="22"/>
                <w:szCs w:val="22"/>
              </w:rPr>
            </w:pPr>
            <w:r w:rsidRPr="001C74EA">
              <w:rPr>
                <w:rFonts w:cstheme="minorHAnsi"/>
                <w:b/>
                <w:bCs/>
                <w:sz w:val="22"/>
                <w:szCs w:val="22"/>
              </w:rPr>
              <w:t> </w:t>
            </w:r>
          </w:p>
        </w:tc>
        <w:tc>
          <w:tcPr>
            <w:tcW w:w="1573" w:type="dxa"/>
            <w:tcBorders>
              <w:bottom w:val="single" w:sz="12" w:space="0" w:color="auto"/>
            </w:tcBorders>
            <w:hideMark/>
          </w:tcPr>
          <w:p w14:paraId="1EF07020" w14:textId="77777777" w:rsidR="00BA0BE4" w:rsidRPr="001C74EA" w:rsidRDefault="00BA0BE4" w:rsidP="00AA765F">
            <w:pPr>
              <w:rPr>
                <w:rFonts w:cstheme="minorHAnsi"/>
                <w:b/>
                <w:bCs/>
                <w:sz w:val="22"/>
                <w:szCs w:val="22"/>
              </w:rPr>
            </w:pPr>
            <w:r w:rsidRPr="001C74EA">
              <w:rPr>
                <w:rFonts w:cstheme="minorHAnsi"/>
                <w:b/>
                <w:bCs/>
                <w:sz w:val="22"/>
                <w:szCs w:val="22"/>
              </w:rPr>
              <w:t>Group</w:t>
            </w:r>
          </w:p>
          <w:p w14:paraId="090A39F9" w14:textId="77777777" w:rsidR="00BA0BE4" w:rsidRPr="001C74EA" w:rsidRDefault="00BA0BE4" w:rsidP="00AA765F">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685EAE5E" w14:textId="77777777" w:rsidR="00BA0BE4" w:rsidRPr="001C74EA" w:rsidRDefault="00BA0BE4" w:rsidP="00AA765F">
            <w:pPr>
              <w:rPr>
                <w:rFonts w:cstheme="minorHAnsi"/>
                <w:b/>
                <w:bCs/>
                <w:sz w:val="22"/>
                <w:szCs w:val="22"/>
              </w:rPr>
            </w:pPr>
            <w:r w:rsidRPr="001C74EA">
              <w:rPr>
                <w:rFonts w:cstheme="minorHAnsi"/>
                <w:b/>
                <w:bCs/>
                <w:sz w:val="22"/>
                <w:szCs w:val="22"/>
              </w:rPr>
              <w:t xml:space="preserve">Baseline </w:t>
            </w:r>
          </w:p>
          <w:p w14:paraId="13542CBC" w14:textId="77777777" w:rsidR="00BA0BE4" w:rsidRPr="001C74EA" w:rsidRDefault="00BA0BE4" w:rsidP="00AA765F">
            <w:pPr>
              <w:rPr>
                <w:rFonts w:cstheme="minorHAnsi"/>
                <w:b/>
                <w:bCs/>
                <w:sz w:val="22"/>
                <w:szCs w:val="22"/>
              </w:rPr>
            </w:pPr>
            <w:r w:rsidRPr="001C74EA">
              <w:rPr>
                <w:rFonts w:cstheme="minorHAnsi"/>
                <w:b/>
                <w:bCs/>
                <w:sz w:val="22"/>
                <w:szCs w:val="22"/>
              </w:rPr>
              <w:t xml:space="preserve">Mean </w:t>
            </w:r>
          </w:p>
          <w:p w14:paraId="1F44E0F2" w14:textId="77777777" w:rsidR="00BA0BE4" w:rsidRPr="001C74EA" w:rsidRDefault="00BA0BE4" w:rsidP="00AA765F">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307663AE" w14:textId="77777777" w:rsidR="00BA0BE4" w:rsidRPr="001C74EA" w:rsidRDefault="00BA0BE4" w:rsidP="00AA765F">
            <w:pPr>
              <w:rPr>
                <w:rFonts w:cstheme="minorHAnsi"/>
                <w:b/>
                <w:bCs/>
                <w:sz w:val="22"/>
                <w:szCs w:val="22"/>
              </w:rPr>
            </w:pPr>
            <w:r w:rsidRPr="001C74EA">
              <w:rPr>
                <w:rFonts w:cstheme="minorHAnsi"/>
                <w:b/>
                <w:bCs/>
                <w:sz w:val="22"/>
                <w:szCs w:val="22"/>
              </w:rPr>
              <w:t>Final</w:t>
            </w:r>
          </w:p>
          <w:p w14:paraId="48DAD3CA" w14:textId="77777777" w:rsidR="00BA0BE4" w:rsidRPr="001C74EA" w:rsidRDefault="00BA0BE4" w:rsidP="00AA765F">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0DFBD476" w14:textId="77777777" w:rsidR="00BA0BE4" w:rsidRPr="001C74EA" w:rsidRDefault="00BA0BE4" w:rsidP="00AA765F">
            <w:pPr>
              <w:rPr>
                <w:rFonts w:cstheme="minorHAnsi"/>
                <w:b/>
                <w:bCs/>
                <w:sz w:val="22"/>
                <w:szCs w:val="22"/>
              </w:rPr>
            </w:pPr>
            <w:r w:rsidRPr="001C74EA">
              <w:rPr>
                <w:rFonts w:cstheme="minorHAnsi"/>
                <w:b/>
                <w:bCs/>
                <w:sz w:val="22"/>
                <w:szCs w:val="22"/>
              </w:rPr>
              <w:t> Statistical Result</w:t>
            </w:r>
          </w:p>
          <w:p w14:paraId="111271CF" w14:textId="77777777" w:rsidR="00BA0BE4" w:rsidRPr="001C74EA" w:rsidRDefault="00BA0BE4" w:rsidP="00AA765F">
            <w:pPr>
              <w:rPr>
                <w:rFonts w:cstheme="minorHAnsi"/>
                <w:b/>
                <w:bCs/>
                <w:sz w:val="22"/>
                <w:szCs w:val="22"/>
              </w:rPr>
            </w:pPr>
          </w:p>
          <w:p w14:paraId="0BA4DBDB" w14:textId="77777777" w:rsidR="00BA0BE4" w:rsidRPr="001C74EA" w:rsidRDefault="00BA0BE4" w:rsidP="00AA765F">
            <w:pPr>
              <w:rPr>
                <w:rFonts w:cstheme="minorHAnsi"/>
                <w:b/>
                <w:bCs/>
                <w:sz w:val="22"/>
                <w:szCs w:val="22"/>
              </w:rPr>
            </w:pPr>
            <w:r w:rsidRPr="001C74EA">
              <w:rPr>
                <w:rFonts w:cstheme="minorHAnsi"/>
                <w:b/>
                <w:bCs/>
                <w:sz w:val="22"/>
                <w:szCs w:val="22"/>
              </w:rPr>
              <w:t>(Significant values given in bold)</w:t>
            </w:r>
          </w:p>
        </w:tc>
      </w:tr>
      <w:tr w:rsidR="00BA0BE4" w:rsidRPr="001C74EA" w14:paraId="24A7FC00" w14:textId="77777777" w:rsidTr="001C74EA">
        <w:trPr>
          <w:trHeight w:val="480"/>
        </w:trPr>
        <w:tc>
          <w:tcPr>
            <w:tcW w:w="14029" w:type="dxa"/>
            <w:gridSpan w:val="7"/>
            <w:tcBorders>
              <w:top w:val="single" w:sz="12" w:space="0" w:color="auto"/>
              <w:bottom w:val="double" w:sz="4" w:space="0" w:color="000000"/>
            </w:tcBorders>
            <w:shd w:val="clear" w:color="auto" w:fill="auto"/>
            <w:hideMark/>
          </w:tcPr>
          <w:p w14:paraId="7EA1EA57" w14:textId="77777777" w:rsidR="00BA0BE4" w:rsidRPr="001C74EA" w:rsidRDefault="00BA0BE4" w:rsidP="00AA765F">
            <w:pPr>
              <w:jc w:val="center"/>
              <w:rPr>
                <w:rFonts w:cstheme="minorHAnsi"/>
                <w:b/>
                <w:bCs/>
                <w:sz w:val="22"/>
                <w:szCs w:val="22"/>
              </w:rPr>
            </w:pPr>
            <w:r w:rsidRPr="001C74EA">
              <w:rPr>
                <w:rFonts w:cstheme="minorHAnsi"/>
                <w:b/>
                <w:bCs/>
                <w:sz w:val="22"/>
                <w:szCs w:val="22"/>
              </w:rPr>
              <w:t>Corrective Therapeutic Footwear</w:t>
            </w:r>
          </w:p>
        </w:tc>
      </w:tr>
      <w:tr w:rsidR="00BA0BE4" w:rsidRPr="001C74EA" w14:paraId="24E55E79" w14:textId="77777777" w:rsidTr="001C74EA">
        <w:trPr>
          <w:trHeight w:val="480"/>
        </w:trPr>
        <w:tc>
          <w:tcPr>
            <w:tcW w:w="14029" w:type="dxa"/>
            <w:gridSpan w:val="7"/>
            <w:tcBorders>
              <w:top w:val="single" w:sz="12" w:space="0" w:color="auto"/>
              <w:bottom w:val="double" w:sz="4" w:space="0" w:color="000000"/>
            </w:tcBorders>
            <w:shd w:val="clear" w:color="auto" w:fill="auto"/>
          </w:tcPr>
          <w:p w14:paraId="5B7B5128" w14:textId="77777777" w:rsidR="00BA0BE4" w:rsidRPr="001C74EA" w:rsidRDefault="00BA0BE4" w:rsidP="00AA765F">
            <w:pPr>
              <w:rPr>
                <w:rFonts w:cstheme="minorHAnsi"/>
                <w:b/>
                <w:bCs/>
                <w:sz w:val="22"/>
                <w:szCs w:val="22"/>
              </w:rPr>
            </w:pPr>
            <w:r w:rsidRPr="001C74EA">
              <w:rPr>
                <w:rFonts w:cstheme="minorHAnsi"/>
                <w:b/>
                <w:bCs/>
                <w:sz w:val="22"/>
                <w:szCs w:val="22"/>
              </w:rPr>
              <w:t>3D Laser scanning</w:t>
            </w:r>
          </w:p>
        </w:tc>
      </w:tr>
      <w:tr w:rsidR="00BA0BE4" w:rsidRPr="001C74EA" w14:paraId="1B20997E" w14:textId="77777777" w:rsidTr="001C74EA">
        <w:trPr>
          <w:trHeight w:val="480"/>
        </w:trPr>
        <w:tc>
          <w:tcPr>
            <w:tcW w:w="4106" w:type="dxa"/>
            <w:vMerge w:val="restart"/>
            <w:tcBorders>
              <w:top w:val="double" w:sz="4" w:space="0" w:color="000000"/>
            </w:tcBorders>
            <w:hideMark/>
          </w:tcPr>
          <w:p w14:paraId="0E6613DD" w14:textId="77777777" w:rsidR="00BA0BE4" w:rsidRPr="001C74EA" w:rsidRDefault="00BA0BE4" w:rsidP="00AA765F">
            <w:pPr>
              <w:rPr>
                <w:rFonts w:cstheme="minorHAnsi"/>
                <w:b/>
                <w:bCs/>
                <w:sz w:val="22"/>
                <w:szCs w:val="22"/>
              </w:rPr>
            </w:pPr>
            <w:r w:rsidRPr="001C74EA">
              <w:rPr>
                <w:rFonts w:cstheme="minorHAnsi"/>
                <w:b/>
                <w:bCs/>
                <w:sz w:val="22"/>
                <w:szCs w:val="22"/>
              </w:rPr>
              <w:t>Bean shaped ratio</w:t>
            </w:r>
          </w:p>
          <w:p w14:paraId="7D14B8D5" w14:textId="77777777" w:rsidR="00BA0BE4" w:rsidRPr="001C74EA" w:rsidRDefault="00BA0BE4" w:rsidP="00AA765F">
            <w:pPr>
              <w:rPr>
                <w:rFonts w:cstheme="minorHAnsi"/>
                <w:b/>
                <w:bCs/>
                <w:sz w:val="22"/>
                <w:szCs w:val="22"/>
              </w:rPr>
            </w:pPr>
            <w:r w:rsidRPr="001C74EA">
              <w:rPr>
                <w:rFonts w:cstheme="minorHAnsi"/>
                <w:b/>
                <w:bCs/>
                <w:sz w:val="22"/>
                <w:szCs w:val="22"/>
              </w:rPr>
              <w:t> </w:t>
            </w:r>
          </w:p>
          <w:p w14:paraId="1F03C262" w14:textId="77777777" w:rsidR="00BA0BE4" w:rsidRPr="001C74EA" w:rsidRDefault="00BA0BE4" w:rsidP="00AA765F">
            <w:pPr>
              <w:rPr>
                <w:rFonts w:cstheme="minorHAnsi"/>
                <w:b/>
                <w:bCs/>
                <w:sz w:val="22"/>
                <w:szCs w:val="22"/>
              </w:rPr>
            </w:pPr>
            <w:r w:rsidRPr="001C74EA">
              <w:rPr>
                <w:rFonts w:cstheme="minorHAnsi"/>
                <w:b/>
                <w:bCs/>
                <w:sz w:val="22"/>
                <w:szCs w:val="22"/>
              </w:rPr>
              <w:t> </w:t>
            </w:r>
          </w:p>
        </w:tc>
        <w:tc>
          <w:tcPr>
            <w:tcW w:w="1418" w:type="dxa"/>
            <w:vMerge w:val="restart"/>
            <w:tcBorders>
              <w:top w:val="double" w:sz="4" w:space="0" w:color="000000"/>
            </w:tcBorders>
            <w:hideMark/>
          </w:tcPr>
          <w:p w14:paraId="6E44FEF1" w14:textId="77777777" w:rsidR="00BA0BE4" w:rsidRPr="001C74EA" w:rsidRDefault="00BA0BE4" w:rsidP="00AA765F">
            <w:pPr>
              <w:rPr>
                <w:rFonts w:cstheme="minorHAnsi"/>
                <w:b/>
                <w:bCs/>
                <w:sz w:val="22"/>
                <w:szCs w:val="22"/>
              </w:rPr>
            </w:pPr>
            <w:r w:rsidRPr="001C74EA">
              <w:rPr>
                <w:rFonts w:cstheme="minorHAnsi"/>
                <w:b/>
                <w:bCs/>
                <w:sz w:val="22"/>
                <w:szCs w:val="22"/>
              </w:rPr>
              <w:t>Chen et al. (2015)</w:t>
            </w:r>
          </w:p>
          <w:p w14:paraId="67F55F7B" w14:textId="77777777" w:rsidR="00BA0BE4" w:rsidRPr="001C74EA" w:rsidRDefault="00BA0BE4" w:rsidP="00AA765F">
            <w:pPr>
              <w:rPr>
                <w:rFonts w:cstheme="minorHAnsi"/>
                <w:b/>
                <w:bCs/>
                <w:sz w:val="22"/>
                <w:szCs w:val="22"/>
              </w:rPr>
            </w:pPr>
            <w:r w:rsidRPr="001C74EA">
              <w:rPr>
                <w:rFonts w:cstheme="minorHAnsi"/>
                <w:b/>
                <w:bCs/>
                <w:sz w:val="22"/>
                <w:szCs w:val="22"/>
              </w:rPr>
              <w:t> </w:t>
            </w:r>
          </w:p>
          <w:p w14:paraId="4B5CDC4E" w14:textId="77777777" w:rsidR="00BA0BE4" w:rsidRPr="001C74EA" w:rsidRDefault="00BA0BE4" w:rsidP="00AA765F">
            <w:pPr>
              <w:rPr>
                <w:rFonts w:cstheme="minorHAnsi"/>
                <w:sz w:val="22"/>
                <w:szCs w:val="22"/>
              </w:rPr>
            </w:pPr>
            <w:r w:rsidRPr="001C74EA">
              <w:rPr>
                <w:rFonts w:cstheme="minorHAnsi"/>
                <w:b/>
                <w:bCs/>
                <w:sz w:val="22"/>
                <w:szCs w:val="22"/>
              </w:rPr>
              <w:t> </w:t>
            </w:r>
          </w:p>
        </w:tc>
        <w:tc>
          <w:tcPr>
            <w:tcW w:w="2607" w:type="dxa"/>
            <w:vMerge w:val="restart"/>
            <w:tcBorders>
              <w:top w:val="double" w:sz="4" w:space="0" w:color="000000"/>
            </w:tcBorders>
            <w:hideMark/>
          </w:tcPr>
          <w:p w14:paraId="447C8862" w14:textId="77777777" w:rsidR="00BA0BE4" w:rsidRPr="001C74EA" w:rsidRDefault="00BA0BE4" w:rsidP="00AA765F">
            <w:pPr>
              <w:rPr>
                <w:rFonts w:cstheme="minorHAnsi"/>
                <w:sz w:val="22"/>
                <w:szCs w:val="22"/>
              </w:rPr>
            </w:pPr>
            <w:r w:rsidRPr="001C74EA">
              <w:rPr>
                <w:rFonts w:cstheme="minorHAnsi"/>
                <w:sz w:val="22"/>
                <w:szCs w:val="22"/>
              </w:rPr>
              <w:t>CTEV</w:t>
            </w:r>
          </w:p>
          <w:p w14:paraId="7888EE97" w14:textId="77777777" w:rsidR="00BA0BE4" w:rsidRPr="001C74EA" w:rsidRDefault="00BA0BE4" w:rsidP="00AA765F">
            <w:pPr>
              <w:rPr>
                <w:rFonts w:cstheme="minorHAnsi"/>
                <w:sz w:val="22"/>
                <w:szCs w:val="22"/>
              </w:rPr>
            </w:pPr>
            <w:r w:rsidRPr="001C74EA">
              <w:rPr>
                <w:rFonts w:cstheme="minorHAnsi"/>
                <w:sz w:val="22"/>
                <w:szCs w:val="22"/>
              </w:rPr>
              <w:t> </w:t>
            </w:r>
          </w:p>
          <w:p w14:paraId="383612A3" w14:textId="77777777" w:rsidR="00BA0BE4" w:rsidRPr="001C74EA" w:rsidRDefault="00BA0BE4" w:rsidP="00AA765F">
            <w:pPr>
              <w:rPr>
                <w:rFonts w:cstheme="minorHAnsi"/>
                <w:sz w:val="22"/>
                <w:szCs w:val="22"/>
              </w:rPr>
            </w:pPr>
            <w:r w:rsidRPr="001C74EA">
              <w:rPr>
                <w:rFonts w:cstheme="minorHAnsi"/>
                <w:sz w:val="22"/>
                <w:szCs w:val="22"/>
              </w:rPr>
              <w:t> </w:t>
            </w:r>
          </w:p>
        </w:tc>
        <w:tc>
          <w:tcPr>
            <w:tcW w:w="1573" w:type="dxa"/>
            <w:tcBorders>
              <w:top w:val="double" w:sz="4" w:space="0" w:color="000000"/>
            </w:tcBorders>
            <w:hideMark/>
          </w:tcPr>
          <w:p w14:paraId="0D75D3C1" w14:textId="77777777" w:rsidR="00BA0BE4" w:rsidRPr="001C74EA" w:rsidRDefault="00BA0BE4" w:rsidP="00AA765F">
            <w:pPr>
              <w:rPr>
                <w:rFonts w:cstheme="minorHAnsi"/>
                <w:sz w:val="22"/>
                <w:szCs w:val="22"/>
              </w:rPr>
            </w:pPr>
            <w:r w:rsidRPr="001C74EA">
              <w:rPr>
                <w:rFonts w:cstheme="minorHAnsi"/>
                <w:sz w:val="22"/>
                <w:szCs w:val="22"/>
              </w:rPr>
              <w:t>Group 1 CTF and DB</w:t>
            </w:r>
          </w:p>
        </w:tc>
        <w:tc>
          <w:tcPr>
            <w:tcW w:w="1345" w:type="dxa"/>
            <w:tcBorders>
              <w:top w:val="double" w:sz="4" w:space="0" w:color="000000"/>
            </w:tcBorders>
            <w:hideMark/>
          </w:tcPr>
          <w:p w14:paraId="7C495319"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tcBorders>
              <w:top w:val="double" w:sz="4" w:space="0" w:color="000000"/>
            </w:tcBorders>
            <w:hideMark/>
          </w:tcPr>
          <w:p w14:paraId="2405EAEF" w14:textId="77777777" w:rsidR="00BA0BE4" w:rsidRPr="001C74EA" w:rsidRDefault="00BA0BE4" w:rsidP="00AA765F">
            <w:pPr>
              <w:rPr>
                <w:rFonts w:cstheme="minorHAnsi"/>
                <w:sz w:val="22"/>
                <w:szCs w:val="22"/>
              </w:rPr>
            </w:pPr>
            <w:r w:rsidRPr="001C74EA">
              <w:rPr>
                <w:rFonts w:cstheme="minorHAnsi"/>
                <w:sz w:val="22"/>
                <w:szCs w:val="22"/>
              </w:rPr>
              <w:t>0.29 (0.27-0.30</w:t>
            </w:r>
            <w:r w:rsidRPr="001C74EA">
              <w:rPr>
                <w:rFonts w:cstheme="minorHAnsi"/>
                <w:sz w:val="22"/>
                <w:szCs w:val="22"/>
                <w:u w:val="single"/>
              </w:rPr>
              <w:t>)</w:t>
            </w:r>
            <w:r w:rsidRPr="001C74EA">
              <w:rPr>
                <w:rFonts w:cstheme="minorHAnsi"/>
                <w:sz w:val="22"/>
                <w:szCs w:val="22"/>
              </w:rPr>
              <w:t xml:space="preserve"> *</w:t>
            </w:r>
          </w:p>
        </w:tc>
        <w:tc>
          <w:tcPr>
            <w:tcW w:w="1834" w:type="dxa"/>
            <w:tcBorders>
              <w:top w:val="double" w:sz="4" w:space="0" w:color="000000"/>
            </w:tcBorders>
          </w:tcPr>
          <w:p w14:paraId="12128840" w14:textId="77777777" w:rsidR="00BA0BE4" w:rsidRPr="001C74EA" w:rsidRDefault="00BA0BE4" w:rsidP="00AA765F">
            <w:pPr>
              <w:rPr>
                <w:sz w:val="22"/>
                <w:szCs w:val="22"/>
              </w:rPr>
            </w:pPr>
            <w:r w:rsidRPr="001C74EA">
              <w:rPr>
                <w:sz w:val="22"/>
                <w:szCs w:val="22"/>
              </w:rPr>
              <w:t xml:space="preserve">One-way MANOVA: </w:t>
            </w:r>
          </w:p>
          <w:p w14:paraId="6C01C648" w14:textId="77777777" w:rsidR="00BA0BE4" w:rsidRPr="001C74EA" w:rsidRDefault="00BA0BE4" w:rsidP="00AA765F">
            <w:pPr>
              <w:rPr>
                <w:rFonts w:cstheme="minorHAnsi"/>
                <w:b/>
                <w:bCs/>
                <w:sz w:val="22"/>
                <w:szCs w:val="22"/>
              </w:rPr>
            </w:pPr>
            <w:r w:rsidRPr="001C74EA">
              <w:rPr>
                <w:rFonts w:cstheme="minorHAnsi"/>
                <w:b/>
                <w:bCs/>
                <w:sz w:val="22"/>
                <w:szCs w:val="22"/>
              </w:rPr>
              <w:t>p=0.002</w:t>
            </w:r>
          </w:p>
        </w:tc>
      </w:tr>
      <w:tr w:rsidR="00BA0BE4" w:rsidRPr="001C74EA" w14:paraId="6A22CB86" w14:textId="77777777" w:rsidTr="001C74EA">
        <w:trPr>
          <w:trHeight w:val="580"/>
        </w:trPr>
        <w:tc>
          <w:tcPr>
            <w:tcW w:w="4106" w:type="dxa"/>
            <w:vMerge/>
            <w:hideMark/>
          </w:tcPr>
          <w:p w14:paraId="4CAD2873" w14:textId="77777777" w:rsidR="00BA0BE4" w:rsidRPr="001C74EA" w:rsidRDefault="00BA0BE4" w:rsidP="00AA765F">
            <w:pPr>
              <w:rPr>
                <w:rFonts w:cstheme="minorHAnsi"/>
                <w:b/>
                <w:bCs/>
                <w:sz w:val="22"/>
                <w:szCs w:val="22"/>
              </w:rPr>
            </w:pPr>
          </w:p>
        </w:tc>
        <w:tc>
          <w:tcPr>
            <w:tcW w:w="1418" w:type="dxa"/>
            <w:vMerge/>
            <w:hideMark/>
          </w:tcPr>
          <w:p w14:paraId="29F5AE07" w14:textId="77777777" w:rsidR="00BA0BE4" w:rsidRPr="001C74EA" w:rsidRDefault="00BA0BE4" w:rsidP="00AA765F">
            <w:pPr>
              <w:rPr>
                <w:rFonts w:cstheme="minorHAnsi"/>
                <w:sz w:val="22"/>
                <w:szCs w:val="22"/>
              </w:rPr>
            </w:pPr>
          </w:p>
        </w:tc>
        <w:tc>
          <w:tcPr>
            <w:tcW w:w="2607" w:type="dxa"/>
            <w:vMerge/>
            <w:hideMark/>
          </w:tcPr>
          <w:p w14:paraId="51220BBF" w14:textId="77777777" w:rsidR="00BA0BE4" w:rsidRPr="001C74EA" w:rsidRDefault="00BA0BE4" w:rsidP="00AA765F">
            <w:pPr>
              <w:rPr>
                <w:rFonts w:cstheme="minorHAnsi"/>
                <w:sz w:val="22"/>
                <w:szCs w:val="22"/>
              </w:rPr>
            </w:pPr>
          </w:p>
        </w:tc>
        <w:tc>
          <w:tcPr>
            <w:tcW w:w="1573" w:type="dxa"/>
            <w:hideMark/>
          </w:tcPr>
          <w:p w14:paraId="222989FC" w14:textId="77777777" w:rsidR="00BA0BE4" w:rsidRPr="001C74EA" w:rsidRDefault="00BA0BE4" w:rsidP="00AA765F">
            <w:pPr>
              <w:rPr>
                <w:rFonts w:cstheme="minorHAnsi"/>
                <w:sz w:val="22"/>
                <w:szCs w:val="22"/>
              </w:rPr>
            </w:pPr>
            <w:r w:rsidRPr="001C74EA">
              <w:rPr>
                <w:rFonts w:cstheme="minorHAnsi"/>
                <w:sz w:val="22"/>
                <w:szCs w:val="22"/>
              </w:rPr>
              <w:t>Group 2 DB and Own footwear</w:t>
            </w:r>
          </w:p>
        </w:tc>
        <w:tc>
          <w:tcPr>
            <w:tcW w:w="1345" w:type="dxa"/>
            <w:hideMark/>
          </w:tcPr>
          <w:p w14:paraId="2E9F5C18"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hideMark/>
          </w:tcPr>
          <w:p w14:paraId="329CCC80" w14:textId="77777777" w:rsidR="00BA0BE4" w:rsidRPr="001C74EA" w:rsidRDefault="00BA0BE4" w:rsidP="00AA765F">
            <w:pPr>
              <w:rPr>
                <w:rFonts w:cstheme="minorHAnsi"/>
                <w:sz w:val="22"/>
                <w:szCs w:val="22"/>
              </w:rPr>
            </w:pPr>
            <w:r w:rsidRPr="001C74EA">
              <w:rPr>
                <w:rFonts w:cstheme="minorHAnsi"/>
                <w:sz w:val="22"/>
                <w:szCs w:val="22"/>
              </w:rPr>
              <w:t>0.31 (0.29-0.33) *</w:t>
            </w:r>
          </w:p>
        </w:tc>
        <w:tc>
          <w:tcPr>
            <w:tcW w:w="1834" w:type="dxa"/>
          </w:tcPr>
          <w:p w14:paraId="445E24CA" w14:textId="77777777" w:rsidR="00BA0BE4" w:rsidRPr="001C74EA" w:rsidRDefault="00BA0BE4" w:rsidP="00AA765F">
            <w:pPr>
              <w:rPr>
                <w:rFonts w:cstheme="minorHAnsi"/>
                <w:sz w:val="22"/>
                <w:szCs w:val="22"/>
              </w:rPr>
            </w:pPr>
            <w:r w:rsidRPr="001C74EA">
              <w:rPr>
                <w:rFonts w:cstheme="minorHAnsi"/>
                <w:sz w:val="22"/>
                <w:szCs w:val="22"/>
              </w:rPr>
              <w:t xml:space="preserve">Post hoc: </w:t>
            </w:r>
          </w:p>
          <w:p w14:paraId="6AB62E80" w14:textId="77777777" w:rsidR="00BA0BE4" w:rsidRPr="001C74EA" w:rsidRDefault="00BA0BE4" w:rsidP="00AA765F">
            <w:pPr>
              <w:rPr>
                <w:rFonts w:cstheme="minorHAnsi"/>
                <w:sz w:val="22"/>
                <w:szCs w:val="22"/>
              </w:rPr>
            </w:pPr>
            <w:r w:rsidRPr="001C74EA">
              <w:rPr>
                <w:rFonts w:cstheme="minorHAnsi"/>
                <w:sz w:val="22"/>
                <w:szCs w:val="22"/>
              </w:rPr>
              <w:t xml:space="preserve">Group 3 vs. 1 </w:t>
            </w:r>
            <w:r w:rsidRPr="001C74EA">
              <w:rPr>
                <w:rFonts w:cstheme="minorHAnsi"/>
                <w:b/>
                <w:bCs/>
                <w:sz w:val="22"/>
                <w:szCs w:val="22"/>
              </w:rPr>
              <w:t>p&lt;0.01</w:t>
            </w:r>
            <w:r w:rsidRPr="001C74EA">
              <w:rPr>
                <w:rFonts w:cstheme="minorHAnsi"/>
                <w:sz w:val="22"/>
                <w:szCs w:val="22"/>
              </w:rPr>
              <w:t xml:space="preserve"> </w:t>
            </w:r>
          </w:p>
        </w:tc>
      </w:tr>
      <w:tr w:rsidR="00BA0BE4" w:rsidRPr="001C74EA" w14:paraId="5027B156" w14:textId="77777777" w:rsidTr="001C74EA">
        <w:trPr>
          <w:trHeight w:val="500"/>
        </w:trPr>
        <w:tc>
          <w:tcPr>
            <w:tcW w:w="4106" w:type="dxa"/>
            <w:vMerge/>
            <w:tcBorders>
              <w:bottom w:val="double" w:sz="4" w:space="0" w:color="000000"/>
            </w:tcBorders>
            <w:hideMark/>
          </w:tcPr>
          <w:p w14:paraId="53E6CA84" w14:textId="77777777" w:rsidR="00BA0BE4" w:rsidRPr="001C74EA" w:rsidRDefault="00BA0BE4" w:rsidP="00AA765F">
            <w:pPr>
              <w:rPr>
                <w:rFonts w:cstheme="minorHAnsi"/>
                <w:b/>
                <w:bCs/>
                <w:sz w:val="22"/>
                <w:szCs w:val="22"/>
              </w:rPr>
            </w:pPr>
          </w:p>
        </w:tc>
        <w:tc>
          <w:tcPr>
            <w:tcW w:w="1418" w:type="dxa"/>
            <w:vMerge/>
            <w:tcBorders>
              <w:bottom w:val="double" w:sz="4" w:space="0" w:color="000000"/>
            </w:tcBorders>
            <w:hideMark/>
          </w:tcPr>
          <w:p w14:paraId="57F406F0" w14:textId="77777777" w:rsidR="00BA0BE4" w:rsidRPr="001C74EA" w:rsidRDefault="00BA0BE4" w:rsidP="00AA765F">
            <w:pPr>
              <w:rPr>
                <w:rFonts w:cstheme="minorHAnsi"/>
                <w:sz w:val="22"/>
                <w:szCs w:val="22"/>
              </w:rPr>
            </w:pPr>
          </w:p>
        </w:tc>
        <w:tc>
          <w:tcPr>
            <w:tcW w:w="2607" w:type="dxa"/>
            <w:vMerge/>
            <w:tcBorders>
              <w:bottom w:val="double" w:sz="4" w:space="0" w:color="000000"/>
            </w:tcBorders>
            <w:hideMark/>
          </w:tcPr>
          <w:p w14:paraId="47BB0EFC" w14:textId="77777777" w:rsidR="00BA0BE4" w:rsidRPr="001C74EA" w:rsidRDefault="00BA0BE4" w:rsidP="00AA765F">
            <w:pPr>
              <w:rPr>
                <w:rFonts w:cstheme="minorHAnsi"/>
                <w:sz w:val="22"/>
                <w:szCs w:val="22"/>
              </w:rPr>
            </w:pPr>
          </w:p>
        </w:tc>
        <w:tc>
          <w:tcPr>
            <w:tcW w:w="1573" w:type="dxa"/>
            <w:tcBorders>
              <w:bottom w:val="double" w:sz="4" w:space="0" w:color="000000"/>
            </w:tcBorders>
            <w:hideMark/>
          </w:tcPr>
          <w:p w14:paraId="6E3AC5AA" w14:textId="77777777" w:rsidR="00BA0BE4" w:rsidRPr="001C74EA" w:rsidRDefault="00BA0BE4" w:rsidP="00AA765F">
            <w:pPr>
              <w:rPr>
                <w:rFonts w:cstheme="minorHAnsi"/>
                <w:sz w:val="22"/>
                <w:szCs w:val="22"/>
              </w:rPr>
            </w:pPr>
            <w:r w:rsidRPr="001C74EA">
              <w:rPr>
                <w:rFonts w:cstheme="minorHAnsi"/>
                <w:sz w:val="22"/>
                <w:szCs w:val="22"/>
              </w:rPr>
              <w:t xml:space="preserve">Group 3 FAS and CTF </w:t>
            </w:r>
          </w:p>
        </w:tc>
        <w:tc>
          <w:tcPr>
            <w:tcW w:w="1345" w:type="dxa"/>
            <w:tcBorders>
              <w:bottom w:val="double" w:sz="4" w:space="0" w:color="000000"/>
            </w:tcBorders>
            <w:hideMark/>
          </w:tcPr>
          <w:p w14:paraId="5FBE0F14"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tcBorders>
              <w:bottom w:val="double" w:sz="4" w:space="0" w:color="000000"/>
            </w:tcBorders>
            <w:hideMark/>
          </w:tcPr>
          <w:p w14:paraId="19556A14" w14:textId="77777777" w:rsidR="00BA0BE4" w:rsidRPr="001C74EA" w:rsidRDefault="00BA0BE4" w:rsidP="00AA765F">
            <w:pPr>
              <w:rPr>
                <w:rFonts w:cstheme="minorHAnsi"/>
                <w:sz w:val="22"/>
                <w:szCs w:val="22"/>
              </w:rPr>
            </w:pPr>
            <w:r w:rsidRPr="001C74EA">
              <w:rPr>
                <w:rFonts w:cstheme="minorHAnsi"/>
                <w:sz w:val="22"/>
                <w:szCs w:val="22"/>
              </w:rPr>
              <w:t>0.27 (0.25-0.28) *</w:t>
            </w:r>
          </w:p>
        </w:tc>
        <w:tc>
          <w:tcPr>
            <w:tcW w:w="1834" w:type="dxa"/>
            <w:tcBorders>
              <w:bottom w:val="double" w:sz="4" w:space="0" w:color="000000"/>
            </w:tcBorders>
          </w:tcPr>
          <w:p w14:paraId="7CD345BF" w14:textId="77777777" w:rsidR="00BA0BE4" w:rsidRPr="001C74EA" w:rsidRDefault="00BA0BE4" w:rsidP="00AA765F">
            <w:pPr>
              <w:rPr>
                <w:rFonts w:cstheme="minorHAnsi"/>
                <w:sz w:val="22"/>
                <w:szCs w:val="22"/>
              </w:rPr>
            </w:pPr>
            <w:r w:rsidRPr="001C74EA">
              <w:rPr>
                <w:rFonts w:cstheme="minorHAnsi"/>
                <w:sz w:val="22"/>
                <w:szCs w:val="22"/>
              </w:rPr>
              <w:t xml:space="preserve">Group 3 vs. 2 </w:t>
            </w:r>
            <w:r w:rsidRPr="001C74EA">
              <w:rPr>
                <w:rFonts w:cstheme="minorHAnsi"/>
                <w:b/>
                <w:bCs/>
                <w:sz w:val="22"/>
                <w:szCs w:val="22"/>
              </w:rPr>
              <w:t xml:space="preserve">p&lt;0.01 </w:t>
            </w:r>
            <w:r w:rsidRPr="001C74EA">
              <w:rPr>
                <w:rFonts w:cstheme="minorHAnsi"/>
                <w:sz w:val="22"/>
                <w:szCs w:val="22"/>
              </w:rPr>
              <w:t>|</w:t>
            </w:r>
          </w:p>
        </w:tc>
      </w:tr>
      <w:tr w:rsidR="00BA0BE4" w:rsidRPr="001C74EA" w14:paraId="24EF01A9" w14:textId="77777777" w:rsidTr="001C74EA">
        <w:trPr>
          <w:trHeight w:val="540"/>
        </w:trPr>
        <w:tc>
          <w:tcPr>
            <w:tcW w:w="4106" w:type="dxa"/>
            <w:vMerge w:val="restart"/>
            <w:tcBorders>
              <w:top w:val="double" w:sz="4" w:space="0" w:color="000000"/>
            </w:tcBorders>
            <w:hideMark/>
          </w:tcPr>
          <w:p w14:paraId="1DCB2150" w14:textId="77777777" w:rsidR="00BA0BE4" w:rsidRPr="001C74EA" w:rsidRDefault="00BA0BE4" w:rsidP="00AA765F">
            <w:pPr>
              <w:rPr>
                <w:rFonts w:cstheme="minorHAnsi"/>
                <w:b/>
                <w:bCs/>
                <w:sz w:val="22"/>
                <w:szCs w:val="22"/>
              </w:rPr>
            </w:pPr>
            <w:r w:rsidRPr="001C74EA">
              <w:rPr>
                <w:rFonts w:cstheme="minorHAnsi"/>
                <w:b/>
                <w:bCs/>
                <w:sz w:val="22"/>
                <w:szCs w:val="22"/>
              </w:rPr>
              <w:t>Bimalleolar angle (°)</w:t>
            </w:r>
          </w:p>
          <w:p w14:paraId="14C9B136" w14:textId="77777777" w:rsidR="00BA0BE4" w:rsidRPr="001C74EA" w:rsidRDefault="00BA0BE4" w:rsidP="00AA765F">
            <w:pPr>
              <w:rPr>
                <w:rFonts w:cstheme="minorHAnsi"/>
                <w:b/>
                <w:bCs/>
                <w:sz w:val="22"/>
                <w:szCs w:val="22"/>
              </w:rPr>
            </w:pPr>
            <w:r w:rsidRPr="001C74EA">
              <w:rPr>
                <w:rFonts w:cstheme="minorHAnsi"/>
                <w:b/>
                <w:bCs/>
                <w:sz w:val="22"/>
                <w:szCs w:val="22"/>
              </w:rPr>
              <w:t> </w:t>
            </w:r>
          </w:p>
          <w:p w14:paraId="18A03278" w14:textId="77777777" w:rsidR="00BA0BE4" w:rsidRPr="001C74EA" w:rsidRDefault="00BA0BE4" w:rsidP="00AA765F">
            <w:pPr>
              <w:rPr>
                <w:rFonts w:cstheme="minorHAnsi"/>
                <w:b/>
                <w:bCs/>
                <w:sz w:val="22"/>
                <w:szCs w:val="22"/>
              </w:rPr>
            </w:pPr>
            <w:r w:rsidRPr="001C74EA">
              <w:rPr>
                <w:rFonts w:cstheme="minorHAnsi"/>
                <w:b/>
                <w:bCs/>
                <w:sz w:val="22"/>
                <w:szCs w:val="22"/>
              </w:rPr>
              <w:t> </w:t>
            </w:r>
          </w:p>
        </w:tc>
        <w:tc>
          <w:tcPr>
            <w:tcW w:w="1418" w:type="dxa"/>
            <w:vMerge w:val="restart"/>
            <w:tcBorders>
              <w:top w:val="double" w:sz="4" w:space="0" w:color="000000"/>
            </w:tcBorders>
            <w:hideMark/>
          </w:tcPr>
          <w:p w14:paraId="54BCF4DE" w14:textId="77777777" w:rsidR="00BA0BE4" w:rsidRPr="001C74EA" w:rsidRDefault="00BA0BE4" w:rsidP="00AA765F">
            <w:pPr>
              <w:rPr>
                <w:rFonts w:cstheme="minorHAnsi"/>
                <w:b/>
                <w:bCs/>
                <w:sz w:val="22"/>
                <w:szCs w:val="22"/>
              </w:rPr>
            </w:pPr>
            <w:r w:rsidRPr="001C74EA">
              <w:rPr>
                <w:rFonts w:cstheme="minorHAnsi"/>
                <w:b/>
                <w:bCs/>
                <w:sz w:val="22"/>
                <w:szCs w:val="22"/>
              </w:rPr>
              <w:t>Chen et al. (2015)</w:t>
            </w:r>
          </w:p>
          <w:p w14:paraId="700AC93A" w14:textId="77777777" w:rsidR="00BA0BE4" w:rsidRPr="001C74EA" w:rsidRDefault="00BA0BE4" w:rsidP="00AA765F">
            <w:pPr>
              <w:rPr>
                <w:rFonts w:cstheme="minorHAnsi"/>
                <w:b/>
                <w:bCs/>
                <w:sz w:val="22"/>
                <w:szCs w:val="22"/>
              </w:rPr>
            </w:pPr>
            <w:r w:rsidRPr="001C74EA">
              <w:rPr>
                <w:rFonts w:cstheme="minorHAnsi"/>
                <w:b/>
                <w:bCs/>
                <w:sz w:val="22"/>
                <w:szCs w:val="22"/>
              </w:rPr>
              <w:t> </w:t>
            </w:r>
          </w:p>
          <w:p w14:paraId="68D6BB71" w14:textId="77777777" w:rsidR="00BA0BE4" w:rsidRPr="001C74EA" w:rsidRDefault="00BA0BE4" w:rsidP="00AA765F">
            <w:pPr>
              <w:rPr>
                <w:rFonts w:cstheme="minorHAnsi"/>
                <w:sz w:val="22"/>
                <w:szCs w:val="22"/>
              </w:rPr>
            </w:pPr>
            <w:r w:rsidRPr="001C74EA">
              <w:rPr>
                <w:rFonts w:cstheme="minorHAnsi"/>
                <w:b/>
                <w:bCs/>
                <w:sz w:val="22"/>
                <w:szCs w:val="22"/>
              </w:rPr>
              <w:t> </w:t>
            </w:r>
          </w:p>
        </w:tc>
        <w:tc>
          <w:tcPr>
            <w:tcW w:w="2607" w:type="dxa"/>
            <w:vMerge w:val="restart"/>
            <w:tcBorders>
              <w:top w:val="double" w:sz="4" w:space="0" w:color="000000"/>
            </w:tcBorders>
            <w:hideMark/>
          </w:tcPr>
          <w:p w14:paraId="10E1C42E" w14:textId="77777777" w:rsidR="00BA0BE4" w:rsidRPr="001C74EA" w:rsidRDefault="00BA0BE4" w:rsidP="00AA765F">
            <w:pPr>
              <w:rPr>
                <w:rFonts w:cstheme="minorHAnsi"/>
                <w:sz w:val="22"/>
                <w:szCs w:val="22"/>
              </w:rPr>
            </w:pPr>
            <w:r w:rsidRPr="001C74EA">
              <w:rPr>
                <w:rFonts w:cstheme="minorHAnsi"/>
                <w:sz w:val="22"/>
                <w:szCs w:val="22"/>
              </w:rPr>
              <w:t>CTEV</w:t>
            </w:r>
          </w:p>
          <w:p w14:paraId="402FE24A" w14:textId="77777777" w:rsidR="00BA0BE4" w:rsidRPr="001C74EA" w:rsidRDefault="00BA0BE4" w:rsidP="00AA765F">
            <w:pPr>
              <w:rPr>
                <w:rFonts w:cstheme="minorHAnsi"/>
                <w:sz w:val="22"/>
                <w:szCs w:val="22"/>
              </w:rPr>
            </w:pPr>
            <w:r w:rsidRPr="001C74EA">
              <w:rPr>
                <w:rFonts w:cstheme="minorHAnsi"/>
                <w:sz w:val="22"/>
                <w:szCs w:val="22"/>
              </w:rPr>
              <w:t> </w:t>
            </w:r>
          </w:p>
          <w:p w14:paraId="080918F6" w14:textId="77777777" w:rsidR="00BA0BE4" w:rsidRPr="001C74EA" w:rsidRDefault="00BA0BE4" w:rsidP="00AA765F">
            <w:pPr>
              <w:rPr>
                <w:rFonts w:cstheme="minorHAnsi"/>
                <w:sz w:val="22"/>
                <w:szCs w:val="22"/>
              </w:rPr>
            </w:pPr>
            <w:r w:rsidRPr="001C74EA">
              <w:rPr>
                <w:rFonts w:cstheme="minorHAnsi"/>
                <w:sz w:val="22"/>
                <w:szCs w:val="22"/>
              </w:rPr>
              <w:t> </w:t>
            </w:r>
          </w:p>
        </w:tc>
        <w:tc>
          <w:tcPr>
            <w:tcW w:w="1573" w:type="dxa"/>
            <w:tcBorders>
              <w:top w:val="double" w:sz="4" w:space="0" w:color="000000"/>
            </w:tcBorders>
            <w:hideMark/>
          </w:tcPr>
          <w:p w14:paraId="600F544E" w14:textId="77777777" w:rsidR="00BA0BE4" w:rsidRPr="001C74EA" w:rsidRDefault="00BA0BE4" w:rsidP="00AA765F">
            <w:pPr>
              <w:rPr>
                <w:rFonts w:cstheme="minorHAnsi"/>
                <w:sz w:val="22"/>
                <w:szCs w:val="22"/>
              </w:rPr>
            </w:pPr>
            <w:r w:rsidRPr="001C74EA">
              <w:rPr>
                <w:rFonts w:cstheme="minorHAnsi"/>
                <w:sz w:val="22"/>
                <w:szCs w:val="22"/>
              </w:rPr>
              <w:t>Group 1 CTF and DB</w:t>
            </w:r>
          </w:p>
        </w:tc>
        <w:tc>
          <w:tcPr>
            <w:tcW w:w="1345" w:type="dxa"/>
            <w:tcBorders>
              <w:top w:val="double" w:sz="4" w:space="0" w:color="000000"/>
            </w:tcBorders>
            <w:hideMark/>
          </w:tcPr>
          <w:p w14:paraId="4722245B"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tcBorders>
              <w:top w:val="double" w:sz="4" w:space="0" w:color="000000"/>
            </w:tcBorders>
            <w:hideMark/>
          </w:tcPr>
          <w:p w14:paraId="03D97FBE" w14:textId="77777777" w:rsidR="00BA0BE4" w:rsidRPr="001C74EA" w:rsidRDefault="00BA0BE4" w:rsidP="00AA765F">
            <w:pPr>
              <w:rPr>
                <w:rFonts w:cstheme="minorHAnsi"/>
                <w:sz w:val="22"/>
                <w:szCs w:val="22"/>
              </w:rPr>
            </w:pPr>
            <w:r w:rsidRPr="001C74EA">
              <w:rPr>
                <w:rFonts w:cstheme="minorHAnsi"/>
                <w:sz w:val="22"/>
                <w:szCs w:val="22"/>
              </w:rPr>
              <w:t>75.59 (73.98-77.21) *</w:t>
            </w:r>
          </w:p>
        </w:tc>
        <w:tc>
          <w:tcPr>
            <w:tcW w:w="1834" w:type="dxa"/>
            <w:tcBorders>
              <w:top w:val="double" w:sz="4" w:space="0" w:color="000000"/>
            </w:tcBorders>
          </w:tcPr>
          <w:p w14:paraId="4A0656D8" w14:textId="77777777" w:rsidR="00BA0BE4" w:rsidRPr="001C74EA" w:rsidRDefault="00BA0BE4" w:rsidP="00AA765F">
            <w:pPr>
              <w:rPr>
                <w:sz w:val="22"/>
                <w:szCs w:val="22"/>
              </w:rPr>
            </w:pPr>
            <w:r w:rsidRPr="001C74EA">
              <w:rPr>
                <w:sz w:val="22"/>
                <w:szCs w:val="22"/>
              </w:rPr>
              <w:t xml:space="preserve">One-way MANOVA: </w:t>
            </w:r>
          </w:p>
          <w:p w14:paraId="703E667F" w14:textId="77777777" w:rsidR="00BA0BE4" w:rsidRPr="001C74EA" w:rsidRDefault="00BA0BE4" w:rsidP="00AA765F">
            <w:pPr>
              <w:rPr>
                <w:rFonts w:cstheme="minorHAnsi"/>
                <w:b/>
                <w:bCs/>
                <w:sz w:val="22"/>
                <w:szCs w:val="22"/>
              </w:rPr>
            </w:pPr>
            <w:r w:rsidRPr="001C74EA">
              <w:rPr>
                <w:rFonts w:cstheme="minorHAnsi"/>
                <w:b/>
                <w:bCs/>
                <w:sz w:val="22"/>
                <w:szCs w:val="22"/>
              </w:rPr>
              <w:t>p=0.032</w:t>
            </w:r>
          </w:p>
        </w:tc>
      </w:tr>
      <w:tr w:rsidR="00BA0BE4" w:rsidRPr="001C74EA" w14:paraId="2040D554" w14:textId="77777777" w:rsidTr="001C74EA">
        <w:trPr>
          <w:trHeight w:val="540"/>
        </w:trPr>
        <w:tc>
          <w:tcPr>
            <w:tcW w:w="4106" w:type="dxa"/>
            <w:vMerge/>
            <w:hideMark/>
          </w:tcPr>
          <w:p w14:paraId="001F7D0D" w14:textId="77777777" w:rsidR="00BA0BE4" w:rsidRPr="001C74EA" w:rsidRDefault="00BA0BE4" w:rsidP="00AA765F">
            <w:pPr>
              <w:rPr>
                <w:rFonts w:cstheme="minorHAnsi"/>
                <w:b/>
                <w:bCs/>
                <w:sz w:val="22"/>
                <w:szCs w:val="22"/>
              </w:rPr>
            </w:pPr>
          </w:p>
        </w:tc>
        <w:tc>
          <w:tcPr>
            <w:tcW w:w="1418" w:type="dxa"/>
            <w:vMerge/>
            <w:hideMark/>
          </w:tcPr>
          <w:p w14:paraId="530D083B" w14:textId="77777777" w:rsidR="00BA0BE4" w:rsidRPr="001C74EA" w:rsidRDefault="00BA0BE4" w:rsidP="00AA765F">
            <w:pPr>
              <w:rPr>
                <w:rFonts w:cstheme="minorHAnsi"/>
                <w:sz w:val="22"/>
                <w:szCs w:val="22"/>
              </w:rPr>
            </w:pPr>
          </w:p>
        </w:tc>
        <w:tc>
          <w:tcPr>
            <w:tcW w:w="2607" w:type="dxa"/>
            <w:vMerge/>
            <w:hideMark/>
          </w:tcPr>
          <w:p w14:paraId="3601953B" w14:textId="77777777" w:rsidR="00BA0BE4" w:rsidRPr="001C74EA" w:rsidRDefault="00BA0BE4" w:rsidP="00AA765F">
            <w:pPr>
              <w:rPr>
                <w:rFonts w:cstheme="minorHAnsi"/>
                <w:sz w:val="22"/>
                <w:szCs w:val="22"/>
              </w:rPr>
            </w:pPr>
          </w:p>
        </w:tc>
        <w:tc>
          <w:tcPr>
            <w:tcW w:w="1573" w:type="dxa"/>
            <w:hideMark/>
          </w:tcPr>
          <w:p w14:paraId="75C6B978" w14:textId="77777777" w:rsidR="00BA0BE4" w:rsidRPr="001C74EA" w:rsidRDefault="00BA0BE4" w:rsidP="00AA765F">
            <w:pPr>
              <w:rPr>
                <w:rFonts w:cstheme="minorHAnsi"/>
                <w:sz w:val="22"/>
                <w:szCs w:val="22"/>
              </w:rPr>
            </w:pPr>
            <w:r w:rsidRPr="001C74EA">
              <w:rPr>
                <w:rFonts w:cstheme="minorHAnsi"/>
                <w:sz w:val="22"/>
                <w:szCs w:val="22"/>
              </w:rPr>
              <w:t>Group 2 DB and Own footwear</w:t>
            </w:r>
          </w:p>
        </w:tc>
        <w:tc>
          <w:tcPr>
            <w:tcW w:w="1345" w:type="dxa"/>
            <w:hideMark/>
          </w:tcPr>
          <w:p w14:paraId="63C623E8"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hideMark/>
          </w:tcPr>
          <w:p w14:paraId="435C6A1A" w14:textId="77777777" w:rsidR="00BA0BE4" w:rsidRPr="001C74EA" w:rsidRDefault="00BA0BE4" w:rsidP="00AA765F">
            <w:pPr>
              <w:rPr>
                <w:rFonts w:cstheme="minorHAnsi"/>
                <w:sz w:val="22"/>
                <w:szCs w:val="22"/>
              </w:rPr>
            </w:pPr>
            <w:r w:rsidRPr="001C74EA">
              <w:rPr>
                <w:rFonts w:cstheme="minorHAnsi"/>
                <w:sz w:val="22"/>
                <w:szCs w:val="22"/>
              </w:rPr>
              <w:t>72.98 (69.03-6.92) *</w:t>
            </w:r>
          </w:p>
        </w:tc>
        <w:tc>
          <w:tcPr>
            <w:tcW w:w="1834" w:type="dxa"/>
            <w:vMerge w:val="restart"/>
          </w:tcPr>
          <w:p w14:paraId="4B5F33B9" w14:textId="77777777" w:rsidR="00BA0BE4" w:rsidRPr="001C74EA" w:rsidRDefault="00BA0BE4" w:rsidP="00AA765F">
            <w:pPr>
              <w:rPr>
                <w:rFonts w:cstheme="minorHAnsi"/>
                <w:sz w:val="22"/>
                <w:szCs w:val="22"/>
              </w:rPr>
            </w:pPr>
            <w:r w:rsidRPr="001C74EA">
              <w:rPr>
                <w:rFonts w:cstheme="minorHAnsi"/>
                <w:sz w:val="22"/>
                <w:szCs w:val="22"/>
              </w:rPr>
              <w:t xml:space="preserve">Post hoc: </w:t>
            </w:r>
          </w:p>
          <w:p w14:paraId="1E50169A" w14:textId="77777777" w:rsidR="00BA0BE4" w:rsidRPr="001C74EA" w:rsidRDefault="00BA0BE4" w:rsidP="00AA765F">
            <w:pPr>
              <w:rPr>
                <w:rFonts w:cstheme="minorHAnsi"/>
                <w:sz w:val="22"/>
                <w:szCs w:val="22"/>
              </w:rPr>
            </w:pPr>
            <w:r w:rsidRPr="001C74EA">
              <w:rPr>
                <w:rFonts w:cstheme="minorHAnsi"/>
                <w:sz w:val="22"/>
                <w:szCs w:val="22"/>
              </w:rPr>
              <w:t xml:space="preserve">Group 2 vs. 3 </w:t>
            </w:r>
            <w:r w:rsidRPr="001C74EA">
              <w:rPr>
                <w:rFonts w:cstheme="minorHAnsi"/>
                <w:b/>
                <w:bCs/>
                <w:sz w:val="22"/>
                <w:szCs w:val="22"/>
              </w:rPr>
              <w:t xml:space="preserve">p&lt;0.01 </w:t>
            </w:r>
            <w:r w:rsidRPr="001C74EA">
              <w:rPr>
                <w:rFonts w:cstheme="minorHAnsi"/>
                <w:sz w:val="22"/>
                <w:szCs w:val="22"/>
              </w:rPr>
              <w:t>|</w:t>
            </w:r>
          </w:p>
          <w:p w14:paraId="017FD5FC" w14:textId="77777777" w:rsidR="00BA0BE4" w:rsidRPr="001C74EA" w:rsidRDefault="00BA0BE4" w:rsidP="00AA765F">
            <w:pPr>
              <w:rPr>
                <w:rFonts w:cstheme="minorHAnsi"/>
                <w:sz w:val="22"/>
                <w:szCs w:val="22"/>
              </w:rPr>
            </w:pPr>
            <w:r w:rsidRPr="001C74EA">
              <w:rPr>
                <w:rFonts w:cstheme="minorHAnsi"/>
                <w:sz w:val="22"/>
                <w:szCs w:val="22"/>
              </w:rPr>
              <w:t> </w:t>
            </w:r>
          </w:p>
        </w:tc>
      </w:tr>
      <w:tr w:rsidR="00BA0BE4" w:rsidRPr="001C74EA" w14:paraId="427766A1" w14:textId="77777777" w:rsidTr="001C74EA">
        <w:trPr>
          <w:trHeight w:val="320"/>
        </w:trPr>
        <w:tc>
          <w:tcPr>
            <w:tcW w:w="4106" w:type="dxa"/>
            <w:vMerge/>
            <w:tcBorders>
              <w:bottom w:val="double" w:sz="4" w:space="0" w:color="000000"/>
            </w:tcBorders>
            <w:hideMark/>
          </w:tcPr>
          <w:p w14:paraId="7244B481" w14:textId="77777777" w:rsidR="00BA0BE4" w:rsidRPr="001C74EA" w:rsidRDefault="00BA0BE4" w:rsidP="00AA765F">
            <w:pPr>
              <w:rPr>
                <w:rFonts w:cstheme="minorHAnsi"/>
                <w:b/>
                <w:bCs/>
                <w:sz w:val="22"/>
                <w:szCs w:val="22"/>
              </w:rPr>
            </w:pPr>
          </w:p>
        </w:tc>
        <w:tc>
          <w:tcPr>
            <w:tcW w:w="1418" w:type="dxa"/>
            <w:vMerge/>
            <w:tcBorders>
              <w:bottom w:val="double" w:sz="4" w:space="0" w:color="000000"/>
            </w:tcBorders>
            <w:hideMark/>
          </w:tcPr>
          <w:p w14:paraId="50CDBF06" w14:textId="77777777" w:rsidR="00BA0BE4" w:rsidRPr="001C74EA" w:rsidRDefault="00BA0BE4" w:rsidP="00AA765F">
            <w:pPr>
              <w:rPr>
                <w:rFonts w:cstheme="minorHAnsi"/>
                <w:sz w:val="22"/>
                <w:szCs w:val="22"/>
              </w:rPr>
            </w:pPr>
          </w:p>
        </w:tc>
        <w:tc>
          <w:tcPr>
            <w:tcW w:w="2607" w:type="dxa"/>
            <w:vMerge/>
            <w:tcBorders>
              <w:bottom w:val="double" w:sz="4" w:space="0" w:color="000000"/>
            </w:tcBorders>
            <w:hideMark/>
          </w:tcPr>
          <w:p w14:paraId="002618AF" w14:textId="77777777" w:rsidR="00BA0BE4" w:rsidRPr="001C74EA" w:rsidRDefault="00BA0BE4" w:rsidP="00AA765F">
            <w:pPr>
              <w:rPr>
                <w:rFonts w:cstheme="minorHAnsi"/>
                <w:sz w:val="22"/>
                <w:szCs w:val="22"/>
              </w:rPr>
            </w:pPr>
          </w:p>
        </w:tc>
        <w:tc>
          <w:tcPr>
            <w:tcW w:w="1573" w:type="dxa"/>
            <w:tcBorders>
              <w:bottom w:val="double" w:sz="4" w:space="0" w:color="000000"/>
            </w:tcBorders>
            <w:hideMark/>
          </w:tcPr>
          <w:p w14:paraId="508D9A56" w14:textId="77777777" w:rsidR="00BA0BE4" w:rsidRPr="001C74EA" w:rsidRDefault="00BA0BE4" w:rsidP="00AA765F">
            <w:pPr>
              <w:rPr>
                <w:rFonts w:cstheme="minorHAnsi"/>
                <w:sz w:val="22"/>
                <w:szCs w:val="22"/>
              </w:rPr>
            </w:pPr>
            <w:r w:rsidRPr="001C74EA">
              <w:rPr>
                <w:rFonts w:cstheme="minorHAnsi"/>
                <w:sz w:val="22"/>
                <w:szCs w:val="22"/>
              </w:rPr>
              <w:t xml:space="preserve">Group 3 FAS and CTF </w:t>
            </w:r>
          </w:p>
        </w:tc>
        <w:tc>
          <w:tcPr>
            <w:tcW w:w="1345" w:type="dxa"/>
            <w:tcBorders>
              <w:bottom w:val="double" w:sz="4" w:space="0" w:color="000000"/>
            </w:tcBorders>
            <w:hideMark/>
          </w:tcPr>
          <w:p w14:paraId="6366A7E3" w14:textId="77777777" w:rsidR="00BA0BE4" w:rsidRPr="001C74EA" w:rsidRDefault="00BA0BE4" w:rsidP="00AA765F">
            <w:pPr>
              <w:rPr>
                <w:rFonts w:cstheme="minorHAnsi"/>
                <w:sz w:val="22"/>
                <w:szCs w:val="22"/>
              </w:rPr>
            </w:pPr>
            <w:r w:rsidRPr="001C74EA">
              <w:rPr>
                <w:rFonts w:cstheme="minorHAnsi"/>
                <w:sz w:val="22"/>
                <w:szCs w:val="22"/>
              </w:rPr>
              <w:t>N/A</w:t>
            </w:r>
          </w:p>
        </w:tc>
        <w:tc>
          <w:tcPr>
            <w:tcW w:w="1146" w:type="dxa"/>
            <w:tcBorders>
              <w:bottom w:val="double" w:sz="4" w:space="0" w:color="000000"/>
            </w:tcBorders>
            <w:hideMark/>
          </w:tcPr>
          <w:p w14:paraId="7443A519" w14:textId="77777777" w:rsidR="00BA0BE4" w:rsidRPr="001C74EA" w:rsidRDefault="00BA0BE4" w:rsidP="00AA765F">
            <w:pPr>
              <w:rPr>
                <w:rFonts w:cstheme="minorHAnsi"/>
                <w:sz w:val="22"/>
                <w:szCs w:val="22"/>
              </w:rPr>
            </w:pPr>
            <w:r w:rsidRPr="001C74EA">
              <w:rPr>
                <w:rFonts w:cstheme="minorHAnsi"/>
                <w:sz w:val="22"/>
                <w:szCs w:val="22"/>
              </w:rPr>
              <w:t>77.55 (75.57-79.53) *</w:t>
            </w:r>
          </w:p>
        </w:tc>
        <w:tc>
          <w:tcPr>
            <w:tcW w:w="1834" w:type="dxa"/>
            <w:vMerge/>
            <w:tcBorders>
              <w:bottom w:val="double" w:sz="4" w:space="0" w:color="000000"/>
            </w:tcBorders>
          </w:tcPr>
          <w:p w14:paraId="6221B707" w14:textId="77777777" w:rsidR="00BA0BE4" w:rsidRPr="001C74EA" w:rsidRDefault="00BA0BE4" w:rsidP="00AA765F">
            <w:pPr>
              <w:rPr>
                <w:rFonts w:cstheme="minorHAnsi"/>
                <w:sz w:val="22"/>
                <w:szCs w:val="22"/>
              </w:rPr>
            </w:pPr>
          </w:p>
        </w:tc>
      </w:tr>
    </w:tbl>
    <w:p w14:paraId="5AE73090" w14:textId="77777777" w:rsidR="00945C30" w:rsidRDefault="00945C30" w:rsidP="00504325">
      <w:pPr>
        <w:rPr>
          <w:b/>
          <w:bCs/>
        </w:rPr>
      </w:pPr>
    </w:p>
    <w:p w14:paraId="7258BEC4" w14:textId="77777777" w:rsidR="00945C30" w:rsidRDefault="00945C30" w:rsidP="00504325">
      <w:pPr>
        <w:rPr>
          <w:b/>
          <w:bCs/>
        </w:rPr>
      </w:pPr>
    </w:p>
    <w:p w14:paraId="026D39D6" w14:textId="1773A711" w:rsidR="00945C30" w:rsidRDefault="00945C30" w:rsidP="00504325">
      <w:r w:rsidRPr="00945C30">
        <w:lastRenderedPageBreak/>
        <w:t>Table 3-3</w:t>
      </w:r>
      <w:r>
        <w:t xml:space="preserve"> </w:t>
      </w:r>
      <w:r w:rsidRPr="00B06CB3">
        <w:t xml:space="preserve">Outcome measures </w:t>
      </w:r>
      <w:r w:rsidR="005C0B0F">
        <w:t>s</w:t>
      </w:r>
      <w:r w:rsidRPr="00B06CB3">
        <w:t xml:space="preserve">keletal </w:t>
      </w:r>
      <w:r w:rsidR="000E5F83">
        <w:t>g</w:t>
      </w:r>
      <w:r w:rsidRPr="00B06CB3">
        <w:t>eometry</w:t>
      </w:r>
      <w:r w:rsidR="00BF69C3">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1842"/>
        <w:gridCol w:w="1843"/>
        <w:gridCol w:w="1418"/>
        <w:gridCol w:w="1275"/>
        <w:gridCol w:w="2127"/>
      </w:tblGrid>
      <w:tr w:rsidR="00413557" w:rsidRPr="001C74EA" w14:paraId="6E5A96A1" w14:textId="77777777" w:rsidTr="001C74EA">
        <w:trPr>
          <w:trHeight w:val="879"/>
        </w:trPr>
        <w:tc>
          <w:tcPr>
            <w:tcW w:w="4106" w:type="dxa"/>
            <w:tcBorders>
              <w:bottom w:val="single" w:sz="12" w:space="0" w:color="auto"/>
            </w:tcBorders>
            <w:hideMark/>
          </w:tcPr>
          <w:p w14:paraId="06424A2D" w14:textId="77777777" w:rsidR="00413557" w:rsidRPr="001C74EA" w:rsidRDefault="00413557" w:rsidP="00A05687">
            <w:pPr>
              <w:rPr>
                <w:rFonts w:cstheme="minorHAnsi"/>
                <w:b/>
                <w:bCs/>
                <w:sz w:val="22"/>
                <w:szCs w:val="22"/>
              </w:rPr>
            </w:pPr>
            <w:r w:rsidRPr="001C74EA">
              <w:rPr>
                <w:rFonts w:cstheme="minorHAnsi"/>
                <w:b/>
                <w:bCs/>
                <w:sz w:val="22"/>
                <w:szCs w:val="22"/>
              </w:rPr>
              <w:t xml:space="preserve">Outcome </w:t>
            </w:r>
          </w:p>
          <w:p w14:paraId="382461D6" w14:textId="77777777" w:rsidR="00413557" w:rsidRPr="001C74EA" w:rsidRDefault="00413557"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66CA1F23" w14:textId="77777777" w:rsidR="00413557" w:rsidRPr="001C74EA" w:rsidRDefault="00413557" w:rsidP="00A05687">
            <w:pPr>
              <w:rPr>
                <w:rFonts w:cstheme="minorHAnsi"/>
                <w:b/>
                <w:bCs/>
                <w:sz w:val="22"/>
                <w:szCs w:val="22"/>
              </w:rPr>
            </w:pPr>
            <w:r w:rsidRPr="001C74EA">
              <w:rPr>
                <w:rFonts w:cstheme="minorHAnsi"/>
                <w:b/>
                <w:bCs/>
                <w:sz w:val="22"/>
                <w:szCs w:val="22"/>
              </w:rPr>
              <w:t>Study</w:t>
            </w:r>
          </w:p>
          <w:p w14:paraId="73197E18" w14:textId="77777777" w:rsidR="00413557" w:rsidRPr="001C74EA" w:rsidRDefault="00413557" w:rsidP="00A05687">
            <w:pPr>
              <w:rPr>
                <w:rFonts w:cstheme="minorHAnsi"/>
                <w:b/>
                <w:bCs/>
                <w:sz w:val="22"/>
                <w:szCs w:val="22"/>
              </w:rPr>
            </w:pPr>
            <w:r w:rsidRPr="001C74EA">
              <w:rPr>
                <w:rFonts w:cstheme="minorHAnsi"/>
                <w:b/>
                <w:bCs/>
                <w:sz w:val="22"/>
                <w:szCs w:val="22"/>
              </w:rPr>
              <w:t> </w:t>
            </w:r>
          </w:p>
          <w:p w14:paraId="34074CA4" w14:textId="77777777" w:rsidR="00413557" w:rsidRPr="001C74EA" w:rsidRDefault="00413557" w:rsidP="00A05687">
            <w:pPr>
              <w:rPr>
                <w:rFonts w:cstheme="minorHAnsi"/>
                <w:b/>
                <w:bCs/>
                <w:sz w:val="22"/>
                <w:szCs w:val="22"/>
              </w:rPr>
            </w:pPr>
          </w:p>
        </w:tc>
        <w:tc>
          <w:tcPr>
            <w:tcW w:w="1842" w:type="dxa"/>
            <w:tcBorders>
              <w:bottom w:val="single" w:sz="12" w:space="0" w:color="auto"/>
            </w:tcBorders>
            <w:hideMark/>
          </w:tcPr>
          <w:p w14:paraId="1713F50A" w14:textId="77777777" w:rsidR="00413557" w:rsidRPr="001C74EA" w:rsidRDefault="00413557" w:rsidP="00A05687">
            <w:pPr>
              <w:rPr>
                <w:rFonts w:cstheme="minorHAnsi"/>
                <w:b/>
                <w:bCs/>
                <w:sz w:val="22"/>
                <w:szCs w:val="22"/>
              </w:rPr>
            </w:pPr>
            <w:r w:rsidRPr="001C74EA">
              <w:rPr>
                <w:rFonts w:cstheme="minorHAnsi"/>
                <w:b/>
                <w:bCs/>
                <w:sz w:val="22"/>
                <w:szCs w:val="22"/>
              </w:rPr>
              <w:t>Condition</w:t>
            </w:r>
          </w:p>
          <w:p w14:paraId="73AC42B7" w14:textId="77777777" w:rsidR="00413557" w:rsidRPr="001C74EA" w:rsidRDefault="00413557" w:rsidP="00A05687">
            <w:pPr>
              <w:rPr>
                <w:rFonts w:cstheme="minorHAnsi"/>
                <w:b/>
                <w:bCs/>
                <w:sz w:val="22"/>
                <w:szCs w:val="22"/>
              </w:rPr>
            </w:pPr>
            <w:r w:rsidRPr="001C74EA">
              <w:rPr>
                <w:rFonts w:cstheme="minorHAnsi"/>
                <w:b/>
                <w:bCs/>
                <w:sz w:val="22"/>
                <w:szCs w:val="22"/>
              </w:rPr>
              <w:t> </w:t>
            </w:r>
          </w:p>
        </w:tc>
        <w:tc>
          <w:tcPr>
            <w:tcW w:w="1843" w:type="dxa"/>
            <w:tcBorders>
              <w:bottom w:val="single" w:sz="12" w:space="0" w:color="auto"/>
            </w:tcBorders>
            <w:hideMark/>
          </w:tcPr>
          <w:p w14:paraId="32886EA0" w14:textId="77777777" w:rsidR="00413557" w:rsidRPr="001C74EA" w:rsidRDefault="00413557" w:rsidP="00A05687">
            <w:pPr>
              <w:rPr>
                <w:rFonts w:cstheme="minorHAnsi"/>
                <w:b/>
                <w:bCs/>
                <w:sz w:val="22"/>
                <w:szCs w:val="22"/>
              </w:rPr>
            </w:pPr>
            <w:r w:rsidRPr="001C74EA">
              <w:rPr>
                <w:rFonts w:cstheme="minorHAnsi"/>
                <w:b/>
                <w:bCs/>
                <w:sz w:val="22"/>
                <w:szCs w:val="22"/>
              </w:rPr>
              <w:t>Group</w:t>
            </w:r>
          </w:p>
          <w:p w14:paraId="3708CB9D" w14:textId="77777777" w:rsidR="00413557" w:rsidRPr="001C74EA" w:rsidRDefault="00413557"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6778178E" w14:textId="77777777" w:rsidR="00413557" w:rsidRPr="001C74EA" w:rsidRDefault="00413557" w:rsidP="00A05687">
            <w:pPr>
              <w:rPr>
                <w:rFonts w:cstheme="minorHAnsi"/>
                <w:b/>
                <w:bCs/>
                <w:sz w:val="22"/>
                <w:szCs w:val="22"/>
              </w:rPr>
            </w:pPr>
            <w:r w:rsidRPr="001C74EA">
              <w:rPr>
                <w:rFonts w:cstheme="minorHAnsi"/>
                <w:b/>
                <w:bCs/>
                <w:sz w:val="22"/>
                <w:szCs w:val="22"/>
              </w:rPr>
              <w:t xml:space="preserve">Baseline </w:t>
            </w:r>
          </w:p>
          <w:p w14:paraId="052C9468" w14:textId="77777777" w:rsidR="00413557" w:rsidRPr="001C74EA" w:rsidRDefault="00413557" w:rsidP="00A05687">
            <w:pPr>
              <w:rPr>
                <w:rFonts w:cstheme="minorHAnsi"/>
                <w:b/>
                <w:bCs/>
                <w:sz w:val="22"/>
                <w:szCs w:val="22"/>
              </w:rPr>
            </w:pPr>
            <w:r w:rsidRPr="001C74EA">
              <w:rPr>
                <w:rFonts w:cstheme="minorHAnsi"/>
                <w:b/>
                <w:bCs/>
                <w:sz w:val="22"/>
                <w:szCs w:val="22"/>
              </w:rPr>
              <w:t xml:space="preserve">Mean </w:t>
            </w:r>
          </w:p>
          <w:p w14:paraId="1A4609E3" w14:textId="77777777" w:rsidR="00413557" w:rsidRPr="001C74EA" w:rsidRDefault="00413557" w:rsidP="00A05687">
            <w:pPr>
              <w:rPr>
                <w:rFonts w:cstheme="minorHAnsi"/>
                <w:b/>
                <w:bCs/>
                <w:sz w:val="22"/>
                <w:szCs w:val="22"/>
              </w:rPr>
            </w:pPr>
            <w:r w:rsidRPr="001C74EA">
              <w:rPr>
                <w:rFonts w:cstheme="minorHAnsi"/>
                <w:b/>
                <w:bCs/>
                <w:sz w:val="22"/>
                <w:szCs w:val="22"/>
              </w:rPr>
              <w:t>(SD +/-)</w:t>
            </w:r>
          </w:p>
        </w:tc>
        <w:tc>
          <w:tcPr>
            <w:tcW w:w="1275" w:type="dxa"/>
            <w:tcBorders>
              <w:bottom w:val="single" w:sz="12" w:space="0" w:color="auto"/>
            </w:tcBorders>
            <w:hideMark/>
          </w:tcPr>
          <w:p w14:paraId="0BF61479" w14:textId="77777777" w:rsidR="00413557" w:rsidRPr="001C74EA" w:rsidRDefault="00413557" w:rsidP="00A05687">
            <w:pPr>
              <w:rPr>
                <w:rFonts w:cstheme="minorHAnsi"/>
                <w:b/>
                <w:bCs/>
                <w:sz w:val="22"/>
                <w:szCs w:val="22"/>
              </w:rPr>
            </w:pPr>
            <w:r w:rsidRPr="001C74EA">
              <w:rPr>
                <w:rFonts w:cstheme="minorHAnsi"/>
                <w:b/>
                <w:bCs/>
                <w:sz w:val="22"/>
                <w:szCs w:val="22"/>
              </w:rPr>
              <w:t>Final</w:t>
            </w:r>
          </w:p>
          <w:p w14:paraId="7A7C129C" w14:textId="77777777" w:rsidR="00413557" w:rsidRPr="001C74EA" w:rsidRDefault="00413557" w:rsidP="00A05687">
            <w:pPr>
              <w:rPr>
                <w:rFonts w:cstheme="minorHAnsi"/>
                <w:b/>
                <w:bCs/>
                <w:sz w:val="22"/>
                <w:szCs w:val="22"/>
              </w:rPr>
            </w:pPr>
            <w:r w:rsidRPr="001C74EA">
              <w:rPr>
                <w:rFonts w:cstheme="minorHAnsi"/>
                <w:b/>
                <w:bCs/>
                <w:sz w:val="22"/>
                <w:szCs w:val="22"/>
              </w:rPr>
              <w:t>Mean (SD +/-)</w:t>
            </w:r>
          </w:p>
        </w:tc>
        <w:tc>
          <w:tcPr>
            <w:tcW w:w="2127" w:type="dxa"/>
            <w:tcBorders>
              <w:bottom w:val="single" w:sz="12" w:space="0" w:color="auto"/>
            </w:tcBorders>
            <w:hideMark/>
          </w:tcPr>
          <w:p w14:paraId="04E2F4C5" w14:textId="77777777" w:rsidR="00413557" w:rsidRPr="001C74EA" w:rsidRDefault="00413557" w:rsidP="00A05687">
            <w:pPr>
              <w:rPr>
                <w:rFonts w:cstheme="minorHAnsi"/>
                <w:b/>
                <w:bCs/>
                <w:sz w:val="22"/>
                <w:szCs w:val="22"/>
              </w:rPr>
            </w:pPr>
            <w:r w:rsidRPr="001C74EA">
              <w:rPr>
                <w:rFonts w:cstheme="minorHAnsi"/>
                <w:b/>
                <w:bCs/>
                <w:sz w:val="22"/>
                <w:szCs w:val="22"/>
              </w:rPr>
              <w:t> Statistical Result</w:t>
            </w:r>
          </w:p>
          <w:p w14:paraId="11D4D40E" w14:textId="77777777" w:rsidR="00413557" w:rsidRPr="001C74EA" w:rsidRDefault="00413557" w:rsidP="00A05687">
            <w:pPr>
              <w:rPr>
                <w:rFonts w:cstheme="minorHAnsi"/>
                <w:b/>
                <w:bCs/>
                <w:sz w:val="22"/>
                <w:szCs w:val="22"/>
              </w:rPr>
            </w:pPr>
          </w:p>
          <w:p w14:paraId="2CD7D030" w14:textId="77777777" w:rsidR="00413557" w:rsidRPr="001C74EA" w:rsidRDefault="00413557" w:rsidP="00A05687">
            <w:pPr>
              <w:rPr>
                <w:rFonts w:cstheme="minorHAnsi"/>
                <w:b/>
                <w:bCs/>
                <w:sz w:val="22"/>
                <w:szCs w:val="22"/>
              </w:rPr>
            </w:pPr>
            <w:r w:rsidRPr="001C74EA">
              <w:rPr>
                <w:rFonts w:cstheme="minorHAnsi"/>
                <w:b/>
                <w:bCs/>
                <w:sz w:val="22"/>
                <w:szCs w:val="22"/>
              </w:rPr>
              <w:t>(Significant values given in bold)</w:t>
            </w:r>
          </w:p>
        </w:tc>
      </w:tr>
      <w:tr w:rsidR="00413557" w:rsidRPr="001C74EA" w14:paraId="67873D66" w14:textId="77777777" w:rsidTr="001C74EA">
        <w:trPr>
          <w:trHeight w:val="480"/>
        </w:trPr>
        <w:tc>
          <w:tcPr>
            <w:tcW w:w="14029" w:type="dxa"/>
            <w:gridSpan w:val="7"/>
            <w:tcBorders>
              <w:top w:val="single" w:sz="12" w:space="0" w:color="auto"/>
              <w:bottom w:val="double" w:sz="4" w:space="0" w:color="000000"/>
            </w:tcBorders>
            <w:shd w:val="clear" w:color="auto" w:fill="auto"/>
            <w:hideMark/>
          </w:tcPr>
          <w:p w14:paraId="24518C7C" w14:textId="77777777" w:rsidR="00413557" w:rsidRPr="001C74EA" w:rsidRDefault="00413557" w:rsidP="00A05687">
            <w:pPr>
              <w:jc w:val="center"/>
              <w:rPr>
                <w:rFonts w:cstheme="minorHAnsi"/>
                <w:b/>
                <w:bCs/>
                <w:sz w:val="22"/>
                <w:szCs w:val="22"/>
              </w:rPr>
            </w:pPr>
            <w:r w:rsidRPr="001C74EA">
              <w:rPr>
                <w:rFonts w:cstheme="minorHAnsi"/>
                <w:b/>
                <w:bCs/>
                <w:sz w:val="22"/>
                <w:szCs w:val="22"/>
              </w:rPr>
              <w:t>Corrective Therapeutic Footwear</w:t>
            </w:r>
          </w:p>
        </w:tc>
      </w:tr>
      <w:tr w:rsidR="00413557" w:rsidRPr="001C74EA" w14:paraId="46327BC9" w14:textId="77777777" w:rsidTr="001C74EA">
        <w:trPr>
          <w:trHeight w:val="320"/>
        </w:trPr>
        <w:tc>
          <w:tcPr>
            <w:tcW w:w="14029" w:type="dxa"/>
            <w:gridSpan w:val="7"/>
            <w:tcBorders>
              <w:top w:val="double" w:sz="4" w:space="0" w:color="000000"/>
              <w:bottom w:val="single" w:sz="12" w:space="0" w:color="auto"/>
            </w:tcBorders>
            <w:hideMark/>
          </w:tcPr>
          <w:p w14:paraId="4A4B4F6A" w14:textId="77777777" w:rsidR="00413557" w:rsidRPr="001C74EA" w:rsidRDefault="00413557" w:rsidP="00A05687">
            <w:pPr>
              <w:rPr>
                <w:rFonts w:cstheme="minorHAnsi"/>
                <w:b/>
                <w:bCs/>
                <w:sz w:val="22"/>
                <w:szCs w:val="22"/>
              </w:rPr>
            </w:pPr>
            <w:r w:rsidRPr="001C74EA">
              <w:rPr>
                <w:rFonts w:cstheme="minorHAnsi"/>
                <w:b/>
                <w:bCs/>
                <w:sz w:val="22"/>
                <w:szCs w:val="22"/>
              </w:rPr>
              <w:t>Radiographic (Anterior-Posterior view</w:t>
            </w:r>
            <w:r w:rsidRPr="001C74EA">
              <w:rPr>
                <w:rFonts w:cstheme="minorHAnsi"/>
                <w:sz w:val="22"/>
                <w:szCs w:val="22"/>
              </w:rPr>
              <w:t>)</w:t>
            </w:r>
          </w:p>
        </w:tc>
      </w:tr>
      <w:tr w:rsidR="00413557" w:rsidRPr="001C74EA" w14:paraId="24C14D4C" w14:textId="77777777" w:rsidTr="001C74EA">
        <w:trPr>
          <w:trHeight w:val="620"/>
        </w:trPr>
        <w:tc>
          <w:tcPr>
            <w:tcW w:w="4106" w:type="dxa"/>
            <w:vMerge w:val="restart"/>
            <w:tcBorders>
              <w:top w:val="double" w:sz="4" w:space="0" w:color="000000"/>
            </w:tcBorders>
            <w:hideMark/>
          </w:tcPr>
          <w:p w14:paraId="19C3A58A" w14:textId="77777777" w:rsidR="00413557" w:rsidRPr="001C74EA" w:rsidRDefault="00413557" w:rsidP="00A05687">
            <w:pPr>
              <w:rPr>
                <w:rFonts w:cstheme="minorHAnsi"/>
                <w:b/>
                <w:bCs/>
                <w:sz w:val="22"/>
                <w:szCs w:val="22"/>
              </w:rPr>
            </w:pPr>
            <w:proofErr w:type="spellStart"/>
            <w:r w:rsidRPr="001C74EA">
              <w:rPr>
                <w:rFonts w:cstheme="minorHAnsi"/>
                <w:b/>
                <w:bCs/>
                <w:sz w:val="22"/>
                <w:szCs w:val="22"/>
              </w:rPr>
              <w:t>Talo</w:t>
            </w:r>
            <w:proofErr w:type="spellEnd"/>
            <w:r w:rsidRPr="001C74EA">
              <w:rPr>
                <w:rFonts w:cstheme="minorHAnsi"/>
                <w:b/>
                <w:bCs/>
                <w:sz w:val="22"/>
                <w:szCs w:val="22"/>
              </w:rPr>
              <w:t xml:space="preserve"> calcaneal angle (°)</w:t>
            </w:r>
          </w:p>
          <w:p w14:paraId="01B2589B" w14:textId="77777777" w:rsidR="00413557" w:rsidRPr="001C74EA" w:rsidRDefault="00413557" w:rsidP="00A05687">
            <w:pPr>
              <w:rPr>
                <w:rFonts w:cstheme="minorHAnsi"/>
                <w:sz w:val="22"/>
                <w:szCs w:val="22"/>
              </w:rPr>
            </w:pPr>
            <w:r w:rsidRPr="001C74EA">
              <w:rPr>
                <w:rFonts w:cstheme="minorHAnsi"/>
                <w:sz w:val="22"/>
                <w:szCs w:val="22"/>
              </w:rPr>
              <w:t> </w:t>
            </w:r>
          </w:p>
          <w:p w14:paraId="31FDF200" w14:textId="77777777" w:rsidR="00413557" w:rsidRPr="001C74EA" w:rsidRDefault="00413557" w:rsidP="00A05687">
            <w:pPr>
              <w:rPr>
                <w:rFonts w:cstheme="minorHAnsi"/>
                <w:sz w:val="22"/>
                <w:szCs w:val="22"/>
              </w:rPr>
            </w:pPr>
            <w:r w:rsidRPr="001C74EA">
              <w:rPr>
                <w:rFonts w:cstheme="minorHAnsi"/>
                <w:sz w:val="22"/>
                <w:szCs w:val="22"/>
              </w:rPr>
              <w:t> </w:t>
            </w:r>
          </w:p>
          <w:p w14:paraId="7639AC9C" w14:textId="77777777" w:rsidR="00413557" w:rsidRPr="001C74EA" w:rsidRDefault="00413557" w:rsidP="00A05687">
            <w:pPr>
              <w:rPr>
                <w:rFonts w:cstheme="minorHAnsi"/>
                <w:sz w:val="22"/>
                <w:szCs w:val="22"/>
              </w:rPr>
            </w:pPr>
            <w:r w:rsidRPr="001C74EA">
              <w:rPr>
                <w:rFonts w:cstheme="minorHAnsi"/>
                <w:sz w:val="22"/>
                <w:szCs w:val="22"/>
              </w:rPr>
              <w:t> </w:t>
            </w:r>
          </w:p>
          <w:p w14:paraId="1D9FDFE0" w14:textId="77777777" w:rsidR="00413557" w:rsidRPr="001C74EA" w:rsidRDefault="00413557" w:rsidP="00A05687">
            <w:pPr>
              <w:rPr>
                <w:rFonts w:cstheme="minorHAnsi"/>
                <w:sz w:val="22"/>
                <w:szCs w:val="22"/>
              </w:rPr>
            </w:pPr>
            <w:r w:rsidRPr="001C74EA">
              <w:rPr>
                <w:rFonts w:cstheme="minorHAnsi"/>
                <w:sz w:val="22"/>
                <w:szCs w:val="22"/>
              </w:rPr>
              <w:t> </w:t>
            </w:r>
          </w:p>
          <w:p w14:paraId="195C49F4" w14:textId="77777777" w:rsidR="00413557" w:rsidRPr="001C74EA" w:rsidRDefault="00413557" w:rsidP="00A05687">
            <w:pPr>
              <w:rPr>
                <w:rFonts w:cstheme="minorHAnsi"/>
                <w:b/>
                <w:bCs/>
                <w:sz w:val="22"/>
                <w:szCs w:val="22"/>
              </w:rPr>
            </w:pPr>
            <w:r w:rsidRPr="001C74EA">
              <w:rPr>
                <w:rFonts w:cstheme="minorHAnsi"/>
                <w:sz w:val="22"/>
                <w:szCs w:val="22"/>
              </w:rPr>
              <w:t> </w:t>
            </w:r>
          </w:p>
        </w:tc>
        <w:tc>
          <w:tcPr>
            <w:tcW w:w="1418" w:type="dxa"/>
            <w:vMerge w:val="restart"/>
            <w:tcBorders>
              <w:top w:val="single" w:sz="12" w:space="0" w:color="auto"/>
            </w:tcBorders>
            <w:hideMark/>
          </w:tcPr>
          <w:p w14:paraId="048DC440" w14:textId="77777777" w:rsidR="00413557" w:rsidRPr="001C74EA" w:rsidRDefault="00413557" w:rsidP="00A05687">
            <w:pPr>
              <w:rPr>
                <w:rFonts w:cstheme="minorHAnsi"/>
                <w:b/>
                <w:bCs/>
                <w:sz w:val="22"/>
                <w:szCs w:val="22"/>
              </w:rPr>
            </w:pPr>
            <w:proofErr w:type="spellStart"/>
            <w:r w:rsidRPr="001C74EA">
              <w:rPr>
                <w:rFonts w:cstheme="minorHAnsi"/>
                <w:b/>
                <w:bCs/>
                <w:sz w:val="22"/>
                <w:szCs w:val="22"/>
              </w:rPr>
              <w:t>Kanatli</w:t>
            </w:r>
            <w:proofErr w:type="spellEnd"/>
            <w:r w:rsidRPr="001C74EA">
              <w:rPr>
                <w:rFonts w:cstheme="minorHAnsi"/>
                <w:b/>
                <w:bCs/>
                <w:sz w:val="22"/>
                <w:szCs w:val="22"/>
              </w:rPr>
              <w:t xml:space="preserve"> et al. (2016)</w:t>
            </w:r>
          </w:p>
          <w:p w14:paraId="4DAE7DFA" w14:textId="77777777" w:rsidR="00413557" w:rsidRPr="001C74EA" w:rsidRDefault="00413557" w:rsidP="00A05687">
            <w:pPr>
              <w:rPr>
                <w:rFonts w:cstheme="minorHAnsi"/>
                <w:sz w:val="22"/>
                <w:szCs w:val="22"/>
              </w:rPr>
            </w:pPr>
            <w:r w:rsidRPr="001C74EA">
              <w:rPr>
                <w:rFonts w:cstheme="minorHAnsi"/>
                <w:b/>
                <w:bCs/>
                <w:sz w:val="22"/>
                <w:szCs w:val="22"/>
              </w:rPr>
              <w:t> </w:t>
            </w:r>
          </w:p>
        </w:tc>
        <w:tc>
          <w:tcPr>
            <w:tcW w:w="1842" w:type="dxa"/>
            <w:vMerge w:val="restart"/>
            <w:tcBorders>
              <w:top w:val="single" w:sz="12" w:space="0" w:color="auto"/>
            </w:tcBorders>
            <w:hideMark/>
          </w:tcPr>
          <w:p w14:paraId="3A23B889" w14:textId="77777777" w:rsidR="00413557" w:rsidRPr="001C74EA" w:rsidRDefault="00413557" w:rsidP="00A05687">
            <w:pPr>
              <w:rPr>
                <w:rFonts w:cstheme="minorHAnsi"/>
                <w:sz w:val="22"/>
                <w:szCs w:val="22"/>
              </w:rPr>
            </w:pPr>
            <w:r w:rsidRPr="001C74EA">
              <w:rPr>
                <w:rFonts w:cstheme="minorHAnsi"/>
                <w:sz w:val="22"/>
                <w:szCs w:val="22"/>
              </w:rPr>
              <w:t>Mobile pes planus</w:t>
            </w:r>
          </w:p>
          <w:p w14:paraId="076B3C03" w14:textId="77777777" w:rsidR="00413557" w:rsidRPr="001C74EA" w:rsidRDefault="00413557" w:rsidP="00A05687">
            <w:pPr>
              <w:rPr>
                <w:rFonts w:cstheme="minorHAnsi"/>
                <w:sz w:val="22"/>
                <w:szCs w:val="22"/>
              </w:rPr>
            </w:pPr>
            <w:r w:rsidRPr="001C74EA">
              <w:rPr>
                <w:rFonts w:cstheme="minorHAnsi"/>
                <w:sz w:val="22"/>
                <w:szCs w:val="22"/>
              </w:rPr>
              <w:t> </w:t>
            </w:r>
          </w:p>
        </w:tc>
        <w:tc>
          <w:tcPr>
            <w:tcW w:w="1843" w:type="dxa"/>
            <w:tcBorders>
              <w:top w:val="single" w:sz="12" w:space="0" w:color="auto"/>
            </w:tcBorders>
            <w:hideMark/>
          </w:tcPr>
          <w:p w14:paraId="37E9E335" w14:textId="77777777" w:rsidR="00413557" w:rsidRPr="001C74EA" w:rsidRDefault="00413557" w:rsidP="00A05687">
            <w:pPr>
              <w:rPr>
                <w:rFonts w:cstheme="minorHAnsi"/>
                <w:sz w:val="22"/>
                <w:szCs w:val="22"/>
              </w:rPr>
            </w:pPr>
            <w:r w:rsidRPr="001C74EA">
              <w:rPr>
                <w:rFonts w:cstheme="minorHAnsi"/>
                <w:sz w:val="22"/>
                <w:szCs w:val="22"/>
              </w:rPr>
              <w:t>Group 1 CTF</w:t>
            </w:r>
          </w:p>
        </w:tc>
        <w:tc>
          <w:tcPr>
            <w:tcW w:w="1418" w:type="dxa"/>
            <w:tcBorders>
              <w:top w:val="single" w:sz="12" w:space="0" w:color="auto"/>
            </w:tcBorders>
            <w:hideMark/>
          </w:tcPr>
          <w:p w14:paraId="22BE30DD" w14:textId="77777777" w:rsidR="00413557" w:rsidRPr="001C74EA" w:rsidRDefault="00413557" w:rsidP="00A05687">
            <w:pPr>
              <w:rPr>
                <w:rFonts w:cstheme="minorHAnsi"/>
                <w:sz w:val="22"/>
                <w:szCs w:val="22"/>
              </w:rPr>
            </w:pPr>
            <w:r w:rsidRPr="001C74EA">
              <w:rPr>
                <w:rFonts w:cstheme="minorHAnsi"/>
                <w:sz w:val="22"/>
                <w:szCs w:val="22"/>
              </w:rPr>
              <w:t>34§ (22-53) †</w:t>
            </w:r>
          </w:p>
        </w:tc>
        <w:tc>
          <w:tcPr>
            <w:tcW w:w="1275" w:type="dxa"/>
            <w:tcBorders>
              <w:top w:val="single" w:sz="12" w:space="0" w:color="auto"/>
            </w:tcBorders>
            <w:hideMark/>
          </w:tcPr>
          <w:p w14:paraId="75654222" w14:textId="77777777" w:rsidR="00413557" w:rsidRPr="001C74EA" w:rsidRDefault="00413557" w:rsidP="00A05687">
            <w:pPr>
              <w:rPr>
                <w:rFonts w:cstheme="minorHAnsi"/>
                <w:sz w:val="22"/>
                <w:szCs w:val="22"/>
              </w:rPr>
            </w:pPr>
            <w:r w:rsidRPr="001C74EA">
              <w:rPr>
                <w:rFonts w:cstheme="minorHAnsi"/>
                <w:sz w:val="22"/>
                <w:szCs w:val="22"/>
              </w:rPr>
              <w:t>23§ (12-37) †</w:t>
            </w:r>
          </w:p>
        </w:tc>
        <w:tc>
          <w:tcPr>
            <w:tcW w:w="2127" w:type="dxa"/>
            <w:tcBorders>
              <w:top w:val="single" w:sz="12" w:space="0" w:color="auto"/>
            </w:tcBorders>
          </w:tcPr>
          <w:p w14:paraId="48A706DD" w14:textId="77777777" w:rsidR="00413557" w:rsidRPr="001C74EA" w:rsidRDefault="00413557" w:rsidP="00A05687">
            <w:pPr>
              <w:rPr>
                <w:rFonts w:cstheme="minorHAnsi"/>
                <w:sz w:val="22"/>
                <w:szCs w:val="22"/>
              </w:rPr>
            </w:pPr>
            <w:r w:rsidRPr="001C74EA">
              <w:rPr>
                <w:rFonts w:cstheme="minorHAnsi"/>
                <w:sz w:val="22"/>
                <w:szCs w:val="22"/>
              </w:rPr>
              <w:t>Wilcoxon signed rank:</w:t>
            </w:r>
          </w:p>
          <w:p w14:paraId="4ABF3782" w14:textId="77777777" w:rsidR="00413557" w:rsidRPr="001C74EA" w:rsidRDefault="00413557" w:rsidP="00A05687">
            <w:pPr>
              <w:rPr>
                <w:rFonts w:cstheme="minorHAnsi"/>
                <w:sz w:val="22"/>
                <w:szCs w:val="22"/>
              </w:rPr>
            </w:pPr>
            <w:r w:rsidRPr="001C74EA">
              <w:rPr>
                <w:rFonts w:cstheme="minorHAnsi"/>
                <w:sz w:val="22"/>
                <w:szCs w:val="22"/>
              </w:rPr>
              <w:t xml:space="preserve">Group1 </w:t>
            </w:r>
            <w:r w:rsidRPr="001C74EA">
              <w:rPr>
                <w:rFonts w:cstheme="minorHAnsi"/>
                <w:b/>
                <w:bCs/>
                <w:sz w:val="22"/>
                <w:szCs w:val="22"/>
              </w:rPr>
              <w:t>p=0.002</w:t>
            </w:r>
            <w:r w:rsidRPr="001C74EA">
              <w:rPr>
                <w:rFonts w:cstheme="minorHAnsi"/>
                <w:sz w:val="22"/>
                <w:szCs w:val="22"/>
              </w:rPr>
              <w:t>; Group 2 p=</w:t>
            </w:r>
            <w:r w:rsidRPr="001C74EA">
              <w:rPr>
                <w:rFonts w:cstheme="minorHAnsi"/>
                <w:b/>
                <w:bCs/>
                <w:sz w:val="22"/>
                <w:szCs w:val="22"/>
              </w:rPr>
              <w:t>0.003</w:t>
            </w:r>
          </w:p>
        </w:tc>
      </w:tr>
      <w:tr w:rsidR="00413557" w:rsidRPr="001C74EA" w14:paraId="7FC2F788" w14:textId="77777777" w:rsidTr="001C74EA">
        <w:trPr>
          <w:trHeight w:val="580"/>
        </w:trPr>
        <w:tc>
          <w:tcPr>
            <w:tcW w:w="4106" w:type="dxa"/>
            <w:vMerge/>
            <w:noWrap/>
            <w:hideMark/>
          </w:tcPr>
          <w:p w14:paraId="26BF12A2" w14:textId="77777777" w:rsidR="00413557" w:rsidRPr="001C74EA" w:rsidRDefault="00413557" w:rsidP="00A05687">
            <w:pPr>
              <w:rPr>
                <w:rFonts w:cstheme="minorHAnsi"/>
                <w:sz w:val="22"/>
                <w:szCs w:val="22"/>
              </w:rPr>
            </w:pPr>
          </w:p>
        </w:tc>
        <w:tc>
          <w:tcPr>
            <w:tcW w:w="1418" w:type="dxa"/>
            <w:vMerge/>
            <w:hideMark/>
          </w:tcPr>
          <w:p w14:paraId="0B3AA945" w14:textId="77777777" w:rsidR="00413557" w:rsidRPr="001C74EA" w:rsidRDefault="00413557" w:rsidP="00A05687">
            <w:pPr>
              <w:rPr>
                <w:rFonts w:cstheme="minorHAnsi"/>
                <w:sz w:val="22"/>
                <w:szCs w:val="22"/>
              </w:rPr>
            </w:pPr>
          </w:p>
        </w:tc>
        <w:tc>
          <w:tcPr>
            <w:tcW w:w="1842" w:type="dxa"/>
            <w:vMerge/>
            <w:hideMark/>
          </w:tcPr>
          <w:p w14:paraId="647C7C6E" w14:textId="77777777" w:rsidR="00413557" w:rsidRPr="001C74EA" w:rsidRDefault="00413557" w:rsidP="00A05687">
            <w:pPr>
              <w:rPr>
                <w:rFonts w:cstheme="minorHAnsi"/>
                <w:sz w:val="22"/>
                <w:szCs w:val="22"/>
              </w:rPr>
            </w:pPr>
          </w:p>
        </w:tc>
        <w:tc>
          <w:tcPr>
            <w:tcW w:w="1843" w:type="dxa"/>
            <w:hideMark/>
          </w:tcPr>
          <w:p w14:paraId="16BE62ED" w14:textId="77777777" w:rsidR="00413557" w:rsidRPr="001C74EA" w:rsidRDefault="00413557" w:rsidP="00A05687">
            <w:pPr>
              <w:rPr>
                <w:rFonts w:cstheme="minorHAnsi"/>
                <w:sz w:val="22"/>
                <w:szCs w:val="22"/>
              </w:rPr>
            </w:pPr>
            <w:r w:rsidRPr="001C74EA">
              <w:rPr>
                <w:rFonts w:cstheme="minorHAnsi"/>
                <w:sz w:val="22"/>
                <w:szCs w:val="22"/>
              </w:rPr>
              <w:t>Group 2 Own footwear</w:t>
            </w:r>
          </w:p>
        </w:tc>
        <w:tc>
          <w:tcPr>
            <w:tcW w:w="1418" w:type="dxa"/>
            <w:hideMark/>
          </w:tcPr>
          <w:p w14:paraId="20E5E535" w14:textId="77777777" w:rsidR="00413557" w:rsidRPr="001C74EA" w:rsidRDefault="00413557" w:rsidP="00A05687">
            <w:pPr>
              <w:rPr>
                <w:rFonts w:cstheme="minorHAnsi"/>
                <w:sz w:val="22"/>
                <w:szCs w:val="22"/>
              </w:rPr>
            </w:pPr>
            <w:r w:rsidRPr="001C74EA">
              <w:rPr>
                <w:rFonts w:cstheme="minorHAnsi"/>
                <w:sz w:val="22"/>
                <w:szCs w:val="22"/>
              </w:rPr>
              <w:t>33§ (20-45) †</w:t>
            </w:r>
          </w:p>
        </w:tc>
        <w:tc>
          <w:tcPr>
            <w:tcW w:w="1275" w:type="dxa"/>
            <w:hideMark/>
          </w:tcPr>
          <w:p w14:paraId="2E96E431" w14:textId="77777777" w:rsidR="00413557" w:rsidRPr="001C74EA" w:rsidRDefault="00413557" w:rsidP="00A05687">
            <w:pPr>
              <w:rPr>
                <w:rFonts w:cstheme="minorHAnsi"/>
                <w:sz w:val="22"/>
                <w:szCs w:val="22"/>
              </w:rPr>
            </w:pPr>
            <w:r w:rsidRPr="001C74EA">
              <w:rPr>
                <w:rFonts w:cstheme="minorHAnsi"/>
                <w:sz w:val="22"/>
                <w:szCs w:val="22"/>
              </w:rPr>
              <w:t>30§ (13-37) †</w:t>
            </w:r>
          </w:p>
        </w:tc>
        <w:tc>
          <w:tcPr>
            <w:tcW w:w="2127" w:type="dxa"/>
          </w:tcPr>
          <w:p w14:paraId="6DBCFFA5" w14:textId="77777777" w:rsidR="00413557" w:rsidRPr="001C74EA" w:rsidRDefault="00413557" w:rsidP="00A05687">
            <w:pPr>
              <w:rPr>
                <w:rFonts w:cstheme="minorHAnsi"/>
                <w:sz w:val="22"/>
                <w:szCs w:val="22"/>
              </w:rPr>
            </w:pPr>
            <w:r w:rsidRPr="001C74EA">
              <w:rPr>
                <w:rFonts w:cstheme="minorHAnsi"/>
                <w:sz w:val="22"/>
                <w:szCs w:val="22"/>
              </w:rPr>
              <w:t>Mann Whitney U:</w:t>
            </w:r>
          </w:p>
          <w:p w14:paraId="06A8409A" w14:textId="77777777" w:rsidR="00413557" w:rsidRPr="001C74EA" w:rsidRDefault="00413557" w:rsidP="00A05687">
            <w:pPr>
              <w:rPr>
                <w:rFonts w:cstheme="minorHAnsi"/>
                <w:sz w:val="22"/>
                <w:szCs w:val="22"/>
              </w:rPr>
            </w:pPr>
            <w:r w:rsidRPr="001C74EA">
              <w:rPr>
                <w:rFonts w:cstheme="minorHAnsi"/>
                <w:sz w:val="22"/>
                <w:szCs w:val="22"/>
              </w:rPr>
              <w:t xml:space="preserve">Group 1 vs.2 p=0.19 </w:t>
            </w:r>
          </w:p>
        </w:tc>
      </w:tr>
      <w:tr w:rsidR="00413557" w:rsidRPr="001C74EA" w14:paraId="42157DB0" w14:textId="77777777" w:rsidTr="001C74EA">
        <w:trPr>
          <w:trHeight w:val="460"/>
        </w:trPr>
        <w:tc>
          <w:tcPr>
            <w:tcW w:w="4106" w:type="dxa"/>
            <w:vMerge/>
            <w:hideMark/>
          </w:tcPr>
          <w:p w14:paraId="759F2752" w14:textId="77777777" w:rsidR="00413557" w:rsidRPr="001C74EA" w:rsidRDefault="00413557" w:rsidP="00A05687">
            <w:pPr>
              <w:rPr>
                <w:rFonts w:cstheme="minorHAnsi"/>
                <w:sz w:val="22"/>
                <w:szCs w:val="22"/>
              </w:rPr>
            </w:pPr>
          </w:p>
        </w:tc>
        <w:tc>
          <w:tcPr>
            <w:tcW w:w="1418" w:type="dxa"/>
            <w:vMerge w:val="restart"/>
            <w:hideMark/>
          </w:tcPr>
          <w:p w14:paraId="75B46BFF" w14:textId="77777777" w:rsidR="00413557" w:rsidRPr="001C74EA" w:rsidRDefault="00413557" w:rsidP="00A05687">
            <w:pPr>
              <w:rPr>
                <w:rFonts w:cstheme="minorHAnsi"/>
                <w:b/>
                <w:bCs/>
                <w:sz w:val="22"/>
                <w:szCs w:val="22"/>
              </w:rPr>
            </w:pPr>
            <w:r w:rsidRPr="001C74EA">
              <w:rPr>
                <w:rFonts w:cstheme="minorHAnsi"/>
                <w:b/>
                <w:bCs/>
                <w:sz w:val="22"/>
                <w:szCs w:val="22"/>
              </w:rPr>
              <w:t>Wenger et al. (1989)</w:t>
            </w:r>
          </w:p>
          <w:p w14:paraId="25A0158B" w14:textId="77777777" w:rsidR="00413557" w:rsidRPr="001C74EA" w:rsidRDefault="00413557" w:rsidP="00A05687">
            <w:pPr>
              <w:rPr>
                <w:rFonts w:cstheme="minorHAnsi"/>
                <w:b/>
                <w:bCs/>
                <w:sz w:val="22"/>
                <w:szCs w:val="22"/>
              </w:rPr>
            </w:pPr>
            <w:r w:rsidRPr="001C74EA">
              <w:rPr>
                <w:rFonts w:cstheme="minorHAnsi"/>
                <w:b/>
                <w:bCs/>
                <w:sz w:val="22"/>
                <w:szCs w:val="22"/>
              </w:rPr>
              <w:t> </w:t>
            </w:r>
          </w:p>
          <w:p w14:paraId="09672B60" w14:textId="77777777" w:rsidR="00413557" w:rsidRPr="001C74EA" w:rsidRDefault="00413557" w:rsidP="00A05687">
            <w:pPr>
              <w:rPr>
                <w:rFonts w:cstheme="minorHAnsi"/>
                <w:b/>
                <w:bCs/>
                <w:sz w:val="22"/>
                <w:szCs w:val="22"/>
              </w:rPr>
            </w:pPr>
            <w:r w:rsidRPr="001C74EA">
              <w:rPr>
                <w:rFonts w:cstheme="minorHAnsi"/>
                <w:b/>
                <w:bCs/>
                <w:sz w:val="22"/>
                <w:szCs w:val="22"/>
              </w:rPr>
              <w:t> </w:t>
            </w:r>
          </w:p>
          <w:p w14:paraId="55F7A5FD" w14:textId="77777777" w:rsidR="00413557" w:rsidRPr="001C74EA" w:rsidRDefault="00413557" w:rsidP="00A05687">
            <w:pPr>
              <w:rPr>
                <w:rFonts w:cstheme="minorHAnsi"/>
                <w:b/>
                <w:bCs/>
                <w:sz w:val="22"/>
                <w:szCs w:val="22"/>
              </w:rPr>
            </w:pPr>
            <w:r w:rsidRPr="001C74EA">
              <w:rPr>
                <w:rFonts w:cstheme="minorHAnsi"/>
                <w:b/>
                <w:bCs/>
                <w:sz w:val="22"/>
                <w:szCs w:val="22"/>
              </w:rPr>
              <w:t> </w:t>
            </w:r>
          </w:p>
          <w:p w14:paraId="18A7C9E2" w14:textId="77777777" w:rsidR="00413557" w:rsidRPr="001C74EA" w:rsidRDefault="00413557" w:rsidP="00A05687">
            <w:pPr>
              <w:rPr>
                <w:rFonts w:cstheme="minorHAnsi"/>
                <w:sz w:val="22"/>
                <w:szCs w:val="22"/>
              </w:rPr>
            </w:pPr>
          </w:p>
        </w:tc>
        <w:tc>
          <w:tcPr>
            <w:tcW w:w="1842" w:type="dxa"/>
            <w:vMerge w:val="restart"/>
            <w:hideMark/>
          </w:tcPr>
          <w:p w14:paraId="77F896F3" w14:textId="77777777" w:rsidR="00413557" w:rsidRPr="001C74EA" w:rsidRDefault="00413557" w:rsidP="00A05687">
            <w:pPr>
              <w:rPr>
                <w:rFonts w:cstheme="minorHAnsi"/>
                <w:sz w:val="22"/>
                <w:szCs w:val="22"/>
              </w:rPr>
            </w:pPr>
            <w:r w:rsidRPr="001C74EA">
              <w:rPr>
                <w:rFonts w:cstheme="minorHAnsi"/>
                <w:sz w:val="22"/>
                <w:szCs w:val="22"/>
              </w:rPr>
              <w:t>Mobile pes planus</w:t>
            </w:r>
          </w:p>
          <w:p w14:paraId="16C3DCCB" w14:textId="77777777" w:rsidR="00413557" w:rsidRPr="001C74EA" w:rsidRDefault="00413557" w:rsidP="00A05687">
            <w:pPr>
              <w:rPr>
                <w:rFonts w:cstheme="minorHAnsi"/>
                <w:sz w:val="22"/>
                <w:szCs w:val="22"/>
              </w:rPr>
            </w:pPr>
            <w:r w:rsidRPr="001C74EA">
              <w:rPr>
                <w:rFonts w:cstheme="minorHAnsi"/>
                <w:sz w:val="22"/>
                <w:szCs w:val="22"/>
              </w:rPr>
              <w:t> </w:t>
            </w:r>
          </w:p>
          <w:p w14:paraId="72FA1C9A" w14:textId="77777777" w:rsidR="00413557" w:rsidRPr="001C74EA" w:rsidRDefault="00413557" w:rsidP="00A05687">
            <w:pPr>
              <w:rPr>
                <w:rFonts w:cstheme="minorHAnsi"/>
                <w:sz w:val="22"/>
                <w:szCs w:val="22"/>
              </w:rPr>
            </w:pPr>
            <w:r w:rsidRPr="001C74EA">
              <w:rPr>
                <w:rFonts w:cstheme="minorHAnsi"/>
                <w:sz w:val="22"/>
                <w:szCs w:val="22"/>
              </w:rPr>
              <w:t> </w:t>
            </w:r>
          </w:p>
          <w:p w14:paraId="00283D61" w14:textId="77777777" w:rsidR="00413557" w:rsidRPr="001C74EA" w:rsidRDefault="00413557" w:rsidP="00A05687">
            <w:pPr>
              <w:rPr>
                <w:rFonts w:cstheme="minorHAnsi"/>
                <w:sz w:val="22"/>
                <w:szCs w:val="22"/>
              </w:rPr>
            </w:pPr>
            <w:r w:rsidRPr="001C74EA">
              <w:rPr>
                <w:rFonts w:cstheme="minorHAnsi"/>
                <w:sz w:val="22"/>
                <w:szCs w:val="22"/>
              </w:rPr>
              <w:t> </w:t>
            </w:r>
          </w:p>
        </w:tc>
        <w:tc>
          <w:tcPr>
            <w:tcW w:w="1843" w:type="dxa"/>
            <w:hideMark/>
          </w:tcPr>
          <w:p w14:paraId="22C7686A" w14:textId="77777777" w:rsidR="00413557" w:rsidRPr="001C74EA" w:rsidRDefault="00413557" w:rsidP="00A05687">
            <w:pPr>
              <w:rPr>
                <w:rFonts w:cstheme="minorHAnsi"/>
                <w:sz w:val="22"/>
                <w:szCs w:val="22"/>
              </w:rPr>
            </w:pPr>
            <w:r w:rsidRPr="001C74EA">
              <w:rPr>
                <w:rFonts w:cstheme="minorHAnsi"/>
                <w:sz w:val="22"/>
                <w:szCs w:val="22"/>
              </w:rPr>
              <w:t>Group 1 CTF</w:t>
            </w:r>
          </w:p>
        </w:tc>
        <w:tc>
          <w:tcPr>
            <w:tcW w:w="1418" w:type="dxa"/>
            <w:hideMark/>
          </w:tcPr>
          <w:p w14:paraId="56FD6A7F" w14:textId="77777777" w:rsidR="00413557" w:rsidRPr="001C74EA" w:rsidRDefault="00413557" w:rsidP="00A05687">
            <w:pPr>
              <w:rPr>
                <w:rFonts w:cstheme="minorHAnsi"/>
                <w:sz w:val="22"/>
                <w:szCs w:val="22"/>
              </w:rPr>
            </w:pPr>
            <w:r w:rsidRPr="001C74EA">
              <w:rPr>
                <w:rFonts w:cstheme="minorHAnsi"/>
                <w:sz w:val="22"/>
                <w:szCs w:val="22"/>
              </w:rPr>
              <w:t>36.2 (1.2) ‡</w:t>
            </w:r>
          </w:p>
        </w:tc>
        <w:tc>
          <w:tcPr>
            <w:tcW w:w="1275" w:type="dxa"/>
            <w:hideMark/>
          </w:tcPr>
          <w:p w14:paraId="52EB7702" w14:textId="77777777" w:rsidR="00413557" w:rsidRPr="001C74EA" w:rsidRDefault="00413557" w:rsidP="00A05687">
            <w:pPr>
              <w:rPr>
                <w:rFonts w:cstheme="minorHAnsi"/>
                <w:sz w:val="22"/>
                <w:szCs w:val="22"/>
              </w:rPr>
            </w:pPr>
            <w:r w:rsidRPr="001C74EA">
              <w:rPr>
                <w:rFonts w:cstheme="minorHAnsi"/>
                <w:sz w:val="22"/>
                <w:szCs w:val="22"/>
              </w:rPr>
              <w:t>29.4 (0.74) ‡</w:t>
            </w:r>
          </w:p>
        </w:tc>
        <w:tc>
          <w:tcPr>
            <w:tcW w:w="2127" w:type="dxa"/>
            <w:vMerge w:val="restart"/>
          </w:tcPr>
          <w:p w14:paraId="2E415EA5" w14:textId="77777777" w:rsidR="00413557" w:rsidRPr="001C74EA" w:rsidRDefault="00413557" w:rsidP="00A05687">
            <w:pPr>
              <w:rPr>
                <w:rFonts w:cstheme="minorHAnsi"/>
                <w:sz w:val="22"/>
                <w:szCs w:val="22"/>
              </w:rPr>
            </w:pPr>
            <w:r w:rsidRPr="001C74EA">
              <w:rPr>
                <w:rFonts w:cstheme="minorHAnsi"/>
                <w:sz w:val="22"/>
                <w:szCs w:val="22"/>
              </w:rPr>
              <w:t>One Way ANOVA: p&gt;0.5</w:t>
            </w:r>
          </w:p>
          <w:p w14:paraId="1CD8AE65" w14:textId="77777777" w:rsidR="00413557" w:rsidRPr="001C74EA" w:rsidRDefault="00413557" w:rsidP="00A05687">
            <w:pPr>
              <w:rPr>
                <w:rFonts w:cstheme="minorHAnsi"/>
                <w:sz w:val="22"/>
                <w:szCs w:val="22"/>
              </w:rPr>
            </w:pPr>
            <w:r w:rsidRPr="001C74EA">
              <w:rPr>
                <w:rFonts w:cstheme="minorHAnsi"/>
                <w:sz w:val="22"/>
                <w:szCs w:val="22"/>
              </w:rPr>
              <w:t> </w:t>
            </w:r>
          </w:p>
          <w:p w14:paraId="3FA712FC" w14:textId="77777777" w:rsidR="00413557" w:rsidRPr="001C74EA" w:rsidRDefault="00413557" w:rsidP="00A05687">
            <w:pPr>
              <w:rPr>
                <w:rFonts w:cstheme="minorHAnsi"/>
                <w:sz w:val="22"/>
                <w:szCs w:val="22"/>
              </w:rPr>
            </w:pPr>
            <w:r w:rsidRPr="001C74EA">
              <w:rPr>
                <w:rFonts w:cstheme="minorHAnsi"/>
                <w:sz w:val="22"/>
                <w:szCs w:val="22"/>
              </w:rPr>
              <w:t> </w:t>
            </w:r>
          </w:p>
          <w:p w14:paraId="07903387" w14:textId="77777777" w:rsidR="00413557" w:rsidRPr="001C74EA" w:rsidRDefault="00413557" w:rsidP="00A05687">
            <w:pPr>
              <w:rPr>
                <w:rFonts w:cstheme="minorHAnsi"/>
                <w:sz w:val="22"/>
                <w:szCs w:val="22"/>
              </w:rPr>
            </w:pPr>
            <w:r w:rsidRPr="001C74EA">
              <w:rPr>
                <w:rFonts w:cstheme="minorHAnsi"/>
                <w:sz w:val="22"/>
                <w:szCs w:val="22"/>
              </w:rPr>
              <w:t> </w:t>
            </w:r>
          </w:p>
        </w:tc>
      </w:tr>
      <w:tr w:rsidR="00413557" w:rsidRPr="001C74EA" w14:paraId="5CC326EC" w14:textId="77777777" w:rsidTr="001C74EA">
        <w:trPr>
          <w:trHeight w:val="340"/>
        </w:trPr>
        <w:tc>
          <w:tcPr>
            <w:tcW w:w="4106" w:type="dxa"/>
            <w:vMerge/>
            <w:hideMark/>
          </w:tcPr>
          <w:p w14:paraId="4D8392E4" w14:textId="77777777" w:rsidR="00413557" w:rsidRPr="001C74EA" w:rsidRDefault="00413557" w:rsidP="00A05687">
            <w:pPr>
              <w:rPr>
                <w:rFonts w:cstheme="minorHAnsi"/>
                <w:sz w:val="22"/>
                <w:szCs w:val="22"/>
              </w:rPr>
            </w:pPr>
          </w:p>
        </w:tc>
        <w:tc>
          <w:tcPr>
            <w:tcW w:w="1418" w:type="dxa"/>
            <w:vMerge/>
            <w:hideMark/>
          </w:tcPr>
          <w:p w14:paraId="4BA71962" w14:textId="77777777" w:rsidR="00413557" w:rsidRPr="001C74EA" w:rsidRDefault="00413557" w:rsidP="00A05687">
            <w:pPr>
              <w:rPr>
                <w:rFonts w:cstheme="minorHAnsi"/>
                <w:sz w:val="22"/>
                <w:szCs w:val="22"/>
              </w:rPr>
            </w:pPr>
          </w:p>
        </w:tc>
        <w:tc>
          <w:tcPr>
            <w:tcW w:w="1842" w:type="dxa"/>
            <w:vMerge/>
            <w:hideMark/>
          </w:tcPr>
          <w:p w14:paraId="6485954C" w14:textId="77777777" w:rsidR="00413557" w:rsidRPr="001C74EA" w:rsidRDefault="00413557" w:rsidP="00A05687">
            <w:pPr>
              <w:rPr>
                <w:rFonts w:cstheme="minorHAnsi"/>
                <w:sz w:val="22"/>
                <w:szCs w:val="22"/>
              </w:rPr>
            </w:pPr>
          </w:p>
        </w:tc>
        <w:tc>
          <w:tcPr>
            <w:tcW w:w="1843" w:type="dxa"/>
            <w:hideMark/>
          </w:tcPr>
          <w:p w14:paraId="73BD767F" w14:textId="77777777" w:rsidR="00413557" w:rsidRPr="001C74EA" w:rsidRDefault="00413557" w:rsidP="00A05687">
            <w:pPr>
              <w:rPr>
                <w:rFonts w:cstheme="minorHAnsi"/>
                <w:sz w:val="22"/>
                <w:szCs w:val="22"/>
              </w:rPr>
            </w:pPr>
            <w:r w:rsidRPr="001C74EA">
              <w:rPr>
                <w:rFonts w:cstheme="minorHAnsi"/>
                <w:sz w:val="22"/>
                <w:szCs w:val="22"/>
              </w:rPr>
              <w:t>Group 2 SLF</w:t>
            </w:r>
          </w:p>
        </w:tc>
        <w:tc>
          <w:tcPr>
            <w:tcW w:w="1418" w:type="dxa"/>
            <w:hideMark/>
          </w:tcPr>
          <w:p w14:paraId="4677E9EF" w14:textId="77777777" w:rsidR="00413557" w:rsidRPr="001C74EA" w:rsidRDefault="00413557" w:rsidP="00A05687">
            <w:pPr>
              <w:rPr>
                <w:rFonts w:cstheme="minorHAnsi"/>
                <w:sz w:val="22"/>
                <w:szCs w:val="22"/>
              </w:rPr>
            </w:pPr>
            <w:r w:rsidRPr="001C74EA">
              <w:rPr>
                <w:rFonts w:cstheme="minorHAnsi"/>
                <w:sz w:val="22"/>
                <w:szCs w:val="22"/>
              </w:rPr>
              <w:t>36.3 (0.99) ‡</w:t>
            </w:r>
          </w:p>
        </w:tc>
        <w:tc>
          <w:tcPr>
            <w:tcW w:w="1275" w:type="dxa"/>
            <w:hideMark/>
          </w:tcPr>
          <w:p w14:paraId="01566326" w14:textId="77777777" w:rsidR="00413557" w:rsidRPr="001C74EA" w:rsidRDefault="00413557" w:rsidP="00A05687">
            <w:pPr>
              <w:rPr>
                <w:rFonts w:cstheme="minorHAnsi"/>
                <w:sz w:val="22"/>
                <w:szCs w:val="22"/>
              </w:rPr>
            </w:pPr>
            <w:r w:rsidRPr="001C74EA">
              <w:rPr>
                <w:rFonts w:cstheme="minorHAnsi"/>
                <w:sz w:val="22"/>
                <w:szCs w:val="22"/>
              </w:rPr>
              <w:t>31.5 (1.2) ‡</w:t>
            </w:r>
          </w:p>
        </w:tc>
        <w:tc>
          <w:tcPr>
            <w:tcW w:w="2127" w:type="dxa"/>
            <w:vMerge/>
          </w:tcPr>
          <w:p w14:paraId="6A265CCD" w14:textId="77777777" w:rsidR="00413557" w:rsidRPr="001C74EA" w:rsidRDefault="00413557" w:rsidP="00A05687">
            <w:pPr>
              <w:rPr>
                <w:rFonts w:cstheme="minorHAnsi"/>
                <w:sz w:val="22"/>
                <w:szCs w:val="22"/>
              </w:rPr>
            </w:pPr>
          </w:p>
        </w:tc>
      </w:tr>
      <w:tr w:rsidR="00413557" w:rsidRPr="001C74EA" w14:paraId="561D1465" w14:textId="77777777" w:rsidTr="001C74EA">
        <w:trPr>
          <w:trHeight w:val="320"/>
        </w:trPr>
        <w:tc>
          <w:tcPr>
            <w:tcW w:w="4106" w:type="dxa"/>
            <w:vMerge/>
            <w:hideMark/>
          </w:tcPr>
          <w:p w14:paraId="45B91A1B" w14:textId="77777777" w:rsidR="00413557" w:rsidRPr="001C74EA" w:rsidRDefault="00413557" w:rsidP="00A05687">
            <w:pPr>
              <w:rPr>
                <w:rFonts w:cstheme="minorHAnsi"/>
                <w:sz w:val="22"/>
                <w:szCs w:val="22"/>
              </w:rPr>
            </w:pPr>
          </w:p>
        </w:tc>
        <w:tc>
          <w:tcPr>
            <w:tcW w:w="1418" w:type="dxa"/>
            <w:vMerge/>
            <w:hideMark/>
          </w:tcPr>
          <w:p w14:paraId="692B46A3" w14:textId="77777777" w:rsidR="00413557" w:rsidRPr="001C74EA" w:rsidRDefault="00413557" w:rsidP="00A05687">
            <w:pPr>
              <w:rPr>
                <w:rFonts w:cstheme="minorHAnsi"/>
                <w:sz w:val="22"/>
                <w:szCs w:val="22"/>
              </w:rPr>
            </w:pPr>
          </w:p>
        </w:tc>
        <w:tc>
          <w:tcPr>
            <w:tcW w:w="1842" w:type="dxa"/>
            <w:vMerge/>
            <w:hideMark/>
          </w:tcPr>
          <w:p w14:paraId="3C41CA56" w14:textId="77777777" w:rsidR="00413557" w:rsidRPr="001C74EA" w:rsidRDefault="00413557" w:rsidP="00A05687">
            <w:pPr>
              <w:rPr>
                <w:rFonts w:cstheme="minorHAnsi"/>
                <w:sz w:val="22"/>
                <w:szCs w:val="22"/>
              </w:rPr>
            </w:pPr>
          </w:p>
        </w:tc>
        <w:tc>
          <w:tcPr>
            <w:tcW w:w="1843" w:type="dxa"/>
            <w:hideMark/>
          </w:tcPr>
          <w:p w14:paraId="42FC0708" w14:textId="77777777" w:rsidR="00413557" w:rsidRPr="001C74EA" w:rsidRDefault="00413557" w:rsidP="00A05687">
            <w:pPr>
              <w:rPr>
                <w:rFonts w:cstheme="minorHAnsi"/>
                <w:sz w:val="22"/>
                <w:szCs w:val="22"/>
              </w:rPr>
            </w:pPr>
            <w:r w:rsidRPr="001C74EA">
              <w:rPr>
                <w:rFonts w:cstheme="minorHAnsi"/>
                <w:sz w:val="22"/>
                <w:szCs w:val="22"/>
              </w:rPr>
              <w:t xml:space="preserve">Group 3 CTF with </w:t>
            </w:r>
            <w:proofErr w:type="spellStart"/>
            <w:r w:rsidRPr="001C74EA">
              <w:rPr>
                <w:rFonts w:cstheme="minorHAnsi"/>
                <w:sz w:val="22"/>
                <w:szCs w:val="22"/>
              </w:rPr>
              <w:t>Helfet</w:t>
            </w:r>
            <w:proofErr w:type="spellEnd"/>
            <w:r w:rsidRPr="001C74EA">
              <w:rPr>
                <w:rFonts w:cstheme="minorHAnsi"/>
                <w:sz w:val="22"/>
                <w:szCs w:val="22"/>
              </w:rPr>
              <w:t xml:space="preserve"> heel cup </w:t>
            </w:r>
          </w:p>
        </w:tc>
        <w:tc>
          <w:tcPr>
            <w:tcW w:w="1418" w:type="dxa"/>
            <w:hideMark/>
          </w:tcPr>
          <w:p w14:paraId="59A683D0" w14:textId="77777777" w:rsidR="00413557" w:rsidRPr="001C74EA" w:rsidRDefault="00413557" w:rsidP="00A05687">
            <w:pPr>
              <w:rPr>
                <w:rFonts w:cstheme="minorHAnsi"/>
                <w:sz w:val="22"/>
                <w:szCs w:val="22"/>
              </w:rPr>
            </w:pPr>
            <w:r w:rsidRPr="001C74EA">
              <w:rPr>
                <w:rFonts w:cstheme="minorHAnsi"/>
                <w:sz w:val="22"/>
                <w:szCs w:val="22"/>
              </w:rPr>
              <w:t>37.1 (0.84) ‡</w:t>
            </w:r>
          </w:p>
        </w:tc>
        <w:tc>
          <w:tcPr>
            <w:tcW w:w="1275" w:type="dxa"/>
            <w:hideMark/>
          </w:tcPr>
          <w:p w14:paraId="641BAE75" w14:textId="77777777" w:rsidR="00413557" w:rsidRPr="001C74EA" w:rsidRDefault="00413557" w:rsidP="00A05687">
            <w:pPr>
              <w:rPr>
                <w:rFonts w:cstheme="minorHAnsi"/>
                <w:sz w:val="22"/>
                <w:szCs w:val="22"/>
              </w:rPr>
            </w:pPr>
            <w:r w:rsidRPr="001C74EA">
              <w:rPr>
                <w:rFonts w:cstheme="minorHAnsi"/>
                <w:sz w:val="22"/>
                <w:szCs w:val="22"/>
              </w:rPr>
              <w:t>30 (0.77) ‡</w:t>
            </w:r>
          </w:p>
        </w:tc>
        <w:tc>
          <w:tcPr>
            <w:tcW w:w="2127" w:type="dxa"/>
            <w:vMerge/>
          </w:tcPr>
          <w:p w14:paraId="1500ADED" w14:textId="77777777" w:rsidR="00413557" w:rsidRPr="001C74EA" w:rsidRDefault="00413557" w:rsidP="00A05687">
            <w:pPr>
              <w:rPr>
                <w:rFonts w:cstheme="minorHAnsi"/>
                <w:sz w:val="22"/>
                <w:szCs w:val="22"/>
              </w:rPr>
            </w:pPr>
          </w:p>
        </w:tc>
      </w:tr>
      <w:tr w:rsidR="00413557" w:rsidRPr="001C74EA" w14:paraId="0D8960CA" w14:textId="77777777" w:rsidTr="001C74EA">
        <w:trPr>
          <w:trHeight w:val="320"/>
        </w:trPr>
        <w:tc>
          <w:tcPr>
            <w:tcW w:w="4106" w:type="dxa"/>
            <w:vMerge/>
            <w:tcBorders>
              <w:bottom w:val="single" w:sz="12" w:space="0" w:color="auto"/>
            </w:tcBorders>
            <w:hideMark/>
          </w:tcPr>
          <w:p w14:paraId="34A4427B" w14:textId="77777777" w:rsidR="00413557" w:rsidRPr="001C74EA" w:rsidRDefault="00413557" w:rsidP="00A05687">
            <w:pPr>
              <w:rPr>
                <w:rFonts w:cstheme="minorHAnsi"/>
                <w:sz w:val="22"/>
                <w:szCs w:val="22"/>
              </w:rPr>
            </w:pPr>
          </w:p>
        </w:tc>
        <w:tc>
          <w:tcPr>
            <w:tcW w:w="1418" w:type="dxa"/>
            <w:vMerge/>
            <w:tcBorders>
              <w:bottom w:val="single" w:sz="12" w:space="0" w:color="auto"/>
            </w:tcBorders>
            <w:hideMark/>
          </w:tcPr>
          <w:p w14:paraId="1C972FB8" w14:textId="77777777" w:rsidR="00413557" w:rsidRPr="001C74EA" w:rsidRDefault="00413557" w:rsidP="00A05687">
            <w:pPr>
              <w:rPr>
                <w:rFonts w:cstheme="minorHAnsi"/>
                <w:sz w:val="22"/>
                <w:szCs w:val="22"/>
              </w:rPr>
            </w:pPr>
          </w:p>
        </w:tc>
        <w:tc>
          <w:tcPr>
            <w:tcW w:w="1842" w:type="dxa"/>
            <w:vMerge/>
            <w:tcBorders>
              <w:bottom w:val="single" w:sz="12" w:space="0" w:color="auto"/>
            </w:tcBorders>
            <w:hideMark/>
          </w:tcPr>
          <w:p w14:paraId="6F0E60CF" w14:textId="77777777" w:rsidR="00413557" w:rsidRPr="001C74EA" w:rsidRDefault="00413557" w:rsidP="00A05687">
            <w:pPr>
              <w:rPr>
                <w:rFonts w:cstheme="minorHAnsi"/>
                <w:sz w:val="22"/>
                <w:szCs w:val="22"/>
              </w:rPr>
            </w:pPr>
          </w:p>
        </w:tc>
        <w:tc>
          <w:tcPr>
            <w:tcW w:w="1843" w:type="dxa"/>
            <w:tcBorders>
              <w:bottom w:val="single" w:sz="12" w:space="0" w:color="auto"/>
            </w:tcBorders>
            <w:hideMark/>
          </w:tcPr>
          <w:p w14:paraId="15A4E388" w14:textId="77777777" w:rsidR="00413557" w:rsidRPr="001C74EA" w:rsidRDefault="00413557" w:rsidP="00A05687">
            <w:pPr>
              <w:rPr>
                <w:rFonts w:cstheme="minorHAnsi"/>
                <w:sz w:val="22"/>
                <w:szCs w:val="22"/>
              </w:rPr>
            </w:pPr>
            <w:r w:rsidRPr="001C74EA">
              <w:rPr>
                <w:rFonts w:cstheme="minorHAnsi"/>
                <w:sz w:val="22"/>
                <w:szCs w:val="22"/>
              </w:rPr>
              <w:t xml:space="preserve">Group 4 SLF with UCBL </w:t>
            </w:r>
          </w:p>
        </w:tc>
        <w:tc>
          <w:tcPr>
            <w:tcW w:w="1418" w:type="dxa"/>
            <w:tcBorders>
              <w:bottom w:val="single" w:sz="12" w:space="0" w:color="auto"/>
            </w:tcBorders>
            <w:hideMark/>
          </w:tcPr>
          <w:p w14:paraId="71B99578" w14:textId="77777777" w:rsidR="00413557" w:rsidRPr="001C74EA" w:rsidRDefault="00413557" w:rsidP="00A05687">
            <w:pPr>
              <w:rPr>
                <w:rFonts w:cstheme="minorHAnsi"/>
                <w:sz w:val="22"/>
                <w:szCs w:val="22"/>
              </w:rPr>
            </w:pPr>
            <w:r w:rsidRPr="001C74EA">
              <w:rPr>
                <w:rFonts w:cstheme="minorHAnsi"/>
                <w:sz w:val="22"/>
                <w:szCs w:val="22"/>
              </w:rPr>
              <w:t>36.8 (0.97) ‡</w:t>
            </w:r>
          </w:p>
        </w:tc>
        <w:tc>
          <w:tcPr>
            <w:tcW w:w="1275" w:type="dxa"/>
            <w:tcBorders>
              <w:bottom w:val="single" w:sz="12" w:space="0" w:color="auto"/>
            </w:tcBorders>
            <w:hideMark/>
          </w:tcPr>
          <w:p w14:paraId="77A81E37" w14:textId="77777777" w:rsidR="00413557" w:rsidRPr="001C74EA" w:rsidRDefault="00413557" w:rsidP="00A05687">
            <w:pPr>
              <w:rPr>
                <w:rFonts w:cstheme="minorHAnsi"/>
                <w:sz w:val="22"/>
                <w:szCs w:val="22"/>
              </w:rPr>
            </w:pPr>
            <w:r w:rsidRPr="001C74EA">
              <w:rPr>
                <w:rFonts w:cstheme="minorHAnsi"/>
                <w:sz w:val="22"/>
                <w:szCs w:val="22"/>
              </w:rPr>
              <w:t>30.1 (0.82) ‡</w:t>
            </w:r>
          </w:p>
        </w:tc>
        <w:tc>
          <w:tcPr>
            <w:tcW w:w="2127" w:type="dxa"/>
            <w:vMerge/>
            <w:tcBorders>
              <w:bottom w:val="single" w:sz="12" w:space="0" w:color="auto"/>
            </w:tcBorders>
          </w:tcPr>
          <w:p w14:paraId="079C2D7A" w14:textId="77777777" w:rsidR="00413557" w:rsidRPr="001C74EA" w:rsidRDefault="00413557" w:rsidP="00A05687">
            <w:pPr>
              <w:rPr>
                <w:rFonts w:cstheme="minorHAnsi"/>
                <w:sz w:val="22"/>
                <w:szCs w:val="22"/>
              </w:rPr>
            </w:pPr>
          </w:p>
        </w:tc>
      </w:tr>
      <w:tr w:rsidR="00413557" w:rsidRPr="001C74EA" w14:paraId="0678EB8E" w14:textId="77777777" w:rsidTr="001C74EA">
        <w:trPr>
          <w:trHeight w:val="320"/>
        </w:trPr>
        <w:tc>
          <w:tcPr>
            <w:tcW w:w="14029" w:type="dxa"/>
            <w:gridSpan w:val="7"/>
            <w:tcBorders>
              <w:top w:val="double" w:sz="4" w:space="0" w:color="000000"/>
              <w:bottom w:val="single" w:sz="12" w:space="0" w:color="auto"/>
            </w:tcBorders>
            <w:hideMark/>
          </w:tcPr>
          <w:p w14:paraId="6A52D316" w14:textId="77777777" w:rsidR="00413557" w:rsidRPr="001C74EA" w:rsidRDefault="00413557"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413557" w:rsidRPr="001C74EA" w14:paraId="2C96BAA2" w14:textId="77777777" w:rsidTr="001C74EA">
        <w:trPr>
          <w:trHeight w:val="780"/>
        </w:trPr>
        <w:tc>
          <w:tcPr>
            <w:tcW w:w="4106" w:type="dxa"/>
            <w:vMerge w:val="restart"/>
            <w:tcBorders>
              <w:top w:val="double" w:sz="4" w:space="0" w:color="000000"/>
            </w:tcBorders>
            <w:hideMark/>
          </w:tcPr>
          <w:p w14:paraId="67F16406" w14:textId="77777777" w:rsidR="00413557" w:rsidRPr="001C74EA" w:rsidRDefault="00413557" w:rsidP="00A05687">
            <w:pPr>
              <w:rPr>
                <w:rFonts w:cstheme="minorHAnsi"/>
                <w:b/>
                <w:bCs/>
                <w:sz w:val="22"/>
                <w:szCs w:val="22"/>
              </w:rPr>
            </w:pPr>
            <w:r w:rsidRPr="001C74EA">
              <w:rPr>
                <w:rFonts w:cstheme="minorHAnsi"/>
                <w:b/>
                <w:bCs/>
                <w:sz w:val="22"/>
                <w:szCs w:val="22"/>
              </w:rPr>
              <w:t>Calcaneal pitch (°)</w:t>
            </w:r>
          </w:p>
          <w:p w14:paraId="32973849" w14:textId="77777777" w:rsidR="00413557" w:rsidRPr="001C74EA" w:rsidRDefault="00413557" w:rsidP="00A05687">
            <w:pPr>
              <w:rPr>
                <w:rFonts w:cstheme="minorHAnsi"/>
                <w:b/>
                <w:bCs/>
                <w:sz w:val="22"/>
                <w:szCs w:val="22"/>
              </w:rPr>
            </w:pPr>
            <w:r w:rsidRPr="001C74EA">
              <w:rPr>
                <w:rFonts w:cstheme="minorHAnsi"/>
                <w:sz w:val="22"/>
                <w:szCs w:val="22"/>
              </w:rPr>
              <w:t> </w:t>
            </w:r>
          </w:p>
        </w:tc>
        <w:tc>
          <w:tcPr>
            <w:tcW w:w="1418" w:type="dxa"/>
            <w:vMerge w:val="restart"/>
            <w:tcBorders>
              <w:top w:val="single" w:sz="12" w:space="0" w:color="auto"/>
            </w:tcBorders>
            <w:hideMark/>
          </w:tcPr>
          <w:p w14:paraId="6E5716E4" w14:textId="77777777" w:rsidR="00413557" w:rsidRPr="001C74EA" w:rsidRDefault="00413557" w:rsidP="00A05687">
            <w:pPr>
              <w:rPr>
                <w:rFonts w:cstheme="minorHAnsi"/>
                <w:b/>
                <w:bCs/>
                <w:sz w:val="22"/>
                <w:szCs w:val="22"/>
              </w:rPr>
            </w:pPr>
            <w:proofErr w:type="spellStart"/>
            <w:r w:rsidRPr="001C74EA">
              <w:rPr>
                <w:rFonts w:cstheme="minorHAnsi"/>
                <w:b/>
                <w:bCs/>
                <w:sz w:val="22"/>
                <w:szCs w:val="22"/>
              </w:rPr>
              <w:t>Kanatli</w:t>
            </w:r>
            <w:proofErr w:type="spellEnd"/>
            <w:r w:rsidRPr="001C74EA">
              <w:rPr>
                <w:rFonts w:cstheme="minorHAnsi"/>
                <w:b/>
                <w:bCs/>
                <w:sz w:val="22"/>
                <w:szCs w:val="22"/>
              </w:rPr>
              <w:t xml:space="preserve"> et al. (2016)</w:t>
            </w:r>
          </w:p>
          <w:p w14:paraId="1E1628E2" w14:textId="77777777" w:rsidR="00413557" w:rsidRPr="001C74EA" w:rsidRDefault="00413557" w:rsidP="00A05687">
            <w:pPr>
              <w:rPr>
                <w:rFonts w:cstheme="minorHAnsi"/>
                <w:sz w:val="22"/>
                <w:szCs w:val="22"/>
              </w:rPr>
            </w:pPr>
            <w:r w:rsidRPr="001C74EA">
              <w:rPr>
                <w:rFonts w:cstheme="minorHAnsi"/>
                <w:b/>
                <w:bCs/>
                <w:sz w:val="22"/>
                <w:szCs w:val="22"/>
              </w:rPr>
              <w:t> </w:t>
            </w:r>
          </w:p>
        </w:tc>
        <w:tc>
          <w:tcPr>
            <w:tcW w:w="1842" w:type="dxa"/>
            <w:vMerge w:val="restart"/>
            <w:tcBorders>
              <w:top w:val="single" w:sz="12" w:space="0" w:color="auto"/>
            </w:tcBorders>
            <w:hideMark/>
          </w:tcPr>
          <w:p w14:paraId="532B29E9" w14:textId="77777777" w:rsidR="00413557" w:rsidRPr="001C74EA" w:rsidRDefault="00413557" w:rsidP="00A05687">
            <w:pPr>
              <w:rPr>
                <w:rFonts w:cstheme="minorHAnsi"/>
                <w:sz w:val="22"/>
                <w:szCs w:val="22"/>
              </w:rPr>
            </w:pPr>
            <w:r w:rsidRPr="001C74EA">
              <w:rPr>
                <w:rFonts w:cstheme="minorHAnsi"/>
                <w:sz w:val="22"/>
                <w:szCs w:val="22"/>
              </w:rPr>
              <w:t>Mobile pes planus</w:t>
            </w:r>
          </w:p>
          <w:p w14:paraId="39F3B83F" w14:textId="77777777" w:rsidR="00413557" w:rsidRPr="001C74EA" w:rsidRDefault="00413557" w:rsidP="00A05687">
            <w:pPr>
              <w:rPr>
                <w:rFonts w:cstheme="minorHAnsi"/>
                <w:sz w:val="22"/>
                <w:szCs w:val="22"/>
              </w:rPr>
            </w:pPr>
            <w:r w:rsidRPr="001C74EA">
              <w:rPr>
                <w:rFonts w:cstheme="minorHAnsi"/>
                <w:sz w:val="22"/>
                <w:szCs w:val="22"/>
              </w:rPr>
              <w:t> </w:t>
            </w:r>
          </w:p>
        </w:tc>
        <w:tc>
          <w:tcPr>
            <w:tcW w:w="1843" w:type="dxa"/>
            <w:tcBorders>
              <w:top w:val="single" w:sz="12" w:space="0" w:color="auto"/>
            </w:tcBorders>
            <w:hideMark/>
          </w:tcPr>
          <w:p w14:paraId="55F0123E" w14:textId="77777777" w:rsidR="00413557" w:rsidRPr="001C74EA" w:rsidRDefault="00413557" w:rsidP="00A05687">
            <w:pPr>
              <w:rPr>
                <w:rFonts w:cstheme="minorHAnsi"/>
                <w:sz w:val="22"/>
                <w:szCs w:val="22"/>
              </w:rPr>
            </w:pPr>
            <w:r w:rsidRPr="001C74EA">
              <w:rPr>
                <w:rFonts w:cstheme="minorHAnsi"/>
                <w:sz w:val="22"/>
                <w:szCs w:val="22"/>
              </w:rPr>
              <w:t>Group 1 CTF</w:t>
            </w:r>
          </w:p>
        </w:tc>
        <w:tc>
          <w:tcPr>
            <w:tcW w:w="1418" w:type="dxa"/>
            <w:tcBorders>
              <w:top w:val="single" w:sz="12" w:space="0" w:color="auto"/>
            </w:tcBorders>
            <w:hideMark/>
          </w:tcPr>
          <w:p w14:paraId="75F8A7B1" w14:textId="77777777" w:rsidR="00413557" w:rsidRPr="001C74EA" w:rsidRDefault="00413557" w:rsidP="00A05687">
            <w:pPr>
              <w:rPr>
                <w:rFonts w:cstheme="minorHAnsi"/>
                <w:sz w:val="22"/>
                <w:szCs w:val="22"/>
              </w:rPr>
            </w:pPr>
            <w:r w:rsidRPr="001C74EA">
              <w:rPr>
                <w:rFonts w:cstheme="minorHAnsi"/>
                <w:sz w:val="22"/>
                <w:szCs w:val="22"/>
              </w:rPr>
              <w:t>12§ (2-20) †</w:t>
            </w:r>
          </w:p>
        </w:tc>
        <w:tc>
          <w:tcPr>
            <w:tcW w:w="1275" w:type="dxa"/>
            <w:tcBorders>
              <w:top w:val="single" w:sz="12" w:space="0" w:color="auto"/>
            </w:tcBorders>
            <w:hideMark/>
          </w:tcPr>
          <w:p w14:paraId="5F4622F7" w14:textId="77777777" w:rsidR="00413557" w:rsidRPr="001C74EA" w:rsidRDefault="00413557" w:rsidP="00A05687">
            <w:pPr>
              <w:rPr>
                <w:rFonts w:cstheme="minorHAnsi"/>
                <w:sz w:val="22"/>
                <w:szCs w:val="22"/>
              </w:rPr>
            </w:pPr>
            <w:r w:rsidRPr="001C74EA">
              <w:rPr>
                <w:rFonts w:cstheme="minorHAnsi"/>
                <w:sz w:val="22"/>
                <w:szCs w:val="22"/>
              </w:rPr>
              <w:t>15§ (4-20) †</w:t>
            </w:r>
          </w:p>
        </w:tc>
        <w:tc>
          <w:tcPr>
            <w:tcW w:w="2127" w:type="dxa"/>
            <w:tcBorders>
              <w:top w:val="single" w:sz="12" w:space="0" w:color="auto"/>
            </w:tcBorders>
          </w:tcPr>
          <w:p w14:paraId="20B84CB4" w14:textId="77777777" w:rsidR="00413557" w:rsidRPr="001C74EA" w:rsidRDefault="00413557" w:rsidP="00A05687">
            <w:pPr>
              <w:rPr>
                <w:rFonts w:cstheme="minorHAnsi"/>
                <w:sz w:val="22"/>
                <w:szCs w:val="22"/>
              </w:rPr>
            </w:pPr>
            <w:r w:rsidRPr="001C74EA">
              <w:rPr>
                <w:rFonts w:cstheme="minorHAnsi"/>
                <w:sz w:val="22"/>
                <w:szCs w:val="22"/>
              </w:rPr>
              <w:t xml:space="preserve">Wilcoxon signed rank: </w:t>
            </w:r>
          </w:p>
          <w:p w14:paraId="5963493D" w14:textId="77777777" w:rsidR="00413557" w:rsidRPr="001C74EA" w:rsidRDefault="00413557" w:rsidP="00A05687">
            <w:pPr>
              <w:rPr>
                <w:rFonts w:cstheme="minorHAnsi"/>
                <w:sz w:val="22"/>
                <w:szCs w:val="22"/>
              </w:rPr>
            </w:pPr>
            <w:r w:rsidRPr="001C74EA">
              <w:rPr>
                <w:rFonts w:cstheme="minorHAnsi"/>
                <w:sz w:val="22"/>
                <w:szCs w:val="22"/>
              </w:rPr>
              <w:t xml:space="preserve">Group 1 </w:t>
            </w:r>
            <w:r w:rsidRPr="001C74EA">
              <w:rPr>
                <w:rFonts w:cstheme="minorHAnsi"/>
                <w:b/>
                <w:bCs/>
                <w:sz w:val="22"/>
                <w:szCs w:val="22"/>
              </w:rPr>
              <w:t>p=0.002</w:t>
            </w:r>
            <w:r w:rsidRPr="001C74EA">
              <w:rPr>
                <w:rFonts w:cstheme="minorHAnsi"/>
                <w:sz w:val="22"/>
                <w:szCs w:val="22"/>
              </w:rPr>
              <w:t xml:space="preserve">; </w:t>
            </w:r>
          </w:p>
          <w:p w14:paraId="50FD9DAC" w14:textId="77777777" w:rsidR="00413557" w:rsidRPr="001C74EA" w:rsidRDefault="00413557" w:rsidP="00A05687">
            <w:pPr>
              <w:rPr>
                <w:rFonts w:cstheme="minorHAnsi"/>
                <w:sz w:val="22"/>
                <w:szCs w:val="22"/>
              </w:rPr>
            </w:pPr>
            <w:r w:rsidRPr="001C74EA">
              <w:rPr>
                <w:rFonts w:cstheme="minorHAnsi"/>
                <w:sz w:val="22"/>
                <w:szCs w:val="22"/>
              </w:rPr>
              <w:t xml:space="preserve">Group 2 </w:t>
            </w:r>
            <w:r w:rsidRPr="001C74EA">
              <w:rPr>
                <w:rFonts w:cstheme="minorHAnsi"/>
                <w:b/>
                <w:bCs/>
                <w:sz w:val="22"/>
                <w:szCs w:val="22"/>
              </w:rPr>
              <w:t>p=0.001</w:t>
            </w:r>
          </w:p>
        </w:tc>
      </w:tr>
      <w:tr w:rsidR="00413557" w:rsidRPr="001C74EA" w14:paraId="035ECC07" w14:textId="77777777" w:rsidTr="001C74EA">
        <w:trPr>
          <w:trHeight w:val="740"/>
        </w:trPr>
        <w:tc>
          <w:tcPr>
            <w:tcW w:w="4106" w:type="dxa"/>
            <w:vMerge/>
            <w:tcBorders>
              <w:bottom w:val="double" w:sz="4" w:space="0" w:color="000000"/>
            </w:tcBorders>
            <w:noWrap/>
            <w:hideMark/>
          </w:tcPr>
          <w:p w14:paraId="2D82A8F4" w14:textId="77777777" w:rsidR="00413557" w:rsidRPr="001C74EA" w:rsidRDefault="00413557" w:rsidP="00A05687">
            <w:pPr>
              <w:rPr>
                <w:rFonts w:cstheme="minorHAnsi"/>
                <w:sz w:val="22"/>
                <w:szCs w:val="22"/>
              </w:rPr>
            </w:pPr>
          </w:p>
        </w:tc>
        <w:tc>
          <w:tcPr>
            <w:tcW w:w="1418" w:type="dxa"/>
            <w:vMerge/>
            <w:tcBorders>
              <w:bottom w:val="double" w:sz="4" w:space="0" w:color="000000"/>
            </w:tcBorders>
            <w:hideMark/>
          </w:tcPr>
          <w:p w14:paraId="089852CA" w14:textId="77777777" w:rsidR="00413557" w:rsidRPr="001C74EA" w:rsidRDefault="00413557" w:rsidP="00A05687">
            <w:pPr>
              <w:rPr>
                <w:rFonts w:cstheme="minorHAnsi"/>
                <w:sz w:val="22"/>
                <w:szCs w:val="22"/>
              </w:rPr>
            </w:pPr>
          </w:p>
        </w:tc>
        <w:tc>
          <w:tcPr>
            <w:tcW w:w="1842" w:type="dxa"/>
            <w:vMerge/>
            <w:tcBorders>
              <w:bottom w:val="double" w:sz="4" w:space="0" w:color="000000"/>
            </w:tcBorders>
            <w:hideMark/>
          </w:tcPr>
          <w:p w14:paraId="56ACC10F" w14:textId="77777777" w:rsidR="00413557" w:rsidRPr="001C74EA" w:rsidRDefault="00413557" w:rsidP="00A05687">
            <w:pPr>
              <w:rPr>
                <w:rFonts w:cstheme="minorHAnsi"/>
                <w:sz w:val="22"/>
                <w:szCs w:val="22"/>
              </w:rPr>
            </w:pPr>
          </w:p>
        </w:tc>
        <w:tc>
          <w:tcPr>
            <w:tcW w:w="1843" w:type="dxa"/>
            <w:tcBorders>
              <w:bottom w:val="double" w:sz="4" w:space="0" w:color="000000"/>
            </w:tcBorders>
            <w:hideMark/>
          </w:tcPr>
          <w:p w14:paraId="3C7746B3" w14:textId="77777777" w:rsidR="00413557" w:rsidRPr="001C74EA" w:rsidRDefault="00413557" w:rsidP="00A05687">
            <w:pPr>
              <w:rPr>
                <w:rFonts w:cstheme="minorHAnsi"/>
                <w:sz w:val="22"/>
                <w:szCs w:val="22"/>
              </w:rPr>
            </w:pPr>
            <w:r w:rsidRPr="001C74EA">
              <w:rPr>
                <w:rFonts w:cstheme="minorHAnsi"/>
                <w:sz w:val="22"/>
                <w:szCs w:val="22"/>
              </w:rPr>
              <w:t>Group 2 Own footwear</w:t>
            </w:r>
          </w:p>
        </w:tc>
        <w:tc>
          <w:tcPr>
            <w:tcW w:w="1418" w:type="dxa"/>
            <w:tcBorders>
              <w:bottom w:val="double" w:sz="4" w:space="0" w:color="000000"/>
            </w:tcBorders>
            <w:hideMark/>
          </w:tcPr>
          <w:p w14:paraId="46E00A3B" w14:textId="77777777" w:rsidR="00413557" w:rsidRPr="001C74EA" w:rsidRDefault="00413557" w:rsidP="00A05687">
            <w:pPr>
              <w:rPr>
                <w:rFonts w:cstheme="minorHAnsi"/>
                <w:sz w:val="22"/>
                <w:szCs w:val="22"/>
              </w:rPr>
            </w:pPr>
            <w:r w:rsidRPr="001C74EA">
              <w:rPr>
                <w:rFonts w:cstheme="minorHAnsi"/>
                <w:sz w:val="22"/>
                <w:szCs w:val="22"/>
              </w:rPr>
              <w:t>10§ (1-16) †</w:t>
            </w:r>
          </w:p>
        </w:tc>
        <w:tc>
          <w:tcPr>
            <w:tcW w:w="1275" w:type="dxa"/>
            <w:tcBorders>
              <w:bottom w:val="double" w:sz="4" w:space="0" w:color="000000"/>
            </w:tcBorders>
            <w:hideMark/>
          </w:tcPr>
          <w:p w14:paraId="1BF56508" w14:textId="77777777" w:rsidR="00413557" w:rsidRPr="001C74EA" w:rsidRDefault="00413557" w:rsidP="00A05687">
            <w:pPr>
              <w:rPr>
                <w:rFonts w:cstheme="minorHAnsi"/>
                <w:sz w:val="22"/>
                <w:szCs w:val="22"/>
              </w:rPr>
            </w:pPr>
            <w:r w:rsidRPr="001C74EA">
              <w:rPr>
                <w:rFonts w:cstheme="minorHAnsi"/>
                <w:sz w:val="22"/>
                <w:szCs w:val="22"/>
              </w:rPr>
              <w:t>14§ (4-22) †</w:t>
            </w:r>
          </w:p>
        </w:tc>
        <w:tc>
          <w:tcPr>
            <w:tcW w:w="2127" w:type="dxa"/>
            <w:tcBorders>
              <w:bottom w:val="double" w:sz="4" w:space="0" w:color="000000"/>
            </w:tcBorders>
          </w:tcPr>
          <w:p w14:paraId="3031B774" w14:textId="77777777" w:rsidR="00413557" w:rsidRPr="001C74EA" w:rsidRDefault="00413557" w:rsidP="00A05687">
            <w:pPr>
              <w:rPr>
                <w:rFonts w:cstheme="minorHAnsi"/>
                <w:sz w:val="22"/>
                <w:szCs w:val="22"/>
              </w:rPr>
            </w:pPr>
            <w:r w:rsidRPr="001C74EA">
              <w:rPr>
                <w:rFonts w:cstheme="minorHAnsi"/>
                <w:sz w:val="22"/>
                <w:szCs w:val="22"/>
              </w:rPr>
              <w:t>Mann Whitney U:</w:t>
            </w:r>
          </w:p>
          <w:p w14:paraId="7E57A4EB" w14:textId="77777777" w:rsidR="00413557" w:rsidRPr="001C74EA" w:rsidRDefault="00413557" w:rsidP="00A05687">
            <w:pPr>
              <w:rPr>
                <w:rFonts w:cstheme="minorHAnsi"/>
                <w:sz w:val="22"/>
                <w:szCs w:val="22"/>
              </w:rPr>
            </w:pPr>
            <w:r w:rsidRPr="001C74EA">
              <w:rPr>
                <w:rFonts w:cstheme="minorHAnsi"/>
                <w:sz w:val="22"/>
                <w:szCs w:val="22"/>
              </w:rPr>
              <w:t>Group 1 vs. 2 p=0.18</w:t>
            </w:r>
          </w:p>
        </w:tc>
      </w:tr>
    </w:tbl>
    <w:p w14:paraId="1A6A7718" w14:textId="77777777" w:rsidR="00D0439A" w:rsidRDefault="00D0439A" w:rsidP="001C5B12"/>
    <w:p w14:paraId="4228820C" w14:textId="4ADCF9DD" w:rsidR="00FA2485" w:rsidRDefault="001C5B12" w:rsidP="001C5B12">
      <w:r w:rsidRPr="00945C30">
        <w:lastRenderedPageBreak/>
        <w:t>Table 3-3</w:t>
      </w:r>
      <w:r>
        <w:t xml:space="preserve"> </w:t>
      </w:r>
      <w:r w:rsidRPr="00B06CB3">
        <w:t xml:space="preserve">Outcome measures </w:t>
      </w:r>
      <w:r w:rsidR="005C0B0F">
        <w:t>s</w:t>
      </w:r>
      <w:r w:rsidR="005C0B0F" w:rsidRPr="00B06CB3">
        <w:t xml:space="preserve">keletal </w:t>
      </w:r>
      <w:r w:rsidR="000E5F83">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1559"/>
        <w:gridCol w:w="2126"/>
        <w:gridCol w:w="1559"/>
        <w:gridCol w:w="993"/>
        <w:gridCol w:w="2268"/>
      </w:tblGrid>
      <w:tr w:rsidR="00FA2485" w:rsidRPr="001C74EA" w14:paraId="47C6DFDE" w14:textId="77777777" w:rsidTr="001C74EA">
        <w:trPr>
          <w:trHeight w:val="879"/>
        </w:trPr>
        <w:tc>
          <w:tcPr>
            <w:tcW w:w="4106" w:type="dxa"/>
            <w:tcBorders>
              <w:bottom w:val="single" w:sz="12" w:space="0" w:color="auto"/>
            </w:tcBorders>
            <w:hideMark/>
          </w:tcPr>
          <w:p w14:paraId="452AFFDF" w14:textId="77777777" w:rsidR="00FA2485" w:rsidRPr="001C74EA" w:rsidRDefault="00FA2485" w:rsidP="00A05687">
            <w:pPr>
              <w:rPr>
                <w:rFonts w:cstheme="minorHAnsi"/>
                <w:b/>
                <w:bCs/>
                <w:sz w:val="22"/>
                <w:szCs w:val="22"/>
              </w:rPr>
            </w:pPr>
            <w:r w:rsidRPr="001C74EA">
              <w:rPr>
                <w:rFonts w:cstheme="minorHAnsi"/>
                <w:b/>
                <w:bCs/>
                <w:sz w:val="22"/>
                <w:szCs w:val="22"/>
              </w:rPr>
              <w:t xml:space="preserve">Outcome </w:t>
            </w:r>
          </w:p>
          <w:p w14:paraId="1DA6ED2C" w14:textId="77777777" w:rsidR="00FA2485" w:rsidRPr="001C74EA" w:rsidRDefault="00FA2485"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27E57EB0" w14:textId="77777777" w:rsidR="00FA2485" w:rsidRPr="001C74EA" w:rsidRDefault="00FA2485" w:rsidP="00A05687">
            <w:pPr>
              <w:rPr>
                <w:rFonts w:cstheme="minorHAnsi"/>
                <w:b/>
                <w:bCs/>
                <w:sz w:val="22"/>
                <w:szCs w:val="22"/>
              </w:rPr>
            </w:pPr>
            <w:r w:rsidRPr="001C74EA">
              <w:rPr>
                <w:rFonts w:cstheme="minorHAnsi"/>
                <w:b/>
                <w:bCs/>
                <w:sz w:val="22"/>
                <w:szCs w:val="22"/>
              </w:rPr>
              <w:t>Study</w:t>
            </w:r>
          </w:p>
          <w:p w14:paraId="2A39E747" w14:textId="77777777" w:rsidR="00FA2485" w:rsidRPr="001C74EA" w:rsidRDefault="00FA2485" w:rsidP="00A05687">
            <w:pPr>
              <w:rPr>
                <w:rFonts w:cstheme="minorHAnsi"/>
                <w:b/>
                <w:bCs/>
                <w:sz w:val="22"/>
                <w:szCs w:val="22"/>
              </w:rPr>
            </w:pPr>
            <w:r w:rsidRPr="001C74EA">
              <w:rPr>
                <w:rFonts w:cstheme="minorHAnsi"/>
                <w:b/>
                <w:bCs/>
                <w:sz w:val="22"/>
                <w:szCs w:val="22"/>
              </w:rPr>
              <w:t> </w:t>
            </w:r>
          </w:p>
          <w:p w14:paraId="0A6A5142" w14:textId="77777777" w:rsidR="00FA2485" w:rsidRPr="001C74EA" w:rsidRDefault="00FA2485" w:rsidP="00A05687">
            <w:pPr>
              <w:rPr>
                <w:rFonts w:cstheme="minorHAnsi"/>
                <w:b/>
                <w:bCs/>
                <w:sz w:val="22"/>
                <w:szCs w:val="22"/>
              </w:rPr>
            </w:pPr>
          </w:p>
        </w:tc>
        <w:tc>
          <w:tcPr>
            <w:tcW w:w="1559" w:type="dxa"/>
            <w:tcBorders>
              <w:bottom w:val="single" w:sz="12" w:space="0" w:color="auto"/>
            </w:tcBorders>
            <w:hideMark/>
          </w:tcPr>
          <w:p w14:paraId="2BBC08E0" w14:textId="77777777" w:rsidR="00FA2485" w:rsidRPr="001C74EA" w:rsidRDefault="00FA2485" w:rsidP="00A05687">
            <w:pPr>
              <w:rPr>
                <w:rFonts w:cstheme="minorHAnsi"/>
                <w:b/>
                <w:bCs/>
                <w:sz w:val="22"/>
                <w:szCs w:val="22"/>
              </w:rPr>
            </w:pPr>
            <w:r w:rsidRPr="001C74EA">
              <w:rPr>
                <w:rFonts w:cstheme="minorHAnsi"/>
                <w:b/>
                <w:bCs/>
                <w:sz w:val="22"/>
                <w:szCs w:val="22"/>
              </w:rPr>
              <w:t>Condition</w:t>
            </w:r>
          </w:p>
          <w:p w14:paraId="67AD402E" w14:textId="77777777" w:rsidR="00FA2485" w:rsidRPr="001C74EA" w:rsidRDefault="00FA2485" w:rsidP="00A05687">
            <w:pPr>
              <w:rPr>
                <w:rFonts w:cstheme="minorHAnsi"/>
                <w:b/>
                <w:bCs/>
                <w:sz w:val="22"/>
                <w:szCs w:val="22"/>
              </w:rPr>
            </w:pPr>
            <w:r w:rsidRPr="001C74EA">
              <w:rPr>
                <w:rFonts w:cstheme="minorHAnsi"/>
                <w:b/>
                <w:bCs/>
                <w:sz w:val="22"/>
                <w:szCs w:val="22"/>
              </w:rPr>
              <w:t> </w:t>
            </w:r>
          </w:p>
        </w:tc>
        <w:tc>
          <w:tcPr>
            <w:tcW w:w="2126" w:type="dxa"/>
            <w:tcBorders>
              <w:bottom w:val="single" w:sz="12" w:space="0" w:color="auto"/>
            </w:tcBorders>
            <w:hideMark/>
          </w:tcPr>
          <w:p w14:paraId="7C84177F" w14:textId="77777777" w:rsidR="00FA2485" w:rsidRPr="001C74EA" w:rsidRDefault="00FA2485" w:rsidP="00A05687">
            <w:pPr>
              <w:rPr>
                <w:rFonts w:cstheme="minorHAnsi"/>
                <w:b/>
                <w:bCs/>
                <w:sz w:val="22"/>
                <w:szCs w:val="22"/>
              </w:rPr>
            </w:pPr>
            <w:r w:rsidRPr="001C74EA">
              <w:rPr>
                <w:rFonts w:cstheme="minorHAnsi"/>
                <w:b/>
                <w:bCs/>
                <w:sz w:val="22"/>
                <w:szCs w:val="22"/>
              </w:rPr>
              <w:t>Group</w:t>
            </w:r>
          </w:p>
          <w:p w14:paraId="72866DD4" w14:textId="77777777" w:rsidR="00FA2485" w:rsidRPr="001C74EA" w:rsidRDefault="00FA2485" w:rsidP="00A05687">
            <w:pPr>
              <w:rPr>
                <w:rFonts w:cstheme="minorHAnsi"/>
                <w:b/>
                <w:bCs/>
                <w:sz w:val="22"/>
                <w:szCs w:val="22"/>
              </w:rPr>
            </w:pPr>
            <w:r w:rsidRPr="001C74EA">
              <w:rPr>
                <w:rFonts w:cstheme="minorHAnsi"/>
                <w:b/>
                <w:bCs/>
                <w:sz w:val="22"/>
                <w:szCs w:val="22"/>
              </w:rPr>
              <w:t> </w:t>
            </w:r>
          </w:p>
        </w:tc>
        <w:tc>
          <w:tcPr>
            <w:tcW w:w="1559" w:type="dxa"/>
            <w:tcBorders>
              <w:bottom w:val="single" w:sz="12" w:space="0" w:color="auto"/>
            </w:tcBorders>
            <w:hideMark/>
          </w:tcPr>
          <w:p w14:paraId="2A304040" w14:textId="77777777" w:rsidR="00FA2485" w:rsidRPr="001C74EA" w:rsidRDefault="00FA2485" w:rsidP="00A05687">
            <w:pPr>
              <w:rPr>
                <w:rFonts w:cstheme="minorHAnsi"/>
                <w:b/>
                <w:bCs/>
                <w:sz w:val="22"/>
                <w:szCs w:val="22"/>
              </w:rPr>
            </w:pPr>
            <w:r w:rsidRPr="001C74EA">
              <w:rPr>
                <w:rFonts w:cstheme="minorHAnsi"/>
                <w:b/>
                <w:bCs/>
                <w:sz w:val="22"/>
                <w:szCs w:val="22"/>
              </w:rPr>
              <w:t xml:space="preserve">Baseline </w:t>
            </w:r>
          </w:p>
          <w:p w14:paraId="181D8FD3" w14:textId="77777777" w:rsidR="00FA2485" w:rsidRPr="001C74EA" w:rsidRDefault="00FA2485" w:rsidP="00A05687">
            <w:pPr>
              <w:rPr>
                <w:rFonts w:cstheme="minorHAnsi"/>
                <w:b/>
                <w:bCs/>
                <w:sz w:val="22"/>
                <w:szCs w:val="22"/>
              </w:rPr>
            </w:pPr>
            <w:r w:rsidRPr="001C74EA">
              <w:rPr>
                <w:rFonts w:cstheme="minorHAnsi"/>
                <w:b/>
                <w:bCs/>
                <w:sz w:val="22"/>
                <w:szCs w:val="22"/>
              </w:rPr>
              <w:t xml:space="preserve">Mean </w:t>
            </w:r>
          </w:p>
          <w:p w14:paraId="41234A73" w14:textId="77777777" w:rsidR="00FA2485" w:rsidRPr="001C74EA" w:rsidRDefault="00FA2485" w:rsidP="00A05687">
            <w:pPr>
              <w:rPr>
                <w:rFonts w:cstheme="minorHAnsi"/>
                <w:b/>
                <w:bCs/>
                <w:sz w:val="22"/>
                <w:szCs w:val="22"/>
              </w:rPr>
            </w:pPr>
            <w:r w:rsidRPr="001C74EA">
              <w:rPr>
                <w:rFonts w:cstheme="minorHAnsi"/>
                <w:b/>
                <w:bCs/>
                <w:sz w:val="22"/>
                <w:szCs w:val="22"/>
              </w:rPr>
              <w:t>(SD +/-)</w:t>
            </w:r>
          </w:p>
        </w:tc>
        <w:tc>
          <w:tcPr>
            <w:tcW w:w="993" w:type="dxa"/>
            <w:tcBorders>
              <w:bottom w:val="single" w:sz="12" w:space="0" w:color="auto"/>
            </w:tcBorders>
            <w:hideMark/>
          </w:tcPr>
          <w:p w14:paraId="01EBEB7B" w14:textId="77777777" w:rsidR="00FA2485" w:rsidRPr="001C74EA" w:rsidRDefault="00FA2485" w:rsidP="00A05687">
            <w:pPr>
              <w:rPr>
                <w:rFonts w:cstheme="minorHAnsi"/>
                <w:b/>
                <w:bCs/>
                <w:sz w:val="22"/>
                <w:szCs w:val="22"/>
              </w:rPr>
            </w:pPr>
            <w:r w:rsidRPr="001C74EA">
              <w:rPr>
                <w:rFonts w:cstheme="minorHAnsi"/>
                <w:b/>
                <w:bCs/>
                <w:sz w:val="22"/>
                <w:szCs w:val="22"/>
              </w:rPr>
              <w:t>Final</w:t>
            </w:r>
          </w:p>
          <w:p w14:paraId="52B58F05" w14:textId="77777777" w:rsidR="00FA2485" w:rsidRPr="001C74EA" w:rsidRDefault="00FA2485" w:rsidP="00A05687">
            <w:pPr>
              <w:rPr>
                <w:rFonts w:cstheme="minorHAnsi"/>
                <w:b/>
                <w:bCs/>
                <w:sz w:val="22"/>
                <w:szCs w:val="22"/>
              </w:rPr>
            </w:pPr>
            <w:r w:rsidRPr="001C74EA">
              <w:rPr>
                <w:rFonts w:cstheme="minorHAnsi"/>
                <w:b/>
                <w:bCs/>
                <w:sz w:val="22"/>
                <w:szCs w:val="22"/>
              </w:rPr>
              <w:t>Mean (SD +/-)</w:t>
            </w:r>
          </w:p>
        </w:tc>
        <w:tc>
          <w:tcPr>
            <w:tcW w:w="2268" w:type="dxa"/>
            <w:tcBorders>
              <w:bottom w:val="single" w:sz="12" w:space="0" w:color="auto"/>
            </w:tcBorders>
            <w:hideMark/>
          </w:tcPr>
          <w:p w14:paraId="1A3C9BA5" w14:textId="77777777" w:rsidR="00FA2485" w:rsidRPr="001C74EA" w:rsidRDefault="00FA2485" w:rsidP="00A05687">
            <w:pPr>
              <w:rPr>
                <w:rFonts w:cstheme="minorHAnsi"/>
                <w:b/>
                <w:bCs/>
                <w:sz w:val="22"/>
                <w:szCs w:val="22"/>
              </w:rPr>
            </w:pPr>
            <w:r w:rsidRPr="001C74EA">
              <w:rPr>
                <w:rFonts w:cstheme="minorHAnsi"/>
                <w:b/>
                <w:bCs/>
                <w:sz w:val="22"/>
                <w:szCs w:val="22"/>
              </w:rPr>
              <w:t> Statistical Result</w:t>
            </w:r>
          </w:p>
          <w:p w14:paraId="222BD7D8" w14:textId="77777777" w:rsidR="00FA2485" w:rsidRPr="001C74EA" w:rsidRDefault="00FA2485" w:rsidP="00A05687">
            <w:pPr>
              <w:rPr>
                <w:rFonts w:cstheme="minorHAnsi"/>
                <w:b/>
                <w:bCs/>
                <w:sz w:val="22"/>
                <w:szCs w:val="22"/>
              </w:rPr>
            </w:pPr>
          </w:p>
          <w:p w14:paraId="07043737" w14:textId="77777777" w:rsidR="00FA2485" w:rsidRPr="001C74EA" w:rsidRDefault="00FA2485" w:rsidP="00A05687">
            <w:pPr>
              <w:rPr>
                <w:rFonts w:cstheme="minorHAnsi"/>
                <w:b/>
                <w:bCs/>
                <w:sz w:val="22"/>
                <w:szCs w:val="22"/>
              </w:rPr>
            </w:pPr>
            <w:r w:rsidRPr="001C74EA">
              <w:rPr>
                <w:rFonts w:cstheme="minorHAnsi"/>
                <w:b/>
                <w:bCs/>
                <w:sz w:val="22"/>
                <w:szCs w:val="22"/>
              </w:rPr>
              <w:t>(Significant values given in bold)</w:t>
            </w:r>
          </w:p>
        </w:tc>
      </w:tr>
      <w:tr w:rsidR="00FA2485" w:rsidRPr="001C74EA" w14:paraId="63AC181B" w14:textId="77777777" w:rsidTr="001C74EA">
        <w:trPr>
          <w:trHeight w:val="480"/>
        </w:trPr>
        <w:tc>
          <w:tcPr>
            <w:tcW w:w="14029" w:type="dxa"/>
            <w:gridSpan w:val="7"/>
            <w:tcBorders>
              <w:top w:val="single" w:sz="12" w:space="0" w:color="auto"/>
              <w:bottom w:val="double" w:sz="4" w:space="0" w:color="000000"/>
            </w:tcBorders>
            <w:shd w:val="clear" w:color="auto" w:fill="auto"/>
            <w:hideMark/>
          </w:tcPr>
          <w:p w14:paraId="33872BE7" w14:textId="77777777" w:rsidR="00FA2485" w:rsidRPr="001C74EA" w:rsidRDefault="00FA2485" w:rsidP="00A05687">
            <w:pPr>
              <w:jc w:val="center"/>
              <w:rPr>
                <w:rFonts w:cstheme="minorHAnsi"/>
                <w:b/>
                <w:bCs/>
                <w:sz w:val="22"/>
                <w:szCs w:val="22"/>
              </w:rPr>
            </w:pPr>
            <w:r w:rsidRPr="001C74EA">
              <w:rPr>
                <w:rFonts w:cstheme="minorHAnsi"/>
                <w:b/>
                <w:bCs/>
                <w:sz w:val="22"/>
                <w:szCs w:val="22"/>
              </w:rPr>
              <w:t>Corrective Therapeutic Footwear</w:t>
            </w:r>
          </w:p>
        </w:tc>
      </w:tr>
      <w:tr w:rsidR="00FA2485" w:rsidRPr="001C74EA" w14:paraId="2A71173A" w14:textId="77777777" w:rsidTr="001C74EA">
        <w:trPr>
          <w:trHeight w:val="320"/>
        </w:trPr>
        <w:tc>
          <w:tcPr>
            <w:tcW w:w="14029" w:type="dxa"/>
            <w:gridSpan w:val="7"/>
            <w:tcBorders>
              <w:top w:val="double" w:sz="4" w:space="0" w:color="000000"/>
              <w:bottom w:val="single" w:sz="12" w:space="0" w:color="auto"/>
            </w:tcBorders>
            <w:hideMark/>
          </w:tcPr>
          <w:p w14:paraId="5C259FD2" w14:textId="77777777" w:rsidR="00FA2485" w:rsidRPr="001C74EA" w:rsidRDefault="00FA2485"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FA2485" w:rsidRPr="001C74EA" w14:paraId="5181E7C2" w14:textId="77777777" w:rsidTr="001C74EA">
        <w:trPr>
          <w:trHeight w:val="540"/>
        </w:trPr>
        <w:tc>
          <w:tcPr>
            <w:tcW w:w="4106" w:type="dxa"/>
            <w:vMerge w:val="restart"/>
            <w:tcBorders>
              <w:top w:val="double" w:sz="4" w:space="0" w:color="000000"/>
            </w:tcBorders>
            <w:hideMark/>
          </w:tcPr>
          <w:p w14:paraId="4F94E10A" w14:textId="77777777" w:rsidR="00FA2485" w:rsidRPr="001C74EA" w:rsidRDefault="00FA2485" w:rsidP="00A05687">
            <w:pPr>
              <w:rPr>
                <w:rFonts w:cstheme="minorHAnsi"/>
                <w:b/>
                <w:bCs/>
                <w:sz w:val="22"/>
                <w:szCs w:val="22"/>
              </w:rPr>
            </w:pPr>
            <w:r w:rsidRPr="001C74EA">
              <w:rPr>
                <w:rFonts w:cstheme="minorHAnsi"/>
                <w:b/>
                <w:bCs/>
                <w:sz w:val="22"/>
                <w:szCs w:val="22"/>
              </w:rPr>
              <w:t>Talar 1st metatarsal angle (°)</w:t>
            </w:r>
          </w:p>
          <w:p w14:paraId="1D8A15BA" w14:textId="77777777" w:rsidR="00FA2485" w:rsidRPr="001C74EA" w:rsidRDefault="00FA2485" w:rsidP="00A05687">
            <w:pPr>
              <w:rPr>
                <w:rFonts w:cstheme="minorHAnsi"/>
                <w:sz w:val="22"/>
                <w:szCs w:val="22"/>
              </w:rPr>
            </w:pPr>
            <w:r w:rsidRPr="001C74EA">
              <w:rPr>
                <w:rFonts w:cstheme="minorHAnsi"/>
                <w:sz w:val="22"/>
                <w:szCs w:val="22"/>
              </w:rPr>
              <w:t> </w:t>
            </w:r>
          </w:p>
          <w:p w14:paraId="557032EC" w14:textId="77777777" w:rsidR="00FA2485" w:rsidRPr="001C74EA" w:rsidRDefault="00FA2485" w:rsidP="00A05687">
            <w:pPr>
              <w:rPr>
                <w:rFonts w:cstheme="minorHAnsi"/>
                <w:sz w:val="22"/>
                <w:szCs w:val="22"/>
              </w:rPr>
            </w:pPr>
            <w:r w:rsidRPr="001C74EA">
              <w:rPr>
                <w:rFonts w:cstheme="minorHAnsi"/>
                <w:sz w:val="22"/>
                <w:szCs w:val="22"/>
              </w:rPr>
              <w:t> </w:t>
            </w:r>
          </w:p>
          <w:p w14:paraId="4C5E63F8" w14:textId="77777777" w:rsidR="00FA2485" w:rsidRPr="001C74EA" w:rsidRDefault="00FA2485" w:rsidP="00A05687">
            <w:pPr>
              <w:rPr>
                <w:rFonts w:cstheme="minorHAnsi"/>
                <w:sz w:val="22"/>
                <w:szCs w:val="22"/>
              </w:rPr>
            </w:pPr>
            <w:r w:rsidRPr="001C74EA">
              <w:rPr>
                <w:rFonts w:cstheme="minorHAnsi"/>
                <w:sz w:val="22"/>
                <w:szCs w:val="22"/>
              </w:rPr>
              <w:t> </w:t>
            </w:r>
          </w:p>
          <w:p w14:paraId="5C2E11EF" w14:textId="77777777" w:rsidR="00FA2485" w:rsidRPr="001C74EA" w:rsidRDefault="00FA2485" w:rsidP="00A05687">
            <w:pPr>
              <w:rPr>
                <w:rFonts w:cstheme="minorHAnsi"/>
                <w:sz w:val="22"/>
                <w:szCs w:val="22"/>
              </w:rPr>
            </w:pPr>
            <w:r w:rsidRPr="001C74EA">
              <w:rPr>
                <w:rFonts w:cstheme="minorHAnsi"/>
                <w:sz w:val="22"/>
                <w:szCs w:val="22"/>
              </w:rPr>
              <w:t> </w:t>
            </w:r>
          </w:p>
          <w:p w14:paraId="6E72ECCA" w14:textId="77777777" w:rsidR="00FA2485" w:rsidRPr="001C74EA" w:rsidRDefault="00FA2485" w:rsidP="00A05687">
            <w:pPr>
              <w:rPr>
                <w:rFonts w:cstheme="minorHAnsi"/>
                <w:b/>
                <w:bCs/>
                <w:sz w:val="22"/>
                <w:szCs w:val="22"/>
              </w:rPr>
            </w:pPr>
            <w:r w:rsidRPr="001C74EA">
              <w:rPr>
                <w:rFonts w:cstheme="minorHAnsi"/>
                <w:sz w:val="22"/>
                <w:szCs w:val="22"/>
              </w:rPr>
              <w:t> </w:t>
            </w:r>
          </w:p>
        </w:tc>
        <w:tc>
          <w:tcPr>
            <w:tcW w:w="1418" w:type="dxa"/>
            <w:vMerge w:val="restart"/>
            <w:tcBorders>
              <w:top w:val="double" w:sz="4" w:space="0" w:color="000000"/>
            </w:tcBorders>
            <w:hideMark/>
          </w:tcPr>
          <w:p w14:paraId="49F301F6" w14:textId="77777777" w:rsidR="00FA2485" w:rsidRPr="001C74EA" w:rsidRDefault="00FA2485" w:rsidP="00A05687">
            <w:pPr>
              <w:rPr>
                <w:rFonts w:cstheme="minorHAnsi"/>
                <w:b/>
                <w:bCs/>
                <w:sz w:val="22"/>
                <w:szCs w:val="22"/>
              </w:rPr>
            </w:pPr>
            <w:proofErr w:type="spellStart"/>
            <w:r w:rsidRPr="001C74EA">
              <w:rPr>
                <w:rFonts w:cstheme="minorHAnsi"/>
                <w:b/>
                <w:bCs/>
                <w:sz w:val="22"/>
                <w:szCs w:val="22"/>
              </w:rPr>
              <w:t>Kanatli</w:t>
            </w:r>
            <w:proofErr w:type="spellEnd"/>
            <w:r w:rsidRPr="001C74EA">
              <w:rPr>
                <w:rFonts w:cstheme="minorHAnsi"/>
                <w:b/>
                <w:bCs/>
                <w:sz w:val="22"/>
                <w:szCs w:val="22"/>
              </w:rPr>
              <w:t xml:space="preserve"> et al. (2016)</w:t>
            </w:r>
          </w:p>
          <w:p w14:paraId="0A9F0885" w14:textId="77777777" w:rsidR="00FA2485" w:rsidRPr="001C74EA" w:rsidRDefault="00FA2485" w:rsidP="00A05687">
            <w:pPr>
              <w:rPr>
                <w:rFonts w:cstheme="minorHAnsi"/>
                <w:sz w:val="22"/>
                <w:szCs w:val="22"/>
              </w:rPr>
            </w:pPr>
            <w:r w:rsidRPr="001C74EA">
              <w:rPr>
                <w:rFonts w:cstheme="minorHAnsi"/>
                <w:b/>
                <w:bCs/>
                <w:sz w:val="22"/>
                <w:szCs w:val="22"/>
              </w:rPr>
              <w:t> </w:t>
            </w:r>
          </w:p>
        </w:tc>
        <w:tc>
          <w:tcPr>
            <w:tcW w:w="1559" w:type="dxa"/>
            <w:vMerge w:val="restart"/>
            <w:tcBorders>
              <w:top w:val="double" w:sz="4" w:space="0" w:color="000000"/>
            </w:tcBorders>
            <w:hideMark/>
          </w:tcPr>
          <w:p w14:paraId="12169B1B" w14:textId="77777777" w:rsidR="00FA2485" w:rsidRPr="001C74EA" w:rsidRDefault="00FA2485" w:rsidP="00A05687">
            <w:pPr>
              <w:rPr>
                <w:rFonts w:cstheme="minorHAnsi"/>
                <w:sz w:val="22"/>
                <w:szCs w:val="22"/>
              </w:rPr>
            </w:pPr>
            <w:r w:rsidRPr="001C74EA">
              <w:rPr>
                <w:rFonts w:cstheme="minorHAnsi"/>
                <w:sz w:val="22"/>
                <w:szCs w:val="22"/>
              </w:rPr>
              <w:t>Mobile pes planus</w:t>
            </w:r>
          </w:p>
          <w:p w14:paraId="0849048C" w14:textId="77777777" w:rsidR="00FA2485" w:rsidRPr="001C74EA" w:rsidRDefault="00FA2485" w:rsidP="00A05687">
            <w:pPr>
              <w:rPr>
                <w:rFonts w:cstheme="minorHAnsi"/>
                <w:sz w:val="22"/>
                <w:szCs w:val="22"/>
              </w:rPr>
            </w:pPr>
            <w:r w:rsidRPr="001C74EA">
              <w:rPr>
                <w:rFonts w:cstheme="minorHAnsi"/>
                <w:sz w:val="22"/>
                <w:szCs w:val="22"/>
              </w:rPr>
              <w:t> </w:t>
            </w:r>
          </w:p>
        </w:tc>
        <w:tc>
          <w:tcPr>
            <w:tcW w:w="2126" w:type="dxa"/>
            <w:tcBorders>
              <w:top w:val="double" w:sz="4" w:space="0" w:color="000000"/>
            </w:tcBorders>
            <w:hideMark/>
          </w:tcPr>
          <w:p w14:paraId="74402900" w14:textId="77777777" w:rsidR="00FA2485" w:rsidRPr="001C74EA" w:rsidRDefault="00FA2485" w:rsidP="00A05687">
            <w:pPr>
              <w:rPr>
                <w:rFonts w:cstheme="minorHAnsi"/>
                <w:sz w:val="22"/>
                <w:szCs w:val="22"/>
              </w:rPr>
            </w:pPr>
            <w:r w:rsidRPr="001C74EA">
              <w:rPr>
                <w:rFonts w:cstheme="minorHAnsi"/>
                <w:sz w:val="22"/>
                <w:szCs w:val="22"/>
              </w:rPr>
              <w:t>Group 1 CTF</w:t>
            </w:r>
          </w:p>
        </w:tc>
        <w:tc>
          <w:tcPr>
            <w:tcW w:w="1559" w:type="dxa"/>
            <w:tcBorders>
              <w:top w:val="double" w:sz="4" w:space="0" w:color="000000"/>
            </w:tcBorders>
            <w:hideMark/>
          </w:tcPr>
          <w:p w14:paraId="5C71E367" w14:textId="77777777" w:rsidR="00FA2485" w:rsidRPr="001C74EA" w:rsidRDefault="00FA2485" w:rsidP="00A05687">
            <w:pPr>
              <w:rPr>
                <w:rFonts w:cstheme="minorHAnsi"/>
                <w:sz w:val="22"/>
                <w:szCs w:val="22"/>
              </w:rPr>
            </w:pPr>
            <w:r w:rsidRPr="001C74EA">
              <w:rPr>
                <w:rFonts w:cstheme="minorHAnsi"/>
                <w:sz w:val="22"/>
                <w:szCs w:val="22"/>
              </w:rPr>
              <w:t>16§ (7-29) †</w:t>
            </w:r>
          </w:p>
        </w:tc>
        <w:tc>
          <w:tcPr>
            <w:tcW w:w="993" w:type="dxa"/>
            <w:tcBorders>
              <w:top w:val="double" w:sz="4" w:space="0" w:color="000000"/>
            </w:tcBorders>
            <w:hideMark/>
          </w:tcPr>
          <w:p w14:paraId="182DD0BE" w14:textId="77777777" w:rsidR="00FA2485" w:rsidRPr="001C74EA" w:rsidRDefault="00FA2485" w:rsidP="00A05687">
            <w:pPr>
              <w:rPr>
                <w:rFonts w:cstheme="minorHAnsi"/>
                <w:sz w:val="22"/>
                <w:szCs w:val="22"/>
              </w:rPr>
            </w:pPr>
            <w:r w:rsidRPr="001C74EA">
              <w:rPr>
                <w:rFonts w:cstheme="minorHAnsi"/>
                <w:sz w:val="22"/>
                <w:szCs w:val="22"/>
              </w:rPr>
              <w:t>10§ (0-26) †</w:t>
            </w:r>
          </w:p>
        </w:tc>
        <w:tc>
          <w:tcPr>
            <w:tcW w:w="2268" w:type="dxa"/>
            <w:tcBorders>
              <w:top w:val="double" w:sz="4" w:space="0" w:color="000000"/>
            </w:tcBorders>
          </w:tcPr>
          <w:p w14:paraId="30ADD933" w14:textId="77777777" w:rsidR="00FA2485" w:rsidRPr="001C74EA" w:rsidRDefault="00FA2485" w:rsidP="00A05687">
            <w:pPr>
              <w:rPr>
                <w:rFonts w:cstheme="minorHAnsi"/>
                <w:sz w:val="22"/>
                <w:szCs w:val="22"/>
              </w:rPr>
            </w:pPr>
            <w:r w:rsidRPr="001C74EA">
              <w:rPr>
                <w:rFonts w:cstheme="minorHAnsi"/>
                <w:sz w:val="22"/>
                <w:szCs w:val="22"/>
              </w:rPr>
              <w:t>Wilcoxon signed rank:</w:t>
            </w:r>
          </w:p>
          <w:p w14:paraId="18723AA5" w14:textId="77777777" w:rsidR="00FA2485" w:rsidRPr="001C74EA" w:rsidRDefault="00FA2485" w:rsidP="00A05687">
            <w:pPr>
              <w:rPr>
                <w:rFonts w:cstheme="minorHAnsi"/>
                <w:sz w:val="22"/>
                <w:szCs w:val="22"/>
              </w:rPr>
            </w:pPr>
            <w:r w:rsidRPr="001C74EA">
              <w:rPr>
                <w:rFonts w:cstheme="minorHAnsi"/>
                <w:sz w:val="22"/>
                <w:szCs w:val="22"/>
              </w:rPr>
              <w:t xml:space="preserve">Group 1 </w:t>
            </w:r>
            <w:r w:rsidRPr="001C74EA">
              <w:rPr>
                <w:rFonts w:cstheme="minorHAnsi"/>
                <w:b/>
                <w:bCs/>
                <w:sz w:val="22"/>
                <w:szCs w:val="22"/>
              </w:rPr>
              <w:t>p=0.001</w:t>
            </w:r>
            <w:r w:rsidRPr="001C74EA">
              <w:rPr>
                <w:rFonts w:cstheme="minorHAnsi"/>
                <w:sz w:val="22"/>
                <w:szCs w:val="22"/>
              </w:rPr>
              <w:t xml:space="preserve">; </w:t>
            </w:r>
          </w:p>
          <w:p w14:paraId="7140797F" w14:textId="77777777" w:rsidR="00FA2485" w:rsidRPr="001C74EA" w:rsidRDefault="00FA2485" w:rsidP="00A05687">
            <w:pPr>
              <w:rPr>
                <w:rFonts w:cstheme="minorHAnsi"/>
                <w:sz w:val="22"/>
                <w:szCs w:val="22"/>
              </w:rPr>
            </w:pPr>
            <w:r w:rsidRPr="001C74EA">
              <w:rPr>
                <w:rFonts w:cstheme="minorHAnsi"/>
                <w:sz w:val="22"/>
                <w:szCs w:val="22"/>
              </w:rPr>
              <w:t xml:space="preserve">Group 2 </w:t>
            </w:r>
            <w:r w:rsidRPr="001C74EA">
              <w:rPr>
                <w:rFonts w:cstheme="minorHAnsi"/>
                <w:b/>
                <w:bCs/>
                <w:sz w:val="22"/>
                <w:szCs w:val="22"/>
              </w:rPr>
              <w:t>p=0.001</w:t>
            </w:r>
          </w:p>
        </w:tc>
      </w:tr>
      <w:tr w:rsidR="00FA2485" w:rsidRPr="001C74EA" w14:paraId="6D60FC55" w14:textId="77777777" w:rsidTr="001C74EA">
        <w:trPr>
          <w:trHeight w:val="480"/>
        </w:trPr>
        <w:tc>
          <w:tcPr>
            <w:tcW w:w="4106" w:type="dxa"/>
            <w:vMerge/>
            <w:noWrap/>
            <w:hideMark/>
          </w:tcPr>
          <w:p w14:paraId="7FA4E998" w14:textId="77777777" w:rsidR="00FA2485" w:rsidRPr="001C74EA" w:rsidRDefault="00FA2485" w:rsidP="00A05687">
            <w:pPr>
              <w:rPr>
                <w:rFonts w:cstheme="minorHAnsi"/>
                <w:sz w:val="22"/>
                <w:szCs w:val="22"/>
              </w:rPr>
            </w:pPr>
          </w:p>
        </w:tc>
        <w:tc>
          <w:tcPr>
            <w:tcW w:w="1418" w:type="dxa"/>
            <w:vMerge/>
            <w:hideMark/>
          </w:tcPr>
          <w:p w14:paraId="74A2708A" w14:textId="77777777" w:rsidR="00FA2485" w:rsidRPr="001C74EA" w:rsidRDefault="00FA2485" w:rsidP="00A05687">
            <w:pPr>
              <w:rPr>
                <w:rFonts w:cstheme="minorHAnsi"/>
                <w:sz w:val="22"/>
                <w:szCs w:val="22"/>
              </w:rPr>
            </w:pPr>
          </w:p>
        </w:tc>
        <w:tc>
          <w:tcPr>
            <w:tcW w:w="1559" w:type="dxa"/>
            <w:vMerge/>
            <w:hideMark/>
          </w:tcPr>
          <w:p w14:paraId="16C455F2" w14:textId="77777777" w:rsidR="00FA2485" w:rsidRPr="001C74EA" w:rsidRDefault="00FA2485" w:rsidP="00A05687">
            <w:pPr>
              <w:rPr>
                <w:rFonts w:cstheme="minorHAnsi"/>
                <w:sz w:val="22"/>
                <w:szCs w:val="22"/>
              </w:rPr>
            </w:pPr>
          </w:p>
        </w:tc>
        <w:tc>
          <w:tcPr>
            <w:tcW w:w="2126" w:type="dxa"/>
            <w:hideMark/>
          </w:tcPr>
          <w:p w14:paraId="0521E97A" w14:textId="77777777" w:rsidR="00FA2485" w:rsidRPr="001C74EA" w:rsidRDefault="00FA2485" w:rsidP="00A05687">
            <w:pPr>
              <w:rPr>
                <w:rFonts w:cstheme="minorHAnsi"/>
                <w:sz w:val="22"/>
                <w:szCs w:val="22"/>
              </w:rPr>
            </w:pPr>
            <w:r w:rsidRPr="001C74EA">
              <w:rPr>
                <w:rFonts w:cstheme="minorHAnsi"/>
                <w:sz w:val="22"/>
                <w:szCs w:val="22"/>
              </w:rPr>
              <w:t>Group 2 Own footwear</w:t>
            </w:r>
          </w:p>
        </w:tc>
        <w:tc>
          <w:tcPr>
            <w:tcW w:w="1559" w:type="dxa"/>
            <w:hideMark/>
          </w:tcPr>
          <w:p w14:paraId="0106A885" w14:textId="77777777" w:rsidR="00FA2485" w:rsidRPr="001C74EA" w:rsidRDefault="00FA2485" w:rsidP="00A05687">
            <w:pPr>
              <w:rPr>
                <w:rFonts w:cstheme="minorHAnsi"/>
                <w:sz w:val="22"/>
                <w:szCs w:val="22"/>
              </w:rPr>
            </w:pPr>
            <w:r w:rsidRPr="001C74EA">
              <w:rPr>
                <w:rFonts w:cstheme="minorHAnsi"/>
                <w:sz w:val="22"/>
                <w:szCs w:val="22"/>
              </w:rPr>
              <w:t>18.4§ (6-35) †</w:t>
            </w:r>
          </w:p>
        </w:tc>
        <w:tc>
          <w:tcPr>
            <w:tcW w:w="993" w:type="dxa"/>
            <w:hideMark/>
          </w:tcPr>
          <w:p w14:paraId="777B9675" w14:textId="77777777" w:rsidR="00FA2485" w:rsidRPr="001C74EA" w:rsidRDefault="00FA2485" w:rsidP="00A05687">
            <w:pPr>
              <w:rPr>
                <w:rFonts w:cstheme="minorHAnsi"/>
                <w:sz w:val="22"/>
                <w:szCs w:val="22"/>
              </w:rPr>
            </w:pPr>
            <w:r w:rsidRPr="001C74EA">
              <w:rPr>
                <w:rFonts w:cstheme="minorHAnsi"/>
                <w:sz w:val="22"/>
                <w:szCs w:val="22"/>
              </w:rPr>
              <w:t>9.3§ (0-34) †</w:t>
            </w:r>
          </w:p>
        </w:tc>
        <w:tc>
          <w:tcPr>
            <w:tcW w:w="2268" w:type="dxa"/>
          </w:tcPr>
          <w:p w14:paraId="5B4803C9" w14:textId="77777777" w:rsidR="00FA2485" w:rsidRPr="001C74EA" w:rsidRDefault="00FA2485" w:rsidP="00A05687">
            <w:pPr>
              <w:rPr>
                <w:rFonts w:cstheme="minorHAnsi"/>
                <w:sz w:val="22"/>
                <w:szCs w:val="22"/>
              </w:rPr>
            </w:pPr>
            <w:r w:rsidRPr="001C74EA">
              <w:rPr>
                <w:rFonts w:cstheme="minorHAnsi"/>
                <w:sz w:val="22"/>
                <w:szCs w:val="22"/>
              </w:rPr>
              <w:t>Mann Whitney U:</w:t>
            </w:r>
          </w:p>
          <w:p w14:paraId="74C61001" w14:textId="77777777" w:rsidR="00FA2485" w:rsidRPr="001C74EA" w:rsidRDefault="00FA2485" w:rsidP="00A05687">
            <w:pPr>
              <w:rPr>
                <w:rFonts w:cstheme="minorHAnsi"/>
                <w:sz w:val="22"/>
                <w:szCs w:val="22"/>
              </w:rPr>
            </w:pPr>
            <w:r w:rsidRPr="001C74EA">
              <w:rPr>
                <w:rFonts w:cstheme="minorHAnsi"/>
                <w:sz w:val="22"/>
                <w:szCs w:val="22"/>
              </w:rPr>
              <w:t>Group 1 vs. 2 p=0.72</w:t>
            </w:r>
          </w:p>
        </w:tc>
      </w:tr>
      <w:tr w:rsidR="00FA2485" w:rsidRPr="001C74EA" w14:paraId="71DD1C6B" w14:textId="77777777" w:rsidTr="001C74EA">
        <w:trPr>
          <w:trHeight w:val="520"/>
        </w:trPr>
        <w:tc>
          <w:tcPr>
            <w:tcW w:w="4106" w:type="dxa"/>
            <w:vMerge/>
            <w:hideMark/>
          </w:tcPr>
          <w:p w14:paraId="3CBD4064" w14:textId="77777777" w:rsidR="00FA2485" w:rsidRPr="001C74EA" w:rsidRDefault="00FA2485" w:rsidP="00A05687">
            <w:pPr>
              <w:rPr>
                <w:rFonts w:cstheme="minorHAnsi"/>
                <w:sz w:val="22"/>
                <w:szCs w:val="22"/>
              </w:rPr>
            </w:pPr>
          </w:p>
        </w:tc>
        <w:tc>
          <w:tcPr>
            <w:tcW w:w="1418" w:type="dxa"/>
            <w:vMerge w:val="restart"/>
            <w:hideMark/>
          </w:tcPr>
          <w:p w14:paraId="435C0B61" w14:textId="77777777" w:rsidR="00FA2485" w:rsidRPr="001C74EA" w:rsidRDefault="00FA2485" w:rsidP="00A05687">
            <w:pPr>
              <w:rPr>
                <w:rFonts w:cstheme="minorHAnsi"/>
                <w:b/>
                <w:bCs/>
                <w:sz w:val="22"/>
                <w:szCs w:val="22"/>
              </w:rPr>
            </w:pPr>
            <w:r w:rsidRPr="001C74EA">
              <w:rPr>
                <w:rFonts w:cstheme="minorHAnsi"/>
                <w:b/>
                <w:bCs/>
                <w:sz w:val="22"/>
                <w:szCs w:val="22"/>
              </w:rPr>
              <w:t>Wenger et al. (1989)</w:t>
            </w:r>
          </w:p>
          <w:p w14:paraId="3D2D53EB" w14:textId="77777777" w:rsidR="00FA2485" w:rsidRPr="001C74EA" w:rsidRDefault="00FA2485" w:rsidP="00A05687">
            <w:pPr>
              <w:rPr>
                <w:rFonts w:cstheme="minorHAnsi"/>
                <w:b/>
                <w:bCs/>
                <w:sz w:val="22"/>
                <w:szCs w:val="22"/>
              </w:rPr>
            </w:pPr>
            <w:r w:rsidRPr="001C74EA">
              <w:rPr>
                <w:rFonts w:cstheme="minorHAnsi"/>
                <w:b/>
                <w:bCs/>
                <w:sz w:val="22"/>
                <w:szCs w:val="22"/>
              </w:rPr>
              <w:t> </w:t>
            </w:r>
          </w:p>
          <w:p w14:paraId="0EF92362" w14:textId="77777777" w:rsidR="00FA2485" w:rsidRPr="001C74EA" w:rsidRDefault="00FA2485" w:rsidP="00A05687">
            <w:pPr>
              <w:rPr>
                <w:rFonts w:cstheme="minorHAnsi"/>
                <w:b/>
                <w:bCs/>
                <w:sz w:val="22"/>
                <w:szCs w:val="22"/>
              </w:rPr>
            </w:pPr>
            <w:r w:rsidRPr="001C74EA">
              <w:rPr>
                <w:rFonts w:cstheme="minorHAnsi"/>
                <w:b/>
                <w:bCs/>
                <w:sz w:val="22"/>
                <w:szCs w:val="22"/>
              </w:rPr>
              <w:t> </w:t>
            </w:r>
          </w:p>
          <w:p w14:paraId="06CF253F" w14:textId="77777777" w:rsidR="00FA2485" w:rsidRPr="001C74EA" w:rsidRDefault="00FA2485" w:rsidP="00A05687">
            <w:pPr>
              <w:rPr>
                <w:rFonts w:cstheme="minorHAnsi"/>
                <w:sz w:val="22"/>
                <w:szCs w:val="22"/>
              </w:rPr>
            </w:pPr>
            <w:r w:rsidRPr="001C74EA">
              <w:rPr>
                <w:rFonts w:cstheme="minorHAnsi"/>
                <w:b/>
                <w:bCs/>
                <w:sz w:val="22"/>
                <w:szCs w:val="22"/>
              </w:rPr>
              <w:t> </w:t>
            </w:r>
          </w:p>
        </w:tc>
        <w:tc>
          <w:tcPr>
            <w:tcW w:w="1559" w:type="dxa"/>
            <w:vMerge w:val="restart"/>
            <w:hideMark/>
          </w:tcPr>
          <w:p w14:paraId="53D48FAB" w14:textId="77777777" w:rsidR="00FA2485" w:rsidRPr="001C74EA" w:rsidRDefault="00FA2485" w:rsidP="00A05687">
            <w:pPr>
              <w:rPr>
                <w:rFonts w:cstheme="minorHAnsi"/>
                <w:sz w:val="22"/>
                <w:szCs w:val="22"/>
              </w:rPr>
            </w:pPr>
            <w:r w:rsidRPr="001C74EA">
              <w:rPr>
                <w:rFonts w:cstheme="minorHAnsi"/>
                <w:sz w:val="22"/>
                <w:szCs w:val="22"/>
              </w:rPr>
              <w:t>Mobile pes planus</w:t>
            </w:r>
          </w:p>
          <w:p w14:paraId="1C986C4A" w14:textId="77777777" w:rsidR="00FA2485" w:rsidRPr="001C74EA" w:rsidRDefault="00FA2485" w:rsidP="00A05687">
            <w:pPr>
              <w:rPr>
                <w:rFonts w:cstheme="minorHAnsi"/>
                <w:sz w:val="22"/>
                <w:szCs w:val="22"/>
              </w:rPr>
            </w:pPr>
            <w:r w:rsidRPr="001C74EA">
              <w:rPr>
                <w:rFonts w:cstheme="minorHAnsi"/>
                <w:sz w:val="22"/>
                <w:szCs w:val="22"/>
              </w:rPr>
              <w:t> </w:t>
            </w:r>
          </w:p>
          <w:p w14:paraId="1E7F0C35" w14:textId="77777777" w:rsidR="00FA2485" w:rsidRPr="001C74EA" w:rsidRDefault="00FA2485" w:rsidP="00A05687">
            <w:pPr>
              <w:rPr>
                <w:rFonts w:cstheme="minorHAnsi"/>
                <w:sz w:val="22"/>
                <w:szCs w:val="22"/>
              </w:rPr>
            </w:pPr>
            <w:r w:rsidRPr="001C74EA">
              <w:rPr>
                <w:rFonts w:cstheme="minorHAnsi"/>
                <w:sz w:val="22"/>
                <w:szCs w:val="22"/>
              </w:rPr>
              <w:t> </w:t>
            </w:r>
          </w:p>
        </w:tc>
        <w:tc>
          <w:tcPr>
            <w:tcW w:w="2126" w:type="dxa"/>
            <w:hideMark/>
          </w:tcPr>
          <w:p w14:paraId="0B03FF03" w14:textId="77777777" w:rsidR="00FA2485" w:rsidRPr="001C74EA" w:rsidRDefault="00FA2485" w:rsidP="00A05687">
            <w:pPr>
              <w:rPr>
                <w:rFonts w:cstheme="minorHAnsi"/>
                <w:sz w:val="22"/>
                <w:szCs w:val="22"/>
              </w:rPr>
            </w:pPr>
            <w:r w:rsidRPr="001C74EA">
              <w:rPr>
                <w:rFonts w:cstheme="minorHAnsi"/>
                <w:sz w:val="22"/>
                <w:szCs w:val="22"/>
              </w:rPr>
              <w:t>Group 1 CTF</w:t>
            </w:r>
          </w:p>
        </w:tc>
        <w:tc>
          <w:tcPr>
            <w:tcW w:w="1559" w:type="dxa"/>
            <w:hideMark/>
          </w:tcPr>
          <w:p w14:paraId="335ABA95" w14:textId="77777777" w:rsidR="00FA2485" w:rsidRPr="001C74EA" w:rsidRDefault="00FA2485" w:rsidP="00A05687">
            <w:pPr>
              <w:rPr>
                <w:rFonts w:cstheme="minorHAnsi"/>
                <w:sz w:val="22"/>
                <w:szCs w:val="22"/>
              </w:rPr>
            </w:pPr>
            <w:r w:rsidRPr="001C74EA">
              <w:rPr>
                <w:rFonts w:cstheme="minorHAnsi"/>
                <w:sz w:val="22"/>
                <w:szCs w:val="22"/>
              </w:rPr>
              <w:t>19.1 (0.75) ‡</w:t>
            </w:r>
          </w:p>
        </w:tc>
        <w:tc>
          <w:tcPr>
            <w:tcW w:w="993" w:type="dxa"/>
            <w:hideMark/>
          </w:tcPr>
          <w:p w14:paraId="3AB4AB37" w14:textId="77777777" w:rsidR="00FA2485" w:rsidRPr="001C74EA" w:rsidRDefault="00FA2485" w:rsidP="00A05687">
            <w:pPr>
              <w:rPr>
                <w:rFonts w:cstheme="minorHAnsi"/>
                <w:sz w:val="22"/>
                <w:szCs w:val="22"/>
              </w:rPr>
            </w:pPr>
            <w:r w:rsidRPr="001C74EA">
              <w:rPr>
                <w:rFonts w:cstheme="minorHAnsi"/>
                <w:sz w:val="22"/>
                <w:szCs w:val="22"/>
              </w:rPr>
              <w:t>11.7 (0.84) ‡</w:t>
            </w:r>
          </w:p>
        </w:tc>
        <w:tc>
          <w:tcPr>
            <w:tcW w:w="2268" w:type="dxa"/>
            <w:vMerge w:val="restart"/>
            <w:hideMark/>
          </w:tcPr>
          <w:p w14:paraId="40192297" w14:textId="77777777" w:rsidR="00FA2485" w:rsidRPr="001C74EA" w:rsidRDefault="00FA2485" w:rsidP="00A05687">
            <w:pPr>
              <w:rPr>
                <w:rFonts w:cstheme="minorHAnsi"/>
                <w:sz w:val="22"/>
                <w:szCs w:val="22"/>
              </w:rPr>
            </w:pPr>
            <w:r w:rsidRPr="001C74EA">
              <w:rPr>
                <w:rFonts w:cstheme="minorHAnsi"/>
                <w:sz w:val="22"/>
                <w:szCs w:val="22"/>
              </w:rPr>
              <w:t> One-way ANOVA:</w:t>
            </w:r>
          </w:p>
          <w:p w14:paraId="1F50CAE2" w14:textId="77777777" w:rsidR="00FA2485" w:rsidRPr="001C74EA" w:rsidRDefault="00FA2485" w:rsidP="00A05687">
            <w:pPr>
              <w:rPr>
                <w:rFonts w:cstheme="minorHAnsi"/>
                <w:sz w:val="22"/>
                <w:szCs w:val="22"/>
              </w:rPr>
            </w:pPr>
            <w:r w:rsidRPr="001C74EA">
              <w:rPr>
                <w:rFonts w:cstheme="minorHAnsi"/>
                <w:sz w:val="22"/>
                <w:szCs w:val="22"/>
              </w:rPr>
              <w:t>p&gt;0.5</w:t>
            </w:r>
          </w:p>
          <w:p w14:paraId="7983F346" w14:textId="77777777" w:rsidR="00FA2485" w:rsidRPr="001C74EA" w:rsidRDefault="00FA2485" w:rsidP="00A05687">
            <w:pPr>
              <w:rPr>
                <w:rFonts w:cstheme="minorHAnsi"/>
                <w:sz w:val="22"/>
                <w:szCs w:val="22"/>
              </w:rPr>
            </w:pPr>
            <w:r w:rsidRPr="001C74EA">
              <w:rPr>
                <w:rFonts w:cstheme="minorHAnsi"/>
                <w:sz w:val="22"/>
                <w:szCs w:val="22"/>
              </w:rPr>
              <w:t> </w:t>
            </w:r>
          </w:p>
          <w:p w14:paraId="5618C6F4" w14:textId="77777777" w:rsidR="00FA2485" w:rsidRPr="001C74EA" w:rsidRDefault="00FA2485" w:rsidP="00A05687">
            <w:pPr>
              <w:rPr>
                <w:rFonts w:cstheme="minorHAnsi"/>
                <w:sz w:val="22"/>
                <w:szCs w:val="22"/>
              </w:rPr>
            </w:pPr>
            <w:r w:rsidRPr="001C74EA">
              <w:rPr>
                <w:rFonts w:cstheme="minorHAnsi"/>
                <w:sz w:val="22"/>
                <w:szCs w:val="22"/>
              </w:rPr>
              <w:t> </w:t>
            </w:r>
          </w:p>
          <w:p w14:paraId="0F9568AB" w14:textId="77777777" w:rsidR="00FA2485" w:rsidRPr="001C74EA" w:rsidRDefault="00FA2485" w:rsidP="00A05687">
            <w:pPr>
              <w:rPr>
                <w:rFonts w:cstheme="minorHAnsi"/>
                <w:sz w:val="22"/>
                <w:szCs w:val="22"/>
              </w:rPr>
            </w:pPr>
            <w:r w:rsidRPr="001C74EA">
              <w:rPr>
                <w:rFonts w:cstheme="minorHAnsi"/>
                <w:sz w:val="22"/>
                <w:szCs w:val="22"/>
              </w:rPr>
              <w:t> </w:t>
            </w:r>
          </w:p>
        </w:tc>
      </w:tr>
      <w:tr w:rsidR="00FA2485" w:rsidRPr="001C74EA" w14:paraId="3FA5D794" w14:textId="77777777" w:rsidTr="001C74EA">
        <w:trPr>
          <w:trHeight w:val="340"/>
        </w:trPr>
        <w:tc>
          <w:tcPr>
            <w:tcW w:w="4106" w:type="dxa"/>
            <w:vMerge/>
            <w:hideMark/>
          </w:tcPr>
          <w:p w14:paraId="4A982CD5" w14:textId="77777777" w:rsidR="00FA2485" w:rsidRPr="001C74EA" w:rsidRDefault="00FA2485" w:rsidP="00A05687">
            <w:pPr>
              <w:rPr>
                <w:rFonts w:cstheme="minorHAnsi"/>
                <w:sz w:val="22"/>
                <w:szCs w:val="22"/>
              </w:rPr>
            </w:pPr>
          </w:p>
        </w:tc>
        <w:tc>
          <w:tcPr>
            <w:tcW w:w="1418" w:type="dxa"/>
            <w:vMerge/>
            <w:hideMark/>
          </w:tcPr>
          <w:p w14:paraId="4AFCB9E0" w14:textId="77777777" w:rsidR="00FA2485" w:rsidRPr="001C74EA" w:rsidRDefault="00FA2485" w:rsidP="00A05687">
            <w:pPr>
              <w:rPr>
                <w:rFonts w:cstheme="minorHAnsi"/>
                <w:sz w:val="22"/>
                <w:szCs w:val="22"/>
              </w:rPr>
            </w:pPr>
          </w:p>
        </w:tc>
        <w:tc>
          <w:tcPr>
            <w:tcW w:w="1559" w:type="dxa"/>
            <w:vMerge/>
            <w:hideMark/>
          </w:tcPr>
          <w:p w14:paraId="5C739FB0" w14:textId="77777777" w:rsidR="00FA2485" w:rsidRPr="001C74EA" w:rsidRDefault="00FA2485" w:rsidP="00A05687">
            <w:pPr>
              <w:rPr>
                <w:rFonts w:cstheme="minorHAnsi"/>
                <w:sz w:val="22"/>
                <w:szCs w:val="22"/>
              </w:rPr>
            </w:pPr>
          </w:p>
        </w:tc>
        <w:tc>
          <w:tcPr>
            <w:tcW w:w="2126" w:type="dxa"/>
            <w:hideMark/>
          </w:tcPr>
          <w:p w14:paraId="5AC2108E" w14:textId="77777777" w:rsidR="00FA2485" w:rsidRPr="001C74EA" w:rsidRDefault="00FA2485" w:rsidP="00A05687">
            <w:pPr>
              <w:rPr>
                <w:rFonts w:cstheme="minorHAnsi"/>
                <w:sz w:val="22"/>
                <w:szCs w:val="22"/>
              </w:rPr>
            </w:pPr>
            <w:r w:rsidRPr="001C74EA">
              <w:rPr>
                <w:rFonts w:cstheme="minorHAnsi"/>
                <w:sz w:val="22"/>
                <w:szCs w:val="22"/>
              </w:rPr>
              <w:t>Group 2 SLF</w:t>
            </w:r>
          </w:p>
        </w:tc>
        <w:tc>
          <w:tcPr>
            <w:tcW w:w="1559" w:type="dxa"/>
            <w:hideMark/>
          </w:tcPr>
          <w:p w14:paraId="62020DD2" w14:textId="77777777" w:rsidR="00FA2485" w:rsidRPr="001C74EA" w:rsidRDefault="00FA2485" w:rsidP="00A05687">
            <w:pPr>
              <w:rPr>
                <w:rFonts w:cstheme="minorHAnsi"/>
                <w:sz w:val="22"/>
                <w:szCs w:val="22"/>
              </w:rPr>
            </w:pPr>
            <w:r w:rsidRPr="001C74EA">
              <w:rPr>
                <w:rFonts w:cstheme="minorHAnsi"/>
                <w:sz w:val="22"/>
                <w:szCs w:val="22"/>
              </w:rPr>
              <w:t>16.7 (0.87) ‡</w:t>
            </w:r>
          </w:p>
        </w:tc>
        <w:tc>
          <w:tcPr>
            <w:tcW w:w="993" w:type="dxa"/>
            <w:hideMark/>
          </w:tcPr>
          <w:p w14:paraId="03D92342" w14:textId="77777777" w:rsidR="00FA2485" w:rsidRPr="001C74EA" w:rsidRDefault="00FA2485" w:rsidP="00A05687">
            <w:pPr>
              <w:rPr>
                <w:rFonts w:cstheme="minorHAnsi"/>
                <w:sz w:val="22"/>
                <w:szCs w:val="22"/>
              </w:rPr>
            </w:pPr>
            <w:r w:rsidRPr="001C74EA">
              <w:rPr>
                <w:rFonts w:cstheme="minorHAnsi"/>
                <w:sz w:val="22"/>
                <w:szCs w:val="22"/>
              </w:rPr>
              <w:t>11.8 (0.91) ‡</w:t>
            </w:r>
          </w:p>
        </w:tc>
        <w:tc>
          <w:tcPr>
            <w:tcW w:w="2268" w:type="dxa"/>
            <w:vMerge/>
            <w:hideMark/>
          </w:tcPr>
          <w:p w14:paraId="3C2A5905" w14:textId="77777777" w:rsidR="00FA2485" w:rsidRPr="001C74EA" w:rsidRDefault="00FA2485" w:rsidP="00A05687">
            <w:pPr>
              <w:rPr>
                <w:rFonts w:cstheme="minorHAnsi"/>
                <w:sz w:val="22"/>
                <w:szCs w:val="22"/>
              </w:rPr>
            </w:pPr>
          </w:p>
        </w:tc>
      </w:tr>
      <w:tr w:rsidR="00FA2485" w:rsidRPr="001C74EA" w14:paraId="77672259" w14:textId="77777777" w:rsidTr="001C74EA">
        <w:trPr>
          <w:trHeight w:val="320"/>
        </w:trPr>
        <w:tc>
          <w:tcPr>
            <w:tcW w:w="4106" w:type="dxa"/>
            <w:vMerge/>
            <w:hideMark/>
          </w:tcPr>
          <w:p w14:paraId="584C1C89" w14:textId="77777777" w:rsidR="00FA2485" w:rsidRPr="001C74EA" w:rsidRDefault="00FA2485" w:rsidP="00A05687">
            <w:pPr>
              <w:rPr>
                <w:rFonts w:cstheme="minorHAnsi"/>
                <w:sz w:val="22"/>
                <w:szCs w:val="22"/>
              </w:rPr>
            </w:pPr>
          </w:p>
        </w:tc>
        <w:tc>
          <w:tcPr>
            <w:tcW w:w="1418" w:type="dxa"/>
            <w:vMerge/>
            <w:hideMark/>
          </w:tcPr>
          <w:p w14:paraId="7AEF9074" w14:textId="77777777" w:rsidR="00FA2485" w:rsidRPr="001C74EA" w:rsidRDefault="00FA2485" w:rsidP="00A05687">
            <w:pPr>
              <w:rPr>
                <w:rFonts w:cstheme="minorHAnsi"/>
                <w:sz w:val="22"/>
                <w:szCs w:val="22"/>
              </w:rPr>
            </w:pPr>
          </w:p>
        </w:tc>
        <w:tc>
          <w:tcPr>
            <w:tcW w:w="1559" w:type="dxa"/>
            <w:vMerge/>
            <w:hideMark/>
          </w:tcPr>
          <w:p w14:paraId="5385A66E" w14:textId="77777777" w:rsidR="00FA2485" w:rsidRPr="001C74EA" w:rsidRDefault="00FA2485" w:rsidP="00A05687">
            <w:pPr>
              <w:rPr>
                <w:rFonts w:cstheme="minorHAnsi"/>
                <w:sz w:val="22"/>
                <w:szCs w:val="22"/>
              </w:rPr>
            </w:pPr>
          </w:p>
        </w:tc>
        <w:tc>
          <w:tcPr>
            <w:tcW w:w="2126" w:type="dxa"/>
            <w:hideMark/>
          </w:tcPr>
          <w:p w14:paraId="494EA034" w14:textId="77777777" w:rsidR="00FA2485" w:rsidRPr="001C74EA" w:rsidRDefault="00FA2485" w:rsidP="00A05687">
            <w:pPr>
              <w:rPr>
                <w:rFonts w:cstheme="minorHAnsi"/>
                <w:sz w:val="22"/>
                <w:szCs w:val="22"/>
              </w:rPr>
            </w:pPr>
            <w:r w:rsidRPr="001C74EA">
              <w:rPr>
                <w:rFonts w:cstheme="minorHAnsi"/>
                <w:sz w:val="22"/>
                <w:szCs w:val="22"/>
              </w:rPr>
              <w:t xml:space="preserve">Group 3 CTF with </w:t>
            </w:r>
            <w:proofErr w:type="spellStart"/>
            <w:r w:rsidRPr="001C74EA">
              <w:rPr>
                <w:rFonts w:cstheme="minorHAnsi"/>
                <w:sz w:val="22"/>
                <w:szCs w:val="22"/>
              </w:rPr>
              <w:t>Helfet</w:t>
            </w:r>
            <w:proofErr w:type="spellEnd"/>
            <w:r w:rsidRPr="001C74EA">
              <w:rPr>
                <w:rFonts w:cstheme="minorHAnsi"/>
                <w:sz w:val="22"/>
                <w:szCs w:val="22"/>
              </w:rPr>
              <w:t xml:space="preserve"> heel cup </w:t>
            </w:r>
          </w:p>
        </w:tc>
        <w:tc>
          <w:tcPr>
            <w:tcW w:w="1559" w:type="dxa"/>
            <w:hideMark/>
          </w:tcPr>
          <w:p w14:paraId="6864C75A" w14:textId="77777777" w:rsidR="00FA2485" w:rsidRPr="001C74EA" w:rsidRDefault="00FA2485" w:rsidP="00A05687">
            <w:pPr>
              <w:rPr>
                <w:rFonts w:cstheme="minorHAnsi"/>
                <w:sz w:val="22"/>
                <w:szCs w:val="22"/>
              </w:rPr>
            </w:pPr>
            <w:r w:rsidRPr="001C74EA">
              <w:rPr>
                <w:rFonts w:cstheme="minorHAnsi"/>
                <w:sz w:val="22"/>
                <w:szCs w:val="22"/>
              </w:rPr>
              <w:t>16.8 (0.76) ‡</w:t>
            </w:r>
          </w:p>
        </w:tc>
        <w:tc>
          <w:tcPr>
            <w:tcW w:w="993" w:type="dxa"/>
            <w:hideMark/>
          </w:tcPr>
          <w:p w14:paraId="7D40A713" w14:textId="77777777" w:rsidR="00FA2485" w:rsidRPr="001C74EA" w:rsidRDefault="00FA2485" w:rsidP="00A05687">
            <w:pPr>
              <w:rPr>
                <w:rFonts w:cstheme="minorHAnsi"/>
                <w:sz w:val="22"/>
                <w:szCs w:val="22"/>
              </w:rPr>
            </w:pPr>
            <w:r w:rsidRPr="001C74EA">
              <w:rPr>
                <w:rFonts w:cstheme="minorHAnsi"/>
                <w:sz w:val="22"/>
                <w:szCs w:val="22"/>
              </w:rPr>
              <w:t>11.5 (0.67) ‡</w:t>
            </w:r>
          </w:p>
        </w:tc>
        <w:tc>
          <w:tcPr>
            <w:tcW w:w="2268" w:type="dxa"/>
            <w:vMerge/>
            <w:hideMark/>
          </w:tcPr>
          <w:p w14:paraId="34568CDF" w14:textId="77777777" w:rsidR="00FA2485" w:rsidRPr="001C74EA" w:rsidRDefault="00FA2485" w:rsidP="00A05687">
            <w:pPr>
              <w:rPr>
                <w:rFonts w:cstheme="minorHAnsi"/>
                <w:sz w:val="22"/>
                <w:szCs w:val="22"/>
              </w:rPr>
            </w:pPr>
          </w:p>
        </w:tc>
      </w:tr>
      <w:tr w:rsidR="00FA2485" w:rsidRPr="001C74EA" w14:paraId="38D3DD4B" w14:textId="77777777" w:rsidTr="001C74EA">
        <w:trPr>
          <w:trHeight w:val="340"/>
        </w:trPr>
        <w:tc>
          <w:tcPr>
            <w:tcW w:w="4106" w:type="dxa"/>
            <w:vMerge/>
            <w:tcBorders>
              <w:bottom w:val="double" w:sz="4" w:space="0" w:color="000000"/>
            </w:tcBorders>
            <w:hideMark/>
          </w:tcPr>
          <w:p w14:paraId="4A9D9A48" w14:textId="77777777" w:rsidR="00FA2485" w:rsidRPr="001C74EA" w:rsidRDefault="00FA2485" w:rsidP="00A05687">
            <w:pPr>
              <w:rPr>
                <w:rFonts w:cstheme="minorHAnsi"/>
                <w:sz w:val="22"/>
                <w:szCs w:val="22"/>
              </w:rPr>
            </w:pPr>
          </w:p>
        </w:tc>
        <w:tc>
          <w:tcPr>
            <w:tcW w:w="1418" w:type="dxa"/>
            <w:vMerge/>
            <w:tcBorders>
              <w:bottom w:val="double" w:sz="4" w:space="0" w:color="000000"/>
            </w:tcBorders>
            <w:hideMark/>
          </w:tcPr>
          <w:p w14:paraId="1B349001" w14:textId="77777777" w:rsidR="00FA2485" w:rsidRPr="001C74EA" w:rsidRDefault="00FA2485" w:rsidP="00A05687">
            <w:pPr>
              <w:rPr>
                <w:rFonts w:cstheme="minorHAnsi"/>
                <w:sz w:val="22"/>
                <w:szCs w:val="22"/>
              </w:rPr>
            </w:pPr>
          </w:p>
        </w:tc>
        <w:tc>
          <w:tcPr>
            <w:tcW w:w="1559" w:type="dxa"/>
            <w:vMerge/>
            <w:tcBorders>
              <w:bottom w:val="double" w:sz="4" w:space="0" w:color="000000"/>
            </w:tcBorders>
            <w:hideMark/>
          </w:tcPr>
          <w:p w14:paraId="4A8533A8" w14:textId="77777777" w:rsidR="00FA2485" w:rsidRPr="001C74EA" w:rsidRDefault="00FA2485" w:rsidP="00A05687">
            <w:pPr>
              <w:rPr>
                <w:rFonts w:cstheme="minorHAnsi"/>
                <w:sz w:val="22"/>
                <w:szCs w:val="22"/>
              </w:rPr>
            </w:pPr>
          </w:p>
        </w:tc>
        <w:tc>
          <w:tcPr>
            <w:tcW w:w="2126" w:type="dxa"/>
            <w:tcBorders>
              <w:bottom w:val="double" w:sz="4" w:space="0" w:color="000000"/>
            </w:tcBorders>
            <w:hideMark/>
          </w:tcPr>
          <w:p w14:paraId="731B7DD5" w14:textId="77777777" w:rsidR="00FA2485" w:rsidRPr="001C74EA" w:rsidRDefault="00FA2485" w:rsidP="00A05687">
            <w:pPr>
              <w:rPr>
                <w:rFonts w:cstheme="minorHAnsi"/>
                <w:sz w:val="22"/>
                <w:szCs w:val="22"/>
              </w:rPr>
            </w:pPr>
            <w:r w:rsidRPr="001C74EA">
              <w:rPr>
                <w:rFonts w:cstheme="minorHAnsi"/>
                <w:sz w:val="22"/>
                <w:szCs w:val="22"/>
              </w:rPr>
              <w:t xml:space="preserve">Group 4 SLF with UCBL </w:t>
            </w:r>
          </w:p>
        </w:tc>
        <w:tc>
          <w:tcPr>
            <w:tcW w:w="1559" w:type="dxa"/>
            <w:tcBorders>
              <w:bottom w:val="double" w:sz="4" w:space="0" w:color="000000"/>
            </w:tcBorders>
            <w:hideMark/>
          </w:tcPr>
          <w:p w14:paraId="00B7515D" w14:textId="77777777" w:rsidR="00FA2485" w:rsidRPr="001C74EA" w:rsidRDefault="00FA2485" w:rsidP="00A05687">
            <w:pPr>
              <w:rPr>
                <w:rFonts w:cstheme="minorHAnsi"/>
                <w:sz w:val="22"/>
                <w:szCs w:val="22"/>
              </w:rPr>
            </w:pPr>
            <w:r w:rsidRPr="001C74EA">
              <w:rPr>
                <w:rFonts w:cstheme="minorHAnsi"/>
                <w:sz w:val="22"/>
                <w:szCs w:val="22"/>
              </w:rPr>
              <w:t>19.7 (0.83) ‡</w:t>
            </w:r>
          </w:p>
        </w:tc>
        <w:tc>
          <w:tcPr>
            <w:tcW w:w="993" w:type="dxa"/>
            <w:tcBorders>
              <w:bottom w:val="double" w:sz="4" w:space="0" w:color="000000"/>
            </w:tcBorders>
            <w:hideMark/>
          </w:tcPr>
          <w:p w14:paraId="13B90F5D" w14:textId="77777777" w:rsidR="00FA2485" w:rsidRPr="001C74EA" w:rsidRDefault="00FA2485" w:rsidP="00A05687">
            <w:pPr>
              <w:rPr>
                <w:rFonts w:cstheme="minorHAnsi"/>
                <w:sz w:val="22"/>
                <w:szCs w:val="22"/>
              </w:rPr>
            </w:pPr>
            <w:r w:rsidRPr="001C74EA">
              <w:rPr>
                <w:rFonts w:cstheme="minorHAnsi"/>
                <w:sz w:val="22"/>
                <w:szCs w:val="22"/>
              </w:rPr>
              <w:t>11.3 (0.98) ‡</w:t>
            </w:r>
          </w:p>
        </w:tc>
        <w:tc>
          <w:tcPr>
            <w:tcW w:w="2268" w:type="dxa"/>
            <w:vMerge/>
            <w:tcBorders>
              <w:bottom w:val="double" w:sz="4" w:space="0" w:color="000000"/>
            </w:tcBorders>
            <w:hideMark/>
          </w:tcPr>
          <w:p w14:paraId="3D8F2D91" w14:textId="77777777" w:rsidR="00FA2485" w:rsidRPr="001C74EA" w:rsidRDefault="00FA2485" w:rsidP="00A05687">
            <w:pPr>
              <w:rPr>
                <w:rFonts w:cstheme="minorHAnsi"/>
                <w:sz w:val="22"/>
                <w:szCs w:val="22"/>
              </w:rPr>
            </w:pPr>
          </w:p>
        </w:tc>
      </w:tr>
      <w:tr w:rsidR="00FA2485" w:rsidRPr="001C74EA" w14:paraId="6C06CA8B" w14:textId="77777777" w:rsidTr="001C74EA">
        <w:trPr>
          <w:trHeight w:val="520"/>
        </w:trPr>
        <w:tc>
          <w:tcPr>
            <w:tcW w:w="4106" w:type="dxa"/>
            <w:vMerge w:val="restart"/>
            <w:tcBorders>
              <w:top w:val="double" w:sz="4" w:space="0" w:color="000000"/>
            </w:tcBorders>
            <w:hideMark/>
          </w:tcPr>
          <w:p w14:paraId="32DD5EAA" w14:textId="77777777" w:rsidR="00FA2485" w:rsidRPr="001C74EA" w:rsidRDefault="00FA2485" w:rsidP="00A05687">
            <w:pPr>
              <w:rPr>
                <w:rFonts w:cstheme="minorHAnsi"/>
                <w:b/>
                <w:bCs/>
                <w:sz w:val="22"/>
                <w:szCs w:val="22"/>
              </w:rPr>
            </w:pPr>
            <w:proofErr w:type="spellStart"/>
            <w:r w:rsidRPr="001C74EA">
              <w:rPr>
                <w:rFonts w:cstheme="minorHAnsi"/>
                <w:b/>
                <w:bCs/>
                <w:sz w:val="22"/>
                <w:szCs w:val="22"/>
              </w:rPr>
              <w:t>Talo</w:t>
            </w:r>
            <w:proofErr w:type="spellEnd"/>
            <w:r w:rsidRPr="001C74EA">
              <w:rPr>
                <w:rFonts w:cstheme="minorHAnsi"/>
                <w:b/>
                <w:bCs/>
                <w:sz w:val="22"/>
                <w:szCs w:val="22"/>
              </w:rPr>
              <w:t xml:space="preserve"> calcaneal angle (°)</w:t>
            </w:r>
          </w:p>
          <w:p w14:paraId="7185601E" w14:textId="77777777" w:rsidR="00FA2485" w:rsidRPr="001C74EA" w:rsidRDefault="00FA2485" w:rsidP="00A05687">
            <w:pPr>
              <w:rPr>
                <w:rFonts w:cstheme="minorHAnsi"/>
                <w:b/>
                <w:bCs/>
                <w:sz w:val="22"/>
                <w:szCs w:val="22"/>
              </w:rPr>
            </w:pPr>
            <w:r w:rsidRPr="001C74EA">
              <w:rPr>
                <w:rFonts w:cstheme="minorHAnsi"/>
                <w:sz w:val="22"/>
                <w:szCs w:val="22"/>
              </w:rPr>
              <w:t> </w:t>
            </w:r>
          </w:p>
        </w:tc>
        <w:tc>
          <w:tcPr>
            <w:tcW w:w="1418" w:type="dxa"/>
            <w:vMerge w:val="restart"/>
            <w:tcBorders>
              <w:top w:val="double" w:sz="4" w:space="0" w:color="000000"/>
            </w:tcBorders>
            <w:hideMark/>
          </w:tcPr>
          <w:p w14:paraId="24C5603A" w14:textId="77777777" w:rsidR="00FA2485" w:rsidRPr="001C74EA" w:rsidRDefault="00FA2485" w:rsidP="00A05687">
            <w:pPr>
              <w:rPr>
                <w:rFonts w:cstheme="minorHAnsi"/>
                <w:b/>
                <w:bCs/>
                <w:sz w:val="22"/>
                <w:szCs w:val="22"/>
              </w:rPr>
            </w:pPr>
            <w:proofErr w:type="spellStart"/>
            <w:r w:rsidRPr="001C74EA">
              <w:rPr>
                <w:rFonts w:cstheme="minorHAnsi"/>
                <w:b/>
                <w:bCs/>
                <w:sz w:val="22"/>
                <w:szCs w:val="22"/>
              </w:rPr>
              <w:t>Kanatli</w:t>
            </w:r>
            <w:proofErr w:type="spellEnd"/>
            <w:r w:rsidRPr="001C74EA">
              <w:rPr>
                <w:rFonts w:cstheme="minorHAnsi"/>
                <w:b/>
                <w:bCs/>
                <w:sz w:val="22"/>
                <w:szCs w:val="22"/>
              </w:rPr>
              <w:t xml:space="preserve"> et al. (2016)</w:t>
            </w:r>
          </w:p>
          <w:p w14:paraId="43095854" w14:textId="77777777" w:rsidR="00FA2485" w:rsidRPr="001C74EA" w:rsidRDefault="00FA2485" w:rsidP="00A05687">
            <w:pPr>
              <w:rPr>
                <w:rFonts w:cstheme="minorHAnsi"/>
                <w:sz w:val="22"/>
                <w:szCs w:val="22"/>
              </w:rPr>
            </w:pPr>
            <w:r w:rsidRPr="001C74EA">
              <w:rPr>
                <w:rFonts w:cstheme="minorHAnsi"/>
                <w:b/>
                <w:bCs/>
                <w:sz w:val="22"/>
                <w:szCs w:val="22"/>
              </w:rPr>
              <w:t> </w:t>
            </w:r>
          </w:p>
        </w:tc>
        <w:tc>
          <w:tcPr>
            <w:tcW w:w="1559" w:type="dxa"/>
            <w:vMerge w:val="restart"/>
            <w:tcBorders>
              <w:top w:val="double" w:sz="4" w:space="0" w:color="000000"/>
            </w:tcBorders>
            <w:hideMark/>
          </w:tcPr>
          <w:p w14:paraId="588E5E63" w14:textId="77777777" w:rsidR="00FA2485" w:rsidRPr="001C74EA" w:rsidRDefault="00FA2485" w:rsidP="00A05687">
            <w:pPr>
              <w:rPr>
                <w:rFonts w:cstheme="minorHAnsi"/>
                <w:sz w:val="22"/>
                <w:szCs w:val="22"/>
              </w:rPr>
            </w:pPr>
            <w:r w:rsidRPr="001C74EA">
              <w:rPr>
                <w:rFonts w:cstheme="minorHAnsi"/>
                <w:sz w:val="22"/>
                <w:szCs w:val="22"/>
              </w:rPr>
              <w:t>Mobile pes planus</w:t>
            </w:r>
          </w:p>
          <w:p w14:paraId="68C7EDEE" w14:textId="77777777" w:rsidR="00FA2485" w:rsidRPr="001C74EA" w:rsidRDefault="00FA2485" w:rsidP="00A05687">
            <w:pPr>
              <w:rPr>
                <w:rFonts w:cstheme="minorHAnsi"/>
                <w:sz w:val="22"/>
                <w:szCs w:val="22"/>
              </w:rPr>
            </w:pPr>
            <w:r w:rsidRPr="001C74EA">
              <w:rPr>
                <w:rFonts w:cstheme="minorHAnsi"/>
                <w:sz w:val="22"/>
                <w:szCs w:val="22"/>
              </w:rPr>
              <w:t> </w:t>
            </w:r>
          </w:p>
        </w:tc>
        <w:tc>
          <w:tcPr>
            <w:tcW w:w="2126" w:type="dxa"/>
            <w:tcBorders>
              <w:top w:val="double" w:sz="4" w:space="0" w:color="000000"/>
            </w:tcBorders>
            <w:hideMark/>
          </w:tcPr>
          <w:p w14:paraId="58FFA7DD" w14:textId="77777777" w:rsidR="00FA2485" w:rsidRPr="001C74EA" w:rsidRDefault="00FA2485" w:rsidP="00A05687">
            <w:pPr>
              <w:rPr>
                <w:rFonts w:cstheme="minorHAnsi"/>
                <w:sz w:val="22"/>
                <w:szCs w:val="22"/>
              </w:rPr>
            </w:pPr>
            <w:r w:rsidRPr="001C74EA">
              <w:rPr>
                <w:rFonts w:cstheme="minorHAnsi"/>
                <w:sz w:val="22"/>
                <w:szCs w:val="22"/>
              </w:rPr>
              <w:t>Group 1 CTF</w:t>
            </w:r>
          </w:p>
        </w:tc>
        <w:tc>
          <w:tcPr>
            <w:tcW w:w="1559" w:type="dxa"/>
            <w:tcBorders>
              <w:top w:val="double" w:sz="4" w:space="0" w:color="000000"/>
            </w:tcBorders>
            <w:hideMark/>
          </w:tcPr>
          <w:p w14:paraId="62D7B268" w14:textId="77777777" w:rsidR="00FA2485" w:rsidRPr="001C74EA" w:rsidRDefault="00FA2485" w:rsidP="00A05687">
            <w:pPr>
              <w:rPr>
                <w:rFonts w:cstheme="minorHAnsi"/>
                <w:sz w:val="22"/>
                <w:szCs w:val="22"/>
              </w:rPr>
            </w:pPr>
            <w:r w:rsidRPr="001C74EA">
              <w:rPr>
                <w:rFonts w:cstheme="minorHAnsi"/>
                <w:sz w:val="22"/>
                <w:szCs w:val="22"/>
              </w:rPr>
              <w:t>46§ (27-56) †</w:t>
            </w:r>
          </w:p>
        </w:tc>
        <w:tc>
          <w:tcPr>
            <w:tcW w:w="993" w:type="dxa"/>
            <w:tcBorders>
              <w:top w:val="double" w:sz="4" w:space="0" w:color="000000"/>
            </w:tcBorders>
            <w:hideMark/>
          </w:tcPr>
          <w:p w14:paraId="07E439EB" w14:textId="77777777" w:rsidR="00FA2485" w:rsidRPr="001C74EA" w:rsidRDefault="00FA2485" w:rsidP="00A05687">
            <w:pPr>
              <w:rPr>
                <w:rFonts w:cstheme="minorHAnsi"/>
                <w:sz w:val="22"/>
                <w:szCs w:val="22"/>
              </w:rPr>
            </w:pPr>
            <w:r w:rsidRPr="001C74EA">
              <w:rPr>
                <w:rFonts w:cstheme="minorHAnsi"/>
                <w:sz w:val="22"/>
                <w:szCs w:val="22"/>
              </w:rPr>
              <w:t>44§ (32-57) †</w:t>
            </w:r>
          </w:p>
        </w:tc>
        <w:tc>
          <w:tcPr>
            <w:tcW w:w="2268" w:type="dxa"/>
            <w:tcBorders>
              <w:top w:val="double" w:sz="4" w:space="0" w:color="000000"/>
            </w:tcBorders>
          </w:tcPr>
          <w:p w14:paraId="598EA2B1" w14:textId="77777777" w:rsidR="00FA2485" w:rsidRPr="001C74EA" w:rsidRDefault="00FA2485" w:rsidP="00A05687">
            <w:pPr>
              <w:rPr>
                <w:rFonts w:cstheme="minorHAnsi"/>
                <w:sz w:val="22"/>
                <w:szCs w:val="22"/>
              </w:rPr>
            </w:pPr>
            <w:r w:rsidRPr="001C74EA">
              <w:rPr>
                <w:rFonts w:cstheme="minorHAnsi"/>
                <w:sz w:val="22"/>
                <w:szCs w:val="22"/>
              </w:rPr>
              <w:t>Wilcoxon signed rank:</w:t>
            </w:r>
          </w:p>
          <w:p w14:paraId="50045497" w14:textId="77777777" w:rsidR="00FA2485" w:rsidRPr="001C74EA" w:rsidRDefault="00FA2485" w:rsidP="00A05687">
            <w:pPr>
              <w:rPr>
                <w:rFonts w:cstheme="minorHAnsi"/>
                <w:sz w:val="22"/>
                <w:szCs w:val="22"/>
              </w:rPr>
            </w:pPr>
            <w:r w:rsidRPr="001C74EA">
              <w:rPr>
                <w:rFonts w:cstheme="minorHAnsi"/>
                <w:sz w:val="22"/>
                <w:szCs w:val="22"/>
              </w:rPr>
              <w:t xml:space="preserve">Group1 p=0.736; </w:t>
            </w:r>
          </w:p>
          <w:p w14:paraId="512DFB19" w14:textId="77777777" w:rsidR="00FA2485" w:rsidRPr="001C74EA" w:rsidRDefault="00FA2485" w:rsidP="00A05687">
            <w:pPr>
              <w:rPr>
                <w:rFonts w:cstheme="minorHAnsi"/>
                <w:sz w:val="22"/>
                <w:szCs w:val="22"/>
              </w:rPr>
            </w:pPr>
            <w:r w:rsidRPr="001C74EA">
              <w:rPr>
                <w:rFonts w:cstheme="minorHAnsi"/>
                <w:sz w:val="22"/>
                <w:szCs w:val="22"/>
              </w:rPr>
              <w:t>Group 2 p=0.113</w:t>
            </w:r>
          </w:p>
        </w:tc>
      </w:tr>
      <w:tr w:rsidR="00FA2485" w:rsidRPr="001C74EA" w14:paraId="7579FFB6" w14:textId="77777777" w:rsidTr="001C74EA">
        <w:trPr>
          <w:trHeight w:val="580"/>
        </w:trPr>
        <w:tc>
          <w:tcPr>
            <w:tcW w:w="4106" w:type="dxa"/>
            <w:vMerge/>
            <w:tcBorders>
              <w:bottom w:val="single" w:sz="12" w:space="0" w:color="auto"/>
            </w:tcBorders>
            <w:noWrap/>
            <w:hideMark/>
          </w:tcPr>
          <w:p w14:paraId="5B9515E1" w14:textId="77777777" w:rsidR="00FA2485" w:rsidRPr="001C74EA" w:rsidRDefault="00FA2485" w:rsidP="00A05687">
            <w:pPr>
              <w:rPr>
                <w:rFonts w:cstheme="minorHAnsi"/>
                <w:sz w:val="22"/>
                <w:szCs w:val="22"/>
              </w:rPr>
            </w:pPr>
          </w:p>
        </w:tc>
        <w:tc>
          <w:tcPr>
            <w:tcW w:w="1418" w:type="dxa"/>
            <w:vMerge/>
            <w:tcBorders>
              <w:bottom w:val="single" w:sz="12" w:space="0" w:color="auto"/>
            </w:tcBorders>
            <w:hideMark/>
          </w:tcPr>
          <w:p w14:paraId="01753B6C" w14:textId="77777777" w:rsidR="00FA2485" w:rsidRPr="001C74EA" w:rsidRDefault="00FA2485" w:rsidP="00A05687">
            <w:pPr>
              <w:rPr>
                <w:rFonts w:cstheme="minorHAnsi"/>
                <w:sz w:val="22"/>
                <w:szCs w:val="22"/>
              </w:rPr>
            </w:pPr>
          </w:p>
        </w:tc>
        <w:tc>
          <w:tcPr>
            <w:tcW w:w="1559" w:type="dxa"/>
            <w:vMerge/>
            <w:tcBorders>
              <w:bottom w:val="single" w:sz="12" w:space="0" w:color="auto"/>
            </w:tcBorders>
            <w:hideMark/>
          </w:tcPr>
          <w:p w14:paraId="09755A2E" w14:textId="77777777" w:rsidR="00FA2485" w:rsidRPr="001C74EA" w:rsidRDefault="00FA2485" w:rsidP="00A05687">
            <w:pPr>
              <w:rPr>
                <w:rFonts w:cstheme="minorHAnsi"/>
                <w:sz w:val="22"/>
                <w:szCs w:val="22"/>
              </w:rPr>
            </w:pPr>
          </w:p>
        </w:tc>
        <w:tc>
          <w:tcPr>
            <w:tcW w:w="2126" w:type="dxa"/>
            <w:tcBorders>
              <w:bottom w:val="single" w:sz="12" w:space="0" w:color="auto"/>
            </w:tcBorders>
            <w:hideMark/>
          </w:tcPr>
          <w:p w14:paraId="7611562C" w14:textId="77777777" w:rsidR="00FA2485" w:rsidRPr="001C74EA" w:rsidRDefault="00FA2485" w:rsidP="00A05687">
            <w:pPr>
              <w:rPr>
                <w:rFonts w:cstheme="minorHAnsi"/>
                <w:sz w:val="22"/>
                <w:szCs w:val="22"/>
              </w:rPr>
            </w:pPr>
            <w:r w:rsidRPr="001C74EA">
              <w:rPr>
                <w:rFonts w:cstheme="minorHAnsi"/>
                <w:sz w:val="22"/>
                <w:szCs w:val="22"/>
              </w:rPr>
              <w:t>Group 2 Own footwear</w:t>
            </w:r>
          </w:p>
        </w:tc>
        <w:tc>
          <w:tcPr>
            <w:tcW w:w="1559" w:type="dxa"/>
            <w:tcBorders>
              <w:bottom w:val="single" w:sz="12" w:space="0" w:color="auto"/>
            </w:tcBorders>
            <w:hideMark/>
          </w:tcPr>
          <w:p w14:paraId="1223DBEC" w14:textId="77777777" w:rsidR="00FA2485" w:rsidRPr="001C74EA" w:rsidRDefault="00FA2485" w:rsidP="00A05687">
            <w:pPr>
              <w:rPr>
                <w:rFonts w:cstheme="minorHAnsi"/>
                <w:sz w:val="22"/>
                <w:szCs w:val="22"/>
              </w:rPr>
            </w:pPr>
            <w:r w:rsidRPr="001C74EA">
              <w:rPr>
                <w:rFonts w:cstheme="minorHAnsi"/>
                <w:sz w:val="22"/>
                <w:szCs w:val="22"/>
              </w:rPr>
              <w:t>46§ (34-55) †</w:t>
            </w:r>
          </w:p>
        </w:tc>
        <w:tc>
          <w:tcPr>
            <w:tcW w:w="993" w:type="dxa"/>
            <w:tcBorders>
              <w:bottom w:val="single" w:sz="12" w:space="0" w:color="auto"/>
            </w:tcBorders>
            <w:hideMark/>
          </w:tcPr>
          <w:p w14:paraId="04B8A742" w14:textId="77777777" w:rsidR="00FA2485" w:rsidRPr="001C74EA" w:rsidRDefault="00FA2485" w:rsidP="00A05687">
            <w:pPr>
              <w:rPr>
                <w:rFonts w:cstheme="minorHAnsi"/>
                <w:sz w:val="22"/>
                <w:szCs w:val="22"/>
              </w:rPr>
            </w:pPr>
            <w:r w:rsidRPr="001C74EA">
              <w:rPr>
                <w:rFonts w:cstheme="minorHAnsi"/>
                <w:sz w:val="22"/>
                <w:szCs w:val="22"/>
              </w:rPr>
              <w:t>43§ (32-51) †</w:t>
            </w:r>
          </w:p>
        </w:tc>
        <w:tc>
          <w:tcPr>
            <w:tcW w:w="2268" w:type="dxa"/>
            <w:tcBorders>
              <w:bottom w:val="single" w:sz="12" w:space="0" w:color="auto"/>
            </w:tcBorders>
          </w:tcPr>
          <w:p w14:paraId="3AF53D22" w14:textId="77777777" w:rsidR="00FA2485" w:rsidRPr="001C74EA" w:rsidRDefault="00FA2485" w:rsidP="00A05687">
            <w:pPr>
              <w:rPr>
                <w:rFonts w:cstheme="minorHAnsi"/>
                <w:sz w:val="22"/>
                <w:szCs w:val="22"/>
              </w:rPr>
            </w:pPr>
            <w:r w:rsidRPr="001C74EA">
              <w:rPr>
                <w:rFonts w:cstheme="minorHAnsi"/>
                <w:sz w:val="22"/>
                <w:szCs w:val="22"/>
              </w:rPr>
              <w:t>Mann Whitney U:</w:t>
            </w:r>
          </w:p>
          <w:p w14:paraId="6D3716FE" w14:textId="77777777" w:rsidR="00FA2485" w:rsidRPr="001C74EA" w:rsidRDefault="00FA2485" w:rsidP="00A05687">
            <w:pPr>
              <w:rPr>
                <w:rFonts w:cstheme="minorHAnsi"/>
                <w:sz w:val="22"/>
                <w:szCs w:val="22"/>
              </w:rPr>
            </w:pPr>
            <w:r w:rsidRPr="001C74EA">
              <w:rPr>
                <w:rFonts w:cstheme="minorHAnsi"/>
                <w:sz w:val="22"/>
                <w:szCs w:val="22"/>
              </w:rPr>
              <w:t>Group 1 vs. 2 p=0.24</w:t>
            </w:r>
          </w:p>
        </w:tc>
      </w:tr>
    </w:tbl>
    <w:p w14:paraId="5D175FDA" w14:textId="77777777" w:rsidR="00945C30" w:rsidRDefault="00945C30" w:rsidP="00504325"/>
    <w:p w14:paraId="2DD87119" w14:textId="77777777" w:rsidR="00FA2485" w:rsidRDefault="00FA2485" w:rsidP="00504325"/>
    <w:p w14:paraId="4A9350C6" w14:textId="77777777" w:rsidR="00FA2485" w:rsidRDefault="00FA2485" w:rsidP="00504325"/>
    <w:p w14:paraId="7B69DE74" w14:textId="77777777" w:rsidR="00D0439A" w:rsidRDefault="00D0439A" w:rsidP="00FA2485"/>
    <w:p w14:paraId="0149A27C" w14:textId="0167851A" w:rsidR="009F37AA" w:rsidRDefault="00FA2485" w:rsidP="00FA2485">
      <w:r w:rsidRPr="00945C30">
        <w:lastRenderedPageBreak/>
        <w:t>Table 3-3</w:t>
      </w:r>
      <w:r>
        <w:t xml:space="preserve"> </w:t>
      </w:r>
      <w:r w:rsidRPr="00B06CB3">
        <w:t xml:space="preserve">Outcome measures </w:t>
      </w:r>
      <w:r w:rsidR="005C0B0F">
        <w:t>s</w:t>
      </w:r>
      <w:r w:rsidR="005C0B0F" w:rsidRPr="00B06CB3">
        <w:t xml:space="preserve">keletal </w:t>
      </w:r>
      <w:r w:rsidR="005C0B0F">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2607"/>
        <w:gridCol w:w="1573"/>
        <w:gridCol w:w="1345"/>
        <w:gridCol w:w="1146"/>
        <w:gridCol w:w="1834"/>
      </w:tblGrid>
      <w:tr w:rsidR="009F37AA" w:rsidRPr="001C74EA" w14:paraId="350D7208" w14:textId="77777777" w:rsidTr="001C74EA">
        <w:trPr>
          <w:trHeight w:val="879"/>
        </w:trPr>
        <w:tc>
          <w:tcPr>
            <w:tcW w:w="4106" w:type="dxa"/>
            <w:tcBorders>
              <w:bottom w:val="single" w:sz="12" w:space="0" w:color="auto"/>
            </w:tcBorders>
            <w:hideMark/>
          </w:tcPr>
          <w:p w14:paraId="38B2A5DB" w14:textId="77777777" w:rsidR="009F37AA" w:rsidRPr="001C74EA" w:rsidRDefault="009F37AA" w:rsidP="00A05687">
            <w:pPr>
              <w:rPr>
                <w:rFonts w:cstheme="minorHAnsi"/>
                <w:b/>
                <w:bCs/>
                <w:sz w:val="22"/>
                <w:szCs w:val="22"/>
              </w:rPr>
            </w:pPr>
            <w:r w:rsidRPr="001C74EA">
              <w:rPr>
                <w:rFonts w:cstheme="minorHAnsi"/>
                <w:b/>
                <w:bCs/>
                <w:sz w:val="22"/>
                <w:szCs w:val="22"/>
              </w:rPr>
              <w:t xml:space="preserve">Outcome </w:t>
            </w:r>
          </w:p>
          <w:p w14:paraId="3891A5FD" w14:textId="77777777" w:rsidR="009F37AA" w:rsidRPr="001C74EA" w:rsidRDefault="009F37AA"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4699B62C" w14:textId="77777777" w:rsidR="009F37AA" w:rsidRPr="001C74EA" w:rsidRDefault="009F37AA" w:rsidP="00A05687">
            <w:pPr>
              <w:rPr>
                <w:rFonts w:cstheme="minorHAnsi"/>
                <w:b/>
                <w:bCs/>
                <w:sz w:val="22"/>
                <w:szCs w:val="22"/>
              </w:rPr>
            </w:pPr>
            <w:r w:rsidRPr="001C74EA">
              <w:rPr>
                <w:rFonts w:cstheme="minorHAnsi"/>
                <w:b/>
                <w:bCs/>
                <w:sz w:val="22"/>
                <w:szCs w:val="22"/>
              </w:rPr>
              <w:t>Study</w:t>
            </w:r>
          </w:p>
          <w:p w14:paraId="11EE98F8" w14:textId="77777777" w:rsidR="009F37AA" w:rsidRPr="001C74EA" w:rsidRDefault="009F37AA" w:rsidP="00A05687">
            <w:pPr>
              <w:rPr>
                <w:rFonts w:cstheme="minorHAnsi"/>
                <w:b/>
                <w:bCs/>
                <w:sz w:val="22"/>
                <w:szCs w:val="22"/>
              </w:rPr>
            </w:pPr>
            <w:r w:rsidRPr="001C74EA">
              <w:rPr>
                <w:rFonts w:cstheme="minorHAnsi"/>
                <w:b/>
                <w:bCs/>
                <w:sz w:val="22"/>
                <w:szCs w:val="22"/>
              </w:rPr>
              <w:t> </w:t>
            </w:r>
          </w:p>
          <w:p w14:paraId="096F138D" w14:textId="77777777" w:rsidR="009F37AA" w:rsidRPr="001C74EA" w:rsidRDefault="009F37AA" w:rsidP="00A05687">
            <w:pPr>
              <w:rPr>
                <w:rFonts w:cstheme="minorHAnsi"/>
                <w:b/>
                <w:bCs/>
                <w:sz w:val="22"/>
                <w:szCs w:val="22"/>
              </w:rPr>
            </w:pPr>
          </w:p>
        </w:tc>
        <w:tc>
          <w:tcPr>
            <w:tcW w:w="2607" w:type="dxa"/>
            <w:tcBorders>
              <w:bottom w:val="single" w:sz="12" w:space="0" w:color="auto"/>
            </w:tcBorders>
            <w:hideMark/>
          </w:tcPr>
          <w:p w14:paraId="054DB735" w14:textId="77777777" w:rsidR="009F37AA" w:rsidRPr="001C74EA" w:rsidRDefault="009F37AA" w:rsidP="00A05687">
            <w:pPr>
              <w:rPr>
                <w:rFonts w:cstheme="minorHAnsi"/>
                <w:b/>
                <w:bCs/>
                <w:sz w:val="22"/>
                <w:szCs w:val="22"/>
              </w:rPr>
            </w:pPr>
            <w:r w:rsidRPr="001C74EA">
              <w:rPr>
                <w:rFonts w:cstheme="minorHAnsi"/>
                <w:b/>
                <w:bCs/>
                <w:sz w:val="22"/>
                <w:szCs w:val="22"/>
              </w:rPr>
              <w:t>Condition</w:t>
            </w:r>
          </w:p>
          <w:p w14:paraId="117A1B76" w14:textId="77777777" w:rsidR="009F37AA" w:rsidRPr="001C74EA" w:rsidRDefault="009F37AA" w:rsidP="00A05687">
            <w:pPr>
              <w:rPr>
                <w:rFonts w:cstheme="minorHAnsi"/>
                <w:b/>
                <w:bCs/>
                <w:sz w:val="22"/>
                <w:szCs w:val="22"/>
              </w:rPr>
            </w:pPr>
            <w:r w:rsidRPr="001C74EA">
              <w:rPr>
                <w:rFonts w:cstheme="minorHAnsi"/>
                <w:b/>
                <w:bCs/>
                <w:sz w:val="22"/>
                <w:szCs w:val="22"/>
              </w:rPr>
              <w:t> </w:t>
            </w:r>
          </w:p>
        </w:tc>
        <w:tc>
          <w:tcPr>
            <w:tcW w:w="1573" w:type="dxa"/>
            <w:tcBorders>
              <w:bottom w:val="single" w:sz="12" w:space="0" w:color="auto"/>
            </w:tcBorders>
            <w:hideMark/>
          </w:tcPr>
          <w:p w14:paraId="147C41FB" w14:textId="77777777" w:rsidR="009F37AA" w:rsidRPr="001C74EA" w:rsidRDefault="009F37AA" w:rsidP="00A05687">
            <w:pPr>
              <w:rPr>
                <w:rFonts w:cstheme="minorHAnsi"/>
                <w:b/>
                <w:bCs/>
                <w:sz w:val="22"/>
                <w:szCs w:val="22"/>
              </w:rPr>
            </w:pPr>
            <w:r w:rsidRPr="001C74EA">
              <w:rPr>
                <w:rFonts w:cstheme="minorHAnsi"/>
                <w:b/>
                <w:bCs/>
                <w:sz w:val="22"/>
                <w:szCs w:val="22"/>
              </w:rPr>
              <w:t>Group</w:t>
            </w:r>
          </w:p>
          <w:p w14:paraId="7DFBF1ED" w14:textId="77777777" w:rsidR="009F37AA" w:rsidRPr="001C74EA" w:rsidRDefault="009F37AA"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457D16B2" w14:textId="77777777" w:rsidR="009F37AA" w:rsidRPr="001C74EA" w:rsidRDefault="009F37AA" w:rsidP="00A05687">
            <w:pPr>
              <w:rPr>
                <w:rFonts w:cstheme="minorHAnsi"/>
                <w:b/>
                <w:bCs/>
                <w:sz w:val="22"/>
                <w:szCs w:val="22"/>
              </w:rPr>
            </w:pPr>
            <w:r w:rsidRPr="001C74EA">
              <w:rPr>
                <w:rFonts w:cstheme="minorHAnsi"/>
                <w:b/>
                <w:bCs/>
                <w:sz w:val="22"/>
                <w:szCs w:val="22"/>
              </w:rPr>
              <w:t xml:space="preserve">Baseline </w:t>
            </w:r>
          </w:p>
          <w:p w14:paraId="6ADC7F68" w14:textId="77777777" w:rsidR="009F37AA" w:rsidRPr="001C74EA" w:rsidRDefault="009F37AA" w:rsidP="00A05687">
            <w:pPr>
              <w:rPr>
                <w:rFonts w:cstheme="minorHAnsi"/>
                <w:b/>
                <w:bCs/>
                <w:sz w:val="22"/>
                <w:szCs w:val="22"/>
              </w:rPr>
            </w:pPr>
            <w:r w:rsidRPr="001C74EA">
              <w:rPr>
                <w:rFonts w:cstheme="minorHAnsi"/>
                <w:b/>
                <w:bCs/>
                <w:sz w:val="22"/>
                <w:szCs w:val="22"/>
              </w:rPr>
              <w:t xml:space="preserve">Mean </w:t>
            </w:r>
          </w:p>
          <w:p w14:paraId="2810A355" w14:textId="77777777" w:rsidR="009F37AA" w:rsidRPr="001C74EA" w:rsidRDefault="009F37AA"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2156B2BF" w14:textId="77777777" w:rsidR="009F37AA" w:rsidRPr="001C74EA" w:rsidRDefault="009F37AA" w:rsidP="00A05687">
            <w:pPr>
              <w:rPr>
                <w:rFonts w:cstheme="minorHAnsi"/>
                <w:b/>
                <w:bCs/>
                <w:sz w:val="22"/>
                <w:szCs w:val="22"/>
              </w:rPr>
            </w:pPr>
            <w:r w:rsidRPr="001C74EA">
              <w:rPr>
                <w:rFonts w:cstheme="minorHAnsi"/>
                <w:b/>
                <w:bCs/>
                <w:sz w:val="22"/>
                <w:szCs w:val="22"/>
              </w:rPr>
              <w:t>Final</w:t>
            </w:r>
          </w:p>
          <w:p w14:paraId="16140C13" w14:textId="77777777" w:rsidR="009F37AA" w:rsidRPr="001C74EA" w:rsidRDefault="009F37AA"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1A2001B5" w14:textId="77777777" w:rsidR="009F37AA" w:rsidRPr="001C74EA" w:rsidRDefault="009F37AA" w:rsidP="00A05687">
            <w:pPr>
              <w:rPr>
                <w:rFonts w:cstheme="minorHAnsi"/>
                <w:b/>
                <w:bCs/>
                <w:sz w:val="22"/>
                <w:szCs w:val="22"/>
              </w:rPr>
            </w:pPr>
            <w:r w:rsidRPr="001C74EA">
              <w:rPr>
                <w:rFonts w:cstheme="minorHAnsi"/>
                <w:b/>
                <w:bCs/>
                <w:sz w:val="22"/>
                <w:szCs w:val="22"/>
              </w:rPr>
              <w:t> Statistical Result</w:t>
            </w:r>
          </w:p>
          <w:p w14:paraId="58EE3732" w14:textId="77777777" w:rsidR="009F37AA" w:rsidRPr="001C74EA" w:rsidRDefault="009F37AA" w:rsidP="00A05687">
            <w:pPr>
              <w:rPr>
                <w:rFonts w:cstheme="minorHAnsi"/>
                <w:b/>
                <w:bCs/>
                <w:sz w:val="22"/>
                <w:szCs w:val="22"/>
              </w:rPr>
            </w:pPr>
          </w:p>
          <w:p w14:paraId="45C86D14" w14:textId="77777777" w:rsidR="009F37AA" w:rsidRPr="001C74EA" w:rsidRDefault="009F37AA" w:rsidP="00A05687">
            <w:pPr>
              <w:rPr>
                <w:rFonts w:cstheme="minorHAnsi"/>
                <w:b/>
                <w:bCs/>
                <w:sz w:val="22"/>
                <w:szCs w:val="22"/>
              </w:rPr>
            </w:pPr>
            <w:r w:rsidRPr="001C74EA">
              <w:rPr>
                <w:rFonts w:cstheme="minorHAnsi"/>
                <w:b/>
                <w:bCs/>
                <w:sz w:val="22"/>
                <w:szCs w:val="22"/>
              </w:rPr>
              <w:t>(Significant values given in bold)</w:t>
            </w:r>
          </w:p>
        </w:tc>
      </w:tr>
      <w:tr w:rsidR="009F37AA" w:rsidRPr="001C74EA" w14:paraId="257FA92F" w14:textId="77777777" w:rsidTr="001C74EA">
        <w:trPr>
          <w:trHeight w:val="480"/>
        </w:trPr>
        <w:tc>
          <w:tcPr>
            <w:tcW w:w="14029" w:type="dxa"/>
            <w:gridSpan w:val="7"/>
            <w:tcBorders>
              <w:top w:val="single" w:sz="12" w:space="0" w:color="auto"/>
              <w:bottom w:val="double" w:sz="4" w:space="0" w:color="000000"/>
            </w:tcBorders>
            <w:shd w:val="clear" w:color="auto" w:fill="auto"/>
            <w:hideMark/>
          </w:tcPr>
          <w:p w14:paraId="5FDC679C" w14:textId="77777777" w:rsidR="009F37AA" w:rsidRPr="001C74EA" w:rsidRDefault="009F37AA" w:rsidP="00A05687">
            <w:pPr>
              <w:jc w:val="center"/>
              <w:rPr>
                <w:rFonts w:cstheme="minorHAnsi"/>
                <w:b/>
                <w:bCs/>
                <w:sz w:val="22"/>
                <w:szCs w:val="22"/>
              </w:rPr>
            </w:pPr>
            <w:r w:rsidRPr="001C74EA">
              <w:rPr>
                <w:rFonts w:cstheme="minorHAnsi"/>
                <w:b/>
                <w:bCs/>
                <w:sz w:val="22"/>
                <w:szCs w:val="22"/>
              </w:rPr>
              <w:t>Corrective Therapeutic Footwear</w:t>
            </w:r>
          </w:p>
        </w:tc>
      </w:tr>
      <w:tr w:rsidR="009F37AA" w:rsidRPr="001C74EA" w14:paraId="2B767C60" w14:textId="77777777" w:rsidTr="001C74EA">
        <w:trPr>
          <w:trHeight w:val="320"/>
        </w:trPr>
        <w:tc>
          <w:tcPr>
            <w:tcW w:w="14029" w:type="dxa"/>
            <w:gridSpan w:val="7"/>
            <w:tcBorders>
              <w:top w:val="double" w:sz="4" w:space="0" w:color="000000"/>
              <w:bottom w:val="single" w:sz="12" w:space="0" w:color="auto"/>
            </w:tcBorders>
            <w:hideMark/>
          </w:tcPr>
          <w:p w14:paraId="2D8A3DED" w14:textId="77777777" w:rsidR="009F37AA" w:rsidRPr="001C74EA" w:rsidRDefault="009F37AA"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9F37AA" w:rsidRPr="001C74EA" w14:paraId="7C6D1C3C" w14:textId="77777777" w:rsidTr="001C74EA">
        <w:trPr>
          <w:trHeight w:val="520"/>
        </w:trPr>
        <w:tc>
          <w:tcPr>
            <w:tcW w:w="4106" w:type="dxa"/>
            <w:vMerge w:val="restart"/>
            <w:tcBorders>
              <w:top w:val="double" w:sz="4" w:space="0" w:color="000000"/>
            </w:tcBorders>
            <w:hideMark/>
          </w:tcPr>
          <w:p w14:paraId="7B8E2917" w14:textId="77777777" w:rsidR="009F37AA" w:rsidRPr="001C74EA" w:rsidRDefault="009F37AA" w:rsidP="00A05687">
            <w:pPr>
              <w:rPr>
                <w:rFonts w:cstheme="minorHAnsi"/>
                <w:b/>
                <w:bCs/>
                <w:sz w:val="22"/>
                <w:szCs w:val="22"/>
              </w:rPr>
            </w:pPr>
            <w:r w:rsidRPr="001C74EA">
              <w:rPr>
                <w:rFonts w:cstheme="minorHAnsi"/>
                <w:b/>
                <w:bCs/>
                <w:sz w:val="22"/>
                <w:szCs w:val="22"/>
              </w:rPr>
              <w:t>Talar horizontal angle (°)</w:t>
            </w:r>
          </w:p>
          <w:p w14:paraId="17CB5CBB" w14:textId="77777777" w:rsidR="009F37AA" w:rsidRPr="001C74EA" w:rsidRDefault="009F37AA" w:rsidP="00A05687">
            <w:pPr>
              <w:rPr>
                <w:rFonts w:cstheme="minorHAnsi"/>
                <w:sz w:val="22"/>
                <w:szCs w:val="22"/>
              </w:rPr>
            </w:pPr>
            <w:r w:rsidRPr="001C74EA">
              <w:rPr>
                <w:rFonts w:cstheme="minorHAnsi"/>
                <w:sz w:val="22"/>
                <w:szCs w:val="22"/>
              </w:rPr>
              <w:t> </w:t>
            </w:r>
          </w:p>
          <w:p w14:paraId="6FB131B2" w14:textId="77777777" w:rsidR="009F37AA" w:rsidRPr="001C74EA" w:rsidRDefault="009F37AA" w:rsidP="00A05687">
            <w:pPr>
              <w:rPr>
                <w:rFonts w:cstheme="minorHAnsi"/>
                <w:sz w:val="22"/>
                <w:szCs w:val="22"/>
              </w:rPr>
            </w:pPr>
            <w:r w:rsidRPr="001C74EA">
              <w:rPr>
                <w:rFonts w:cstheme="minorHAnsi"/>
                <w:sz w:val="22"/>
                <w:szCs w:val="22"/>
              </w:rPr>
              <w:t> </w:t>
            </w:r>
          </w:p>
          <w:p w14:paraId="7BCC699B" w14:textId="77777777" w:rsidR="009F37AA" w:rsidRPr="001C74EA" w:rsidRDefault="009F37AA" w:rsidP="00A05687">
            <w:pPr>
              <w:rPr>
                <w:rFonts w:cstheme="minorHAnsi"/>
                <w:sz w:val="22"/>
                <w:szCs w:val="22"/>
              </w:rPr>
            </w:pPr>
            <w:r w:rsidRPr="001C74EA">
              <w:rPr>
                <w:rFonts w:cstheme="minorHAnsi"/>
                <w:sz w:val="22"/>
                <w:szCs w:val="22"/>
              </w:rPr>
              <w:t> </w:t>
            </w:r>
          </w:p>
          <w:p w14:paraId="6BFC4788" w14:textId="77777777" w:rsidR="009F37AA" w:rsidRPr="001C74EA" w:rsidRDefault="009F37AA" w:rsidP="00A05687">
            <w:pPr>
              <w:rPr>
                <w:rFonts w:cstheme="minorHAnsi"/>
                <w:sz w:val="22"/>
                <w:szCs w:val="22"/>
              </w:rPr>
            </w:pPr>
            <w:r w:rsidRPr="001C74EA">
              <w:rPr>
                <w:rFonts w:cstheme="minorHAnsi"/>
                <w:sz w:val="22"/>
                <w:szCs w:val="22"/>
              </w:rPr>
              <w:t> </w:t>
            </w:r>
          </w:p>
          <w:p w14:paraId="48511FB9" w14:textId="77777777" w:rsidR="009F37AA" w:rsidRPr="001C74EA" w:rsidRDefault="009F37AA" w:rsidP="00A05687">
            <w:pPr>
              <w:rPr>
                <w:rFonts w:cstheme="minorHAnsi"/>
                <w:b/>
                <w:bCs/>
                <w:sz w:val="22"/>
                <w:szCs w:val="22"/>
              </w:rPr>
            </w:pPr>
            <w:r w:rsidRPr="001C74EA">
              <w:rPr>
                <w:rFonts w:cstheme="minorHAnsi"/>
                <w:sz w:val="22"/>
                <w:szCs w:val="22"/>
              </w:rPr>
              <w:t> </w:t>
            </w:r>
          </w:p>
        </w:tc>
        <w:tc>
          <w:tcPr>
            <w:tcW w:w="1418" w:type="dxa"/>
            <w:vMerge w:val="restart"/>
            <w:tcBorders>
              <w:top w:val="double" w:sz="4" w:space="0" w:color="000000"/>
            </w:tcBorders>
            <w:hideMark/>
          </w:tcPr>
          <w:p w14:paraId="6B3AC4A9" w14:textId="77777777" w:rsidR="009F37AA" w:rsidRPr="001C74EA" w:rsidRDefault="009F37AA" w:rsidP="00A05687">
            <w:pPr>
              <w:rPr>
                <w:rFonts w:cstheme="minorHAnsi"/>
                <w:b/>
                <w:bCs/>
                <w:sz w:val="22"/>
                <w:szCs w:val="22"/>
              </w:rPr>
            </w:pPr>
            <w:proofErr w:type="spellStart"/>
            <w:r w:rsidRPr="001C74EA">
              <w:rPr>
                <w:rFonts w:cstheme="minorHAnsi"/>
                <w:b/>
                <w:bCs/>
                <w:sz w:val="22"/>
                <w:szCs w:val="22"/>
              </w:rPr>
              <w:t>Kanatli</w:t>
            </w:r>
            <w:proofErr w:type="spellEnd"/>
            <w:r w:rsidRPr="001C74EA">
              <w:rPr>
                <w:rFonts w:cstheme="minorHAnsi"/>
                <w:b/>
                <w:bCs/>
                <w:sz w:val="22"/>
                <w:szCs w:val="22"/>
              </w:rPr>
              <w:t xml:space="preserve"> et al. (2016)</w:t>
            </w:r>
          </w:p>
          <w:p w14:paraId="48977A09" w14:textId="77777777" w:rsidR="009F37AA" w:rsidRPr="001C74EA" w:rsidRDefault="009F37AA" w:rsidP="00A05687">
            <w:pPr>
              <w:rPr>
                <w:rFonts w:cstheme="minorHAnsi"/>
                <w:sz w:val="22"/>
                <w:szCs w:val="22"/>
              </w:rPr>
            </w:pPr>
            <w:r w:rsidRPr="001C74EA">
              <w:rPr>
                <w:rFonts w:cstheme="minorHAnsi"/>
                <w:b/>
                <w:bCs/>
                <w:sz w:val="22"/>
                <w:szCs w:val="22"/>
              </w:rPr>
              <w:t> </w:t>
            </w:r>
          </w:p>
        </w:tc>
        <w:tc>
          <w:tcPr>
            <w:tcW w:w="2607" w:type="dxa"/>
            <w:vMerge w:val="restart"/>
            <w:tcBorders>
              <w:top w:val="double" w:sz="4" w:space="0" w:color="000000"/>
            </w:tcBorders>
            <w:hideMark/>
          </w:tcPr>
          <w:p w14:paraId="763181CF" w14:textId="77777777" w:rsidR="009F37AA" w:rsidRPr="001C74EA" w:rsidRDefault="009F37AA" w:rsidP="00A05687">
            <w:pPr>
              <w:rPr>
                <w:rFonts w:cstheme="minorHAnsi"/>
                <w:sz w:val="22"/>
                <w:szCs w:val="22"/>
              </w:rPr>
            </w:pPr>
            <w:r w:rsidRPr="001C74EA">
              <w:rPr>
                <w:rFonts w:cstheme="minorHAnsi"/>
                <w:sz w:val="22"/>
                <w:szCs w:val="22"/>
              </w:rPr>
              <w:t>Mobile pes planus</w:t>
            </w:r>
          </w:p>
          <w:p w14:paraId="644DDA88" w14:textId="77777777" w:rsidR="009F37AA" w:rsidRPr="001C74EA" w:rsidRDefault="009F37AA" w:rsidP="00A05687">
            <w:pPr>
              <w:rPr>
                <w:rFonts w:cstheme="minorHAnsi"/>
                <w:sz w:val="22"/>
                <w:szCs w:val="22"/>
              </w:rPr>
            </w:pPr>
            <w:r w:rsidRPr="001C74EA">
              <w:rPr>
                <w:rFonts w:cstheme="minorHAnsi"/>
                <w:sz w:val="22"/>
                <w:szCs w:val="22"/>
              </w:rPr>
              <w:t> </w:t>
            </w:r>
          </w:p>
        </w:tc>
        <w:tc>
          <w:tcPr>
            <w:tcW w:w="1573" w:type="dxa"/>
            <w:tcBorders>
              <w:top w:val="double" w:sz="4" w:space="0" w:color="000000"/>
            </w:tcBorders>
            <w:hideMark/>
          </w:tcPr>
          <w:p w14:paraId="19C588D2" w14:textId="77777777" w:rsidR="009F37AA" w:rsidRPr="001C74EA" w:rsidRDefault="009F37AA" w:rsidP="00A05687">
            <w:pPr>
              <w:rPr>
                <w:rFonts w:cstheme="minorHAnsi"/>
                <w:sz w:val="22"/>
                <w:szCs w:val="22"/>
              </w:rPr>
            </w:pPr>
            <w:r w:rsidRPr="001C74EA">
              <w:rPr>
                <w:rFonts w:cstheme="minorHAnsi"/>
                <w:sz w:val="22"/>
                <w:szCs w:val="22"/>
              </w:rPr>
              <w:t>Group 1 CTF</w:t>
            </w:r>
          </w:p>
        </w:tc>
        <w:tc>
          <w:tcPr>
            <w:tcW w:w="1345" w:type="dxa"/>
            <w:tcBorders>
              <w:top w:val="double" w:sz="4" w:space="0" w:color="000000"/>
            </w:tcBorders>
            <w:hideMark/>
          </w:tcPr>
          <w:p w14:paraId="4A1EABF7" w14:textId="77777777" w:rsidR="009F37AA" w:rsidRPr="001C74EA" w:rsidRDefault="009F37AA" w:rsidP="00A05687">
            <w:pPr>
              <w:rPr>
                <w:rFonts w:cstheme="minorHAnsi"/>
                <w:sz w:val="22"/>
                <w:szCs w:val="22"/>
              </w:rPr>
            </w:pPr>
            <w:r w:rsidRPr="001C74EA">
              <w:rPr>
                <w:rFonts w:cstheme="minorHAnsi"/>
                <w:sz w:val="22"/>
                <w:szCs w:val="22"/>
              </w:rPr>
              <w:t>34§ (16-49) †</w:t>
            </w:r>
          </w:p>
        </w:tc>
        <w:tc>
          <w:tcPr>
            <w:tcW w:w="1146" w:type="dxa"/>
            <w:tcBorders>
              <w:top w:val="double" w:sz="4" w:space="0" w:color="000000"/>
            </w:tcBorders>
            <w:hideMark/>
          </w:tcPr>
          <w:p w14:paraId="15B80E1B" w14:textId="77777777" w:rsidR="009F37AA" w:rsidRPr="001C74EA" w:rsidRDefault="009F37AA" w:rsidP="00A05687">
            <w:pPr>
              <w:rPr>
                <w:rFonts w:cstheme="minorHAnsi"/>
                <w:sz w:val="22"/>
                <w:szCs w:val="22"/>
              </w:rPr>
            </w:pPr>
            <w:r w:rsidRPr="001C74EA">
              <w:rPr>
                <w:rFonts w:cstheme="minorHAnsi"/>
                <w:sz w:val="22"/>
                <w:szCs w:val="22"/>
              </w:rPr>
              <w:t>29§ (19-42) †</w:t>
            </w:r>
          </w:p>
        </w:tc>
        <w:tc>
          <w:tcPr>
            <w:tcW w:w="1834" w:type="dxa"/>
            <w:tcBorders>
              <w:top w:val="double" w:sz="4" w:space="0" w:color="000000"/>
            </w:tcBorders>
          </w:tcPr>
          <w:p w14:paraId="5101E073" w14:textId="77777777" w:rsidR="009F37AA" w:rsidRPr="001C74EA" w:rsidRDefault="009F37AA" w:rsidP="00A05687">
            <w:pPr>
              <w:rPr>
                <w:rFonts w:cstheme="minorHAnsi"/>
                <w:sz w:val="22"/>
                <w:szCs w:val="22"/>
              </w:rPr>
            </w:pPr>
            <w:r w:rsidRPr="001C74EA">
              <w:rPr>
                <w:rFonts w:cstheme="minorHAnsi"/>
                <w:sz w:val="22"/>
                <w:szCs w:val="22"/>
              </w:rPr>
              <w:t>Wilcoxon signed rank:</w:t>
            </w:r>
          </w:p>
          <w:p w14:paraId="500C6FEC" w14:textId="77777777" w:rsidR="009F37AA" w:rsidRPr="001C74EA" w:rsidRDefault="009F37AA" w:rsidP="00A05687">
            <w:pPr>
              <w:rPr>
                <w:rFonts w:cstheme="minorHAnsi"/>
                <w:sz w:val="22"/>
                <w:szCs w:val="22"/>
              </w:rPr>
            </w:pPr>
            <w:r w:rsidRPr="001C74EA">
              <w:rPr>
                <w:rFonts w:cstheme="minorHAnsi"/>
                <w:sz w:val="22"/>
                <w:szCs w:val="22"/>
              </w:rPr>
              <w:t xml:space="preserve">Group 1 </w:t>
            </w:r>
            <w:r w:rsidRPr="001C74EA">
              <w:rPr>
                <w:rFonts w:cstheme="minorHAnsi"/>
                <w:b/>
                <w:bCs/>
                <w:sz w:val="22"/>
                <w:szCs w:val="22"/>
              </w:rPr>
              <w:t>p=0.003</w:t>
            </w:r>
            <w:r w:rsidRPr="001C74EA">
              <w:rPr>
                <w:rFonts w:cstheme="minorHAnsi"/>
                <w:sz w:val="22"/>
                <w:szCs w:val="22"/>
              </w:rPr>
              <w:t xml:space="preserve">; </w:t>
            </w:r>
          </w:p>
          <w:p w14:paraId="082E89E7" w14:textId="77777777" w:rsidR="009F37AA" w:rsidRPr="001C74EA" w:rsidRDefault="009F37AA" w:rsidP="00A05687">
            <w:pPr>
              <w:rPr>
                <w:rFonts w:cstheme="minorHAnsi"/>
                <w:sz w:val="22"/>
                <w:szCs w:val="22"/>
              </w:rPr>
            </w:pPr>
            <w:r w:rsidRPr="001C74EA">
              <w:rPr>
                <w:rFonts w:cstheme="minorHAnsi"/>
                <w:sz w:val="22"/>
                <w:szCs w:val="22"/>
              </w:rPr>
              <w:t xml:space="preserve">Group 2 </w:t>
            </w:r>
            <w:r w:rsidRPr="001C74EA">
              <w:rPr>
                <w:rFonts w:cstheme="minorHAnsi"/>
                <w:b/>
                <w:bCs/>
                <w:sz w:val="22"/>
                <w:szCs w:val="22"/>
              </w:rPr>
              <w:t>p=0.001</w:t>
            </w:r>
          </w:p>
        </w:tc>
      </w:tr>
      <w:tr w:rsidR="009F37AA" w:rsidRPr="001C74EA" w14:paraId="25DE65B5" w14:textId="77777777" w:rsidTr="001C74EA">
        <w:trPr>
          <w:trHeight w:val="340"/>
        </w:trPr>
        <w:tc>
          <w:tcPr>
            <w:tcW w:w="4106" w:type="dxa"/>
            <w:vMerge/>
            <w:noWrap/>
            <w:hideMark/>
          </w:tcPr>
          <w:p w14:paraId="00E12848" w14:textId="77777777" w:rsidR="009F37AA" w:rsidRPr="001C74EA" w:rsidRDefault="009F37AA" w:rsidP="00A05687">
            <w:pPr>
              <w:rPr>
                <w:rFonts w:cstheme="minorHAnsi"/>
                <w:sz w:val="22"/>
                <w:szCs w:val="22"/>
              </w:rPr>
            </w:pPr>
          </w:p>
        </w:tc>
        <w:tc>
          <w:tcPr>
            <w:tcW w:w="1418" w:type="dxa"/>
            <w:vMerge/>
            <w:hideMark/>
          </w:tcPr>
          <w:p w14:paraId="58D2F6A5" w14:textId="77777777" w:rsidR="009F37AA" w:rsidRPr="001C74EA" w:rsidRDefault="009F37AA" w:rsidP="00A05687">
            <w:pPr>
              <w:rPr>
                <w:rFonts w:cstheme="minorHAnsi"/>
                <w:sz w:val="22"/>
                <w:szCs w:val="22"/>
              </w:rPr>
            </w:pPr>
          </w:p>
        </w:tc>
        <w:tc>
          <w:tcPr>
            <w:tcW w:w="2607" w:type="dxa"/>
            <w:vMerge/>
            <w:hideMark/>
          </w:tcPr>
          <w:p w14:paraId="304D0364" w14:textId="77777777" w:rsidR="009F37AA" w:rsidRPr="001C74EA" w:rsidRDefault="009F37AA" w:rsidP="00A05687">
            <w:pPr>
              <w:rPr>
                <w:rFonts w:cstheme="minorHAnsi"/>
                <w:sz w:val="22"/>
                <w:szCs w:val="22"/>
              </w:rPr>
            </w:pPr>
          </w:p>
        </w:tc>
        <w:tc>
          <w:tcPr>
            <w:tcW w:w="1573" w:type="dxa"/>
            <w:hideMark/>
          </w:tcPr>
          <w:p w14:paraId="1587E467" w14:textId="77777777" w:rsidR="009F37AA" w:rsidRPr="001C74EA" w:rsidRDefault="009F37AA" w:rsidP="00A05687">
            <w:pPr>
              <w:rPr>
                <w:rFonts w:cstheme="minorHAnsi"/>
                <w:sz w:val="22"/>
                <w:szCs w:val="22"/>
              </w:rPr>
            </w:pPr>
            <w:r w:rsidRPr="001C74EA">
              <w:rPr>
                <w:rFonts w:cstheme="minorHAnsi"/>
                <w:sz w:val="22"/>
                <w:szCs w:val="22"/>
              </w:rPr>
              <w:t>Group 2 Own footwear</w:t>
            </w:r>
          </w:p>
        </w:tc>
        <w:tc>
          <w:tcPr>
            <w:tcW w:w="1345" w:type="dxa"/>
            <w:hideMark/>
          </w:tcPr>
          <w:p w14:paraId="19520B6D" w14:textId="77777777" w:rsidR="009F37AA" w:rsidRPr="001C74EA" w:rsidRDefault="009F37AA" w:rsidP="00A05687">
            <w:pPr>
              <w:rPr>
                <w:rFonts w:cstheme="minorHAnsi"/>
                <w:sz w:val="22"/>
                <w:szCs w:val="22"/>
              </w:rPr>
            </w:pPr>
            <w:r w:rsidRPr="001C74EA">
              <w:rPr>
                <w:rFonts w:cstheme="minorHAnsi"/>
                <w:sz w:val="22"/>
                <w:szCs w:val="22"/>
              </w:rPr>
              <w:t>35§ (21-52) †</w:t>
            </w:r>
          </w:p>
        </w:tc>
        <w:tc>
          <w:tcPr>
            <w:tcW w:w="1146" w:type="dxa"/>
            <w:hideMark/>
          </w:tcPr>
          <w:p w14:paraId="7B8D1D6D" w14:textId="77777777" w:rsidR="009F37AA" w:rsidRPr="001C74EA" w:rsidRDefault="009F37AA" w:rsidP="00A05687">
            <w:pPr>
              <w:rPr>
                <w:rFonts w:cstheme="minorHAnsi"/>
                <w:sz w:val="22"/>
                <w:szCs w:val="22"/>
              </w:rPr>
            </w:pPr>
            <w:r w:rsidRPr="001C74EA">
              <w:rPr>
                <w:rFonts w:cstheme="minorHAnsi"/>
                <w:sz w:val="22"/>
                <w:szCs w:val="22"/>
              </w:rPr>
              <w:t>27§ (21-44) †</w:t>
            </w:r>
          </w:p>
        </w:tc>
        <w:tc>
          <w:tcPr>
            <w:tcW w:w="1834" w:type="dxa"/>
          </w:tcPr>
          <w:p w14:paraId="6FAECDB7" w14:textId="77777777" w:rsidR="009F37AA" w:rsidRPr="001C74EA" w:rsidRDefault="009F37AA" w:rsidP="00A05687">
            <w:pPr>
              <w:rPr>
                <w:rFonts w:cstheme="minorHAnsi"/>
                <w:sz w:val="22"/>
                <w:szCs w:val="22"/>
              </w:rPr>
            </w:pPr>
            <w:r w:rsidRPr="001C74EA">
              <w:rPr>
                <w:rFonts w:cstheme="minorHAnsi"/>
                <w:sz w:val="22"/>
                <w:szCs w:val="22"/>
              </w:rPr>
              <w:t>Mann Whitney U:</w:t>
            </w:r>
          </w:p>
          <w:p w14:paraId="2016CDB5" w14:textId="77777777" w:rsidR="009F37AA" w:rsidRPr="001C74EA" w:rsidRDefault="009F37AA" w:rsidP="00A05687">
            <w:pPr>
              <w:rPr>
                <w:rFonts w:cstheme="minorHAnsi"/>
                <w:sz w:val="22"/>
                <w:szCs w:val="22"/>
              </w:rPr>
            </w:pPr>
            <w:r w:rsidRPr="001C74EA">
              <w:rPr>
                <w:rFonts w:cstheme="minorHAnsi"/>
                <w:sz w:val="22"/>
                <w:szCs w:val="22"/>
              </w:rPr>
              <w:t>Group 1 vs. 2 p=0.09</w:t>
            </w:r>
          </w:p>
        </w:tc>
      </w:tr>
      <w:tr w:rsidR="009F37AA" w:rsidRPr="001C74EA" w14:paraId="4F1F60CF" w14:textId="77777777" w:rsidTr="001C74EA">
        <w:trPr>
          <w:trHeight w:val="520"/>
        </w:trPr>
        <w:tc>
          <w:tcPr>
            <w:tcW w:w="4106" w:type="dxa"/>
            <w:vMerge/>
            <w:hideMark/>
          </w:tcPr>
          <w:p w14:paraId="5FF09922" w14:textId="77777777" w:rsidR="009F37AA" w:rsidRPr="001C74EA" w:rsidRDefault="009F37AA" w:rsidP="00A05687">
            <w:pPr>
              <w:rPr>
                <w:rFonts w:cstheme="minorHAnsi"/>
                <w:sz w:val="22"/>
                <w:szCs w:val="22"/>
              </w:rPr>
            </w:pPr>
          </w:p>
        </w:tc>
        <w:tc>
          <w:tcPr>
            <w:tcW w:w="1418" w:type="dxa"/>
            <w:vMerge w:val="restart"/>
            <w:hideMark/>
          </w:tcPr>
          <w:p w14:paraId="2C2F9906" w14:textId="77777777" w:rsidR="009F37AA" w:rsidRPr="001C74EA" w:rsidRDefault="009F37AA" w:rsidP="00A05687">
            <w:pPr>
              <w:rPr>
                <w:rFonts w:cstheme="minorHAnsi"/>
                <w:b/>
                <w:bCs/>
                <w:sz w:val="22"/>
                <w:szCs w:val="22"/>
              </w:rPr>
            </w:pPr>
            <w:r w:rsidRPr="001C74EA">
              <w:rPr>
                <w:rFonts w:cstheme="minorHAnsi"/>
                <w:b/>
                <w:bCs/>
                <w:sz w:val="22"/>
                <w:szCs w:val="22"/>
              </w:rPr>
              <w:t>Wenger et al. (1989)</w:t>
            </w:r>
          </w:p>
          <w:p w14:paraId="390E55B2" w14:textId="77777777" w:rsidR="009F37AA" w:rsidRPr="001C74EA" w:rsidRDefault="009F37AA" w:rsidP="00A05687">
            <w:pPr>
              <w:rPr>
                <w:rFonts w:cstheme="minorHAnsi"/>
                <w:b/>
                <w:bCs/>
                <w:sz w:val="22"/>
                <w:szCs w:val="22"/>
              </w:rPr>
            </w:pPr>
            <w:r w:rsidRPr="001C74EA">
              <w:rPr>
                <w:rFonts w:cstheme="minorHAnsi"/>
                <w:b/>
                <w:bCs/>
                <w:sz w:val="22"/>
                <w:szCs w:val="22"/>
              </w:rPr>
              <w:t> </w:t>
            </w:r>
          </w:p>
          <w:p w14:paraId="75FA5152" w14:textId="77777777" w:rsidR="009F37AA" w:rsidRPr="001C74EA" w:rsidRDefault="009F37AA" w:rsidP="00A05687">
            <w:pPr>
              <w:rPr>
                <w:rFonts w:cstheme="minorHAnsi"/>
                <w:b/>
                <w:bCs/>
                <w:sz w:val="22"/>
                <w:szCs w:val="22"/>
              </w:rPr>
            </w:pPr>
            <w:r w:rsidRPr="001C74EA">
              <w:rPr>
                <w:rFonts w:cstheme="minorHAnsi"/>
                <w:b/>
                <w:bCs/>
                <w:sz w:val="22"/>
                <w:szCs w:val="22"/>
              </w:rPr>
              <w:t> </w:t>
            </w:r>
          </w:p>
          <w:p w14:paraId="1F0EB7D1" w14:textId="77777777" w:rsidR="009F37AA" w:rsidRPr="001C74EA" w:rsidRDefault="009F37AA" w:rsidP="00A05687">
            <w:pPr>
              <w:rPr>
                <w:rFonts w:cstheme="minorHAnsi"/>
                <w:sz w:val="22"/>
                <w:szCs w:val="22"/>
              </w:rPr>
            </w:pPr>
            <w:r w:rsidRPr="001C74EA">
              <w:rPr>
                <w:rFonts w:cstheme="minorHAnsi"/>
                <w:b/>
                <w:bCs/>
                <w:sz w:val="22"/>
                <w:szCs w:val="22"/>
              </w:rPr>
              <w:t> </w:t>
            </w:r>
          </w:p>
        </w:tc>
        <w:tc>
          <w:tcPr>
            <w:tcW w:w="2607" w:type="dxa"/>
            <w:vMerge w:val="restart"/>
            <w:hideMark/>
          </w:tcPr>
          <w:p w14:paraId="12AE9EAD" w14:textId="77777777" w:rsidR="009F37AA" w:rsidRPr="001C74EA" w:rsidRDefault="009F37AA" w:rsidP="00A05687">
            <w:pPr>
              <w:rPr>
                <w:rFonts w:cstheme="minorHAnsi"/>
                <w:sz w:val="22"/>
                <w:szCs w:val="22"/>
              </w:rPr>
            </w:pPr>
            <w:r w:rsidRPr="001C74EA">
              <w:rPr>
                <w:rFonts w:cstheme="minorHAnsi"/>
                <w:sz w:val="22"/>
                <w:szCs w:val="22"/>
              </w:rPr>
              <w:t>Mobile pes planus</w:t>
            </w:r>
          </w:p>
          <w:p w14:paraId="500A0CD7" w14:textId="77777777" w:rsidR="009F37AA" w:rsidRPr="001C74EA" w:rsidRDefault="009F37AA" w:rsidP="00A05687">
            <w:pPr>
              <w:rPr>
                <w:rFonts w:cstheme="minorHAnsi"/>
                <w:sz w:val="22"/>
                <w:szCs w:val="22"/>
              </w:rPr>
            </w:pPr>
            <w:r w:rsidRPr="001C74EA">
              <w:rPr>
                <w:rFonts w:cstheme="minorHAnsi"/>
                <w:sz w:val="22"/>
                <w:szCs w:val="22"/>
              </w:rPr>
              <w:t> </w:t>
            </w:r>
          </w:p>
          <w:p w14:paraId="2C9B8493" w14:textId="77777777" w:rsidR="009F37AA" w:rsidRPr="001C74EA" w:rsidRDefault="009F37AA" w:rsidP="00A05687">
            <w:pPr>
              <w:rPr>
                <w:rFonts w:cstheme="minorHAnsi"/>
                <w:sz w:val="22"/>
                <w:szCs w:val="22"/>
              </w:rPr>
            </w:pPr>
            <w:r w:rsidRPr="001C74EA">
              <w:rPr>
                <w:rFonts w:cstheme="minorHAnsi"/>
                <w:sz w:val="22"/>
                <w:szCs w:val="22"/>
              </w:rPr>
              <w:t> </w:t>
            </w:r>
          </w:p>
          <w:p w14:paraId="6539C787" w14:textId="77777777" w:rsidR="009F37AA" w:rsidRPr="001C74EA" w:rsidRDefault="009F37AA" w:rsidP="00A05687">
            <w:pPr>
              <w:rPr>
                <w:rFonts w:cstheme="minorHAnsi"/>
                <w:sz w:val="22"/>
                <w:szCs w:val="22"/>
              </w:rPr>
            </w:pPr>
            <w:r w:rsidRPr="001C74EA">
              <w:rPr>
                <w:rFonts w:cstheme="minorHAnsi"/>
                <w:sz w:val="22"/>
                <w:szCs w:val="22"/>
              </w:rPr>
              <w:t> </w:t>
            </w:r>
          </w:p>
        </w:tc>
        <w:tc>
          <w:tcPr>
            <w:tcW w:w="1573" w:type="dxa"/>
            <w:hideMark/>
          </w:tcPr>
          <w:p w14:paraId="74A874DC" w14:textId="77777777" w:rsidR="009F37AA" w:rsidRPr="001C74EA" w:rsidRDefault="009F37AA" w:rsidP="00A05687">
            <w:pPr>
              <w:rPr>
                <w:rFonts w:cstheme="minorHAnsi"/>
                <w:sz w:val="22"/>
                <w:szCs w:val="22"/>
              </w:rPr>
            </w:pPr>
            <w:r w:rsidRPr="001C74EA">
              <w:rPr>
                <w:rFonts w:cstheme="minorHAnsi"/>
                <w:sz w:val="22"/>
                <w:szCs w:val="22"/>
              </w:rPr>
              <w:t>Group 1 CTF</w:t>
            </w:r>
          </w:p>
        </w:tc>
        <w:tc>
          <w:tcPr>
            <w:tcW w:w="1345" w:type="dxa"/>
            <w:hideMark/>
          </w:tcPr>
          <w:p w14:paraId="7D980E8F" w14:textId="77777777" w:rsidR="009F37AA" w:rsidRPr="001C74EA" w:rsidRDefault="009F37AA" w:rsidP="00A05687">
            <w:pPr>
              <w:rPr>
                <w:rFonts w:cstheme="minorHAnsi"/>
                <w:sz w:val="22"/>
                <w:szCs w:val="22"/>
              </w:rPr>
            </w:pPr>
            <w:r w:rsidRPr="001C74EA">
              <w:rPr>
                <w:rFonts w:cstheme="minorHAnsi"/>
                <w:sz w:val="22"/>
                <w:szCs w:val="22"/>
              </w:rPr>
              <w:t>40.5 (0.70) ‡</w:t>
            </w:r>
          </w:p>
        </w:tc>
        <w:tc>
          <w:tcPr>
            <w:tcW w:w="1146" w:type="dxa"/>
            <w:hideMark/>
          </w:tcPr>
          <w:p w14:paraId="4D7380DB" w14:textId="77777777" w:rsidR="009F37AA" w:rsidRPr="001C74EA" w:rsidRDefault="009F37AA" w:rsidP="00A05687">
            <w:pPr>
              <w:rPr>
                <w:rFonts w:cstheme="minorHAnsi"/>
                <w:sz w:val="22"/>
                <w:szCs w:val="22"/>
              </w:rPr>
            </w:pPr>
            <w:r w:rsidRPr="001C74EA">
              <w:rPr>
                <w:rFonts w:cstheme="minorHAnsi"/>
                <w:sz w:val="22"/>
                <w:szCs w:val="22"/>
              </w:rPr>
              <w:t>34 (0.66) ‡</w:t>
            </w:r>
          </w:p>
        </w:tc>
        <w:tc>
          <w:tcPr>
            <w:tcW w:w="1834" w:type="dxa"/>
            <w:vMerge w:val="restart"/>
            <w:hideMark/>
          </w:tcPr>
          <w:p w14:paraId="6323239A" w14:textId="77777777" w:rsidR="009F37AA" w:rsidRPr="001C74EA" w:rsidRDefault="009F37AA" w:rsidP="00A05687">
            <w:pPr>
              <w:rPr>
                <w:rFonts w:cstheme="minorHAnsi"/>
                <w:sz w:val="22"/>
                <w:szCs w:val="22"/>
              </w:rPr>
            </w:pPr>
            <w:r w:rsidRPr="001C74EA">
              <w:rPr>
                <w:rFonts w:cstheme="minorHAnsi"/>
                <w:sz w:val="22"/>
                <w:szCs w:val="22"/>
              </w:rPr>
              <w:t>One Way ANOVA:</w:t>
            </w:r>
          </w:p>
          <w:p w14:paraId="5619C72D" w14:textId="77777777" w:rsidR="009F37AA" w:rsidRPr="001C74EA" w:rsidRDefault="009F37AA" w:rsidP="00A05687">
            <w:pPr>
              <w:rPr>
                <w:rFonts w:cstheme="minorHAnsi"/>
                <w:sz w:val="22"/>
                <w:szCs w:val="22"/>
              </w:rPr>
            </w:pPr>
            <w:r w:rsidRPr="001C74EA">
              <w:rPr>
                <w:rFonts w:cstheme="minorHAnsi"/>
                <w:sz w:val="22"/>
                <w:szCs w:val="22"/>
              </w:rPr>
              <w:t> </w:t>
            </w:r>
          </w:p>
          <w:p w14:paraId="35FAE955" w14:textId="77777777" w:rsidR="009F37AA" w:rsidRPr="001C74EA" w:rsidRDefault="009F37AA" w:rsidP="00A05687">
            <w:pPr>
              <w:rPr>
                <w:rFonts w:cstheme="minorHAnsi"/>
                <w:sz w:val="22"/>
                <w:szCs w:val="22"/>
              </w:rPr>
            </w:pPr>
            <w:r w:rsidRPr="001C74EA">
              <w:rPr>
                <w:rFonts w:cstheme="minorHAnsi"/>
                <w:sz w:val="22"/>
                <w:szCs w:val="22"/>
              </w:rPr>
              <w:t> </w:t>
            </w:r>
          </w:p>
          <w:p w14:paraId="75D62F80" w14:textId="77777777" w:rsidR="009F37AA" w:rsidRPr="001C74EA" w:rsidRDefault="009F37AA" w:rsidP="00A05687">
            <w:pPr>
              <w:rPr>
                <w:rFonts w:cstheme="minorHAnsi"/>
                <w:sz w:val="22"/>
                <w:szCs w:val="22"/>
              </w:rPr>
            </w:pPr>
            <w:r w:rsidRPr="001C74EA">
              <w:rPr>
                <w:rFonts w:cstheme="minorHAnsi"/>
                <w:sz w:val="22"/>
                <w:szCs w:val="22"/>
              </w:rPr>
              <w:t>p&gt;0.4</w:t>
            </w:r>
          </w:p>
          <w:p w14:paraId="34E94899" w14:textId="77777777" w:rsidR="009F37AA" w:rsidRPr="001C74EA" w:rsidRDefault="009F37AA" w:rsidP="00A05687">
            <w:pPr>
              <w:rPr>
                <w:rFonts w:cstheme="minorHAnsi"/>
                <w:sz w:val="22"/>
                <w:szCs w:val="22"/>
              </w:rPr>
            </w:pPr>
            <w:r w:rsidRPr="001C74EA">
              <w:rPr>
                <w:rFonts w:cstheme="minorHAnsi"/>
                <w:sz w:val="22"/>
                <w:szCs w:val="22"/>
              </w:rPr>
              <w:t> </w:t>
            </w:r>
          </w:p>
          <w:p w14:paraId="7492DC3D" w14:textId="77777777" w:rsidR="009F37AA" w:rsidRPr="001C74EA" w:rsidRDefault="009F37AA" w:rsidP="00A05687">
            <w:pPr>
              <w:rPr>
                <w:rFonts w:cstheme="minorHAnsi"/>
                <w:sz w:val="22"/>
                <w:szCs w:val="22"/>
              </w:rPr>
            </w:pPr>
            <w:r w:rsidRPr="001C74EA">
              <w:rPr>
                <w:rFonts w:cstheme="minorHAnsi"/>
                <w:sz w:val="22"/>
                <w:szCs w:val="22"/>
              </w:rPr>
              <w:t> </w:t>
            </w:r>
          </w:p>
          <w:p w14:paraId="4117F504" w14:textId="77777777" w:rsidR="009F37AA" w:rsidRPr="001C74EA" w:rsidRDefault="009F37AA" w:rsidP="00A05687">
            <w:pPr>
              <w:rPr>
                <w:rFonts w:cstheme="minorHAnsi"/>
                <w:sz w:val="22"/>
                <w:szCs w:val="22"/>
              </w:rPr>
            </w:pPr>
            <w:r w:rsidRPr="001C74EA">
              <w:rPr>
                <w:rFonts w:cstheme="minorHAnsi"/>
                <w:sz w:val="22"/>
                <w:szCs w:val="22"/>
              </w:rPr>
              <w:t> </w:t>
            </w:r>
          </w:p>
        </w:tc>
      </w:tr>
      <w:tr w:rsidR="009F37AA" w:rsidRPr="001C74EA" w14:paraId="7926B2D7" w14:textId="77777777" w:rsidTr="001C74EA">
        <w:trPr>
          <w:trHeight w:val="340"/>
        </w:trPr>
        <w:tc>
          <w:tcPr>
            <w:tcW w:w="4106" w:type="dxa"/>
            <w:vMerge/>
            <w:hideMark/>
          </w:tcPr>
          <w:p w14:paraId="01D1D48C" w14:textId="77777777" w:rsidR="009F37AA" w:rsidRPr="001C74EA" w:rsidRDefault="009F37AA" w:rsidP="00A05687">
            <w:pPr>
              <w:rPr>
                <w:rFonts w:cstheme="minorHAnsi"/>
                <w:sz w:val="22"/>
                <w:szCs w:val="22"/>
              </w:rPr>
            </w:pPr>
          </w:p>
        </w:tc>
        <w:tc>
          <w:tcPr>
            <w:tcW w:w="1418" w:type="dxa"/>
            <w:vMerge/>
            <w:hideMark/>
          </w:tcPr>
          <w:p w14:paraId="69D3AF30" w14:textId="77777777" w:rsidR="009F37AA" w:rsidRPr="001C74EA" w:rsidRDefault="009F37AA" w:rsidP="00A05687">
            <w:pPr>
              <w:rPr>
                <w:rFonts w:cstheme="minorHAnsi"/>
                <w:sz w:val="22"/>
                <w:szCs w:val="22"/>
              </w:rPr>
            </w:pPr>
          </w:p>
        </w:tc>
        <w:tc>
          <w:tcPr>
            <w:tcW w:w="2607" w:type="dxa"/>
            <w:vMerge/>
            <w:hideMark/>
          </w:tcPr>
          <w:p w14:paraId="78F4A458" w14:textId="77777777" w:rsidR="009F37AA" w:rsidRPr="001C74EA" w:rsidRDefault="009F37AA" w:rsidP="00A05687">
            <w:pPr>
              <w:rPr>
                <w:rFonts w:cstheme="minorHAnsi"/>
                <w:sz w:val="22"/>
                <w:szCs w:val="22"/>
              </w:rPr>
            </w:pPr>
          </w:p>
        </w:tc>
        <w:tc>
          <w:tcPr>
            <w:tcW w:w="1573" w:type="dxa"/>
            <w:hideMark/>
          </w:tcPr>
          <w:p w14:paraId="5C51C7FE" w14:textId="77777777" w:rsidR="009F37AA" w:rsidRPr="001C74EA" w:rsidRDefault="009F37AA" w:rsidP="00A05687">
            <w:pPr>
              <w:rPr>
                <w:rFonts w:cstheme="minorHAnsi"/>
                <w:sz w:val="22"/>
                <w:szCs w:val="22"/>
              </w:rPr>
            </w:pPr>
            <w:r w:rsidRPr="001C74EA">
              <w:rPr>
                <w:rFonts w:cstheme="minorHAnsi"/>
                <w:sz w:val="22"/>
                <w:szCs w:val="22"/>
              </w:rPr>
              <w:t>Group 2 SLF</w:t>
            </w:r>
          </w:p>
        </w:tc>
        <w:tc>
          <w:tcPr>
            <w:tcW w:w="1345" w:type="dxa"/>
            <w:hideMark/>
          </w:tcPr>
          <w:p w14:paraId="48723736" w14:textId="77777777" w:rsidR="009F37AA" w:rsidRPr="001C74EA" w:rsidRDefault="009F37AA" w:rsidP="00A05687">
            <w:pPr>
              <w:rPr>
                <w:rFonts w:cstheme="minorHAnsi"/>
                <w:sz w:val="22"/>
                <w:szCs w:val="22"/>
              </w:rPr>
            </w:pPr>
            <w:r w:rsidRPr="001C74EA">
              <w:rPr>
                <w:rFonts w:cstheme="minorHAnsi"/>
                <w:sz w:val="22"/>
                <w:szCs w:val="22"/>
              </w:rPr>
              <w:t>39.8 (0.71) ‡</w:t>
            </w:r>
          </w:p>
        </w:tc>
        <w:tc>
          <w:tcPr>
            <w:tcW w:w="1146" w:type="dxa"/>
            <w:hideMark/>
          </w:tcPr>
          <w:p w14:paraId="60BCE796" w14:textId="77777777" w:rsidR="009F37AA" w:rsidRPr="001C74EA" w:rsidRDefault="009F37AA" w:rsidP="00A05687">
            <w:pPr>
              <w:rPr>
                <w:rFonts w:cstheme="minorHAnsi"/>
                <w:sz w:val="22"/>
                <w:szCs w:val="22"/>
              </w:rPr>
            </w:pPr>
            <w:r w:rsidRPr="001C74EA">
              <w:rPr>
                <w:rFonts w:cstheme="minorHAnsi"/>
                <w:sz w:val="22"/>
                <w:szCs w:val="22"/>
              </w:rPr>
              <w:t>34.7 (0.73) ‡</w:t>
            </w:r>
          </w:p>
        </w:tc>
        <w:tc>
          <w:tcPr>
            <w:tcW w:w="1834" w:type="dxa"/>
            <w:vMerge/>
            <w:hideMark/>
          </w:tcPr>
          <w:p w14:paraId="4A0D3E95" w14:textId="77777777" w:rsidR="009F37AA" w:rsidRPr="001C74EA" w:rsidRDefault="009F37AA" w:rsidP="00A05687">
            <w:pPr>
              <w:rPr>
                <w:rFonts w:cstheme="minorHAnsi"/>
                <w:sz w:val="22"/>
                <w:szCs w:val="22"/>
              </w:rPr>
            </w:pPr>
          </w:p>
        </w:tc>
      </w:tr>
      <w:tr w:rsidR="009F37AA" w:rsidRPr="001C74EA" w14:paraId="6E169395" w14:textId="77777777" w:rsidTr="001C74EA">
        <w:trPr>
          <w:trHeight w:val="380"/>
        </w:trPr>
        <w:tc>
          <w:tcPr>
            <w:tcW w:w="4106" w:type="dxa"/>
            <w:vMerge/>
            <w:hideMark/>
          </w:tcPr>
          <w:p w14:paraId="5CA7E4B4" w14:textId="77777777" w:rsidR="009F37AA" w:rsidRPr="001C74EA" w:rsidRDefault="009F37AA" w:rsidP="00A05687">
            <w:pPr>
              <w:rPr>
                <w:rFonts w:cstheme="minorHAnsi"/>
                <w:sz w:val="22"/>
                <w:szCs w:val="22"/>
              </w:rPr>
            </w:pPr>
          </w:p>
        </w:tc>
        <w:tc>
          <w:tcPr>
            <w:tcW w:w="1418" w:type="dxa"/>
            <w:vMerge/>
            <w:hideMark/>
          </w:tcPr>
          <w:p w14:paraId="2FFDBE4F" w14:textId="77777777" w:rsidR="009F37AA" w:rsidRPr="001C74EA" w:rsidRDefault="009F37AA" w:rsidP="00A05687">
            <w:pPr>
              <w:rPr>
                <w:rFonts w:cstheme="minorHAnsi"/>
                <w:sz w:val="22"/>
                <w:szCs w:val="22"/>
              </w:rPr>
            </w:pPr>
          </w:p>
        </w:tc>
        <w:tc>
          <w:tcPr>
            <w:tcW w:w="2607" w:type="dxa"/>
            <w:vMerge/>
            <w:hideMark/>
          </w:tcPr>
          <w:p w14:paraId="347AAC46" w14:textId="77777777" w:rsidR="009F37AA" w:rsidRPr="001C74EA" w:rsidRDefault="009F37AA" w:rsidP="00A05687">
            <w:pPr>
              <w:rPr>
                <w:rFonts w:cstheme="minorHAnsi"/>
                <w:sz w:val="22"/>
                <w:szCs w:val="22"/>
              </w:rPr>
            </w:pPr>
          </w:p>
        </w:tc>
        <w:tc>
          <w:tcPr>
            <w:tcW w:w="1573" w:type="dxa"/>
            <w:hideMark/>
          </w:tcPr>
          <w:p w14:paraId="612FCF85" w14:textId="77777777" w:rsidR="009F37AA" w:rsidRPr="001C74EA" w:rsidRDefault="009F37AA" w:rsidP="00A05687">
            <w:pPr>
              <w:rPr>
                <w:rFonts w:cstheme="minorHAnsi"/>
                <w:sz w:val="22"/>
                <w:szCs w:val="22"/>
              </w:rPr>
            </w:pPr>
            <w:r w:rsidRPr="001C74EA">
              <w:rPr>
                <w:rFonts w:cstheme="minorHAnsi"/>
                <w:sz w:val="22"/>
                <w:szCs w:val="22"/>
              </w:rPr>
              <w:t xml:space="preserve">Group 3 CTF with </w:t>
            </w:r>
            <w:proofErr w:type="spellStart"/>
            <w:r w:rsidRPr="001C74EA">
              <w:rPr>
                <w:rFonts w:cstheme="minorHAnsi"/>
                <w:sz w:val="22"/>
                <w:szCs w:val="22"/>
              </w:rPr>
              <w:t>Helfet</w:t>
            </w:r>
            <w:proofErr w:type="spellEnd"/>
            <w:r w:rsidRPr="001C74EA">
              <w:rPr>
                <w:rFonts w:cstheme="minorHAnsi"/>
                <w:sz w:val="22"/>
                <w:szCs w:val="22"/>
              </w:rPr>
              <w:t xml:space="preserve"> heel cup </w:t>
            </w:r>
          </w:p>
        </w:tc>
        <w:tc>
          <w:tcPr>
            <w:tcW w:w="1345" w:type="dxa"/>
            <w:hideMark/>
          </w:tcPr>
          <w:p w14:paraId="02391635" w14:textId="77777777" w:rsidR="009F37AA" w:rsidRPr="001C74EA" w:rsidRDefault="009F37AA" w:rsidP="00A05687">
            <w:pPr>
              <w:rPr>
                <w:rFonts w:cstheme="minorHAnsi"/>
                <w:sz w:val="22"/>
                <w:szCs w:val="22"/>
              </w:rPr>
            </w:pPr>
            <w:r w:rsidRPr="001C74EA">
              <w:rPr>
                <w:rFonts w:cstheme="minorHAnsi"/>
                <w:sz w:val="22"/>
                <w:szCs w:val="22"/>
              </w:rPr>
              <w:t>39.5 (0.6) ‡</w:t>
            </w:r>
          </w:p>
        </w:tc>
        <w:tc>
          <w:tcPr>
            <w:tcW w:w="1146" w:type="dxa"/>
            <w:hideMark/>
          </w:tcPr>
          <w:p w14:paraId="6315B084" w14:textId="77777777" w:rsidR="009F37AA" w:rsidRPr="001C74EA" w:rsidRDefault="009F37AA" w:rsidP="00A05687">
            <w:pPr>
              <w:rPr>
                <w:rFonts w:cstheme="minorHAnsi"/>
                <w:sz w:val="22"/>
                <w:szCs w:val="22"/>
              </w:rPr>
            </w:pPr>
            <w:r w:rsidRPr="001C74EA">
              <w:rPr>
                <w:rFonts w:cstheme="minorHAnsi"/>
                <w:sz w:val="22"/>
                <w:szCs w:val="22"/>
              </w:rPr>
              <w:t>34.7 (0.61) ‡</w:t>
            </w:r>
          </w:p>
        </w:tc>
        <w:tc>
          <w:tcPr>
            <w:tcW w:w="1834" w:type="dxa"/>
            <w:vMerge/>
            <w:hideMark/>
          </w:tcPr>
          <w:p w14:paraId="522199D0" w14:textId="77777777" w:rsidR="009F37AA" w:rsidRPr="001C74EA" w:rsidRDefault="009F37AA" w:rsidP="00A05687">
            <w:pPr>
              <w:rPr>
                <w:rFonts w:cstheme="minorHAnsi"/>
                <w:sz w:val="22"/>
                <w:szCs w:val="22"/>
              </w:rPr>
            </w:pPr>
          </w:p>
        </w:tc>
      </w:tr>
      <w:tr w:rsidR="009F37AA" w:rsidRPr="001C74EA" w14:paraId="046DF208" w14:textId="77777777" w:rsidTr="001C74EA">
        <w:trPr>
          <w:trHeight w:val="320"/>
        </w:trPr>
        <w:tc>
          <w:tcPr>
            <w:tcW w:w="4106" w:type="dxa"/>
            <w:vMerge/>
            <w:tcBorders>
              <w:bottom w:val="double" w:sz="4" w:space="0" w:color="000000"/>
            </w:tcBorders>
            <w:hideMark/>
          </w:tcPr>
          <w:p w14:paraId="73289EDB" w14:textId="77777777" w:rsidR="009F37AA" w:rsidRPr="001C74EA" w:rsidRDefault="009F37AA" w:rsidP="00A05687">
            <w:pPr>
              <w:rPr>
                <w:rFonts w:cstheme="minorHAnsi"/>
                <w:sz w:val="22"/>
                <w:szCs w:val="22"/>
              </w:rPr>
            </w:pPr>
          </w:p>
        </w:tc>
        <w:tc>
          <w:tcPr>
            <w:tcW w:w="1418" w:type="dxa"/>
            <w:vMerge/>
            <w:tcBorders>
              <w:bottom w:val="double" w:sz="4" w:space="0" w:color="000000"/>
            </w:tcBorders>
            <w:hideMark/>
          </w:tcPr>
          <w:p w14:paraId="78632EC4" w14:textId="77777777" w:rsidR="009F37AA" w:rsidRPr="001C74EA" w:rsidRDefault="009F37AA" w:rsidP="00A05687">
            <w:pPr>
              <w:rPr>
                <w:rFonts w:cstheme="minorHAnsi"/>
                <w:sz w:val="22"/>
                <w:szCs w:val="22"/>
              </w:rPr>
            </w:pPr>
          </w:p>
        </w:tc>
        <w:tc>
          <w:tcPr>
            <w:tcW w:w="2607" w:type="dxa"/>
            <w:vMerge/>
            <w:tcBorders>
              <w:bottom w:val="double" w:sz="4" w:space="0" w:color="000000"/>
            </w:tcBorders>
            <w:hideMark/>
          </w:tcPr>
          <w:p w14:paraId="1006151C" w14:textId="77777777" w:rsidR="009F37AA" w:rsidRPr="001C74EA" w:rsidRDefault="009F37AA" w:rsidP="00A05687">
            <w:pPr>
              <w:rPr>
                <w:rFonts w:cstheme="minorHAnsi"/>
                <w:sz w:val="22"/>
                <w:szCs w:val="22"/>
              </w:rPr>
            </w:pPr>
          </w:p>
        </w:tc>
        <w:tc>
          <w:tcPr>
            <w:tcW w:w="1573" w:type="dxa"/>
            <w:tcBorders>
              <w:bottom w:val="double" w:sz="4" w:space="0" w:color="000000"/>
            </w:tcBorders>
            <w:hideMark/>
          </w:tcPr>
          <w:p w14:paraId="5464890B" w14:textId="77777777" w:rsidR="009F37AA" w:rsidRPr="001C74EA" w:rsidRDefault="009F37AA" w:rsidP="00A05687">
            <w:pPr>
              <w:rPr>
                <w:rFonts w:cstheme="minorHAnsi"/>
                <w:sz w:val="22"/>
                <w:szCs w:val="22"/>
              </w:rPr>
            </w:pPr>
            <w:r w:rsidRPr="001C74EA">
              <w:rPr>
                <w:rFonts w:cstheme="minorHAnsi"/>
                <w:sz w:val="22"/>
                <w:szCs w:val="22"/>
              </w:rPr>
              <w:t xml:space="preserve">Group 4 SLF with UCBL </w:t>
            </w:r>
          </w:p>
        </w:tc>
        <w:tc>
          <w:tcPr>
            <w:tcW w:w="1345" w:type="dxa"/>
            <w:tcBorders>
              <w:bottom w:val="double" w:sz="4" w:space="0" w:color="000000"/>
            </w:tcBorders>
            <w:hideMark/>
          </w:tcPr>
          <w:p w14:paraId="2FEA5BD7" w14:textId="77777777" w:rsidR="009F37AA" w:rsidRPr="001C74EA" w:rsidRDefault="009F37AA" w:rsidP="00A05687">
            <w:pPr>
              <w:rPr>
                <w:rFonts w:cstheme="minorHAnsi"/>
                <w:sz w:val="22"/>
                <w:szCs w:val="22"/>
              </w:rPr>
            </w:pPr>
            <w:r w:rsidRPr="001C74EA">
              <w:rPr>
                <w:rFonts w:cstheme="minorHAnsi"/>
                <w:sz w:val="22"/>
                <w:szCs w:val="22"/>
              </w:rPr>
              <w:t>41.8 (0.78) ‡</w:t>
            </w:r>
          </w:p>
        </w:tc>
        <w:tc>
          <w:tcPr>
            <w:tcW w:w="1146" w:type="dxa"/>
            <w:tcBorders>
              <w:bottom w:val="double" w:sz="4" w:space="0" w:color="000000"/>
            </w:tcBorders>
            <w:hideMark/>
          </w:tcPr>
          <w:p w14:paraId="4CD20FB6" w14:textId="77777777" w:rsidR="009F37AA" w:rsidRPr="001C74EA" w:rsidRDefault="009F37AA" w:rsidP="00A05687">
            <w:pPr>
              <w:rPr>
                <w:rFonts w:cstheme="minorHAnsi"/>
                <w:sz w:val="22"/>
                <w:szCs w:val="22"/>
              </w:rPr>
            </w:pPr>
            <w:r w:rsidRPr="001C74EA">
              <w:rPr>
                <w:rFonts w:cstheme="minorHAnsi"/>
                <w:sz w:val="22"/>
                <w:szCs w:val="22"/>
              </w:rPr>
              <w:t>34.2 (0.84) ‡</w:t>
            </w:r>
          </w:p>
        </w:tc>
        <w:tc>
          <w:tcPr>
            <w:tcW w:w="1834" w:type="dxa"/>
            <w:vMerge/>
            <w:tcBorders>
              <w:bottom w:val="double" w:sz="4" w:space="0" w:color="000000"/>
            </w:tcBorders>
            <w:hideMark/>
          </w:tcPr>
          <w:p w14:paraId="31B19355" w14:textId="77777777" w:rsidR="009F37AA" w:rsidRPr="001C74EA" w:rsidRDefault="009F37AA" w:rsidP="00A05687">
            <w:pPr>
              <w:rPr>
                <w:rFonts w:cstheme="minorHAnsi"/>
                <w:sz w:val="22"/>
                <w:szCs w:val="22"/>
              </w:rPr>
            </w:pPr>
          </w:p>
        </w:tc>
      </w:tr>
    </w:tbl>
    <w:p w14:paraId="536B700B" w14:textId="77777777" w:rsidR="00FA2485" w:rsidRDefault="00FA2485" w:rsidP="00504325"/>
    <w:p w14:paraId="04807FA2" w14:textId="77777777" w:rsidR="00277C28" w:rsidRDefault="00277C28" w:rsidP="00504325"/>
    <w:p w14:paraId="1DB800C4" w14:textId="77777777" w:rsidR="00277C28" w:rsidRDefault="00277C28" w:rsidP="00504325"/>
    <w:p w14:paraId="679037FD" w14:textId="77777777" w:rsidR="00277C28" w:rsidRDefault="00277C28" w:rsidP="00504325"/>
    <w:p w14:paraId="28AF3584" w14:textId="77777777" w:rsidR="00D0439A" w:rsidRDefault="00D0439A" w:rsidP="00504325"/>
    <w:p w14:paraId="1D1A9FF6" w14:textId="27880832" w:rsidR="00277C28" w:rsidRDefault="00277C28" w:rsidP="00504325">
      <w:r w:rsidRPr="00945C30">
        <w:lastRenderedPageBreak/>
        <w:t>Table 3-3</w:t>
      </w:r>
      <w:r>
        <w:t xml:space="preserve"> </w:t>
      </w:r>
      <w:r w:rsidRPr="00B06CB3">
        <w:t xml:space="preserve">Outcome measures </w:t>
      </w:r>
      <w:r w:rsidR="005C0B0F">
        <w:t>s</w:t>
      </w:r>
      <w:r w:rsidR="005C0B0F" w:rsidRPr="00B06CB3">
        <w:t xml:space="preserve">keletal </w:t>
      </w:r>
      <w:r w:rsidR="005C0B0F">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1984"/>
        <w:gridCol w:w="2196"/>
        <w:gridCol w:w="1345"/>
        <w:gridCol w:w="1146"/>
        <w:gridCol w:w="1834"/>
      </w:tblGrid>
      <w:tr w:rsidR="000D1681" w:rsidRPr="001C74EA" w14:paraId="7784BBF4" w14:textId="77777777" w:rsidTr="001C74EA">
        <w:trPr>
          <w:trHeight w:val="879"/>
        </w:trPr>
        <w:tc>
          <w:tcPr>
            <w:tcW w:w="4106" w:type="dxa"/>
            <w:tcBorders>
              <w:bottom w:val="single" w:sz="12" w:space="0" w:color="auto"/>
            </w:tcBorders>
            <w:hideMark/>
          </w:tcPr>
          <w:p w14:paraId="108A0832" w14:textId="77777777" w:rsidR="000D1681" w:rsidRPr="001C74EA" w:rsidRDefault="000D1681" w:rsidP="00A05687">
            <w:pPr>
              <w:rPr>
                <w:rFonts w:cstheme="minorHAnsi"/>
                <w:b/>
                <w:bCs/>
                <w:sz w:val="22"/>
                <w:szCs w:val="22"/>
              </w:rPr>
            </w:pPr>
            <w:r w:rsidRPr="001C74EA">
              <w:rPr>
                <w:rFonts w:cstheme="minorHAnsi"/>
                <w:b/>
                <w:bCs/>
                <w:sz w:val="22"/>
                <w:szCs w:val="22"/>
              </w:rPr>
              <w:t xml:space="preserve">Outcome </w:t>
            </w:r>
          </w:p>
          <w:p w14:paraId="1A6915BF" w14:textId="77777777" w:rsidR="000D1681" w:rsidRPr="001C74EA" w:rsidRDefault="000D1681"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4C7400F9" w14:textId="77777777" w:rsidR="000D1681" w:rsidRPr="001C74EA" w:rsidRDefault="000D1681" w:rsidP="00A05687">
            <w:pPr>
              <w:rPr>
                <w:rFonts w:cstheme="minorHAnsi"/>
                <w:b/>
                <w:bCs/>
                <w:sz w:val="22"/>
                <w:szCs w:val="22"/>
              </w:rPr>
            </w:pPr>
            <w:r w:rsidRPr="001C74EA">
              <w:rPr>
                <w:rFonts w:cstheme="minorHAnsi"/>
                <w:b/>
                <w:bCs/>
                <w:sz w:val="22"/>
                <w:szCs w:val="22"/>
              </w:rPr>
              <w:t>Study</w:t>
            </w:r>
          </w:p>
          <w:p w14:paraId="19564054"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1CEE9143" w14:textId="77777777" w:rsidR="000D1681" w:rsidRPr="001C74EA" w:rsidRDefault="000D1681" w:rsidP="00A05687">
            <w:pPr>
              <w:rPr>
                <w:rFonts w:cstheme="minorHAnsi"/>
                <w:b/>
                <w:bCs/>
                <w:sz w:val="22"/>
                <w:szCs w:val="22"/>
              </w:rPr>
            </w:pPr>
          </w:p>
        </w:tc>
        <w:tc>
          <w:tcPr>
            <w:tcW w:w="1984" w:type="dxa"/>
            <w:tcBorders>
              <w:bottom w:val="single" w:sz="12" w:space="0" w:color="auto"/>
            </w:tcBorders>
            <w:hideMark/>
          </w:tcPr>
          <w:p w14:paraId="07477A68" w14:textId="77777777" w:rsidR="000D1681" w:rsidRPr="001C74EA" w:rsidRDefault="000D1681" w:rsidP="00A05687">
            <w:pPr>
              <w:rPr>
                <w:rFonts w:cstheme="minorHAnsi"/>
                <w:b/>
                <w:bCs/>
                <w:sz w:val="22"/>
                <w:szCs w:val="22"/>
              </w:rPr>
            </w:pPr>
            <w:r w:rsidRPr="001C74EA">
              <w:rPr>
                <w:rFonts w:cstheme="minorHAnsi"/>
                <w:b/>
                <w:bCs/>
                <w:sz w:val="22"/>
                <w:szCs w:val="22"/>
              </w:rPr>
              <w:t>Condition</w:t>
            </w:r>
          </w:p>
          <w:p w14:paraId="5C2F8AB2" w14:textId="77777777" w:rsidR="000D1681" w:rsidRPr="001C74EA" w:rsidRDefault="000D1681" w:rsidP="00A05687">
            <w:pPr>
              <w:rPr>
                <w:rFonts w:cstheme="minorHAnsi"/>
                <w:b/>
                <w:bCs/>
                <w:sz w:val="22"/>
                <w:szCs w:val="22"/>
              </w:rPr>
            </w:pPr>
            <w:r w:rsidRPr="001C74EA">
              <w:rPr>
                <w:rFonts w:cstheme="minorHAnsi"/>
                <w:b/>
                <w:bCs/>
                <w:sz w:val="22"/>
                <w:szCs w:val="22"/>
              </w:rPr>
              <w:t> </w:t>
            </w:r>
          </w:p>
        </w:tc>
        <w:tc>
          <w:tcPr>
            <w:tcW w:w="2196" w:type="dxa"/>
            <w:tcBorders>
              <w:bottom w:val="single" w:sz="12" w:space="0" w:color="auto"/>
            </w:tcBorders>
            <w:hideMark/>
          </w:tcPr>
          <w:p w14:paraId="26E8C13B" w14:textId="77777777" w:rsidR="000D1681" w:rsidRPr="001C74EA" w:rsidRDefault="000D1681" w:rsidP="00A05687">
            <w:pPr>
              <w:rPr>
                <w:rFonts w:cstheme="minorHAnsi"/>
                <w:b/>
                <w:bCs/>
                <w:sz w:val="22"/>
                <w:szCs w:val="22"/>
              </w:rPr>
            </w:pPr>
            <w:r w:rsidRPr="001C74EA">
              <w:rPr>
                <w:rFonts w:cstheme="minorHAnsi"/>
                <w:b/>
                <w:bCs/>
                <w:sz w:val="22"/>
                <w:szCs w:val="22"/>
              </w:rPr>
              <w:t>Group</w:t>
            </w:r>
          </w:p>
          <w:p w14:paraId="4A49C3DB" w14:textId="77777777" w:rsidR="000D1681" w:rsidRPr="001C74EA" w:rsidRDefault="000D1681"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0AEB9715" w14:textId="77777777" w:rsidR="000D1681" w:rsidRPr="001C74EA" w:rsidRDefault="000D1681" w:rsidP="00A05687">
            <w:pPr>
              <w:rPr>
                <w:rFonts w:cstheme="minorHAnsi"/>
                <w:b/>
                <w:bCs/>
                <w:sz w:val="22"/>
                <w:szCs w:val="22"/>
              </w:rPr>
            </w:pPr>
            <w:r w:rsidRPr="001C74EA">
              <w:rPr>
                <w:rFonts w:cstheme="minorHAnsi"/>
                <w:b/>
                <w:bCs/>
                <w:sz w:val="22"/>
                <w:szCs w:val="22"/>
              </w:rPr>
              <w:t xml:space="preserve">Baseline </w:t>
            </w:r>
          </w:p>
          <w:p w14:paraId="0B0FB109" w14:textId="77777777" w:rsidR="000D1681" w:rsidRPr="001C74EA" w:rsidRDefault="000D1681" w:rsidP="00A05687">
            <w:pPr>
              <w:rPr>
                <w:rFonts w:cstheme="minorHAnsi"/>
                <w:b/>
                <w:bCs/>
                <w:sz w:val="22"/>
                <w:szCs w:val="22"/>
              </w:rPr>
            </w:pPr>
            <w:r w:rsidRPr="001C74EA">
              <w:rPr>
                <w:rFonts w:cstheme="minorHAnsi"/>
                <w:b/>
                <w:bCs/>
                <w:sz w:val="22"/>
                <w:szCs w:val="22"/>
              </w:rPr>
              <w:t xml:space="preserve">Mean </w:t>
            </w:r>
          </w:p>
          <w:p w14:paraId="740766C8" w14:textId="77777777" w:rsidR="000D1681" w:rsidRPr="001C74EA" w:rsidRDefault="000D1681"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5AFEEF8E" w14:textId="77777777" w:rsidR="000D1681" w:rsidRPr="001C74EA" w:rsidRDefault="000D1681" w:rsidP="00A05687">
            <w:pPr>
              <w:rPr>
                <w:rFonts w:cstheme="minorHAnsi"/>
                <w:b/>
                <w:bCs/>
                <w:sz w:val="22"/>
                <w:szCs w:val="22"/>
              </w:rPr>
            </w:pPr>
            <w:r w:rsidRPr="001C74EA">
              <w:rPr>
                <w:rFonts w:cstheme="minorHAnsi"/>
                <w:b/>
                <w:bCs/>
                <w:sz w:val="22"/>
                <w:szCs w:val="22"/>
              </w:rPr>
              <w:t>Final</w:t>
            </w:r>
          </w:p>
          <w:p w14:paraId="0138FFD1" w14:textId="77777777" w:rsidR="000D1681" w:rsidRPr="001C74EA" w:rsidRDefault="000D1681"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02BAB79E" w14:textId="77777777" w:rsidR="000D1681" w:rsidRPr="001C74EA" w:rsidRDefault="000D1681" w:rsidP="00A05687">
            <w:pPr>
              <w:rPr>
                <w:rFonts w:cstheme="minorHAnsi"/>
                <w:b/>
                <w:bCs/>
                <w:sz w:val="22"/>
                <w:szCs w:val="22"/>
              </w:rPr>
            </w:pPr>
            <w:r w:rsidRPr="001C74EA">
              <w:rPr>
                <w:rFonts w:cstheme="minorHAnsi"/>
                <w:b/>
                <w:bCs/>
                <w:sz w:val="22"/>
                <w:szCs w:val="22"/>
              </w:rPr>
              <w:t> Statistical Result</w:t>
            </w:r>
          </w:p>
          <w:p w14:paraId="5022CED6" w14:textId="77777777" w:rsidR="000D1681" w:rsidRPr="001C74EA" w:rsidRDefault="000D1681" w:rsidP="00A05687">
            <w:pPr>
              <w:rPr>
                <w:rFonts w:cstheme="minorHAnsi"/>
                <w:b/>
                <w:bCs/>
                <w:sz w:val="22"/>
                <w:szCs w:val="22"/>
              </w:rPr>
            </w:pPr>
          </w:p>
          <w:p w14:paraId="6265D40C" w14:textId="77777777" w:rsidR="000D1681" w:rsidRPr="001C74EA" w:rsidRDefault="000D1681" w:rsidP="00A05687">
            <w:pPr>
              <w:rPr>
                <w:rFonts w:cstheme="minorHAnsi"/>
                <w:b/>
                <w:bCs/>
                <w:sz w:val="22"/>
                <w:szCs w:val="22"/>
              </w:rPr>
            </w:pPr>
            <w:r w:rsidRPr="001C74EA">
              <w:rPr>
                <w:rFonts w:cstheme="minorHAnsi"/>
                <w:b/>
                <w:bCs/>
                <w:sz w:val="22"/>
                <w:szCs w:val="22"/>
              </w:rPr>
              <w:t>(Significant values given in bold)</w:t>
            </w:r>
          </w:p>
        </w:tc>
      </w:tr>
      <w:tr w:rsidR="000D1681" w:rsidRPr="001C74EA" w14:paraId="30E2DE15" w14:textId="77777777" w:rsidTr="001C74EA">
        <w:trPr>
          <w:trHeight w:val="412"/>
        </w:trPr>
        <w:tc>
          <w:tcPr>
            <w:tcW w:w="14029" w:type="dxa"/>
            <w:gridSpan w:val="7"/>
            <w:tcBorders>
              <w:top w:val="double" w:sz="4" w:space="0" w:color="000000"/>
              <w:bottom w:val="single" w:sz="12" w:space="0" w:color="auto"/>
            </w:tcBorders>
            <w:shd w:val="clear" w:color="auto" w:fill="FFFFFF" w:themeFill="background1"/>
            <w:hideMark/>
          </w:tcPr>
          <w:p w14:paraId="3A2B798D" w14:textId="77777777" w:rsidR="000D1681" w:rsidRPr="001C74EA" w:rsidRDefault="000D1681" w:rsidP="00A05687">
            <w:pPr>
              <w:jc w:val="center"/>
              <w:rPr>
                <w:rFonts w:cstheme="minorHAnsi"/>
                <w:b/>
                <w:bCs/>
                <w:sz w:val="22"/>
                <w:szCs w:val="22"/>
              </w:rPr>
            </w:pPr>
            <w:r w:rsidRPr="001C74EA">
              <w:rPr>
                <w:rFonts w:cstheme="minorHAnsi"/>
                <w:b/>
                <w:bCs/>
                <w:sz w:val="22"/>
                <w:szCs w:val="22"/>
              </w:rPr>
              <w:t>Functional Stability Therapeutic Footwear</w:t>
            </w:r>
          </w:p>
        </w:tc>
      </w:tr>
      <w:tr w:rsidR="000D1681" w:rsidRPr="001C74EA" w14:paraId="1BCD3B40" w14:textId="77777777" w:rsidTr="001C74EA">
        <w:trPr>
          <w:trHeight w:val="340"/>
        </w:trPr>
        <w:tc>
          <w:tcPr>
            <w:tcW w:w="14029" w:type="dxa"/>
            <w:gridSpan w:val="7"/>
            <w:tcBorders>
              <w:top w:val="single" w:sz="12" w:space="0" w:color="auto"/>
              <w:bottom w:val="double" w:sz="4" w:space="0" w:color="000000"/>
            </w:tcBorders>
            <w:hideMark/>
          </w:tcPr>
          <w:p w14:paraId="0A6E8687" w14:textId="77777777" w:rsidR="000D1681" w:rsidRPr="001C74EA" w:rsidRDefault="000D1681" w:rsidP="00A05687">
            <w:pPr>
              <w:rPr>
                <w:rFonts w:cstheme="minorHAnsi"/>
                <w:b/>
                <w:bCs/>
                <w:sz w:val="22"/>
                <w:szCs w:val="22"/>
              </w:rPr>
            </w:pPr>
            <w:r w:rsidRPr="001C74EA">
              <w:rPr>
                <w:rFonts w:cstheme="minorHAnsi"/>
                <w:b/>
                <w:bCs/>
                <w:sz w:val="22"/>
                <w:szCs w:val="22"/>
              </w:rPr>
              <w:t>Radiographic (Anterior-Posterior view)</w:t>
            </w:r>
          </w:p>
          <w:p w14:paraId="4D2B93AD" w14:textId="77777777" w:rsidR="000D1681" w:rsidRPr="001C74EA" w:rsidRDefault="000D1681" w:rsidP="00A05687">
            <w:pPr>
              <w:rPr>
                <w:rFonts w:cstheme="minorHAnsi"/>
                <w:b/>
                <w:bCs/>
                <w:sz w:val="22"/>
                <w:szCs w:val="22"/>
              </w:rPr>
            </w:pPr>
          </w:p>
        </w:tc>
      </w:tr>
      <w:tr w:rsidR="000D1681" w:rsidRPr="001C74EA" w14:paraId="220DDF95" w14:textId="77777777" w:rsidTr="001C74EA">
        <w:trPr>
          <w:trHeight w:val="540"/>
        </w:trPr>
        <w:tc>
          <w:tcPr>
            <w:tcW w:w="4106" w:type="dxa"/>
            <w:vMerge w:val="restart"/>
            <w:tcBorders>
              <w:top w:val="double" w:sz="4" w:space="0" w:color="000000"/>
            </w:tcBorders>
            <w:hideMark/>
          </w:tcPr>
          <w:p w14:paraId="2B66D334" w14:textId="77777777" w:rsidR="000D1681" w:rsidRPr="001C74EA" w:rsidRDefault="000D1681" w:rsidP="00A05687">
            <w:pPr>
              <w:rPr>
                <w:rFonts w:cstheme="minorHAnsi"/>
                <w:b/>
                <w:bCs/>
                <w:sz w:val="22"/>
                <w:szCs w:val="22"/>
              </w:rPr>
            </w:pPr>
            <w:r w:rsidRPr="001C74EA">
              <w:rPr>
                <w:rFonts w:cstheme="minorHAnsi"/>
                <w:b/>
                <w:bCs/>
                <w:sz w:val="22"/>
                <w:szCs w:val="22"/>
              </w:rPr>
              <w:t>Talocalcaneal angle (°)</w:t>
            </w:r>
          </w:p>
          <w:p w14:paraId="22C13A46"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69E554BC" w14:textId="77777777" w:rsidR="000D1681" w:rsidRPr="001C74EA" w:rsidRDefault="000D1681" w:rsidP="00A05687">
            <w:pPr>
              <w:rPr>
                <w:rFonts w:cstheme="minorHAnsi"/>
                <w:sz w:val="22"/>
                <w:szCs w:val="22"/>
              </w:rPr>
            </w:pPr>
            <w:r w:rsidRPr="001C74EA">
              <w:rPr>
                <w:rFonts w:cstheme="minorHAnsi"/>
                <w:sz w:val="22"/>
                <w:szCs w:val="22"/>
              </w:rPr>
              <w:t> </w:t>
            </w:r>
          </w:p>
          <w:p w14:paraId="1DF0B12D" w14:textId="77777777" w:rsidR="000D1681" w:rsidRPr="001C74EA" w:rsidRDefault="000D1681" w:rsidP="00A05687">
            <w:pPr>
              <w:rPr>
                <w:rFonts w:cstheme="minorHAnsi"/>
                <w:sz w:val="22"/>
                <w:szCs w:val="22"/>
              </w:rPr>
            </w:pPr>
            <w:r w:rsidRPr="001C74EA">
              <w:rPr>
                <w:rFonts w:cstheme="minorHAnsi"/>
                <w:sz w:val="22"/>
                <w:szCs w:val="22"/>
              </w:rPr>
              <w:t> </w:t>
            </w:r>
          </w:p>
          <w:p w14:paraId="35C9CF02" w14:textId="77777777" w:rsidR="000D1681" w:rsidRPr="001C74EA" w:rsidRDefault="000D1681" w:rsidP="00A05687">
            <w:pPr>
              <w:rPr>
                <w:rFonts w:cstheme="minorHAnsi"/>
                <w:sz w:val="22"/>
                <w:szCs w:val="22"/>
              </w:rPr>
            </w:pPr>
            <w:r w:rsidRPr="001C74EA">
              <w:rPr>
                <w:rFonts w:cstheme="minorHAnsi"/>
                <w:sz w:val="22"/>
                <w:szCs w:val="22"/>
              </w:rPr>
              <w:t> </w:t>
            </w:r>
          </w:p>
          <w:p w14:paraId="1A175A64" w14:textId="77777777" w:rsidR="000D1681" w:rsidRPr="001C74EA" w:rsidRDefault="000D1681" w:rsidP="00A05687">
            <w:pPr>
              <w:rPr>
                <w:rFonts w:cstheme="minorHAnsi"/>
                <w:sz w:val="22"/>
                <w:szCs w:val="22"/>
              </w:rPr>
            </w:pPr>
            <w:r w:rsidRPr="001C74EA">
              <w:rPr>
                <w:rFonts w:cstheme="minorHAnsi"/>
                <w:sz w:val="22"/>
                <w:szCs w:val="22"/>
              </w:rPr>
              <w:t> </w:t>
            </w:r>
          </w:p>
          <w:p w14:paraId="0CF37FEE" w14:textId="77777777" w:rsidR="000D1681" w:rsidRPr="001C74EA" w:rsidRDefault="000D1681" w:rsidP="00A05687">
            <w:pPr>
              <w:rPr>
                <w:rFonts w:cstheme="minorHAnsi"/>
                <w:b/>
                <w:bCs/>
                <w:sz w:val="22"/>
                <w:szCs w:val="22"/>
              </w:rPr>
            </w:pPr>
            <w:r w:rsidRPr="001C74EA">
              <w:rPr>
                <w:rFonts w:cstheme="minorHAnsi"/>
                <w:sz w:val="22"/>
                <w:szCs w:val="22"/>
              </w:rPr>
              <w:t> </w:t>
            </w:r>
          </w:p>
        </w:tc>
        <w:tc>
          <w:tcPr>
            <w:tcW w:w="1418" w:type="dxa"/>
            <w:vMerge w:val="restart"/>
            <w:tcBorders>
              <w:top w:val="single" w:sz="12" w:space="0" w:color="auto"/>
            </w:tcBorders>
            <w:hideMark/>
          </w:tcPr>
          <w:p w14:paraId="747F7984" w14:textId="77777777" w:rsidR="000D1681" w:rsidRPr="001C74EA" w:rsidRDefault="000D1681" w:rsidP="00A05687">
            <w:pPr>
              <w:rPr>
                <w:rFonts w:cstheme="minorHAnsi"/>
                <w:b/>
                <w:bCs/>
                <w:sz w:val="22"/>
                <w:szCs w:val="22"/>
              </w:rPr>
            </w:pPr>
            <w:r w:rsidRPr="001C74EA">
              <w:rPr>
                <w:rFonts w:cstheme="minorHAnsi"/>
                <w:b/>
                <w:bCs/>
                <w:sz w:val="22"/>
                <w:szCs w:val="22"/>
              </w:rPr>
              <w:t>Basta et al. (1977)</w:t>
            </w:r>
          </w:p>
          <w:p w14:paraId="5965B5A9"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2DF70636"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78B61C15"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7D6042FE"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70F703BB"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4F5707B5" w14:textId="77777777" w:rsidR="000D1681" w:rsidRPr="001C74EA" w:rsidRDefault="000D1681" w:rsidP="00A05687">
            <w:pPr>
              <w:rPr>
                <w:rFonts w:cstheme="minorHAnsi"/>
                <w:b/>
                <w:bCs/>
                <w:sz w:val="22"/>
                <w:szCs w:val="22"/>
              </w:rPr>
            </w:pPr>
            <w:r w:rsidRPr="001C74EA">
              <w:rPr>
                <w:rFonts w:cstheme="minorHAnsi"/>
                <w:b/>
                <w:bCs/>
                <w:sz w:val="22"/>
                <w:szCs w:val="22"/>
              </w:rPr>
              <w:t> </w:t>
            </w:r>
          </w:p>
          <w:p w14:paraId="58CF7E73" w14:textId="77777777" w:rsidR="000D1681" w:rsidRPr="001C74EA" w:rsidRDefault="000D1681" w:rsidP="00A05687">
            <w:pPr>
              <w:rPr>
                <w:rFonts w:cstheme="minorHAnsi"/>
                <w:sz w:val="22"/>
                <w:szCs w:val="22"/>
              </w:rPr>
            </w:pPr>
            <w:r w:rsidRPr="001C74EA">
              <w:rPr>
                <w:rFonts w:cstheme="minorHAnsi"/>
                <w:sz w:val="22"/>
                <w:szCs w:val="22"/>
              </w:rPr>
              <w:t> </w:t>
            </w:r>
          </w:p>
          <w:p w14:paraId="2B32D77F" w14:textId="77777777" w:rsidR="000D1681" w:rsidRPr="001C74EA" w:rsidRDefault="000D1681" w:rsidP="00A05687">
            <w:pPr>
              <w:rPr>
                <w:rFonts w:cstheme="minorHAnsi"/>
                <w:sz w:val="22"/>
                <w:szCs w:val="22"/>
              </w:rPr>
            </w:pPr>
            <w:r w:rsidRPr="001C74EA">
              <w:rPr>
                <w:rFonts w:cstheme="minorHAnsi"/>
                <w:sz w:val="22"/>
                <w:szCs w:val="22"/>
              </w:rPr>
              <w:t> </w:t>
            </w:r>
          </w:p>
          <w:p w14:paraId="5881F52F" w14:textId="77777777" w:rsidR="000D1681" w:rsidRPr="001C74EA" w:rsidRDefault="000D1681" w:rsidP="00A05687">
            <w:pPr>
              <w:rPr>
                <w:rFonts w:cstheme="minorHAnsi"/>
                <w:sz w:val="22"/>
                <w:szCs w:val="22"/>
              </w:rPr>
            </w:pPr>
            <w:r w:rsidRPr="001C74EA">
              <w:rPr>
                <w:rFonts w:cstheme="minorHAnsi"/>
                <w:sz w:val="22"/>
                <w:szCs w:val="22"/>
              </w:rPr>
              <w:t> </w:t>
            </w:r>
          </w:p>
          <w:p w14:paraId="0CA7E1F2" w14:textId="77777777" w:rsidR="000D1681" w:rsidRPr="001C74EA" w:rsidRDefault="000D1681" w:rsidP="00A05687">
            <w:pPr>
              <w:rPr>
                <w:rFonts w:cstheme="minorHAnsi"/>
                <w:sz w:val="22"/>
                <w:szCs w:val="22"/>
              </w:rPr>
            </w:pPr>
            <w:r w:rsidRPr="001C74EA">
              <w:rPr>
                <w:rFonts w:cstheme="minorHAnsi"/>
                <w:sz w:val="22"/>
                <w:szCs w:val="22"/>
              </w:rPr>
              <w:t> </w:t>
            </w:r>
          </w:p>
          <w:p w14:paraId="1F93BA89" w14:textId="77777777" w:rsidR="000D1681" w:rsidRPr="001C74EA" w:rsidRDefault="000D1681" w:rsidP="00A05687">
            <w:pPr>
              <w:rPr>
                <w:rFonts w:cstheme="minorHAnsi"/>
                <w:sz w:val="22"/>
                <w:szCs w:val="22"/>
              </w:rPr>
            </w:pPr>
            <w:r w:rsidRPr="001C74EA">
              <w:rPr>
                <w:rFonts w:cstheme="minorHAnsi"/>
                <w:sz w:val="22"/>
                <w:szCs w:val="22"/>
              </w:rPr>
              <w:t> </w:t>
            </w:r>
          </w:p>
          <w:p w14:paraId="0167E766" w14:textId="77777777" w:rsidR="000D1681" w:rsidRPr="001C74EA" w:rsidRDefault="000D1681" w:rsidP="00A05687">
            <w:pPr>
              <w:rPr>
                <w:rFonts w:cstheme="minorHAnsi"/>
                <w:sz w:val="22"/>
                <w:szCs w:val="22"/>
              </w:rPr>
            </w:pPr>
            <w:r w:rsidRPr="001C74EA">
              <w:rPr>
                <w:rFonts w:cstheme="minorHAnsi"/>
                <w:sz w:val="22"/>
                <w:szCs w:val="22"/>
              </w:rPr>
              <w:t> </w:t>
            </w:r>
          </w:p>
        </w:tc>
        <w:tc>
          <w:tcPr>
            <w:tcW w:w="1984" w:type="dxa"/>
            <w:vMerge w:val="restart"/>
            <w:tcBorders>
              <w:top w:val="single" w:sz="12" w:space="0" w:color="auto"/>
            </w:tcBorders>
            <w:hideMark/>
          </w:tcPr>
          <w:p w14:paraId="0A24EE6D" w14:textId="77777777" w:rsidR="000D1681" w:rsidRPr="001C74EA" w:rsidRDefault="000D1681" w:rsidP="00A05687">
            <w:pPr>
              <w:rPr>
                <w:rFonts w:cstheme="minorHAnsi"/>
                <w:sz w:val="22"/>
                <w:szCs w:val="22"/>
              </w:rPr>
            </w:pPr>
            <w:r w:rsidRPr="001C74EA">
              <w:rPr>
                <w:rFonts w:cstheme="minorHAnsi"/>
                <w:sz w:val="22"/>
                <w:szCs w:val="22"/>
              </w:rPr>
              <w:t>Symptomatic mobile pes planus</w:t>
            </w:r>
          </w:p>
          <w:p w14:paraId="45DB922E" w14:textId="77777777" w:rsidR="000D1681" w:rsidRPr="001C74EA" w:rsidRDefault="000D1681" w:rsidP="00A05687">
            <w:pPr>
              <w:rPr>
                <w:rFonts w:cstheme="minorHAnsi"/>
                <w:sz w:val="22"/>
                <w:szCs w:val="22"/>
              </w:rPr>
            </w:pPr>
            <w:r w:rsidRPr="001C74EA">
              <w:rPr>
                <w:rFonts w:cstheme="minorHAnsi"/>
                <w:sz w:val="22"/>
                <w:szCs w:val="22"/>
              </w:rPr>
              <w:t> </w:t>
            </w:r>
          </w:p>
          <w:p w14:paraId="1383D81A" w14:textId="77777777" w:rsidR="000D1681" w:rsidRPr="001C74EA" w:rsidRDefault="000D1681" w:rsidP="00A05687">
            <w:pPr>
              <w:rPr>
                <w:rFonts w:cstheme="minorHAnsi"/>
                <w:sz w:val="22"/>
                <w:szCs w:val="22"/>
              </w:rPr>
            </w:pPr>
            <w:r w:rsidRPr="001C74EA">
              <w:rPr>
                <w:rFonts w:cstheme="minorHAnsi"/>
                <w:sz w:val="22"/>
                <w:szCs w:val="22"/>
              </w:rPr>
              <w:t> </w:t>
            </w:r>
          </w:p>
          <w:p w14:paraId="44061019" w14:textId="77777777" w:rsidR="000D1681" w:rsidRPr="001C74EA" w:rsidRDefault="000D1681" w:rsidP="00A05687">
            <w:pPr>
              <w:rPr>
                <w:rFonts w:cstheme="minorHAnsi"/>
                <w:sz w:val="22"/>
                <w:szCs w:val="22"/>
              </w:rPr>
            </w:pPr>
            <w:r w:rsidRPr="001C74EA">
              <w:rPr>
                <w:rFonts w:cstheme="minorHAnsi"/>
                <w:sz w:val="22"/>
                <w:szCs w:val="22"/>
              </w:rPr>
              <w:t> </w:t>
            </w:r>
          </w:p>
          <w:p w14:paraId="37A460D4" w14:textId="77777777" w:rsidR="000D1681" w:rsidRPr="001C74EA" w:rsidRDefault="000D1681" w:rsidP="00A05687">
            <w:pPr>
              <w:rPr>
                <w:rFonts w:cstheme="minorHAnsi"/>
                <w:sz w:val="22"/>
                <w:szCs w:val="22"/>
              </w:rPr>
            </w:pPr>
            <w:r w:rsidRPr="001C74EA">
              <w:rPr>
                <w:rFonts w:cstheme="minorHAnsi"/>
                <w:sz w:val="22"/>
                <w:szCs w:val="22"/>
              </w:rPr>
              <w:t> </w:t>
            </w:r>
          </w:p>
          <w:p w14:paraId="38238560" w14:textId="77777777" w:rsidR="000D1681" w:rsidRPr="001C74EA" w:rsidRDefault="000D1681" w:rsidP="00A05687">
            <w:pPr>
              <w:rPr>
                <w:rFonts w:cstheme="minorHAnsi"/>
                <w:sz w:val="22"/>
                <w:szCs w:val="22"/>
              </w:rPr>
            </w:pPr>
            <w:r w:rsidRPr="001C74EA">
              <w:rPr>
                <w:rFonts w:cstheme="minorHAnsi"/>
                <w:sz w:val="22"/>
                <w:szCs w:val="22"/>
              </w:rPr>
              <w:t> </w:t>
            </w:r>
          </w:p>
          <w:p w14:paraId="45C07DFB" w14:textId="77777777" w:rsidR="000D1681" w:rsidRPr="001C74EA" w:rsidRDefault="000D1681" w:rsidP="00A05687">
            <w:pPr>
              <w:rPr>
                <w:rFonts w:cstheme="minorHAnsi"/>
                <w:sz w:val="22"/>
                <w:szCs w:val="22"/>
              </w:rPr>
            </w:pPr>
            <w:r w:rsidRPr="001C74EA">
              <w:rPr>
                <w:rFonts w:cstheme="minorHAnsi"/>
                <w:sz w:val="22"/>
                <w:szCs w:val="22"/>
              </w:rPr>
              <w:t> </w:t>
            </w:r>
          </w:p>
        </w:tc>
        <w:tc>
          <w:tcPr>
            <w:tcW w:w="2196" w:type="dxa"/>
            <w:tcBorders>
              <w:top w:val="single" w:sz="12" w:space="0" w:color="auto"/>
            </w:tcBorders>
            <w:hideMark/>
          </w:tcPr>
          <w:p w14:paraId="04ADD251" w14:textId="77777777" w:rsidR="000D1681" w:rsidRPr="001C74EA" w:rsidRDefault="000D1681" w:rsidP="00A05687">
            <w:pPr>
              <w:rPr>
                <w:rFonts w:cstheme="minorHAnsi"/>
                <w:sz w:val="22"/>
                <w:szCs w:val="22"/>
              </w:rPr>
            </w:pPr>
            <w:r w:rsidRPr="001C74EA">
              <w:rPr>
                <w:rFonts w:cstheme="minorHAnsi"/>
                <w:sz w:val="22"/>
                <w:szCs w:val="22"/>
              </w:rPr>
              <w:t xml:space="preserve">Group 1 Change from BF wearing FSTF </w:t>
            </w:r>
          </w:p>
        </w:tc>
        <w:tc>
          <w:tcPr>
            <w:tcW w:w="1345" w:type="dxa"/>
            <w:tcBorders>
              <w:top w:val="single" w:sz="12" w:space="0" w:color="auto"/>
            </w:tcBorders>
            <w:noWrap/>
            <w:hideMark/>
          </w:tcPr>
          <w:p w14:paraId="1B6A0F85" w14:textId="77777777" w:rsidR="000D1681" w:rsidRPr="001C74EA" w:rsidRDefault="000D1681" w:rsidP="00A05687">
            <w:pPr>
              <w:rPr>
                <w:rFonts w:cstheme="minorHAnsi"/>
                <w:sz w:val="22"/>
                <w:szCs w:val="22"/>
              </w:rPr>
            </w:pPr>
            <w:r w:rsidRPr="001C74EA">
              <w:rPr>
                <w:rFonts w:cstheme="minorHAnsi"/>
                <w:sz w:val="22"/>
                <w:szCs w:val="22"/>
              </w:rPr>
              <w:t>-4.2</w:t>
            </w:r>
          </w:p>
        </w:tc>
        <w:tc>
          <w:tcPr>
            <w:tcW w:w="1146" w:type="dxa"/>
            <w:tcBorders>
              <w:top w:val="single" w:sz="12" w:space="0" w:color="auto"/>
            </w:tcBorders>
            <w:hideMark/>
          </w:tcPr>
          <w:p w14:paraId="4EE22D98" w14:textId="77777777" w:rsidR="000D1681" w:rsidRPr="001C74EA" w:rsidRDefault="000D1681" w:rsidP="00A05687">
            <w:pPr>
              <w:rPr>
                <w:rFonts w:cstheme="minorHAnsi"/>
                <w:sz w:val="22"/>
                <w:szCs w:val="22"/>
              </w:rPr>
            </w:pPr>
            <w:r w:rsidRPr="001C74EA">
              <w:rPr>
                <w:rFonts w:cstheme="minorHAnsi"/>
                <w:sz w:val="22"/>
                <w:szCs w:val="22"/>
              </w:rPr>
              <w:t> </w:t>
            </w:r>
          </w:p>
        </w:tc>
        <w:tc>
          <w:tcPr>
            <w:tcW w:w="1834" w:type="dxa"/>
            <w:vMerge w:val="restart"/>
            <w:tcBorders>
              <w:top w:val="single" w:sz="12" w:space="0" w:color="auto"/>
            </w:tcBorders>
            <w:hideMark/>
          </w:tcPr>
          <w:p w14:paraId="55FBF69C" w14:textId="77777777" w:rsidR="000D1681" w:rsidRPr="001C74EA" w:rsidRDefault="000D1681" w:rsidP="00A05687">
            <w:pPr>
              <w:rPr>
                <w:rFonts w:cstheme="minorHAnsi"/>
                <w:sz w:val="22"/>
                <w:szCs w:val="22"/>
              </w:rPr>
            </w:pPr>
            <w:r w:rsidRPr="001C74EA">
              <w:rPr>
                <w:rFonts w:cstheme="minorHAnsi"/>
                <w:sz w:val="22"/>
                <w:szCs w:val="22"/>
              </w:rPr>
              <w:t>No Statistical test for significance performed</w:t>
            </w:r>
          </w:p>
          <w:p w14:paraId="3E30A912" w14:textId="77777777" w:rsidR="000D1681" w:rsidRPr="001C74EA" w:rsidRDefault="000D1681" w:rsidP="00A05687">
            <w:pPr>
              <w:rPr>
                <w:rFonts w:cstheme="minorHAnsi"/>
                <w:sz w:val="22"/>
                <w:szCs w:val="22"/>
              </w:rPr>
            </w:pPr>
            <w:r w:rsidRPr="001C74EA">
              <w:rPr>
                <w:rFonts w:cstheme="minorHAnsi"/>
                <w:sz w:val="22"/>
                <w:szCs w:val="22"/>
              </w:rPr>
              <w:t> </w:t>
            </w:r>
          </w:p>
          <w:p w14:paraId="6BD2EEAE" w14:textId="77777777" w:rsidR="000D1681" w:rsidRPr="001C74EA" w:rsidRDefault="000D1681" w:rsidP="00A05687">
            <w:pPr>
              <w:rPr>
                <w:rFonts w:cstheme="minorHAnsi"/>
                <w:sz w:val="22"/>
                <w:szCs w:val="22"/>
              </w:rPr>
            </w:pPr>
            <w:r w:rsidRPr="001C74EA">
              <w:rPr>
                <w:rFonts w:cstheme="minorHAnsi"/>
                <w:sz w:val="22"/>
                <w:szCs w:val="22"/>
              </w:rPr>
              <w:t> </w:t>
            </w:r>
          </w:p>
          <w:p w14:paraId="161B6C92" w14:textId="77777777" w:rsidR="000D1681" w:rsidRPr="001C74EA" w:rsidRDefault="000D1681" w:rsidP="00A05687">
            <w:pPr>
              <w:rPr>
                <w:rFonts w:cstheme="minorHAnsi"/>
                <w:sz w:val="22"/>
                <w:szCs w:val="22"/>
              </w:rPr>
            </w:pPr>
            <w:r w:rsidRPr="001C74EA">
              <w:rPr>
                <w:rFonts w:cstheme="minorHAnsi"/>
                <w:sz w:val="22"/>
                <w:szCs w:val="22"/>
              </w:rPr>
              <w:t> </w:t>
            </w:r>
          </w:p>
          <w:p w14:paraId="3520CB1F" w14:textId="77777777" w:rsidR="000D1681" w:rsidRPr="001C74EA" w:rsidRDefault="000D1681" w:rsidP="00A05687">
            <w:pPr>
              <w:rPr>
                <w:rFonts w:cstheme="minorHAnsi"/>
                <w:sz w:val="22"/>
                <w:szCs w:val="22"/>
              </w:rPr>
            </w:pPr>
            <w:r w:rsidRPr="001C74EA">
              <w:rPr>
                <w:rFonts w:cstheme="minorHAnsi"/>
                <w:sz w:val="22"/>
                <w:szCs w:val="22"/>
              </w:rPr>
              <w:t> </w:t>
            </w:r>
          </w:p>
          <w:p w14:paraId="461D32F0" w14:textId="77777777" w:rsidR="000D1681" w:rsidRPr="001C74EA" w:rsidRDefault="000D1681" w:rsidP="00A05687">
            <w:pPr>
              <w:rPr>
                <w:rFonts w:cstheme="minorHAnsi"/>
                <w:sz w:val="22"/>
                <w:szCs w:val="22"/>
              </w:rPr>
            </w:pPr>
            <w:r w:rsidRPr="001C74EA">
              <w:rPr>
                <w:rFonts w:cstheme="minorHAnsi"/>
                <w:sz w:val="22"/>
                <w:szCs w:val="22"/>
              </w:rPr>
              <w:t> </w:t>
            </w:r>
          </w:p>
          <w:p w14:paraId="6937F062" w14:textId="77777777" w:rsidR="000D1681" w:rsidRPr="001C74EA" w:rsidRDefault="000D1681" w:rsidP="00A05687">
            <w:pPr>
              <w:rPr>
                <w:rFonts w:cstheme="minorHAnsi"/>
                <w:sz w:val="22"/>
                <w:szCs w:val="22"/>
              </w:rPr>
            </w:pPr>
            <w:r w:rsidRPr="001C74EA">
              <w:rPr>
                <w:rFonts w:cstheme="minorHAnsi"/>
                <w:sz w:val="22"/>
                <w:szCs w:val="22"/>
              </w:rPr>
              <w:t> </w:t>
            </w:r>
          </w:p>
        </w:tc>
      </w:tr>
      <w:tr w:rsidR="000D1681" w:rsidRPr="001C74EA" w14:paraId="0521A397" w14:textId="77777777" w:rsidTr="001C74EA">
        <w:trPr>
          <w:trHeight w:val="520"/>
        </w:trPr>
        <w:tc>
          <w:tcPr>
            <w:tcW w:w="4106" w:type="dxa"/>
            <w:vMerge/>
            <w:hideMark/>
          </w:tcPr>
          <w:p w14:paraId="094713E6" w14:textId="77777777" w:rsidR="000D1681" w:rsidRPr="001C74EA" w:rsidRDefault="000D1681" w:rsidP="00A05687">
            <w:pPr>
              <w:rPr>
                <w:rFonts w:cstheme="minorHAnsi"/>
                <w:b/>
                <w:bCs/>
                <w:sz w:val="22"/>
                <w:szCs w:val="22"/>
              </w:rPr>
            </w:pPr>
          </w:p>
        </w:tc>
        <w:tc>
          <w:tcPr>
            <w:tcW w:w="1418" w:type="dxa"/>
            <w:vMerge/>
            <w:hideMark/>
          </w:tcPr>
          <w:p w14:paraId="06D31DF3" w14:textId="77777777" w:rsidR="000D1681" w:rsidRPr="001C74EA" w:rsidRDefault="000D1681" w:rsidP="00A05687">
            <w:pPr>
              <w:rPr>
                <w:rFonts w:cstheme="minorHAnsi"/>
                <w:sz w:val="22"/>
                <w:szCs w:val="22"/>
              </w:rPr>
            </w:pPr>
          </w:p>
        </w:tc>
        <w:tc>
          <w:tcPr>
            <w:tcW w:w="1984" w:type="dxa"/>
            <w:vMerge/>
            <w:hideMark/>
          </w:tcPr>
          <w:p w14:paraId="6C309A03" w14:textId="77777777" w:rsidR="000D1681" w:rsidRPr="001C74EA" w:rsidRDefault="000D1681" w:rsidP="00A05687">
            <w:pPr>
              <w:rPr>
                <w:rFonts w:cstheme="minorHAnsi"/>
                <w:sz w:val="22"/>
                <w:szCs w:val="22"/>
              </w:rPr>
            </w:pPr>
          </w:p>
        </w:tc>
        <w:tc>
          <w:tcPr>
            <w:tcW w:w="2196" w:type="dxa"/>
            <w:hideMark/>
          </w:tcPr>
          <w:p w14:paraId="1F9161C6" w14:textId="77777777" w:rsidR="000D1681" w:rsidRPr="001C74EA" w:rsidRDefault="000D1681" w:rsidP="00A05687">
            <w:pPr>
              <w:rPr>
                <w:rFonts w:cstheme="minorHAnsi"/>
                <w:sz w:val="22"/>
                <w:szCs w:val="22"/>
              </w:rPr>
            </w:pPr>
            <w:r w:rsidRPr="001C74EA">
              <w:rPr>
                <w:rFonts w:cstheme="minorHAnsi"/>
                <w:sz w:val="22"/>
                <w:szCs w:val="22"/>
              </w:rPr>
              <w:t>Group 1 Change from FSTF wearing FSTF + CNP</w:t>
            </w:r>
          </w:p>
        </w:tc>
        <w:tc>
          <w:tcPr>
            <w:tcW w:w="1345" w:type="dxa"/>
            <w:noWrap/>
            <w:hideMark/>
          </w:tcPr>
          <w:p w14:paraId="2760A600" w14:textId="77777777" w:rsidR="000D1681" w:rsidRPr="001C74EA" w:rsidRDefault="000D1681" w:rsidP="00A05687">
            <w:pPr>
              <w:rPr>
                <w:rFonts w:cstheme="minorHAnsi"/>
                <w:sz w:val="22"/>
                <w:szCs w:val="22"/>
              </w:rPr>
            </w:pPr>
            <w:r w:rsidRPr="001C74EA">
              <w:rPr>
                <w:rFonts w:cstheme="minorHAnsi"/>
                <w:sz w:val="22"/>
                <w:szCs w:val="22"/>
              </w:rPr>
              <w:t> </w:t>
            </w:r>
          </w:p>
        </w:tc>
        <w:tc>
          <w:tcPr>
            <w:tcW w:w="1146" w:type="dxa"/>
            <w:hideMark/>
          </w:tcPr>
          <w:p w14:paraId="41CD02E6" w14:textId="77777777" w:rsidR="000D1681" w:rsidRPr="001C74EA" w:rsidRDefault="000D1681" w:rsidP="00A05687">
            <w:pPr>
              <w:rPr>
                <w:rFonts w:cstheme="minorHAnsi"/>
                <w:sz w:val="22"/>
                <w:szCs w:val="22"/>
              </w:rPr>
            </w:pPr>
            <w:r w:rsidRPr="001C74EA">
              <w:rPr>
                <w:rFonts w:cstheme="minorHAnsi"/>
                <w:sz w:val="22"/>
                <w:szCs w:val="22"/>
              </w:rPr>
              <w:t>-1</w:t>
            </w:r>
          </w:p>
        </w:tc>
        <w:tc>
          <w:tcPr>
            <w:tcW w:w="1834" w:type="dxa"/>
            <w:vMerge/>
            <w:hideMark/>
          </w:tcPr>
          <w:p w14:paraId="70F51488" w14:textId="77777777" w:rsidR="000D1681" w:rsidRPr="001C74EA" w:rsidRDefault="000D1681" w:rsidP="00A05687">
            <w:pPr>
              <w:rPr>
                <w:rFonts w:cstheme="minorHAnsi"/>
                <w:sz w:val="22"/>
                <w:szCs w:val="22"/>
              </w:rPr>
            </w:pPr>
          </w:p>
        </w:tc>
      </w:tr>
      <w:tr w:rsidR="000D1681" w:rsidRPr="001C74EA" w14:paraId="022BD4CF" w14:textId="77777777" w:rsidTr="001C74EA">
        <w:trPr>
          <w:trHeight w:val="520"/>
        </w:trPr>
        <w:tc>
          <w:tcPr>
            <w:tcW w:w="4106" w:type="dxa"/>
            <w:vMerge/>
            <w:noWrap/>
            <w:hideMark/>
          </w:tcPr>
          <w:p w14:paraId="768D86D5" w14:textId="77777777" w:rsidR="000D1681" w:rsidRPr="001C74EA" w:rsidRDefault="000D1681" w:rsidP="00A05687">
            <w:pPr>
              <w:rPr>
                <w:rFonts w:cstheme="minorHAnsi"/>
                <w:sz w:val="22"/>
                <w:szCs w:val="22"/>
              </w:rPr>
            </w:pPr>
          </w:p>
        </w:tc>
        <w:tc>
          <w:tcPr>
            <w:tcW w:w="1418" w:type="dxa"/>
            <w:vMerge/>
            <w:hideMark/>
          </w:tcPr>
          <w:p w14:paraId="2E7A9550" w14:textId="77777777" w:rsidR="000D1681" w:rsidRPr="001C74EA" w:rsidRDefault="000D1681" w:rsidP="00A05687">
            <w:pPr>
              <w:rPr>
                <w:rFonts w:cstheme="minorHAnsi"/>
                <w:sz w:val="22"/>
                <w:szCs w:val="22"/>
              </w:rPr>
            </w:pPr>
          </w:p>
        </w:tc>
        <w:tc>
          <w:tcPr>
            <w:tcW w:w="1984" w:type="dxa"/>
            <w:vMerge/>
            <w:hideMark/>
          </w:tcPr>
          <w:p w14:paraId="2FBEE253" w14:textId="77777777" w:rsidR="000D1681" w:rsidRPr="001C74EA" w:rsidRDefault="000D1681" w:rsidP="00A05687">
            <w:pPr>
              <w:rPr>
                <w:rFonts w:cstheme="minorHAnsi"/>
                <w:sz w:val="22"/>
                <w:szCs w:val="22"/>
              </w:rPr>
            </w:pPr>
          </w:p>
        </w:tc>
        <w:tc>
          <w:tcPr>
            <w:tcW w:w="2196" w:type="dxa"/>
            <w:hideMark/>
          </w:tcPr>
          <w:p w14:paraId="48FD4FD6" w14:textId="77777777" w:rsidR="000D1681" w:rsidRPr="001C74EA" w:rsidRDefault="000D1681" w:rsidP="00A05687">
            <w:pPr>
              <w:rPr>
                <w:rFonts w:cstheme="minorHAnsi"/>
                <w:sz w:val="22"/>
                <w:szCs w:val="22"/>
              </w:rPr>
            </w:pPr>
            <w:r w:rsidRPr="001C74EA">
              <w:rPr>
                <w:rFonts w:cstheme="minorHAnsi"/>
                <w:sz w:val="22"/>
                <w:szCs w:val="22"/>
              </w:rPr>
              <w:t xml:space="preserve">Group2 Change from BF with FSTF </w:t>
            </w:r>
          </w:p>
        </w:tc>
        <w:tc>
          <w:tcPr>
            <w:tcW w:w="1345" w:type="dxa"/>
            <w:noWrap/>
            <w:hideMark/>
          </w:tcPr>
          <w:p w14:paraId="38EC9BBC" w14:textId="77777777" w:rsidR="000D1681" w:rsidRPr="001C74EA" w:rsidRDefault="000D1681" w:rsidP="00A05687">
            <w:pPr>
              <w:rPr>
                <w:rFonts w:cstheme="minorHAnsi"/>
                <w:sz w:val="22"/>
                <w:szCs w:val="22"/>
              </w:rPr>
            </w:pPr>
            <w:r w:rsidRPr="001C74EA">
              <w:rPr>
                <w:rFonts w:cstheme="minorHAnsi"/>
                <w:sz w:val="22"/>
                <w:szCs w:val="22"/>
              </w:rPr>
              <w:t>-3.8</w:t>
            </w:r>
          </w:p>
        </w:tc>
        <w:tc>
          <w:tcPr>
            <w:tcW w:w="1146" w:type="dxa"/>
            <w:hideMark/>
          </w:tcPr>
          <w:p w14:paraId="681F50B7" w14:textId="77777777" w:rsidR="000D1681" w:rsidRPr="001C74EA" w:rsidRDefault="000D1681" w:rsidP="00A05687">
            <w:pPr>
              <w:rPr>
                <w:rFonts w:cstheme="minorHAnsi"/>
                <w:sz w:val="22"/>
                <w:szCs w:val="22"/>
              </w:rPr>
            </w:pPr>
            <w:r w:rsidRPr="001C74EA">
              <w:rPr>
                <w:rFonts w:cstheme="minorHAnsi"/>
                <w:sz w:val="22"/>
                <w:szCs w:val="22"/>
              </w:rPr>
              <w:t> </w:t>
            </w:r>
          </w:p>
        </w:tc>
        <w:tc>
          <w:tcPr>
            <w:tcW w:w="1834" w:type="dxa"/>
            <w:vMerge/>
            <w:hideMark/>
          </w:tcPr>
          <w:p w14:paraId="14685905" w14:textId="77777777" w:rsidR="000D1681" w:rsidRPr="001C74EA" w:rsidRDefault="000D1681" w:rsidP="00A05687">
            <w:pPr>
              <w:rPr>
                <w:rFonts w:cstheme="minorHAnsi"/>
                <w:sz w:val="22"/>
                <w:szCs w:val="22"/>
              </w:rPr>
            </w:pPr>
          </w:p>
        </w:tc>
      </w:tr>
      <w:tr w:rsidR="000D1681" w:rsidRPr="001C74EA" w14:paraId="2AE2281C" w14:textId="77777777" w:rsidTr="001C74EA">
        <w:trPr>
          <w:trHeight w:val="540"/>
        </w:trPr>
        <w:tc>
          <w:tcPr>
            <w:tcW w:w="4106" w:type="dxa"/>
            <w:vMerge/>
            <w:hideMark/>
          </w:tcPr>
          <w:p w14:paraId="668FC152" w14:textId="77777777" w:rsidR="000D1681" w:rsidRPr="001C74EA" w:rsidRDefault="000D1681" w:rsidP="00A05687">
            <w:pPr>
              <w:rPr>
                <w:rFonts w:cstheme="minorHAnsi"/>
                <w:sz w:val="22"/>
                <w:szCs w:val="22"/>
              </w:rPr>
            </w:pPr>
          </w:p>
        </w:tc>
        <w:tc>
          <w:tcPr>
            <w:tcW w:w="1418" w:type="dxa"/>
            <w:vMerge/>
            <w:hideMark/>
          </w:tcPr>
          <w:p w14:paraId="33F84281" w14:textId="77777777" w:rsidR="000D1681" w:rsidRPr="001C74EA" w:rsidRDefault="000D1681" w:rsidP="00A05687">
            <w:pPr>
              <w:rPr>
                <w:rFonts w:cstheme="minorHAnsi"/>
                <w:sz w:val="22"/>
                <w:szCs w:val="22"/>
              </w:rPr>
            </w:pPr>
          </w:p>
        </w:tc>
        <w:tc>
          <w:tcPr>
            <w:tcW w:w="1984" w:type="dxa"/>
            <w:vMerge/>
            <w:hideMark/>
          </w:tcPr>
          <w:p w14:paraId="561C25EE" w14:textId="77777777" w:rsidR="000D1681" w:rsidRPr="001C74EA" w:rsidRDefault="000D1681" w:rsidP="00A05687">
            <w:pPr>
              <w:rPr>
                <w:rFonts w:cstheme="minorHAnsi"/>
                <w:sz w:val="22"/>
                <w:szCs w:val="22"/>
              </w:rPr>
            </w:pPr>
          </w:p>
        </w:tc>
        <w:tc>
          <w:tcPr>
            <w:tcW w:w="2196" w:type="dxa"/>
            <w:hideMark/>
          </w:tcPr>
          <w:p w14:paraId="10E7F7DA" w14:textId="77777777" w:rsidR="000D1681" w:rsidRPr="001C74EA" w:rsidRDefault="000D1681" w:rsidP="00A05687">
            <w:pPr>
              <w:rPr>
                <w:rFonts w:cstheme="minorHAnsi"/>
                <w:sz w:val="22"/>
                <w:szCs w:val="22"/>
              </w:rPr>
            </w:pPr>
            <w:r w:rsidRPr="001C74EA">
              <w:rPr>
                <w:rFonts w:cstheme="minorHAnsi"/>
                <w:sz w:val="22"/>
                <w:szCs w:val="22"/>
              </w:rPr>
              <w:t>Group 2 Change from FSTF wearing FSTF+CNP</w:t>
            </w:r>
          </w:p>
        </w:tc>
        <w:tc>
          <w:tcPr>
            <w:tcW w:w="1345" w:type="dxa"/>
            <w:noWrap/>
            <w:hideMark/>
          </w:tcPr>
          <w:p w14:paraId="2E1C1840" w14:textId="77777777" w:rsidR="000D1681" w:rsidRPr="001C74EA" w:rsidRDefault="000D1681" w:rsidP="00A05687">
            <w:pPr>
              <w:rPr>
                <w:rFonts w:cstheme="minorHAnsi"/>
                <w:sz w:val="22"/>
                <w:szCs w:val="22"/>
              </w:rPr>
            </w:pPr>
            <w:r w:rsidRPr="001C74EA">
              <w:rPr>
                <w:rFonts w:cstheme="minorHAnsi"/>
                <w:sz w:val="22"/>
                <w:szCs w:val="22"/>
              </w:rPr>
              <w:t> </w:t>
            </w:r>
          </w:p>
        </w:tc>
        <w:tc>
          <w:tcPr>
            <w:tcW w:w="1146" w:type="dxa"/>
            <w:hideMark/>
          </w:tcPr>
          <w:p w14:paraId="06DB0F9E" w14:textId="77777777" w:rsidR="000D1681" w:rsidRPr="001C74EA" w:rsidRDefault="000D1681" w:rsidP="00A05687">
            <w:pPr>
              <w:rPr>
                <w:rFonts w:cstheme="minorHAnsi"/>
                <w:sz w:val="22"/>
                <w:szCs w:val="22"/>
              </w:rPr>
            </w:pPr>
            <w:r w:rsidRPr="001C74EA">
              <w:rPr>
                <w:rFonts w:cstheme="minorHAnsi"/>
                <w:sz w:val="22"/>
                <w:szCs w:val="22"/>
              </w:rPr>
              <w:t>-1.5</w:t>
            </w:r>
          </w:p>
        </w:tc>
        <w:tc>
          <w:tcPr>
            <w:tcW w:w="1834" w:type="dxa"/>
            <w:vMerge/>
            <w:hideMark/>
          </w:tcPr>
          <w:p w14:paraId="1CF2D500" w14:textId="77777777" w:rsidR="000D1681" w:rsidRPr="001C74EA" w:rsidRDefault="000D1681" w:rsidP="00A05687">
            <w:pPr>
              <w:rPr>
                <w:rFonts w:cstheme="minorHAnsi"/>
                <w:sz w:val="22"/>
                <w:szCs w:val="22"/>
              </w:rPr>
            </w:pPr>
          </w:p>
        </w:tc>
      </w:tr>
      <w:tr w:rsidR="000D1681" w:rsidRPr="001C74EA" w14:paraId="083F72EC" w14:textId="77777777" w:rsidTr="001C74EA">
        <w:trPr>
          <w:trHeight w:val="540"/>
        </w:trPr>
        <w:tc>
          <w:tcPr>
            <w:tcW w:w="4106" w:type="dxa"/>
            <w:vMerge/>
            <w:hideMark/>
          </w:tcPr>
          <w:p w14:paraId="41297C1C" w14:textId="77777777" w:rsidR="000D1681" w:rsidRPr="001C74EA" w:rsidRDefault="000D1681" w:rsidP="00A05687">
            <w:pPr>
              <w:rPr>
                <w:rFonts w:cstheme="minorHAnsi"/>
                <w:sz w:val="22"/>
                <w:szCs w:val="22"/>
              </w:rPr>
            </w:pPr>
          </w:p>
        </w:tc>
        <w:tc>
          <w:tcPr>
            <w:tcW w:w="1418" w:type="dxa"/>
            <w:vMerge/>
            <w:hideMark/>
          </w:tcPr>
          <w:p w14:paraId="6F8B1204" w14:textId="77777777" w:rsidR="000D1681" w:rsidRPr="001C74EA" w:rsidRDefault="000D1681" w:rsidP="00A05687">
            <w:pPr>
              <w:rPr>
                <w:rFonts w:cstheme="minorHAnsi"/>
                <w:sz w:val="22"/>
                <w:szCs w:val="22"/>
              </w:rPr>
            </w:pPr>
          </w:p>
        </w:tc>
        <w:tc>
          <w:tcPr>
            <w:tcW w:w="1984" w:type="dxa"/>
            <w:vMerge/>
            <w:hideMark/>
          </w:tcPr>
          <w:p w14:paraId="453F071C" w14:textId="77777777" w:rsidR="000D1681" w:rsidRPr="001C74EA" w:rsidRDefault="000D1681" w:rsidP="00A05687">
            <w:pPr>
              <w:rPr>
                <w:rFonts w:cstheme="minorHAnsi"/>
                <w:sz w:val="22"/>
                <w:szCs w:val="22"/>
              </w:rPr>
            </w:pPr>
          </w:p>
        </w:tc>
        <w:tc>
          <w:tcPr>
            <w:tcW w:w="2196" w:type="dxa"/>
            <w:hideMark/>
          </w:tcPr>
          <w:p w14:paraId="1E008721" w14:textId="77777777" w:rsidR="000D1681" w:rsidRPr="001C74EA" w:rsidRDefault="000D1681" w:rsidP="00A05687">
            <w:pPr>
              <w:rPr>
                <w:rFonts w:cstheme="minorHAnsi"/>
                <w:sz w:val="22"/>
                <w:szCs w:val="22"/>
              </w:rPr>
            </w:pPr>
            <w:r w:rsidRPr="001C74EA">
              <w:rPr>
                <w:rFonts w:cstheme="minorHAnsi"/>
                <w:sz w:val="22"/>
                <w:szCs w:val="22"/>
              </w:rPr>
              <w:t>Group 3 -6</w:t>
            </w:r>
          </w:p>
        </w:tc>
        <w:tc>
          <w:tcPr>
            <w:tcW w:w="1345" w:type="dxa"/>
            <w:hideMark/>
          </w:tcPr>
          <w:p w14:paraId="154CBB2F" w14:textId="77777777" w:rsidR="000D1681" w:rsidRPr="001C74EA" w:rsidRDefault="000D1681" w:rsidP="00A05687">
            <w:pPr>
              <w:rPr>
                <w:rFonts w:cstheme="minorHAnsi"/>
                <w:sz w:val="22"/>
                <w:szCs w:val="22"/>
              </w:rPr>
            </w:pPr>
            <w:r w:rsidRPr="001C74EA">
              <w:rPr>
                <w:rFonts w:cstheme="minorHAnsi"/>
                <w:sz w:val="22"/>
                <w:szCs w:val="22"/>
              </w:rPr>
              <w:t>No Data Reported</w:t>
            </w:r>
          </w:p>
        </w:tc>
        <w:tc>
          <w:tcPr>
            <w:tcW w:w="1146" w:type="dxa"/>
            <w:hideMark/>
          </w:tcPr>
          <w:p w14:paraId="3BB5A469" w14:textId="77777777" w:rsidR="000D1681" w:rsidRPr="001C74EA" w:rsidRDefault="000D1681" w:rsidP="00A05687">
            <w:pPr>
              <w:rPr>
                <w:rFonts w:cstheme="minorHAnsi"/>
                <w:sz w:val="22"/>
                <w:szCs w:val="22"/>
              </w:rPr>
            </w:pPr>
            <w:r w:rsidRPr="001C74EA">
              <w:rPr>
                <w:rFonts w:cstheme="minorHAnsi"/>
                <w:sz w:val="22"/>
                <w:szCs w:val="22"/>
              </w:rPr>
              <w:t>No Data Reported</w:t>
            </w:r>
          </w:p>
        </w:tc>
        <w:tc>
          <w:tcPr>
            <w:tcW w:w="1834" w:type="dxa"/>
            <w:vMerge/>
            <w:hideMark/>
          </w:tcPr>
          <w:p w14:paraId="42711BAC" w14:textId="77777777" w:rsidR="000D1681" w:rsidRPr="001C74EA" w:rsidRDefault="000D1681" w:rsidP="00A05687">
            <w:pPr>
              <w:rPr>
                <w:rFonts w:cstheme="minorHAnsi"/>
                <w:sz w:val="22"/>
                <w:szCs w:val="22"/>
              </w:rPr>
            </w:pPr>
          </w:p>
        </w:tc>
      </w:tr>
      <w:tr w:rsidR="000D1681" w:rsidRPr="001C74EA" w14:paraId="52B0B9B3" w14:textId="77777777" w:rsidTr="001C74EA">
        <w:trPr>
          <w:trHeight w:val="520"/>
        </w:trPr>
        <w:tc>
          <w:tcPr>
            <w:tcW w:w="4106" w:type="dxa"/>
            <w:vMerge/>
            <w:hideMark/>
          </w:tcPr>
          <w:p w14:paraId="05288E9F" w14:textId="77777777" w:rsidR="000D1681" w:rsidRPr="001C74EA" w:rsidRDefault="000D1681" w:rsidP="00A05687">
            <w:pPr>
              <w:rPr>
                <w:rFonts w:cstheme="minorHAnsi"/>
                <w:sz w:val="22"/>
                <w:szCs w:val="22"/>
              </w:rPr>
            </w:pPr>
          </w:p>
        </w:tc>
        <w:tc>
          <w:tcPr>
            <w:tcW w:w="1418" w:type="dxa"/>
            <w:vMerge/>
            <w:hideMark/>
          </w:tcPr>
          <w:p w14:paraId="7FF416CA" w14:textId="77777777" w:rsidR="000D1681" w:rsidRPr="001C74EA" w:rsidRDefault="000D1681" w:rsidP="00A05687">
            <w:pPr>
              <w:rPr>
                <w:rFonts w:cstheme="minorHAnsi"/>
                <w:sz w:val="22"/>
                <w:szCs w:val="22"/>
              </w:rPr>
            </w:pPr>
          </w:p>
        </w:tc>
        <w:tc>
          <w:tcPr>
            <w:tcW w:w="1984" w:type="dxa"/>
            <w:vMerge/>
            <w:hideMark/>
          </w:tcPr>
          <w:p w14:paraId="521B49F4" w14:textId="77777777" w:rsidR="000D1681" w:rsidRPr="001C74EA" w:rsidRDefault="000D1681" w:rsidP="00A05687">
            <w:pPr>
              <w:rPr>
                <w:rFonts w:cstheme="minorHAnsi"/>
                <w:sz w:val="22"/>
                <w:szCs w:val="22"/>
              </w:rPr>
            </w:pPr>
          </w:p>
        </w:tc>
        <w:tc>
          <w:tcPr>
            <w:tcW w:w="2196" w:type="dxa"/>
            <w:hideMark/>
          </w:tcPr>
          <w:p w14:paraId="7BF0F82B" w14:textId="77777777" w:rsidR="000D1681" w:rsidRPr="001C74EA" w:rsidRDefault="000D1681" w:rsidP="00A05687">
            <w:pPr>
              <w:rPr>
                <w:rFonts w:cstheme="minorHAnsi"/>
                <w:sz w:val="22"/>
                <w:szCs w:val="22"/>
              </w:rPr>
            </w:pPr>
            <w:r w:rsidRPr="001C74EA">
              <w:rPr>
                <w:rFonts w:cstheme="minorHAnsi"/>
                <w:sz w:val="22"/>
                <w:szCs w:val="22"/>
              </w:rPr>
              <w:t xml:space="preserve">Group 7 Change from BF wearing FSTF </w:t>
            </w:r>
          </w:p>
        </w:tc>
        <w:tc>
          <w:tcPr>
            <w:tcW w:w="1345" w:type="dxa"/>
            <w:noWrap/>
            <w:hideMark/>
          </w:tcPr>
          <w:p w14:paraId="666D845A" w14:textId="77777777" w:rsidR="000D1681" w:rsidRPr="001C74EA" w:rsidRDefault="000D1681" w:rsidP="00A05687">
            <w:pPr>
              <w:rPr>
                <w:rFonts w:cstheme="minorHAnsi"/>
                <w:sz w:val="22"/>
                <w:szCs w:val="22"/>
              </w:rPr>
            </w:pPr>
            <w:r w:rsidRPr="001C74EA">
              <w:rPr>
                <w:rFonts w:cstheme="minorHAnsi"/>
                <w:sz w:val="22"/>
                <w:szCs w:val="22"/>
              </w:rPr>
              <w:t>-4.1</w:t>
            </w:r>
          </w:p>
        </w:tc>
        <w:tc>
          <w:tcPr>
            <w:tcW w:w="1146" w:type="dxa"/>
            <w:hideMark/>
          </w:tcPr>
          <w:p w14:paraId="127B5EEB" w14:textId="77777777" w:rsidR="000D1681" w:rsidRPr="001C74EA" w:rsidRDefault="000D1681" w:rsidP="00A05687">
            <w:pPr>
              <w:rPr>
                <w:rFonts w:cstheme="minorHAnsi"/>
                <w:sz w:val="22"/>
                <w:szCs w:val="22"/>
              </w:rPr>
            </w:pPr>
            <w:r w:rsidRPr="001C74EA">
              <w:rPr>
                <w:rFonts w:cstheme="minorHAnsi"/>
                <w:sz w:val="22"/>
                <w:szCs w:val="22"/>
              </w:rPr>
              <w:t> </w:t>
            </w:r>
          </w:p>
        </w:tc>
        <w:tc>
          <w:tcPr>
            <w:tcW w:w="1834" w:type="dxa"/>
            <w:vMerge/>
            <w:hideMark/>
          </w:tcPr>
          <w:p w14:paraId="21F51844" w14:textId="77777777" w:rsidR="000D1681" w:rsidRPr="001C74EA" w:rsidRDefault="000D1681" w:rsidP="00A05687">
            <w:pPr>
              <w:rPr>
                <w:rFonts w:cstheme="minorHAnsi"/>
                <w:sz w:val="22"/>
                <w:szCs w:val="22"/>
              </w:rPr>
            </w:pPr>
          </w:p>
        </w:tc>
      </w:tr>
      <w:tr w:rsidR="000D1681" w:rsidRPr="001C74EA" w14:paraId="4FDB79D9" w14:textId="77777777" w:rsidTr="001C74EA">
        <w:trPr>
          <w:trHeight w:val="540"/>
        </w:trPr>
        <w:tc>
          <w:tcPr>
            <w:tcW w:w="4106" w:type="dxa"/>
            <w:vMerge/>
            <w:tcBorders>
              <w:bottom w:val="single" w:sz="12" w:space="0" w:color="auto"/>
            </w:tcBorders>
            <w:hideMark/>
          </w:tcPr>
          <w:p w14:paraId="60D0EF6D" w14:textId="77777777" w:rsidR="000D1681" w:rsidRPr="001C74EA" w:rsidRDefault="000D1681" w:rsidP="00A05687">
            <w:pPr>
              <w:rPr>
                <w:rFonts w:cstheme="minorHAnsi"/>
                <w:sz w:val="22"/>
                <w:szCs w:val="22"/>
              </w:rPr>
            </w:pPr>
          </w:p>
        </w:tc>
        <w:tc>
          <w:tcPr>
            <w:tcW w:w="1418" w:type="dxa"/>
            <w:vMerge/>
            <w:tcBorders>
              <w:bottom w:val="single" w:sz="12" w:space="0" w:color="auto"/>
            </w:tcBorders>
            <w:hideMark/>
          </w:tcPr>
          <w:p w14:paraId="4A7E1BE9" w14:textId="77777777" w:rsidR="000D1681" w:rsidRPr="001C74EA" w:rsidRDefault="000D1681" w:rsidP="00A05687">
            <w:pPr>
              <w:rPr>
                <w:rFonts w:cstheme="minorHAnsi"/>
                <w:sz w:val="22"/>
                <w:szCs w:val="22"/>
              </w:rPr>
            </w:pPr>
          </w:p>
        </w:tc>
        <w:tc>
          <w:tcPr>
            <w:tcW w:w="1984" w:type="dxa"/>
            <w:vMerge/>
            <w:tcBorders>
              <w:bottom w:val="single" w:sz="12" w:space="0" w:color="auto"/>
            </w:tcBorders>
            <w:hideMark/>
          </w:tcPr>
          <w:p w14:paraId="6301A863" w14:textId="77777777" w:rsidR="000D1681" w:rsidRPr="001C74EA" w:rsidRDefault="000D1681" w:rsidP="00A05687">
            <w:pPr>
              <w:rPr>
                <w:rFonts w:cstheme="minorHAnsi"/>
                <w:sz w:val="22"/>
                <w:szCs w:val="22"/>
              </w:rPr>
            </w:pPr>
          </w:p>
        </w:tc>
        <w:tc>
          <w:tcPr>
            <w:tcW w:w="2196" w:type="dxa"/>
            <w:tcBorders>
              <w:bottom w:val="single" w:sz="12" w:space="0" w:color="auto"/>
            </w:tcBorders>
            <w:hideMark/>
          </w:tcPr>
          <w:p w14:paraId="51A5C9A3" w14:textId="77777777" w:rsidR="000D1681" w:rsidRPr="001C74EA" w:rsidRDefault="000D1681" w:rsidP="00A05687">
            <w:pPr>
              <w:rPr>
                <w:rFonts w:cstheme="minorHAnsi"/>
                <w:sz w:val="22"/>
                <w:szCs w:val="22"/>
              </w:rPr>
            </w:pPr>
            <w:r w:rsidRPr="001C74EA">
              <w:rPr>
                <w:rFonts w:cstheme="minorHAnsi"/>
                <w:sz w:val="22"/>
                <w:szCs w:val="22"/>
              </w:rPr>
              <w:t>Group 7 Change from FSTF wearing FSTF + CNP</w:t>
            </w:r>
          </w:p>
        </w:tc>
        <w:tc>
          <w:tcPr>
            <w:tcW w:w="1345" w:type="dxa"/>
            <w:tcBorders>
              <w:bottom w:val="single" w:sz="12" w:space="0" w:color="auto"/>
            </w:tcBorders>
            <w:noWrap/>
            <w:hideMark/>
          </w:tcPr>
          <w:p w14:paraId="60354CBA" w14:textId="77777777" w:rsidR="000D1681" w:rsidRPr="001C74EA" w:rsidRDefault="000D1681" w:rsidP="00A05687">
            <w:pPr>
              <w:rPr>
                <w:rFonts w:cstheme="minorHAnsi"/>
                <w:sz w:val="22"/>
                <w:szCs w:val="22"/>
              </w:rPr>
            </w:pPr>
            <w:r w:rsidRPr="001C74EA">
              <w:rPr>
                <w:rFonts w:cstheme="minorHAnsi"/>
                <w:sz w:val="22"/>
                <w:szCs w:val="22"/>
              </w:rPr>
              <w:t> </w:t>
            </w:r>
          </w:p>
        </w:tc>
        <w:tc>
          <w:tcPr>
            <w:tcW w:w="1146" w:type="dxa"/>
            <w:tcBorders>
              <w:bottom w:val="single" w:sz="12" w:space="0" w:color="auto"/>
            </w:tcBorders>
            <w:hideMark/>
          </w:tcPr>
          <w:p w14:paraId="77CD6597" w14:textId="77777777" w:rsidR="000D1681" w:rsidRPr="001C74EA" w:rsidRDefault="000D1681" w:rsidP="00A05687">
            <w:pPr>
              <w:rPr>
                <w:rFonts w:cstheme="minorHAnsi"/>
                <w:sz w:val="22"/>
                <w:szCs w:val="22"/>
              </w:rPr>
            </w:pPr>
            <w:r w:rsidRPr="001C74EA">
              <w:rPr>
                <w:rFonts w:cstheme="minorHAnsi"/>
                <w:sz w:val="22"/>
                <w:szCs w:val="22"/>
              </w:rPr>
              <w:t>-1.4</w:t>
            </w:r>
          </w:p>
        </w:tc>
        <w:tc>
          <w:tcPr>
            <w:tcW w:w="1834" w:type="dxa"/>
            <w:vMerge/>
            <w:tcBorders>
              <w:bottom w:val="single" w:sz="12" w:space="0" w:color="auto"/>
            </w:tcBorders>
            <w:hideMark/>
          </w:tcPr>
          <w:p w14:paraId="1DBF52E2" w14:textId="77777777" w:rsidR="000D1681" w:rsidRPr="001C74EA" w:rsidRDefault="000D1681" w:rsidP="00A05687">
            <w:pPr>
              <w:rPr>
                <w:rFonts w:cstheme="minorHAnsi"/>
                <w:sz w:val="22"/>
                <w:szCs w:val="22"/>
              </w:rPr>
            </w:pPr>
          </w:p>
        </w:tc>
      </w:tr>
    </w:tbl>
    <w:p w14:paraId="28AC459D" w14:textId="77777777" w:rsidR="006F03AB" w:rsidRDefault="006F03AB" w:rsidP="00504325"/>
    <w:p w14:paraId="3A79473D" w14:textId="77777777" w:rsidR="00277C28" w:rsidRPr="00945C30" w:rsidRDefault="00277C28" w:rsidP="00504325"/>
    <w:p w14:paraId="5F785195" w14:textId="77777777" w:rsidR="005D65E1" w:rsidRDefault="005D65E1" w:rsidP="00504325">
      <w:pPr>
        <w:rPr>
          <w:b/>
          <w:bCs/>
        </w:rPr>
      </w:pPr>
    </w:p>
    <w:p w14:paraId="20EBA1F8" w14:textId="77777777" w:rsidR="00D0439A" w:rsidRDefault="00D0439A" w:rsidP="005D65E1"/>
    <w:p w14:paraId="5E90FDF2" w14:textId="64A4CA24" w:rsidR="00E05B88" w:rsidRDefault="005D65E1" w:rsidP="005D65E1">
      <w:r w:rsidRPr="00945C30">
        <w:lastRenderedPageBreak/>
        <w:t>Table 3-3</w:t>
      </w:r>
      <w:r>
        <w:t xml:space="preserve"> </w:t>
      </w:r>
      <w:r w:rsidRPr="00B06CB3">
        <w:t xml:space="preserve">Outcome measures </w:t>
      </w:r>
      <w:r w:rsidR="005C0B0F">
        <w:t>s</w:t>
      </w:r>
      <w:r w:rsidR="005C0B0F" w:rsidRPr="00B06CB3">
        <w:t xml:space="preserve">keletal </w:t>
      </w:r>
      <w:r w:rsidR="005C0B0F">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046"/>
        <w:gridCol w:w="1406"/>
        <w:gridCol w:w="1397"/>
        <w:gridCol w:w="2869"/>
        <w:gridCol w:w="1345"/>
        <w:gridCol w:w="1144"/>
        <w:gridCol w:w="1822"/>
      </w:tblGrid>
      <w:tr w:rsidR="00E05B88" w:rsidRPr="001C74EA" w14:paraId="4BF9BCFF" w14:textId="77777777" w:rsidTr="001C74EA">
        <w:trPr>
          <w:trHeight w:val="879"/>
        </w:trPr>
        <w:tc>
          <w:tcPr>
            <w:tcW w:w="4106" w:type="dxa"/>
            <w:tcBorders>
              <w:bottom w:val="single" w:sz="12" w:space="0" w:color="auto"/>
            </w:tcBorders>
            <w:hideMark/>
          </w:tcPr>
          <w:p w14:paraId="2C4EC29F" w14:textId="77777777" w:rsidR="00E05B88" w:rsidRPr="001C74EA" w:rsidRDefault="00E05B88" w:rsidP="00A05687">
            <w:pPr>
              <w:rPr>
                <w:rFonts w:cstheme="minorHAnsi"/>
                <w:b/>
                <w:bCs/>
                <w:sz w:val="22"/>
                <w:szCs w:val="22"/>
              </w:rPr>
            </w:pPr>
            <w:r w:rsidRPr="001C74EA">
              <w:rPr>
                <w:rFonts w:cstheme="minorHAnsi"/>
                <w:b/>
                <w:bCs/>
                <w:sz w:val="22"/>
                <w:szCs w:val="22"/>
              </w:rPr>
              <w:t xml:space="preserve">Outcome </w:t>
            </w:r>
          </w:p>
          <w:p w14:paraId="648D07FB" w14:textId="77777777" w:rsidR="00E05B88" w:rsidRPr="001C74EA" w:rsidRDefault="00E05B88"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11780732" w14:textId="77777777" w:rsidR="00E05B88" w:rsidRPr="001C74EA" w:rsidRDefault="00E05B88" w:rsidP="00A05687">
            <w:pPr>
              <w:rPr>
                <w:rFonts w:cstheme="minorHAnsi"/>
                <w:b/>
                <w:bCs/>
                <w:sz w:val="22"/>
                <w:szCs w:val="22"/>
              </w:rPr>
            </w:pPr>
            <w:r w:rsidRPr="001C74EA">
              <w:rPr>
                <w:rFonts w:cstheme="minorHAnsi"/>
                <w:b/>
                <w:bCs/>
                <w:sz w:val="22"/>
                <w:szCs w:val="22"/>
              </w:rPr>
              <w:t>Study</w:t>
            </w:r>
          </w:p>
          <w:p w14:paraId="44B8C8EE"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00011C0B" w14:textId="77777777" w:rsidR="00E05B88" w:rsidRPr="001C74EA" w:rsidRDefault="00E05B88" w:rsidP="00A05687">
            <w:pPr>
              <w:rPr>
                <w:rFonts w:cstheme="minorHAnsi"/>
                <w:b/>
                <w:bCs/>
                <w:sz w:val="22"/>
                <w:szCs w:val="22"/>
              </w:rPr>
            </w:pPr>
          </w:p>
        </w:tc>
        <w:tc>
          <w:tcPr>
            <w:tcW w:w="1275" w:type="dxa"/>
            <w:tcBorders>
              <w:bottom w:val="single" w:sz="12" w:space="0" w:color="auto"/>
            </w:tcBorders>
            <w:hideMark/>
          </w:tcPr>
          <w:p w14:paraId="459D93B5" w14:textId="77777777" w:rsidR="00E05B88" w:rsidRPr="001C74EA" w:rsidRDefault="00E05B88" w:rsidP="00A05687">
            <w:pPr>
              <w:rPr>
                <w:rFonts w:cstheme="minorHAnsi"/>
                <w:b/>
                <w:bCs/>
                <w:sz w:val="22"/>
                <w:szCs w:val="22"/>
              </w:rPr>
            </w:pPr>
            <w:r w:rsidRPr="001C74EA">
              <w:rPr>
                <w:rFonts w:cstheme="minorHAnsi"/>
                <w:b/>
                <w:bCs/>
                <w:sz w:val="22"/>
                <w:szCs w:val="22"/>
              </w:rPr>
              <w:t>Condition</w:t>
            </w:r>
          </w:p>
          <w:p w14:paraId="49386C0F" w14:textId="77777777" w:rsidR="00E05B88" w:rsidRPr="001C74EA" w:rsidRDefault="00E05B88" w:rsidP="00A05687">
            <w:pPr>
              <w:rPr>
                <w:rFonts w:cstheme="minorHAnsi"/>
                <w:b/>
                <w:bCs/>
                <w:sz w:val="22"/>
                <w:szCs w:val="22"/>
              </w:rPr>
            </w:pPr>
            <w:r w:rsidRPr="001C74EA">
              <w:rPr>
                <w:rFonts w:cstheme="minorHAnsi"/>
                <w:b/>
                <w:bCs/>
                <w:sz w:val="22"/>
                <w:szCs w:val="22"/>
              </w:rPr>
              <w:t> </w:t>
            </w:r>
          </w:p>
        </w:tc>
        <w:tc>
          <w:tcPr>
            <w:tcW w:w="2905" w:type="dxa"/>
            <w:tcBorders>
              <w:bottom w:val="single" w:sz="12" w:space="0" w:color="auto"/>
            </w:tcBorders>
            <w:hideMark/>
          </w:tcPr>
          <w:p w14:paraId="149652F8" w14:textId="77777777" w:rsidR="00E05B88" w:rsidRPr="001C74EA" w:rsidRDefault="00E05B88" w:rsidP="00A05687">
            <w:pPr>
              <w:rPr>
                <w:rFonts w:cstheme="minorHAnsi"/>
                <w:b/>
                <w:bCs/>
                <w:sz w:val="22"/>
                <w:szCs w:val="22"/>
              </w:rPr>
            </w:pPr>
            <w:r w:rsidRPr="001C74EA">
              <w:rPr>
                <w:rFonts w:cstheme="minorHAnsi"/>
                <w:b/>
                <w:bCs/>
                <w:sz w:val="22"/>
                <w:szCs w:val="22"/>
              </w:rPr>
              <w:t>Group</w:t>
            </w:r>
          </w:p>
          <w:p w14:paraId="65F9AD90" w14:textId="77777777" w:rsidR="00E05B88" w:rsidRPr="001C74EA" w:rsidRDefault="00E05B88"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3684535E" w14:textId="77777777" w:rsidR="00E05B88" w:rsidRPr="001C74EA" w:rsidRDefault="00E05B88" w:rsidP="00A05687">
            <w:pPr>
              <w:rPr>
                <w:rFonts w:cstheme="minorHAnsi"/>
                <w:b/>
                <w:bCs/>
                <w:sz w:val="22"/>
                <w:szCs w:val="22"/>
              </w:rPr>
            </w:pPr>
            <w:r w:rsidRPr="001C74EA">
              <w:rPr>
                <w:rFonts w:cstheme="minorHAnsi"/>
                <w:b/>
                <w:bCs/>
                <w:sz w:val="22"/>
                <w:szCs w:val="22"/>
              </w:rPr>
              <w:t xml:space="preserve">Baseline </w:t>
            </w:r>
          </w:p>
          <w:p w14:paraId="0D7EFFC3" w14:textId="77777777" w:rsidR="00E05B88" w:rsidRPr="001C74EA" w:rsidRDefault="00E05B88" w:rsidP="00A05687">
            <w:pPr>
              <w:rPr>
                <w:rFonts w:cstheme="minorHAnsi"/>
                <w:b/>
                <w:bCs/>
                <w:sz w:val="22"/>
                <w:szCs w:val="22"/>
              </w:rPr>
            </w:pPr>
            <w:r w:rsidRPr="001C74EA">
              <w:rPr>
                <w:rFonts w:cstheme="minorHAnsi"/>
                <w:b/>
                <w:bCs/>
                <w:sz w:val="22"/>
                <w:szCs w:val="22"/>
              </w:rPr>
              <w:t xml:space="preserve">Mean </w:t>
            </w:r>
          </w:p>
          <w:p w14:paraId="5C26A1AC" w14:textId="77777777" w:rsidR="00E05B88" w:rsidRPr="001C74EA" w:rsidRDefault="00E05B88"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51152869" w14:textId="77777777" w:rsidR="00E05B88" w:rsidRPr="001C74EA" w:rsidRDefault="00E05B88" w:rsidP="00A05687">
            <w:pPr>
              <w:rPr>
                <w:rFonts w:cstheme="minorHAnsi"/>
                <w:b/>
                <w:bCs/>
                <w:sz w:val="22"/>
                <w:szCs w:val="22"/>
              </w:rPr>
            </w:pPr>
            <w:r w:rsidRPr="001C74EA">
              <w:rPr>
                <w:rFonts w:cstheme="minorHAnsi"/>
                <w:b/>
                <w:bCs/>
                <w:sz w:val="22"/>
                <w:szCs w:val="22"/>
              </w:rPr>
              <w:t>Final</w:t>
            </w:r>
          </w:p>
          <w:p w14:paraId="33BC37AF" w14:textId="77777777" w:rsidR="00E05B88" w:rsidRPr="001C74EA" w:rsidRDefault="00E05B88"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56B111DC" w14:textId="77777777" w:rsidR="00E05B88" w:rsidRPr="001C74EA" w:rsidRDefault="00E05B88" w:rsidP="00A05687">
            <w:pPr>
              <w:rPr>
                <w:rFonts w:cstheme="minorHAnsi"/>
                <w:b/>
                <w:bCs/>
                <w:sz w:val="22"/>
                <w:szCs w:val="22"/>
              </w:rPr>
            </w:pPr>
            <w:r w:rsidRPr="001C74EA">
              <w:rPr>
                <w:rFonts w:cstheme="minorHAnsi"/>
                <w:b/>
                <w:bCs/>
                <w:sz w:val="22"/>
                <w:szCs w:val="22"/>
              </w:rPr>
              <w:t> Statistical Result</w:t>
            </w:r>
          </w:p>
          <w:p w14:paraId="6207043B" w14:textId="77777777" w:rsidR="00E05B88" w:rsidRPr="001C74EA" w:rsidRDefault="00E05B88" w:rsidP="00A05687">
            <w:pPr>
              <w:rPr>
                <w:rFonts w:cstheme="minorHAnsi"/>
                <w:b/>
                <w:bCs/>
                <w:sz w:val="22"/>
                <w:szCs w:val="22"/>
              </w:rPr>
            </w:pPr>
          </w:p>
          <w:p w14:paraId="423A2712" w14:textId="77777777" w:rsidR="00E05B88" w:rsidRPr="001C74EA" w:rsidRDefault="00E05B88" w:rsidP="00A05687">
            <w:pPr>
              <w:rPr>
                <w:rFonts w:cstheme="minorHAnsi"/>
                <w:b/>
                <w:bCs/>
                <w:sz w:val="22"/>
                <w:szCs w:val="22"/>
              </w:rPr>
            </w:pPr>
            <w:r w:rsidRPr="001C74EA">
              <w:rPr>
                <w:rFonts w:cstheme="minorHAnsi"/>
                <w:b/>
                <w:bCs/>
                <w:sz w:val="22"/>
                <w:szCs w:val="22"/>
              </w:rPr>
              <w:t>(Significant values given in bold)</w:t>
            </w:r>
          </w:p>
        </w:tc>
      </w:tr>
      <w:tr w:rsidR="00E05B88" w:rsidRPr="001C74EA" w14:paraId="5E482AD5" w14:textId="77777777" w:rsidTr="001C74EA">
        <w:trPr>
          <w:trHeight w:val="412"/>
        </w:trPr>
        <w:tc>
          <w:tcPr>
            <w:tcW w:w="14029" w:type="dxa"/>
            <w:gridSpan w:val="7"/>
            <w:tcBorders>
              <w:top w:val="double" w:sz="4" w:space="0" w:color="000000"/>
              <w:bottom w:val="single" w:sz="12" w:space="0" w:color="auto"/>
            </w:tcBorders>
            <w:shd w:val="clear" w:color="auto" w:fill="FFFFFF" w:themeFill="background1"/>
            <w:hideMark/>
          </w:tcPr>
          <w:p w14:paraId="46D46C36" w14:textId="77777777" w:rsidR="00E05B88" w:rsidRPr="001C74EA" w:rsidRDefault="00E05B88" w:rsidP="00A05687">
            <w:pPr>
              <w:jc w:val="center"/>
              <w:rPr>
                <w:rFonts w:cstheme="minorHAnsi"/>
                <w:b/>
                <w:bCs/>
                <w:sz w:val="22"/>
                <w:szCs w:val="22"/>
              </w:rPr>
            </w:pPr>
            <w:r w:rsidRPr="001C74EA">
              <w:rPr>
                <w:rFonts w:cstheme="minorHAnsi"/>
                <w:b/>
                <w:bCs/>
                <w:sz w:val="22"/>
                <w:szCs w:val="22"/>
              </w:rPr>
              <w:t>Functional Stability Therapeutic Footwear</w:t>
            </w:r>
          </w:p>
        </w:tc>
      </w:tr>
      <w:tr w:rsidR="00E05B88" w:rsidRPr="001C74EA" w14:paraId="45BA2490" w14:textId="77777777" w:rsidTr="001C74EA">
        <w:trPr>
          <w:trHeight w:val="340"/>
        </w:trPr>
        <w:tc>
          <w:tcPr>
            <w:tcW w:w="14029" w:type="dxa"/>
            <w:gridSpan w:val="7"/>
            <w:tcBorders>
              <w:top w:val="double" w:sz="4" w:space="0" w:color="000000"/>
              <w:bottom w:val="double" w:sz="4" w:space="0" w:color="000000"/>
            </w:tcBorders>
            <w:hideMark/>
          </w:tcPr>
          <w:p w14:paraId="11A017B5" w14:textId="77777777" w:rsidR="00E05B88" w:rsidRPr="001C74EA" w:rsidRDefault="00E05B88"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E05B88" w:rsidRPr="001C74EA" w14:paraId="2BC381D1" w14:textId="77777777" w:rsidTr="001C74EA">
        <w:trPr>
          <w:trHeight w:val="520"/>
        </w:trPr>
        <w:tc>
          <w:tcPr>
            <w:tcW w:w="4106" w:type="dxa"/>
            <w:vMerge w:val="restart"/>
            <w:tcBorders>
              <w:top w:val="double" w:sz="4" w:space="0" w:color="000000"/>
            </w:tcBorders>
            <w:hideMark/>
          </w:tcPr>
          <w:p w14:paraId="11198FCB" w14:textId="77777777" w:rsidR="00E05B88" w:rsidRPr="001C74EA" w:rsidRDefault="00E05B88" w:rsidP="00A05687">
            <w:pPr>
              <w:rPr>
                <w:rFonts w:cstheme="minorHAnsi"/>
                <w:b/>
                <w:bCs/>
                <w:sz w:val="22"/>
                <w:szCs w:val="22"/>
              </w:rPr>
            </w:pPr>
            <w:r w:rsidRPr="001C74EA">
              <w:rPr>
                <w:rFonts w:cstheme="minorHAnsi"/>
                <w:b/>
                <w:bCs/>
                <w:sz w:val="22"/>
                <w:szCs w:val="22"/>
              </w:rPr>
              <w:t>Calcaneal pitch (°)</w:t>
            </w:r>
          </w:p>
          <w:p w14:paraId="1CAE0C4E"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5C1AD098" w14:textId="77777777" w:rsidR="00E05B88" w:rsidRPr="001C74EA" w:rsidRDefault="00E05B88" w:rsidP="00A05687">
            <w:pPr>
              <w:rPr>
                <w:rFonts w:cstheme="minorHAnsi"/>
                <w:sz w:val="22"/>
                <w:szCs w:val="22"/>
              </w:rPr>
            </w:pPr>
            <w:r w:rsidRPr="001C74EA">
              <w:rPr>
                <w:rFonts w:cstheme="minorHAnsi"/>
                <w:sz w:val="22"/>
                <w:szCs w:val="22"/>
              </w:rPr>
              <w:t> </w:t>
            </w:r>
          </w:p>
          <w:p w14:paraId="0BC14345" w14:textId="77777777" w:rsidR="00E05B88" w:rsidRPr="001C74EA" w:rsidRDefault="00E05B88" w:rsidP="00A05687">
            <w:pPr>
              <w:rPr>
                <w:rFonts w:cstheme="minorHAnsi"/>
                <w:sz w:val="22"/>
                <w:szCs w:val="22"/>
              </w:rPr>
            </w:pPr>
            <w:r w:rsidRPr="001C74EA">
              <w:rPr>
                <w:rFonts w:cstheme="minorHAnsi"/>
                <w:sz w:val="22"/>
                <w:szCs w:val="22"/>
              </w:rPr>
              <w:t> </w:t>
            </w:r>
          </w:p>
          <w:p w14:paraId="103E5EB3" w14:textId="77777777" w:rsidR="00E05B88" w:rsidRPr="001C74EA" w:rsidRDefault="00E05B88" w:rsidP="00A05687">
            <w:pPr>
              <w:rPr>
                <w:rFonts w:cstheme="minorHAnsi"/>
                <w:sz w:val="22"/>
                <w:szCs w:val="22"/>
              </w:rPr>
            </w:pPr>
            <w:r w:rsidRPr="001C74EA">
              <w:rPr>
                <w:rFonts w:cstheme="minorHAnsi"/>
                <w:sz w:val="22"/>
                <w:szCs w:val="22"/>
              </w:rPr>
              <w:t> </w:t>
            </w:r>
          </w:p>
          <w:p w14:paraId="43C3A815" w14:textId="77777777" w:rsidR="00E05B88" w:rsidRPr="001C74EA" w:rsidRDefault="00E05B88" w:rsidP="00A05687">
            <w:pPr>
              <w:rPr>
                <w:rFonts w:cstheme="minorHAnsi"/>
                <w:sz w:val="22"/>
                <w:szCs w:val="22"/>
              </w:rPr>
            </w:pPr>
            <w:r w:rsidRPr="001C74EA">
              <w:rPr>
                <w:rFonts w:cstheme="minorHAnsi"/>
                <w:sz w:val="22"/>
                <w:szCs w:val="22"/>
              </w:rPr>
              <w:t> </w:t>
            </w:r>
          </w:p>
          <w:p w14:paraId="44140A2A" w14:textId="77777777" w:rsidR="00E05B88" w:rsidRPr="001C74EA" w:rsidRDefault="00E05B88" w:rsidP="00A05687">
            <w:pPr>
              <w:rPr>
                <w:rFonts w:cstheme="minorHAnsi"/>
                <w:b/>
                <w:bCs/>
                <w:sz w:val="22"/>
                <w:szCs w:val="22"/>
              </w:rPr>
            </w:pPr>
            <w:r w:rsidRPr="001C74EA">
              <w:rPr>
                <w:rFonts w:cstheme="minorHAnsi"/>
                <w:sz w:val="22"/>
                <w:szCs w:val="22"/>
              </w:rPr>
              <w:t> </w:t>
            </w:r>
          </w:p>
        </w:tc>
        <w:tc>
          <w:tcPr>
            <w:tcW w:w="1418" w:type="dxa"/>
            <w:vMerge w:val="restart"/>
            <w:tcBorders>
              <w:top w:val="single" w:sz="12" w:space="0" w:color="auto"/>
            </w:tcBorders>
            <w:hideMark/>
          </w:tcPr>
          <w:p w14:paraId="4FD6D39C" w14:textId="77777777" w:rsidR="00E05B88" w:rsidRPr="001C74EA" w:rsidRDefault="00E05B88" w:rsidP="00A05687">
            <w:pPr>
              <w:rPr>
                <w:rFonts w:cstheme="minorHAnsi"/>
                <w:b/>
                <w:bCs/>
                <w:sz w:val="22"/>
                <w:szCs w:val="22"/>
              </w:rPr>
            </w:pPr>
            <w:r w:rsidRPr="001C74EA">
              <w:rPr>
                <w:rFonts w:cstheme="minorHAnsi"/>
                <w:b/>
                <w:bCs/>
                <w:sz w:val="22"/>
                <w:szCs w:val="22"/>
              </w:rPr>
              <w:t>Basta et al. (1977)</w:t>
            </w:r>
          </w:p>
          <w:p w14:paraId="7F80E627" w14:textId="77777777" w:rsidR="00E05B88" w:rsidRPr="001C74EA" w:rsidRDefault="00E05B88" w:rsidP="00A05687">
            <w:pPr>
              <w:rPr>
                <w:rFonts w:cstheme="minorHAnsi"/>
                <w:b/>
                <w:bCs/>
                <w:sz w:val="22"/>
                <w:szCs w:val="22"/>
              </w:rPr>
            </w:pPr>
          </w:p>
          <w:p w14:paraId="0F0A683F"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1D4DF8F4"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535467BB"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681C4886"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2017237C"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32B9079E"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7F65FB61"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0669C748"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230EBF31"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07C990D2"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5AC58FD8" w14:textId="77777777" w:rsidR="00E05B88" w:rsidRPr="001C74EA" w:rsidRDefault="00E05B88" w:rsidP="00A05687">
            <w:pPr>
              <w:rPr>
                <w:rFonts w:cstheme="minorHAnsi"/>
                <w:b/>
                <w:bCs/>
                <w:sz w:val="22"/>
                <w:szCs w:val="22"/>
              </w:rPr>
            </w:pPr>
            <w:r w:rsidRPr="001C74EA">
              <w:rPr>
                <w:rFonts w:cstheme="minorHAnsi"/>
                <w:b/>
                <w:bCs/>
                <w:sz w:val="22"/>
                <w:szCs w:val="22"/>
              </w:rPr>
              <w:t> </w:t>
            </w:r>
          </w:p>
          <w:p w14:paraId="5B3BAC9A" w14:textId="677B515C" w:rsidR="00E05B88" w:rsidRPr="001C74EA" w:rsidRDefault="00E05B88" w:rsidP="00A05687">
            <w:pPr>
              <w:rPr>
                <w:rFonts w:cstheme="minorHAnsi"/>
                <w:b/>
                <w:bCs/>
                <w:sz w:val="22"/>
                <w:szCs w:val="22"/>
              </w:rPr>
            </w:pPr>
          </w:p>
          <w:p w14:paraId="1B598463" w14:textId="77777777" w:rsidR="00E05B88" w:rsidRPr="001C74EA" w:rsidRDefault="00E05B88" w:rsidP="00A05687">
            <w:pPr>
              <w:rPr>
                <w:rFonts w:cstheme="minorHAnsi"/>
                <w:sz w:val="22"/>
                <w:szCs w:val="22"/>
              </w:rPr>
            </w:pPr>
            <w:r w:rsidRPr="001C74EA">
              <w:rPr>
                <w:rFonts w:cstheme="minorHAnsi"/>
                <w:sz w:val="22"/>
                <w:szCs w:val="22"/>
              </w:rPr>
              <w:t> </w:t>
            </w:r>
          </w:p>
        </w:tc>
        <w:tc>
          <w:tcPr>
            <w:tcW w:w="1275" w:type="dxa"/>
            <w:vMerge w:val="restart"/>
            <w:tcBorders>
              <w:top w:val="single" w:sz="12" w:space="0" w:color="auto"/>
            </w:tcBorders>
            <w:hideMark/>
          </w:tcPr>
          <w:p w14:paraId="543887C8" w14:textId="77777777" w:rsidR="00E05B88" w:rsidRPr="001C74EA" w:rsidRDefault="00E05B88" w:rsidP="00A05687">
            <w:pPr>
              <w:rPr>
                <w:rFonts w:cstheme="minorHAnsi"/>
                <w:sz w:val="22"/>
                <w:szCs w:val="22"/>
              </w:rPr>
            </w:pPr>
            <w:r w:rsidRPr="001C74EA">
              <w:rPr>
                <w:rFonts w:cstheme="minorHAnsi"/>
                <w:sz w:val="22"/>
                <w:szCs w:val="22"/>
              </w:rPr>
              <w:t>Symptomatic mobile pes planus</w:t>
            </w:r>
          </w:p>
          <w:p w14:paraId="17BDD7E1" w14:textId="77777777" w:rsidR="00E05B88" w:rsidRPr="001C74EA" w:rsidRDefault="00E05B88" w:rsidP="00A05687">
            <w:pPr>
              <w:rPr>
                <w:rFonts w:cstheme="minorHAnsi"/>
                <w:sz w:val="22"/>
                <w:szCs w:val="22"/>
              </w:rPr>
            </w:pPr>
          </w:p>
          <w:p w14:paraId="690F8C81" w14:textId="77777777" w:rsidR="00E05B88" w:rsidRPr="001C74EA" w:rsidRDefault="00E05B88" w:rsidP="00A05687">
            <w:pPr>
              <w:rPr>
                <w:rFonts w:cstheme="minorHAnsi"/>
                <w:sz w:val="22"/>
                <w:szCs w:val="22"/>
              </w:rPr>
            </w:pPr>
            <w:r w:rsidRPr="001C74EA">
              <w:rPr>
                <w:rFonts w:cstheme="minorHAnsi"/>
                <w:sz w:val="22"/>
                <w:szCs w:val="22"/>
              </w:rPr>
              <w:t> </w:t>
            </w:r>
          </w:p>
          <w:p w14:paraId="148E32CB" w14:textId="77777777" w:rsidR="00E05B88" w:rsidRPr="001C74EA" w:rsidRDefault="00E05B88" w:rsidP="00A05687">
            <w:pPr>
              <w:rPr>
                <w:rFonts w:cstheme="minorHAnsi"/>
                <w:sz w:val="22"/>
                <w:szCs w:val="22"/>
              </w:rPr>
            </w:pPr>
            <w:r w:rsidRPr="001C74EA">
              <w:rPr>
                <w:rFonts w:cstheme="minorHAnsi"/>
                <w:sz w:val="22"/>
                <w:szCs w:val="22"/>
              </w:rPr>
              <w:t> </w:t>
            </w:r>
          </w:p>
          <w:p w14:paraId="2E3F47E0" w14:textId="77777777" w:rsidR="00E05B88" w:rsidRPr="001C74EA" w:rsidRDefault="00E05B88" w:rsidP="00A05687">
            <w:pPr>
              <w:rPr>
                <w:rFonts w:cstheme="minorHAnsi"/>
                <w:sz w:val="22"/>
                <w:szCs w:val="22"/>
              </w:rPr>
            </w:pPr>
            <w:r w:rsidRPr="001C74EA">
              <w:rPr>
                <w:rFonts w:cstheme="minorHAnsi"/>
                <w:sz w:val="22"/>
                <w:szCs w:val="22"/>
              </w:rPr>
              <w:t> </w:t>
            </w:r>
          </w:p>
          <w:p w14:paraId="4CB523B5" w14:textId="77777777" w:rsidR="00E05B88" w:rsidRPr="001C74EA" w:rsidRDefault="00E05B88" w:rsidP="00A05687">
            <w:pPr>
              <w:rPr>
                <w:rFonts w:cstheme="minorHAnsi"/>
                <w:sz w:val="22"/>
                <w:szCs w:val="22"/>
              </w:rPr>
            </w:pPr>
            <w:r w:rsidRPr="001C74EA">
              <w:rPr>
                <w:rFonts w:cstheme="minorHAnsi"/>
                <w:sz w:val="22"/>
                <w:szCs w:val="22"/>
              </w:rPr>
              <w:t> </w:t>
            </w:r>
          </w:p>
          <w:p w14:paraId="5C27AD98" w14:textId="77777777" w:rsidR="00E05B88" w:rsidRPr="001C74EA" w:rsidRDefault="00E05B88" w:rsidP="00A05687">
            <w:pPr>
              <w:rPr>
                <w:rFonts w:cstheme="minorHAnsi"/>
                <w:sz w:val="22"/>
                <w:szCs w:val="22"/>
              </w:rPr>
            </w:pPr>
            <w:r w:rsidRPr="001C74EA">
              <w:rPr>
                <w:rFonts w:cstheme="minorHAnsi"/>
                <w:sz w:val="22"/>
                <w:szCs w:val="22"/>
              </w:rPr>
              <w:t> </w:t>
            </w:r>
          </w:p>
          <w:p w14:paraId="793B8E0F" w14:textId="77777777" w:rsidR="00E05B88" w:rsidRPr="001C74EA" w:rsidRDefault="00E05B88" w:rsidP="00A05687">
            <w:pPr>
              <w:rPr>
                <w:rFonts w:cstheme="minorHAnsi"/>
                <w:sz w:val="22"/>
                <w:szCs w:val="22"/>
              </w:rPr>
            </w:pPr>
            <w:r w:rsidRPr="001C74EA">
              <w:rPr>
                <w:rFonts w:cstheme="minorHAnsi"/>
                <w:sz w:val="22"/>
                <w:szCs w:val="22"/>
              </w:rPr>
              <w:t> </w:t>
            </w:r>
          </w:p>
          <w:p w14:paraId="7CC5E096" w14:textId="77777777" w:rsidR="00E05B88" w:rsidRPr="001C74EA" w:rsidRDefault="00E05B88" w:rsidP="00A05687">
            <w:pPr>
              <w:rPr>
                <w:rFonts w:cstheme="minorHAnsi"/>
                <w:sz w:val="22"/>
                <w:szCs w:val="22"/>
              </w:rPr>
            </w:pPr>
            <w:r w:rsidRPr="001C74EA">
              <w:rPr>
                <w:rFonts w:cstheme="minorHAnsi"/>
                <w:sz w:val="22"/>
                <w:szCs w:val="22"/>
              </w:rPr>
              <w:t> </w:t>
            </w:r>
          </w:p>
          <w:p w14:paraId="4E45E688" w14:textId="77777777" w:rsidR="00E05B88" w:rsidRPr="001C74EA" w:rsidRDefault="00E05B88" w:rsidP="00A05687">
            <w:pPr>
              <w:rPr>
                <w:rFonts w:cstheme="minorHAnsi"/>
                <w:sz w:val="22"/>
                <w:szCs w:val="22"/>
              </w:rPr>
            </w:pPr>
            <w:r w:rsidRPr="001C74EA">
              <w:rPr>
                <w:rFonts w:cstheme="minorHAnsi"/>
                <w:sz w:val="22"/>
                <w:szCs w:val="22"/>
              </w:rPr>
              <w:t> </w:t>
            </w:r>
          </w:p>
          <w:p w14:paraId="6AA9DBFA" w14:textId="77777777" w:rsidR="00E05B88" w:rsidRPr="001C74EA" w:rsidRDefault="00E05B88" w:rsidP="00A05687">
            <w:pPr>
              <w:rPr>
                <w:rFonts w:cstheme="minorHAnsi"/>
                <w:sz w:val="22"/>
                <w:szCs w:val="22"/>
              </w:rPr>
            </w:pPr>
            <w:r w:rsidRPr="001C74EA">
              <w:rPr>
                <w:rFonts w:cstheme="minorHAnsi"/>
                <w:sz w:val="22"/>
                <w:szCs w:val="22"/>
              </w:rPr>
              <w:t> </w:t>
            </w:r>
          </w:p>
          <w:p w14:paraId="63B20760" w14:textId="250744DA" w:rsidR="00E05B88" w:rsidRPr="001C74EA" w:rsidRDefault="00E05B88" w:rsidP="00A05687">
            <w:pPr>
              <w:rPr>
                <w:rFonts w:cstheme="minorHAnsi"/>
                <w:sz w:val="22"/>
                <w:szCs w:val="22"/>
              </w:rPr>
            </w:pPr>
          </w:p>
          <w:p w14:paraId="3FD1D474" w14:textId="77777777" w:rsidR="00E05B88" w:rsidRPr="001C74EA" w:rsidRDefault="00E05B88" w:rsidP="00A05687">
            <w:pPr>
              <w:rPr>
                <w:rFonts w:cstheme="minorHAnsi"/>
                <w:sz w:val="22"/>
                <w:szCs w:val="22"/>
              </w:rPr>
            </w:pPr>
            <w:r w:rsidRPr="001C74EA">
              <w:rPr>
                <w:rFonts w:cstheme="minorHAnsi"/>
                <w:sz w:val="22"/>
                <w:szCs w:val="22"/>
              </w:rPr>
              <w:t> </w:t>
            </w:r>
          </w:p>
        </w:tc>
        <w:tc>
          <w:tcPr>
            <w:tcW w:w="2905" w:type="dxa"/>
            <w:tcBorders>
              <w:top w:val="single" w:sz="12" w:space="0" w:color="auto"/>
            </w:tcBorders>
            <w:hideMark/>
          </w:tcPr>
          <w:p w14:paraId="6FD0332A" w14:textId="77777777" w:rsidR="00E05B88" w:rsidRPr="001C74EA" w:rsidRDefault="00E05B88" w:rsidP="00A05687">
            <w:pPr>
              <w:rPr>
                <w:rFonts w:cstheme="minorHAnsi"/>
                <w:sz w:val="22"/>
                <w:szCs w:val="22"/>
              </w:rPr>
            </w:pPr>
            <w:r w:rsidRPr="001C74EA">
              <w:rPr>
                <w:rFonts w:cstheme="minorHAnsi"/>
                <w:sz w:val="22"/>
                <w:szCs w:val="22"/>
              </w:rPr>
              <w:t xml:space="preserve">Group 1 Change from BF wearing FSTF </w:t>
            </w:r>
          </w:p>
        </w:tc>
        <w:tc>
          <w:tcPr>
            <w:tcW w:w="1345" w:type="dxa"/>
            <w:tcBorders>
              <w:top w:val="single" w:sz="12" w:space="0" w:color="auto"/>
            </w:tcBorders>
            <w:noWrap/>
            <w:hideMark/>
          </w:tcPr>
          <w:p w14:paraId="2147C7F9" w14:textId="77777777" w:rsidR="00E05B88" w:rsidRPr="001C74EA" w:rsidRDefault="00E05B88" w:rsidP="00A05687">
            <w:pPr>
              <w:rPr>
                <w:rFonts w:cstheme="minorHAnsi"/>
                <w:sz w:val="22"/>
                <w:szCs w:val="22"/>
              </w:rPr>
            </w:pPr>
            <w:r w:rsidRPr="001C74EA">
              <w:rPr>
                <w:rFonts w:cstheme="minorHAnsi"/>
                <w:sz w:val="22"/>
                <w:szCs w:val="22"/>
              </w:rPr>
              <w:t>1.8</w:t>
            </w:r>
          </w:p>
        </w:tc>
        <w:tc>
          <w:tcPr>
            <w:tcW w:w="1146" w:type="dxa"/>
            <w:tcBorders>
              <w:top w:val="single" w:sz="12" w:space="0" w:color="auto"/>
            </w:tcBorders>
            <w:hideMark/>
          </w:tcPr>
          <w:p w14:paraId="59CF5CB8" w14:textId="77777777" w:rsidR="00E05B88" w:rsidRPr="001C74EA" w:rsidRDefault="00E05B88" w:rsidP="00A05687">
            <w:pPr>
              <w:rPr>
                <w:rFonts w:cstheme="minorHAnsi"/>
                <w:sz w:val="22"/>
                <w:szCs w:val="22"/>
              </w:rPr>
            </w:pPr>
            <w:r w:rsidRPr="001C74EA">
              <w:rPr>
                <w:rFonts w:cstheme="minorHAnsi"/>
                <w:sz w:val="22"/>
                <w:szCs w:val="22"/>
              </w:rPr>
              <w:t> </w:t>
            </w:r>
          </w:p>
        </w:tc>
        <w:tc>
          <w:tcPr>
            <w:tcW w:w="1834" w:type="dxa"/>
            <w:vMerge w:val="restart"/>
            <w:tcBorders>
              <w:top w:val="single" w:sz="12" w:space="0" w:color="auto"/>
            </w:tcBorders>
            <w:hideMark/>
          </w:tcPr>
          <w:p w14:paraId="0324E0B4" w14:textId="77777777" w:rsidR="00E05B88" w:rsidRPr="001C74EA" w:rsidRDefault="00E05B88" w:rsidP="00A05687">
            <w:pPr>
              <w:rPr>
                <w:rFonts w:cstheme="minorHAnsi"/>
                <w:sz w:val="22"/>
                <w:szCs w:val="22"/>
              </w:rPr>
            </w:pPr>
            <w:r w:rsidRPr="001C74EA">
              <w:rPr>
                <w:rFonts w:cstheme="minorHAnsi"/>
                <w:sz w:val="22"/>
                <w:szCs w:val="22"/>
              </w:rPr>
              <w:t>No Statistical test for significance performed</w:t>
            </w:r>
          </w:p>
          <w:p w14:paraId="38CD1569" w14:textId="77777777" w:rsidR="00E05B88" w:rsidRPr="001C74EA" w:rsidRDefault="00E05B88" w:rsidP="00A05687">
            <w:pPr>
              <w:rPr>
                <w:rFonts w:cstheme="minorHAnsi"/>
                <w:sz w:val="22"/>
                <w:szCs w:val="22"/>
              </w:rPr>
            </w:pPr>
            <w:r w:rsidRPr="001C74EA">
              <w:rPr>
                <w:rFonts w:cstheme="minorHAnsi"/>
                <w:sz w:val="22"/>
                <w:szCs w:val="22"/>
              </w:rPr>
              <w:t> </w:t>
            </w:r>
          </w:p>
          <w:p w14:paraId="2EBB2395" w14:textId="77777777" w:rsidR="00E05B88" w:rsidRPr="001C74EA" w:rsidRDefault="00E05B88" w:rsidP="00A05687">
            <w:pPr>
              <w:rPr>
                <w:rFonts w:cstheme="minorHAnsi"/>
                <w:sz w:val="22"/>
                <w:szCs w:val="22"/>
              </w:rPr>
            </w:pPr>
            <w:r w:rsidRPr="001C74EA">
              <w:rPr>
                <w:rFonts w:cstheme="minorHAnsi"/>
                <w:sz w:val="22"/>
                <w:szCs w:val="22"/>
              </w:rPr>
              <w:t> </w:t>
            </w:r>
          </w:p>
          <w:p w14:paraId="5C50CBB7" w14:textId="77777777" w:rsidR="00E05B88" w:rsidRPr="001C74EA" w:rsidRDefault="00E05B88" w:rsidP="00A05687">
            <w:pPr>
              <w:rPr>
                <w:rFonts w:cstheme="minorHAnsi"/>
                <w:sz w:val="22"/>
                <w:szCs w:val="22"/>
              </w:rPr>
            </w:pPr>
            <w:r w:rsidRPr="001C74EA">
              <w:rPr>
                <w:rFonts w:cstheme="minorHAnsi"/>
                <w:sz w:val="22"/>
                <w:szCs w:val="22"/>
              </w:rPr>
              <w:t> </w:t>
            </w:r>
          </w:p>
          <w:p w14:paraId="22A41B5A" w14:textId="77777777" w:rsidR="00E05B88" w:rsidRPr="001C74EA" w:rsidRDefault="00E05B88" w:rsidP="00A05687">
            <w:pPr>
              <w:rPr>
                <w:rFonts w:cstheme="minorHAnsi"/>
                <w:sz w:val="22"/>
                <w:szCs w:val="22"/>
              </w:rPr>
            </w:pPr>
            <w:r w:rsidRPr="001C74EA">
              <w:rPr>
                <w:rFonts w:cstheme="minorHAnsi"/>
                <w:sz w:val="22"/>
                <w:szCs w:val="22"/>
              </w:rPr>
              <w:t> </w:t>
            </w:r>
          </w:p>
          <w:p w14:paraId="0CBA0671" w14:textId="77777777" w:rsidR="00E05B88" w:rsidRPr="001C74EA" w:rsidRDefault="00E05B88" w:rsidP="00A05687">
            <w:pPr>
              <w:rPr>
                <w:rFonts w:cstheme="minorHAnsi"/>
                <w:sz w:val="22"/>
                <w:szCs w:val="22"/>
              </w:rPr>
            </w:pPr>
            <w:r w:rsidRPr="001C74EA">
              <w:rPr>
                <w:rFonts w:cstheme="minorHAnsi"/>
                <w:sz w:val="22"/>
                <w:szCs w:val="22"/>
              </w:rPr>
              <w:t> </w:t>
            </w:r>
          </w:p>
          <w:p w14:paraId="5795E01C" w14:textId="77777777" w:rsidR="00E05B88" w:rsidRPr="001C74EA" w:rsidRDefault="00E05B88" w:rsidP="00A05687">
            <w:pPr>
              <w:rPr>
                <w:rFonts w:cstheme="minorHAnsi"/>
                <w:sz w:val="22"/>
                <w:szCs w:val="22"/>
              </w:rPr>
            </w:pPr>
            <w:r w:rsidRPr="001C74EA">
              <w:rPr>
                <w:rFonts w:cstheme="minorHAnsi"/>
                <w:sz w:val="22"/>
                <w:szCs w:val="22"/>
              </w:rPr>
              <w:t> </w:t>
            </w:r>
          </w:p>
        </w:tc>
      </w:tr>
      <w:tr w:rsidR="00E05B88" w:rsidRPr="001C74EA" w14:paraId="795948D8" w14:textId="77777777" w:rsidTr="001C74EA">
        <w:trPr>
          <w:trHeight w:val="500"/>
        </w:trPr>
        <w:tc>
          <w:tcPr>
            <w:tcW w:w="4106" w:type="dxa"/>
            <w:vMerge/>
            <w:hideMark/>
          </w:tcPr>
          <w:p w14:paraId="0657FB22" w14:textId="77777777" w:rsidR="00E05B88" w:rsidRPr="001C74EA" w:rsidRDefault="00E05B88" w:rsidP="00A05687">
            <w:pPr>
              <w:rPr>
                <w:rFonts w:cstheme="minorHAnsi"/>
                <w:b/>
                <w:bCs/>
                <w:sz w:val="22"/>
                <w:szCs w:val="22"/>
              </w:rPr>
            </w:pPr>
          </w:p>
        </w:tc>
        <w:tc>
          <w:tcPr>
            <w:tcW w:w="1418" w:type="dxa"/>
            <w:vMerge/>
            <w:hideMark/>
          </w:tcPr>
          <w:p w14:paraId="7849F069" w14:textId="77777777" w:rsidR="00E05B88" w:rsidRPr="001C74EA" w:rsidRDefault="00E05B88" w:rsidP="00A05687">
            <w:pPr>
              <w:rPr>
                <w:rFonts w:cstheme="minorHAnsi"/>
                <w:sz w:val="22"/>
                <w:szCs w:val="22"/>
              </w:rPr>
            </w:pPr>
          </w:p>
        </w:tc>
        <w:tc>
          <w:tcPr>
            <w:tcW w:w="1275" w:type="dxa"/>
            <w:vMerge/>
            <w:hideMark/>
          </w:tcPr>
          <w:p w14:paraId="4798DAAA" w14:textId="77777777" w:rsidR="00E05B88" w:rsidRPr="001C74EA" w:rsidRDefault="00E05B88" w:rsidP="00A05687">
            <w:pPr>
              <w:rPr>
                <w:rFonts w:cstheme="minorHAnsi"/>
                <w:sz w:val="22"/>
                <w:szCs w:val="22"/>
              </w:rPr>
            </w:pPr>
          </w:p>
        </w:tc>
        <w:tc>
          <w:tcPr>
            <w:tcW w:w="2905" w:type="dxa"/>
            <w:hideMark/>
          </w:tcPr>
          <w:p w14:paraId="4E098299" w14:textId="77777777" w:rsidR="00E05B88" w:rsidRPr="001C74EA" w:rsidRDefault="00E05B88" w:rsidP="00A05687">
            <w:pPr>
              <w:rPr>
                <w:rFonts w:cstheme="minorHAnsi"/>
                <w:sz w:val="22"/>
                <w:szCs w:val="22"/>
              </w:rPr>
            </w:pPr>
            <w:r w:rsidRPr="001C74EA">
              <w:rPr>
                <w:rFonts w:cstheme="minorHAnsi"/>
                <w:sz w:val="22"/>
                <w:szCs w:val="22"/>
              </w:rPr>
              <w:t>Group 1 Change from FSTF wearing FSTF + CNP</w:t>
            </w:r>
          </w:p>
        </w:tc>
        <w:tc>
          <w:tcPr>
            <w:tcW w:w="1345" w:type="dxa"/>
            <w:noWrap/>
            <w:hideMark/>
          </w:tcPr>
          <w:p w14:paraId="5DE4156D" w14:textId="77777777" w:rsidR="00E05B88" w:rsidRPr="001C74EA" w:rsidRDefault="00E05B88" w:rsidP="00A05687">
            <w:pPr>
              <w:rPr>
                <w:rFonts w:cstheme="minorHAnsi"/>
                <w:sz w:val="22"/>
                <w:szCs w:val="22"/>
              </w:rPr>
            </w:pPr>
            <w:r w:rsidRPr="001C74EA">
              <w:rPr>
                <w:rFonts w:cstheme="minorHAnsi"/>
                <w:sz w:val="22"/>
                <w:szCs w:val="22"/>
              </w:rPr>
              <w:t> </w:t>
            </w:r>
          </w:p>
        </w:tc>
        <w:tc>
          <w:tcPr>
            <w:tcW w:w="1146" w:type="dxa"/>
            <w:hideMark/>
          </w:tcPr>
          <w:p w14:paraId="1216DB61" w14:textId="77777777" w:rsidR="00E05B88" w:rsidRPr="001C74EA" w:rsidRDefault="00E05B88" w:rsidP="00A05687">
            <w:pPr>
              <w:rPr>
                <w:rFonts w:cstheme="minorHAnsi"/>
                <w:sz w:val="22"/>
                <w:szCs w:val="22"/>
              </w:rPr>
            </w:pPr>
            <w:r w:rsidRPr="001C74EA">
              <w:rPr>
                <w:rFonts w:cstheme="minorHAnsi"/>
                <w:sz w:val="22"/>
                <w:szCs w:val="22"/>
              </w:rPr>
              <w:t>2.1</w:t>
            </w:r>
          </w:p>
        </w:tc>
        <w:tc>
          <w:tcPr>
            <w:tcW w:w="1834" w:type="dxa"/>
            <w:vMerge/>
            <w:hideMark/>
          </w:tcPr>
          <w:p w14:paraId="11EAD77B" w14:textId="77777777" w:rsidR="00E05B88" w:rsidRPr="001C74EA" w:rsidRDefault="00E05B88" w:rsidP="00A05687">
            <w:pPr>
              <w:rPr>
                <w:rFonts w:cstheme="minorHAnsi"/>
                <w:sz w:val="22"/>
                <w:szCs w:val="22"/>
              </w:rPr>
            </w:pPr>
          </w:p>
        </w:tc>
      </w:tr>
      <w:tr w:rsidR="00E05B88" w:rsidRPr="001C74EA" w14:paraId="5C319EE2" w14:textId="77777777" w:rsidTr="001C74EA">
        <w:trPr>
          <w:trHeight w:val="520"/>
        </w:trPr>
        <w:tc>
          <w:tcPr>
            <w:tcW w:w="4106" w:type="dxa"/>
            <w:vMerge/>
            <w:noWrap/>
            <w:hideMark/>
          </w:tcPr>
          <w:p w14:paraId="714C8B64" w14:textId="77777777" w:rsidR="00E05B88" w:rsidRPr="001C74EA" w:rsidRDefault="00E05B88" w:rsidP="00A05687">
            <w:pPr>
              <w:rPr>
                <w:rFonts w:cstheme="minorHAnsi"/>
                <w:sz w:val="22"/>
                <w:szCs w:val="22"/>
              </w:rPr>
            </w:pPr>
          </w:p>
        </w:tc>
        <w:tc>
          <w:tcPr>
            <w:tcW w:w="1418" w:type="dxa"/>
            <w:vMerge/>
            <w:hideMark/>
          </w:tcPr>
          <w:p w14:paraId="208C5E29" w14:textId="77777777" w:rsidR="00E05B88" w:rsidRPr="001C74EA" w:rsidRDefault="00E05B88" w:rsidP="00A05687">
            <w:pPr>
              <w:rPr>
                <w:rFonts w:cstheme="minorHAnsi"/>
                <w:sz w:val="22"/>
                <w:szCs w:val="22"/>
              </w:rPr>
            </w:pPr>
          </w:p>
        </w:tc>
        <w:tc>
          <w:tcPr>
            <w:tcW w:w="1275" w:type="dxa"/>
            <w:vMerge/>
            <w:hideMark/>
          </w:tcPr>
          <w:p w14:paraId="440514D9" w14:textId="77777777" w:rsidR="00E05B88" w:rsidRPr="001C74EA" w:rsidRDefault="00E05B88" w:rsidP="00A05687">
            <w:pPr>
              <w:rPr>
                <w:rFonts w:cstheme="minorHAnsi"/>
                <w:sz w:val="22"/>
                <w:szCs w:val="22"/>
              </w:rPr>
            </w:pPr>
          </w:p>
        </w:tc>
        <w:tc>
          <w:tcPr>
            <w:tcW w:w="2905" w:type="dxa"/>
            <w:hideMark/>
          </w:tcPr>
          <w:p w14:paraId="11FDAD64" w14:textId="77777777" w:rsidR="00E05B88" w:rsidRPr="001C74EA" w:rsidRDefault="00E05B88" w:rsidP="00A05687">
            <w:pPr>
              <w:rPr>
                <w:rFonts w:cstheme="minorHAnsi"/>
                <w:sz w:val="22"/>
                <w:szCs w:val="22"/>
              </w:rPr>
            </w:pPr>
            <w:r w:rsidRPr="001C74EA">
              <w:rPr>
                <w:rFonts w:cstheme="minorHAnsi"/>
                <w:sz w:val="22"/>
                <w:szCs w:val="22"/>
              </w:rPr>
              <w:t xml:space="preserve">Group2 Change from BF with FSTF </w:t>
            </w:r>
          </w:p>
        </w:tc>
        <w:tc>
          <w:tcPr>
            <w:tcW w:w="1345" w:type="dxa"/>
            <w:noWrap/>
            <w:hideMark/>
          </w:tcPr>
          <w:p w14:paraId="4BF17FAA" w14:textId="77777777" w:rsidR="00E05B88" w:rsidRPr="001C74EA" w:rsidRDefault="00E05B88" w:rsidP="00A05687">
            <w:pPr>
              <w:rPr>
                <w:rFonts w:cstheme="minorHAnsi"/>
                <w:sz w:val="22"/>
                <w:szCs w:val="22"/>
              </w:rPr>
            </w:pPr>
            <w:r w:rsidRPr="001C74EA">
              <w:rPr>
                <w:rFonts w:cstheme="minorHAnsi"/>
                <w:sz w:val="22"/>
                <w:szCs w:val="22"/>
              </w:rPr>
              <w:t>1.8</w:t>
            </w:r>
          </w:p>
        </w:tc>
        <w:tc>
          <w:tcPr>
            <w:tcW w:w="1146" w:type="dxa"/>
            <w:hideMark/>
          </w:tcPr>
          <w:p w14:paraId="0ABB684A" w14:textId="77777777" w:rsidR="00E05B88" w:rsidRPr="001C74EA" w:rsidRDefault="00E05B88" w:rsidP="00A05687">
            <w:pPr>
              <w:rPr>
                <w:rFonts w:cstheme="minorHAnsi"/>
                <w:sz w:val="22"/>
                <w:szCs w:val="22"/>
              </w:rPr>
            </w:pPr>
            <w:r w:rsidRPr="001C74EA">
              <w:rPr>
                <w:rFonts w:cstheme="minorHAnsi"/>
                <w:sz w:val="22"/>
                <w:szCs w:val="22"/>
              </w:rPr>
              <w:t> </w:t>
            </w:r>
          </w:p>
        </w:tc>
        <w:tc>
          <w:tcPr>
            <w:tcW w:w="1834" w:type="dxa"/>
            <w:vMerge/>
            <w:hideMark/>
          </w:tcPr>
          <w:p w14:paraId="529C95F4" w14:textId="77777777" w:rsidR="00E05B88" w:rsidRPr="001C74EA" w:rsidRDefault="00E05B88" w:rsidP="00A05687">
            <w:pPr>
              <w:rPr>
                <w:rFonts w:cstheme="minorHAnsi"/>
                <w:sz w:val="22"/>
                <w:szCs w:val="22"/>
              </w:rPr>
            </w:pPr>
          </w:p>
        </w:tc>
      </w:tr>
      <w:tr w:rsidR="00E05B88" w:rsidRPr="001C74EA" w14:paraId="3FA2C27E" w14:textId="77777777" w:rsidTr="001C74EA">
        <w:trPr>
          <w:trHeight w:val="320"/>
        </w:trPr>
        <w:tc>
          <w:tcPr>
            <w:tcW w:w="4106" w:type="dxa"/>
            <w:vMerge/>
            <w:hideMark/>
          </w:tcPr>
          <w:p w14:paraId="76A93DDB" w14:textId="77777777" w:rsidR="00E05B88" w:rsidRPr="001C74EA" w:rsidRDefault="00E05B88" w:rsidP="00A05687">
            <w:pPr>
              <w:rPr>
                <w:rFonts w:cstheme="minorHAnsi"/>
                <w:sz w:val="22"/>
                <w:szCs w:val="22"/>
              </w:rPr>
            </w:pPr>
          </w:p>
        </w:tc>
        <w:tc>
          <w:tcPr>
            <w:tcW w:w="1418" w:type="dxa"/>
            <w:vMerge/>
            <w:hideMark/>
          </w:tcPr>
          <w:p w14:paraId="55B70121" w14:textId="77777777" w:rsidR="00E05B88" w:rsidRPr="001C74EA" w:rsidRDefault="00E05B88" w:rsidP="00A05687">
            <w:pPr>
              <w:rPr>
                <w:rFonts w:cstheme="minorHAnsi"/>
                <w:sz w:val="22"/>
                <w:szCs w:val="22"/>
              </w:rPr>
            </w:pPr>
          </w:p>
        </w:tc>
        <w:tc>
          <w:tcPr>
            <w:tcW w:w="1275" w:type="dxa"/>
            <w:vMerge/>
            <w:hideMark/>
          </w:tcPr>
          <w:p w14:paraId="68B33184" w14:textId="77777777" w:rsidR="00E05B88" w:rsidRPr="001C74EA" w:rsidRDefault="00E05B88" w:rsidP="00A05687">
            <w:pPr>
              <w:rPr>
                <w:rFonts w:cstheme="minorHAnsi"/>
                <w:sz w:val="22"/>
                <w:szCs w:val="22"/>
              </w:rPr>
            </w:pPr>
          </w:p>
        </w:tc>
        <w:tc>
          <w:tcPr>
            <w:tcW w:w="2905" w:type="dxa"/>
            <w:hideMark/>
          </w:tcPr>
          <w:p w14:paraId="3D7F8FB0" w14:textId="77777777" w:rsidR="00E05B88" w:rsidRPr="001C74EA" w:rsidRDefault="00E05B88" w:rsidP="00A05687">
            <w:pPr>
              <w:rPr>
                <w:rFonts w:cstheme="minorHAnsi"/>
                <w:sz w:val="22"/>
                <w:szCs w:val="22"/>
              </w:rPr>
            </w:pPr>
            <w:r w:rsidRPr="001C74EA">
              <w:rPr>
                <w:rFonts w:cstheme="minorHAnsi"/>
                <w:sz w:val="22"/>
                <w:szCs w:val="22"/>
              </w:rPr>
              <w:t>Group 2 Change from FSTF wearing FSTF+CNP</w:t>
            </w:r>
          </w:p>
        </w:tc>
        <w:tc>
          <w:tcPr>
            <w:tcW w:w="1345" w:type="dxa"/>
            <w:noWrap/>
            <w:hideMark/>
          </w:tcPr>
          <w:p w14:paraId="61B81AA4" w14:textId="77777777" w:rsidR="00E05B88" w:rsidRPr="001C74EA" w:rsidRDefault="00E05B88" w:rsidP="00A05687">
            <w:pPr>
              <w:rPr>
                <w:rFonts w:cstheme="minorHAnsi"/>
                <w:sz w:val="22"/>
                <w:szCs w:val="22"/>
              </w:rPr>
            </w:pPr>
            <w:r w:rsidRPr="001C74EA">
              <w:rPr>
                <w:rFonts w:cstheme="minorHAnsi"/>
                <w:sz w:val="22"/>
                <w:szCs w:val="22"/>
              </w:rPr>
              <w:t> </w:t>
            </w:r>
          </w:p>
        </w:tc>
        <w:tc>
          <w:tcPr>
            <w:tcW w:w="1146" w:type="dxa"/>
            <w:hideMark/>
          </w:tcPr>
          <w:p w14:paraId="6EE2FF42" w14:textId="77777777" w:rsidR="00E05B88" w:rsidRPr="001C74EA" w:rsidRDefault="00E05B88" w:rsidP="00A05687">
            <w:pPr>
              <w:rPr>
                <w:rFonts w:cstheme="minorHAnsi"/>
                <w:sz w:val="22"/>
                <w:szCs w:val="22"/>
              </w:rPr>
            </w:pPr>
            <w:r w:rsidRPr="001C74EA">
              <w:rPr>
                <w:rFonts w:cstheme="minorHAnsi"/>
                <w:sz w:val="22"/>
                <w:szCs w:val="22"/>
              </w:rPr>
              <w:t>2</w:t>
            </w:r>
          </w:p>
        </w:tc>
        <w:tc>
          <w:tcPr>
            <w:tcW w:w="1834" w:type="dxa"/>
            <w:vMerge/>
            <w:hideMark/>
          </w:tcPr>
          <w:p w14:paraId="15678695" w14:textId="77777777" w:rsidR="00E05B88" w:rsidRPr="001C74EA" w:rsidRDefault="00E05B88" w:rsidP="00A05687">
            <w:pPr>
              <w:rPr>
                <w:rFonts w:cstheme="minorHAnsi"/>
                <w:sz w:val="22"/>
                <w:szCs w:val="22"/>
              </w:rPr>
            </w:pPr>
          </w:p>
        </w:tc>
      </w:tr>
      <w:tr w:rsidR="00E05B88" w:rsidRPr="001C74EA" w14:paraId="02E72823" w14:textId="77777777" w:rsidTr="001C74EA">
        <w:trPr>
          <w:trHeight w:val="540"/>
        </w:trPr>
        <w:tc>
          <w:tcPr>
            <w:tcW w:w="4106" w:type="dxa"/>
            <w:vMerge/>
            <w:hideMark/>
          </w:tcPr>
          <w:p w14:paraId="620C36BC" w14:textId="77777777" w:rsidR="00E05B88" w:rsidRPr="001C74EA" w:rsidRDefault="00E05B88" w:rsidP="00A05687">
            <w:pPr>
              <w:rPr>
                <w:rFonts w:cstheme="minorHAnsi"/>
                <w:sz w:val="22"/>
                <w:szCs w:val="22"/>
              </w:rPr>
            </w:pPr>
          </w:p>
        </w:tc>
        <w:tc>
          <w:tcPr>
            <w:tcW w:w="1418" w:type="dxa"/>
            <w:vMerge/>
            <w:hideMark/>
          </w:tcPr>
          <w:p w14:paraId="099CB7C5" w14:textId="77777777" w:rsidR="00E05B88" w:rsidRPr="001C74EA" w:rsidRDefault="00E05B88" w:rsidP="00A05687">
            <w:pPr>
              <w:rPr>
                <w:rFonts w:cstheme="minorHAnsi"/>
                <w:sz w:val="22"/>
                <w:szCs w:val="22"/>
              </w:rPr>
            </w:pPr>
          </w:p>
        </w:tc>
        <w:tc>
          <w:tcPr>
            <w:tcW w:w="1275" w:type="dxa"/>
            <w:vMerge/>
            <w:hideMark/>
          </w:tcPr>
          <w:p w14:paraId="5C42C280" w14:textId="77777777" w:rsidR="00E05B88" w:rsidRPr="001C74EA" w:rsidRDefault="00E05B88" w:rsidP="00A05687">
            <w:pPr>
              <w:rPr>
                <w:rFonts w:cstheme="minorHAnsi"/>
                <w:sz w:val="22"/>
                <w:szCs w:val="22"/>
              </w:rPr>
            </w:pPr>
          </w:p>
        </w:tc>
        <w:tc>
          <w:tcPr>
            <w:tcW w:w="2905" w:type="dxa"/>
            <w:hideMark/>
          </w:tcPr>
          <w:p w14:paraId="082CA2B6" w14:textId="77777777" w:rsidR="00E05B88" w:rsidRPr="001C74EA" w:rsidRDefault="00E05B88" w:rsidP="00A05687">
            <w:pPr>
              <w:rPr>
                <w:rFonts w:cstheme="minorHAnsi"/>
                <w:sz w:val="22"/>
                <w:szCs w:val="22"/>
              </w:rPr>
            </w:pPr>
            <w:r w:rsidRPr="001C74EA">
              <w:rPr>
                <w:rFonts w:cstheme="minorHAnsi"/>
                <w:sz w:val="22"/>
                <w:szCs w:val="22"/>
              </w:rPr>
              <w:t>Group 3 -6</w:t>
            </w:r>
          </w:p>
        </w:tc>
        <w:tc>
          <w:tcPr>
            <w:tcW w:w="1345" w:type="dxa"/>
            <w:hideMark/>
          </w:tcPr>
          <w:p w14:paraId="336ADD69" w14:textId="77777777" w:rsidR="00E05B88" w:rsidRPr="001C74EA" w:rsidRDefault="00E05B88" w:rsidP="00A05687">
            <w:pPr>
              <w:rPr>
                <w:rFonts w:cstheme="minorHAnsi"/>
                <w:sz w:val="22"/>
                <w:szCs w:val="22"/>
              </w:rPr>
            </w:pPr>
            <w:r w:rsidRPr="001C74EA">
              <w:rPr>
                <w:rFonts w:cstheme="minorHAnsi"/>
                <w:sz w:val="22"/>
                <w:szCs w:val="22"/>
              </w:rPr>
              <w:t>No Data Reported</w:t>
            </w:r>
          </w:p>
        </w:tc>
        <w:tc>
          <w:tcPr>
            <w:tcW w:w="1146" w:type="dxa"/>
            <w:hideMark/>
          </w:tcPr>
          <w:p w14:paraId="25BCCEF3" w14:textId="77777777" w:rsidR="00E05B88" w:rsidRPr="001C74EA" w:rsidRDefault="00E05B88" w:rsidP="00A05687">
            <w:pPr>
              <w:rPr>
                <w:rFonts w:cstheme="minorHAnsi"/>
                <w:sz w:val="22"/>
                <w:szCs w:val="22"/>
              </w:rPr>
            </w:pPr>
            <w:r w:rsidRPr="001C74EA">
              <w:rPr>
                <w:rFonts w:cstheme="minorHAnsi"/>
                <w:sz w:val="22"/>
                <w:szCs w:val="22"/>
              </w:rPr>
              <w:t>No Data Reported</w:t>
            </w:r>
          </w:p>
        </w:tc>
        <w:tc>
          <w:tcPr>
            <w:tcW w:w="1834" w:type="dxa"/>
            <w:vMerge/>
            <w:hideMark/>
          </w:tcPr>
          <w:p w14:paraId="575C16E5" w14:textId="77777777" w:rsidR="00E05B88" w:rsidRPr="001C74EA" w:rsidRDefault="00E05B88" w:rsidP="00A05687">
            <w:pPr>
              <w:rPr>
                <w:rFonts w:cstheme="minorHAnsi"/>
                <w:sz w:val="22"/>
                <w:szCs w:val="22"/>
              </w:rPr>
            </w:pPr>
          </w:p>
        </w:tc>
      </w:tr>
      <w:tr w:rsidR="00E05B88" w:rsidRPr="001C74EA" w14:paraId="3619C929" w14:textId="77777777" w:rsidTr="001C74EA">
        <w:trPr>
          <w:trHeight w:val="520"/>
        </w:trPr>
        <w:tc>
          <w:tcPr>
            <w:tcW w:w="4106" w:type="dxa"/>
            <w:vMerge/>
            <w:hideMark/>
          </w:tcPr>
          <w:p w14:paraId="78FB6B20" w14:textId="77777777" w:rsidR="00E05B88" w:rsidRPr="001C74EA" w:rsidRDefault="00E05B88" w:rsidP="00A05687">
            <w:pPr>
              <w:rPr>
                <w:rFonts w:cstheme="minorHAnsi"/>
                <w:sz w:val="22"/>
                <w:szCs w:val="22"/>
              </w:rPr>
            </w:pPr>
          </w:p>
        </w:tc>
        <w:tc>
          <w:tcPr>
            <w:tcW w:w="1418" w:type="dxa"/>
            <w:vMerge/>
            <w:hideMark/>
          </w:tcPr>
          <w:p w14:paraId="6049B578" w14:textId="77777777" w:rsidR="00E05B88" w:rsidRPr="001C74EA" w:rsidRDefault="00E05B88" w:rsidP="00A05687">
            <w:pPr>
              <w:rPr>
                <w:rFonts w:cstheme="minorHAnsi"/>
                <w:sz w:val="22"/>
                <w:szCs w:val="22"/>
              </w:rPr>
            </w:pPr>
          </w:p>
        </w:tc>
        <w:tc>
          <w:tcPr>
            <w:tcW w:w="1275" w:type="dxa"/>
            <w:vMerge/>
            <w:hideMark/>
          </w:tcPr>
          <w:p w14:paraId="06C39D54" w14:textId="77777777" w:rsidR="00E05B88" w:rsidRPr="001C74EA" w:rsidRDefault="00E05B88" w:rsidP="00A05687">
            <w:pPr>
              <w:rPr>
                <w:rFonts w:cstheme="minorHAnsi"/>
                <w:sz w:val="22"/>
                <w:szCs w:val="22"/>
              </w:rPr>
            </w:pPr>
          </w:p>
        </w:tc>
        <w:tc>
          <w:tcPr>
            <w:tcW w:w="2905" w:type="dxa"/>
            <w:hideMark/>
          </w:tcPr>
          <w:p w14:paraId="1977661A" w14:textId="77777777" w:rsidR="00E05B88" w:rsidRPr="001C74EA" w:rsidRDefault="00E05B88" w:rsidP="00A05687">
            <w:pPr>
              <w:rPr>
                <w:rFonts w:cstheme="minorHAnsi"/>
                <w:sz w:val="22"/>
                <w:szCs w:val="22"/>
              </w:rPr>
            </w:pPr>
            <w:r w:rsidRPr="001C74EA">
              <w:rPr>
                <w:rFonts w:cstheme="minorHAnsi"/>
                <w:sz w:val="22"/>
                <w:szCs w:val="22"/>
              </w:rPr>
              <w:t xml:space="preserve">Group 7 Change from BF wearing FSTF </w:t>
            </w:r>
          </w:p>
        </w:tc>
        <w:tc>
          <w:tcPr>
            <w:tcW w:w="1345" w:type="dxa"/>
            <w:noWrap/>
            <w:hideMark/>
          </w:tcPr>
          <w:p w14:paraId="1494AAF8" w14:textId="77777777" w:rsidR="00E05B88" w:rsidRPr="001C74EA" w:rsidRDefault="00E05B88" w:rsidP="00A05687">
            <w:pPr>
              <w:rPr>
                <w:rFonts w:cstheme="minorHAnsi"/>
                <w:sz w:val="22"/>
                <w:szCs w:val="22"/>
              </w:rPr>
            </w:pPr>
            <w:r w:rsidRPr="001C74EA">
              <w:rPr>
                <w:rFonts w:cstheme="minorHAnsi"/>
                <w:sz w:val="22"/>
                <w:szCs w:val="22"/>
              </w:rPr>
              <w:t>2.1</w:t>
            </w:r>
          </w:p>
        </w:tc>
        <w:tc>
          <w:tcPr>
            <w:tcW w:w="1146" w:type="dxa"/>
            <w:hideMark/>
          </w:tcPr>
          <w:p w14:paraId="266FB66D" w14:textId="77777777" w:rsidR="00E05B88" w:rsidRPr="001C74EA" w:rsidRDefault="00E05B88" w:rsidP="00A05687">
            <w:pPr>
              <w:rPr>
                <w:rFonts w:cstheme="minorHAnsi"/>
                <w:sz w:val="22"/>
                <w:szCs w:val="22"/>
              </w:rPr>
            </w:pPr>
            <w:r w:rsidRPr="001C74EA">
              <w:rPr>
                <w:rFonts w:cstheme="minorHAnsi"/>
                <w:sz w:val="22"/>
                <w:szCs w:val="22"/>
              </w:rPr>
              <w:t> </w:t>
            </w:r>
          </w:p>
        </w:tc>
        <w:tc>
          <w:tcPr>
            <w:tcW w:w="1834" w:type="dxa"/>
            <w:vMerge/>
            <w:hideMark/>
          </w:tcPr>
          <w:p w14:paraId="26B62E45" w14:textId="77777777" w:rsidR="00E05B88" w:rsidRPr="001C74EA" w:rsidRDefault="00E05B88" w:rsidP="00A05687">
            <w:pPr>
              <w:rPr>
                <w:rFonts w:cstheme="minorHAnsi"/>
                <w:sz w:val="22"/>
                <w:szCs w:val="22"/>
              </w:rPr>
            </w:pPr>
          </w:p>
        </w:tc>
      </w:tr>
      <w:tr w:rsidR="00E05B88" w:rsidRPr="001C74EA" w14:paraId="67799ADA" w14:textId="77777777" w:rsidTr="001C74EA">
        <w:trPr>
          <w:trHeight w:val="540"/>
        </w:trPr>
        <w:tc>
          <w:tcPr>
            <w:tcW w:w="4106" w:type="dxa"/>
            <w:vMerge/>
            <w:tcBorders>
              <w:bottom w:val="single" w:sz="12" w:space="0" w:color="auto"/>
            </w:tcBorders>
            <w:hideMark/>
          </w:tcPr>
          <w:p w14:paraId="1646F74C" w14:textId="77777777" w:rsidR="00E05B88" w:rsidRPr="001C74EA" w:rsidRDefault="00E05B88" w:rsidP="00A05687">
            <w:pPr>
              <w:rPr>
                <w:rFonts w:cstheme="minorHAnsi"/>
                <w:sz w:val="22"/>
                <w:szCs w:val="22"/>
              </w:rPr>
            </w:pPr>
          </w:p>
        </w:tc>
        <w:tc>
          <w:tcPr>
            <w:tcW w:w="1418" w:type="dxa"/>
            <w:vMerge/>
            <w:hideMark/>
          </w:tcPr>
          <w:p w14:paraId="3B89EA70" w14:textId="77777777" w:rsidR="00E05B88" w:rsidRPr="001C74EA" w:rsidRDefault="00E05B88" w:rsidP="00A05687">
            <w:pPr>
              <w:rPr>
                <w:rFonts w:cstheme="minorHAnsi"/>
                <w:sz w:val="22"/>
                <w:szCs w:val="22"/>
              </w:rPr>
            </w:pPr>
          </w:p>
        </w:tc>
        <w:tc>
          <w:tcPr>
            <w:tcW w:w="1275" w:type="dxa"/>
            <w:vMerge/>
            <w:hideMark/>
          </w:tcPr>
          <w:p w14:paraId="34F39DA2" w14:textId="77777777" w:rsidR="00E05B88" w:rsidRPr="001C74EA" w:rsidRDefault="00E05B88" w:rsidP="00A05687">
            <w:pPr>
              <w:rPr>
                <w:rFonts w:cstheme="minorHAnsi"/>
                <w:sz w:val="22"/>
                <w:szCs w:val="22"/>
              </w:rPr>
            </w:pPr>
          </w:p>
        </w:tc>
        <w:tc>
          <w:tcPr>
            <w:tcW w:w="2905" w:type="dxa"/>
            <w:tcBorders>
              <w:bottom w:val="single" w:sz="12" w:space="0" w:color="auto"/>
            </w:tcBorders>
            <w:hideMark/>
          </w:tcPr>
          <w:p w14:paraId="00F32C9E" w14:textId="77777777" w:rsidR="00E05B88" w:rsidRPr="001C74EA" w:rsidRDefault="00E05B88" w:rsidP="00A05687">
            <w:pPr>
              <w:rPr>
                <w:rFonts w:cstheme="minorHAnsi"/>
                <w:sz w:val="22"/>
                <w:szCs w:val="22"/>
              </w:rPr>
            </w:pPr>
            <w:r w:rsidRPr="001C74EA">
              <w:rPr>
                <w:rFonts w:cstheme="minorHAnsi"/>
                <w:sz w:val="22"/>
                <w:szCs w:val="22"/>
              </w:rPr>
              <w:t>Group 7 Change from FSTF wearing FSTF + CNP</w:t>
            </w:r>
          </w:p>
        </w:tc>
        <w:tc>
          <w:tcPr>
            <w:tcW w:w="1345" w:type="dxa"/>
            <w:tcBorders>
              <w:bottom w:val="single" w:sz="12" w:space="0" w:color="auto"/>
            </w:tcBorders>
            <w:noWrap/>
            <w:hideMark/>
          </w:tcPr>
          <w:p w14:paraId="0C0357EF" w14:textId="77777777" w:rsidR="00E05B88" w:rsidRPr="001C74EA" w:rsidRDefault="00E05B88" w:rsidP="00A05687">
            <w:pPr>
              <w:rPr>
                <w:rFonts w:cstheme="minorHAnsi"/>
                <w:sz w:val="22"/>
                <w:szCs w:val="22"/>
              </w:rPr>
            </w:pPr>
            <w:r w:rsidRPr="001C74EA">
              <w:rPr>
                <w:rFonts w:cstheme="minorHAnsi"/>
                <w:sz w:val="22"/>
                <w:szCs w:val="22"/>
              </w:rPr>
              <w:t> </w:t>
            </w:r>
          </w:p>
        </w:tc>
        <w:tc>
          <w:tcPr>
            <w:tcW w:w="1146" w:type="dxa"/>
            <w:tcBorders>
              <w:bottom w:val="single" w:sz="12" w:space="0" w:color="auto"/>
            </w:tcBorders>
            <w:hideMark/>
          </w:tcPr>
          <w:p w14:paraId="77511795" w14:textId="77777777" w:rsidR="00E05B88" w:rsidRPr="001C74EA" w:rsidRDefault="00E05B88" w:rsidP="00A05687">
            <w:pPr>
              <w:rPr>
                <w:rFonts w:cstheme="minorHAnsi"/>
                <w:sz w:val="22"/>
                <w:szCs w:val="22"/>
              </w:rPr>
            </w:pPr>
            <w:r w:rsidRPr="001C74EA">
              <w:rPr>
                <w:rFonts w:cstheme="minorHAnsi"/>
                <w:sz w:val="22"/>
                <w:szCs w:val="22"/>
              </w:rPr>
              <w:t>1.55</w:t>
            </w:r>
          </w:p>
        </w:tc>
        <w:tc>
          <w:tcPr>
            <w:tcW w:w="1834" w:type="dxa"/>
            <w:vMerge/>
            <w:tcBorders>
              <w:bottom w:val="single" w:sz="12" w:space="0" w:color="auto"/>
            </w:tcBorders>
            <w:hideMark/>
          </w:tcPr>
          <w:p w14:paraId="7D029777" w14:textId="77777777" w:rsidR="00E05B88" w:rsidRPr="001C74EA" w:rsidRDefault="00E05B88" w:rsidP="00A05687">
            <w:pPr>
              <w:rPr>
                <w:rFonts w:cstheme="minorHAnsi"/>
                <w:sz w:val="22"/>
                <w:szCs w:val="22"/>
              </w:rPr>
            </w:pPr>
          </w:p>
        </w:tc>
      </w:tr>
    </w:tbl>
    <w:p w14:paraId="1DFC56F7" w14:textId="77777777" w:rsidR="005D65E1" w:rsidRDefault="005D65E1" w:rsidP="00504325">
      <w:pPr>
        <w:rPr>
          <w:b/>
          <w:bCs/>
        </w:rPr>
      </w:pPr>
    </w:p>
    <w:p w14:paraId="0182BCE9" w14:textId="77777777" w:rsidR="005D65E1" w:rsidRDefault="005D65E1" w:rsidP="00504325">
      <w:pPr>
        <w:rPr>
          <w:b/>
          <w:bCs/>
        </w:rPr>
      </w:pPr>
    </w:p>
    <w:p w14:paraId="441D6513" w14:textId="77777777" w:rsidR="00E05B88" w:rsidRDefault="00E05B88" w:rsidP="00504325">
      <w:pPr>
        <w:rPr>
          <w:b/>
          <w:bCs/>
        </w:rPr>
      </w:pPr>
    </w:p>
    <w:p w14:paraId="25BABD1F" w14:textId="77777777" w:rsidR="00E05B88" w:rsidRDefault="00E05B88" w:rsidP="00504325">
      <w:pPr>
        <w:rPr>
          <w:b/>
          <w:bCs/>
        </w:rPr>
      </w:pPr>
    </w:p>
    <w:p w14:paraId="52D22EDB" w14:textId="77777777" w:rsidR="00D0439A" w:rsidRDefault="00D0439A" w:rsidP="00E05B88"/>
    <w:p w14:paraId="7C4B01C0" w14:textId="0AB1673C" w:rsidR="00980DC8" w:rsidRDefault="00E05B88" w:rsidP="00E05B88">
      <w:r w:rsidRPr="00945C30">
        <w:lastRenderedPageBreak/>
        <w:t>Table 3-3</w:t>
      </w:r>
      <w:r>
        <w:t xml:space="preserve"> </w:t>
      </w:r>
      <w:r w:rsidRPr="00B06CB3">
        <w:t xml:space="preserve">Outcome measures </w:t>
      </w:r>
      <w:r w:rsidR="005C0B0F">
        <w:t>s</w:t>
      </w:r>
      <w:r w:rsidR="005C0B0F" w:rsidRPr="00B06CB3">
        <w:t xml:space="preserve">keletal </w:t>
      </w:r>
      <w:r w:rsidR="005C0B0F">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1559"/>
        <w:gridCol w:w="2621"/>
        <w:gridCol w:w="1345"/>
        <w:gridCol w:w="1146"/>
        <w:gridCol w:w="1834"/>
      </w:tblGrid>
      <w:tr w:rsidR="00980DC8" w:rsidRPr="001C74EA" w14:paraId="3C64478A" w14:textId="77777777" w:rsidTr="001C74EA">
        <w:trPr>
          <w:trHeight w:val="879"/>
        </w:trPr>
        <w:tc>
          <w:tcPr>
            <w:tcW w:w="4106" w:type="dxa"/>
            <w:tcBorders>
              <w:bottom w:val="single" w:sz="12" w:space="0" w:color="auto"/>
            </w:tcBorders>
            <w:hideMark/>
          </w:tcPr>
          <w:p w14:paraId="13D31CBC" w14:textId="77777777" w:rsidR="00980DC8" w:rsidRPr="001C74EA" w:rsidRDefault="00980DC8" w:rsidP="00A05687">
            <w:pPr>
              <w:rPr>
                <w:rFonts w:cstheme="minorHAnsi"/>
                <w:b/>
                <w:bCs/>
                <w:sz w:val="22"/>
                <w:szCs w:val="22"/>
              </w:rPr>
            </w:pPr>
            <w:r w:rsidRPr="001C74EA">
              <w:rPr>
                <w:rFonts w:cstheme="minorHAnsi"/>
                <w:b/>
                <w:bCs/>
                <w:sz w:val="22"/>
                <w:szCs w:val="22"/>
              </w:rPr>
              <w:t xml:space="preserve">Outcome </w:t>
            </w:r>
          </w:p>
          <w:p w14:paraId="250218F6" w14:textId="77777777" w:rsidR="00980DC8" w:rsidRPr="001C74EA" w:rsidRDefault="00980DC8"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5C8465D7" w14:textId="77777777" w:rsidR="00980DC8" w:rsidRPr="001C74EA" w:rsidRDefault="00980DC8" w:rsidP="00A05687">
            <w:pPr>
              <w:rPr>
                <w:rFonts w:cstheme="minorHAnsi"/>
                <w:b/>
                <w:bCs/>
                <w:sz w:val="22"/>
                <w:szCs w:val="22"/>
              </w:rPr>
            </w:pPr>
            <w:r w:rsidRPr="001C74EA">
              <w:rPr>
                <w:rFonts w:cstheme="minorHAnsi"/>
                <w:b/>
                <w:bCs/>
                <w:sz w:val="22"/>
                <w:szCs w:val="22"/>
              </w:rPr>
              <w:t>Study</w:t>
            </w:r>
          </w:p>
          <w:p w14:paraId="5E43C617"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69134A27" w14:textId="77777777" w:rsidR="00980DC8" w:rsidRPr="001C74EA" w:rsidRDefault="00980DC8" w:rsidP="00A05687">
            <w:pPr>
              <w:rPr>
                <w:rFonts w:cstheme="minorHAnsi"/>
                <w:b/>
                <w:bCs/>
                <w:sz w:val="22"/>
                <w:szCs w:val="22"/>
              </w:rPr>
            </w:pPr>
          </w:p>
        </w:tc>
        <w:tc>
          <w:tcPr>
            <w:tcW w:w="1559" w:type="dxa"/>
            <w:tcBorders>
              <w:bottom w:val="single" w:sz="12" w:space="0" w:color="auto"/>
            </w:tcBorders>
            <w:hideMark/>
          </w:tcPr>
          <w:p w14:paraId="2410A64B" w14:textId="77777777" w:rsidR="00980DC8" w:rsidRPr="001C74EA" w:rsidRDefault="00980DC8" w:rsidP="00A05687">
            <w:pPr>
              <w:rPr>
                <w:rFonts w:cstheme="minorHAnsi"/>
                <w:b/>
                <w:bCs/>
                <w:sz w:val="22"/>
                <w:szCs w:val="22"/>
              </w:rPr>
            </w:pPr>
            <w:r w:rsidRPr="001C74EA">
              <w:rPr>
                <w:rFonts w:cstheme="minorHAnsi"/>
                <w:b/>
                <w:bCs/>
                <w:sz w:val="22"/>
                <w:szCs w:val="22"/>
              </w:rPr>
              <w:t>Condition</w:t>
            </w:r>
          </w:p>
          <w:p w14:paraId="2DC842D8" w14:textId="77777777" w:rsidR="00980DC8" w:rsidRPr="001C74EA" w:rsidRDefault="00980DC8" w:rsidP="00A05687">
            <w:pPr>
              <w:rPr>
                <w:rFonts w:cstheme="minorHAnsi"/>
                <w:b/>
                <w:bCs/>
                <w:sz w:val="22"/>
                <w:szCs w:val="22"/>
              </w:rPr>
            </w:pPr>
            <w:r w:rsidRPr="001C74EA">
              <w:rPr>
                <w:rFonts w:cstheme="minorHAnsi"/>
                <w:b/>
                <w:bCs/>
                <w:sz w:val="22"/>
                <w:szCs w:val="22"/>
              </w:rPr>
              <w:t> </w:t>
            </w:r>
          </w:p>
        </w:tc>
        <w:tc>
          <w:tcPr>
            <w:tcW w:w="2621" w:type="dxa"/>
            <w:tcBorders>
              <w:bottom w:val="single" w:sz="12" w:space="0" w:color="auto"/>
            </w:tcBorders>
            <w:hideMark/>
          </w:tcPr>
          <w:p w14:paraId="76B929C3" w14:textId="77777777" w:rsidR="00980DC8" w:rsidRPr="001C74EA" w:rsidRDefault="00980DC8" w:rsidP="00A05687">
            <w:pPr>
              <w:rPr>
                <w:rFonts w:cstheme="minorHAnsi"/>
                <w:b/>
                <w:bCs/>
                <w:sz w:val="22"/>
                <w:szCs w:val="22"/>
              </w:rPr>
            </w:pPr>
            <w:r w:rsidRPr="001C74EA">
              <w:rPr>
                <w:rFonts w:cstheme="minorHAnsi"/>
                <w:b/>
                <w:bCs/>
                <w:sz w:val="22"/>
                <w:szCs w:val="22"/>
              </w:rPr>
              <w:t>Group</w:t>
            </w:r>
          </w:p>
          <w:p w14:paraId="3884211D" w14:textId="77777777" w:rsidR="00980DC8" w:rsidRPr="001C74EA" w:rsidRDefault="00980DC8"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3FF7385E" w14:textId="77777777" w:rsidR="00980DC8" w:rsidRPr="001C74EA" w:rsidRDefault="00980DC8" w:rsidP="00A05687">
            <w:pPr>
              <w:rPr>
                <w:rFonts w:cstheme="minorHAnsi"/>
                <w:b/>
                <w:bCs/>
                <w:sz w:val="22"/>
                <w:szCs w:val="22"/>
              </w:rPr>
            </w:pPr>
            <w:r w:rsidRPr="001C74EA">
              <w:rPr>
                <w:rFonts w:cstheme="minorHAnsi"/>
                <w:b/>
                <w:bCs/>
                <w:sz w:val="22"/>
                <w:szCs w:val="22"/>
              </w:rPr>
              <w:t xml:space="preserve">Baseline </w:t>
            </w:r>
          </w:p>
          <w:p w14:paraId="0A3A3808" w14:textId="77777777" w:rsidR="00980DC8" w:rsidRPr="001C74EA" w:rsidRDefault="00980DC8" w:rsidP="00A05687">
            <w:pPr>
              <w:rPr>
                <w:rFonts w:cstheme="minorHAnsi"/>
                <w:b/>
                <w:bCs/>
                <w:sz w:val="22"/>
                <w:szCs w:val="22"/>
              </w:rPr>
            </w:pPr>
            <w:r w:rsidRPr="001C74EA">
              <w:rPr>
                <w:rFonts w:cstheme="minorHAnsi"/>
                <w:b/>
                <w:bCs/>
                <w:sz w:val="22"/>
                <w:szCs w:val="22"/>
              </w:rPr>
              <w:t xml:space="preserve">Mean </w:t>
            </w:r>
          </w:p>
          <w:p w14:paraId="76844220" w14:textId="77777777" w:rsidR="00980DC8" w:rsidRPr="001C74EA" w:rsidRDefault="00980DC8"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4AE9C0CF" w14:textId="77777777" w:rsidR="00980DC8" w:rsidRPr="001C74EA" w:rsidRDefault="00980DC8" w:rsidP="00A05687">
            <w:pPr>
              <w:rPr>
                <w:rFonts w:cstheme="minorHAnsi"/>
                <w:b/>
                <w:bCs/>
                <w:sz w:val="22"/>
                <w:szCs w:val="22"/>
              </w:rPr>
            </w:pPr>
            <w:r w:rsidRPr="001C74EA">
              <w:rPr>
                <w:rFonts w:cstheme="minorHAnsi"/>
                <w:b/>
                <w:bCs/>
                <w:sz w:val="22"/>
                <w:szCs w:val="22"/>
              </w:rPr>
              <w:t>Final</w:t>
            </w:r>
          </w:p>
          <w:p w14:paraId="0496905B" w14:textId="77777777" w:rsidR="00980DC8" w:rsidRPr="001C74EA" w:rsidRDefault="00980DC8"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1F2CADA8" w14:textId="77777777" w:rsidR="00980DC8" w:rsidRPr="001C74EA" w:rsidRDefault="00980DC8" w:rsidP="00A05687">
            <w:pPr>
              <w:rPr>
                <w:rFonts w:cstheme="minorHAnsi"/>
                <w:b/>
                <w:bCs/>
                <w:sz w:val="22"/>
                <w:szCs w:val="22"/>
              </w:rPr>
            </w:pPr>
            <w:r w:rsidRPr="001C74EA">
              <w:rPr>
                <w:rFonts w:cstheme="minorHAnsi"/>
                <w:b/>
                <w:bCs/>
                <w:sz w:val="22"/>
                <w:szCs w:val="22"/>
              </w:rPr>
              <w:t> Statistical Result</w:t>
            </w:r>
          </w:p>
          <w:p w14:paraId="100EBB29" w14:textId="77777777" w:rsidR="00980DC8" w:rsidRPr="001C74EA" w:rsidRDefault="00980DC8" w:rsidP="00A05687">
            <w:pPr>
              <w:rPr>
                <w:rFonts w:cstheme="minorHAnsi"/>
                <w:b/>
                <w:bCs/>
                <w:sz w:val="22"/>
                <w:szCs w:val="22"/>
              </w:rPr>
            </w:pPr>
          </w:p>
          <w:p w14:paraId="202EBF0E" w14:textId="77777777" w:rsidR="00980DC8" w:rsidRPr="001C74EA" w:rsidRDefault="00980DC8" w:rsidP="00A05687">
            <w:pPr>
              <w:rPr>
                <w:rFonts w:cstheme="minorHAnsi"/>
                <w:b/>
                <w:bCs/>
                <w:sz w:val="22"/>
                <w:szCs w:val="22"/>
              </w:rPr>
            </w:pPr>
            <w:r w:rsidRPr="001C74EA">
              <w:rPr>
                <w:rFonts w:cstheme="minorHAnsi"/>
                <w:b/>
                <w:bCs/>
                <w:sz w:val="22"/>
                <w:szCs w:val="22"/>
              </w:rPr>
              <w:t>(Significant values given in bold)</w:t>
            </w:r>
          </w:p>
        </w:tc>
      </w:tr>
      <w:tr w:rsidR="00980DC8" w:rsidRPr="001C74EA" w14:paraId="5C0F91F2" w14:textId="77777777" w:rsidTr="001C74EA">
        <w:trPr>
          <w:trHeight w:val="412"/>
        </w:trPr>
        <w:tc>
          <w:tcPr>
            <w:tcW w:w="14029" w:type="dxa"/>
            <w:gridSpan w:val="7"/>
            <w:tcBorders>
              <w:top w:val="double" w:sz="4" w:space="0" w:color="000000"/>
              <w:bottom w:val="single" w:sz="12" w:space="0" w:color="auto"/>
            </w:tcBorders>
            <w:shd w:val="clear" w:color="auto" w:fill="FFFFFF" w:themeFill="background1"/>
            <w:hideMark/>
          </w:tcPr>
          <w:p w14:paraId="6E194F99" w14:textId="77777777" w:rsidR="00980DC8" w:rsidRPr="001C74EA" w:rsidRDefault="00980DC8" w:rsidP="00A05687">
            <w:pPr>
              <w:jc w:val="center"/>
              <w:rPr>
                <w:rFonts w:cstheme="minorHAnsi"/>
                <w:b/>
                <w:bCs/>
                <w:sz w:val="22"/>
                <w:szCs w:val="22"/>
              </w:rPr>
            </w:pPr>
            <w:r w:rsidRPr="001C74EA">
              <w:rPr>
                <w:rFonts w:cstheme="minorHAnsi"/>
                <w:b/>
                <w:bCs/>
                <w:sz w:val="22"/>
                <w:szCs w:val="22"/>
              </w:rPr>
              <w:t>Functional Stability Therapeutic Footwear</w:t>
            </w:r>
          </w:p>
        </w:tc>
      </w:tr>
      <w:tr w:rsidR="00980DC8" w:rsidRPr="001C74EA" w14:paraId="40522936" w14:textId="77777777" w:rsidTr="001C74EA">
        <w:trPr>
          <w:trHeight w:val="340"/>
        </w:trPr>
        <w:tc>
          <w:tcPr>
            <w:tcW w:w="14029" w:type="dxa"/>
            <w:gridSpan w:val="7"/>
            <w:tcBorders>
              <w:top w:val="double" w:sz="4" w:space="0" w:color="000000"/>
              <w:bottom w:val="double" w:sz="4" w:space="0" w:color="000000"/>
            </w:tcBorders>
            <w:hideMark/>
          </w:tcPr>
          <w:p w14:paraId="5C5EEA5F" w14:textId="77777777" w:rsidR="00980DC8" w:rsidRPr="001C74EA" w:rsidRDefault="00980DC8"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980DC8" w:rsidRPr="001C74EA" w14:paraId="38EFC013" w14:textId="77777777" w:rsidTr="00980DC8">
        <w:trPr>
          <w:trHeight w:val="520"/>
        </w:trPr>
        <w:tc>
          <w:tcPr>
            <w:tcW w:w="4106" w:type="dxa"/>
            <w:vMerge w:val="restart"/>
            <w:tcBorders>
              <w:top w:val="double" w:sz="4" w:space="0" w:color="000000"/>
            </w:tcBorders>
            <w:hideMark/>
          </w:tcPr>
          <w:p w14:paraId="2B03C945" w14:textId="77777777" w:rsidR="00980DC8" w:rsidRPr="001C74EA" w:rsidRDefault="00980DC8" w:rsidP="00A05687">
            <w:pPr>
              <w:rPr>
                <w:rFonts w:cstheme="minorHAnsi"/>
                <w:b/>
                <w:bCs/>
                <w:sz w:val="22"/>
                <w:szCs w:val="22"/>
              </w:rPr>
            </w:pPr>
            <w:r w:rsidRPr="001C74EA">
              <w:rPr>
                <w:rFonts w:cstheme="minorHAnsi"/>
                <w:b/>
                <w:bCs/>
                <w:sz w:val="22"/>
                <w:szCs w:val="22"/>
              </w:rPr>
              <w:t>Longitudinal arch angle (°)</w:t>
            </w:r>
          </w:p>
          <w:p w14:paraId="4B4D2EF0"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6B0E82FA" w14:textId="77777777" w:rsidR="00980DC8" w:rsidRPr="001C74EA" w:rsidRDefault="00980DC8" w:rsidP="00A05687">
            <w:pPr>
              <w:rPr>
                <w:rFonts w:cstheme="minorHAnsi"/>
                <w:sz w:val="22"/>
                <w:szCs w:val="22"/>
              </w:rPr>
            </w:pPr>
            <w:r w:rsidRPr="001C74EA">
              <w:rPr>
                <w:rFonts w:cstheme="minorHAnsi"/>
                <w:sz w:val="22"/>
                <w:szCs w:val="22"/>
              </w:rPr>
              <w:t> </w:t>
            </w:r>
          </w:p>
          <w:p w14:paraId="26C3B033" w14:textId="77777777" w:rsidR="00980DC8" w:rsidRPr="001C74EA" w:rsidRDefault="00980DC8" w:rsidP="00A05687">
            <w:pPr>
              <w:rPr>
                <w:rFonts w:cstheme="minorHAnsi"/>
                <w:sz w:val="22"/>
                <w:szCs w:val="22"/>
              </w:rPr>
            </w:pPr>
            <w:r w:rsidRPr="001C74EA">
              <w:rPr>
                <w:rFonts w:cstheme="minorHAnsi"/>
                <w:sz w:val="22"/>
                <w:szCs w:val="22"/>
              </w:rPr>
              <w:t> </w:t>
            </w:r>
          </w:p>
          <w:p w14:paraId="3C4B6646" w14:textId="77777777" w:rsidR="00980DC8" w:rsidRPr="001C74EA" w:rsidRDefault="00980DC8" w:rsidP="00A05687">
            <w:pPr>
              <w:rPr>
                <w:rFonts w:cstheme="minorHAnsi"/>
                <w:sz w:val="22"/>
                <w:szCs w:val="22"/>
              </w:rPr>
            </w:pPr>
            <w:r w:rsidRPr="001C74EA">
              <w:rPr>
                <w:rFonts w:cstheme="minorHAnsi"/>
                <w:sz w:val="22"/>
                <w:szCs w:val="22"/>
              </w:rPr>
              <w:t> </w:t>
            </w:r>
          </w:p>
          <w:p w14:paraId="339F6BCA" w14:textId="77777777" w:rsidR="00980DC8" w:rsidRPr="001C74EA" w:rsidRDefault="00980DC8" w:rsidP="00A05687">
            <w:pPr>
              <w:rPr>
                <w:rFonts w:cstheme="minorHAnsi"/>
                <w:sz w:val="22"/>
                <w:szCs w:val="22"/>
              </w:rPr>
            </w:pPr>
            <w:r w:rsidRPr="001C74EA">
              <w:rPr>
                <w:rFonts w:cstheme="minorHAnsi"/>
                <w:sz w:val="22"/>
                <w:szCs w:val="22"/>
              </w:rPr>
              <w:t> </w:t>
            </w:r>
          </w:p>
          <w:p w14:paraId="05F6EE7E" w14:textId="77777777" w:rsidR="00980DC8" w:rsidRPr="001C74EA" w:rsidRDefault="00980DC8" w:rsidP="00A05687">
            <w:pPr>
              <w:rPr>
                <w:rFonts w:cstheme="minorHAnsi"/>
                <w:b/>
                <w:bCs/>
                <w:sz w:val="22"/>
                <w:szCs w:val="22"/>
              </w:rPr>
            </w:pPr>
            <w:r w:rsidRPr="001C74EA">
              <w:rPr>
                <w:rFonts w:cstheme="minorHAnsi"/>
                <w:sz w:val="22"/>
                <w:szCs w:val="22"/>
              </w:rPr>
              <w:t> </w:t>
            </w:r>
          </w:p>
        </w:tc>
        <w:tc>
          <w:tcPr>
            <w:tcW w:w="1418" w:type="dxa"/>
            <w:vMerge w:val="restart"/>
            <w:hideMark/>
          </w:tcPr>
          <w:p w14:paraId="3D8E6BED" w14:textId="77777777" w:rsidR="0047796A" w:rsidRPr="001C74EA" w:rsidRDefault="0047796A" w:rsidP="0047796A">
            <w:pPr>
              <w:rPr>
                <w:rFonts w:cstheme="minorHAnsi"/>
                <w:b/>
                <w:bCs/>
                <w:sz w:val="22"/>
                <w:szCs w:val="22"/>
              </w:rPr>
            </w:pPr>
            <w:r w:rsidRPr="001C74EA">
              <w:rPr>
                <w:rFonts w:cstheme="minorHAnsi"/>
                <w:b/>
                <w:bCs/>
                <w:sz w:val="22"/>
                <w:szCs w:val="22"/>
              </w:rPr>
              <w:t>Basta et al. (1977)</w:t>
            </w:r>
          </w:p>
          <w:p w14:paraId="6D27FD89" w14:textId="467625A1" w:rsidR="00980DC8" w:rsidRPr="001C74EA" w:rsidRDefault="00980DC8" w:rsidP="00A05687">
            <w:pPr>
              <w:rPr>
                <w:rFonts w:cstheme="minorHAnsi"/>
                <w:b/>
                <w:bCs/>
                <w:sz w:val="22"/>
                <w:szCs w:val="22"/>
              </w:rPr>
            </w:pPr>
          </w:p>
        </w:tc>
        <w:tc>
          <w:tcPr>
            <w:tcW w:w="1559" w:type="dxa"/>
            <w:vMerge w:val="restart"/>
            <w:tcBorders>
              <w:top w:val="double" w:sz="4" w:space="0" w:color="000000"/>
            </w:tcBorders>
            <w:hideMark/>
          </w:tcPr>
          <w:p w14:paraId="32365F97" w14:textId="77777777" w:rsidR="00980DC8" w:rsidRPr="001C74EA" w:rsidRDefault="00980DC8" w:rsidP="00A05687">
            <w:pPr>
              <w:rPr>
                <w:rFonts w:cstheme="minorHAnsi"/>
                <w:sz w:val="22"/>
                <w:szCs w:val="22"/>
              </w:rPr>
            </w:pPr>
            <w:r w:rsidRPr="001C74EA">
              <w:rPr>
                <w:rFonts w:cstheme="minorHAnsi"/>
                <w:sz w:val="22"/>
                <w:szCs w:val="22"/>
              </w:rPr>
              <w:t>Symptomatic mobile pes planus</w:t>
            </w:r>
          </w:p>
          <w:p w14:paraId="6AFDF035" w14:textId="77777777" w:rsidR="00980DC8" w:rsidRPr="001C74EA" w:rsidRDefault="00980DC8" w:rsidP="00A05687">
            <w:pPr>
              <w:rPr>
                <w:rFonts w:cstheme="minorHAnsi"/>
                <w:sz w:val="22"/>
                <w:szCs w:val="22"/>
              </w:rPr>
            </w:pPr>
          </w:p>
        </w:tc>
        <w:tc>
          <w:tcPr>
            <w:tcW w:w="2621" w:type="dxa"/>
            <w:tcBorders>
              <w:top w:val="double" w:sz="4" w:space="0" w:color="000000"/>
            </w:tcBorders>
            <w:hideMark/>
          </w:tcPr>
          <w:p w14:paraId="2AF4FE9E" w14:textId="77777777" w:rsidR="00980DC8" w:rsidRPr="001C74EA" w:rsidRDefault="00980DC8" w:rsidP="00A05687">
            <w:pPr>
              <w:rPr>
                <w:rFonts w:cstheme="minorHAnsi"/>
                <w:sz w:val="22"/>
                <w:szCs w:val="22"/>
              </w:rPr>
            </w:pPr>
            <w:r w:rsidRPr="001C74EA">
              <w:rPr>
                <w:rFonts w:cstheme="minorHAnsi"/>
                <w:sz w:val="22"/>
                <w:szCs w:val="22"/>
              </w:rPr>
              <w:t xml:space="preserve">Group 1 Change from BF wearing FSTF </w:t>
            </w:r>
          </w:p>
        </w:tc>
        <w:tc>
          <w:tcPr>
            <w:tcW w:w="1345" w:type="dxa"/>
            <w:tcBorders>
              <w:top w:val="double" w:sz="4" w:space="0" w:color="000000"/>
            </w:tcBorders>
            <w:noWrap/>
            <w:hideMark/>
          </w:tcPr>
          <w:p w14:paraId="13D8B377" w14:textId="77777777" w:rsidR="00980DC8" w:rsidRPr="001C74EA" w:rsidRDefault="00980DC8" w:rsidP="00A05687">
            <w:pPr>
              <w:rPr>
                <w:rFonts w:cstheme="minorHAnsi"/>
                <w:sz w:val="22"/>
                <w:szCs w:val="22"/>
              </w:rPr>
            </w:pPr>
            <w:r w:rsidRPr="001C74EA">
              <w:rPr>
                <w:rFonts w:cstheme="minorHAnsi"/>
                <w:sz w:val="22"/>
                <w:szCs w:val="22"/>
              </w:rPr>
              <w:t>-2.75</w:t>
            </w:r>
          </w:p>
        </w:tc>
        <w:tc>
          <w:tcPr>
            <w:tcW w:w="1146" w:type="dxa"/>
            <w:tcBorders>
              <w:top w:val="double" w:sz="4" w:space="0" w:color="000000"/>
            </w:tcBorders>
            <w:hideMark/>
          </w:tcPr>
          <w:p w14:paraId="7B699B51" w14:textId="77777777" w:rsidR="00980DC8" w:rsidRPr="001C74EA" w:rsidRDefault="00980DC8" w:rsidP="00A05687">
            <w:pPr>
              <w:rPr>
                <w:rFonts w:cstheme="minorHAnsi"/>
                <w:sz w:val="22"/>
                <w:szCs w:val="22"/>
              </w:rPr>
            </w:pPr>
            <w:r w:rsidRPr="001C74EA">
              <w:rPr>
                <w:rFonts w:cstheme="minorHAnsi"/>
                <w:sz w:val="22"/>
                <w:szCs w:val="22"/>
              </w:rPr>
              <w:t> </w:t>
            </w:r>
          </w:p>
        </w:tc>
        <w:tc>
          <w:tcPr>
            <w:tcW w:w="1834" w:type="dxa"/>
            <w:vMerge w:val="restart"/>
            <w:tcBorders>
              <w:top w:val="double" w:sz="4" w:space="0" w:color="000000"/>
            </w:tcBorders>
            <w:hideMark/>
          </w:tcPr>
          <w:p w14:paraId="1D787062" w14:textId="77777777" w:rsidR="00980DC8" w:rsidRPr="001C74EA" w:rsidRDefault="00980DC8" w:rsidP="00A05687">
            <w:pPr>
              <w:rPr>
                <w:rFonts w:cstheme="minorHAnsi"/>
                <w:sz w:val="22"/>
                <w:szCs w:val="22"/>
              </w:rPr>
            </w:pPr>
            <w:r w:rsidRPr="001C74EA">
              <w:rPr>
                <w:rFonts w:cstheme="minorHAnsi"/>
                <w:sz w:val="22"/>
                <w:szCs w:val="22"/>
              </w:rPr>
              <w:t>No Statistical test for significance performed</w:t>
            </w:r>
          </w:p>
          <w:p w14:paraId="307C201E"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24E8E170"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151D448E"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1EDBBE46"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6F1F503B" w14:textId="77777777" w:rsidR="00980DC8" w:rsidRPr="001C74EA" w:rsidRDefault="00980DC8" w:rsidP="00A05687">
            <w:pPr>
              <w:rPr>
                <w:rFonts w:cstheme="minorHAnsi"/>
                <w:b/>
                <w:bCs/>
                <w:sz w:val="22"/>
                <w:szCs w:val="22"/>
              </w:rPr>
            </w:pPr>
            <w:r w:rsidRPr="001C74EA">
              <w:rPr>
                <w:rFonts w:cstheme="minorHAnsi"/>
                <w:b/>
                <w:bCs/>
                <w:sz w:val="22"/>
                <w:szCs w:val="22"/>
              </w:rPr>
              <w:t> </w:t>
            </w:r>
          </w:p>
          <w:p w14:paraId="1F55C83E" w14:textId="77777777" w:rsidR="00980DC8" w:rsidRPr="001C74EA" w:rsidRDefault="00980DC8" w:rsidP="00A05687">
            <w:pPr>
              <w:rPr>
                <w:rFonts w:cstheme="minorHAnsi"/>
                <w:sz w:val="22"/>
                <w:szCs w:val="22"/>
              </w:rPr>
            </w:pPr>
            <w:r w:rsidRPr="001C74EA">
              <w:rPr>
                <w:rFonts w:cstheme="minorHAnsi"/>
                <w:b/>
                <w:bCs/>
                <w:sz w:val="22"/>
                <w:szCs w:val="22"/>
              </w:rPr>
              <w:t> </w:t>
            </w:r>
          </w:p>
        </w:tc>
      </w:tr>
      <w:tr w:rsidR="00980DC8" w:rsidRPr="001C74EA" w14:paraId="4866DC46" w14:textId="77777777" w:rsidTr="001C74EA">
        <w:trPr>
          <w:trHeight w:val="620"/>
        </w:trPr>
        <w:tc>
          <w:tcPr>
            <w:tcW w:w="4106" w:type="dxa"/>
            <w:vMerge/>
            <w:hideMark/>
          </w:tcPr>
          <w:p w14:paraId="60A872AA" w14:textId="77777777" w:rsidR="00980DC8" w:rsidRPr="001C74EA" w:rsidRDefault="00980DC8" w:rsidP="00A05687">
            <w:pPr>
              <w:rPr>
                <w:rFonts w:cstheme="minorHAnsi"/>
                <w:b/>
                <w:bCs/>
                <w:sz w:val="22"/>
                <w:szCs w:val="22"/>
              </w:rPr>
            </w:pPr>
          </w:p>
        </w:tc>
        <w:tc>
          <w:tcPr>
            <w:tcW w:w="1418" w:type="dxa"/>
            <w:vMerge/>
            <w:hideMark/>
          </w:tcPr>
          <w:p w14:paraId="3943D4D3" w14:textId="77777777" w:rsidR="00980DC8" w:rsidRPr="001C74EA" w:rsidRDefault="00980DC8" w:rsidP="00A05687">
            <w:pPr>
              <w:rPr>
                <w:rFonts w:cstheme="minorHAnsi"/>
                <w:sz w:val="22"/>
                <w:szCs w:val="22"/>
              </w:rPr>
            </w:pPr>
          </w:p>
        </w:tc>
        <w:tc>
          <w:tcPr>
            <w:tcW w:w="1559" w:type="dxa"/>
            <w:vMerge/>
            <w:hideMark/>
          </w:tcPr>
          <w:p w14:paraId="7A488029" w14:textId="77777777" w:rsidR="00980DC8" w:rsidRPr="001C74EA" w:rsidRDefault="00980DC8" w:rsidP="00A05687">
            <w:pPr>
              <w:rPr>
                <w:rFonts w:cstheme="minorHAnsi"/>
                <w:sz w:val="22"/>
                <w:szCs w:val="22"/>
              </w:rPr>
            </w:pPr>
          </w:p>
        </w:tc>
        <w:tc>
          <w:tcPr>
            <w:tcW w:w="2621" w:type="dxa"/>
            <w:hideMark/>
          </w:tcPr>
          <w:p w14:paraId="4A69991C" w14:textId="77777777" w:rsidR="00980DC8" w:rsidRPr="001C74EA" w:rsidRDefault="00980DC8" w:rsidP="00A05687">
            <w:pPr>
              <w:rPr>
                <w:rFonts w:cstheme="minorHAnsi"/>
                <w:sz w:val="22"/>
                <w:szCs w:val="22"/>
              </w:rPr>
            </w:pPr>
            <w:r w:rsidRPr="001C74EA">
              <w:rPr>
                <w:rFonts w:cstheme="minorHAnsi"/>
                <w:sz w:val="22"/>
                <w:szCs w:val="22"/>
              </w:rPr>
              <w:t>Group 1 Change from FSTF wearing FSTF + CNP</w:t>
            </w:r>
          </w:p>
        </w:tc>
        <w:tc>
          <w:tcPr>
            <w:tcW w:w="1345" w:type="dxa"/>
            <w:noWrap/>
            <w:hideMark/>
          </w:tcPr>
          <w:p w14:paraId="50239685" w14:textId="77777777" w:rsidR="00980DC8" w:rsidRPr="001C74EA" w:rsidRDefault="00980DC8" w:rsidP="00A05687">
            <w:pPr>
              <w:rPr>
                <w:rFonts w:cstheme="minorHAnsi"/>
                <w:sz w:val="22"/>
                <w:szCs w:val="22"/>
              </w:rPr>
            </w:pPr>
            <w:r w:rsidRPr="001C74EA">
              <w:rPr>
                <w:rFonts w:cstheme="minorHAnsi"/>
                <w:sz w:val="22"/>
                <w:szCs w:val="22"/>
              </w:rPr>
              <w:t> </w:t>
            </w:r>
          </w:p>
        </w:tc>
        <w:tc>
          <w:tcPr>
            <w:tcW w:w="1146" w:type="dxa"/>
            <w:hideMark/>
          </w:tcPr>
          <w:p w14:paraId="005253DF" w14:textId="77777777" w:rsidR="00980DC8" w:rsidRPr="001C74EA" w:rsidRDefault="00980DC8" w:rsidP="00A05687">
            <w:pPr>
              <w:rPr>
                <w:rFonts w:cstheme="minorHAnsi"/>
                <w:sz w:val="22"/>
                <w:szCs w:val="22"/>
              </w:rPr>
            </w:pPr>
            <w:r w:rsidRPr="001C74EA">
              <w:rPr>
                <w:rFonts w:cstheme="minorHAnsi"/>
                <w:sz w:val="22"/>
                <w:szCs w:val="22"/>
              </w:rPr>
              <w:t>-0.9</w:t>
            </w:r>
          </w:p>
        </w:tc>
        <w:tc>
          <w:tcPr>
            <w:tcW w:w="1834" w:type="dxa"/>
            <w:vMerge/>
            <w:hideMark/>
          </w:tcPr>
          <w:p w14:paraId="71684689" w14:textId="77777777" w:rsidR="00980DC8" w:rsidRPr="001C74EA" w:rsidRDefault="00980DC8" w:rsidP="00A05687">
            <w:pPr>
              <w:rPr>
                <w:rFonts w:cstheme="minorHAnsi"/>
                <w:b/>
                <w:bCs/>
                <w:sz w:val="22"/>
                <w:szCs w:val="22"/>
              </w:rPr>
            </w:pPr>
          </w:p>
        </w:tc>
      </w:tr>
      <w:tr w:rsidR="00980DC8" w:rsidRPr="001C74EA" w14:paraId="28305AAE" w14:textId="77777777" w:rsidTr="001C74EA">
        <w:trPr>
          <w:trHeight w:val="520"/>
        </w:trPr>
        <w:tc>
          <w:tcPr>
            <w:tcW w:w="4106" w:type="dxa"/>
            <w:vMerge/>
            <w:noWrap/>
            <w:hideMark/>
          </w:tcPr>
          <w:p w14:paraId="2D1D3DE0" w14:textId="77777777" w:rsidR="00980DC8" w:rsidRPr="001C74EA" w:rsidRDefault="00980DC8" w:rsidP="00A05687">
            <w:pPr>
              <w:rPr>
                <w:rFonts w:cstheme="minorHAnsi"/>
                <w:sz w:val="22"/>
                <w:szCs w:val="22"/>
              </w:rPr>
            </w:pPr>
          </w:p>
        </w:tc>
        <w:tc>
          <w:tcPr>
            <w:tcW w:w="1418" w:type="dxa"/>
            <w:vMerge/>
            <w:hideMark/>
          </w:tcPr>
          <w:p w14:paraId="55DB890C" w14:textId="77777777" w:rsidR="00980DC8" w:rsidRPr="001C74EA" w:rsidRDefault="00980DC8" w:rsidP="00A05687">
            <w:pPr>
              <w:rPr>
                <w:rFonts w:cstheme="minorHAnsi"/>
                <w:sz w:val="22"/>
                <w:szCs w:val="22"/>
              </w:rPr>
            </w:pPr>
          </w:p>
        </w:tc>
        <w:tc>
          <w:tcPr>
            <w:tcW w:w="1559" w:type="dxa"/>
            <w:vMerge/>
            <w:hideMark/>
          </w:tcPr>
          <w:p w14:paraId="622586EC" w14:textId="77777777" w:rsidR="00980DC8" w:rsidRPr="001C74EA" w:rsidRDefault="00980DC8" w:rsidP="00A05687">
            <w:pPr>
              <w:rPr>
                <w:rFonts w:cstheme="minorHAnsi"/>
                <w:sz w:val="22"/>
                <w:szCs w:val="22"/>
              </w:rPr>
            </w:pPr>
          </w:p>
        </w:tc>
        <w:tc>
          <w:tcPr>
            <w:tcW w:w="2621" w:type="dxa"/>
            <w:hideMark/>
          </w:tcPr>
          <w:p w14:paraId="54B5E559" w14:textId="77777777" w:rsidR="00980DC8" w:rsidRPr="001C74EA" w:rsidRDefault="00980DC8" w:rsidP="00A05687">
            <w:pPr>
              <w:rPr>
                <w:rFonts w:cstheme="minorHAnsi"/>
                <w:sz w:val="22"/>
                <w:szCs w:val="22"/>
              </w:rPr>
            </w:pPr>
            <w:r w:rsidRPr="001C74EA">
              <w:rPr>
                <w:rFonts w:cstheme="minorHAnsi"/>
                <w:sz w:val="22"/>
                <w:szCs w:val="22"/>
              </w:rPr>
              <w:t xml:space="preserve">Group2 Change from BF with FSTF </w:t>
            </w:r>
          </w:p>
        </w:tc>
        <w:tc>
          <w:tcPr>
            <w:tcW w:w="1345" w:type="dxa"/>
            <w:noWrap/>
            <w:hideMark/>
          </w:tcPr>
          <w:p w14:paraId="612C6A76" w14:textId="77777777" w:rsidR="00980DC8" w:rsidRPr="001C74EA" w:rsidRDefault="00980DC8" w:rsidP="00A05687">
            <w:pPr>
              <w:rPr>
                <w:rFonts w:cstheme="minorHAnsi"/>
                <w:sz w:val="22"/>
                <w:szCs w:val="22"/>
              </w:rPr>
            </w:pPr>
            <w:r w:rsidRPr="001C74EA">
              <w:rPr>
                <w:rFonts w:cstheme="minorHAnsi"/>
                <w:sz w:val="22"/>
                <w:szCs w:val="22"/>
              </w:rPr>
              <w:t>-2.5</w:t>
            </w:r>
          </w:p>
        </w:tc>
        <w:tc>
          <w:tcPr>
            <w:tcW w:w="1146" w:type="dxa"/>
            <w:hideMark/>
          </w:tcPr>
          <w:p w14:paraId="7FFD169E" w14:textId="77777777" w:rsidR="00980DC8" w:rsidRPr="001C74EA" w:rsidRDefault="00980DC8" w:rsidP="00A05687">
            <w:pPr>
              <w:rPr>
                <w:rFonts w:cstheme="minorHAnsi"/>
                <w:sz w:val="22"/>
                <w:szCs w:val="22"/>
              </w:rPr>
            </w:pPr>
            <w:r w:rsidRPr="001C74EA">
              <w:rPr>
                <w:rFonts w:cstheme="minorHAnsi"/>
                <w:sz w:val="22"/>
                <w:szCs w:val="22"/>
              </w:rPr>
              <w:t> </w:t>
            </w:r>
          </w:p>
        </w:tc>
        <w:tc>
          <w:tcPr>
            <w:tcW w:w="1834" w:type="dxa"/>
            <w:vMerge/>
            <w:hideMark/>
          </w:tcPr>
          <w:p w14:paraId="2B599EDD" w14:textId="77777777" w:rsidR="00980DC8" w:rsidRPr="001C74EA" w:rsidRDefault="00980DC8" w:rsidP="00A05687">
            <w:pPr>
              <w:rPr>
                <w:rFonts w:cstheme="minorHAnsi"/>
                <w:b/>
                <w:bCs/>
                <w:sz w:val="22"/>
                <w:szCs w:val="22"/>
              </w:rPr>
            </w:pPr>
          </w:p>
        </w:tc>
      </w:tr>
      <w:tr w:rsidR="00980DC8" w:rsidRPr="001C74EA" w14:paraId="3C4FABDA" w14:textId="77777777" w:rsidTr="001C74EA">
        <w:trPr>
          <w:trHeight w:val="540"/>
        </w:trPr>
        <w:tc>
          <w:tcPr>
            <w:tcW w:w="4106" w:type="dxa"/>
            <w:vMerge/>
            <w:hideMark/>
          </w:tcPr>
          <w:p w14:paraId="6213893E" w14:textId="77777777" w:rsidR="00980DC8" w:rsidRPr="001C74EA" w:rsidRDefault="00980DC8" w:rsidP="00A05687">
            <w:pPr>
              <w:rPr>
                <w:rFonts w:cstheme="minorHAnsi"/>
                <w:sz w:val="22"/>
                <w:szCs w:val="22"/>
              </w:rPr>
            </w:pPr>
          </w:p>
        </w:tc>
        <w:tc>
          <w:tcPr>
            <w:tcW w:w="1418" w:type="dxa"/>
            <w:vMerge/>
            <w:hideMark/>
          </w:tcPr>
          <w:p w14:paraId="22850D08" w14:textId="77777777" w:rsidR="00980DC8" w:rsidRPr="001C74EA" w:rsidRDefault="00980DC8" w:rsidP="00A05687">
            <w:pPr>
              <w:rPr>
                <w:rFonts w:cstheme="minorHAnsi"/>
                <w:sz w:val="22"/>
                <w:szCs w:val="22"/>
              </w:rPr>
            </w:pPr>
          </w:p>
        </w:tc>
        <w:tc>
          <w:tcPr>
            <w:tcW w:w="1559" w:type="dxa"/>
            <w:vMerge/>
            <w:hideMark/>
          </w:tcPr>
          <w:p w14:paraId="6551A8E5" w14:textId="77777777" w:rsidR="00980DC8" w:rsidRPr="001C74EA" w:rsidRDefault="00980DC8" w:rsidP="00A05687">
            <w:pPr>
              <w:rPr>
                <w:rFonts w:cstheme="minorHAnsi"/>
                <w:sz w:val="22"/>
                <w:szCs w:val="22"/>
              </w:rPr>
            </w:pPr>
          </w:p>
        </w:tc>
        <w:tc>
          <w:tcPr>
            <w:tcW w:w="2621" w:type="dxa"/>
            <w:hideMark/>
          </w:tcPr>
          <w:p w14:paraId="08C953DA" w14:textId="77777777" w:rsidR="00980DC8" w:rsidRPr="001C74EA" w:rsidRDefault="00980DC8" w:rsidP="00A05687">
            <w:pPr>
              <w:rPr>
                <w:rFonts w:cstheme="minorHAnsi"/>
                <w:sz w:val="22"/>
                <w:szCs w:val="22"/>
              </w:rPr>
            </w:pPr>
            <w:r w:rsidRPr="001C74EA">
              <w:rPr>
                <w:rFonts w:cstheme="minorHAnsi"/>
                <w:sz w:val="22"/>
                <w:szCs w:val="22"/>
              </w:rPr>
              <w:t>Group 2 Change from FSTF wearing FSTF + CNP</w:t>
            </w:r>
          </w:p>
        </w:tc>
        <w:tc>
          <w:tcPr>
            <w:tcW w:w="1345" w:type="dxa"/>
            <w:noWrap/>
            <w:hideMark/>
          </w:tcPr>
          <w:p w14:paraId="2EA292EF" w14:textId="77777777" w:rsidR="00980DC8" w:rsidRPr="001C74EA" w:rsidRDefault="00980DC8" w:rsidP="00A05687">
            <w:pPr>
              <w:rPr>
                <w:rFonts w:cstheme="minorHAnsi"/>
                <w:sz w:val="22"/>
                <w:szCs w:val="22"/>
              </w:rPr>
            </w:pPr>
            <w:r w:rsidRPr="001C74EA">
              <w:rPr>
                <w:rFonts w:cstheme="minorHAnsi"/>
                <w:sz w:val="22"/>
                <w:szCs w:val="22"/>
              </w:rPr>
              <w:t> </w:t>
            </w:r>
          </w:p>
        </w:tc>
        <w:tc>
          <w:tcPr>
            <w:tcW w:w="1146" w:type="dxa"/>
            <w:hideMark/>
          </w:tcPr>
          <w:p w14:paraId="2DEBB244" w14:textId="77777777" w:rsidR="00980DC8" w:rsidRPr="001C74EA" w:rsidRDefault="00980DC8" w:rsidP="00A05687">
            <w:pPr>
              <w:rPr>
                <w:rFonts w:cstheme="minorHAnsi"/>
                <w:sz w:val="22"/>
                <w:szCs w:val="22"/>
              </w:rPr>
            </w:pPr>
            <w:r w:rsidRPr="001C74EA">
              <w:rPr>
                <w:rFonts w:cstheme="minorHAnsi"/>
                <w:sz w:val="22"/>
                <w:szCs w:val="22"/>
              </w:rPr>
              <w:t>-0.9</w:t>
            </w:r>
          </w:p>
        </w:tc>
        <w:tc>
          <w:tcPr>
            <w:tcW w:w="1834" w:type="dxa"/>
            <w:vMerge/>
            <w:hideMark/>
          </w:tcPr>
          <w:p w14:paraId="4622B391" w14:textId="77777777" w:rsidR="00980DC8" w:rsidRPr="001C74EA" w:rsidRDefault="00980DC8" w:rsidP="00A05687">
            <w:pPr>
              <w:rPr>
                <w:rFonts w:cstheme="minorHAnsi"/>
                <w:b/>
                <w:bCs/>
                <w:sz w:val="22"/>
                <w:szCs w:val="22"/>
              </w:rPr>
            </w:pPr>
          </w:p>
        </w:tc>
      </w:tr>
      <w:tr w:rsidR="00980DC8" w:rsidRPr="001C74EA" w14:paraId="6094511A" w14:textId="77777777" w:rsidTr="001C74EA">
        <w:trPr>
          <w:trHeight w:val="540"/>
        </w:trPr>
        <w:tc>
          <w:tcPr>
            <w:tcW w:w="4106" w:type="dxa"/>
            <w:vMerge/>
            <w:hideMark/>
          </w:tcPr>
          <w:p w14:paraId="57808C6E" w14:textId="77777777" w:rsidR="00980DC8" w:rsidRPr="001C74EA" w:rsidRDefault="00980DC8" w:rsidP="00A05687">
            <w:pPr>
              <w:rPr>
                <w:rFonts w:cstheme="minorHAnsi"/>
                <w:sz w:val="22"/>
                <w:szCs w:val="22"/>
              </w:rPr>
            </w:pPr>
          </w:p>
        </w:tc>
        <w:tc>
          <w:tcPr>
            <w:tcW w:w="1418" w:type="dxa"/>
            <w:vMerge/>
            <w:hideMark/>
          </w:tcPr>
          <w:p w14:paraId="799847AD" w14:textId="77777777" w:rsidR="00980DC8" w:rsidRPr="001C74EA" w:rsidRDefault="00980DC8" w:rsidP="00A05687">
            <w:pPr>
              <w:rPr>
                <w:rFonts w:cstheme="minorHAnsi"/>
                <w:sz w:val="22"/>
                <w:szCs w:val="22"/>
              </w:rPr>
            </w:pPr>
          </w:p>
        </w:tc>
        <w:tc>
          <w:tcPr>
            <w:tcW w:w="1559" w:type="dxa"/>
            <w:vMerge/>
            <w:hideMark/>
          </w:tcPr>
          <w:p w14:paraId="6202B161" w14:textId="77777777" w:rsidR="00980DC8" w:rsidRPr="001C74EA" w:rsidRDefault="00980DC8" w:rsidP="00A05687">
            <w:pPr>
              <w:rPr>
                <w:rFonts w:cstheme="minorHAnsi"/>
                <w:sz w:val="22"/>
                <w:szCs w:val="22"/>
              </w:rPr>
            </w:pPr>
          </w:p>
        </w:tc>
        <w:tc>
          <w:tcPr>
            <w:tcW w:w="2621" w:type="dxa"/>
            <w:hideMark/>
          </w:tcPr>
          <w:p w14:paraId="1C5BC80F" w14:textId="77777777" w:rsidR="00980DC8" w:rsidRPr="001C74EA" w:rsidRDefault="00980DC8" w:rsidP="00A05687">
            <w:pPr>
              <w:rPr>
                <w:rFonts w:cstheme="minorHAnsi"/>
                <w:sz w:val="22"/>
                <w:szCs w:val="22"/>
              </w:rPr>
            </w:pPr>
            <w:r w:rsidRPr="001C74EA">
              <w:rPr>
                <w:rFonts w:cstheme="minorHAnsi"/>
                <w:sz w:val="22"/>
                <w:szCs w:val="22"/>
              </w:rPr>
              <w:t>Group 3 -6</w:t>
            </w:r>
          </w:p>
        </w:tc>
        <w:tc>
          <w:tcPr>
            <w:tcW w:w="1345" w:type="dxa"/>
            <w:hideMark/>
          </w:tcPr>
          <w:p w14:paraId="0816978F" w14:textId="77777777" w:rsidR="00980DC8" w:rsidRPr="001C74EA" w:rsidRDefault="00980DC8" w:rsidP="00A05687">
            <w:pPr>
              <w:rPr>
                <w:rFonts w:cstheme="minorHAnsi"/>
                <w:sz w:val="22"/>
                <w:szCs w:val="22"/>
              </w:rPr>
            </w:pPr>
            <w:r w:rsidRPr="001C74EA">
              <w:rPr>
                <w:rFonts w:cstheme="minorHAnsi"/>
                <w:sz w:val="22"/>
                <w:szCs w:val="22"/>
              </w:rPr>
              <w:t>No Data Reported</w:t>
            </w:r>
          </w:p>
        </w:tc>
        <w:tc>
          <w:tcPr>
            <w:tcW w:w="1146" w:type="dxa"/>
            <w:hideMark/>
          </w:tcPr>
          <w:p w14:paraId="65C0ED96" w14:textId="77777777" w:rsidR="00980DC8" w:rsidRPr="001C74EA" w:rsidRDefault="00980DC8" w:rsidP="00A05687">
            <w:pPr>
              <w:rPr>
                <w:rFonts w:cstheme="minorHAnsi"/>
                <w:sz w:val="22"/>
                <w:szCs w:val="22"/>
              </w:rPr>
            </w:pPr>
            <w:r w:rsidRPr="001C74EA">
              <w:rPr>
                <w:rFonts w:cstheme="minorHAnsi"/>
                <w:sz w:val="22"/>
                <w:szCs w:val="22"/>
              </w:rPr>
              <w:t>No Data Reported</w:t>
            </w:r>
          </w:p>
        </w:tc>
        <w:tc>
          <w:tcPr>
            <w:tcW w:w="1834" w:type="dxa"/>
            <w:vMerge/>
            <w:hideMark/>
          </w:tcPr>
          <w:p w14:paraId="35678CE1" w14:textId="77777777" w:rsidR="00980DC8" w:rsidRPr="001C74EA" w:rsidRDefault="00980DC8" w:rsidP="00A05687">
            <w:pPr>
              <w:rPr>
                <w:rFonts w:cstheme="minorHAnsi"/>
                <w:b/>
                <w:bCs/>
                <w:sz w:val="22"/>
                <w:szCs w:val="22"/>
              </w:rPr>
            </w:pPr>
          </w:p>
        </w:tc>
      </w:tr>
      <w:tr w:rsidR="00980DC8" w:rsidRPr="001C74EA" w14:paraId="42677354" w14:textId="77777777" w:rsidTr="001C74EA">
        <w:trPr>
          <w:trHeight w:val="520"/>
        </w:trPr>
        <w:tc>
          <w:tcPr>
            <w:tcW w:w="4106" w:type="dxa"/>
            <w:vMerge/>
            <w:hideMark/>
          </w:tcPr>
          <w:p w14:paraId="34F84995" w14:textId="77777777" w:rsidR="00980DC8" w:rsidRPr="001C74EA" w:rsidRDefault="00980DC8" w:rsidP="00A05687">
            <w:pPr>
              <w:rPr>
                <w:rFonts w:cstheme="minorHAnsi"/>
                <w:sz w:val="22"/>
                <w:szCs w:val="22"/>
              </w:rPr>
            </w:pPr>
          </w:p>
        </w:tc>
        <w:tc>
          <w:tcPr>
            <w:tcW w:w="1418" w:type="dxa"/>
            <w:vMerge/>
            <w:hideMark/>
          </w:tcPr>
          <w:p w14:paraId="342BABA0" w14:textId="77777777" w:rsidR="00980DC8" w:rsidRPr="001C74EA" w:rsidRDefault="00980DC8" w:rsidP="00A05687">
            <w:pPr>
              <w:rPr>
                <w:rFonts w:cstheme="minorHAnsi"/>
                <w:sz w:val="22"/>
                <w:szCs w:val="22"/>
              </w:rPr>
            </w:pPr>
          </w:p>
        </w:tc>
        <w:tc>
          <w:tcPr>
            <w:tcW w:w="1559" w:type="dxa"/>
            <w:vMerge/>
            <w:hideMark/>
          </w:tcPr>
          <w:p w14:paraId="0A63F271" w14:textId="77777777" w:rsidR="00980DC8" w:rsidRPr="001C74EA" w:rsidRDefault="00980DC8" w:rsidP="00A05687">
            <w:pPr>
              <w:rPr>
                <w:rFonts w:cstheme="minorHAnsi"/>
                <w:sz w:val="22"/>
                <w:szCs w:val="22"/>
              </w:rPr>
            </w:pPr>
          </w:p>
        </w:tc>
        <w:tc>
          <w:tcPr>
            <w:tcW w:w="2621" w:type="dxa"/>
            <w:hideMark/>
          </w:tcPr>
          <w:p w14:paraId="3758A04F" w14:textId="77777777" w:rsidR="00980DC8" w:rsidRPr="001C74EA" w:rsidRDefault="00980DC8" w:rsidP="00A05687">
            <w:pPr>
              <w:rPr>
                <w:rFonts w:cstheme="minorHAnsi"/>
                <w:sz w:val="22"/>
                <w:szCs w:val="22"/>
              </w:rPr>
            </w:pPr>
            <w:r w:rsidRPr="001C74EA">
              <w:rPr>
                <w:rFonts w:cstheme="minorHAnsi"/>
                <w:sz w:val="22"/>
                <w:szCs w:val="22"/>
              </w:rPr>
              <w:t xml:space="preserve">Group 7 Change from BF wearing FSTF </w:t>
            </w:r>
          </w:p>
        </w:tc>
        <w:tc>
          <w:tcPr>
            <w:tcW w:w="1345" w:type="dxa"/>
            <w:noWrap/>
            <w:hideMark/>
          </w:tcPr>
          <w:p w14:paraId="5E0AC692" w14:textId="77777777" w:rsidR="00980DC8" w:rsidRPr="001C74EA" w:rsidRDefault="00980DC8" w:rsidP="00A05687">
            <w:pPr>
              <w:rPr>
                <w:rFonts w:cstheme="minorHAnsi"/>
                <w:sz w:val="22"/>
                <w:szCs w:val="22"/>
              </w:rPr>
            </w:pPr>
            <w:r w:rsidRPr="001C74EA">
              <w:rPr>
                <w:rFonts w:cstheme="minorHAnsi"/>
                <w:sz w:val="22"/>
                <w:szCs w:val="22"/>
              </w:rPr>
              <w:t>-2.6</w:t>
            </w:r>
          </w:p>
        </w:tc>
        <w:tc>
          <w:tcPr>
            <w:tcW w:w="1146" w:type="dxa"/>
            <w:hideMark/>
          </w:tcPr>
          <w:p w14:paraId="5E70C101" w14:textId="77777777" w:rsidR="00980DC8" w:rsidRPr="001C74EA" w:rsidRDefault="00980DC8" w:rsidP="00A05687">
            <w:pPr>
              <w:rPr>
                <w:rFonts w:cstheme="minorHAnsi"/>
                <w:sz w:val="22"/>
                <w:szCs w:val="22"/>
              </w:rPr>
            </w:pPr>
            <w:r w:rsidRPr="001C74EA">
              <w:rPr>
                <w:rFonts w:cstheme="minorHAnsi"/>
                <w:sz w:val="22"/>
                <w:szCs w:val="22"/>
              </w:rPr>
              <w:t> </w:t>
            </w:r>
          </w:p>
        </w:tc>
        <w:tc>
          <w:tcPr>
            <w:tcW w:w="1834" w:type="dxa"/>
            <w:vMerge/>
            <w:hideMark/>
          </w:tcPr>
          <w:p w14:paraId="26A927C5" w14:textId="77777777" w:rsidR="00980DC8" w:rsidRPr="001C74EA" w:rsidRDefault="00980DC8" w:rsidP="00A05687">
            <w:pPr>
              <w:rPr>
                <w:rFonts w:cstheme="minorHAnsi"/>
                <w:b/>
                <w:bCs/>
                <w:sz w:val="22"/>
                <w:szCs w:val="22"/>
              </w:rPr>
            </w:pPr>
          </w:p>
        </w:tc>
      </w:tr>
      <w:tr w:rsidR="00980DC8" w:rsidRPr="001C74EA" w14:paraId="32C5129C" w14:textId="77777777" w:rsidTr="001C74EA">
        <w:trPr>
          <w:trHeight w:val="540"/>
        </w:trPr>
        <w:tc>
          <w:tcPr>
            <w:tcW w:w="4106" w:type="dxa"/>
            <w:vMerge/>
            <w:tcBorders>
              <w:bottom w:val="double" w:sz="4" w:space="0" w:color="000000"/>
            </w:tcBorders>
            <w:hideMark/>
          </w:tcPr>
          <w:p w14:paraId="15C0314A" w14:textId="77777777" w:rsidR="00980DC8" w:rsidRPr="001C74EA" w:rsidRDefault="00980DC8" w:rsidP="00A05687">
            <w:pPr>
              <w:rPr>
                <w:rFonts w:cstheme="minorHAnsi"/>
                <w:sz w:val="22"/>
                <w:szCs w:val="22"/>
              </w:rPr>
            </w:pPr>
          </w:p>
        </w:tc>
        <w:tc>
          <w:tcPr>
            <w:tcW w:w="1418" w:type="dxa"/>
            <w:vMerge/>
            <w:hideMark/>
          </w:tcPr>
          <w:p w14:paraId="092F9A36" w14:textId="77777777" w:rsidR="00980DC8" w:rsidRPr="001C74EA" w:rsidRDefault="00980DC8" w:rsidP="00A05687">
            <w:pPr>
              <w:rPr>
                <w:rFonts w:cstheme="minorHAnsi"/>
                <w:sz w:val="22"/>
                <w:szCs w:val="22"/>
              </w:rPr>
            </w:pPr>
          </w:p>
        </w:tc>
        <w:tc>
          <w:tcPr>
            <w:tcW w:w="1559" w:type="dxa"/>
            <w:vMerge/>
            <w:tcBorders>
              <w:bottom w:val="double" w:sz="4" w:space="0" w:color="000000"/>
            </w:tcBorders>
            <w:hideMark/>
          </w:tcPr>
          <w:p w14:paraId="023BB12F" w14:textId="77777777" w:rsidR="00980DC8" w:rsidRPr="001C74EA" w:rsidRDefault="00980DC8" w:rsidP="00A05687">
            <w:pPr>
              <w:rPr>
                <w:rFonts w:cstheme="minorHAnsi"/>
                <w:sz w:val="22"/>
                <w:szCs w:val="22"/>
              </w:rPr>
            </w:pPr>
          </w:p>
        </w:tc>
        <w:tc>
          <w:tcPr>
            <w:tcW w:w="2621" w:type="dxa"/>
            <w:tcBorders>
              <w:bottom w:val="double" w:sz="4" w:space="0" w:color="000000"/>
            </w:tcBorders>
            <w:hideMark/>
          </w:tcPr>
          <w:p w14:paraId="470907F4" w14:textId="77777777" w:rsidR="00980DC8" w:rsidRPr="001C74EA" w:rsidRDefault="00980DC8" w:rsidP="00A05687">
            <w:pPr>
              <w:rPr>
                <w:rFonts w:cstheme="minorHAnsi"/>
                <w:sz w:val="22"/>
                <w:szCs w:val="22"/>
              </w:rPr>
            </w:pPr>
            <w:r w:rsidRPr="001C74EA">
              <w:rPr>
                <w:rFonts w:cstheme="minorHAnsi"/>
                <w:sz w:val="22"/>
                <w:szCs w:val="22"/>
              </w:rPr>
              <w:t>Group 7 Change from FSTF wearing FSTF+CNP</w:t>
            </w:r>
          </w:p>
        </w:tc>
        <w:tc>
          <w:tcPr>
            <w:tcW w:w="1345" w:type="dxa"/>
            <w:tcBorders>
              <w:bottom w:val="double" w:sz="4" w:space="0" w:color="000000"/>
            </w:tcBorders>
            <w:noWrap/>
            <w:hideMark/>
          </w:tcPr>
          <w:p w14:paraId="4082F81B" w14:textId="77777777" w:rsidR="00980DC8" w:rsidRPr="001C74EA" w:rsidRDefault="00980DC8" w:rsidP="00A05687">
            <w:pPr>
              <w:rPr>
                <w:rFonts w:cstheme="minorHAnsi"/>
                <w:sz w:val="22"/>
                <w:szCs w:val="22"/>
              </w:rPr>
            </w:pPr>
            <w:r w:rsidRPr="001C74EA">
              <w:rPr>
                <w:rFonts w:cstheme="minorHAnsi"/>
                <w:sz w:val="22"/>
                <w:szCs w:val="22"/>
              </w:rPr>
              <w:t> </w:t>
            </w:r>
          </w:p>
        </w:tc>
        <w:tc>
          <w:tcPr>
            <w:tcW w:w="1146" w:type="dxa"/>
            <w:tcBorders>
              <w:bottom w:val="double" w:sz="4" w:space="0" w:color="000000"/>
            </w:tcBorders>
            <w:hideMark/>
          </w:tcPr>
          <w:p w14:paraId="7B74F3D4" w14:textId="77777777" w:rsidR="00980DC8" w:rsidRPr="001C74EA" w:rsidRDefault="00980DC8" w:rsidP="00A05687">
            <w:pPr>
              <w:rPr>
                <w:rFonts w:cstheme="minorHAnsi"/>
                <w:sz w:val="22"/>
                <w:szCs w:val="22"/>
              </w:rPr>
            </w:pPr>
            <w:r w:rsidRPr="001C74EA">
              <w:rPr>
                <w:rFonts w:cstheme="minorHAnsi"/>
                <w:sz w:val="22"/>
                <w:szCs w:val="22"/>
              </w:rPr>
              <w:t>-1.2</w:t>
            </w:r>
          </w:p>
        </w:tc>
        <w:tc>
          <w:tcPr>
            <w:tcW w:w="1834" w:type="dxa"/>
            <w:vMerge/>
            <w:tcBorders>
              <w:bottom w:val="double" w:sz="4" w:space="0" w:color="000000"/>
            </w:tcBorders>
            <w:hideMark/>
          </w:tcPr>
          <w:p w14:paraId="50BB0BEB" w14:textId="77777777" w:rsidR="00980DC8" w:rsidRPr="001C74EA" w:rsidRDefault="00980DC8" w:rsidP="00A05687">
            <w:pPr>
              <w:rPr>
                <w:rFonts w:cstheme="minorHAnsi"/>
                <w:b/>
                <w:bCs/>
                <w:sz w:val="22"/>
                <w:szCs w:val="22"/>
              </w:rPr>
            </w:pPr>
          </w:p>
        </w:tc>
      </w:tr>
      <w:tr w:rsidR="00980DC8" w:rsidRPr="001C74EA" w14:paraId="5A0A3FEA" w14:textId="77777777" w:rsidTr="001C74EA">
        <w:trPr>
          <w:trHeight w:val="540"/>
        </w:trPr>
        <w:tc>
          <w:tcPr>
            <w:tcW w:w="4106" w:type="dxa"/>
            <w:vMerge/>
            <w:tcBorders>
              <w:bottom w:val="double" w:sz="4" w:space="0" w:color="000000"/>
            </w:tcBorders>
            <w:hideMark/>
          </w:tcPr>
          <w:p w14:paraId="4D67B526" w14:textId="77777777" w:rsidR="00980DC8" w:rsidRPr="001C74EA" w:rsidRDefault="00980DC8" w:rsidP="00A05687">
            <w:pPr>
              <w:rPr>
                <w:rFonts w:cstheme="minorHAnsi"/>
                <w:sz w:val="22"/>
                <w:szCs w:val="22"/>
              </w:rPr>
            </w:pPr>
          </w:p>
        </w:tc>
        <w:tc>
          <w:tcPr>
            <w:tcW w:w="1418" w:type="dxa"/>
            <w:vMerge/>
            <w:tcBorders>
              <w:bottom w:val="double" w:sz="4" w:space="0" w:color="000000"/>
            </w:tcBorders>
            <w:hideMark/>
          </w:tcPr>
          <w:p w14:paraId="1E9D61C7" w14:textId="77777777" w:rsidR="00980DC8" w:rsidRPr="001C74EA" w:rsidRDefault="00980DC8" w:rsidP="00A05687">
            <w:pPr>
              <w:rPr>
                <w:rFonts w:cstheme="minorHAnsi"/>
                <w:sz w:val="22"/>
                <w:szCs w:val="22"/>
              </w:rPr>
            </w:pPr>
          </w:p>
        </w:tc>
        <w:tc>
          <w:tcPr>
            <w:tcW w:w="1559" w:type="dxa"/>
            <w:vMerge/>
            <w:tcBorders>
              <w:bottom w:val="double" w:sz="4" w:space="0" w:color="000000"/>
            </w:tcBorders>
            <w:hideMark/>
          </w:tcPr>
          <w:p w14:paraId="16BCC325" w14:textId="77777777" w:rsidR="00980DC8" w:rsidRPr="001C74EA" w:rsidRDefault="00980DC8" w:rsidP="00A05687">
            <w:pPr>
              <w:rPr>
                <w:rFonts w:cstheme="minorHAnsi"/>
                <w:sz w:val="22"/>
                <w:szCs w:val="22"/>
              </w:rPr>
            </w:pPr>
          </w:p>
        </w:tc>
        <w:tc>
          <w:tcPr>
            <w:tcW w:w="2621" w:type="dxa"/>
            <w:tcBorders>
              <w:bottom w:val="double" w:sz="4" w:space="0" w:color="000000"/>
            </w:tcBorders>
            <w:hideMark/>
          </w:tcPr>
          <w:p w14:paraId="62973097" w14:textId="77777777" w:rsidR="00980DC8" w:rsidRPr="001C74EA" w:rsidRDefault="00980DC8" w:rsidP="00A05687">
            <w:pPr>
              <w:rPr>
                <w:rFonts w:cstheme="minorHAnsi"/>
                <w:sz w:val="22"/>
                <w:szCs w:val="22"/>
              </w:rPr>
            </w:pPr>
            <w:r w:rsidRPr="001C74EA">
              <w:rPr>
                <w:rFonts w:cstheme="minorHAnsi"/>
                <w:sz w:val="22"/>
                <w:szCs w:val="22"/>
              </w:rPr>
              <w:t>Group 7 Change from FSTF wearing FSTF+CNP</w:t>
            </w:r>
          </w:p>
        </w:tc>
        <w:tc>
          <w:tcPr>
            <w:tcW w:w="1345" w:type="dxa"/>
            <w:tcBorders>
              <w:bottom w:val="double" w:sz="4" w:space="0" w:color="000000"/>
            </w:tcBorders>
            <w:noWrap/>
            <w:hideMark/>
          </w:tcPr>
          <w:p w14:paraId="5D2FFC00" w14:textId="77777777" w:rsidR="00980DC8" w:rsidRPr="001C74EA" w:rsidRDefault="00980DC8" w:rsidP="00A05687">
            <w:pPr>
              <w:rPr>
                <w:rFonts w:cstheme="minorHAnsi"/>
                <w:sz w:val="22"/>
                <w:szCs w:val="22"/>
              </w:rPr>
            </w:pPr>
            <w:r w:rsidRPr="001C74EA">
              <w:rPr>
                <w:rFonts w:cstheme="minorHAnsi"/>
                <w:sz w:val="22"/>
                <w:szCs w:val="22"/>
              </w:rPr>
              <w:t> </w:t>
            </w:r>
          </w:p>
        </w:tc>
        <w:tc>
          <w:tcPr>
            <w:tcW w:w="1146" w:type="dxa"/>
            <w:tcBorders>
              <w:bottom w:val="double" w:sz="4" w:space="0" w:color="000000"/>
            </w:tcBorders>
            <w:hideMark/>
          </w:tcPr>
          <w:p w14:paraId="14E38277" w14:textId="77777777" w:rsidR="00980DC8" w:rsidRPr="001C74EA" w:rsidRDefault="00980DC8" w:rsidP="00A05687">
            <w:pPr>
              <w:rPr>
                <w:rFonts w:cstheme="minorHAnsi"/>
                <w:sz w:val="22"/>
                <w:szCs w:val="22"/>
              </w:rPr>
            </w:pPr>
            <w:r w:rsidRPr="001C74EA">
              <w:rPr>
                <w:rFonts w:cstheme="minorHAnsi"/>
                <w:sz w:val="22"/>
                <w:szCs w:val="22"/>
              </w:rPr>
              <w:t>-1.3</w:t>
            </w:r>
          </w:p>
        </w:tc>
        <w:tc>
          <w:tcPr>
            <w:tcW w:w="1834" w:type="dxa"/>
            <w:vMerge/>
            <w:tcBorders>
              <w:bottom w:val="double" w:sz="4" w:space="0" w:color="000000"/>
            </w:tcBorders>
            <w:hideMark/>
          </w:tcPr>
          <w:p w14:paraId="7710C95F" w14:textId="77777777" w:rsidR="00980DC8" w:rsidRPr="001C74EA" w:rsidRDefault="00980DC8" w:rsidP="00A05687">
            <w:pPr>
              <w:rPr>
                <w:rFonts w:cstheme="minorHAnsi"/>
                <w:b/>
                <w:bCs/>
                <w:sz w:val="22"/>
                <w:szCs w:val="22"/>
              </w:rPr>
            </w:pPr>
          </w:p>
        </w:tc>
      </w:tr>
    </w:tbl>
    <w:p w14:paraId="6997056F" w14:textId="77777777" w:rsidR="00E05B88" w:rsidRDefault="00E05B88" w:rsidP="00504325">
      <w:pPr>
        <w:rPr>
          <w:b/>
          <w:bCs/>
        </w:rPr>
      </w:pPr>
    </w:p>
    <w:p w14:paraId="45A81BB9" w14:textId="77777777" w:rsidR="006F32A9" w:rsidRDefault="006F32A9" w:rsidP="00504325">
      <w:pPr>
        <w:rPr>
          <w:b/>
          <w:bCs/>
        </w:rPr>
      </w:pPr>
    </w:p>
    <w:p w14:paraId="37BA0D6E" w14:textId="77777777" w:rsidR="00E05B88" w:rsidRDefault="00E05B88" w:rsidP="00504325">
      <w:pPr>
        <w:rPr>
          <w:b/>
          <w:bCs/>
        </w:rPr>
      </w:pPr>
    </w:p>
    <w:p w14:paraId="1902E9FB" w14:textId="77777777" w:rsidR="002D2704" w:rsidRDefault="002D2704" w:rsidP="00504325">
      <w:pPr>
        <w:rPr>
          <w:b/>
          <w:bCs/>
        </w:rPr>
      </w:pPr>
    </w:p>
    <w:p w14:paraId="461D02B8" w14:textId="77777777" w:rsidR="00D0439A" w:rsidRDefault="00D0439A" w:rsidP="00504325"/>
    <w:p w14:paraId="18F673E4" w14:textId="645C5B07" w:rsidR="002D2704" w:rsidRPr="00D0439A" w:rsidRDefault="002D2704" w:rsidP="00504325">
      <w:r w:rsidRPr="00945C30">
        <w:lastRenderedPageBreak/>
        <w:t>Table 3-3</w:t>
      </w:r>
      <w:r>
        <w:t xml:space="preserve"> </w:t>
      </w:r>
      <w:r w:rsidRPr="00B06CB3">
        <w:t xml:space="preserve">Outcome measures </w:t>
      </w:r>
      <w:r w:rsidR="005C0B0F">
        <w:t>s</w:t>
      </w:r>
      <w:r w:rsidR="005C0B0F" w:rsidRPr="00B06CB3">
        <w:t xml:space="preserve">keletal </w:t>
      </w:r>
      <w:r w:rsidR="005C0B0F">
        <w:t>g</w:t>
      </w:r>
      <w:r w:rsidR="005C0B0F"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1984"/>
        <w:gridCol w:w="2196"/>
        <w:gridCol w:w="1345"/>
        <w:gridCol w:w="1146"/>
        <w:gridCol w:w="1834"/>
      </w:tblGrid>
      <w:tr w:rsidR="002D2704" w:rsidRPr="001C74EA" w14:paraId="3BEC2186" w14:textId="77777777" w:rsidTr="001C74EA">
        <w:trPr>
          <w:trHeight w:val="879"/>
        </w:trPr>
        <w:tc>
          <w:tcPr>
            <w:tcW w:w="4106" w:type="dxa"/>
            <w:tcBorders>
              <w:bottom w:val="single" w:sz="12" w:space="0" w:color="auto"/>
            </w:tcBorders>
            <w:hideMark/>
          </w:tcPr>
          <w:p w14:paraId="1F9CFD0E" w14:textId="77777777" w:rsidR="002D2704" w:rsidRPr="001C74EA" w:rsidRDefault="002D2704" w:rsidP="00A05687">
            <w:pPr>
              <w:rPr>
                <w:rFonts w:cstheme="minorHAnsi"/>
                <w:b/>
                <w:bCs/>
                <w:sz w:val="22"/>
                <w:szCs w:val="22"/>
              </w:rPr>
            </w:pPr>
            <w:r w:rsidRPr="001C74EA">
              <w:rPr>
                <w:rFonts w:cstheme="minorHAnsi"/>
                <w:b/>
                <w:bCs/>
                <w:sz w:val="22"/>
                <w:szCs w:val="22"/>
              </w:rPr>
              <w:t xml:space="preserve">Outcome </w:t>
            </w:r>
          </w:p>
          <w:p w14:paraId="64A4CEF6" w14:textId="77777777" w:rsidR="002D2704" w:rsidRPr="001C74EA" w:rsidRDefault="002D2704"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21A49B25" w14:textId="77777777" w:rsidR="002D2704" w:rsidRPr="001C74EA" w:rsidRDefault="002D2704" w:rsidP="00A05687">
            <w:pPr>
              <w:rPr>
                <w:rFonts w:cstheme="minorHAnsi"/>
                <w:b/>
                <w:bCs/>
                <w:sz w:val="22"/>
                <w:szCs w:val="22"/>
              </w:rPr>
            </w:pPr>
            <w:r w:rsidRPr="001C74EA">
              <w:rPr>
                <w:rFonts w:cstheme="minorHAnsi"/>
                <w:b/>
                <w:bCs/>
                <w:sz w:val="22"/>
                <w:szCs w:val="22"/>
              </w:rPr>
              <w:t>Study</w:t>
            </w:r>
          </w:p>
          <w:p w14:paraId="42E0A3DF" w14:textId="77777777" w:rsidR="002D2704" w:rsidRPr="001C74EA" w:rsidRDefault="002D2704" w:rsidP="00A05687">
            <w:pPr>
              <w:rPr>
                <w:rFonts w:cstheme="minorHAnsi"/>
                <w:b/>
                <w:bCs/>
                <w:sz w:val="22"/>
                <w:szCs w:val="22"/>
              </w:rPr>
            </w:pPr>
            <w:r w:rsidRPr="001C74EA">
              <w:rPr>
                <w:rFonts w:cstheme="minorHAnsi"/>
                <w:b/>
                <w:bCs/>
                <w:sz w:val="22"/>
                <w:szCs w:val="22"/>
              </w:rPr>
              <w:t> </w:t>
            </w:r>
          </w:p>
          <w:p w14:paraId="3EFB7C27" w14:textId="77777777" w:rsidR="002D2704" w:rsidRPr="001C74EA" w:rsidRDefault="002D2704" w:rsidP="00A05687">
            <w:pPr>
              <w:rPr>
                <w:rFonts w:cstheme="minorHAnsi"/>
                <w:b/>
                <w:bCs/>
                <w:sz w:val="22"/>
                <w:szCs w:val="22"/>
              </w:rPr>
            </w:pPr>
          </w:p>
        </w:tc>
        <w:tc>
          <w:tcPr>
            <w:tcW w:w="1984" w:type="dxa"/>
            <w:tcBorders>
              <w:bottom w:val="single" w:sz="12" w:space="0" w:color="auto"/>
            </w:tcBorders>
            <w:hideMark/>
          </w:tcPr>
          <w:p w14:paraId="50D6AB59" w14:textId="77777777" w:rsidR="002D2704" w:rsidRPr="001C74EA" w:rsidRDefault="002D2704" w:rsidP="00A05687">
            <w:pPr>
              <w:rPr>
                <w:rFonts w:cstheme="minorHAnsi"/>
                <w:b/>
                <w:bCs/>
                <w:sz w:val="22"/>
                <w:szCs w:val="22"/>
              </w:rPr>
            </w:pPr>
            <w:r w:rsidRPr="001C74EA">
              <w:rPr>
                <w:rFonts w:cstheme="minorHAnsi"/>
                <w:b/>
                <w:bCs/>
                <w:sz w:val="22"/>
                <w:szCs w:val="22"/>
              </w:rPr>
              <w:t>Condition</w:t>
            </w:r>
          </w:p>
          <w:p w14:paraId="56786499" w14:textId="77777777" w:rsidR="002D2704" w:rsidRPr="001C74EA" w:rsidRDefault="002D2704" w:rsidP="00A05687">
            <w:pPr>
              <w:rPr>
                <w:rFonts w:cstheme="minorHAnsi"/>
                <w:b/>
                <w:bCs/>
                <w:sz w:val="22"/>
                <w:szCs w:val="22"/>
              </w:rPr>
            </w:pPr>
            <w:r w:rsidRPr="001C74EA">
              <w:rPr>
                <w:rFonts w:cstheme="minorHAnsi"/>
                <w:b/>
                <w:bCs/>
                <w:sz w:val="22"/>
                <w:szCs w:val="22"/>
              </w:rPr>
              <w:t> </w:t>
            </w:r>
          </w:p>
        </w:tc>
        <w:tc>
          <w:tcPr>
            <w:tcW w:w="2196" w:type="dxa"/>
            <w:tcBorders>
              <w:bottom w:val="single" w:sz="12" w:space="0" w:color="auto"/>
            </w:tcBorders>
            <w:hideMark/>
          </w:tcPr>
          <w:p w14:paraId="63B837AB" w14:textId="77777777" w:rsidR="002D2704" w:rsidRPr="001C74EA" w:rsidRDefault="002D2704" w:rsidP="00A05687">
            <w:pPr>
              <w:rPr>
                <w:rFonts w:cstheme="minorHAnsi"/>
                <w:b/>
                <w:bCs/>
                <w:sz w:val="22"/>
                <w:szCs w:val="22"/>
              </w:rPr>
            </w:pPr>
            <w:r w:rsidRPr="001C74EA">
              <w:rPr>
                <w:rFonts w:cstheme="minorHAnsi"/>
                <w:b/>
                <w:bCs/>
                <w:sz w:val="22"/>
                <w:szCs w:val="22"/>
              </w:rPr>
              <w:t>Group</w:t>
            </w:r>
          </w:p>
          <w:p w14:paraId="2D3C7F27" w14:textId="77777777" w:rsidR="002D2704" w:rsidRPr="001C74EA" w:rsidRDefault="002D2704"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04E6C174" w14:textId="77777777" w:rsidR="002D2704" w:rsidRPr="001C74EA" w:rsidRDefault="002D2704" w:rsidP="00A05687">
            <w:pPr>
              <w:rPr>
                <w:rFonts w:cstheme="minorHAnsi"/>
                <w:b/>
                <w:bCs/>
                <w:sz w:val="22"/>
                <w:szCs w:val="22"/>
              </w:rPr>
            </w:pPr>
            <w:r w:rsidRPr="001C74EA">
              <w:rPr>
                <w:rFonts w:cstheme="minorHAnsi"/>
                <w:b/>
                <w:bCs/>
                <w:sz w:val="22"/>
                <w:szCs w:val="22"/>
              </w:rPr>
              <w:t xml:space="preserve">Baseline </w:t>
            </w:r>
          </w:p>
          <w:p w14:paraId="23984128" w14:textId="77777777" w:rsidR="002D2704" w:rsidRPr="001C74EA" w:rsidRDefault="002D2704" w:rsidP="00A05687">
            <w:pPr>
              <w:rPr>
                <w:rFonts w:cstheme="minorHAnsi"/>
                <w:b/>
                <w:bCs/>
                <w:sz w:val="22"/>
                <w:szCs w:val="22"/>
              </w:rPr>
            </w:pPr>
            <w:r w:rsidRPr="001C74EA">
              <w:rPr>
                <w:rFonts w:cstheme="minorHAnsi"/>
                <w:b/>
                <w:bCs/>
                <w:sz w:val="22"/>
                <w:szCs w:val="22"/>
              </w:rPr>
              <w:t xml:space="preserve">Mean </w:t>
            </w:r>
          </w:p>
          <w:p w14:paraId="23084FFC" w14:textId="77777777" w:rsidR="002D2704" w:rsidRPr="001C74EA" w:rsidRDefault="002D2704"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10F12FB8" w14:textId="77777777" w:rsidR="002D2704" w:rsidRPr="001C74EA" w:rsidRDefault="002D2704" w:rsidP="00A05687">
            <w:pPr>
              <w:rPr>
                <w:rFonts w:cstheme="minorHAnsi"/>
                <w:b/>
                <w:bCs/>
                <w:sz w:val="22"/>
                <w:szCs w:val="22"/>
              </w:rPr>
            </w:pPr>
            <w:r w:rsidRPr="001C74EA">
              <w:rPr>
                <w:rFonts w:cstheme="minorHAnsi"/>
                <w:b/>
                <w:bCs/>
                <w:sz w:val="22"/>
                <w:szCs w:val="22"/>
              </w:rPr>
              <w:t>Final</w:t>
            </w:r>
          </w:p>
          <w:p w14:paraId="0FC07007" w14:textId="77777777" w:rsidR="002D2704" w:rsidRPr="001C74EA" w:rsidRDefault="002D2704"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64966946" w14:textId="77777777" w:rsidR="002D2704" w:rsidRPr="001C74EA" w:rsidRDefault="002D2704" w:rsidP="00A05687">
            <w:pPr>
              <w:rPr>
                <w:rFonts w:cstheme="minorHAnsi"/>
                <w:b/>
                <w:bCs/>
                <w:sz w:val="22"/>
                <w:szCs w:val="22"/>
              </w:rPr>
            </w:pPr>
            <w:r w:rsidRPr="001C74EA">
              <w:rPr>
                <w:rFonts w:cstheme="minorHAnsi"/>
                <w:b/>
                <w:bCs/>
                <w:sz w:val="22"/>
                <w:szCs w:val="22"/>
              </w:rPr>
              <w:t> Statistical Result</w:t>
            </w:r>
          </w:p>
          <w:p w14:paraId="79518D20" w14:textId="77777777" w:rsidR="002D2704" w:rsidRPr="001C74EA" w:rsidRDefault="002D2704" w:rsidP="00A05687">
            <w:pPr>
              <w:rPr>
                <w:rFonts w:cstheme="minorHAnsi"/>
                <w:b/>
                <w:bCs/>
                <w:sz w:val="22"/>
                <w:szCs w:val="22"/>
              </w:rPr>
            </w:pPr>
          </w:p>
          <w:p w14:paraId="489FF7A4" w14:textId="77777777" w:rsidR="002D2704" w:rsidRPr="001C74EA" w:rsidRDefault="002D2704" w:rsidP="00A05687">
            <w:pPr>
              <w:rPr>
                <w:rFonts w:cstheme="minorHAnsi"/>
                <w:b/>
                <w:bCs/>
                <w:sz w:val="22"/>
                <w:szCs w:val="22"/>
              </w:rPr>
            </w:pPr>
            <w:r w:rsidRPr="001C74EA">
              <w:rPr>
                <w:rFonts w:cstheme="minorHAnsi"/>
                <w:b/>
                <w:bCs/>
                <w:sz w:val="22"/>
                <w:szCs w:val="22"/>
              </w:rPr>
              <w:t>(Significant values given in bold)</w:t>
            </w:r>
          </w:p>
        </w:tc>
      </w:tr>
      <w:tr w:rsidR="002D2704" w:rsidRPr="001C74EA" w14:paraId="599E39F1" w14:textId="77777777" w:rsidTr="001C74EA">
        <w:trPr>
          <w:trHeight w:val="412"/>
        </w:trPr>
        <w:tc>
          <w:tcPr>
            <w:tcW w:w="14029" w:type="dxa"/>
            <w:gridSpan w:val="7"/>
            <w:tcBorders>
              <w:top w:val="double" w:sz="4" w:space="0" w:color="000000"/>
              <w:bottom w:val="single" w:sz="12" w:space="0" w:color="auto"/>
            </w:tcBorders>
            <w:shd w:val="clear" w:color="auto" w:fill="FFFFFF" w:themeFill="background1"/>
            <w:hideMark/>
          </w:tcPr>
          <w:p w14:paraId="6CCEEE70" w14:textId="77777777" w:rsidR="002D2704" w:rsidRPr="001C74EA" w:rsidRDefault="002D2704" w:rsidP="00A05687">
            <w:pPr>
              <w:jc w:val="center"/>
              <w:rPr>
                <w:rFonts w:cstheme="minorHAnsi"/>
                <w:b/>
                <w:bCs/>
                <w:sz w:val="22"/>
                <w:szCs w:val="22"/>
              </w:rPr>
            </w:pPr>
            <w:r w:rsidRPr="001C74EA">
              <w:rPr>
                <w:rFonts w:cstheme="minorHAnsi"/>
                <w:b/>
                <w:bCs/>
                <w:sz w:val="22"/>
                <w:szCs w:val="22"/>
              </w:rPr>
              <w:t>Functional Stability Therapeutic Footwear</w:t>
            </w:r>
          </w:p>
        </w:tc>
      </w:tr>
      <w:tr w:rsidR="002D2704" w:rsidRPr="001C74EA" w14:paraId="7979D4F9" w14:textId="77777777" w:rsidTr="001C74EA">
        <w:trPr>
          <w:trHeight w:val="340"/>
        </w:trPr>
        <w:tc>
          <w:tcPr>
            <w:tcW w:w="14029" w:type="dxa"/>
            <w:gridSpan w:val="7"/>
            <w:tcBorders>
              <w:top w:val="double" w:sz="4" w:space="0" w:color="000000"/>
              <w:bottom w:val="double" w:sz="4" w:space="0" w:color="000000"/>
            </w:tcBorders>
            <w:hideMark/>
          </w:tcPr>
          <w:p w14:paraId="2621CB1D" w14:textId="77777777" w:rsidR="002D2704" w:rsidRPr="001C74EA" w:rsidRDefault="002D2704" w:rsidP="00A05687">
            <w:pPr>
              <w:rPr>
                <w:rFonts w:cstheme="minorHAnsi"/>
                <w:b/>
                <w:bCs/>
                <w:sz w:val="22"/>
                <w:szCs w:val="22"/>
              </w:rPr>
            </w:pPr>
            <w:r w:rsidRPr="001C74EA">
              <w:rPr>
                <w:rFonts w:cstheme="minorHAnsi"/>
                <w:b/>
                <w:bCs/>
                <w:sz w:val="22"/>
                <w:szCs w:val="22"/>
              </w:rPr>
              <w:t xml:space="preserve">Radiographic (Lateral view) </w:t>
            </w:r>
            <w:r w:rsidRPr="001C74EA">
              <w:rPr>
                <w:rFonts w:cstheme="minorHAnsi"/>
                <w:sz w:val="22"/>
                <w:szCs w:val="22"/>
              </w:rPr>
              <w:t> </w:t>
            </w:r>
          </w:p>
        </w:tc>
      </w:tr>
      <w:tr w:rsidR="002D2704" w:rsidRPr="001C74EA" w14:paraId="46566427" w14:textId="77777777" w:rsidTr="002D2704">
        <w:trPr>
          <w:trHeight w:val="520"/>
        </w:trPr>
        <w:tc>
          <w:tcPr>
            <w:tcW w:w="4106" w:type="dxa"/>
            <w:vMerge w:val="restart"/>
            <w:tcBorders>
              <w:top w:val="double" w:sz="4" w:space="0" w:color="000000"/>
            </w:tcBorders>
            <w:hideMark/>
          </w:tcPr>
          <w:p w14:paraId="51EC5290" w14:textId="77777777" w:rsidR="002D2704" w:rsidRPr="001C74EA" w:rsidRDefault="002D2704" w:rsidP="002D2704">
            <w:pPr>
              <w:rPr>
                <w:rFonts w:cstheme="minorHAnsi"/>
                <w:b/>
                <w:bCs/>
                <w:sz w:val="22"/>
                <w:szCs w:val="22"/>
              </w:rPr>
            </w:pPr>
            <w:proofErr w:type="spellStart"/>
            <w:r w:rsidRPr="001C74EA">
              <w:rPr>
                <w:rFonts w:cstheme="minorHAnsi"/>
                <w:b/>
                <w:bCs/>
                <w:sz w:val="22"/>
                <w:szCs w:val="22"/>
              </w:rPr>
              <w:t>Talo</w:t>
            </w:r>
            <w:proofErr w:type="spellEnd"/>
            <w:r w:rsidRPr="001C74EA">
              <w:rPr>
                <w:rFonts w:cstheme="minorHAnsi"/>
                <w:b/>
                <w:bCs/>
                <w:sz w:val="22"/>
                <w:szCs w:val="22"/>
              </w:rPr>
              <w:t xml:space="preserve"> calcaneal angle (°)</w:t>
            </w:r>
          </w:p>
          <w:p w14:paraId="72282CC2"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0A4A1580" w14:textId="77777777" w:rsidR="002D2704" w:rsidRPr="001C74EA" w:rsidRDefault="002D2704" w:rsidP="002D2704">
            <w:pPr>
              <w:rPr>
                <w:rFonts w:cstheme="minorHAnsi"/>
                <w:sz w:val="22"/>
                <w:szCs w:val="22"/>
              </w:rPr>
            </w:pPr>
            <w:r w:rsidRPr="001C74EA">
              <w:rPr>
                <w:rFonts w:cstheme="minorHAnsi"/>
                <w:sz w:val="22"/>
                <w:szCs w:val="22"/>
              </w:rPr>
              <w:t> </w:t>
            </w:r>
          </w:p>
          <w:p w14:paraId="57278F43" w14:textId="77777777" w:rsidR="002D2704" w:rsidRPr="001C74EA" w:rsidRDefault="002D2704" w:rsidP="002D2704">
            <w:pPr>
              <w:rPr>
                <w:rFonts w:cstheme="minorHAnsi"/>
                <w:sz w:val="22"/>
                <w:szCs w:val="22"/>
              </w:rPr>
            </w:pPr>
            <w:r w:rsidRPr="001C74EA">
              <w:rPr>
                <w:rFonts w:cstheme="minorHAnsi"/>
                <w:sz w:val="22"/>
                <w:szCs w:val="22"/>
              </w:rPr>
              <w:t> </w:t>
            </w:r>
          </w:p>
          <w:p w14:paraId="23AFED49" w14:textId="77777777" w:rsidR="002D2704" w:rsidRPr="001C74EA" w:rsidRDefault="002D2704" w:rsidP="002D2704">
            <w:pPr>
              <w:rPr>
                <w:rFonts w:cstheme="minorHAnsi"/>
                <w:sz w:val="22"/>
                <w:szCs w:val="22"/>
              </w:rPr>
            </w:pPr>
            <w:r w:rsidRPr="001C74EA">
              <w:rPr>
                <w:rFonts w:cstheme="minorHAnsi"/>
                <w:sz w:val="22"/>
                <w:szCs w:val="22"/>
              </w:rPr>
              <w:t> </w:t>
            </w:r>
          </w:p>
          <w:p w14:paraId="2F2ECB3C" w14:textId="77777777" w:rsidR="002D2704" w:rsidRPr="001C74EA" w:rsidRDefault="002D2704" w:rsidP="002D2704">
            <w:pPr>
              <w:rPr>
                <w:rFonts w:cstheme="minorHAnsi"/>
                <w:sz w:val="22"/>
                <w:szCs w:val="22"/>
              </w:rPr>
            </w:pPr>
            <w:r w:rsidRPr="001C74EA">
              <w:rPr>
                <w:rFonts w:cstheme="minorHAnsi"/>
                <w:sz w:val="22"/>
                <w:szCs w:val="22"/>
              </w:rPr>
              <w:t> </w:t>
            </w:r>
          </w:p>
          <w:p w14:paraId="31377BBD" w14:textId="77777777" w:rsidR="002D2704" w:rsidRPr="001C74EA" w:rsidRDefault="002D2704" w:rsidP="002D2704">
            <w:pPr>
              <w:rPr>
                <w:rFonts w:cstheme="minorHAnsi"/>
                <w:b/>
                <w:bCs/>
                <w:sz w:val="22"/>
                <w:szCs w:val="22"/>
              </w:rPr>
            </w:pPr>
            <w:r w:rsidRPr="001C74EA">
              <w:rPr>
                <w:rFonts w:cstheme="minorHAnsi"/>
                <w:sz w:val="22"/>
                <w:szCs w:val="22"/>
              </w:rPr>
              <w:t> </w:t>
            </w:r>
          </w:p>
        </w:tc>
        <w:tc>
          <w:tcPr>
            <w:tcW w:w="1418" w:type="dxa"/>
            <w:vMerge w:val="restart"/>
          </w:tcPr>
          <w:p w14:paraId="1BF0C388" w14:textId="77777777" w:rsidR="0047796A" w:rsidRPr="001C74EA" w:rsidRDefault="0047796A" w:rsidP="0047796A">
            <w:pPr>
              <w:rPr>
                <w:rFonts w:cstheme="minorHAnsi"/>
                <w:b/>
                <w:bCs/>
                <w:sz w:val="22"/>
                <w:szCs w:val="22"/>
              </w:rPr>
            </w:pPr>
            <w:r w:rsidRPr="001C74EA">
              <w:rPr>
                <w:rFonts w:cstheme="minorHAnsi"/>
                <w:b/>
                <w:bCs/>
                <w:sz w:val="22"/>
                <w:szCs w:val="22"/>
              </w:rPr>
              <w:t>Basta et al. (1977)</w:t>
            </w:r>
          </w:p>
          <w:p w14:paraId="3892CB51" w14:textId="0B4973EB" w:rsidR="002D2704" w:rsidRPr="001C74EA" w:rsidRDefault="002D2704" w:rsidP="002D2704">
            <w:pPr>
              <w:rPr>
                <w:rFonts w:cstheme="minorHAnsi"/>
                <w:b/>
                <w:bCs/>
                <w:sz w:val="22"/>
                <w:szCs w:val="22"/>
              </w:rPr>
            </w:pPr>
          </w:p>
        </w:tc>
        <w:tc>
          <w:tcPr>
            <w:tcW w:w="1984" w:type="dxa"/>
            <w:vMerge w:val="restart"/>
            <w:tcBorders>
              <w:top w:val="double" w:sz="4" w:space="0" w:color="000000"/>
            </w:tcBorders>
            <w:hideMark/>
          </w:tcPr>
          <w:p w14:paraId="1DB7B90C" w14:textId="77777777" w:rsidR="002D2704" w:rsidRPr="001C74EA" w:rsidRDefault="002D2704" w:rsidP="002D2704">
            <w:pPr>
              <w:rPr>
                <w:rFonts w:cstheme="minorHAnsi"/>
                <w:sz w:val="22"/>
                <w:szCs w:val="22"/>
              </w:rPr>
            </w:pPr>
            <w:r w:rsidRPr="001C74EA">
              <w:rPr>
                <w:rFonts w:cstheme="minorHAnsi"/>
                <w:sz w:val="22"/>
                <w:szCs w:val="22"/>
              </w:rPr>
              <w:t>Symptomatic mobile pes planus</w:t>
            </w:r>
          </w:p>
          <w:p w14:paraId="728EAB1A" w14:textId="77777777" w:rsidR="002D2704" w:rsidRPr="001C74EA" w:rsidRDefault="002D2704" w:rsidP="002D2704">
            <w:pPr>
              <w:rPr>
                <w:rFonts w:cstheme="minorHAnsi"/>
                <w:sz w:val="22"/>
                <w:szCs w:val="22"/>
              </w:rPr>
            </w:pPr>
          </w:p>
        </w:tc>
        <w:tc>
          <w:tcPr>
            <w:tcW w:w="2196" w:type="dxa"/>
            <w:tcBorders>
              <w:top w:val="double" w:sz="4" w:space="0" w:color="000000"/>
            </w:tcBorders>
            <w:hideMark/>
          </w:tcPr>
          <w:p w14:paraId="66470BFD" w14:textId="77777777" w:rsidR="002D2704" w:rsidRPr="001C74EA" w:rsidRDefault="002D2704" w:rsidP="002D2704">
            <w:pPr>
              <w:rPr>
                <w:rFonts w:cstheme="minorHAnsi"/>
                <w:sz w:val="22"/>
                <w:szCs w:val="22"/>
              </w:rPr>
            </w:pPr>
            <w:r w:rsidRPr="001C74EA">
              <w:rPr>
                <w:rFonts w:cstheme="minorHAnsi"/>
                <w:sz w:val="22"/>
                <w:szCs w:val="22"/>
              </w:rPr>
              <w:t xml:space="preserve">Group 1 Change from BF wearing FSTF </w:t>
            </w:r>
          </w:p>
        </w:tc>
        <w:tc>
          <w:tcPr>
            <w:tcW w:w="1345" w:type="dxa"/>
            <w:tcBorders>
              <w:top w:val="double" w:sz="4" w:space="0" w:color="000000"/>
            </w:tcBorders>
            <w:noWrap/>
            <w:hideMark/>
          </w:tcPr>
          <w:p w14:paraId="4EA3D960" w14:textId="77777777" w:rsidR="002D2704" w:rsidRPr="001C74EA" w:rsidRDefault="002D2704" w:rsidP="002D2704">
            <w:pPr>
              <w:rPr>
                <w:rFonts w:cstheme="minorHAnsi"/>
                <w:sz w:val="22"/>
                <w:szCs w:val="22"/>
              </w:rPr>
            </w:pPr>
            <w:r w:rsidRPr="001C74EA">
              <w:rPr>
                <w:rFonts w:cstheme="minorHAnsi"/>
                <w:sz w:val="22"/>
                <w:szCs w:val="22"/>
              </w:rPr>
              <w:t>0.9</w:t>
            </w:r>
          </w:p>
        </w:tc>
        <w:tc>
          <w:tcPr>
            <w:tcW w:w="1146" w:type="dxa"/>
            <w:tcBorders>
              <w:top w:val="double" w:sz="4" w:space="0" w:color="000000"/>
            </w:tcBorders>
            <w:hideMark/>
          </w:tcPr>
          <w:p w14:paraId="7ED72A5D" w14:textId="77777777" w:rsidR="002D2704" w:rsidRPr="001C74EA" w:rsidRDefault="002D2704" w:rsidP="002D2704">
            <w:pPr>
              <w:rPr>
                <w:rFonts w:cstheme="minorHAnsi"/>
                <w:sz w:val="22"/>
                <w:szCs w:val="22"/>
              </w:rPr>
            </w:pPr>
            <w:r w:rsidRPr="001C74EA">
              <w:rPr>
                <w:rFonts w:cstheme="minorHAnsi"/>
                <w:sz w:val="22"/>
                <w:szCs w:val="22"/>
              </w:rPr>
              <w:t> </w:t>
            </w:r>
          </w:p>
        </w:tc>
        <w:tc>
          <w:tcPr>
            <w:tcW w:w="1834" w:type="dxa"/>
            <w:vMerge w:val="restart"/>
            <w:tcBorders>
              <w:top w:val="double" w:sz="4" w:space="0" w:color="000000"/>
            </w:tcBorders>
            <w:hideMark/>
          </w:tcPr>
          <w:p w14:paraId="1F81209B" w14:textId="77777777" w:rsidR="002D2704" w:rsidRPr="001C74EA" w:rsidRDefault="002D2704" w:rsidP="002D2704">
            <w:pPr>
              <w:rPr>
                <w:rFonts w:cstheme="minorHAnsi"/>
                <w:sz w:val="22"/>
                <w:szCs w:val="22"/>
              </w:rPr>
            </w:pPr>
            <w:r w:rsidRPr="001C74EA">
              <w:rPr>
                <w:rFonts w:cstheme="minorHAnsi"/>
                <w:sz w:val="22"/>
                <w:szCs w:val="22"/>
              </w:rPr>
              <w:t>No Statistical test for significance performed</w:t>
            </w:r>
          </w:p>
          <w:p w14:paraId="37CCA6A9"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41227EC1"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63659863"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4B940BD8"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09973D4E" w14:textId="77777777" w:rsidR="002D2704" w:rsidRPr="001C74EA" w:rsidRDefault="002D2704" w:rsidP="002D2704">
            <w:pPr>
              <w:rPr>
                <w:rFonts w:cstheme="minorHAnsi"/>
                <w:b/>
                <w:bCs/>
                <w:sz w:val="22"/>
                <w:szCs w:val="22"/>
              </w:rPr>
            </w:pPr>
            <w:r w:rsidRPr="001C74EA">
              <w:rPr>
                <w:rFonts w:cstheme="minorHAnsi"/>
                <w:b/>
                <w:bCs/>
                <w:sz w:val="22"/>
                <w:szCs w:val="22"/>
              </w:rPr>
              <w:t> </w:t>
            </w:r>
          </w:p>
          <w:p w14:paraId="0A179907" w14:textId="77777777" w:rsidR="002D2704" w:rsidRPr="001C74EA" w:rsidRDefault="002D2704" w:rsidP="002D2704">
            <w:pPr>
              <w:rPr>
                <w:rFonts w:cstheme="minorHAnsi"/>
                <w:sz w:val="22"/>
                <w:szCs w:val="22"/>
              </w:rPr>
            </w:pPr>
            <w:r w:rsidRPr="001C74EA">
              <w:rPr>
                <w:rFonts w:cstheme="minorHAnsi"/>
                <w:b/>
                <w:bCs/>
                <w:sz w:val="22"/>
                <w:szCs w:val="22"/>
              </w:rPr>
              <w:t> </w:t>
            </w:r>
          </w:p>
        </w:tc>
      </w:tr>
      <w:tr w:rsidR="002D2704" w:rsidRPr="001C74EA" w14:paraId="2D830AB7" w14:textId="77777777" w:rsidTr="001C74EA">
        <w:trPr>
          <w:trHeight w:val="540"/>
        </w:trPr>
        <w:tc>
          <w:tcPr>
            <w:tcW w:w="4106" w:type="dxa"/>
            <w:vMerge/>
            <w:hideMark/>
          </w:tcPr>
          <w:p w14:paraId="7B4D185C" w14:textId="77777777" w:rsidR="002D2704" w:rsidRPr="001C74EA" w:rsidRDefault="002D2704" w:rsidP="002D2704">
            <w:pPr>
              <w:rPr>
                <w:rFonts w:cstheme="minorHAnsi"/>
                <w:b/>
                <w:bCs/>
                <w:sz w:val="22"/>
                <w:szCs w:val="22"/>
              </w:rPr>
            </w:pPr>
          </w:p>
        </w:tc>
        <w:tc>
          <w:tcPr>
            <w:tcW w:w="1418" w:type="dxa"/>
            <w:vMerge/>
            <w:hideMark/>
          </w:tcPr>
          <w:p w14:paraId="57AC8CB6" w14:textId="77777777" w:rsidR="002D2704" w:rsidRPr="001C74EA" w:rsidRDefault="002D2704" w:rsidP="002D2704">
            <w:pPr>
              <w:rPr>
                <w:rFonts w:cstheme="minorHAnsi"/>
                <w:sz w:val="22"/>
                <w:szCs w:val="22"/>
              </w:rPr>
            </w:pPr>
          </w:p>
        </w:tc>
        <w:tc>
          <w:tcPr>
            <w:tcW w:w="1984" w:type="dxa"/>
            <w:vMerge/>
            <w:hideMark/>
          </w:tcPr>
          <w:p w14:paraId="119F15BC" w14:textId="77777777" w:rsidR="002D2704" w:rsidRPr="001C74EA" w:rsidRDefault="002D2704" w:rsidP="002D2704">
            <w:pPr>
              <w:rPr>
                <w:rFonts w:cstheme="minorHAnsi"/>
                <w:sz w:val="22"/>
                <w:szCs w:val="22"/>
              </w:rPr>
            </w:pPr>
          </w:p>
        </w:tc>
        <w:tc>
          <w:tcPr>
            <w:tcW w:w="2196" w:type="dxa"/>
            <w:hideMark/>
          </w:tcPr>
          <w:p w14:paraId="1F118B31" w14:textId="77777777" w:rsidR="002D2704" w:rsidRPr="001C74EA" w:rsidRDefault="002D2704" w:rsidP="002D2704">
            <w:pPr>
              <w:rPr>
                <w:rFonts w:cstheme="minorHAnsi"/>
                <w:sz w:val="22"/>
                <w:szCs w:val="22"/>
              </w:rPr>
            </w:pPr>
            <w:r w:rsidRPr="001C74EA">
              <w:rPr>
                <w:rFonts w:cstheme="minorHAnsi"/>
                <w:sz w:val="22"/>
                <w:szCs w:val="22"/>
              </w:rPr>
              <w:t>Group 1 Change from FSTF wearing FSTF + CNP</w:t>
            </w:r>
          </w:p>
        </w:tc>
        <w:tc>
          <w:tcPr>
            <w:tcW w:w="1345" w:type="dxa"/>
            <w:noWrap/>
            <w:hideMark/>
          </w:tcPr>
          <w:p w14:paraId="7F158B9F" w14:textId="77777777" w:rsidR="002D2704" w:rsidRPr="001C74EA" w:rsidRDefault="002D2704" w:rsidP="002D2704">
            <w:pPr>
              <w:rPr>
                <w:rFonts w:cstheme="minorHAnsi"/>
                <w:sz w:val="22"/>
                <w:szCs w:val="22"/>
              </w:rPr>
            </w:pPr>
            <w:r w:rsidRPr="001C74EA">
              <w:rPr>
                <w:rFonts w:cstheme="minorHAnsi"/>
                <w:sz w:val="22"/>
                <w:szCs w:val="22"/>
              </w:rPr>
              <w:t> </w:t>
            </w:r>
          </w:p>
        </w:tc>
        <w:tc>
          <w:tcPr>
            <w:tcW w:w="1146" w:type="dxa"/>
            <w:hideMark/>
          </w:tcPr>
          <w:p w14:paraId="789A5522" w14:textId="77777777" w:rsidR="002D2704" w:rsidRPr="001C74EA" w:rsidRDefault="002D2704" w:rsidP="002D2704">
            <w:pPr>
              <w:rPr>
                <w:rFonts w:cstheme="minorHAnsi"/>
                <w:sz w:val="22"/>
                <w:szCs w:val="22"/>
              </w:rPr>
            </w:pPr>
            <w:r w:rsidRPr="001C74EA">
              <w:rPr>
                <w:rFonts w:cstheme="minorHAnsi"/>
                <w:sz w:val="22"/>
                <w:szCs w:val="22"/>
              </w:rPr>
              <w:t>-1.35</w:t>
            </w:r>
          </w:p>
        </w:tc>
        <w:tc>
          <w:tcPr>
            <w:tcW w:w="1834" w:type="dxa"/>
            <w:vMerge/>
            <w:hideMark/>
          </w:tcPr>
          <w:p w14:paraId="53C0FBA7" w14:textId="77777777" w:rsidR="002D2704" w:rsidRPr="001C74EA" w:rsidRDefault="002D2704" w:rsidP="002D2704">
            <w:pPr>
              <w:rPr>
                <w:rFonts w:cstheme="minorHAnsi"/>
                <w:b/>
                <w:bCs/>
                <w:sz w:val="22"/>
                <w:szCs w:val="22"/>
              </w:rPr>
            </w:pPr>
          </w:p>
        </w:tc>
      </w:tr>
      <w:tr w:rsidR="002D2704" w:rsidRPr="001C74EA" w14:paraId="2D85C21F" w14:textId="77777777" w:rsidTr="001C74EA">
        <w:trPr>
          <w:trHeight w:val="520"/>
        </w:trPr>
        <w:tc>
          <w:tcPr>
            <w:tcW w:w="4106" w:type="dxa"/>
            <w:vMerge/>
            <w:noWrap/>
            <w:hideMark/>
          </w:tcPr>
          <w:p w14:paraId="173EC82E" w14:textId="77777777" w:rsidR="002D2704" w:rsidRPr="001C74EA" w:rsidRDefault="002D2704" w:rsidP="002D2704">
            <w:pPr>
              <w:rPr>
                <w:rFonts w:cstheme="minorHAnsi"/>
                <w:sz w:val="22"/>
                <w:szCs w:val="22"/>
              </w:rPr>
            </w:pPr>
          </w:p>
        </w:tc>
        <w:tc>
          <w:tcPr>
            <w:tcW w:w="1418" w:type="dxa"/>
            <w:vMerge/>
            <w:hideMark/>
          </w:tcPr>
          <w:p w14:paraId="5E923AF1" w14:textId="77777777" w:rsidR="002D2704" w:rsidRPr="001C74EA" w:rsidRDefault="002D2704" w:rsidP="002D2704">
            <w:pPr>
              <w:rPr>
                <w:rFonts w:cstheme="minorHAnsi"/>
                <w:sz w:val="22"/>
                <w:szCs w:val="22"/>
              </w:rPr>
            </w:pPr>
          </w:p>
        </w:tc>
        <w:tc>
          <w:tcPr>
            <w:tcW w:w="1984" w:type="dxa"/>
            <w:vMerge/>
            <w:hideMark/>
          </w:tcPr>
          <w:p w14:paraId="2AEC0C2A" w14:textId="77777777" w:rsidR="002D2704" w:rsidRPr="001C74EA" w:rsidRDefault="002D2704" w:rsidP="002D2704">
            <w:pPr>
              <w:rPr>
                <w:rFonts w:cstheme="minorHAnsi"/>
                <w:sz w:val="22"/>
                <w:szCs w:val="22"/>
              </w:rPr>
            </w:pPr>
          </w:p>
        </w:tc>
        <w:tc>
          <w:tcPr>
            <w:tcW w:w="2196" w:type="dxa"/>
            <w:hideMark/>
          </w:tcPr>
          <w:p w14:paraId="3C9B6E37" w14:textId="77777777" w:rsidR="002D2704" w:rsidRPr="001C74EA" w:rsidRDefault="002D2704" w:rsidP="002D2704">
            <w:pPr>
              <w:rPr>
                <w:rFonts w:cstheme="minorHAnsi"/>
                <w:sz w:val="22"/>
                <w:szCs w:val="22"/>
              </w:rPr>
            </w:pPr>
            <w:r w:rsidRPr="001C74EA">
              <w:rPr>
                <w:rFonts w:cstheme="minorHAnsi"/>
                <w:sz w:val="22"/>
                <w:szCs w:val="22"/>
              </w:rPr>
              <w:t xml:space="preserve">Group2 Change from BF with FSTF </w:t>
            </w:r>
          </w:p>
        </w:tc>
        <w:tc>
          <w:tcPr>
            <w:tcW w:w="1345" w:type="dxa"/>
            <w:noWrap/>
            <w:hideMark/>
          </w:tcPr>
          <w:p w14:paraId="31E00E58" w14:textId="77777777" w:rsidR="002D2704" w:rsidRPr="001C74EA" w:rsidRDefault="002D2704" w:rsidP="002D2704">
            <w:pPr>
              <w:rPr>
                <w:rFonts w:cstheme="minorHAnsi"/>
                <w:sz w:val="22"/>
                <w:szCs w:val="22"/>
              </w:rPr>
            </w:pPr>
            <w:r w:rsidRPr="001C74EA">
              <w:rPr>
                <w:rFonts w:cstheme="minorHAnsi"/>
                <w:sz w:val="22"/>
                <w:szCs w:val="22"/>
              </w:rPr>
              <w:t>0.7</w:t>
            </w:r>
          </w:p>
        </w:tc>
        <w:tc>
          <w:tcPr>
            <w:tcW w:w="1146" w:type="dxa"/>
            <w:hideMark/>
          </w:tcPr>
          <w:p w14:paraId="7B93220D" w14:textId="77777777" w:rsidR="002D2704" w:rsidRPr="001C74EA" w:rsidRDefault="002D2704" w:rsidP="002D2704">
            <w:pPr>
              <w:rPr>
                <w:rFonts w:cstheme="minorHAnsi"/>
                <w:sz w:val="22"/>
                <w:szCs w:val="22"/>
              </w:rPr>
            </w:pPr>
            <w:r w:rsidRPr="001C74EA">
              <w:rPr>
                <w:rFonts w:cstheme="minorHAnsi"/>
                <w:sz w:val="22"/>
                <w:szCs w:val="22"/>
              </w:rPr>
              <w:t> </w:t>
            </w:r>
          </w:p>
        </w:tc>
        <w:tc>
          <w:tcPr>
            <w:tcW w:w="1834" w:type="dxa"/>
            <w:vMerge/>
            <w:hideMark/>
          </w:tcPr>
          <w:p w14:paraId="568E55FD" w14:textId="77777777" w:rsidR="002D2704" w:rsidRPr="001C74EA" w:rsidRDefault="002D2704" w:rsidP="002D2704">
            <w:pPr>
              <w:rPr>
                <w:rFonts w:cstheme="minorHAnsi"/>
                <w:b/>
                <w:bCs/>
                <w:sz w:val="22"/>
                <w:szCs w:val="22"/>
              </w:rPr>
            </w:pPr>
          </w:p>
        </w:tc>
      </w:tr>
      <w:tr w:rsidR="002D2704" w:rsidRPr="001C74EA" w14:paraId="6F7F84D4" w14:textId="77777777" w:rsidTr="001C74EA">
        <w:trPr>
          <w:trHeight w:val="540"/>
        </w:trPr>
        <w:tc>
          <w:tcPr>
            <w:tcW w:w="4106" w:type="dxa"/>
            <w:vMerge/>
            <w:hideMark/>
          </w:tcPr>
          <w:p w14:paraId="7F74F8B9" w14:textId="77777777" w:rsidR="002D2704" w:rsidRPr="001C74EA" w:rsidRDefault="002D2704" w:rsidP="002D2704">
            <w:pPr>
              <w:rPr>
                <w:rFonts w:cstheme="minorHAnsi"/>
                <w:sz w:val="22"/>
                <w:szCs w:val="22"/>
              </w:rPr>
            </w:pPr>
          </w:p>
        </w:tc>
        <w:tc>
          <w:tcPr>
            <w:tcW w:w="1418" w:type="dxa"/>
            <w:vMerge/>
            <w:hideMark/>
          </w:tcPr>
          <w:p w14:paraId="4576CCC4" w14:textId="77777777" w:rsidR="002D2704" w:rsidRPr="001C74EA" w:rsidRDefault="002D2704" w:rsidP="002D2704">
            <w:pPr>
              <w:rPr>
                <w:rFonts w:cstheme="minorHAnsi"/>
                <w:sz w:val="22"/>
                <w:szCs w:val="22"/>
              </w:rPr>
            </w:pPr>
          </w:p>
        </w:tc>
        <w:tc>
          <w:tcPr>
            <w:tcW w:w="1984" w:type="dxa"/>
            <w:vMerge/>
            <w:hideMark/>
          </w:tcPr>
          <w:p w14:paraId="799A42E8" w14:textId="77777777" w:rsidR="002D2704" w:rsidRPr="001C74EA" w:rsidRDefault="002D2704" w:rsidP="002D2704">
            <w:pPr>
              <w:rPr>
                <w:rFonts w:cstheme="minorHAnsi"/>
                <w:sz w:val="22"/>
                <w:szCs w:val="22"/>
              </w:rPr>
            </w:pPr>
          </w:p>
        </w:tc>
        <w:tc>
          <w:tcPr>
            <w:tcW w:w="2196" w:type="dxa"/>
            <w:hideMark/>
          </w:tcPr>
          <w:p w14:paraId="2E05B7F7" w14:textId="77777777" w:rsidR="002D2704" w:rsidRPr="001C74EA" w:rsidRDefault="002D2704" w:rsidP="002D2704">
            <w:pPr>
              <w:rPr>
                <w:rFonts w:cstheme="minorHAnsi"/>
                <w:sz w:val="22"/>
                <w:szCs w:val="22"/>
              </w:rPr>
            </w:pPr>
            <w:r w:rsidRPr="001C74EA">
              <w:rPr>
                <w:rFonts w:cstheme="minorHAnsi"/>
                <w:sz w:val="22"/>
                <w:szCs w:val="22"/>
              </w:rPr>
              <w:t>Group 2 Change from FSTF wearing FSTF + CNP</w:t>
            </w:r>
          </w:p>
        </w:tc>
        <w:tc>
          <w:tcPr>
            <w:tcW w:w="1345" w:type="dxa"/>
            <w:noWrap/>
            <w:hideMark/>
          </w:tcPr>
          <w:p w14:paraId="2C6F57F9" w14:textId="77777777" w:rsidR="002D2704" w:rsidRPr="001C74EA" w:rsidRDefault="002D2704" w:rsidP="002D2704">
            <w:pPr>
              <w:rPr>
                <w:rFonts w:cstheme="minorHAnsi"/>
                <w:sz w:val="22"/>
                <w:szCs w:val="22"/>
              </w:rPr>
            </w:pPr>
            <w:r w:rsidRPr="001C74EA">
              <w:rPr>
                <w:rFonts w:cstheme="minorHAnsi"/>
                <w:sz w:val="22"/>
                <w:szCs w:val="22"/>
              </w:rPr>
              <w:t> </w:t>
            </w:r>
          </w:p>
        </w:tc>
        <w:tc>
          <w:tcPr>
            <w:tcW w:w="1146" w:type="dxa"/>
            <w:hideMark/>
          </w:tcPr>
          <w:p w14:paraId="468EABBF" w14:textId="77777777" w:rsidR="002D2704" w:rsidRPr="001C74EA" w:rsidRDefault="002D2704" w:rsidP="002D2704">
            <w:pPr>
              <w:rPr>
                <w:rFonts w:cstheme="minorHAnsi"/>
                <w:sz w:val="22"/>
                <w:szCs w:val="22"/>
              </w:rPr>
            </w:pPr>
            <w:r w:rsidRPr="001C74EA">
              <w:rPr>
                <w:rFonts w:cstheme="minorHAnsi"/>
                <w:sz w:val="22"/>
                <w:szCs w:val="22"/>
              </w:rPr>
              <w:t>-1.25</w:t>
            </w:r>
          </w:p>
        </w:tc>
        <w:tc>
          <w:tcPr>
            <w:tcW w:w="1834" w:type="dxa"/>
            <w:vMerge/>
            <w:hideMark/>
          </w:tcPr>
          <w:p w14:paraId="6A5F9261" w14:textId="77777777" w:rsidR="002D2704" w:rsidRPr="001C74EA" w:rsidRDefault="002D2704" w:rsidP="002D2704">
            <w:pPr>
              <w:rPr>
                <w:rFonts w:cstheme="minorHAnsi"/>
                <w:b/>
                <w:bCs/>
                <w:sz w:val="22"/>
                <w:szCs w:val="22"/>
              </w:rPr>
            </w:pPr>
          </w:p>
        </w:tc>
      </w:tr>
      <w:tr w:rsidR="002D2704" w:rsidRPr="001C74EA" w14:paraId="1294DC46" w14:textId="77777777" w:rsidTr="001C74EA">
        <w:trPr>
          <w:trHeight w:val="620"/>
        </w:trPr>
        <w:tc>
          <w:tcPr>
            <w:tcW w:w="4106" w:type="dxa"/>
            <w:vMerge/>
            <w:hideMark/>
          </w:tcPr>
          <w:p w14:paraId="0A17A0F2" w14:textId="77777777" w:rsidR="002D2704" w:rsidRPr="001C74EA" w:rsidRDefault="002D2704" w:rsidP="002D2704">
            <w:pPr>
              <w:rPr>
                <w:rFonts w:cstheme="minorHAnsi"/>
                <w:sz w:val="22"/>
                <w:szCs w:val="22"/>
              </w:rPr>
            </w:pPr>
          </w:p>
        </w:tc>
        <w:tc>
          <w:tcPr>
            <w:tcW w:w="1418" w:type="dxa"/>
            <w:vMerge/>
            <w:hideMark/>
          </w:tcPr>
          <w:p w14:paraId="478614FE" w14:textId="77777777" w:rsidR="002D2704" w:rsidRPr="001C74EA" w:rsidRDefault="002D2704" w:rsidP="002D2704">
            <w:pPr>
              <w:rPr>
                <w:rFonts w:cstheme="minorHAnsi"/>
                <w:sz w:val="22"/>
                <w:szCs w:val="22"/>
              </w:rPr>
            </w:pPr>
          </w:p>
        </w:tc>
        <w:tc>
          <w:tcPr>
            <w:tcW w:w="1984" w:type="dxa"/>
            <w:vMerge/>
            <w:hideMark/>
          </w:tcPr>
          <w:p w14:paraId="7DE02D23" w14:textId="77777777" w:rsidR="002D2704" w:rsidRPr="001C74EA" w:rsidRDefault="002D2704" w:rsidP="002D2704">
            <w:pPr>
              <w:rPr>
                <w:rFonts w:cstheme="minorHAnsi"/>
                <w:sz w:val="22"/>
                <w:szCs w:val="22"/>
              </w:rPr>
            </w:pPr>
          </w:p>
        </w:tc>
        <w:tc>
          <w:tcPr>
            <w:tcW w:w="2196" w:type="dxa"/>
            <w:hideMark/>
          </w:tcPr>
          <w:p w14:paraId="1C3081E4" w14:textId="77777777" w:rsidR="002D2704" w:rsidRPr="001C74EA" w:rsidRDefault="002D2704" w:rsidP="002D2704">
            <w:pPr>
              <w:rPr>
                <w:rFonts w:cstheme="minorHAnsi"/>
                <w:sz w:val="22"/>
                <w:szCs w:val="22"/>
              </w:rPr>
            </w:pPr>
            <w:r w:rsidRPr="001C74EA">
              <w:rPr>
                <w:rFonts w:cstheme="minorHAnsi"/>
                <w:sz w:val="22"/>
                <w:szCs w:val="22"/>
              </w:rPr>
              <w:t>Group 3 -6</w:t>
            </w:r>
          </w:p>
        </w:tc>
        <w:tc>
          <w:tcPr>
            <w:tcW w:w="1345" w:type="dxa"/>
            <w:hideMark/>
          </w:tcPr>
          <w:p w14:paraId="0BF3CA25" w14:textId="77777777" w:rsidR="002D2704" w:rsidRPr="001C74EA" w:rsidRDefault="002D2704" w:rsidP="002D2704">
            <w:pPr>
              <w:rPr>
                <w:rFonts w:cstheme="minorHAnsi"/>
                <w:sz w:val="22"/>
                <w:szCs w:val="22"/>
              </w:rPr>
            </w:pPr>
            <w:r w:rsidRPr="001C74EA">
              <w:rPr>
                <w:rFonts w:cstheme="minorHAnsi"/>
                <w:sz w:val="22"/>
                <w:szCs w:val="22"/>
              </w:rPr>
              <w:t>No Data Reported</w:t>
            </w:r>
          </w:p>
        </w:tc>
        <w:tc>
          <w:tcPr>
            <w:tcW w:w="1146" w:type="dxa"/>
            <w:hideMark/>
          </w:tcPr>
          <w:p w14:paraId="229E9767" w14:textId="77777777" w:rsidR="002D2704" w:rsidRPr="001C74EA" w:rsidRDefault="002D2704" w:rsidP="002D2704">
            <w:pPr>
              <w:rPr>
                <w:rFonts w:cstheme="minorHAnsi"/>
                <w:sz w:val="22"/>
                <w:szCs w:val="22"/>
              </w:rPr>
            </w:pPr>
            <w:r w:rsidRPr="001C74EA">
              <w:rPr>
                <w:rFonts w:cstheme="minorHAnsi"/>
                <w:sz w:val="22"/>
                <w:szCs w:val="22"/>
              </w:rPr>
              <w:t>No Data Reported</w:t>
            </w:r>
          </w:p>
        </w:tc>
        <w:tc>
          <w:tcPr>
            <w:tcW w:w="1834" w:type="dxa"/>
            <w:vMerge/>
            <w:hideMark/>
          </w:tcPr>
          <w:p w14:paraId="39231978" w14:textId="77777777" w:rsidR="002D2704" w:rsidRPr="001C74EA" w:rsidRDefault="002D2704" w:rsidP="002D2704">
            <w:pPr>
              <w:rPr>
                <w:rFonts w:cstheme="minorHAnsi"/>
                <w:b/>
                <w:bCs/>
                <w:sz w:val="22"/>
                <w:szCs w:val="22"/>
              </w:rPr>
            </w:pPr>
          </w:p>
        </w:tc>
      </w:tr>
      <w:tr w:rsidR="002D2704" w:rsidRPr="001C74EA" w14:paraId="388142D5" w14:textId="77777777" w:rsidTr="001C74EA">
        <w:trPr>
          <w:trHeight w:val="520"/>
        </w:trPr>
        <w:tc>
          <w:tcPr>
            <w:tcW w:w="4106" w:type="dxa"/>
            <w:vMerge/>
            <w:hideMark/>
          </w:tcPr>
          <w:p w14:paraId="73D32E70" w14:textId="77777777" w:rsidR="002D2704" w:rsidRPr="001C74EA" w:rsidRDefault="002D2704" w:rsidP="002D2704">
            <w:pPr>
              <w:rPr>
                <w:rFonts w:cstheme="minorHAnsi"/>
                <w:sz w:val="22"/>
                <w:szCs w:val="22"/>
              </w:rPr>
            </w:pPr>
          </w:p>
        </w:tc>
        <w:tc>
          <w:tcPr>
            <w:tcW w:w="1418" w:type="dxa"/>
            <w:vMerge/>
            <w:hideMark/>
          </w:tcPr>
          <w:p w14:paraId="07A963B2" w14:textId="77777777" w:rsidR="002D2704" w:rsidRPr="001C74EA" w:rsidRDefault="002D2704" w:rsidP="002D2704">
            <w:pPr>
              <w:rPr>
                <w:rFonts w:cstheme="minorHAnsi"/>
                <w:sz w:val="22"/>
                <w:szCs w:val="22"/>
              </w:rPr>
            </w:pPr>
          </w:p>
        </w:tc>
        <w:tc>
          <w:tcPr>
            <w:tcW w:w="1984" w:type="dxa"/>
            <w:vMerge/>
            <w:hideMark/>
          </w:tcPr>
          <w:p w14:paraId="08625173" w14:textId="77777777" w:rsidR="002D2704" w:rsidRPr="001C74EA" w:rsidRDefault="002D2704" w:rsidP="002D2704">
            <w:pPr>
              <w:rPr>
                <w:rFonts w:cstheme="minorHAnsi"/>
                <w:sz w:val="22"/>
                <w:szCs w:val="22"/>
              </w:rPr>
            </w:pPr>
          </w:p>
        </w:tc>
        <w:tc>
          <w:tcPr>
            <w:tcW w:w="2196" w:type="dxa"/>
            <w:hideMark/>
          </w:tcPr>
          <w:p w14:paraId="3EDB5B94" w14:textId="77777777" w:rsidR="002D2704" w:rsidRPr="001C74EA" w:rsidRDefault="002D2704" w:rsidP="002D2704">
            <w:pPr>
              <w:rPr>
                <w:rFonts w:cstheme="minorHAnsi"/>
                <w:sz w:val="22"/>
                <w:szCs w:val="22"/>
              </w:rPr>
            </w:pPr>
            <w:r w:rsidRPr="001C74EA">
              <w:rPr>
                <w:rFonts w:cstheme="minorHAnsi"/>
                <w:sz w:val="22"/>
                <w:szCs w:val="22"/>
              </w:rPr>
              <w:t xml:space="preserve">Group 7 Change from BF wearing FSTF </w:t>
            </w:r>
          </w:p>
        </w:tc>
        <w:tc>
          <w:tcPr>
            <w:tcW w:w="1345" w:type="dxa"/>
            <w:noWrap/>
            <w:hideMark/>
          </w:tcPr>
          <w:p w14:paraId="00551C74" w14:textId="77777777" w:rsidR="002D2704" w:rsidRPr="001C74EA" w:rsidRDefault="002D2704" w:rsidP="002D2704">
            <w:pPr>
              <w:rPr>
                <w:rFonts w:cstheme="minorHAnsi"/>
                <w:sz w:val="22"/>
                <w:szCs w:val="22"/>
              </w:rPr>
            </w:pPr>
            <w:r w:rsidRPr="001C74EA">
              <w:rPr>
                <w:rFonts w:cstheme="minorHAnsi"/>
                <w:sz w:val="22"/>
                <w:szCs w:val="22"/>
              </w:rPr>
              <w:t>0.8</w:t>
            </w:r>
          </w:p>
        </w:tc>
        <w:tc>
          <w:tcPr>
            <w:tcW w:w="1146" w:type="dxa"/>
            <w:hideMark/>
          </w:tcPr>
          <w:p w14:paraId="5C313FE4" w14:textId="77777777" w:rsidR="002D2704" w:rsidRPr="001C74EA" w:rsidRDefault="002D2704" w:rsidP="002D2704">
            <w:pPr>
              <w:rPr>
                <w:rFonts w:cstheme="minorHAnsi"/>
                <w:sz w:val="22"/>
                <w:szCs w:val="22"/>
              </w:rPr>
            </w:pPr>
            <w:r w:rsidRPr="001C74EA">
              <w:rPr>
                <w:rFonts w:cstheme="minorHAnsi"/>
                <w:sz w:val="22"/>
                <w:szCs w:val="22"/>
              </w:rPr>
              <w:t> </w:t>
            </w:r>
          </w:p>
        </w:tc>
        <w:tc>
          <w:tcPr>
            <w:tcW w:w="1834" w:type="dxa"/>
            <w:vMerge/>
            <w:hideMark/>
          </w:tcPr>
          <w:p w14:paraId="686CFF0B" w14:textId="77777777" w:rsidR="002D2704" w:rsidRPr="001C74EA" w:rsidRDefault="002D2704" w:rsidP="002D2704">
            <w:pPr>
              <w:rPr>
                <w:rFonts w:cstheme="minorHAnsi"/>
                <w:b/>
                <w:bCs/>
                <w:sz w:val="22"/>
                <w:szCs w:val="22"/>
              </w:rPr>
            </w:pPr>
          </w:p>
        </w:tc>
      </w:tr>
      <w:tr w:rsidR="002D2704" w:rsidRPr="001C74EA" w14:paraId="15FF88B0" w14:textId="77777777" w:rsidTr="001C74EA">
        <w:trPr>
          <w:trHeight w:val="540"/>
        </w:trPr>
        <w:tc>
          <w:tcPr>
            <w:tcW w:w="4106" w:type="dxa"/>
            <w:vMerge/>
            <w:tcBorders>
              <w:bottom w:val="double" w:sz="4" w:space="0" w:color="000000"/>
            </w:tcBorders>
            <w:hideMark/>
          </w:tcPr>
          <w:p w14:paraId="51EDA631" w14:textId="77777777" w:rsidR="002D2704" w:rsidRPr="001C74EA" w:rsidRDefault="002D2704" w:rsidP="002D2704">
            <w:pPr>
              <w:rPr>
                <w:rFonts w:cstheme="minorHAnsi"/>
                <w:sz w:val="22"/>
                <w:szCs w:val="22"/>
              </w:rPr>
            </w:pPr>
          </w:p>
        </w:tc>
        <w:tc>
          <w:tcPr>
            <w:tcW w:w="1418" w:type="dxa"/>
            <w:vMerge/>
            <w:tcBorders>
              <w:bottom w:val="double" w:sz="4" w:space="0" w:color="000000"/>
            </w:tcBorders>
            <w:hideMark/>
          </w:tcPr>
          <w:p w14:paraId="250D8436" w14:textId="77777777" w:rsidR="002D2704" w:rsidRPr="001C74EA" w:rsidRDefault="002D2704" w:rsidP="002D2704">
            <w:pPr>
              <w:rPr>
                <w:rFonts w:cstheme="minorHAnsi"/>
                <w:sz w:val="22"/>
                <w:szCs w:val="22"/>
              </w:rPr>
            </w:pPr>
          </w:p>
        </w:tc>
        <w:tc>
          <w:tcPr>
            <w:tcW w:w="1984" w:type="dxa"/>
            <w:vMerge/>
            <w:tcBorders>
              <w:bottom w:val="double" w:sz="4" w:space="0" w:color="000000"/>
            </w:tcBorders>
            <w:hideMark/>
          </w:tcPr>
          <w:p w14:paraId="1295E05D" w14:textId="77777777" w:rsidR="002D2704" w:rsidRPr="001C74EA" w:rsidRDefault="002D2704" w:rsidP="002D2704">
            <w:pPr>
              <w:rPr>
                <w:rFonts w:cstheme="minorHAnsi"/>
                <w:sz w:val="22"/>
                <w:szCs w:val="22"/>
              </w:rPr>
            </w:pPr>
          </w:p>
        </w:tc>
        <w:tc>
          <w:tcPr>
            <w:tcW w:w="2196" w:type="dxa"/>
            <w:tcBorders>
              <w:bottom w:val="double" w:sz="4" w:space="0" w:color="000000"/>
            </w:tcBorders>
            <w:hideMark/>
          </w:tcPr>
          <w:p w14:paraId="1ACD13F9" w14:textId="77777777" w:rsidR="002D2704" w:rsidRPr="001C74EA" w:rsidRDefault="002D2704" w:rsidP="002D2704">
            <w:pPr>
              <w:rPr>
                <w:rFonts w:cstheme="minorHAnsi"/>
                <w:sz w:val="22"/>
                <w:szCs w:val="22"/>
              </w:rPr>
            </w:pPr>
            <w:r w:rsidRPr="001C74EA">
              <w:rPr>
                <w:rFonts w:cstheme="minorHAnsi"/>
                <w:sz w:val="22"/>
                <w:szCs w:val="22"/>
              </w:rPr>
              <w:t>Group 7 Change from FSTF wearing FSTF+CNP</w:t>
            </w:r>
          </w:p>
        </w:tc>
        <w:tc>
          <w:tcPr>
            <w:tcW w:w="1345" w:type="dxa"/>
            <w:tcBorders>
              <w:bottom w:val="double" w:sz="4" w:space="0" w:color="000000"/>
            </w:tcBorders>
            <w:noWrap/>
            <w:hideMark/>
          </w:tcPr>
          <w:p w14:paraId="4883F62C" w14:textId="77777777" w:rsidR="002D2704" w:rsidRPr="001C74EA" w:rsidRDefault="002D2704" w:rsidP="002D2704">
            <w:pPr>
              <w:rPr>
                <w:rFonts w:cstheme="minorHAnsi"/>
                <w:sz w:val="22"/>
                <w:szCs w:val="22"/>
              </w:rPr>
            </w:pPr>
            <w:r w:rsidRPr="001C74EA">
              <w:rPr>
                <w:rFonts w:cstheme="minorHAnsi"/>
                <w:sz w:val="22"/>
                <w:szCs w:val="22"/>
              </w:rPr>
              <w:t> </w:t>
            </w:r>
          </w:p>
        </w:tc>
        <w:tc>
          <w:tcPr>
            <w:tcW w:w="1146" w:type="dxa"/>
            <w:tcBorders>
              <w:bottom w:val="double" w:sz="4" w:space="0" w:color="000000"/>
            </w:tcBorders>
            <w:hideMark/>
          </w:tcPr>
          <w:p w14:paraId="0987D11A" w14:textId="77777777" w:rsidR="002D2704" w:rsidRPr="001C74EA" w:rsidRDefault="002D2704" w:rsidP="002D2704">
            <w:pPr>
              <w:rPr>
                <w:rFonts w:cstheme="minorHAnsi"/>
                <w:sz w:val="22"/>
                <w:szCs w:val="22"/>
              </w:rPr>
            </w:pPr>
            <w:r w:rsidRPr="001C74EA">
              <w:rPr>
                <w:rFonts w:cstheme="minorHAnsi"/>
                <w:sz w:val="22"/>
                <w:szCs w:val="22"/>
              </w:rPr>
              <w:t>-1.3</w:t>
            </w:r>
          </w:p>
        </w:tc>
        <w:tc>
          <w:tcPr>
            <w:tcW w:w="1834" w:type="dxa"/>
            <w:vMerge/>
            <w:tcBorders>
              <w:bottom w:val="double" w:sz="4" w:space="0" w:color="000000"/>
            </w:tcBorders>
            <w:hideMark/>
          </w:tcPr>
          <w:p w14:paraId="3A6D8120" w14:textId="77777777" w:rsidR="002D2704" w:rsidRPr="001C74EA" w:rsidRDefault="002D2704" w:rsidP="002D2704">
            <w:pPr>
              <w:rPr>
                <w:rFonts w:cstheme="minorHAnsi"/>
                <w:b/>
                <w:bCs/>
                <w:sz w:val="22"/>
                <w:szCs w:val="22"/>
              </w:rPr>
            </w:pPr>
          </w:p>
        </w:tc>
      </w:tr>
    </w:tbl>
    <w:p w14:paraId="4B409E93" w14:textId="77777777" w:rsidR="002D2704" w:rsidRDefault="002D2704" w:rsidP="00504325">
      <w:pPr>
        <w:rPr>
          <w:b/>
          <w:bCs/>
        </w:rPr>
      </w:pPr>
    </w:p>
    <w:p w14:paraId="0D98C1EE" w14:textId="77777777" w:rsidR="002D2704" w:rsidRDefault="002D2704" w:rsidP="00504325">
      <w:pPr>
        <w:rPr>
          <w:b/>
          <w:bCs/>
        </w:rPr>
      </w:pPr>
    </w:p>
    <w:p w14:paraId="2DC8D18A" w14:textId="77777777" w:rsidR="003972EB" w:rsidRDefault="003972EB" w:rsidP="00504325">
      <w:pPr>
        <w:rPr>
          <w:b/>
          <w:bCs/>
        </w:rPr>
      </w:pPr>
    </w:p>
    <w:p w14:paraId="10EDEDF7" w14:textId="77777777" w:rsidR="00D0439A" w:rsidRDefault="00D0439A" w:rsidP="00504325"/>
    <w:p w14:paraId="3B4C85ED" w14:textId="0C1B5DE6" w:rsidR="009A0561" w:rsidRPr="009A0561" w:rsidRDefault="003972EB" w:rsidP="00504325">
      <w:r w:rsidRPr="00945C30">
        <w:lastRenderedPageBreak/>
        <w:t>Table 3-3</w:t>
      </w:r>
      <w:r>
        <w:t xml:space="preserve"> </w:t>
      </w:r>
      <w:r w:rsidRPr="00B06CB3">
        <w:t xml:space="preserve">Outcome measures </w:t>
      </w:r>
      <w:r w:rsidR="005C0B0F">
        <w:t>s</w:t>
      </w:r>
      <w:r w:rsidR="005C0B0F" w:rsidRPr="00B06CB3">
        <w:t xml:space="preserve">keletal </w:t>
      </w:r>
      <w:r w:rsidR="00D0439A">
        <w:t>g</w:t>
      </w:r>
      <w:r w:rsidR="00D0439A"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2607"/>
        <w:gridCol w:w="1573"/>
        <w:gridCol w:w="1345"/>
        <w:gridCol w:w="1146"/>
        <w:gridCol w:w="1834"/>
      </w:tblGrid>
      <w:tr w:rsidR="009A0561" w:rsidRPr="001C74EA" w14:paraId="4D55DC1C" w14:textId="77777777" w:rsidTr="001C74EA">
        <w:trPr>
          <w:trHeight w:val="879"/>
        </w:trPr>
        <w:tc>
          <w:tcPr>
            <w:tcW w:w="4106" w:type="dxa"/>
            <w:tcBorders>
              <w:bottom w:val="single" w:sz="12" w:space="0" w:color="auto"/>
            </w:tcBorders>
            <w:hideMark/>
          </w:tcPr>
          <w:p w14:paraId="420B5DB9" w14:textId="77777777" w:rsidR="009A0561" w:rsidRPr="001C74EA" w:rsidRDefault="009A0561" w:rsidP="00A05687">
            <w:pPr>
              <w:rPr>
                <w:rFonts w:cstheme="minorHAnsi"/>
                <w:b/>
                <w:bCs/>
                <w:sz w:val="22"/>
                <w:szCs w:val="22"/>
              </w:rPr>
            </w:pPr>
            <w:r w:rsidRPr="001C74EA">
              <w:rPr>
                <w:rFonts w:cstheme="minorHAnsi"/>
                <w:b/>
                <w:bCs/>
                <w:sz w:val="22"/>
                <w:szCs w:val="22"/>
              </w:rPr>
              <w:t xml:space="preserve">Outcome </w:t>
            </w:r>
          </w:p>
          <w:p w14:paraId="491768A2" w14:textId="77777777" w:rsidR="009A0561" w:rsidRPr="001C74EA" w:rsidRDefault="009A0561"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2215F44E" w14:textId="77777777" w:rsidR="009A0561" w:rsidRPr="001C74EA" w:rsidRDefault="009A0561" w:rsidP="00A05687">
            <w:pPr>
              <w:rPr>
                <w:rFonts w:cstheme="minorHAnsi"/>
                <w:b/>
                <w:bCs/>
                <w:sz w:val="22"/>
                <w:szCs w:val="22"/>
              </w:rPr>
            </w:pPr>
            <w:r w:rsidRPr="001C74EA">
              <w:rPr>
                <w:rFonts w:cstheme="minorHAnsi"/>
                <w:b/>
                <w:bCs/>
                <w:sz w:val="22"/>
                <w:szCs w:val="22"/>
              </w:rPr>
              <w:t>Study</w:t>
            </w:r>
          </w:p>
          <w:p w14:paraId="3F4A2BED"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1B8409E7" w14:textId="77777777" w:rsidR="009A0561" w:rsidRPr="001C74EA" w:rsidRDefault="009A0561" w:rsidP="00A05687">
            <w:pPr>
              <w:rPr>
                <w:rFonts w:cstheme="minorHAnsi"/>
                <w:b/>
                <w:bCs/>
                <w:sz w:val="22"/>
                <w:szCs w:val="22"/>
              </w:rPr>
            </w:pPr>
          </w:p>
        </w:tc>
        <w:tc>
          <w:tcPr>
            <w:tcW w:w="2607" w:type="dxa"/>
            <w:tcBorders>
              <w:bottom w:val="single" w:sz="12" w:space="0" w:color="auto"/>
            </w:tcBorders>
            <w:hideMark/>
          </w:tcPr>
          <w:p w14:paraId="337C9E7D" w14:textId="77777777" w:rsidR="009A0561" w:rsidRPr="001C74EA" w:rsidRDefault="009A0561" w:rsidP="00A05687">
            <w:pPr>
              <w:rPr>
                <w:rFonts w:cstheme="minorHAnsi"/>
                <w:b/>
                <w:bCs/>
                <w:sz w:val="22"/>
                <w:szCs w:val="22"/>
              </w:rPr>
            </w:pPr>
            <w:r w:rsidRPr="001C74EA">
              <w:rPr>
                <w:rFonts w:cstheme="minorHAnsi"/>
                <w:b/>
                <w:bCs/>
                <w:sz w:val="22"/>
                <w:szCs w:val="22"/>
              </w:rPr>
              <w:t>Condition</w:t>
            </w:r>
          </w:p>
          <w:p w14:paraId="4ED8E465" w14:textId="77777777" w:rsidR="009A0561" w:rsidRPr="001C74EA" w:rsidRDefault="009A0561" w:rsidP="00A05687">
            <w:pPr>
              <w:rPr>
                <w:rFonts w:cstheme="minorHAnsi"/>
                <w:b/>
                <w:bCs/>
                <w:sz w:val="22"/>
                <w:szCs w:val="22"/>
              </w:rPr>
            </w:pPr>
            <w:r w:rsidRPr="001C74EA">
              <w:rPr>
                <w:rFonts w:cstheme="minorHAnsi"/>
                <w:b/>
                <w:bCs/>
                <w:sz w:val="22"/>
                <w:szCs w:val="22"/>
              </w:rPr>
              <w:t> </w:t>
            </w:r>
          </w:p>
        </w:tc>
        <w:tc>
          <w:tcPr>
            <w:tcW w:w="1573" w:type="dxa"/>
            <w:tcBorders>
              <w:bottom w:val="single" w:sz="12" w:space="0" w:color="auto"/>
            </w:tcBorders>
            <w:hideMark/>
          </w:tcPr>
          <w:p w14:paraId="71BEDF5D" w14:textId="77777777" w:rsidR="009A0561" w:rsidRPr="001C74EA" w:rsidRDefault="009A0561" w:rsidP="00A05687">
            <w:pPr>
              <w:rPr>
                <w:rFonts w:cstheme="minorHAnsi"/>
                <w:b/>
                <w:bCs/>
                <w:sz w:val="22"/>
                <w:szCs w:val="22"/>
              </w:rPr>
            </w:pPr>
            <w:r w:rsidRPr="001C74EA">
              <w:rPr>
                <w:rFonts w:cstheme="minorHAnsi"/>
                <w:b/>
                <w:bCs/>
                <w:sz w:val="22"/>
                <w:szCs w:val="22"/>
              </w:rPr>
              <w:t>Group</w:t>
            </w:r>
          </w:p>
          <w:p w14:paraId="428BE979" w14:textId="77777777" w:rsidR="009A0561" w:rsidRPr="001C74EA" w:rsidRDefault="009A0561"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0C889603" w14:textId="77777777" w:rsidR="009A0561" w:rsidRPr="001C74EA" w:rsidRDefault="009A0561" w:rsidP="00A05687">
            <w:pPr>
              <w:rPr>
                <w:rFonts w:cstheme="minorHAnsi"/>
                <w:b/>
                <w:bCs/>
                <w:sz w:val="22"/>
                <w:szCs w:val="22"/>
              </w:rPr>
            </w:pPr>
            <w:r w:rsidRPr="001C74EA">
              <w:rPr>
                <w:rFonts w:cstheme="minorHAnsi"/>
                <w:b/>
                <w:bCs/>
                <w:sz w:val="22"/>
                <w:szCs w:val="22"/>
              </w:rPr>
              <w:t xml:space="preserve">Baseline </w:t>
            </w:r>
          </w:p>
          <w:p w14:paraId="6EEF9667" w14:textId="77777777" w:rsidR="009A0561" w:rsidRPr="001C74EA" w:rsidRDefault="009A0561" w:rsidP="00A05687">
            <w:pPr>
              <w:rPr>
                <w:rFonts w:cstheme="minorHAnsi"/>
                <w:b/>
                <w:bCs/>
                <w:sz w:val="22"/>
                <w:szCs w:val="22"/>
              </w:rPr>
            </w:pPr>
            <w:r w:rsidRPr="001C74EA">
              <w:rPr>
                <w:rFonts w:cstheme="minorHAnsi"/>
                <w:b/>
                <w:bCs/>
                <w:sz w:val="22"/>
                <w:szCs w:val="22"/>
              </w:rPr>
              <w:t xml:space="preserve">Mean </w:t>
            </w:r>
          </w:p>
          <w:p w14:paraId="7869D8C9" w14:textId="77777777" w:rsidR="009A0561" w:rsidRPr="001C74EA" w:rsidRDefault="009A0561"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0FAEA277" w14:textId="77777777" w:rsidR="009A0561" w:rsidRPr="001C74EA" w:rsidRDefault="009A0561" w:rsidP="00A05687">
            <w:pPr>
              <w:rPr>
                <w:rFonts w:cstheme="minorHAnsi"/>
                <w:b/>
                <w:bCs/>
                <w:sz w:val="22"/>
                <w:szCs w:val="22"/>
              </w:rPr>
            </w:pPr>
            <w:r w:rsidRPr="001C74EA">
              <w:rPr>
                <w:rFonts w:cstheme="minorHAnsi"/>
                <w:b/>
                <w:bCs/>
                <w:sz w:val="22"/>
                <w:szCs w:val="22"/>
              </w:rPr>
              <w:t>Final</w:t>
            </w:r>
          </w:p>
          <w:p w14:paraId="399B640E" w14:textId="77777777" w:rsidR="009A0561" w:rsidRPr="001C74EA" w:rsidRDefault="009A0561"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195A491A" w14:textId="77777777" w:rsidR="009A0561" w:rsidRPr="001C74EA" w:rsidRDefault="009A0561" w:rsidP="00A05687">
            <w:pPr>
              <w:rPr>
                <w:rFonts w:cstheme="minorHAnsi"/>
                <w:b/>
                <w:bCs/>
                <w:sz w:val="22"/>
                <w:szCs w:val="22"/>
              </w:rPr>
            </w:pPr>
            <w:r w:rsidRPr="001C74EA">
              <w:rPr>
                <w:rFonts w:cstheme="minorHAnsi"/>
                <w:b/>
                <w:bCs/>
                <w:sz w:val="22"/>
                <w:szCs w:val="22"/>
              </w:rPr>
              <w:t> Statistical Result</w:t>
            </w:r>
          </w:p>
          <w:p w14:paraId="37B32005" w14:textId="77777777" w:rsidR="009A0561" w:rsidRPr="001C74EA" w:rsidRDefault="009A0561" w:rsidP="00A05687">
            <w:pPr>
              <w:rPr>
                <w:rFonts w:cstheme="minorHAnsi"/>
                <w:b/>
                <w:bCs/>
                <w:sz w:val="22"/>
                <w:szCs w:val="22"/>
              </w:rPr>
            </w:pPr>
          </w:p>
          <w:p w14:paraId="6DE034C8" w14:textId="77777777" w:rsidR="009A0561" w:rsidRPr="001C74EA" w:rsidRDefault="009A0561" w:rsidP="00A05687">
            <w:pPr>
              <w:rPr>
                <w:rFonts w:cstheme="minorHAnsi"/>
                <w:b/>
                <w:bCs/>
                <w:sz w:val="22"/>
                <w:szCs w:val="22"/>
              </w:rPr>
            </w:pPr>
            <w:r w:rsidRPr="001C74EA">
              <w:rPr>
                <w:rFonts w:cstheme="minorHAnsi"/>
                <w:b/>
                <w:bCs/>
                <w:sz w:val="22"/>
                <w:szCs w:val="22"/>
              </w:rPr>
              <w:t>(Significant values given in bold)</w:t>
            </w:r>
          </w:p>
        </w:tc>
      </w:tr>
      <w:tr w:rsidR="009A0561" w:rsidRPr="001C74EA" w14:paraId="37B41E93" w14:textId="77777777" w:rsidTr="001C74EA">
        <w:trPr>
          <w:trHeight w:val="340"/>
        </w:trPr>
        <w:tc>
          <w:tcPr>
            <w:tcW w:w="14029" w:type="dxa"/>
            <w:gridSpan w:val="7"/>
            <w:tcBorders>
              <w:top w:val="double" w:sz="4" w:space="0" w:color="000000"/>
              <w:bottom w:val="single" w:sz="12" w:space="0" w:color="auto"/>
            </w:tcBorders>
            <w:shd w:val="clear" w:color="auto" w:fill="FFFFFF" w:themeFill="background1"/>
            <w:hideMark/>
          </w:tcPr>
          <w:p w14:paraId="71E9F6F6" w14:textId="77777777" w:rsidR="009A0561" w:rsidRPr="001C74EA" w:rsidRDefault="009A0561" w:rsidP="00A05687">
            <w:pPr>
              <w:jc w:val="center"/>
              <w:rPr>
                <w:rFonts w:cstheme="minorHAnsi"/>
                <w:b/>
                <w:bCs/>
                <w:sz w:val="22"/>
                <w:szCs w:val="22"/>
              </w:rPr>
            </w:pPr>
            <w:r w:rsidRPr="001C74EA">
              <w:rPr>
                <w:rFonts w:cstheme="minorHAnsi"/>
                <w:b/>
                <w:bCs/>
                <w:sz w:val="22"/>
                <w:szCs w:val="22"/>
              </w:rPr>
              <w:t>Functional Lift Therapeutic Footwear</w:t>
            </w:r>
          </w:p>
        </w:tc>
      </w:tr>
      <w:tr w:rsidR="009A0561" w:rsidRPr="001C74EA" w14:paraId="39CE08D2" w14:textId="77777777" w:rsidTr="001C74EA">
        <w:trPr>
          <w:trHeight w:val="340"/>
        </w:trPr>
        <w:tc>
          <w:tcPr>
            <w:tcW w:w="14029" w:type="dxa"/>
            <w:gridSpan w:val="7"/>
            <w:tcBorders>
              <w:top w:val="double" w:sz="4" w:space="0" w:color="000000"/>
              <w:bottom w:val="single" w:sz="12" w:space="0" w:color="auto"/>
            </w:tcBorders>
            <w:shd w:val="clear" w:color="auto" w:fill="FFFFFF" w:themeFill="background1"/>
          </w:tcPr>
          <w:p w14:paraId="1405B3C3" w14:textId="77777777" w:rsidR="009A0561" w:rsidRPr="001C74EA" w:rsidRDefault="009A0561" w:rsidP="00A05687">
            <w:pPr>
              <w:rPr>
                <w:rFonts w:cstheme="minorHAnsi"/>
                <w:b/>
                <w:bCs/>
                <w:sz w:val="22"/>
                <w:szCs w:val="22"/>
              </w:rPr>
            </w:pPr>
            <w:r w:rsidRPr="001C74EA">
              <w:rPr>
                <w:b/>
                <w:bCs/>
                <w:sz w:val="22"/>
                <w:szCs w:val="22"/>
              </w:rPr>
              <w:t xml:space="preserve">3D </w:t>
            </w:r>
            <w:proofErr w:type="spellStart"/>
            <w:r w:rsidRPr="001C74EA">
              <w:rPr>
                <w:b/>
                <w:bCs/>
                <w:sz w:val="22"/>
                <w:szCs w:val="22"/>
              </w:rPr>
              <w:t>stereovideographic</w:t>
            </w:r>
            <w:proofErr w:type="spellEnd"/>
            <w:r w:rsidRPr="001C74EA">
              <w:rPr>
                <w:sz w:val="22"/>
                <w:szCs w:val="22"/>
              </w:rPr>
              <w:t xml:space="preserve"> </w:t>
            </w:r>
          </w:p>
        </w:tc>
      </w:tr>
      <w:tr w:rsidR="009A0561" w:rsidRPr="001C74EA" w14:paraId="7BC3E798" w14:textId="77777777" w:rsidTr="001C74EA">
        <w:trPr>
          <w:trHeight w:val="710"/>
        </w:trPr>
        <w:tc>
          <w:tcPr>
            <w:tcW w:w="4106" w:type="dxa"/>
            <w:tcBorders>
              <w:top w:val="single" w:sz="12" w:space="0" w:color="auto"/>
            </w:tcBorders>
          </w:tcPr>
          <w:p w14:paraId="303536FB" w14:textId="77777777" w:rsidR="009A0561" w:rsidRPr="001C74EA" w:rsidRDefault="009A0561" w:rsidP="00A05687">
            <w:pPr>
              <w:rPr>
                <w:rFonts w:cstheme="minorHAnsi"/>
                <w:sz w:val="22"/>
                <w:szCs w:val="22"/>
              </w:rPr>
            </w:pPr>
            <w:r w:rsidRPr="001C74EA">
              <w:rPr>
                <w:rFonts w:cstheme="minorHAnsi"/>
                <w:b/>
                <w:bCs/>
                <w:sz w:val="22"/>
                <w:szCs w:val="22"/>
              </w:rPr>
              <w:t>Anteroposterior shift of sacral 1 (mm)</w:t>
            </w:r>
          </w:p>
        </w:tc>
        <w:tc>
          <w:tcPr>
            <w:tcW w:w="1418" w:type="dxa"/>
            <w:vMerge w:val="restart"/>
            <w:tcBorders>
              <w:top w:val="single" w:sz="12" w:space="0" w:color="auto"/>
            </w:tcBorders>
          </w:tcPr>
          <w:p w14:paraId="048B1B19" w14:textId="77777777" w:rsidR="009A0561" w:rsidRPr="001C74EA" w:rsidRDefault="009A0561" w:rsidP="00A05687">
            <w:pPr>
              <w:rPr>
                <w:rFonts w:cstheme="minorHAnsi"/>
                <w:b/>
                <w:bCs/>
                <w:sz w:val="22"/>
                <w:szCs w:val="22"/>
              </w:rPr>
            </w:pPr>
            <w:proofErr w:type="spellStart"/>
            <w:r w:rsidRPr="001C74EA">
              <w:rPr>
                <w:rFonts w:cstheme="minorHAnsi"/>
                <w:b/>
                <w:bCs/>
                <w:sz w:val="22"/>
                <w:szCs w:val="22"/>
              </w:rPr>
              <w:t>Zabjek</w:t>
            </w:r>
            <w:proofErr w:type="spellEnd"/>
            <w:r w:rsidRPr="001C74EA">
              <w:rPr>
                <w:rFonts w:cstheme="minorHAnsi"/>
                <w:b/>
                <w:bCs/>
                <w:sz w:val="22"/>
                <w:szCs w:val="22"/>
              </w:rPr>
              <w:t xml:space="preserve"> et al. (2001)</w:t>
            </w:r>
          </w:p>
          <w:p w14:paraId="679B2E60"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474EFDBA"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3C68B524"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17FA077D"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6DFDFEFB"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442BC258"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5DCB77D1"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61C08290"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315DAEE5"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720B6633"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3A5C98A8"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0D592EB0"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3160DE9F"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6C493494"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4F730228"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0A26A40F" w14:textId="77777777" w:rsidR="009A0561" w:rsidRPr="001C74EA" w:rsidRDefault="009A0561" w:rsidP="00A05687">
            <w:pPr>
              <w:rPr>
                <w:rFonts w:cstheme="minorHAnsi"/>
                <w:b/>
                <w:bCs/>
                <w:sz w:val="22"/>
                <w:szCs w:val="22"/>
              </w:rPr>
            </w:pPr>
            <w:r w:rsidRPr="001C74EA">
              <w:rPr>
                <w:rFonts w:cstheme="minorHAnsi"/>
                <w:b/>
                <w:bCs/>
                <w:sz w:val="22"/>
                <w:szCs w:val="22"/>
              </w:rPr>
              <w:t> </w:t>
            </w:r>
          </w:p>
          <w:p w14:paraId="4DEF3F4F" w14:textId="1A55B044" w:rsidR="009A0561" w:rsidRPr="001C74EA" w:rsidRDefault="009A0561" w:rsidP="00A05687">
            <w:pPr>
              <w:rPr>
                <w:rFonts w:cstheme="minorHAnsi"/>
                <w:b/>
                <w:bCs/>
                <w:sz w:val="22"/>
                <w:szCs w:val="22"/>
              </w:rPr>
            </w:pPr>
            <w:r w:rsidRPr="001C74EA">
              <w:rPr>
                <w:rFonts w:cstheme="minorHAnsi"/>
                <w:b/>
                <w:bCs/>
                <w:sz w:val="22"/>
                <w:szCs w:val="22"/>
              </w:rPr>
              <w:t> </w:t>
            </w:r>
          </w:p>
          <w:p w14:paraId="6E5C9257" w14:textId="77777777" w:rsidR="009A0561" w:rsidRPr="001C74EA" w:rsidRDefault="009A0561" w:rsidP="00A05687">
            <w:pPr>
              <w:rPr>
                <w:rFonts w:cstheme="minorHAnsi"/>
                <w:sz w:val="22"/>
                <w:szCs w:val="22"/>
              </w:rPr>
            </w:pPr>
            <w:r w:rsidRPr="001C74EA">
              <w:rPr>
                <w:rFonts w:cstheme="minorHAnsi"/>
                <w:b/>
                <w:bCs/>
                <w:sz w:val="22"/>
                <w:szCs w:val="22"/>
              </w:rPr>
              <w:t> </w:t>
            </w:r>
          </w:p>
        </w:tc>
        <w:tc>
          <w:tcPr>
            <w:tcW w:w="2607" w:type="dxa"/>
            <w:vMerge w:val="restart"/>
            <w:tcBorders>
              <w:top w:val="single" w:sz="12" w:space="0" w:color="auto"/>
            </w:tcBorders>
          </w:tcPr>
          <w:p w14:paraId="7066F456" w14:textId="77777777" w:rsidR="009A0561" w:rsidRPr="001C74EA" w:rsidRDefault="009A0561" w:rsidP="00A05687">
            <w:pPr>
              <w:rPr>
                <w:rFonts w:cstheme="minorHAnsi"/>
                <w:sz w:val="22"/>
                <w:szCs w:val="22"/>
              </w:rPr>
            </w:pPr>
            <w:r w:rsidRPr="001C74EA">
              <w:rPr>
                <w:rFonts w:cstheme="minorHAnsi"/>
                <w:sz w:val="22"/>
                <w:szCs w:val="22"/>
              </w:rPr>
              <w:t>Idiopathic scoliosis</w:t>
            </w:r>
          </w:p>
          <w:p w14:paraId="38B87443" w14:textId="77777777" w:rsidR="009A0561" w:rsidRPr="001C74EA" w:rsidRDefault="009A0561" w:rsidP="00A05687">
            <w:pPr>
              <w:rPr>
                <w:rFonts w:cstheme="minorHAnsi"/>
                <w:sz w:val="22"/>
                <w:szCs w:val="22"/>
              </w:rPr>
            </w:pPr>
            <w:r w:rsidRPr="001C74EA">
              <w:rPr>
                <w:rFonts w:cstheme="minorHAnsi"/>
                <w:sz w:val="22"/>
                <w:szCs w:val="22"/>
              </w:rPr>
              <w:t> </w:t>
            </w:r>
          </w:p>
          <w:p w14:paraId="17511345" w14:textId="77777777" w:rsidR="009A0561" w:rsidRPr="001C74EA" w:rsidRDefault="009A0561" w:rsidP="00A05687">
            <w:pPr>
              <w:rPr>
                <w:rFonts w:cstheme="minorHAnsi"/>
                <w:sz w:val="22"/>
                <w:szCs w:val="22"/>
              </w:rPr>
            </w:pPr>
            <w:r w:rsidRPr="001C74EA">
              <w:rPr>
                <w:rFonts w:cstheme="minorHAnsi"/>
                <w:sz w:val="22"/>
                <w:szCs w:val="22"/>
              </w:rPr>
              <w:t> </w:t>
            </w:r>
          </w:p>
          <w:p w14:paraId="1C5D0B3F" w14:textId="77777777" w:rsidR="009A0561" w:rsidRPr="001C74EA" w:rsidRDefault="009A0561" w:rsidP="00A05687">
            <w:pPr>
              <w:rPr>
                <w:rFonts w:cstheme="minorHAnsi"/>
                <w:sz w:val="22"/>
                <w:szCs w:val="22"/>
              </w:rPr>
            </w:pPr>
            <w:r w:rsidRPr="001C74EA">
              <w:rPr>
                <w:rFonts w:cstheme="minorHAnsi"/>
                <w:sz w:val="22"/>
                <w:szCs w:val="22"/>
              </w:rPr>
              <w:t> </w:t>
            </w:r>
          </w:p>
          <w:p w14:paraId="388526CF" w14:textId="77777777" w:rsidR="009A0561" w:rsidRPr="001C74EA" w:rsidRDefault="009A0561" w:rsidP="00A05687">
            <w:pPr>
              <w:rPr>
                <w:rFonts w:cstheme="minorHAnsi"/>
                <w:sz w:val="22"/>
                <w:szCs w:val="22"/>
              </w:rPr>
            </w:pPr>
            <w:r w:rsidRPr="001C74EA">
              <w:rPr>
                <w:rFonts w:cstheme="minorHAnsi"/>
                <w:sz w:val="22"/>
                <w:szCs w:val="22"/>
              </w:rPr>
              <w:t> </w:t>
            </w:r>
          </w:p>
          <w:p w14:paraId="672EB282" w14:textId="77777777" w:rsidR="009A0561" w:rsidRPr="001C74EA" w:rsidRDefault="009A0561" w:rsidP="00A05687">
            <w:pPr>
              <w:rPr>
                <w:rFonts w:cstheme="minorHAnsi"/>
                <w:sz w:val="22"/>
                <w:szCs w:val="22"/>
              </w:rPr>
            </w:pPr>
            <w:r w:rsidRPr="001C74EA">
              <w:rPr>
                <w:rFonts w:cstheme="minorHAnsi"/>
                <w:sz w:val="22"/>
                <w:szCs w:val="22"/>
              </w:rPr>
              <w:t> </w:t>
            </w:r>
          </w:p>
          <w:p w14:paraId="058300DE" w14:textId="77777777" w:rsidR="009A0561" w:rsidRPr="001C74EA" w:rsidRDefault="009A0561" w:rsidP="00A05687">
            <w:pPr>
              <w:rPr>
                <w:rFonts w:cstheme="minorHAnsi"/>
                <w:sz w:val="22"/>
                <w:szCs w:val="22"/>
              </w:rPr>
            </w:pPr>
            <w:r w:rsidRPr="001C74EA">
              <w:rPr>
                <w:rFonts w:cstheme="minorHAnsi"/>
                <w:sz w:val="22"/>
                <w:szCs w:val="22"/>
              </w:rPr>
              <w:t> </w:t>
            </w:r>
          </w:p>
          <w:p w14:paraId="0DC4FDBF" w14:textId="77777777" w:rsidR="009A0561" w:rsidRPr="001C74EA" w:rsidRDefault="009A0561" w:rsidP="00A05687">
            <w:pPr>
              <w:rPr>
                <w:rFonts w:cstheme="minorHAnsi"/>
                <w:sz w:val="22"/>
                <w:szCs w:val="22"/>
              </w:rPr>
            </w:pPr>
            <w:r w:rsidRPr="001C74EA">
              <w:rPr>
                <w:rFonts w:cstheme="minorHAnsi"/>
                <w:sz w:val="22"/>
                <w:szCs w:val="22"/>
              </w:rPr>
              <w:t> </w:t>
            </w:r>
          </w:p>
          <w:p w14:paraId="59474B99" w14:textId="77777777" w:rsidR="009A0561" w:rsidRPr="001C74EA" w:rsidRDefault="009A0561" w:rsidP="00A05687">
            <w:pPr>
              <w:rPr>
                <w:rFonts w:cstheme="minorHAnsi"/>
                <w:sz w:val="22"/>
                <w:szCs w:val="22"/>
              </w:rPr>
            </w:pPr>
            <w:r w:rsidRPr="001C74EA">
              <w:rPr>
                <w:rFonts w:cstheme="minorHAnsi"/>
                <w:sz w:val="22"/>
                <w:szCs w:val="22"/>
              </w:rPr>
              <w:t> </w:t>
            </w:r>
          </w:p>
          <w:p w14:paraId="1F2C03CD" w14:textId="77777777" w:rsidR="009A0561" w:rsidRPr="001C74EA" w:rsidRDefault="009A0561" w:rsidP="00A05687">
            <w:pPr>
              <w:rPr>
                <w:rFonts w:cstheme="minorHAnsi"/>
                <w:sz w:val="22"/>
                <w:szCs w:val="22"/>
              </w:rPr>
            </w:pPr>
            <w:r w:rsidRPr="001C74EA">
              <w:rPr>
                <w:rFonts w:cstheme="minorHAnsi"/>
                <w:sz w:val="22"/>
                <w:szCs w:val="22"/>
              </w:rPr>
              <w:t> </w:t>
            </w:r>
          </w:p>
          <w:p w14:paraId="769A936E" w14:textId="77777777" w:rsidR="009A0561" w:rsidRPr="001C74EA" w:rsidRDefault="009A0561" w:rsidP="00A05687">
            <w:pPr>
              <w:rPr>
                <w:rFonts w:cstheme="minorHAnsi"/>
                <w:sz w:val="22"/>
                <w:szCs w:val="22"/>
              </w:rPr>
            </w:pPr>
            <w:r w:rsidRPr="001C74EA">
              <w:rPr>
                <w:rFonts w:cstheme="minorHAnsi"/>
                <w:sz w:val="22"/>
                <w:szCs w:val="22"/>
              </w:rPr>
              <w:t> </w:t>
            </w:r>
          </w:p>
          <w:p w14:paraId="2316D980" w14:textId="77777777" w:rsidR="009A0561" w:rsidRPr="001C74EA" w:rsidRDefault="009A0561" w:rsidP="00A05687">
            <w:pPr>
              <w:rPr>
                <w:rFonts w:cstheme="minorHAnsi"/>
                <w:sz w:val="22"/>
                <w:szCs w:val="22"/>
              </w:rPr>
            </w:pPr>
            <w:r w:rsidRPr="001C74EA">
              <w:rPr>
                <w:rFonts w:cstheme="minorHAnsi"/>
                <w:sz w:val="22"/>
                <w:szCs w:val="22"/>
              </w:rPr>
              <w:t> </w:t>
            </w:r>
          </w:p>
          <w:p w14:paraId="3EA2C4C3" w14:textId="77777777" w:rsidR="009A0561" w:rsidRPr="001C74EA" w:rsidRDefault="009A0561" w:rsidP="00A05687">
            <w:pPr>
              <w:rPr>
                <w:rFonts w:cstheme="minorHAnsi"/>
                <w:sz w:val="22"/>
                <w:szCs w:val="22"/>
              </w:rPr>
            </w:pPr>
            <w:r w:rsidRPr="001C74EA">
              <w:rPr>
                <w:rFonts w:cstheme="minorHAnsi"/>
                <w:sz w:val="22"/>
                <w:szCs w:val="22"/>
              </w:rPr>
              <w:t> </w:t>
            </w:r>
          </w:p>
          <w:p w14:paraId="05634EB3" w14:textId="77777777" w:rsidR="009A0561" w:rsidRPr="001C74EA" w:rsidRDefault="009A0561" w:rsidP="00A05687">
            <w:pPr>
              <w:rPr>
                <w:rFonts w:cstheme="minorHAnsi"/>
                <w:sz w:val="22"/>
                <w:szCs w:val="22"/>
              </w:rPr>
            </w:pPr>
            <w:r w:rsidRPr="001C74EA">
              <w:rPr>
                <w:rFonts w:cstheme="minorHAnsi"/>
                <w:sz w:val="22"/>
                <w:szCs w:val="22"/>
              </w:rPr>
              <w:t> </w:t>
            </w:r>
          </w:p>
          <w:p w14:paraId="4DCEE50B" w14:textId="77777777" w:rsidR="009A0561" w:rsidRPr="001C74EA" w:rsidRDefault="009A0561" w:rsidP="00A05687">
            <w:pPr>
              <w:rPr>
                <w:rFonts w:cstheme="minorHAnsi"/>
                <w:sz w:val="22"/>
                <w:szCs w:val="22"/>
              </w:rPr>
            </w:pPr>
            <w:r w:rsidRPr="001C74EA">
              <w:rPr>
                <w:rFonts w:cstheme="minorHAnsi"/>
                <w:sz w:val="22"/>
                <w:szCs w:val="22"/>
              </w:rPr>
              <w:t> </w:t>
            </w:r>
          </w:p>
          <w:p w14:paraId="1535C3CB" w14:textId="77777777" w:rsidR="009A0561" w:rsidRPr="001C74EA" w:rsidRDefault="009A0561" w:rsidP="00A05687">
            <w:pPr>
              <w:rPr>
                <w:rFonts w:cstheme="minorHAnsi"/>
                <w:sz w:val="22"/>
                <w:szCs w:val="22"/>
              </w:rPr>
            </w:pPr>
            <w:r w:rsidRPr="001C74EA">
              <w:rPr>
                <w:rFonts w:cstheme="minorHAnsi"/>
                <w:sz w:val="22"/>
                <w:szCs w:val="22"/>
              </w:rPr>
              <w:t> </w:t>
            </w:r>
          </w:p>
          <w:p w14:paraId="4AA512B2" w14:textId="77777777" w:rsidR="009A0561" w:rsidRPr="001C74EA" w:rsidRDefault="009A0561" w:rsidP="00A05687">
            <w:pPr>
              <w:rPr>
                <w:rFonts w:cstheme="minorHAnsi"/>
                <w:sz w:val="22"/>
                <w:szCs w:val="22"/>
              </w:rPr>
            </w:pPr>
            <w:r w:rsidRPr="001C74EA">
              <w:rPr>
                <w:rFonts w:cstheme="minorHAnsi"/>
                <w:sz w:val="22"/>
                <w:szCs w:val="22"/>
              </w:rPr>
              <w:t> </w:t>
            </w:r>
          </w:p>
          <w:p w14:paraId="39CB093C" w14:textId="77777777" w:rsidR="009A0561" w:rsidRPr="001C74EA" w:rsidRDefault="009A0561" w:rsidP="00A05687">
            <w:pPr>
              <w:rPr>
                <w:rFonts w:cstheme="minorHAnsi"/>
                <w:sz w:val="22"/>
                <w:szCs w:val="22"/>
              </w:rPr>
            </w:pPr>
            <w:r w:rsidRPr="001C74EA">
              <w:rPr>
                <w:rFonts w:cstheme="minorHAnsi"/>
                <w:sz w:val="22"/>
                <w:szCs w:val="22"/>
              </w:rPr>
              <w:t> </w:t>
            </w:r>
          </w:p>
          <w:p w14:paraId="2E049FC4" w14:textId="2E5F80BB" w:rsidR="009A0561" w:rsidRPr="001C74EA" w:rsidRDefault="009A0561" w:rsidP="00A05687">
            <w:pPr>
              <w:rPr>
                <w:rFonts w:cstheme="minorHAnsi"/>
                <w:sz w:val="22"/>
                <w:szCs w:val="22"/>
              </w:rPr>
            </w:pPr>
            <w:r w:rsidRPr="001C74EA">
              <w:rPr>
                <w:rFonts w:cstheme="minorHAnsi"/>
                <w:sz w:val="22"/>
                <w:szCs w:val="22"/>
              </w:rPr>
              <w:t> </w:t>
            </w:r>
          </w:p>
          <w:p w14:paraId="0271F275" w14:textId="77777777" w:rsidR="009A0561" w:rsidRPr="001C74EA" w:rsidRDefault="009A0561" w:rsidP="00A05687">
            <w:pPr>
              <w:rPr>
                <w:rFonts w:cstheme="minorHAnsi"/>
                <w:sz w:val="22"/>
                <w:szCs w:val="22"/>
              </w:rPr>
            </w:pPr>
            <w:r w:rsidRPr="001C74EA">
              <w:rPr>
                <w:rFonts w:cstheme="minorHAnsi"/>
                <w:sz w:val="22"/>
                <w:szCs w:val="22"/>
              </w:rPr>
              <w:t> </w:t>
            </w:r>
          </w:p>
        </w:tc>
        <w:tc>
          <w:tcPr>
            <w:tcW w:w="1573" w:type="dxa"/>
            <w:tcBorders>
              <w:top w:val="single" w:sz="12" w:space="0" w:color="auto"/>
            </w:tcBorders>
          </w:tcPr>
          <w:p w14:paraId="686F1438"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single" w:sz="12" w:space="0" w:color="auto"/>
            </w:tcBorders>
          </w:tcPr>
          <w:p w14:paraId="08679E83" w14:textId="77777777" w:rsidR="009A0561" w:rsidRPr="001C74EA" w:rsidRDefault="009A0561" w:rsidP="00A05687">
            <w:pPr>
              <w:rPr>
                <w:rFonts w:cstheme="minorHAnsi"/>
                <w:sz w:val="22"/>
                <w:szCs w:val="22"/>
              </w:rPr>
            </w:pPr>
            <w:r w:rsidRPr="001C74EA">
              <w:rPr>
                <w:rFonts w:cstheme="minorHAnsi"/>
                <w:sz w:val="22"/>
                <w:szCs w:val="22"/>
              </w:rPr>
              <w:t>12 (19)</w:t>
            </w:r>
          </w:p>
        </w:tc>
        <w:tc>
          <w:tcPr>
            <w:tcW w:w="1146" w:type="dxa"/>
            <w:tcBorders>
              <w:top w:val="single" w:sz="12" w:space="0" w:color="auto"/>
            </w:tcBorders>
          </w:tcPr>
          <w:p w14:paraId="0A38BCDE" w14:textId="77777777" w:rsidR="009A0561" w:rsidRPr="001C74EA" w:rsidRDefault="009A0561" w:rsidP="00A05687">
            <w:pPr>
              <w:rPr>
                <w:rFonts w:cstheme="minorHAnsi"/>
                <w:sz w:val="22"/>
                <w:szCs w:val="22"/>
              </w:rPr>
            </w:pPr>
            <w:r w:rsidRPr="001C74EA">
              <w:rPr>
                <w:rFonts w:cstheme="minorHAnsi"/>
                <w:sz w:val="22"/>
                <w:szCs w:val="22"/>
              </w:rPr>
              <w:t>7 (5)</w:t>
            </w:r>
          </w:p>
        </w:tc>
        <w:tc>
          <w:tcPr>
            <w:tcW w:w="1834" w:type="dxa"/>
            <w:tcBorders>
              <w:top w:val="single" w:sz="12" w:space="0" w:color="auto"/>
            </w:tcBorders>
          </w:tcPr>
          <w:p w14:paraId="3DB249BF" w14:textId="77777777" w:rsidR="009A0561" w:rsidRPr="001C74EA" w:rsidRDefault="009A0561" w:rsidP="00A05687">
            <w:pPr>
              <w:rPr>
                <w:rFonts w:cstheme="minorHAnsi"/>
                <w:sz w:val="22"/>
                <w:szCs w:val="22"/>
              </w:rPr>
            </w:pPr>
            <w:r w:rsidRPr="001C74EA">
              <w:rPr>
                <w:rFonts w:cstheme="minorHAnsi"/>
                <w:sz w:val="22"/>
                <w:szCs w:val="22"/>
              </w:rPr>
              <w:t xml:space="preserve">Paired t test: p&gt;0.05  </w:t>
            </w:r>
          </w:p>
        </w:tc>
      </w:tr>
      <w:tr w:rsidR="009A0561" w:rsidRPr="001C74EA" w14:paraId="5AA60EA4" w14:textId="77777777" w:rsidTr="001C74EA">
        <w:trPr>
          <w:trHeight w:val="340"/>
        </w:trPr>
        <w:tc>
          <w:tcPr>
            <w:tcW w:w="4106" w:type="dxa"/>
            <w:tcBorders>
              <w:top w:val="double" w:sz="4" w:space="0" w:color="000000"/>
              <w:bottom w:val="double" w:sz="4" w:space="0" w:color="000000"/>
            </w:tcBorders>
          </w:tcPr>
          <w:p w14:paraId="2598AFCD" w14:textId="77777777" w:rsidR="009A0561" w:rsidRPr="001C74EA" w:rsidRDefault="009A0561" w:rsidP="00A05687">
            <w:pPr>
              <w:rPr>
                <w:rFonts w:cstheme="minorHAnsi"/>
                <w:b/>
                <w:bCs/>
                <w:sz w:val="22"/>
                <w:szCs w:val="22"/>
              </w:rPr>
            </w:pPr>
            <w:r w:rsidRPr="001C74EA">
              <w:rPr>
                <w:rFonts w:cstheme="minorHAnsi"/>
                <w:b/>
                <w:bCs/>
                <w:sz w:val="22"/>
                <w:szCs w:val="22"/>
              </w:rPr>
              <w:t>Anteroposterior shift thoracic 1 (mm)</w:t>
            </w:r>
          </w:p>
        </w:tc>
        <w:tc>
          <w:tcPr>
            <w:tcW w:w="1418" w:type="dxa"/>
            <w:vMerge/>
          </w:tcPr>
          <w:p w14:paraId="6D9D0F6E" w14:textId="77777777" w:rsidR="009A0561" w:rsidRPr="001C74EA" w:rsidRDefault="009A0561" w:rsidP="00A05687">
            <w:pPr>
              <w:rPr>
                <w:rFonts w:cstheme="minorHAnsi"/>
                <w:sz w:val="22"/>
                <w:szCs w:val="22"/>
              </w:rPr>
            </w:pPr>
          </w:p>
        </w:tc>
        <w:tc>
          <w:tcPr>
            <w:tcW w:w="2607" w:type="dxa"/>
            <w:vMerge/>
          </w:tcPr>
          <w:p w14:paraId="3D65E57F"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092220C4"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7D4FBAB1" w14:textId="77777777" w:rsidR="009A0561" w:rsidRPr="001C74EA" w:rsidRDefault="009A0561" w:rsidP="00A05687">
            <w:pPr>
              <w:rPr>
                <w:rFonts w:cstheme="minorHAnsi"/>
                <w:sz w:val="22"/>
                <w:szCs w:val="22"/>
              </w:rPr>
            </w:pPr>
            <w:r w:rsidRPr="001C74EA">
              <w:rPr>
                <w:rFonts w:cstheme="minorHAnsi"/>
                <w:sz w:val="22"/>
                <w:szCs w:val="22"/>
              </w:rPr>
              <w:t>32 (20)</w:t>
            </w:r>
          </w:p>
        </w:tc>
        <w:tc>
          <w:tcPr>
            <w:tcW w:w="1146" w:type="dxa"/>
            <w:tcBorders>
              <w:top w:val="double" w:sz="4" w:space="0" w:color="000000"/>
              <w:bottom w:val="double" w:sz="4" w:space="0" w:color="000000"/>
            </w:tcBorders>
          </w:tcPr>
          <w:p w14:paraId="76BA210B" w14:textId="77777777" w:rsidR="009A0561" w:rsidRPr="001C74EA" w:rsidRDefault="009A0561" w:rsidP="00A05687">
            <w:pPr>
              <w:rPr>
                <w:rFonts w:cstheme="minorHAnsi"/>
                <w:sz w:val="22"/>
                <w:szCs w:val="22"/>
              </w:rPr>
            </w:pPr>
            <w:r w:rsidRPr="001C74EA">
              <w:rPr>
                <w:rFonts w:cstheme="minorHAnsi"/>
                <w:sz w:val="22"/>
                <w:szCs w:val="22"/>
              </w:rPr>
              <w:t>7 (7)</w:t>
            </w:r>
          </w:p>
        </w:tc>
        <w:tc>
          <w:tcPr>
            <w:tcW w:w="1834" w:type="dxa"/>
            <w:tcBorders>
              <w:top w:val="double" w:sz="4" w:space="0" w:color="000000"/>
              <w:bottom w:val="double" w:sz="4" w:space="0" w:color="000000"/>
            </w:tcBorders>
          </w:tcPr>
          <w:p w14:paraId="5D928FDE"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  </w:t>
            </w:r>
          </w:p>
        </w:tc>
      </w:tr>
      <w:tr w:rsidR="009A0561" w:rsidRPr="001C74EA" w14:paraId="28E81FB9" w14:textId="77777777" w:rsidTr="001C74EA">
        <w:trPr>
          <w:trHeight w:val="340"/>
        </w:trPr>
        <w:tc>
          <w:tcPr>
            <w:tcW w:w="4106" w:type="dxa"/>
            <w:tcBorders>
              <w:top w:val="double" w:sz="4" w:space="0" w:color="000000"/>
              <w:bottom w:val="double" w:sz="4" w:space="0" w:color="000000"/>
            </w:tcBorders>
          </w:tcPr>
          <w:p w14:paraId="2F8C7EFF" w14:textId="77777777" w:rsidR="009A0561" w:rsidRPr="001C74EA" w:rsidRDefault="009A0561" w:rsidP="00A05687">
            <w:pPr>
              <w:rPr>
                <w:rFonts w:cstheme="minorHAnsi"/>
                <w:b/>
                <w:bCs/>
                <w:sz w:val="22"/>
                <w:szCs w:val="22"/>
              </w:rPr>
            </w:pPr>
            <w:r w:rsidRPr="001C74EA">
              <w:rPr>
                <w:rFonts w:cstheme="minorHAnsi"/>
                <w:b/>
                <w:bCs/>
                <w:sz w:val="22"/>
                <w:szCs w:val="22"/>
              </w:rPr>
              <w:t>Anteroposterior shift shoulders/pelvis (mm)</w:t>
            </w:r>
          </w:p>
        </w:tc>
        <w:tc>
          <w:tcPr>
            <w:tcW w:w="1418" w:type="dxa"/>
            <w:vMerge/>
          </w:tcPr>
          <w:p w14:paraId="3BF0D92C" w14:textId="77777777" w:rsidR="009A0561" w:rsidRPr="001C74EA" w:rsidRDefault="009A0561" w:rsidP="00A05687">
            <w:pPr>
              <w:rPr>
                <w:rFonts w:cstheme="minorHAnsi"/>
                <w:sz w:val="22"/>
                <w:szCs w:val="22"/>
              </w:rPr>
            </w:pPr>
          </w:p>
        </w:tc>
        <w:tc>
          <w:tcPr>
            <w:tcW w:w="2607" w:type="dxa"/>
            <w:vMerge/>
          </w:tcPr>
          <w:p w14:paraId="21C85357"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1D31E8BB"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1EBA0349" w14:textId="77777777" w:rsidR="009A0561" w:rsidRPr="001C74EA" w:rsidRDefault="009A0561" w:rsidP="00A05687">
            <w:pPr>
              <w:rPr>
                <w:rFonts w:cstheme="minorHAnsi"/>
                <w:sz w:val="22"/>
                <w:szCs w:val="22"/>
              </w:rPr>
            </w:pPr>
            <w:r w:rsidRPr="001C74EA">
              <w:rPr>
                <w:rFonts w:cstheme="minorHAnsi"/>
                <w:sz w:val="22"/>
                <w:szCs w:val="22"/>
              </w:rPr>
              <w:t>20 (18)</w:t>
            </w:r>
          </w:p>
        </w:tc>
        <w:tc>
          <w:tcPr>
            <w:tcW w:w="1146" w:type="dxa"/>
            <w:tcBorders>
              <w:top w:val="double" w:sz="4" w:space="0" w:color="000000"/>
              <w:bottom w:val="double" w:sz="4" w:space="0" w:color="000000"/>
            </w:tcBorders>
          </w:tcPr>
          <w:p w14:paraId="611CC795" w14:textId="77777777" w:rsidR="009A0561" w:rsidRPr="001C74EA" w:rsidRDefault="009A0561" w:rsidP="00A05687">
            <w:pPr>
              <w:rPr>
                <w:rFonts w:cstheme="minorHAnsi"/>
                <w:sz w:val="22"/>
                <w:szCs w:val="22"/>
              </w:rPr>
            </w:pPr>
            <w:r w:rsidRPr="001C74EA">
              <w:rPr>
                <w:rFonts w:cstheme="minorHAnsi"/>
                <w:sz w:val="22"/>
                <w:szCs w:val="22"/>
              </w:rPr>
              <w:t>6 (5)</w:t>
            </w:r>
          </w:p>
        </w:tc>
        <w:tc>
          <w:tcPr>
            <w:tcW w:w="1834" w:type="dxa"/>
            <w:tcBorders>
              <w:top w:val="double" w:sz="4" w:space="0" w:color="000000"/>
              <w:bottom w:val="double" w:sz="4" w:space="0" w:color="000000"/>
            </w:tcBorders>
          </w:tcPr>
          <w:p w14:paraId="28218495"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w:t>
            </w:r>
          </w:p>
        </w:tc>
      </w:tr>
      <w:tr w:rsidR="009A0561" w:rsidRPr="001C74EA" w14:paraId="496CB65D" w14:textId="77777777" w:rsidTr="001C74EA">
        <w:trPr>
          <w:trHeight w:val="730"/>
        </w:trPr>
        <w:tc>
          <w:tcPr>
            <w:tcW w:w="4106" w:type="dxa"/>
            <w:tcBorders>
              <w:top w:val="double" w:sz="4" w:space="0" w:color="000000"/>
            </w:tcBorders>
          </w:tcPr>
          <w:p w14:paraId="6C15BCA5" w14:textId="77777777" w:rsidR="009A0561" w:rsidRPr="001C74EA" w:rsidRDefault="009A0561" w:rsidP="00A05687">
            <w:pPr>
              <w:rPr>
                <w:rFonts w:cstheme="minorHAnsi"/>
                <w:b/>
                <w:bCs/>
                <w:sz w:val="22"/>
                <w:szCs w:val="22"/>
              </w:rPr>
            </w:pPr>
            <w:r w:rsidRPr="001C74EA">
              <w:rPr>
                <w:rFonts w:cstheme="minorHAnsi"/>
                <w:b/>
                <w:bCs/>
                <w:sz w:val="22"/>
                <w:szCs w:val="22"/>
              </w:rPr>
              <w:t>Diff in height left-right tibia (mm)</w:t>
            </w:r>
          </w:p>
        </w:tc>
        <w:tc>
          <w:tcPr>
            <w:tcW w:w="1418" w:type="dxa"/>
            <w:vMerge/>
          </w:tcPr>
          <w:p w14:paraId="18F2E7E0" w14:textId="77777777" w:rsidR="009A0561" w:rsidRPr="001C74EA" w:rsidRDefault="009A0561" w:rsidP="00A05687">
            <w:pPr>
              <w:rPr>
                <w:rFonts w:cstheme="minorHAnsi"/>
                <w:sz w:val="22"/>
                <w:szCs w:val="22"/>
              </w:rPr>
            </w:pPr>
          </w:p>
        </w:tc>
        <w:tc>
          <w:tcPr>
            <w:tcW w:w="2607" w:type="dxa"/>
            <w:vMerge/>
          </w:tcPr>
          <w:p w14:paraId="39B63F70" w14:textId="77777777" w:rsidR="009A0561" w:rsidRPr="001C74EA" w:rsidRDefault="009A0561" w:rsidP="00A05687">
            <w:pPr>
              <w:rPr>
                <w:rFonts w:cstheme="minorHAnsi"/>
                <w:sz w:val="22"/>
                <w:szCs w:val="22"/>
              </w:rPr>
            </w:pPr>
          </w:p>
        </w:tc>
        <w:tc>
          <w:tcPr>
            <w:tcW w:w="1573" w:type="dxa"/>
            <w:tcBorders>
              <w:top w:val="double" w:sz="4" w:space="0" w:color="000000"/>
            </w:tcBorders>
          </w:tcPr>
          <w:p w14:paraId="1FAC74F8"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tcBorders>
          </w:tcPr>
          <w:p w14:paraId="36101A4C" w14:textId="77777777" w:rsidR="009A0561" w:rsidRPr="001C74EA" w:rsidRDefault="009A0561" w:rsidP="00A05687">
            <w:pPr>
              <w:rPr>
                <w:rFonts w:cstheme="minorHAnsi"/>
                <w:sz w:val="22"/>
                <w:szCs w:val="22"/>
              </w:rPr>
            </w:pPr>
            <w:r w:rsidRPr="001C74EA">
              <w:rPr>
                <w:rFonts w:cstheme="minorHAnsi"/>
                <w:sz w:val="22"/>
                <w:szCs w:val="22"/>
              </w:rPr>
              <w:t>-3 (5)</w:t>
            </w:r>
          </w:p>
        </w:tc>
        <w:tc>
          <w:tcPr>
            <w:tcW w:w="1146" w:type="dxa"/>
            <w:tcBorders>
              <w:top w:val="double" w:sz="4" w:space="0" w:color="000000"/>
            </w:tcBorders>
          </w:tcPr>
          <w:p w14:paraId="22CDA509" w14:textId="77777777" w:rsidR="009A0561" w:rsidRPr="001C74EA" w:rsidRDefault="009A0561" w:rsidP="00A05687">
            <w:pPr>
              <w:rPr>
                <w:rFonts w:cstheme="minorHAnsi"/>
                <w:sz w:val="22"/>
                <w:szCs w:val="22"/>
              </w:rPr>
            </w:pPr>
            <w:r w:rsidRPr="001C74EA">
              <w:rPr>
                <w:rFonts w:cstheme="minorHAnsi"/>
                <w:sz w:val="22"/>
                <w:szCs w:val="22"/>
              </w:rPr>
              <w:t>11 (4)</w:t>
            </w:r>
          </w:p>
        </w:tc>
        <w:tc>
          <w:tcPr>
            <w:tcW w:w="1834" w:type="dxa"/>
            <w:tcBorders>
              <w:top w:val="double" w:sz="4" w:space="0" w:color="000000"/>
            </w:tcBorders>
          </w:tcPr>
          <w:p w14:paraId="4641126D"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w:t>
            </w:r>
          </w:p>
        </w:tc>
      </w:tr>
      <w:tr w:rsidR="009A0561" w:rsidRPr="001C74EA" w14:paraId="78F11626" w14:textId="77777777" w:rsidTr="001C74EA">
        <w:trPr>
          <w:trHeight w:val="372"/>
        </w:trPr>
        <w:tc>
          <w:tcPr>
            <w:tcW w:w="4106" w:type="dxa"/>
            <w:tcBorders>
              <w:top w:val="double" w:sz="4" w:space="0" w:color="000000"/>
            </w:tcBorders>
          </w:tcPr>
          <w:p w14:paraId="6A9CF4A9" w14:textId="77777777" w:rsidR="009A0561" w:rsidRPr="001C74EA" w:rsidRDefault="009A0561" w:rsidP="00A05687">
            <w:pPr>
              <w:rPr>
                <w:rFonts w:cstheme="minorHAnsi"/>
                <w:b/>
                <w:bCs/>
                <w:sz w:val="22"/>
                <w:szCs w:val="22"/>
              </w:rPr>
            </w:pPr>
            <w:r w:rsidRPr="001C74EA">
              <w:rPr>
                <w:rFonts w:cstheme="minorHAnsi"/>
                <w:b/>
                <w:bCs/>
                <w:sz w:val="22"/>
                <w:szCs w:val="22"/>
              </w:rPr>
              <w:t>Diff in height left-right trochanter (mm)</w:t>
            </w:r>
          </w:p>
        </w:tc>
        <w:tc>
          <w:tcPr>
            <w:tcW w:w="1418" w:type="dxa"/>
            <w:vMerge/>
          </w:tcPr>
          <w:p w14:paraId="2262E04C" w14:textId="77777777" w:rsidR="009A0561" w:rsidRPr="001C74EA" w:rsidRDefault="009A0561" w:rsidP="00A05687">
            <w:pPr>
              <w:rPr>
                <w:rFonts w:cstheme="minorHAnsi"/>
                <w:sz w:val="22"/>
                <w:szCs w:val="22"/>
              </w:rPr>
            </w:pPr>
          </w:p>
        </w:tc>
        <w:tc>
          <w:tcPr>
            <w:tcW w:w="2607" w:type="dxa"/>
            <w:vMerge/>
          </w:tcPr>
          <w:p w14:paraId="46438279" w14:textId="77777777" w:rsidR="009A0561" w:rsidRPr="001C74EA" w:rsidRDefault="009A0561" w:rsidP="00A05687">
            <w:pPr>
              <w:rPr>
                <w:rFonts w:cstheme="minorHAnsi"/>
                <w:sz w:val="22"/>
                <w:szCs w:val="22"/>
              </w:rPr>
            </w:pPr>
          </w:p>
        </w:tc>
        <w:tc>
          <w:tcPr>
            <w:tcW w:w="1573" w:type="dxa"/>
            <w:tcBorders>
              <w:top w:val="double" w:sz="4" w:space="0" w:color="000000"/>
            </w:tcBorders>
          </w:tcPr>
          <w:p w14:paraId="26F14502"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tcBorders>
          </w:tcPr>
          <w:p w14:paraId="10F12A88" w14:textId="77777777" w:rsidR="009A0561" w:rsidRPr="001C74EA" w:rsidRDefault="009A0561" w:rsidP="00A05687">
            <w:pPr>
              <w:rPr>
                <w:rFonts w:cstheme="minorHAnsi"/>
                <w:sz w:val="22"/>
                <w:szCs w:val="22"/>
              </w:rPr>
            </w:pPr>
            <w:r w:rsidRPr="001C74EA">
              <w:rPr>
                <w:rFonts w:cstheme="minorHAnsi"/>
                <w:sz w:val="22"/>
                <w:szCs w:val="22"/>
              </w:rPr>
              <w:t>-10 (10)</w:t>
            </w:r>
          </w:p>
        </w:tc>
        <w:tc>
          <w:tcPr>
            <w:tcW w:w="1146" w:type="dxa"/>
            <w:tcBorders>
              <w:top w:val="double" w:sz="4" w:space="0" w:color="000000"/>
            </w:tcBorders>
          </w:tcPr>
          <w:p w14:paraId="0EF95DDB" w14:textId="77777777" w:rsidR="009A0561" w:rsidRPr="001C74EA" w:rsidRDefault="009A0561" w:rsidP="00A05687">
            <w:pPr>
              <w:rPr>
                <w:rFonts w:cstheme="minorHAnsi"/>
                <w:sz w:val="22"/>
                <w:szCs w:val="22"/>
              </w:rPr>
            </w:pPr>
            <w:r w:rsidRPr="001C74EA">
              <w:rPr>
                <w:rFonts w:cstheme="minorHAnsi"/>
                <w:sz w:val="22"/>
                <w:szCs w:val="22"/>
              </w:rPr>
              <w:t>15 (6)</w:t>
            </w:r>
          </w:p>
        </w:tc>
        <w:tc>
          <w:tcPr>
            <w:tcW w:w="1834" w:type="dxa"/>
            <w:tcBorders>
              <w:top w:val="double" w:sz="4" w:space="0" w:color="000000"/>
            </w:tcBorders>
          </w:tcPr>
          <w:p w14:paraId="0F9241C0"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w:t>
            </w:r>
          </w:p>
        </w:tc>
      </w:tr>
      <w:tr w:rsidR="009A0561" w:rsidRPr="001C74EA" w14:paraId="0B4F6922" w14:textId="77777777" w:rsidTr="001C74EA">
        <w:trPr>
          <w:trHeight w:val="87"/>
        </w:trPr>
        <w:tc>
          <w:tcPr>
            <w:tcW w:w="4106" w:type="dxa"/>
            <w:tcBorders>
              <w:top w:val="double" w:sz="4" w:space="0" w:color="000000"/>
            </w:tcBorders>
          </w:tcPr>
          <w:p w14:paraId="53EBA0DF" w14:textId="77777777" w:rsidR="009A0561" w:rsidRPr="001C74EA" w:rsidRDefault="009A0561" w:rsidP="00A05687">
            <w:pPr>
              <w:rPr>
                <w:rFonts w:cstheme="minorHAnsi"/>
                <w:b/>
                <w:bCs/>
                <w:sz w:val="22"/>
                <w:szCs w:val="22"/>
              </w:rPr>
            </w:pPr>
            <w:r w:rsidRPr="001C74EA">
              <w:rPr>
                <w:rFonts w:cstheme="minorHAnsi"/>
                <w:b/>
                <w:bCs/>
                <w:sz w:val="22"/>
                <w:szCs w:val="22"/>
              </w:rPr>
              <w:t>Kyphosis (%)</w:t>
            </w:r>
          </w:p>
        </w:tc>
        <w:tc>
          <w:tcPr>
            <w:tcW w:w="1418" w:type="dxa"/>
            <w:vMerge/>
          </w:tcPr>
          <w:p w14:paraId="1187689A" w14:textId="77777777" w:rsidR="009A0561" w:rsidRPr="001C74EA" w:rsidRDefault="009A0561" w:rsidP="00A05687">
            <w:pPr>
              <w:rPr>
                <w:rFonts w:cstheme="minorHAnsi"/>
                <w:b/>
                <w:bCs/>
                <w:sz w:val="22"/>
                <w:szCs w:val="22"/>
              </w:rPr>
            </w:pPr>
          </w:p>
        </w:tc>
        <w:tc>
          <w:tcPr>
            <w:tcW w:w="2607" w:type="dxa"/>
            <w:vMerge/>
          </w:tcPr>
          <w:p w14:paraId="12C48A67" w14:textId="77777777" w:rsidR="009A0561" w:rsidRPr="001C74EA" w:rsidRDefault="009A0561" w:rsidP="00A05687">
            <w:pPr>
              <w:rPr>
                <w:rFonts w:cstheme="minorHAnsi"/>
                <w:sz w:val="22"/>
                <w:szCs w:val="22"/>
              </w:rPr>
            </w:pPr>
          </w:p>
        </w:tc>
        <w:tc>
          <w:tcPr>
            <w:tcW w:w="1573" w:type="dxa"/>
            <w:tcBorders>
              <w:top w:val="double" w:sz="4" w:space="0" w:color="000000"/>
            </w:tcBorders>
          </w:tcPr>
          <w:p w14:paraId="18FE5C93"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tcBorders>
          </w:tcPr>
          <w:p w14:paraId="71322DFE" w14:textId="77777777" w:rsidR="009A0561" w:rsidRPr="001C74EA" w:rsidRDefault="009A0561" w:rsidP="00A05687">
            <w:pPr>
              <w:rPr>
                <w:rFonts w:cstheme="minorHAnsi"/>
                <w:sz w:val="22"/>
                <w:szCs w:val="22"/>
              </w:rPr>
            </w:pPr>
            <w:r w:rsidRPr="001C74EA">
              <w:rPr>
                <w:rFonts w:cstheme="minorHAnsi"/>
                <w:sz w:val="22"/>
                <w:szCs w:val="22"/>
              </w:rPr>
              <w:t>7 (3)</w:t>
            </w:r>
          </w:p>
        </w:tc>
        <w:tc>
          <w:tcPr>
            <w:tcW w:w="1146" w:type="dxa"/>
            <w:tcBorders>
              <w:top w:val="double" w:sz="4" w:space="0" w:color="000000"/>
            </w:tcBorders>
          </w:tcPr>
          <w:p w14:paraId="2D1B6B20" w14:textId="77777777" w:rsidR="009A0561" w:rsidRPr="001C74EA" w:rsidRDefault="009A0561" w:rsidP="00A05687">
            <w:pPr>
              <w:rPr>
                <w:rFonts w:cstheme="minorHAnsi"/>
                <w:sz w:val="22"/>
                <w:szCs w:val="22"/>
              </w:rPr>
            </w:pPr>
            <w:r w:rsidRPr="001C74EA">
              <w:rPr>
                <w:rFonts w:cstheme="minorHAnsi"/>
                <w:sz w:val="22"/>
                <w:szCs w:val="22"/>
              </w:rPr>
              <w:t>0.6 (0.6)</w:t>
            </w:r>
          </w:p>
        </w:tc>
        <w:tc>
          <w:tcPr>
            <w:tcW w:w="1834" w:type="dxa"/>
            <w:tcBorders>
              <w:top w:val="double" w:sz="4" w:space="0" w:color="000000"/>
            </w:tcBorders>
          </w:tcPr>
          <w:p w14:paraId="0FE97C3A" w14:textId="77777777" w:rsidR="009A0561" w:rsidRPr="001C74EA" w:rsidRDefault="009A0561" w:rsidP="00A05687">
            <w:pPr>
              <w:rPr>
                <w:rFonts w:cstheme="minorHAnsi"/>
                <w:b/>
                <w:bCs/>
                <w:sz w:val="22"/>
                <w:szCs w:val="22"/>
              </w:rPr>
            </w:pPr>
            <w:r w:rsidRPr="001C74EA">
              <w:rPr>
                <w:rFonts w:cstheme="minorHAnsi"/>
                <w:sz w:val="22"/>
                <w:szCs w:val="22"/>
              </w:rPr>
              <w:t xml:space="preserve"> p&gt;0.05</w:t>
            </w:r>
          </w:p>
        </w:tc>
      </w:tr>
      <w:tr w:rsidR="009A0561" w:rsidRPr="001C74EA" w14:paraId="3E1834AE" w14:textId="77777777" w:rsidTr="001C74EA">
        <w:trPr>
          <w:trHeight w:val="340"/>
        </w:trPr>
        <w:tc>
          <w:tcPr>
            <w:tcW w:w="4106" w:type="dxa"/>
            <w:tcBorders>
              <w:top w:val="double" w:sz="4" w:space="0" w:color="000000"/>
              <w:bottom w:val="double" w:sz="4" w:space="0" w:color="000000"/>
            </w:tcBorders>
          </w:tcPr>
          <w:p w14:paraId="0080E957" w14:textId="77777777" w:rsidR="009A0561" w:rsidRPr="001C74EA" w:rsidRDefault="009A0561" w:rsidP="00A05687">
            <w:pPr>
              <w:rPr>
                <w:rFonts w:cstheme="minorHAnsi"/>
                <w:b/>
                <w:bCs/>
                <w:sz w:val="22"/>
                <w:szCs w:val="22"/>
              </w:rPr>
            </w:pPr>
            <w:r w:rsidRPr="001C74EA">
              <w:rPr>
                <w:rFonts w:cstheme="minorHAnsi"/>
                <w:b/>
                <w:bCs/>
                <w:sz w:val="22"/>
                <w:szCs w:val="22"/>
              </w:rPr>
              <w:t>Lateral shift sacral 1 (mm)</w:t>
            </w:r>
          </w:p>
        </w:tc>
        <w:tc>
          <w:tcPr>
            <w:tcW w:w="1418" w:type="dxa"/>
            <w:vMerge/>
          </w:tcPr>
          <w:p w14:paraId="6C84539E" w14:textId="77777777" w:rsidR="009A0561" w:rsidRPr="001C74EA" w:rsidRDefault="009A0561" w:rsidP="00A05687">
            <w:pPr>
              <w:rPr>
                <w:rFonts w:cstheme="minorHAnsi"/>
                <w:sz w:val="22"/>
                <w:szCs w:val="22"/>
              </w:rPr>
            </w:pPr>
          </w:p>
        </w:tc>
        <w:tc>
          <w:tcPr>
            <w:tcW w:w="2607" w:type="dxa"/>
            <w:vMerge/>
          </w:tcPr>
          <w:p w14:paraId="2B88CA43"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39C44714"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39E7A2D5" w14:textId="77777777" w:rsidR="009A0561" w:rsidRPr="001C74EA" w:rsidRDefault="009A0561" w:rsidP="00A05687">
            <w:pPr>
              <w:rPr>
                <w:rFonts w:cstheme="minorHAnsi"/>
                <w:sz w:val="22"/>
                <w:szCs w:val="22"/>
              </w:rPr>
            </w:pPr>
            <w:r w:rsidRPr="001C74EA">
              <w:rPr>
                <w:rFonts w:cstheme="minorHAnsi"/>
                <w:sz w:val="22"/>
                <w:szCs w:val="22"/>
              </w:rPr>
              <w:t>1 (10)</w:t>
            </w:r>
          </w:p>
        </w:tc>
        <w:tc>
          <w:tcPr>
            <w:tcW w:w="1146" w:type="dxa"/>
            <w:tcBorders>
              <w:top w:val="double" w:sz="4" w:space="0" w:color="000000"/>
              <w:bottom w:val="double" w:sz="4" w:space="0" w:color="000000"/>
            </w:tcBorders>
          </w:tcPr>
          <w:p w14:paraId="065E93AF" w14:textId="77777777" w:rsidR="009A0561" w:rsidRPr="001C74EA" w:rsidRDefault="009A0561" w:rsidP="00A05687">
            <w:pPr>
              <w:rPr>
                <w:rFonts w:cstheme="minorHAnsi"/>
                <w:sz w:val="22"/>
                <w:szCs w:val="22"/>
              </w:rPr>
            </w:pPr>
            <w:r w:rsidRPr="001C74EA">
              <w:rPr>
                <w:rFonts w:cstheme="minorHAnsi"/>
                <w:sz w:val="22"/>
                <w:szCs w:val="22"/>
              </w:rPr>
              <w:t>9 (6)</w:t>
            </w:r>
          </w:p>
        </w:tc>
        <w:tc>
          <w:tcPr>
            <w:tcW w:w="1834" w:type="dxa"/>
            <w:tcBorders>
              <w:top w:val="double" w:sz="4" w:space="0" w:color="000000"/>
              <w:bottom w:val="double" w:sz="4" w:space="0" w:color="000000"/>
            </w:tcBorders>
          </w:tcPr>
          <w:p w14:paraId="75544CEE"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w:t>
            </w:r>
          </w:p>
        </w:tc>
      </w:tr>
      <w:tr w:rsidR="009A0561" w:rsidRPr="001C74EA" w14:paraId="00474CAD" w14:textId="77777777" w:rsidTr="001C74EA">
        <w:trPr>
          <w:trHeight w:val="340"/>
        </w:trPr>
        <w:tc>
          <w:tcPr>
            <w:tcW w:w="4106" w:type="dxa"/>
            <w:tcBorders>
              <w:top w:val="double" w:sz="4" w:space="0" w:color="000000"/>
              <w:bottom w:val="double" w:sz="4" w:space="0" w:color="000000"/>
            </w:tcBorders>
          </w:tcPr>
          <w:p w14:paraId="41A9D88B" w14:textId="77777777" w:rsidR="009A0561" w:rsidRPr="001C74EA" w:rsidRDefault="009A0561" w:rsidP="00A05687">
            <w:pPr>
              <w:rPr>
                <w:rFonts w:cstheme="minorHAnsi"/>
                <w:b/>
                <w:bCs/>
                <w:sz w:val="22"/>
                <w:szCs w:val="22"/>
              </w:rPr>
            </w:pPr>
            <w:r w:rsidRPr="001C74EA">
              <w:rPr>
                <w:rFonts w:cstheme="minorHAnsi"/>
                <w:b/>
                <w:bCs/>
                <w:sz w:val="22"/>
                <w:szCs w:val="22"/>
              </w:rPr>
              <w:t>Lateral shift shoulder/pelvis (mm)</w:t>
            </w:r>
          </w:p>
        </w:tc>
        <w:tc>
          <w:tcPr>
            <w:tcW w:w="1418" w:type="dxa"/>
            <w:vMerge/>
          </w:tcPr>
          <w:p w14:paraId="2BE52477" w14:textId="77777777" w:rsidR="009A0561" w:rsidRPr="001C74EA" w:rsidRDefault="009A0561" w:rsidP="00A05687">
            <w:pPr>
              <w:rPr>
                <w:rFonts w:cstheme="minorHAnsi"/>
                <w:sz w:val="22"/>
                <w:szCs w:val="22"/>
              </w:rPr>
            </w:pPr>
          </w:p>
        </w:tc>
        <w:tc>
          <w:tcPr>
            <w:tcW w:w="2607" w:type="dxa"/>
            <w:vMerge/>
          </w:tcPr>
          <w:p w14:paraId="10B4A626"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7D56CD21"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06085637" w14:textId="77777777" w:rsidR="009A0561" w:rsidRPr="001C74EA" w:rsidRDefault="009A0561" w:rsidP="00A05687">
            <w:pPr>
              <w:rPr>
                <w:rFonts w:cstheme="minorHAnsi"/>
                <w:sz w:val="22"/>
                <w:szCs w:val="22"/>
              </w:rPr>
            </w:pPr>
            <w:r w:rsidRPr="001C74EA">
              <w:rPr>
                <w:rFonts w:cstheme="minorHAnsi"/>
                <w:sz w:val="22"/>
                <w:szCs w:val="22"/>
              </w:rPr>
              <w:t>12 (10)</w:t>
            </w:r>
          </w:p>
        </w:tc>
        <w:tc>
          <w:tcPr>
            <w:tcW w:w="1146" w:type="dxa"/>
            <w:tcBorders>
              <w:top w:val="double" w:sz="4" w:space="0" w:color="000000"/>
              <w:bottom w:val="double" w:sz="4" w:space="0" w:color="000000"/>
            </w:tcBorders>
          </w:tcPr>
          <w:p w14:paraId="08E02CC3" w14:textId="77777777" w:rsidR="009A0561" w:rsidRPr="001C74EA" w:rsidRDefault="009A0561" w:rsidP="00A05687">
            <w:pPr>
              <w:rPr>
                <w:rFonts w:cstheme="minorHAnsi"/>
                <w:sz w:val="22"/>
                <w:szCs w:val="22"/>
              </w:rPr>
            </w:pPr>
            <w:r w:rsidRPr="001C74EA">
              <w:rPr>
                <w:rFonts w:cstheme="minorHAnsi"/>
                <w:sz w:val="22"/>
                <w:szCs w:val="22"/>
              </w:rPr>
              <w:t>4 (3)</w:t>
            </w:r>
          </w:p>
        </w:tc>
        <w:tc>
          <w:tcPr>
            <w:tcW w:w="1834" w:type="dxa"/>
            <w:tcBorders>
              <w:top w:val="double" w:sz="4" w:space="0" w:color="000000"/>
              <w:bottom w:val="double" w:sz="4" w:space="0" w:color="000000"/>
            </w:tcBorders>
          </w:tcPr>
          <w:p w14:paraId="1B21F1D6" w14:textId="77777777" w:rsidR="009A0561" w:rsidRPr="001C74EA" w:rsidRDefault="009A0561" w:rsidP="00A05687">
            <w:pPr>
              <w:rPr>
                <w:rFonts w:cstheme="minorHAnsi"/>
                <w:b/>
                <w:bCs/>
                <w:sz w:val="22"/>
                <w:szCs w:val="22"/>
              </w:rPr>
            </w:pPr>
            <w:r w:rsidRPr="001C74EA">
              <w:rPr>
                <w:rFonts w:cstheme="minorHAnsi"/>
                <w:sz w:val="22"/>
                <w:szCs w:val="22"/>
              </w:rPr>
              <w:t xml:space="preserve"> p&gt;0.05</w:t>
            </w:r>
          </w:p>
        </w:tc>
      </w:tr>
      <w:tr w:rsidR="009A0561" w:rsidRPr="001C74EA" w14:paraId="6AE0CAD7" w14:textId="77777777" w:rsidTr="001C74EA">
        <w:trPr>
          <w:trHeight w:val="340"/>
        </w:trPr>
        <w:tc>
          <w:tcPr>
            <w:tcW w:w="4106" w:type="dxa"/>
            <w:tcBorders>
              <w:top w:val="double" w:sz="4" w:space="0" w:color="000000"/>
              <w:bottom w:val="double" w:sz="4" w:space="0" w:color="000000"/>
            </w:tcBorders>
          </w:tcPr>
          <w:p w14:paraId="4A554996" w14:textId="77777777" w:rsidR="009A0561" w:rsidRPr="001C74EA" w:rsidRDefault="009A0561" w:rsidP="00A05687">
            <w:pPr>
              <w:rPr>
                <w:rFonts w:cstheme="minorHAnsi"/>
                <w:b/>
                <w:bCs/>
                <w:sz w:val="22"/>
                <w:szCs w:val="22"/>
              </w:rPr>
            </w:pPr>
            <w:r w:rsidRPr="001C74EA">
              <w:rPr>
                <w:rFonts w:cstheme="minorHAnsi"/>
                <w:b/>
                <w:bCs/>
                <w:sz w:val="22"/>
                <w:szCs w:val="22"/>
              </w:rPr>
              <w:t>Lateral shift thoracic 1 (mm)</w:t>
            </w:r>
          </w:p>
        </w:tc>
        <w:tc>
          <w:tcPr>
            <w:tcW w:w="1418" w:type="dxa"/>
            <w:vMerge/>
          </w:tcPr>
          <w:p w14:paraId="44F4D6EF" w14:textId="77777777" w:rsidR="009A0561" w:rsidRPr="001C74EA" w:rsidRDefault="009A0561" w:rsidP="00A05687">
            <w:pPr>
              <w:rPr>
                <w:rFonts w:cstheme="minorHAnsi"/>
                <w:sz w:val="22"/>
                <w:szCs w:val="22"/>
              </w:rPr>
            </w:pPr>
          </w:p>
        </w:tc>
        <w:tc>
          <w:tcPr>
            <w:tcW w:w="2607" w:type="dxa"/>
            <w:vMerge/>
          </w:tcPr>
          <w:p w14:paraId="7FE67612"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474C9C48"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611446DA" w14:textId="77777777" w:rsidR="009A0561" w:rsidRPr="001C74EA" w:rsidRDefault="009A0561" w:rsidP="00A05687">
            <w:pPr>
              <w:rPr>
                <w:rFonts w:cstheme="minorHAnsi"/>
                <w:sz w:val="22"/>
                <w:szCs w:val="22"/>
              </w:rPr>
            </w:pPr>
            <w:r w:rsidRPr="001C74EA">
              <w:rPr>
                <w:rFonts w:cstheme="minorHAnsi"/>
                <w:sz w:val="22"/>
                <w:szCs w:val="22"/>
              </w:rPr>
              <w:t>13 (15)</w:t>
            </w:r>
          </w:p>
        </w:tc>
        <w:tc>
          <w:tcPr>
            <w:tcW w:w="1146" w:type="dxa"/>
            <w:tcBorders>
              <w:top w:val="double" w:sz="4" w:space="0" w:color="000000"/>
              <w:bottom w:val="double" w:sz="4" w:space="0" w:color="000000"/>
            </w:tcBorders>
          </w:tcPr>
          <w:p w14:paraId="61EF0B16" w14:textId="77777777" w:rsidR="009A0561" w:rsidRPr="001C74EA" w:rsidRDefault="009A0561" w:rsidP="00A05687">
            <w:pPr>
              <w:rPr>
                <w:rFonts w:cstheme="minorHAnsi"/>
                <w:sz w:val="22"/>
                <w:szCs w:val="22"/>
              </w:rPr>
            </w:pPr>
            <w:r w:rsidRPr="001C74EA">
              <w:rPr>
                <w:rFonts w:cstheme="minorHAnsi"/>
                <w:sz w:val="22"/>
                <w:szCs w:val="22"/>
              </w:rPr>
              <w:t>9 (7)</w:t>
            </w:r>
          </w:p>
        </w:tc>
        <w:tc>
          <w:tcPr>
            <w:tcW w:w="1834" w:type="dxa"/>
            <w:tcBorders>
              <w:top w:val="double" w:sz="4" w:space="0" w:color="000000"/>
              <w:bottom w:val="double" w:sz="4" w:space="0" w:color="000000"/>
            </w:tcBorders>
          </w:tcPr>
          <w:p w14:paraId="2A89286E" w14:textId="77777777" w:rsidR="009A0561" w:rsidRPr="001C74EA" w:rsidRDefault="009A0561" w:rsidP="00A05687">
            <w:pPr>
              <w:rPr>
                <w:rFonts w:cstheme="minorHAnsi"/>
                <w:b/>
                <w:bCs/>
                <w:sz w:val="22"/>
                <w:szCs w:val="22"/>
              </w:rPr>
            </w:pPr>
            <w:r w:rsidRPr="001C74EA">
              <w:rPr>
                <w:rFonts w:cstheme="minorHAnsi"/>
                <w:sz w:val="22"/>
                <w:szCs w:val="22"/>
              </w:rPr>
              <w:t xml:space="preserve"> p&gt;0.05</w:t>
            </w:r>
          </w:p>
        </w:tc>
      </w:tr>
      <w:tr w:rsidR="009A0561" w:rsidRPr="001C74EA" w14:paraId="3725DFA8" w14:textId="77777777" w:rsidTr="001C74EA">
        <w:trPr>
          <w:trHeight w:val="340"/>
        </w:trPr>
        <w:tc>
          <w:tcPr>
            <w:tcW w:w="4106" w:type="dxa"/>
            <w:tcBorders>
              <w:top w:val="double" w:sz="4" w:space="0" w:color="000000"/>
              <w:bottom w:val="double" w:sz="4" w:space="0" w:color="000000"/>
            </w:tcBorders>
          </w:tcPr>
          <w:p w14:paraId="4CD293DD" w14:textId="77777777" w:rsidR="009A0561" w:rsidRPr="001C74EA" w:rsidRDefault="009A0561" w:rsidP="00A05687">
            <w:pPr>
              <w:rPr>
                <w:rFonts w:cstheme="minorHAnsi"/>
                <w:b/>
                <w:bCs/>
                <w:sz w:val="22"/>
                <w:szCs w:val="22"/>
              </w:rPr>
            </w:pPr>
            <w:r w:rsidRPr="001C74EA">
              <w:rPr>
                <w:rFonts w:cstheme="minorHAnsi"/>
                <w:b/>
                <w:bCs/>
                <w:sz w:val="22"/>
                <w:szCs w:val="22"/>
              </w:rPr>
              <w:t xml:space="preserve">Lordosis (%) </w:t>
            </w:r>
          </w:p>
        </w:tc>
        <w:tc>
          <w:tcPr>
            <w:tcW w:w="1418" w:type="dxa"/>
            <w:vMerge/>
          </w:tcPr>
          <w:p w14:paraId="457F6591" w14:textId="77777777" w:rsidR="009A0561" w:rsidRPr="001C74EA" w:rsidRDefault="009A0561" w:rsidP="00A05687">
            <w:pPr>
              <w:rPr>
                <w:rFonts w:cstheme="minorHAnsi"/>
                <w:sz w:val="22"/>
                <w:szCs w:val="22"/>
              </w:rPr>
            </w:pPr>
          </w:p>
        </w:tc>
        <w:tc>
          <w:tcPr>
            <w:tcW w:w="2607" w:type="dxa"/>
            <w:vMerge/>
          </w:tcPr>
          <w:p w14:paraId="4368552D"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14986F99"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36FE08AA" w14:textId="77777777" w:rsidR="009A0561" w:rsidRPr="001C74EA" w:rsidRDefault="009A0561" w:rsidP="00A05687">
            <w:pPr>
              <w:rPr>
                <w:rFonts w:cstheme="minorHAnsi"/>
                <w:sz w:val="22"/>
                <w:szCs w:val="22"/>
              </w:rPr>
            </w:pPr>
            <w:r w:rsidRPr="001C74EA">
              <w:rPr>
                <w:rFonts w:cstheme="minorHAnsi"/>
                <w:sz w:val="22"/>
                <w:szCs w:val="22"/>
              </w:rPr>
              <w:t>4 (2)</w:t>
            </w:r>
          </w:p>
        </w:tc>
        <w:tc>
          <w:tcPr>
            <w:tcW w:w="1146" w:type="dxa"/>
            <w:tcBorders>
              <w:top w:val="double" w:sz="4" w:space="0" w:color="000000"/>
              <w:bottom w:val="double" w:sz="4" w:space="0" w:color="000000"/>
            </w:tcBorders>
          </w:tcPr>
          <w:p w14:paraId="4A9F318E" w14:textId="77777777" w:rsidR="009A0561" w:rsidRPr="001C74EA" w:rsidRDefault="009A0561" w:rsidP="00A05687">
            <w:pPr>
              <w:rPr>
                <w:rFonts w:cstheme="minorHAnsi"/>
                <w:sz w:val="22"/>
                <w:szCs w:val="22"/>
              </w:rPr>
            </w:pPr>
            <w:r w:rsidRPr="001C74EA">
              <w:rPr>
                <w:rFonts w:cstheme="minorHAnsi"/>
                <w:sz w:val="22"/>
                <w:szCs w:val="22"/>
              </w:rPr>
              <w:t>0.5 (0.5)</w:t>
            </w:r>
          </w:p>
        </w:tc>
        <w:tc>
          <w:tcPr>
            <w:tcW w:w="1834" w:type="dxa"/>
            <w:tcBorders>
              <w:top w:val="double" w:sz="4" w:space="0" w:color="000000"/>
              <w:bottom w:val="double" w:sz="4" w:space="0" w:color="000000"/>
            </w:tcBorders>
          </w:tcPr>
          <w:p w14:paraId="583CFF95" w14:textId="77777777" w:rsidR="009A0561" w:rsidRPr="001C74EA" w:rsidRDefault="009A0561" w:rsidP="00A05687">
            <w:pPr>
              <w:rPr>
                <w:rFonts w:cstheme="minorHAnsi"/>
                <w:b/>
                <w:bCs/>
                <w:sz w:val="22"/>
                <w:szCs w:val="22"/>
              </w:rPr>
            </w:pPr>
            <w:r w:rsidRPr="001C74EA">
              <w:rPr>
                <w:rFonts w:cstheme="minorHAnsi"/>
                <w:sz w:val="22"/>
                <w:szCs w:val="22"/>
              </w:rPr>
              <w:t xml:space="preserve"> p&gt;0.05</w:t>
            </w:r>
          </w:p>
        </w:tc>
      </w:tr>
      <w:tr w:rsidR="009A0561" w:rsidRPr="001C74EA" w14:paraId="5A7C60C4" w14:textId="77777777" w:rsidTr="001C74EA">
        <w:trPr>
          <w:trHeight w:val="340"/>
        </w:trPr>
        <w:tc>
          <w:tcPr>
            <w:tcW w:w="4106" w:type="dxa"/>
            <w:tcBorders>
              <w:top w:val="double" w:sz="4" w:space="0" w:color="000000"/>
              <w:bottom w:val="double" w:sz="4" w:space="0" w:color="000000"/>
            </w:tcBorders>
          </w:tcPr>
          <w:p w14:paraId="4301F26B" w14:textId="77777777" w:rsidR="009A0561" w:rsidRPr="001C74EA" w:rsidRDefault="009A0561" w:rsidP="00A05687">
            <w:pPr>
              <w:rPr>
                <w:rFonts w:cstheme="minorHAnsi"/>
                <w:b/>
                <w:bCs/>
                <w:sz w:val="22"/>
                <w:szCs w:val="22"/>
              </w:rPr>
            </w:pPr>
            <w:r w:rsidRPr="001C74EA">
              <w:rPr>
                <w:rFonts w:cstheme="minorHAnsi"/>
                <w:b/>
                <w:bCs/>
                <w:sz w:val="22"/>
                <w:szCs w:val="22"/>
              </w:rPr>
              <w:t>Pelvic rotation (°)</w:t>
            </w:r>
          </w:p>
        </w:tc>
        <w:tc>
          <w:tcPr>
            <w:tcW w:w="1418" w:type="dxa"/>
            <w:vMerge/>
          </w:tcPr>
          <w:p w14:paraId="3CBDCA2A" w14:textId="77777777" w:rsidR="009A0561" w:rsidRPr="001C74EA" w:rsidRDefault="009A0561" w:rsidP="00A05687">
            <w:pPr>
              <w:rPr>
                <w:rFonts w:cstheme="minorHAnsi"/>
                <w:sz w:val="22"/>
                <w:szCs w:val="22"/>
              </w:rPr>
            </w:pPr>
          </w:p>
        </w:tc>
        <w:tc>
          <w:tcPr>
            <w:tcW w:w="2607" w:type="dxa"/>
            <w:vMerge/>
          </w:tcPr>
          <w:p w14:paraId="5801782F"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4B6C957D"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1FAFC443" w14:textId="77777777" w:rsidR="009A0561" w:rsidRPr="001C74EA" w:rsidRDefault="009A0561" w:rsidP="00A05687">
            <w:pPr>
              <w:rPr>
                <w:rFonts w:cstheme="minorHAnsi"/>
                <w:sz w:val="22"/>
                <w:szCs w:val="22"/>
              </w:rPr>
            </w:pPr>
            <w:r w:rsidRPr="001C74EA">
              <w:rPr>
                <w:rFonts w:cstheme="minorHAnsi"/>
                <w:sz w:val="22"/>
                <w:szCs w:val="22"/>
              </w:rPr>
              <w:t>0.4 (4)</w:t>
            </w:r>
          </w:p>
        </w:tc>
        <w:tc>
          <w:tcPr>
            <w:tcW w:w="1146" w:type="dxa"/>
            <w:tcBorders>
              <w:top w:val="double" w:sz="4" w:space="0" w:color="000000"/>
              <w:bottom w:val="double" w:sz="4" w:space="0" w:color="000000"/>
            </w:tcBorders>
          </w:tcPr>
          <w:p w14:paraId="35090EBD" w14:textId="77777777" w:rsidR="009A0561" w:rsidRPr="001C74EA" w:rsidRDefault="009A0561" w:rsidP="00A05687">
            <w:pPr>
              <w:rPr>
                <w:rFonts w:cstheme="minorHAnsi"/>
                <w:sz w:val="22"/>
                <w:szCs w:val="22"/>
              </w:rPr>
            </w:pPr>
            <w:r w:rsidRPr="001C74EA">
              <w:rPr>
                <w:rFonts w:cstheme="minorHAnsi"/>
                <w:sz w:val="22"/>
                <w:szCs w:val="22"/>
              </w:rPr>
              <w:t>2 (2)</w:t>
            </w:r>
          </w:p>
        </w:tc>
        <w:tc>
          <w:tcPr>
            <w:tcW w:w="1834" w:type="dxa"/>
            <w:tcBorders>
              <w:top w:val="double" w:sz="4" w:space="0" w:color="000000"/>
              <w:bottom w:val="double" w:sz="4" w:space="0" w:color="000000"/>
            </w:tcBorders>
          </w:tcPr>
          <w:p w14:paraId="37873EAE" w14:textId="77777777" w:rsidR="009A0561" w:rsidRPr="001C74EA" w:rsidRDefault="009A0561" w:rsidP="00A05687">
            <w:pPr>
              <w:rPr>
                <w:rFonts w:cstheme="minorHAnsi"/>
                <w:b/>
                <w:bCs/>
                <w:sz w:val="22"/>
                <w:szCs w:val="22"/>
              </w:rPr>
            </w:pPr>
            <w:r w:rsidRPr="001C74EA">
              <w:rPr>
                <w:rFonts w:cstheme="minorHAnsi"/>
                <w:sz w:val="22"/>
                <w:szCs w:val="22"/>
              </w:rPr>
              <w:t xml:space="preserve"> p&gt;0.05</w:t>
            </w:r>
          </w:p>
        </w:tc>
      </w:tr>
      <w:tr w:rsidR="009A0561" w:rsidRPr="001C74EA" w14:paraId="79C813A6" w14:textId="77777777" w:rsidTr="001C74EA">
        <w:trPr>
          <w:trHeight w:val="257"/>
        </w:trPr>
        <w:tc>
          <w:tcPr>
            <w:tcW w:w="4106" w:type="dxa"/>
            <w:tcBorders>
              <w:top w:val="double" w:sz="4" w:space="0" w:color="000000"/>
              <w:bottom w:val="double" w:sz="4" w:space="0" w:color="000000"/>
            </w:tcBorders>
          </w:tcPr>
          <w:p w14:paraId="70992AF3" w14:textId="77777777" w:rsidR="009A0561" w:rsidRPr="001C74EA" w:rsidRDefault="009A0561" w:rsidP="00A05687">
            <w:pPr>
              <w:rPr>
                <w:rFonts w:cstheme="minorHAnsi"/>
                <w:b/>
                <w:bCs/>
                <w:sz w:val="22"/>
                <w:szCs w:val="22"/>
              </w:rPr>
            </w:pPr>
            <w:r w:rsidRPr="001C74EA">
              <w:rPr>
                <w:rFonts w:cstheme="minorHAnsi"/>
                <w:b/>
                <w:bCs/>
                <w:sz w:val="22"/>
                <w:szCs w:val="22"/>
              </w:rPr>
              <w:t>Pelvic tilt (°)</w:t>
            </w:r>
          </w:p>
        </w:tc>
        <w:tc>
          <w:tcPr>
            <w:tcW w:w="1418" w:type="dxa"/>
            <w:vMerge/>
          </w:tcPr>
          <w:p w14:paraId="3F118DC2" w14:textId="77777777" w:rsidR="009A0561" w:rsidRPr="001C74EA" w:rsidRDefault="009A0561" w:rsidP="00A05687">
            <w:pPr>
              <w:rPr>
                <w:rFonts w:cstheme="minorHAnsi"/>
                <w:sz w:val="22"/>
                <w:szCs w:val="22"/>
              </w:rPr>
            </w:pPr>
          </w:p>
        </w:tc>
        <w:tc>
          <w:tcPr>
            <w:tcW w:w="2607" w:type="dxa"/>
            <w:vMerge/>
          </w:tcPr>
          <w:p w14:paraId="1F783175" w14:textId="77777777" w:rsidR="009A0561" w:rsidRPr="001C74EA" w:rsidRDefault="009A0561" w:rsidP="00A05687">
            <w:pPr>
              <w:rPr>
                <w:rFonts w:cstheme="minorHAnsi"/>
                <w:sz w:val="22"/>
                <w:szCs w:val="22"/>
              </w:rPr>
            </w:pPr>
          </w:p>
        </w:tc>
        <w:tc>
          <w:tcPr>
            <w:tcW w:w="1573" w:type="dxa"/>
            <w:tcBorders>
              <w:top w:val="double" w:sz="4" w:space="0" w:color="000000"/>
              <w:bottom w:val="double" w:sz="4" w:space="0" w:color="000000"/>
            </w:tcBorders>
          </w:tcPr>
          <w:p w14:paraId="610E1125" w14:textId="77777777" w:rsidR="009A0561" w:rsidRPr="001C74EA" w:rsidRDefault="009A0561" w:rsidP="00A05687">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73B4A8C2" w14:textId="77777777" w:rsidR="009A0561" w:rsidRPr="001C74EA" w:rsidRDefault="009A0561" w:rsidP="00A05687">
            <w:pPr>
              <w:rPr>
                <w:rFonts w:cstheme="minorHAnsi"/>
                <w:sz w:val="22"/>
                <w:szCs w:val="22"/>
              </w:rPr>
            </w:pPr>
            <w:r w:rsidRPr="001C74EA">
              <w:rPr>
                <w:rFonts w:cstheme="minorHAnsi"/>
                <w:sz w:val="22"/>
                <w:szCs w:val="22"/>
              </w:rPr>
              <w:t>3 (1)</w:t>
            </w:r>
          </w:p>
        </w:tc>
        <w:tc>
          <w:tcPr>
            <w:tcW w:w="1146" w:type="dxa"/>
            <w:tcBorders>
              <w:top w:val="double" w:sz="4" w:space="0" w:color="000000"/>
              <w:bottom w:val="double" w:sz="4" w:space="0" w:color="000000"/>
            </w:tcBorders>
          </w:tcPr>
          <w:p w14:paraId="74BAFF07" w14:textId="77777777" w:rsidR="009A0561" w:rsidRPr="001C74EA" w:rsidRDefault="009A0561" w:rsidP="00A05687">
            <w:pPr>
              <w:rPr>
                <w:rFonts w:cstheme="minorHAnsi"/>
                <w:sz w:val="22"/>
                <w:szCs w:val="22"/>
              </w:rPr>
            </w:pPr>
            <w:r w:rsidRPr="001C74EA">
              <w:rPr>
                <w:rFonts w:cstheme="minorHAnsi"/>
                <w:sz w:val="22"/>
                <w:szCs w:val="22"/>
              </w:rPr>
              <w:t>3 (1)</w:t>
            </w:r>
          </w:p>
        </w:tc>
        <w:tc>
          <w:tcPr>
            <w:tcW w:w="1834" w:type="dxa"/>
            <w:tcBorders>
              <w:top w:val="double" w:sz="4" w:space="0" w:color="000000"/>
              <w:bottom w:val="double" w:sz="4" w:space="0" w:color="000000"/>
            </w:tcBorders>
          </w:tcPr>
          <w:p w14:paraId="44D6A6C1" w14:textId="77777777" w:rsidR="009A0561" w:rsidRPr="001C74EA" w:rsidRDefault="009A0561" w:rsidP="00A05687">
            <w:pPr>
              <w:rPr>
                <w:rFonts w:cstheme="minorHAnsi"/>
                <w:b/>
                <w:bCs/>
                <w:sz w:val="22"/>
                <w:szCs w:val="22"/>
              </w:rPr>
            </w:pPr>
            <w:r w:rsidRPr="001C74EA">
              <w:rPr>
                <w:rFonts w:cstheme="minorHAnsi"/>
                <w:b/>
                <w:bCs/>
                <w:sz w:val="22"/>
                <w:szCs w:val="22"/>
              </w:rPr>
              <w:t xml:space="preserve"> p&lt;0.05</w:t>
            </w:r>
          </w:p>
        </w:tc>
      </w:tr>
    </w:tbl>
    <w:p w14:paraId="7F02732F" w14:textId="77777777" w:rsidR="003972EB" w:rsidRDefault="003972EB" w:rsidP="00504325">
      <w:pPr>
        <w:rPr>
          <w:b/>
          <w:bCs/>
        </w:rPr>
      </w:pPr>
    </w:p>
    <w:p w14:paraId="23838E03" w14:textId="77777777" w:rsidR="00D0439A" w:rsidRDefault="00D0439A" w:rsidP="00504325"/>
    <w:p w14:paraId="40AF35B6" w14:textId="12CED30E" w:rsidR="003972EB" w:rsidRPr="00D0439A" w:rsidRDefault="009A0561" w:rsidP="00504325">
      <w:r w:rsidRPr="00945C30">
        <w:lastRenderedPageBreak/>
        <w:t>Table 3-3</w:t>
      </w:r>
      <w:r>
        <w:t xml:space="preserve"> </w:t>
      </w:r>
      <w:r w:rsidRPr="00B06CB3">
        <w:t xml:space="preserve">Outcome measures </w:t>
      </w:r>
      <w:r w:rsidR="005C0B0F">
        <w:t>s</w:t>
      </w:r>
      <w:r w:rsidR="005C0B0F" w:rsidRPr="00B06CB3">
        <w:t xml:space="preserve">keletal </w:t>
      </w:r>
      <w:r w:rsidR="00D0439A">
        <w:t>g</w:t>
      </w:r>
      <w:r w:rsidR="00D0439A" w:rsidRPr="00B06CB3">
        <w:t>eometry</w:t>
      </w:r>
      <w:r w:rsidR="005C0B0F">
        <w:t xml:space="preserve"> </w:t>
      </w:r>
      <w:r w:rsidR="005C0B0F">
        <w:rPr>
          <w:rFonts w:cstheme="minorHAnsi"/>
        </w:rPr>
        <w:t>(c</w:t>
      </w:r>
      <w:r w:rsidR="005C0B0F" w:rsidRPr="00AD64F0">
        <w:rPr>
          <w:rFonts w:cstheme="minorHAnsi"/>
        </w:rPr>
        <w:t>ontinued</w:t>
      </w:r>
      <w:r w:rsidR="005C0B0F">
        <w:rPr>
          <w:rFonts w:cstheme="minorHAnsi"/>
        </w:rPr>
        <w:t>).</w:t>
      </w:r>
    </w:p>
    <w:tbl>
      <w:tblPr>
        <w:tblStyle w:val="TableGrid"/>
        <w:tblW w:w="14029" w:type="dxa"/>
        <w:tblLook w:val="04A0" w:firstRow="1" w:lastRow="0" w:firstColumn="1" w:lastColumn="0" w:noHBand="0" w:noVBand="1"/>
      </w:tblPr>
      <w:tblGrid>
        <w:gridCol w:w="4106"/>
        <w:gridCol w:w="1418"/>
        <w:gridCol w:w="2607"/>
        <w:gridCol w:w="1573"/>
        <w:gridCol w:w="1345"/>
        <w:gridCol w:w="1146"/>
        <w:gridCol w:w="1834"/>
      </w:tblGrid>
      <w:tr w:rsidR="0090482C" w:rsidRPr="001C74EA" w14:paraId="77E42B9D" w14:textId="77777777" w:rsidTr="001C74EA">
        <w:trPr>
          <w:trHeight w:val="879"/>
        </w:trPr>
        <w:tc>
          <w:tcPr>
            <w:tcW w:w="4106" w:type="dxa"/>
            <w:tcBorders>
              <w:bottom w:val="single" w:sz="12" w:space="0" w:color="auto"/>
            </w:tcBorders>
            <w:hideMark/>
          </w:tcPr>
          <w:p w14:paraId="2038EE43" w14:textId="77777777" w:rsidR="0090482C" w:rsidRPr="001C74EA" w:rsidRDefault="0090482C" w:rsidP="00A05687">
            <w:pPr>
              <w:rPr>
                <w:rFonts w:cstheme="minorHAnsi"/>
                <w:b/>
                <w:bCs/>
                <w:sz w:val="22"/>
                <w:szCs w:val="22"/>
              </w:rPr>
            </w:pPr>
            <w:r w:rsidRPr="001C74EA">
              <w:rPr>
                <w:rFonts w:cstheme="minorHAnsi"/>
                <w:b/>
                <w:bCs/>
                <w:sz w:val="22"/>
                <w:szCs w:val="22"/>
              </w:rPr>
              <w:t xml:space="preserve">Outcome </w:t>
            </w:r>
          </w:p>
          <w:p w14:paraId="43195156" w14:textId="77777777" w:rsidR="0090482C" w:rsidRPr="001C74EA" w:rsidRDefault="0090482C" w:rsidP="00A05687">
            <w:pPr>
              <w:rPr>
                <w:rFonts w:cstheme="minorHAnsi"/>
                <w:b/>
                <w:bCs/>
                <w:sz w:val="22"/>
                <w:szCs w:val="22"/>
              </w:rPr>
            </w:pPr>
            <w:r w:rsidRPr="001C74EA">
              <w:rPr>
                <w:rFonts w:cstheme="minorHAnsi"/>
                <w:b/>
                <w:bCs/>
                <w:sz w:val="22"/>
                <w:szCs w:val="22"/>
              </w:rPr>
              <w:t> </w:t>
            </w:r>
          </w:p>
        </w:tc>
        <w:tc>
          <w:tcPr>
            <w:tcW w:w="1418" w:type="dxa"/>
            <w:tcBorders>
              <w:bottom w:val="single" w:sz="12" w:space="0" w:color="auto"/>
            </w:tcBorders>
            <w:hideMark/>
          </w:tcPr>
          <w:p w14:paraId="3D5237A5" w14:textId="77777777" w:rsidR="0090482C" w:rsidRPr="001C74EA" w:rsidRDefault="0090482C" w:rsidP="00A05687">
            <w:pPr>
              <w:rPr>
                <w:rFonts w:cstheme="minorHAnsi"/>
                <w:b/>
                <w:bCs/>
                <w:sz w:val="22"/>
                <w:szCs w:val="22"/>
              </w:rPr>
            </w:pPr>
            <w:r w:rsidRPr="001C74EA">
              <w:rPr>
                <w:rFonts w:cstheme="minorHAnsi"/>
                <w:b/>
                <w:bCs/>
                <w:sz w:val="22"/>
                <w:szCs w:val="22"/>
              </w:rPr>
              <w:t>Study</w:t>
            </w:r>
          </w:p>
          <w:p w14:paraId="162D81E5" w14:textId="77777777" w:rsidR="0090482C" w:rsidRPr="001C74EA" w:rsidRDefault="0090482C" w:rsidP="00A05687">
            <w:pPr>
              <w:rPr>
                <w:rFonts w:cstheme="minorHAnsi"/>
                <w:b/>
                <w:bCs/>
                <w:sz w:val="22"/>
                <w:szCs w:val="22"/>
              </w:rPr>
            </w:pPr>
            <w:r w:rsidRPr="001C74EA">
              <w:rPr>
                <w:rFonts w:cstheme="minorHAnsi"/>
                <w:b/>
                <w:bCs/>
                <w:sz w:val="22"/>
                <w:szCs w:val="22"/>
              </w:rPr>
              <w:t> </w:t>
            </w:r>
          </w:p>
          <w:p w14:paraId="6ADCF692" w14:textId="77777777" w:rsidR="0090482C" w:rsidRPr="001C74EA" w:rsidRDefault="0090482C" w:rsidP="00A05687">
            <w:pPr>
              <w:rPr>
                <w:rFonts w:cstheme="minorHAnsi"/>
                <w:b/>
                <w:bCs/>
                <w:sz w:val="22"/>
                <w:szCs w:val="22"/>
              </w:rPr>
            </w:pPr>
          </w:p>
        </w:tc>
        <w:tc>
          <w:tcPr>
            <w:tcW w:w="2607" w:type="dxa"/>
            <w:tcBorders>
              <w:bottom w:val="single" w:sz="12" w:space="0" w:color="auto"/>
            </w:tcBorders>
            <w:hideMark/>
          </w:tcPr>
          <w:p w14:paraId="39EC2AB6" w14:textId="77777777" w:rsidR="0090482C" w:rsidRPr="001C74EA" w:rsidRDefault="0090482C" w:rsidP="00A05687">
            <w:pPr>
              <w:rPr>
                <w:rFonts w:cstheme="minorHAnsi"/>
                <w:b/>
                <w:bCs/>
                <w:sz w:val="22"/>
                <w:szCs w:val="22"/>
              </w:rPr>
            </w:pPr>
            <w:r w:rsidRPr="001C74EA">
              <w:rPr>
                <w:rFonts w:cstheme="minorHAnsi"/>
                <w:b/>
                <w:bCs/>
                <w:sz w:val="22"/>
                <w:szCs w:val="22"/>
              </w:rPr>
              <w:t>Condition</w:t>
            </w:r>
          </w:p>
          <w:p w14:paraId="342F62B5" w14:textId="77777777" w:rsidR="0090482C" w:rsidRPr="001C74EA" w:rsidRDefault="0090482C" w:rsidP="00A05687">
            <w:pPr>
              <w:rPr>
                <w:rFonts w:cstheme="minorHAnsi"/>
                <w:b/>
                <w:bCs/>
                <w:sz w:val="22"/>
                <w:szCs w:val="22"/>
              </w:rPr>
            </w:pPr>
            <w:r w:rsidRPr="001C74EA">
              <w:rPr>
                <w:rFonts w:cstheme="minorHAnsi"/>
                <w:b/>
                <w:bCs/>
                <w:sz w:val="22"/>
                <w:szCs w:val="22"/>
              </w:rPr>
              <w:t> </w:t>
            </w:r>
          </w:p>
        </w:tc>
        <w:tc>
          <w:tcPr>
            <w:tcW w:w="1573" w:type="dxa"/>
            <w:tcBorders>
              <w:bottom w:val="single" w:sz="12" w:space="0" w:color="auto"/>
            </w:tcBorders>
            <w:hideMark/>
          </w:tcPr>
          <w:p w14:paraId="18EA8463" w14:textId="77777777" w:rsidR="0090482C" w:rsidRPr="001C74EA" w:rsidRDefault="0090482C" w:rsidP="00A05687">
            <w:pPr>
              <w:rPr>
                <w:rFonts w:cstheme="minorHAnsi"/>
                <w:b/>
                <w:bCs/>
                <w:sz w:val="22"/>
                <w:szCs w:val="22"/>
              </w:rPr>
            </w:pPr>
            <w:r w:rsidRPr="001C74EA">
              <w:rPr>
                <w:rFonts w:cstheme="minorHAnsi"/>
                <w:b/>
                <w:bCs/>
                <w:sz w:val="22"/>
                <w:szCs w:val="22"/>
              </w:rPr>
              <w:t>Group</w:t>
            </w:r>
          </w:p>
          <w:p w14:paraId="77E57A24" w14:textId="77777777" w:rsidR="0090482C" w:rsidRPr="001C74EA" w:rsidRDefault="0090482C" w:rsidP="00A05687">
            <w:pPr>
              <w:rPr>
                <w:rFonts w:cstheme="minorHAnsi"/>
                <w:b/>
                <w:bCs/>
                <w:sz w:val="22"/>
                <w:szCs w:val="22"/>
              </w:rPr>
            </w:pPr>
            <w:r w:rsidRPr="001C74EA">
              <w:rPr>
                <w:rFonts w:cstheme="minorHAnsi"/>
                <w:b/>
                <w:bCs/>
                <w:sz w:val="22"/>
                <w:szCs w:val="22"/>
              </w:rPr>
              <w:t> </w:t>
            </w:r>
          </w:p>
        </w:tc>
        <w:tc>
          <w:tcPr>
            <w:tcW w:w="1345" w:type="dxa"/>
            <w:tcBorders>
              <w:bottom w:val="single" w:sz="12" w:space="0" w:color="auto"/>
            </w:tcBorders>
            <w:hideMark/>
          </w:tcPr>
          <w:p w14:paraId="398BAF6A" w14:textId="77777777" w:rsidR="0090482C" w:rsidRPr="001C74EA" w:rsidRDefault="0090482C" w:rsidP="00A05687">
            <w:pPr>
              <w:rPr>
                <w:rFonts w:cstheme="minorHAnsi"/>
                <w:b/>
                <w:bCs/>
                <w:sz w:val="22"/>
                <w:szCs w:val="22"/>
              </w:rPr>
            </w:pPr>
            <w:r w:rsidRPr="001C74EA">
              <w:rPr>
                <w:rFonts w:cstheme="minorHAnsi"/>
                <w:b/>
                <w:bCs/>
                <w:sz w:val="22"/>
                <w:szCs w:val="22"/>
              </w:rPr>
              <w:t xml:space="preserve">Baseline </w:t>
            </w:r>
          </w:p>
          <w:p w14:paraId="3ED5448F" w14:textId="77777777" w:rsidR="0090482C" w:rsidRPr="001C74EA" w:rsidRDefault="0090482C" w:rsidP="00A05687">
            <w:pPr>
              <w:rPr>
                <w:rFonts w:cstheme="minorHAnsi"/>
                <w:b/>
                <w:bCs/>
                <w:sz w:val="22"/>
                <w:szCs w:val="22"/>
              </w:rPr>
            </w:pPr>
            <w:r w:rsidRPr="001C74EA">
              <w:rPr>
                <w:rFonts w:cstheme="minorHAnsi"/>
                <w:b/>
                <w:bCs/>
                <w:sz w:val="22"/>
                <w:szCs w:val="22"/>
              </w:rPr>
              <w:t xml:space="preserve">Mean </w:t>
            </w:r>
          </w:p>
          <w:p w14:paraId="16B3EDA1" w14:textId="77777777" w:rsidR="0090482C" w:rsidRPr="001C74EA" w:rsidRDefault="0090482C" w:rsidP="00A05687">
            <w:pPr>
              <w:rPr>
                <w:rFonts w:cstheme="minorHAnsi"/>
                <w:b/>
                <w:bCs/>
                <w:sz w:val="22"/>
                <w:szCs w:val="22"/>
              </w:rPr>
            </w:pPr>
            <w:r w:rsidRPr="001C74EA">
              <w:rPr>
                <w:rFonts w:cstheme="minorHAnsi"/>
                <w:b/>
                <w:bCs/>
                <w:sz w:val="22"/>
                <w:szCs w:val="22"/>
              </w:rPr>
              <w:t>(SD +/-)</w:t>
            </w:r>
          </w:p>
        </w:tc>
        <w:tc>
          <w:tcPr>
            <w:tcW w:w="1146" w:type="dxa"/>
            <w:tcBorders>
              <w:bottom w:val="single" w:sz="12" w:space="0" w:color="auto"/>
            </w:tcBorders>
            <w:hideMark/>
          </w:tcPr>
          <w:p w14:paraId="0FAFFE80" w14:textId="77777777" w:rsidR="0090482C" w:rsidRPr="001C74EA" w:rsidRDefault="0090482C" w:rsidP="00A05687">
            <w:pPr>
              <w:rPr>
                <w:rFonts w:cstheme="minorHAnsi"/>
                <w:b/>
                <w:bCs/>
                <w:sz w:val="22"/>
                <w:szCs w:val="22"/>
              </w:rPr>
            </w:pPr>
            <w:r w:rsidRPr="001C74EA">
              <w:rPr>
                <w:rFonts w:cstheme="minorHAnsi"/>
                <w:b/>
                <w:bCs/>
                <w:sz w:val="22"/>
                <w:szCs w:val="22"/>
              </w:rPr>
              <w:t>Final</w:t>
            </w:r>
          </w:p>
          <w:p w14:paraId="6DC33323" w14:textId="77777777" w:rsidR="0090482C" w:rsidRPr="001C74EA" w:rsidRDefault="0090482C" w:rsidP="00A05687">
            <w:pPr>
              <w:rPr>
                <w:rFonts w:cstheme="minorHAnsi"/>
                <w:b/>
                <w:bCs/>
                <w:sz w:val="22"/>
                <w:szCs w:val="22"/>
              </w:rPr>
            </w:pPr>
            <w:r w:rsidRPr="001C74EA">
              <w:rPr>
                <w:rFonts w:cstheme="minorHAnsi"/>
                <w:b/>
                <w:bCs/>
                <w:sz w:val="22"/>
                <w:szCs w:val="22"/>
              </w:rPr>
              <w:t>Mean (SD +/-)</w:t>
            </w:r>
          </w:p>
        </w:tc>
        <w:tc>
          <w:tcPr>
            <w:tcW w:w="1834" w:type="dxa"/>
            <w:tcBorders>
              <w:bottom w:val="single" w:sz="12" w:space="0" w:color="auto"/>
            </w:tcBorders>
            <w:hideMark/>
          </w:tcPr>
          <w:p w14:paraId="748DC038" w14:textId="77777777" w:rsidR="0090482C" w:rsidRPr="001C74EA" w:rsidRDefault="0090482C" w:rsidP="00A05687">
            <w:pPr>
              <w:rPr>
                <w:rFonts w:cstheme="minorHAnsi"/>
                <w:b/>
                <w:bCs/>
                <w:sz w:val="22"/>
                <w:szCs w:val="22"/>
              </w:rPr>
            </w:pPr>
            <w:r w:rsidRPr="001C74EA">
              <w:rPr>
                <w:rFonts w:cstheme="minorHAnsi"/>
                <w:b/>
                <w:bCs/>
                <w:sz w:val="22"/>
                <w:szCs w:val="22"/>
              </w:rPr>
              <w:t> Statistical Result</w:t>
            </w:r>
          </w:p>
          <w:p w14:paraId="7D1423F1" w14:textId="77777777" w:rsidR="0090482C" w:rsidRPr="001C74EA" w:rsidRDefault="0090482C" w:rsidP="00A05687">
            <w:pPr>
              <w:rPr>
                <w:rFonts w:cstheme="minorHAnsi"/>
                <w:b/>
                <w:bCs/>
                <w:sz w:val="22"/>
                <w:szCs w:val="22"/>
              </w:rPr>
            </w:pPr>
          </w:p>
          <w:p w14:paraId="08B3E1A5" w14:textId="77777777" w:rsidR="0090482C" w:rsidRPr="001C74EA" w:rsidRDefault="0090482C" w:rsidP="00A05687">
            <w:pPr>
              <w:rPr>
                <w:rFonts w:cstheme="minorHAnsi"/>
                <w:b/>
                <w:bCs/>
                <w:sz w:val="22"/>
                <w:szCs w:val="22"/>
              </w:rPr>
            </w:pPr>
            <w:r w:rsidRPr="001C74EA">
              <w:rPr>
                <w:rFonts w:cstheme="minorHAnsi"/>
                <w:b/>
                <w:bCs/>
                <w:sz w:val="22"/>
                <w:szCs w:val="22"/>
              </w:rPr>
              <w:t>(Significant values given in bold)</w:t>
            </w:r>
          </w:p>
        </w:tc>
      </w:tr>
      <w:tr w:rsidR="0090482C" w:rsidRPr="001C74EA" w14:paraId="0C86784A" w14:textId="77777777" w:rsidTr="001C74EA">
        <w:trPr>
          <w:trHeight w:val="340"/>
        </w:trPr>
        <w:tc>
          <w:tcPr>
            <w:tcW w:w="14029" w:type="dxa"/>
            <w:gridSpan w:val="7"/>
            <w:tcBorders>
              <w:top w:val="double" w:sz="4" w:space="0" w:color="000000"/>
              <w:bottom w:val="single" w:sz="12" w:space="0" w:color="auto"/>
            </w:tcBorders>
            <w:shd w:val="clear" w:color="auto" w:fill="FFFFFF" w:themeFill="background1"/>
            <w:hideMark/>
          </w:tcPr>
          <w:p w14:paraId="076A1A7A" w14:textId="77777777" w:rsidR="0090482C" w:rsidRPr="001C74EA" w:rsidRDefault="0090482C" w:rsidP="00A05687">
            <w:pPr>
              <w:jc w:val="center"/>
              <w:rPr>
                <w:rFonts w:cstheme="minorHAnsi"/>
                <w:b/>
                <w:bCs/>
                <w:sz w:val="22"/>
                <w:szCs w:val="22"/>
              </w:rPr>
            </w:pPr>
            <w:r w:rsidRPr="001C74EA">
              <w:rPr>
                <w:rFonts w:cstheme="minorHAnsi"/>
                <w:b/>
                <w:bCs/>
                <w:sz w:val="22"/>
                <w:szCs w:val="22"/>
              </w:rPr>
              <w:t>Functional Lift Therapeutic Footwear</w:t>
            </w:r>
          </w:p>
        </w:tc>
      </w:tr>
      <w:tr w:rsidR="0090482C" w:rsidRPr="001C74EA" w14:paraId="202646BE" w14:textId="77777777" w:rsidTr="001C74EA">
        <w:trPr>
          <w:trHeight w:val="340"/>
        </w:trPr>
        <w:tc>
          <w:tcPr>
            <w:tcW w:w="14029" w:type="dxa"/>
            <w:gridSpan w:val="7"/>
            <w:tcBorders>
              <w:top w:val="double" w:sz="4" w:space="0" w:color="000000"/>
              <w:bottom w:val="single" w:sz="12" w:space="0" w:color="auto"/>
            </w:tcBorders>
            <w:shd w:val="clear" w:color="auto" w:fill="FFFFFF" w:themeFill="background1"/>
          </w:tcPr>
          <w:p w14:paraId="1DC16AAE" w14:textId="77777777" w:rsidR="0090482C" w:rsidRPr="001C74EA" w:rsidRDefault="0090482C" w:rsidP="00A05687">
            <w:pPr>
              <w:rPr>
                <w:rFonts w:cstheme="minorHAnsi"/>
                <w:b/>
                <w:bCs/>
                <w:sz w:val="22"/>
                <w:szCs w:val="22"/>
              </w:rPr>
            </w:pPr>
            <w:r w:rsidRPr="001C74EA">
              <w:rPr>
                <w:b/>
                <w:bCs/>
                <w:sz w:val="22"/>
                <w:szCs w:val="22"/>
              </w:rPr>
              <w:t xml:space="preserve">3D </w:t>
            </w:r>
            <w:proofErr w:type="spellStart"/>
            <w:r w:rsidRPr="001C74EA">
              <w:rPr>
                <w:b/>
                <w:bCs/>
                <w:sz w:val="22"/>
                <w:szCs w:val="22"/>
              </w:rPr>
              <w:t>stereovideographic</w:t>
            </w:r>
            <w:proofErr w:type="spellEnd"/>
            <w:r w:rsidRPr="001C74EA">
              <w:rPr>
                <w:sz w:val="22"/>
                <w:szCs w:val="22"/>
              </w:rPr>
              <w:t xml:space="preserve"> </w:t>
            </w:r>
          </w:p>
        </w:tc>
      </w:tr>
      <w:tr w:rsidR="0090482C" w:rsidRPr="001C74EA" w14:paraId="5799E759" w14:textId="77777777" w:rsidTr="00A05687">
        <w:trPr>
          <w:trHeight w:val="404"/>
        </w:trPr>
        <w:tc>
          <w:tcPr>
            <w:tcW w:w="4106" w:type="dxa"/>
            <w:tcBorders>
              <w:top w:val="double" w:sz="4" w:space="0" w:color="000000"/>
              <w:bottom w:val="double" w:sz="4" w:space="0" w:color="000000"/>
            </w:tcBorders>
          </w:tcPr>
          <w:p w14:paraId="77749CF8" w14:textId="77777777" w:rsidR="0090482C" w:rsidRPr="001C74EA" w:rsidRDefault="0090482C" w:rsidP="0090482C">
            <w:pPr>
              <w:rPr>
                <w:rFonts w:cstheme="minorHAnsi"/>
                <w:b/>
                <w:bCs/>
                <w:sz w:val="22"/>
                <w:szCs w:val="22"/>
              </w:rPr>
            </w:pPr>
            <w:r w:rsidRPr="001C74EA">
              <w:rPr>
                <w:rFonts w:cstheme="minorHAnsi"/>
                <w:b/>
                <w:bCs/>
                <w:sz w:val="22"/>
                <w:szCs w:val="22"/>
              </w:rPr>
              <w:t>Rotation shoulder/pelvis (°)</w:t>
            </w:r>
          </w:p>
        </w:tc>
        <w:tc>
          <w:tcPr>
            <w:tcW w:w="1418" w:type="dxa"/>
            <w:vMerge w:val="restart"/>
          </w:tcPr>
          <w:p w14:paraId="0FFECC45" w14:textId="77777777" w:rsidR="0090482C" w:rsidRPr="001C74EA" w:rsidRDefault="0090482C" w:rsidP="0090482C">
            <w:pPr>
              <w:rPr>
                <w:rFonts w:cstheme="minorHAnsi"/>
                <w:b/>
                <w:bCs/>
                <w:sz w:val="22"/>
                <w:szCs w:val="22"/>
              </w:rPr>
            </w:pPr>
            <w:proofErr w:type="spellStart"/>
            <w:r w:rsidRPr="001C74EA">
              <w:rPr>
                <w:rFonts w:cstheme="minorHAnsi"/>
                <w:b/>
                <w:bCs/>
                <w:sz w:val="22"/>
                <w:szCs w:val="22"/>
              </w:rPr>
              <w:t>Zabjek</w:t>
            </w:r>
            <w:proofErr w:type="spellEnd"/>
            <w:r w:rsidRPr="001C74EA">
              <w:rPr>
                <w:rFonts w:cstheme="minorHAnsi"/>
                <w:b/>
                <w:bCs/>
                <w:sz w:val="22"/>
                <w:szCs w:val="22"/>
              </w:rPr>
              <w:t xml:space="preserve"> et al. (2001)</w:t>
            </w:r>
          </w:p>
          <w:p w14:paraId="3CEF36E1"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401917FA"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1DB99B2D"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7482E084"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5BEC199E"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0B9FB15F"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08643D5E"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0892E6F0"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06B249FA"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00CCA58F" w14:textId="77777777" w:rsidR="0090482C" w:rsidRPr="001C74EA" w:rsidRDefault="0090482C" w:rsidP="0090482C">
            <w:pPr>
              <w:rPr>
                <w:rFonts w:cstheme="minorHAnsi"/>
                <w:b/>
                <w:bCs/>
                <w:sz w:val="22"/>
                <w:szCs w:val="22"/>
              </w:rPr>
            </w:pPr>
            <w:r w:rsidRPr="001C74EA">
              <w:rPr>
                <w:rFonts w:cstheme="minorHAnsi"/>
                <w:b/>
                <w:bCs/>
                <w:sz w:val="22"/>
                <w:szCs w:val="22"/>
              </w:rPr>
              <w:t> </w:t>
            </w:r>
          </w:p>
          <w:p w14:paraId="3F00C9F7" w14:textId="68A13D8C" w:rsidR="0090482C" w:rsidRPr="001C74EA" w:rsidRDefault="0090482C" w:rsidP="0090482C">
            <w:pPr>
              <w:rPr>
                <w:rFonts w:cstheme="minorHAnsi"/>
                <w:b/>
                <w:bCs/>
                <w:sz w:val="22"/>
                <w:szCs w:val="22"/>
              </w:rPr>
            </w:pPr>
            <w:r w:rsidRPr="001C74EA">
              <w:rPr>
                <w:rFonts w:cstheme="minorHAnsi"/>
                <w:b/>
                <w:bCs/>
                <w:sz w:val="22"/>
                <w:szCs w:val="22"/>
              </w:rPr>
              <w:t> </w:t>
            </w:r>
          </w:p>
          <w:p w14:paraId="4FB6CDE7" w14:textId="1C50E395" w:rsidR="0090482C" w:rsidRPr="001C74EA" w:rsidRDefault="0090482C" w:rsidP="0090482C">
            <w:pPr>
              <w:rPr>
                <w:rFonts w:cstheme="minorHAnsi"/>
                <w:sz w:val="22"/>
                <w:szCs w:val="22"/>
              </w:rPr>
            </w:pPr>
            <w:r w:rsidRPr="001C74EA">
              <w:rPr>
                <w:rFonts w:cstheme="minorHAnsi"/>
                <w:b/>
                <w:bCs/>
                <w:sz w:val="22"/>
                <w:szCs w:val="22"/>
              </w:rPr>
              <w:t> </w:t>
            </w:r>
          </w:p>
        </w:tc>
        <w:tc>
          <w:tcPr>
            <w:tcW w:w="2607" w:type="dxa"/>
            <w:vMerge w:val="restart"/>
          </w:tcPr>
          <w:p w14:paraId="66379B00" w14:textId="77777777" w:rsidR="0090482C" w:rsidRPr="001C74EA" w:rsidRDefault="0090482C" w:rsidP="0090482C">
            <w:pPr>
              <w:rPr>
                <w:rFonts w:cstheme="minorHAnsi"/>
                <w:sz w:val="22"/>
                <w:szCs w:val="22"/>
              </w:rPr>
            </w:pPr>
            <w:r w:rsidRPr="001C74EA">
              <w:rPr>
                <w:rFonts w:cstheme="minorHAnsi"/>
                <w:sz w:val="22"/>
                <w:szCs w:val="22"/>
              </w:rPr>
              <w:t>Idiopathic scoliosis</w:t>
            </w:r>
          </w:p>
          <w:p w14:paraId="7E4240F6" w14:textId="77777777" w:rsidR="0090482C" w:rsidRPr="001C74EA" w:rsidRDefault="0090482C" w:rsidP="0090482C">
            <w:pPr>
              <w:rPr>
                <w:rFonts w:cstheme="minorHAnsi"/>
                <w:sz w:val="22"/>
                <w:szCs w:val="22"/>
              </w:rPr>
            </w:pPr>
            <w:r w:rsidRPr="001C74EA">
              <w:rPr>
                <w:rFonts w:cstheme="minorHAnsi"/>
                <w:sz w:val="22"/>
                <w:szCs w:val="22"/>
              </w:rPr>
              <w:t> </w:t>
            </w:r>
          </w:p>
          <w:p w14:paraId="4EC32822" w14:textId="77777777" w:rsidR="0090482C" w:rsidRPr="001C74EA" w:rsidRDefault="0090482C" w:rsidP="0090482C">
            <w:pPr>
              <w:rPr>
                <w:rFonts w:cstheme="minorHAnsi"/>
                <w:sz w:val="22"/>
                <w:szCs w:val="22"/>
              </w:rPr>
            </w:pPr>
            <w:r w:rsidRPr="001C74EA">
              <w:rPr>
                <w:rFonts w:cstheme="minorHAnsi"/>
                <w:sz w:val="22"/>
                <w:szCs w:val="22"/>
              </w:rPr>
              <w:t> </w:t>
            </w:r>
          </w:p>
          <w:p w14:paraId="2FE7897A" w14:textId="77777777" w:rsidR="0090482C" w:rsidRPr="001C74EA" w:rsidRDefault="0090482C" w:rsidP="0090482C">
            <w:pPr>
              <w:rPr>
                <w:rFonts w:cstheme="minorHAnsi"/>
                <w:sz w:val="22"/>
                <w:szCs w:val="22"/>
              </w:rPr>
            </w:pPr>
            <w:r w:rsidRPr="001C74EA">
              <w:rPr>
                <w:rFonts w:cstheme="minorHAnsi"/>
                <w:sz w:val="22"/>
                <w:szCs w:val="22"/>
              </w:rPr>
              <w:t> </w:t>
            </w:r>
          </w:p>
          <w:p w14:paraId="6091E117" w14:textId="77777777" w:rsidR="0090482C" w:rsidRPr="001C74EA" w:rsidRDefault="0090482C" w:rsidP="0090482C">
            <w:pPr>
              <w:rPr>
                <w:rFonts w:cstheme="minorHAnsi"/>
                <w:sz w:val="22"/>
                <w:szCs w:val="22"/>
              </w:rPr>
            </w:pPr>
            <w:r w:rsidRPr="001C74EA">
              <w:rPr>
                <w:rFonts w:cstheme="minorHAnsi"/>
                <w:sz w:val="22"/>
                <w:szCs w:val="22"/>
              </w:rPr>
              <w:t> </w:t>
            </w:r>
          </w:p>
          <w:p w14:paraId="57750C0A" w14:textId="77777777" w:rsidR="0090482C" w:rsidRPr="001C74EA" w:rsidRDefault="0090482C" w:rsidP="0090482C">
            <w:pPr>
              <w:rPr>
                <w:rFonts w:cstheme="minorHAnsi"/>
                <w:sz w:val="22"/>
                <w:szCs w:val="22"/>
              </w:rPr>
            </w:pPr>
            <w:r w:rsidRPr="001C74EA">
              <w:rPr>
                <w:rFonts w:cstheme="minorHAnsi"/>
                <w:sz w:val="22"/>
                <w:szCs w:val="22"/>
              </w:rPr>
              <w:t> </w:t>
            </w:r>
          </w:p>
          <w:p w14:paraId="405BCFEC" w14:textId="77777777" w:rsidR="0090482C" w:rsidRPr="001C74EA" w:rsidRDefault="0090482C" w:rsidP="0090482C">
            <w:pPr>
              <w:rPr>
                <w:rFonts w:cstheme="minorHAnsi"/>
                <w:sz w:val="22"/>
                <w:szCs w:val="22"/>
              </w:rPr>
            </w:pPr>
            <w:r w:rsidRPr="001C74EA">
              <w:rPr>
                <w:rFonts w:cstheme="minorHAnsi"/>
                <w:sz w:val="22"/>
                <w:szCs w:val="22"/>
              </w:rPr>
              <w:t> </w:t>
            </w:r>
          </w:p>
          <w:p w14:paraId="1D4466FB" w14:textId="77777777" w:rsidR="0090482C" w:rsidRPr="001C74EA" w:rsidRDefault="0090482C" w:rsidP="0090482C">
            <w:pPr>
              <w:rPr>
                <w:rFonts w:cstheme="minorHAnsi"/>
                <w:sz w:val="22"/>
                <w:szCs w:val="22"/>
              </w:rPr>
            </w:pPr>
            <w:r w:rsidRPr="001C74EA">
              <w:rPr>
                <w:rFonts w:cstheme="minorHAnsi"/>
                <w:sz w:val="22"/>
                <w:szCs w:val="22"/>
              </w:rPr>
              <w:t> </w:t>
            </w:r>
          </w:p>
          <w:p w14:paraId="642F6148" w14:textId="77777777" w:rsidR="0090482C" w:rsidRPr="001C74EA" w:rsidRDefault="0090482C" w:rsidP="0090482C">
            <w:pPr>
              <w:rPr>
                <w:rFonts w:cstheme="minorHAnsi"/>
                <w:sz w:val="22"/>
                <w:szCs w:val="22"/>
              </w:rPr>
            </w:pPr>
            <w:r w:rsidRPr="001C74EA">
              <w:rPr>
                <w:rFonts w:cstheme="minorHAnsi"/>
                <w:sz w:val="22"/>
                <w:szCs w:val="22"/>
              </w:rPr>
              <w:t> </w:t>
            </w:r>
          </w:p>
          <w:p w14:paraId="08B3E68B" w14:textId="77777777" w:rsidR="0090482C" w:rsidRPr="001C74EA" w:rsidRDefault="0090482C" w:rsidP="0090482C">
            <w:pPr>
              <w:rPr>
                <w:rFonts w:cstheme="minorHAnsi"/>
                <w:sz w:val="22"/>
                <w:szCs w:val="22"/>
              </w:rPr>
            </w:pPr>
            <w:r w:rsidRPr="001C74EA">
              <w:rPr>
                <w:rFonts w:cstheme="minorHAnsi"/>
                <w:sz w:val="22"/>
                <w:szCs w:val="22"/>
              </w:rPr>
              <w:t> </w:t>
            </w:r>
          </w:p>
          <w:p w14:paraId="78A01EBC" w14:textId="77777777" w:rsidR="0090482C" w:rsidRPr="001C74EA" w:rsidRDefault="0090482C" w:rsidP="0090482C">
            <w:pPr>
              <w:rPr>
                <w:rFonts w:cstheme="minorHAnsi"/>
                <w:sz w:val="22"/>
                <w:szCs w:val="22"/>
              </w:rPr>
            </w:pPr>
            <w:r w:rsidRPr="001C74EA">
              <w:rPr>
                <w:rFonts w:cstheme="minorHAnsi"/>
                <w:sz w:val="22"/>
                <w:szCs w:val="22"/>
              </w:rPr>
              <w:t> </w:t>
            </w:r>
          </w:p>
          <w:p w14:paraId="31C81400" w14:textId="77777777" w:rsidR="0090482C" w:rsidRPr="001C74EA" w:rsidRDefault="0090482C" w:rsidP="0090482C">
            <w:pPr>
              <w:rPr>
                <w:rFonts w:cstheme="minorHAnsi"/>
                <w:sz w:val="22"/>
                <w:szCs w:val="22"/>
              </w:rPr>
            </w:pPr>
            <w:r w:rsidRPr="001C74EA">
              <w:rPr>
                <w:rFonts w:cstheme="minorHAnsi"/>
                <w:sz w:val="22"/>
                <w:szCs w:val="22"/>
              </w:rPr>
              <w:t> </w:t>
            </w:r>
          </w:p>
          <w:p w14:paraId="455D7486" w14:textId="2DC17F67" w:rsidR="0090482C" w:rsidRPr="001C74EA" w:rsidRDefault="0090482C" w:rsidP="0090482C">
            <w:pPr>
              <w:rPr>
                <w:rFonts w:cstheme="minorHAnsi"/>
                <w:sz w:val="22"/>
                <w:szCs w:val="22"/>
              </w:rPr>
            </w:pPr>
            <w:r w:rsidRPr="001C74EA">
              <w:rPr>
                <w:rFonts w:cstheme="minorHAnsi"/>
                <w:sz w:val="22"/>
                <w:szCs w:val="22"/>
              </w:rPr>
              <w:t> </w:t>
            </w:r>
          </w:p>
          <w:p w14:paraId="330601D7" w14:textId="2D4C07CE" w:rsidR="0090482C" w:rsidRPr="001C74EA" w:rsidRDefault="0090482C" w:rsidP="0090482C">
            <w:pPr>
              <w:rPr>
                <w:rFonts w:cstheme="minorHAnsi"/>
                <w:sz w:val="22"/>
                <w:szCs w:val="22"/>
              </w:rPr>
            </w:pPr>
            <w:r w:rsidRPr="001C74EA">
              <w:rPr>
                <w:rFonts w:cstheme="minorHAnsi"/>
                <w:sz w:val="22"/>
                <w:szCs w:val="22"/>
              </w:rPr>
              <w:t> </w:t>
            </w:r>
          </w:p>
        </w:tc>
        <w:tc>
          <w:tcPr>
            <w:tcW w:w="1573" w:type="dxa"/>
            <w:tcBorders>
              <w:top w:val="double" w:sz="4" w:space="0" w:color="000000"/>
              <w:bottom w:val="double" w:sz="4" w:space="0" w:color="000000"/>
            </w:tcBorders>
          </w:tcPr>
          <w:p w14:paraId="088176AA"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69B21E43" w14:textId="77777777" w:rsidR="0090482C" w:rsidRPr="001C74EA" w:rsidRDefault="0090482C" w:rsidP="0090482C">
            <w:pPr>
              <w:rPr>
                <w:rFonts w:cstheme="minorHAnsi"/>
                <w:sz w:val="22"/>
                <w:szCs w:val="22"/>
              </w:rPr>
            </w:pPr>
            <w:r w:rsidRPr="001C74EA">
              <w:rPr>
                <w:rFonts w:cstheme="minorHAnsi"/>
                <w:sz w:val="22"/>
                <w:szCs w:val="22"/>
              </w:rPr>
              <w:t>1 (4)</w:t>
            </w:r>
          </w:p>
        </w:tc>
        <w:tc>
          <w:tcPr>
            <w:tcW w:w="1146" w:type="dxa"/>
            <w:tcBorders>
              <w:top w:val="double" w:sz="4" w:space="0" w:color="000000"/>
              <w:bottom w:val="double" w:sz="4" w:space="0" w:color="000000"/>
            </w:tcBorders>
          </w:tcPr>
          <w:p w14:paraId="713FED9E" w14:textId="77777777" w:rsidR="0090482C" w:rsidRPr="001C74EA" w:rsidRDefault="0090482C" w:rsidP="0090482C">
            <w:pPr>
              <w:rPr>
                <w:rFonts w:cstheme="minorHAnsi"/>
                <w:sz w:val="22"/>
                <w:szCs w:val="22"/>
              </w:rPr>
            </w:pPr>
            <w:r w:rsidRPr="001C74EA">
              <w:rPr>
                <w:rFonts w:cstheme="minorHAnsi"/>
                <w:sz w:val="22"/>
                <w:szCs w:val="22"/>
              </w:rPr>
              <w:t>1 (1)</w:t>
            </w:r>
          </w:p>
        </w:tc>
        <w:tc>
          <w:tcPr>
            <w:tcW w:w="1834" w:type="dxa"/>
            <w:tcBorders>
              <w:top w:val="double" w:sz="4" w:space="0" w:color="000000"/>
              <w:bottom w:val="double" w:sz="4" w:space="0" w:color="000000"/>
            </w:tcBorders>
          </w:tcPr>
          <w:p w14:paraId="3C8BBB36" w14:textId="77777777" w:rsidR="0090482C" w:rsidRPr="001C74EA" w:rsidRDefault="0090482C" w:rsidP="0090482C">
            <w:pPr>
              <w:rPr>
                <w:rFonts w:cstheme="minorHAnsi"/>
                <w:b/>
                <w:bCs/>
                <w:sz w:val="22"/>
                <w:szCs w:val="22"/>
              </w:rPr>
            </w:pPr>
            <w:r w:rsidRPr="001C74EA">
              <w:rPr>
                <w:rFonts w:cstheme="minorHAnsi"/>
                <w:sz w:val="22"/>
                <w:szCs w:val="22"/>
              </w:rPr>
              <w:t xml:space="preserve"> p&gt;0.05</w:t>
            </w:r>
          </w:p>
        </w:tc>
      </w:tr>
      <w:tr w:rsidR="0090482C" w:rsidRPr="001C74EA" w14:paraId="538F8B9C" w14:textId="77777777" w:rsidTr="001C74EA">
        <w:trPr>
          <w:trHeight w:val="404"/>
        </w:trPr>
        <w:tc>
          <w:tcPr>
            <w:tcW w:w="4106" w:type="dxa"/>
            <w:tcBorders>
              <w:top w:val="double" w:sz="4" w:space="0" w:color="000000"/>
              <w:bottom w:val="double" w:sz="4" w:space="0" w:color="000000"/>
            </w:tcBorders>
          </w:tcPr>
          <w:p w14:paraId="464D2E47" w14:textId="77777777" w:rsidR="0090482C" w:rsidRPr="001C74EA" w:rsidRDefault="0090482C" w:rsidP="0090482C">
            <w:pPr>
              <w:rPr>
                <w:rFonts w:cstheme="minorHAnsi"/>
                <w:b/>
                <w:bCs/>
                <w:sz w:val="22"/>
                <w:szCs w:val="22"/>
              </w:rPr>
            </w:pPr>
            <w:r w:rsidRPr="001C74EA">
              <w:rPr>
                <w:rFonts w:cstheme="minorHAnsi"/>
                <w:b/>
                <w:bCs/>
                <w:sz w:val="22"/>
                <w:szCs w:val="22"/>
              </w:rPr>
              <w:t>Shoulder rotation (°)</w:t>
            </w:r>
          </w:p>
        </w:tc>
        <w:tc>
          <w:tcPr>
            <w:tcW w:w="1418" w:type="dxa"/>
            <w:vMerge/>
          </w:tcPr>
          <w:p w14:paraId="19F537AE" w14:textId="77777777" w:rsidR="0090482C" w:rsidRPr="001C74EA" w:rsidRDefault="0090482C" w:rsidP="0090482C">
            <w:pPr>
              <w:rPr>
                <w:rFonts w:cstheme="minorHAnsi"/>
                <w:sz w:val="22"/>
                <w:szCs w:val="22"/>
              </w:rPr>
            </w:pPr>
          </w:p>
        </w:tc>
        <w:tc>
          <w:tcPr>
            <w:tcW w:w="2607" w:type="dxa"/>
            <w:vMerge/>
          </w:tcPr>
          <w:p w14:paraId="6F65D88A"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3131072B"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40ECB8CA" w14:textId="77777777" w:rsidR="0090482C" w:rsidRPr="001C74EA" w:rsidRDefault="0090482C" w:rsidP="0090482C">
            <w:pPr>
              <w:rPr>
                <w:rFonts w:cstheme="minorHAnsi"/>
                <w:sz w:val="22"/>
                <w:szCs w:val="22"/>
              </w:rPr>
            </w:pPr>
            <w:r w:rsidRPr="001C74EA">
              <w:rPr>
                <w:rFonts w:cstheme="minorHAnsi"/>
                <w:sz w:val="22"/>
                <w:szCs w:val="22"/>
              </w:rPr>
              <w:t>1 (4)</w:t>
            </w:r>
          </w:p>
        </w:tc>
        <w:tc>
          <w:tcPr>
            <w:tcW w:w="1146" w:type="dxa"/>
            <w:tcBorders>
              <w:top w:val="double" w:sz="4" w:space="0" w:color="000000"/>
              <w:bottom w:val="double" w:sz="4" w:space="0" w:color="000000"/>
            </w:tcBorders>
          </w:tcPr>
          <w:p w14:paraId="5479F1C0" w14:textId="77777777" w:rsidR="0090482C" w:rsidRPr="001C74EA" w:rsidRDefault="0090482C" w:rsidP="0090482C">
            <w:pPr>
              <w:rPr>
                <w:rFonts w:cstheme="minorHAnsi"/>
                <w:sz w:val="22"/>
                <w:szCs w:val="22"/>
              </w:rPr>
            </w:pPr>
            <w:r w:rsidRPr="001C74EA">
              <w:rPr>
                <w:rFonts w:cstheme="minorHAnsi"/>
                <w:sz w:val="22"/>
                <w:szCs w:val="22"/>
              </w:rPr>
              <w:t>2 (2)</w:t>
            </w:r>
          </w:p>
        </w:tc>
        <w:tc>
          <w:tcPr>
            <w:tcW w:w="1834" w:type="dxa"/>
            <w:tcBorders>
              <w:top w:val="double" w:sz="4" w:space="0" w:color="000000"/>
              <w:bottom w:val="double" w:sz="4" w:space="0" w:color="000000"/>
            </w:tcBorders>
          </w:tcPr>
          <w:p w14:paraId="653C40D1" w14:textId="77777777" w:rsidR="0090482C" w:rsidRPr="001C74EA" w:rsidRDefault="0090482C" w:rsidP="0090482C">
            <w:pPr>
              <w:rPr>
                <w:rFonts w:cstheme="minorHAnsi"/>
                <w:b/>
                <w:bCs/>
                <w:sz w:val="22"/>
                <w:szCs w:val="22"/>
              </w:rPr>
            </w:pPr>
            <w:r w:rsidRPr="001C74EA">
              <w:rPr>
                <w:rFonts w:cstheme="minorHAnsi"/>
                <w:sz w:val="22"/>
                <w:szCs w:val="22"/>
              </w:rPr>
              <w:t xml:space="preserve"> p&gt;0.05</w:t>
            </w:r>
          </w:p>
        </w:tc>
      </w:tr>
      <w:tr w:rsidR="0090482C" w:rsidRPr="001C74EA" w14:paraId="5857D5C6" w14:textId="77777777" w:rsidTr="001C74EA">
        <w:trPr>
          <w:trHeight w:val="404"/>
        </w:trPr>
        <w:tc>
          <w:tcPr>
            <w:tcW w:w="4106" w:type="dxa"/>
            <w:tcBorders>
              <w:top w:val="double" w:sz="4" w:space="0" w:color="000000"/>
              <w:bottom w:val="double" w:sz="4" w:space="0" w:color="000000"/>
            </w:tcBorders>
          </w:tcPr>
          <w:p w14:paraId="44EBB8E9" w14:textId="77777777" w:rsidR="0090482C" w:rsidRPr="001C74EA" w:rsidRDefault="0090482C" w:rsidP="0090482C">
            <w:pPr>
              <w:rPr>
                <w:rFonts w:cstheme="minorHAnsi"/>
                <w:b/>
                <w:bCs/>
                <w:sz w:val="22"/>
                <w:szCs w:val="22"/>
              </w:rPr>
            </w:pPr>
            <w:r w:rsidRPr="001C74EA">
              <w:rPr>
                <w:rFonts w:cstheme="minorHAnsi"/>
                <w:b/>
                <w:bCs/>
                <w:sz w:val="22"/>
                <w:szCs w:val="22"/>
              </w:rPr>
              <w:t>Shoulder tilt (°)</w:t>
            </w:r>
          </w:p>
        </w:tc>
        <w:tc>
          <w:tcPr>
            <w:tcW w:w="1418" w:type="dxa"/>
            <w:vMerge/>
          </w:tcPr>
          <w:p w14:paraId="2221A94C" w14:textId="77777777" w:rsidR="0090482C" w:rsidRPr="001C74EA" w:rsidRDefault="0090482C" w:rsidP="0090482C">
            <w:pPr>
              <w:rPr>
                <w:rFonts w:cstheme="minorHAnsi"/>
                <w:sz w:val="22"/>
                <w:szCs w:val="22"/>
              </w:rPr>
            </w:pPr>
          </w:p>
        </w:tc>
        <w:tc>
          <w:tcPr>
            <w:tcW w:w="2607" w:type="dxa"/>
            <w:vMerge/>
          </w:tcPr>
          <w:p w14:paraId="00689C9C"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484CB189"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4143BCB2" w14:textId="77777777" w:rsidR="0090482C" w:rsidRPr="001C74EA" w:rsidRDefault="0090482C" w:rsidP="0090482C">
            <w:pPr>
              <w:rPr>
                <w:rFonts w:cstheme="minorHAnsi"/>
                <w:sz w:val="22"/>
                <w:szCs w:val="22"/>
              </w:rPr>
            </w:pPr>
            <w:r w:rsidRPr="001C74EA">
              <w:rPr>
                <w:rFonts w:cstheme="minorHAnsi"/>
                <w:sz w:val="22"/>
                <w:szCs w:val="22"/>
              </w:rPr>
              <w:t>0.4 (2)</w:t>
            </w:r>
          </w:p>
        </w:tc>
        <w:tc>
          <w:tcPr>
            <w:tcW w:w="1146" w:type="dxa"/>
            <w:tcBorders>
              <w:top w:val="double" w:sz="4" w:space="0" w:color="000000"/>
              <w:bottom w:val="double" w:sz="4" w:space="0" w:color="000000"/>
            </w:tcBorders>
          </w:tcPr>
          <w:p w14:paraId="5EAADE6A" w14:textId="77777777" w:rsidR="0090482C" w:rsidRPr="001C74EA" w:rsidRDefault="0090482C" w:rsidP="0090482C">
            <w:pPr>
              <w:rPr>
                <w:rFonts w:cstheme="minorHAnsi"/>
                <w:sz w:val="22"/>
                <w:szCs w:val="22"/>
              </w:rPr>
            </w:pPr>
            <w:r w:rsidRPr="001C74EA">
              <w:rPr>
                <w:rFonts w:cstheme="minorHAnsi"/>
                <w:sz w:val="22"/>
                <w:szCs w:val="22"/>
              </w:rPr>
              <w:t>0.8 (0.6)</w:t>
            </w:r>
          </w:p>
        </w:tc>
        <w:tc>
          <w:tcPr>
            <w:tcW w:w="1834" w:type="dxa"/>
            <w:tcBorders>
              <w:top w:val="double" w:sz="4" w:space="0" w:color="000000"/>
              <w:bottom w:val="double" w:sz="4" w:space="0" w:color="000000"/>
            </w:tcBorders>
          </w:tcPr>
          <w:p w14:paraId="5C237BF9"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69A1343D" w14:textId="77777777" w:rsidTr="001C74EA">
        <w:trPr>
          <w:trHeight w:val="404"/>
        </w:trPr>
        <w:tc>
          <w:tcPr>
            <w:tcW w:w="4106" w:type="dxa"/>
            <w:tcBorders>
              <w:top w:val="double" w:sz="4" w:space="0" w:color="000000"/>
              <w:bottom w:val="double" w:sz="4" w:space="0" w:color="000000"/>
            </w:tcBorders>
          </w:tcPr>
          <w:p w14:paraId="3CB0F05C" w14:textId="77777777" w:rsidR="0090482C" w:rsidRPr="001C74EA" w:rsidRDefault="0090482C" w:rsidP="0090482C">
            <w:pPr>
              <w:rPr>
                <w:rFonts w:cstheme="minorHAnsi"/>
                <w:b/>
                <w:bCs/>
                <w:sz w:val="22"/>
                <w:szCs w:val="22"/>
              </w:rPr>
            </w:pPr>
            <w:r w:rsidRPr="001C74EA">
              <w:rPr>
                <w:rFonts w:cstheme="minorHAnsi"/>
                <w:b/>
                <w:bCs/>
                <w:sz w:val="22"/>
                <w:szCs w:val="22"/>
              </w:rPr>
              <w:t>Tilt shoulder/pelvis (°)</w:t>
            </w:r>
          </w:p>
        </w:tc>
        <w:tc>
          <w:tcPr>
            <w:tcW w:w="1418" w:type="dxa"/>
            <w:vMerge/>
          </w:tcPr>
          <w:p w14:paraId="6B01D4AF" w14:textId="77777777" w:rsidR="0090482C" w:rsidRPr="001C74EA" w:rsidRDefault="0090482C" w:rsidP="0090482C">
            <w:pPr>
              <w:rPr>
                <w:rFonts w:cstheme="minorHAnsi"/>
                <w:sz w:val="22"/>
                <w:szCs w:val="22"/>
              </w:rPr>
            </w:pPr>
          </w:p>
        </w:tc>
        <w:tc>
          <w:tcPr>
            <w:tcW w:w="2607" w:type="dxa"/>
            <w:vMerge/>
          </w:tcPr>
          <w:p w14:paraId="4049208E"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5072BF7A"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5D2887A1" w14:textId="77777777" w:rsidR="0090482C" w:rsidRPr="001C74EA" w:rsidRDefault="0090482C" w:rsidP="0090482C">
            <w:pPr>
              <w:rPr>
                <w:rFonts w:cstheme="minorHAnsi"/>
                <w:sz w:val="22"/>
                <w:szCs w:val="22"/>
              </w:rPr>
            </w:pPr>
            <w:r w:rsidRPr="001C74EA">
              <w:rPr>
                <w:rFonts w:cstheme="minorHAnsi"/>
                <w:sz w:val="22"/>
                <w:szCs w:val="22"/>
              </w:rPr>
              <w:t>-2 (2)</w:t>
            </w:r>
          </w:p>
        </w:tc>
        <w:tc>
          <w:tcPr>
            <w:tcW w:w="1146" w:type="dxa"/>
            <w:tcBorders>
              <w:top w:val="double" w:sz="4" w:space="0" w:color="000000"/>
              <w:bottom w:val="double" w:sz="4" w:space="0" w:color="000000"/>
            </w:tcBorders>
          </w:tcPr>
          <w:p w14:paraId="76E8234C" w14:textId="77777777" w:rsidR="0090482C" w:rsidRPr="001C74EA" w:rsidRDefault="0090482C" w:rsidP="0090482C">
            <w:pPr>
              <w:rPr>
                <w:rFonts w:cstheme="minorHAnsi"/>
                <w:sz w:val="22"/>
                <w:szCs w:val="22"/>
              </w:rPr>
            </w:pPr>
            <w:r w:rsidRPr="001C74EA">
              <w:rPr>
                <w:rFonts w:cstheme="minorHAnsi"/>
                <w:sz w:val="22"/>
                <w:szCs w:val="22"/>
              </w:rPr>
              <w:t>3 (2)</w:t>
            </w:r>
          </w:p>
        </w:tc>
        <w:tc>
          <w:tcPr>
            <w:tcW w:w="1834" w:type="dxa"/>
            <w:tcBorders>
              <w:top w:val="double" w:sz="4" w:space="0" w:color="000000"/>
              <w:bottom w:val="double" w:sz="4" w:space="0" w:color="000000"/>
            </w:tcBorders>
          </w:tcPr>
          <w:p w14:paraId="429F0575"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08FD648C" w14:textId="77777777" w:rsidTr="001C74EA">
        <w:trPr>
          <w:trHeight w:val="404"/>
        </w:trPr>
        <w:tc>
          <w:tcPr>
            <w:tcW w:w="4106" w:type="dxa"/>
            <w:tcBorders>
              <w:top w:val="double" w:sz="4" w:space="0" w:color="000000"/>
              <w:bottom w:val="double" w:sz="4" w:space="0" w:color="000000"/>
            </w:tcBorders>
          </w:tcPr>
          <w:p w14:paraId="685E0716" w14:textId="77777777" w:rsidR="0090482C" w:rsidRPr="001C74EA" w:rsidRDefault="0090482C" w:rsidP="0090482C">
            <w:pPr>
              <w:rPr>
                <w:rFonts w:cstheme="minorHAnsi"/>
                <w:b/>
                <w:bCs/>
                <w:sz w:val="22"/>
                <w:szCs w:val="22"/>
              </w:rPr>
            </w:pPr>
            <w:r w:rsidRPr="001C74EA">
              <w:rPr>
                <w:rFonts w:cstheme="minorHAnsi"/>
                <w:b/>
                <w:bCs/>
                <w:sz w:val="22"/>
                <w:szCs w:val="22"/>
              </w:rPr>
              <w:t>Vertical height of sacral 1 (mm)</w:t>
            </w:r>
          </w:p>
        </w:tc>
        <w:tc>
          <w:tcPr>
            <w:tcW w:w="1418" w:type="dxa"/>
            <w:vMerge/>
          </w:tcPr>
          <w:p w14:paraId="7A42CBA7" w14:textId="77777777" w:rsidR="0090482C" w:rsidRPr="001C74EA" w:rsidRDefault="0090482C" w:rsidP="0090482C">
            <w:pPr>
              <w:rPr>
                <w:rFonts w:cstheme="minorHAnsi"/>
                <w:sz w:val="22"/>
                <w:szCs w:val="22"/>
              </w:rPr>
            </w:pPr>
          </w:p>
        </w:tc>
        <w:tc>
          <w:tcPr>
            <w:tcW w:w="2607" w:type="dxa"/>
            <w:vMerge/>
          </w:tcPr>
          <w:p w14:paraId="6F8BBEC0"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5F21B9F8"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2BE8406D" w14:textId="77777777" w:rsidR="0090482C" w:rsidRPr="001C74EA" w:rsidRDefault="0090482C" w:rsidP="0090482C">
            <w:pPr>
              <w:rPr>
                <w:rFonts w:cstheme="minorHAnsi"/>
                <w:sz w:val="22"/>
                <w:szCs w:val="22"/>
              </w:rPr>
            </w:pPr>
            <w:r w:rsidRPr="001C74EA">
              <w:rPr>
                <w:rFonts w:cstheme="minorHAnsi"/>
                <w:sz w:val="22"/>
                <w:szCs w:val="22"/>
              </w:rPr>
              <w:t>897 (84)</w:t>
            </w:r>
          </w:p>
        </w:tc>
        <w:tc>
          <w:tcPr>
            <w:tcW w:w="1146" w:type="dxa"/>
            <w:tcBorders>
              <w:top w:val="double" w:sz="4" w:space="0" w:color="000000"/>
              <w:bottom w:val="double" w:sz="4" w:space="0" w:color="000000"/>
            </w:tcBorders>
          </w:tcPr>
          <w:p w14:paraId="07FC6D91" w14:textId="77777777" w:rsidR="0090482C" w:rsidRPr="001C74EA" w:rsidRDefault="0090482C" w:rsidP="0090482C">
            <w:pPr>
              <w:rPr>
                <w:rFonts w:cstheme="minorHAnsi"/>
                <w:sz w:val="22"/>
                <w:szCs w:val="22"/>
              </w:rPr>
            </w:pPr>
            <w:r w:rsidRPr="001C74EA">
              <w:rPr>
                <w:rFonts w:cstheme="minorHAnsi"/>
                <w:sz w:val="22"/>
                <w:szCs w:val="22"/>
              </w:rPr>
              <w:t>5 (3)</w:t>
            </w:r>
          </w:p>
        </w:tc>
        <w:tc>
          <w:tcPr>
            <w:tcW w:w="1834" w:type="dxa"/>
            <w:tcBorders>
              <w:top w:val="double" w:sz="4" w:space="0" w:color="000000"/>
              <w:bottom w:val="double" w:sz="4" w:space="0" w:color="000000"/>
            </w:tcBorders>
          </w:tcPr>
          <w:p w14:paraId="7A041097"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383D246F" w14:textId="77777777" w:rsidTr="001C74EA">
        <w:trPr>
          <w:trHeight w:val="404"/>
        </w:trPr>
        <w:tc>
          <w:tcPr>
            <w:tcW w:w="4106" w:type="dxa"/>
            <w:tcBorders>
              <w:top w:val="double" w:sz="4" w:space="0" w:color="000000"/>
              <w:bottom w:val="double" w:sz="4" w:space="0" w:color="000000"/>
            </w:tcBorders>
          </w:tcPr>
          <w:p w14:paraId="7C0713B7" w14:textId="77777777" w:rsidR="0090482C" w:rsidRPr="001C74EA" w:rsidRDefault="0090482C" w:rsidP="0090482C">
            <w:pPr>
              <w:rPr>
                <w:rFonts w:cstheme="minorHAnsi"/>
                <w:b/>
                <w:bCs/>
                <w:sz w:val="22"/>
                <w:szCs w:val="22"/>
              </w:rPr>
            </w:pPr>
            <w:r w:rsidRPr="001C74EA">
              <w:rPr>
                <w:rFonts w:cstheme="minorHAnsi"/>
                <w:b/>
                <w:bCs/>
                <w:sz w:val="22"/>
                <w:szCs w:val="22"/>
              </w:rPr>
              <w:t>Vertical height of thoracic 1 (mm)</w:t>
            </w:r>
          </w:p>
        </w:tc>
        <w:tc>
          <w:tcPr>
            <w:tcW w:w="1418" w:type="dxa"/>
            <w:vMerge/>
          </w:tcPr>
          <w:p w14:paraId="368C50E9" w14:textId="77777777" w:rsidR="0090482C" w:rsidRPr="001C74EA" w:rsidRDefault="0090482C" w:rsidP="0090482C">
            <w:pPr>
              <w:rPr>
                <w:rFonts w:cstheme="minorHAnsi"/>
                <w:sz w:val="22"/>
                <w:szCs w:val="22"/>
              </w:rPr>
            </w:pPr>
          </w:p>
        </w:tc>
        <w:tc>
          <w:tcPr>
            <w:tcW w:w="2607" w:type="dxa"/>
            <w:vMerge/>
          </w:tcPr>
          <w:p w14:paraId="4008D72E"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2E33E610"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180DD24D" w14:textId="77777777" w:rsidR="0090482C" w:rsidRPr="001C74EA" w:rsidRDefault="0090482C" w:rsidP="0090482C">
            <w:pPr>
              <w:rPr>
                <w:rFonts w:cstheme="minorHAnsi"/>
                <w:sz w:val="22"/>
                <w:szCs w:val="22"/>
              </w:rPr>
            </w:pPr>
            <w:r w:rsidRPr="001C74EA">
              <w:rPr>
                <w:rFonts w:cstheme="minorHAnsi"/>
                <w:sz w:val="22"/>
                <w:szCs w:val="22"/>
              </w:rPr>
              <w:t>1279 (117)</w:t>
            </w:r>
          </w:p>
        </w:tc>
        <w:tc>
          <w:tcPr>
            <w:tcW w:w="1146" w:type="dxa"/>
            <w:tcBorders>
              <w:top w:val="double" w:sz="4" w:space="0" w:color="000000"/>
              <w:bottom w:val="double" w:sz="4" w:space="0" w:color="000000"/>
            </w:tcBorders>
          </w:tcPr>
          <w:p w14:paraId="65498952" w14:textId="77777777" w:rsidR="0090482C" w:rsidRPr="001C74EA" w:rsidRDefault="0090482C" w:rsidP="0090482C">
            <w:pPr>
              <w:rPr>
                <w:rFonts w:cstheme="minorHAnsi"/>
                <w:sz w:val="22"/>
                <w:szCs w:val="22"/>
              </w:rPr>
            </w:pPr>
            <w:r w:rsidRPr="001C74EA">
              <w:rPr>
                <w:rFonts w:cstheme="minorHAnsi"/>
                <w:sz w:val="22"/>
                <w:szCs w:val="22"/>
              </w:rPr>
              <w:t>6 (3)</w:t>
            </w:r>
          </w:p>
        </w:tc>
        <w:tc>
          <w:tcPr>
            <w:tcW w:w="1834" w:type="dxa"/>
            <w:tcBorders>
              <w:top w:val="double" w:sz="4" w:space="0" w:color="000000"/>
              <w:bottom w:val="double" w:sz="4" w:space="0" w:color="000000"/>
            </w:tcBorders>
          </w:tcPr>
          <w:p w14:paraId="5125F537"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3296DACE" w14:textId="77777777" w:rsidTr="001C74EA">
        <w:trPr>
          <w:trHeight w:val="404"/>
        </w:trPr>
        <w:tc>
          <w:tcPr>
            <w:tcW w:w="4106" w:type="dxa"/>
            <w:tcBorders>
              <w:top w:val="double" w:sz="4" w:space="0" w:color="000000"/>
              <w:bottom w:val="double" w:sz="4" w:space="0" w:color="000000"/>
            </w:tcBorders>
          </w:tcPr>
          <w:p w14:paraId="1CAB8DEB" w14:textId="77777777" w:rsidR="0090482C" w:rsidRPr="001C74EA" w:rsidRDefault="0090482C" w:rsidP="0090482C">
            <w:pPr>
              <w:rPr>
                <w:rFonts w:cstheme="minorHAnsi"/>
                <w:b/>
                <w:bCs/>
                <w:sz w:val="22"/>
                <w:szCs w:val="22"/>
              </w:rPr>
            </w:pPr>
            <w:r w:rsidRPr="001C74EA">
              <w:rPr>
                <w:rFonts w:cstheme="minorHAnsi"/>
                <w:b/>
                <w:bCs/>
                <w:sz w:val="22"/>
                <w:szCs w:val="22"/>
              </w:rPr>
              <w:t>Version left iliac bone (°)</w:t>
            </w:r>
          </w:p>
        </w:tc>
        <w:tc>
          <w:tcPr>
            <w:tcW w:w="1418" w:type="dxa"/>
            <w:vMerge/>
          </w:tcPr>
          <w:p w14:paraId="7C7030CE" w14:textId="77777777" w:rsidR="0090482C" w:rsidRPr="001C74EA" w:rsidRDefault="0090482C" w:rsidP="0090482C">
            <w:pPr>
              <w:rPr>
                <w:rFonts w:cstheme="minorHAnsi"/>
                <w:sz w:val="22"/>
                <w:szCs w:val="22"/>
              </w:rPr>
            </w:pPr>
          </w:p>
        </w:tc>
        <w:tc>
          <w:tcPr>
            <w:tcW w:w="2607" w:type="dxa"/>
            <w:vMerge/>
          </w:tcPr>
          <w:p w14:paraId="770D5721"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55D47669"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52CF89DD" w14:textId="77777777" w:rsidR="0090482C" w:rsidRPr="001C74EA" w:rsidRDefault="0090482C" w:rsidP="0090482C">
            <w:pPr>
              <w:rPr>
                <w:rFonts w:cstheme="minorHAnsi"/>
                <w:sz w:val="22"/>
                <w:szCs w:val="22"/>
              </w:rPr>
            </w:pPr>
            <w:r w:rsidRPr="001C74EA">
              <w:rPr>
                <w:rFonts w:cstheme="minorHAnsi"/>
                <w:sz w:val="22"/>
                <w:szCs w:val="22"/>
              </w:rPr>
              <w:t>-11 (4)</w:t>
            </w:r>
          </w:p>
        </w:tc>
        <w:tc>
          <w:tcPr>
            <w:tcW w:w="1146" w:type="dxa"/>
            <w:tcBorders>
              <w:top w:val="double" w:sz="4" w:space="0" w:color="000000"/>
              <w:bottom w:val="double" w:sz="4" w:space="0" w:color="000000"/>
            </w:tcBorders>
          </w:tcPr>
          <w:p w14:paraId="7EE8B674" w14:textId="77777777" w:rsidR="0090482C" w:rsidRPr="001C74EA" w:rsidRDefault="0090482C" w:rsidP="0090482C">
            <w:pPr>
              <w:rPr>
                <w:rFonts w:cstheme="minorHAnsi"/>
                <w:sz w:val="22"/>
                <w:szCs w:val="22"/>
              </w:rPr>
            </w:pPr>
            <w:r w:rsidRPr="001C74EA">
              <w:rPr>
                <w:rFonts w:cstheme="minorHAnsi"/>
                <w:sz w:val="22"/>
                <w:szCs w:val="22"/>
              </w:rPr>
              <w:t xml:space="preserve">1 (1) </w:t>
            </w:r>
          </w:p>
        </w:tc>
        <w:tc>
          <w:tcPr>
            <w:tcW w:w="1834" w:type="dxa"/>
            <w:tcBorders>
              <w:top w:val="double" w:sz="4" w:space="0" w:color="000000"/>
              <w:bottom w:val="double" w:sz="4" w:space="0" w:color="000000"/>
            </w:tcBorders>
          </w:tcPr>
          <w:p w14:paraId="40AC71CF"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78241115" w14:textId="77777777" w:rsidTr="001C74EA">
        <w:trPr>
          <w:trHeight w:val="404"/>
        </w:trPr>
        <w:tc>
          <w:tcPr>
            <w:tcW w:w="4106" w:type="dxa"/>
            <w:tcBorders>
              <w:top w:val="double" w:sz="4" w:space="0" w:color="000000"/>
              <w:bottom w:val="double" w:sz="4" w:space="0" w:color="000000"/>
            </w:tcBorders>
          </w:tcPr>
          <w:p w14:paraId="6054EB0C" w14:textId="77777777" w:rsidR="0090482C" w:rsidRPr="001C74EA" w:rsidRDefault="0090482C" w:rsidP="0090482C">
            <w:pPr>
              <w:rPr>
                <w:rFonts w:cstheme="minorHAnsi"/>
                <w:b/>
                <w:bCs/>
                <w:sz w:val="22"/>
                <w:szCs w:val="22"/>
              </w:rPr>
            </w:pPr>
            <w:r w:rsidRPr="001C74EA">
              <w:rPr>
                <w:rFonts w:cstheme="minorHAnsi"/>
                <w:b/>
                <w:bCs/>
                <w:sz w:val="22"/>
                <w:szCs w:val="22"/>
              </w:rPr>
              <w:t>Version right iliac bone (°)</w:t>
            </w:r>
          </w:p>
        </w:tc>
        <w:tc>
          <w:tcPr>
            <w:tcW w:w="1418" w:type="dxa"/>
            <w:vMerge/>
          </w:tcPr>
          <w:p w14:paraId="34CA1FE0" w14:textId="77777777" w:rsidR="0090482C" w:rsidRPr="001C74EA" w:rsidRDefault="0090482C" w:rsidP="0090482C">
            <w:pPr>
              <w:rPr>
                <w:rFonts w:cstheme="minorHAnsi"/>
                <w:sz w:val="22"/>
                <w:szCs w:val="22"/>
              </w:rPr>
            </w:pPr>
          </w:p>
        </w:tc>
        <w:tc>
          <w:tcPr>
            <w:tcW w:w="2607" w:type="dxa"/>
            <w:vMerge/>
          </w:tcPr>
          <w:p w14:paraId="49359929" w14:textId="77777777" w:rsidR="0090482C" w:rsidRPr="001C74EA" w:rsidRDefault="0090482C" w:rsidP="0090482C">
            <w:pPr>
              <w:rPr>
                <w:rFonts w:cstheme="minorHAnsi"/>
                <w:sz w:val="22"/>
                <w:szCs w:val="22"/>
              </w:rPr>
            </w:pPr>
          </w:p>
        </w:tc>
        <w:tc>
          <w:tcPr>
            <w:tcW w:w="1573" w:type="dxa"/>
            <w:tcBorders>
              <w:top w:val="double" w:sz="4" w:space="0" w:color="000000"/>
              <w:bottom w:val="double" w:sz="4" w:space="0" w:color="000000"/>
            </w:tcBorders>
          </w:tcPr>
          <w:p w14:paraId="284189FF"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double" w:sz="4" w:space="0" w:color="000000"/>
            </w:tcBorders>
          </w:tcPr>
          <w:p w14:paraId="7557B5C7" w14:textId="77777777" w:rsidR="0090482C" w:rsidRPr="001C74EA" w:rsidRDefault="0090482C" w:rsidP="0090482C">
            <w:pPr>
              <w:rPr>
                <w:rFonts w:cstheme="minorHAnsi"/>
                <w:sz w:val="22"/>
                <w:szCs w:val="22"/>
              </w:rPr>
            </w:pPr>
            <w:r w:rsidRPr="001C74EA">
              <w:rPr>
                <w:rFonts w:cstheme="minorHAnsi"/>
                <w:sz w:val="22"/>
                <w:szCs w:val="22"/>
              </w:rPr>
              <w:t>-10 (4)</w:t>
            </w:r>
          </w:p>
        </w:tc>
        <w:tc>
          <w:tcPr>
            <w:tcW w:w="1146" w:type="dxa"/>
            <w:tcBorders>
              <w:top w:val="double" w:sz="4" w:space="0" w:color="000000"/>
              <w:bottom w:val="double" w:sz="4" w:space="0" w:color="000000"/>
            </w:tcBorders>
          </w:tcPr>
          <w:p w14:paraId="40E591B3" w14:textId="77777777" w:rsidR="0090482C" w:rsidRPr="001C74EA" w:rsidRDefault="0090482C" w:rsidP="0090482C">
            <w:pPr>
              <w:rPr>
                <w:rFonts w:cstheme="minorHAnsi"/>
                <w:sz w:val="22"/>
                <w:szCs w:val="22"/>
              </w:rPr>
            </w:pPr>
            <w:r w:rsidRPr="001C74EA">
              <w:rPr>
                <w:rFonts w:cstheme="minorHAnsi"/>
                <w:sz w:val="22"/>
                <w:szCs w:val="22"/>
              </w:rPr>
              <w:t>2 (1)</w:t>
            </w:r>
          </w:p>
        </w:tc>
        <w:tc>
          <w:tcPr>
            <w:tcW w:w="1834" w:type="dxa"/>
            <w:tcBorders>
              <w:top w:val="double" w:sz="4" w:space="0" w:color="000000"/>
              <w:bottom w:val="double" w:sz="4" w:space="0" w:color="000000"/>
            </w:tcBorders>
          </w:tcPr>
          <w:p w14:paraId="421343FD"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r w:rsidR="0090482C" w:rsidRPr="001C74EA" w14:paraId="34568B69" w14:textId="77777777" w:rsidTr="001C74EA">
        <w:trPr>
          <w:trHeight w:val="404"/>
        </w:trPr>
        <w:tc>
          <w:tcPr>
            <w:tcW w:w="4106" w:type="dxa"/>
            <w:tcBorders>
              <w:top w:val="double" w:sz="4" w:space="0" w:color="000000"/>
              <w:bottom w:val="single" w:sz="12" w:space="0" w:color="auto"/>
            </w:tcBorders>
          </w:tcPr>
          <w:p w14:paraId="1AB03A1C" w14:textId="77777777" w:rsidR="0090482C" w:rsidRPr="001C74EA" w:rsidRDefault="0090482C" w:rsidP="0090482C">
            <w:pPr>
              <w:rPr>
                <w:rFonts w:cstheme="minorHAnsi"/>
                <w:b/>
                <w:bCs/>
                <w:sz w:val="22"/>
                <w:szCs w:val="22"/>
              </w:rPr>
            </w:pPr>
            <w:r w:rsidRPr="001C74EA">
              <w:rPr>
                <w:rFonts w:cstheme="minorHAnsi"/>
                <w:b/>
                <w:bCs/>
                <w:sz w:val="22"/>
                <w:szCs w:val="22"/>
              </w:rPr>
              <w:t>Diff in version right and left iliac (°)</w:t>
            </w:r>
          </w:p>
        </w:tc>
        <w:tc>
          <w:tcPr>
            <w:tcW w:w="1418" w:type="dxa"/>
            <w:vMerge/>
            <w:tcBorders>
              <w:bottom w:val="single" w:sz="12" w:space="0" w:color="auto"/>
            </w:tcBorders>
          </w:tcPr>
          <w:p w14:paraId="75B1F1CD" w14:textId="77777777" w:rsidR="0090482C" w:rsidRPr="001C74EA" w:rsidRDefault="0090482C" w:rsidP="0090482C">
            <w:pPr>
              <w:rPr>
                <w:rFonts w:cstheme="minorHAnsi"/>
                <w:sz w:val="22"/>
                <w:szCs w:val="22"/>
              </w:rPr>
            </w:pPr>
          </w:p>
        </w:tc>
        <w:tc>
          <w:tcPr>
            <w:tcW w:w="2607" w:type="dxa"/>
            <w:vMerge/>
            <w:tcBorders>
              <w:bottom w:val="single" w:sz="12" w:space="0" w:color="auto"/>
            </w:tcBorders>
          </w:tcPr>
          <w:p w14:paraId="46963710" w14:textId="77777777" w:rsidR="0090482C" w:rsidRPr="001C74EA" w:rsidRDefault="0090482C" w:rsidP="0090482C">
            <w:pPr>
              <w:rPr>
                <w:rFonts w:cstheme="minorHAnsi"/>
                <w:sz w:val="22"/>
                <w:szCs w:val="22"/>
              </w:rPr>
            </w:pPr>
          </w:p>
        </w:tc>
        <w:tc>
          <w:tcPr>
            <w:tcW w:w="1573" w:type="dxa"/>
            <w:tcBorders>
              <w:top w:val="double" w:sz="4" w:space="0" w:color="000000"/>
              <w:bottom w:val="single" w:sz="12" w:space="0" w:color="auto"/>
            </w:tcBorders>
          </w:tcPr>
          <w:p w14:paraId="0BCB48BE" w14:textId="77777777" w:rsidR="0090482C" w:rsidRPr="001C74EA" w:rsidRDefault="0090482C" w:rsidP="0090482C">
            <w:pPr>
              <w:rPr>
                <w:rFonts w:cstheme="minorHAnsi"/>
                <w:sz w:val="22"/>
                <w:szCs w:val="22"/>
              </w:rPr>
            </w:pPr>
            <w:r w:rsidRPr="001C74EA">
              <w:rPr>
                <w:rFonts w:cstheme="minorHAnsi"/>
                <w:sz w:val="22"/>
                <w:szCs w:val="22"/>
              </w:rPr>
              <w:t>BF vs. FLTF</w:t>
            </w:r>
          </w:p>
        </w:tc>
        <w:tc>
          <w:tcPr>
            <w:tcW w:w="1345" w:type="dxa"/>
            <w:tcBorders>
              <w:top w:val="double" w:sz="4" w:space="0" w:color="000000"/>
              <w:bottom w:val="single" w:sz="12" w:space="0" w:color="auto"/>
            </w:tcBorders>
          </w:tcPr>
          <w:p w14:paraId="10B25208" w14:textId="77777777" w:rsidR="0090482C" w:rsidRPr="001C74EA" w:rsidRDefault="0090482C" w:rsidP="0090482C">
            <w:pPr>
              <w:rPr>
                <w:rFonts w:cstheme="minorHAnsi"/>
                <w:sz w:val="22"/>
                <w:szCs w:val="22"/>
              </w:rPr>
            </w:pPr>
            <w:r w:rsidRPr="001C74EA">
              <w:rPr>
                <w:rFonts w:cstheme="minorHAnsi"/>
                <w:sz w:val="22"/>
                <w:szCs w:val="22"/>
              </w:rPr>
              <w:t>-0.5 (2)</w:t>
            </w:r>
          </w:p>
        </w:tc>
        <w:tc>
          <w:tcPr>
            <w:tcW w:w="1146" w:type="dxa"/>
            <w:tcBorders>
              <w:top w:val="double" w:sz="4" w:space="0" w:color="000000"/>
              <w:bottom w:val="single" w:sz="12" w:space="0" w:color="auto"/>
            </w:tcBorders>
          </w:tcPr>
          <w:p w14:paraId="2401A871" w14:textId="77777777" w:rsidR="0090482C" w:rsidRPr="001C74EA" w:rsidRDefault="0090482C" w:rsidP="0090482C">
            <w:pPr>
              <w:rPr>
                <w:rFonts w:cstheme="minorHAnsi"/>
                <w:sz w:val="22"/>
                <w:szCs w:val="22"/>
              </w:rPr>
            </w:pPr>
            <w:r w:rsidRPr="001C74EA">
              <w:rPr>
                <w:rFonts w:cstheme="minorHAnsi"/>
                <w:sz w:val="22"/>
                <w:szCs w:val="22"/>
              </w:rPr>
              <w:t>2 (1)</w:t>
            </w:r>
          </w:p>
        </w:tc>
        <w:tc>
          <w:tcPr>
            <w:tcW w:w="1834" w:type="dxa"/>
            <w:tcBorders>
              <w:top w:val="double" w:sz="4" w:space="0" w:color="000000"/>
              <w:bottom w:val="single" w:sz="12" w:space="0" w:color="auto"/>
            </w:tcBorders>
          </w:tcPr>
          <w:p w14:paraId="6EA7BEFB" w14:textId="77777777" w:rsidR="0090482C" w:rsidRPr="001C74EA" w:rsidRDefault="0090482C" w:rsidP="0090482C">
            <w:pPr>
              <w:rPr>
                <w:rFonts w:cstheme="minorHAnsi"/>
                <w:b/>
                <w:bCs/>
                <w:sz w:val="22"/>
                <w:szCs w:val="22"/>
              </w:rPr>
            </w:pPr>
            <w:r w:rsidRPr="001C74EA">
              <w:rPr>
                <w:rFonts w:cstheme="minorHAnsi"/>
                <w:b/>
                <w:bCs/>
                <w:sz w:val="22"/>
                <w:szCs w:val="22"/>
              </w:rPr>
              <w:t xml:space="preserve"> p&lt;0.05</w:t>
            </w:r>
          </w:p>
        </w:tc>
      </w:tr>
    </w:tbl>
    <w:p w14:paraId="2EA715F5" w14:textId="77777777" w:rsidR="00DA13F7" w:rsidRDefault="00DA13F7" w:rsidP="00504325">
      <w:pPr>
        <w:rPr>
          <w:b/>
          <w:bCs/>
        </w:rPr>
      </w:pPr>
    </w:p>
    <w:p w14:paraId="1C19084A" w14:textId="02B9D82E" w:rsidR="003972EB" w:rsidRDefault="00DA13F7" w:rsidP="00504325">
      <w:pPr>
        <w:rPr>
          <w:b/>
          <w:bCs/>
        </w:rPr>
      </w:pPr>
      <w:r>
        <w:rPr>
          <w:b/>
          <w:bCs/>
        </w:rPr>
        <w:t>Key to table 3-3</w:t>
      </w:r>
    </w:p>
    <w:p w14:paraId="03CD13A3" w14:textId="1CAC612F" w:rsidR="00504325" w:rsidRPr="00CF6D80" w:rsidRDefault="00504325" w:rsidP="00504325">
      <w:pPr>
        <w:rPr>
          <w:rFonts w:cstheme="minorHAnsi"/>
        </w:rPr>
      </w:pPr>
      <w:r w:rsidRPr="002E1479">
        <w:rPr>
          <w:b/>
          <w:bCs/>
        </w:rPr>
        <w:t>BF</w:t>
      </w:r>
      <w:r w:rsidRPr="002E1479">
        <w:t xml:space="preserve"> Barefoot, </w:t>
      </w:r>
      <w:r w:rsidRPr="002E1479">
        <w:rPr>
          <w:b/>
          <w:bCs/>
        </w:rPr>
        <w:t>CNP</w:t>
      </w:r>
      <w:r w:rsidRPr="002E1479">
        <w:t xml:space="preserve"> Customised Navicular Pad, </w:t>
      </w:r>
      <w:r w:rsidRPr="002E1479">
        <w:rPr>
          <w:b/>
          <w:bCs/>
        </w:rPr>
        <w:t xml:space="preserve">CTEV </w:t>
      </w:r>
      <w:r w:rsidRPr="002E1479">
        <w:t xml:space="preserve">Congenital Talipes </w:t>
      </w:r>
      <w:proofErr w:type="spellStart"/>
      <w:r w:rsidRPr="002E1479">
        <w:t>Equino</w:t>
      </w:r>
      <w:proofErr w:type="spellEnd"/>
      <w:r w:rsidRPr="002E1479">
        <w:t xml:space="preserve"> Varus, </w:t>
      </w:r>
      <w:r w:rsidRPr="002E1479">
        <w:rPr>
          <w:b/>
          <w:bCs/>
        </w:rPr>
        <w:t xml:space="preserve">CTF </w:t>
      </w:r>
      <w:r w:rsidRPr="002E1479">
        <w:t xml:space="preserve">Corrective Therapeutic Footwear, </w:t>
      </w:r>
      <w:r w:rsidRPr="002E1479">
        <w:rPr>
          <w:b/>
          <w:bCs/>
        </w:rPr>
        <w:t>DB</w:t>
      </w:r>
      <w:r w:rsidRPr="002E1479">
        <w:t xml:space="preserve"> Denis Brown Barred Night Boot, </w:t>
      </w:r>
      <w:r w:rsidRPr="002E1479">
        <w:rPr>
          <w:b/>
          <w:bCs/>
        </w:rPr>
        <w:t>FAS</w:t>
      </w:r>
      <w:r w:rsidRPr="002E1479">
        <w:t xml:space="preserve"> Forefoot Abduct Night Shoe, </w:t>
      </w:r>
      <w:r w:rsidRPr="002E1479">
        <w:rPr>
          <w:b/>
          <w:bCs/>
        </w:rPr>
        <w:t>FLTF</w:t>
      </w:r>
      <w:r w:rsidRPr="002E1479">
        <w:t xml:space="preserve"> Functional Lift Therapeutic Footwear, </w:t>
      </w:r>
      <w:r w:rsidRPr="002E1479">
        <w:rPr>
          <w:b/>
          <w:bCs/>
        </w:rPr>
        <w:t>N/A</w:t>
      </w:r>
      <w:r w:rsidRPr="002E1479">
        <w:t xml:space="preserve"> Not Applicable, </w:t>
      </w:r>
      <w:r w:rsidRPr="002E1479">
        <w:rPr>
          <w:b/>
          <w:bCs/>
        </w:rPr>
        <w:t>SLF</w:t>
      </w:r>
      <w:r w:rsidRPr="002E1479">
        <w:t xml:space="preserve"> Standard Last Footwear, </w:t>
      </w:r>
      <w:r w:rsidRPr="002E1479">
        <w:rPr>
          <w:b/>
          <w:bCs/>
        </w:rPr>
        <w:t xml:space="preserve">SSF </w:t>
      </w:r>
      <w:r w:rsidRPr="002E1479">
        <w:t xml:space="preserve">Standard Sole Footwear, </w:t>
      </w:r>
      <w:r w:rsidRPr="002E1479">
        <w:rPr>
          <w:b/>
          <w:bCs/>
        </w:rPr>
        <w:t>UCBL</w:t>
      </w:r>
      <w:r w:rsidRPr="002E1479">
        <w:t xml:space="preserve"> University of California Biomechanics Laboratory, </w:t>
      </w:r>
      <w:r w:rsidRPr="005578F2">
        <w:rPr>
          <w:b/>
          <w:bCs/>
        </w:rPr>
        <w:t>*</w:t>
      </w:r>
      <w:r w:rsidRPr="005578F2">
        <w:t xml:space="preserve">95% Confidence Interval, </w:t>
      </w:r>
      <w:r w:rsidRPr="005578F2">
        <w:rPr>
          <w:rFonts w:ascii="Calibri" w:hAnsi="Calibri" w:cstheme="minorHAnsi"/>
        </w:rPr>
        <w:t>†</w:t>
      </w:r>
      <w:r w:rsidRPr="005578F2">
        <w:t xml:space="preserve">Min-Max, </w:t>
      </w:r>
      <w:r w:rsidRPr="005578F2">
        <w:rPr>
          <w:rFonts w:ascii="Calibri (Body)" w:hAnsi="Calibri (Body)" w:cstheme="minorHAnsi"/>
        </w:rPr>
        <w:t>‡</w:t>
      </w:r>
      <w:r w:rsidRPr="005578F2">
        <w:t xml:space="preserve">Standard Error, </w:t>
      </w:r>
      <w:r w:rsidRPr="005578F2">
        <w:rPr>
          <w:rFonts w:cstheme="minorHAnsi"/>
        </w:rPr>
        <w:t>§</w:t>
      </w:r>
      <w:r w:rsidRPr="005578F2">
        <w:t>Median</w:t>
      </w:r>
      <w:r>
        <w:t>,</w:t>
      </w:r>
      <w:r w:rsidRPr="005578F2">
        <w:t xml:space="preserve"> </w:t>
      </w:r>
    </w:p>
    <w:p w14:paraId="311D49C8" w14:textId="77777777" w:rsidR="00F872C2" w:rsidRDefault="00F872C2" w:rsidP="00D42BBB">
      <w:pPr>
        <w:jc w:val="both"/>
      </w:pPr>
    </w:p>
    <w:p w14:paraId="7A98167D" w14:textId="5D38C701" w:rsidR="0074758F" w:rsidRPr="004201C4" w:rsidRDefault="004201C4" w:rsidP="004201C4">
      <w:pPr>
        <w:pStyle w:val="Caption"/>
        <w:rPr>
          <w:sz w:val="24"/>
          <w:szCs w:val="24"/>
        </w:rPr>
      </w:pPr>
      <w:bookmarkStart w:id="97" w:name="_Ref132284164"/>
      <w:bookmarkStart w:id="98" w:name="_Toc156393251"/>
      <w:r w:rsidRPr="004201C4">
        <w:rPr>
          <w:sz w:val="24"/>
          <w:szCs w:val="24"/>
        </w:rPr>
        <w:lastRenderedPageBreak/>
        <w:t xml:space="preserve">Table </w:t>
      </w:r>
      <w:r w:rsidR="003F38BD">
        <w:rPr>
          <w:sz w:val="24"/>
          <w:szCs w:val="24"/>
        </w:rPr>
        <w:fldChar w:fldCharType="begin"/>
      </w:r>
      <w:r w:rsidR="003F38BD">
        <w:rPr>
          <w:sz w:val="24"/>
          <w:szCs w:val="24"/>
        </w:rPr>
        <w:instrText xml:space="preserve"> STYLEREF 1 \s </w:instrText>
      </w:r>
      <w:r w:rsidR="003F38BD">
        <w:rPr>
          <w:sz w:val="24"/>
          <w:szCs w:val="24"/>
        </w:rPr>
        <w:fldChar w:fldCharType="separate"/>
      </w:r>
      <w:r w:rsidR="003F38BD">
        <w:rPr>
          <w:noProof/>
          <w:sz w:val="24"/>
          <w:szCs w:val="24"/>
        </w:rPr>
        <w:t>3</w:t>
      </w:r>
      <w:r w:rsidR="003F38BD">
        <w:rPr>
          <w:sz w:val="24"/>
          <w:szCs w:val="24"/>
        </w:rPr>
        <w:fldChar w:fldCharType="end"/>
      </w:r>
      <w:r w:rsidR="003F38BD">
        <w:rPr>
          <w:sz w:val="24"/>
          <w:szCs w:val="24"/>
        </w:rPr>
        <w:noBreakHyphen/>
      </w:r>
      <w:r w:rsidR="003F38BD">
        <w:rPr>
          <w:sz w:val="24"/>
          <w:szCs w:val="24"/>
        </w:rPr>
        <w:fldChar w:fldCharType="begin"/>
      </w:r>
      <w:r w:rsidR="003F38BD">
        <w:rPr>
          <w:sz w:val="24"/>
          <w:szCs w:val="24"/>
        </w:rPr>
        <w:instrText xml:space="preserve"> SEQ Table \* ARABIC \s 1 </w:instrText>
      </w:r>
      <w:r w:rsidR="003F38BD">
        <w:rPr>
          <w:sz w:val="24"/>
          <w:szCs w:val="24"/>
        </w:rPr>
        <w:fldChar w:fldCharType="separate"/>
      </w:r>
      <w:r w:rsidR="003F38BD">
        <w:rPr>
          <w:noProof/>
          <w:sz w:val="24"/>
          <w:szCs w:val="24"/>
        </w:rPr>
        <w:t>4</w:t>
      </w:r>
      <w:r w:rsidR="003F38BD">
        <w:rPr>
          <w:sz w:val="24"/>
          <w:szCs w:val="24"/>
        </w:rPr>
        <w:fldChar w:fldCharType="end"/>
      </w:r>
      <w:bookmarkEnd w:id="97"/>
      <w:r w:rsidRPr="004201C4">
        <w:rPr>
          <w:sz w:val="24"/>
          <w:szCs w:val="24"/>
        </w:rPr>
        <w:t xml:space="preserve"> Outcome measures </w:t>
      </w:r>
      <w:r w:rsidR="000E5F83">
        <w:rPr>
          <w:sz w:val="24"/>
          <w:szCs w:val="24"/>
        </w:rPr>
        <w:t>b</w:t>
      </w:r>
      <w:r w:rsidRPr="004201C4">
        <w:rPr>
          <w:sz w:val="24"/>
          <w:szCs w:val="24"/>
        </w:rPr>
        <w:t>iomechanical</w:t>
      </w:r>
      <w:bookmarkEnd w:id="98"/>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74758F" w:rsidRPr="00A3739D" w14:paraId="3AE1BAE7" w14:textId="77777777" w:rsidTr="00A3739D">
        <w:trPr>
          <w:trHeight w:val="936"/>
        </w:trPr>
        <w:tc>
          <w:tcPr>
            <w:tcW w:w="1566" w:type="dxa"/>
            <w:tcBorders>
              <w:top w:val="single" w:sz="12" w:space="0" w:color="auto"/>
              <w:bottom w:val="single" w:sz="12" w:space="0" w:color="auto"/>
            </w:tcBorders>
            <w:hideMark/>
          </w:tcPr>
          <w:p w14:paraId="37A3A203" w14:textId="77777777" w:rsidR="0074758F" w:rsidRPr="00A3739D" w:rsidRDefault="0074758F" w:rsidP="00AA765F">
            <w:pPr>
              <w:rPr>
                <w:rFonts w:cstheme="minorHAnsi"/>
                <w:b/>
                <w:bCs/>
                <w:sz w:val="22"/>
                <w:szCs w:val="22"/>
              </w:rPr>
            </w:pPr>
            <w:r w:rsidRPr="00A3739D">
              <w:rPr>
                <w:rFonts w:cstheme="minorHAnsi"/>
                <w:b/>
                <w:bCs/>
                <w:sz w:val="22"/>
                <w:szCs w:val="22"/>
              </w:rPr>
              <w:t xml:space="preserve">Outcome </w:t>
            </w:r>
          </w:p>
          <w:p w14:paraId="1B8B1672" w14:textId="77777777" w:rsidR="0074758F" w:rsidRPr="00A3739D" w:rsidRDefault="0074758F" w:rsidP="00AA765F">
            <w:pPr>
              <w:rPr>
                <w:rFonts w:cstheme="minorHAnsi"/>
                <w:b/>
                <w:bCs/>
                <w:sz w:val="22"/>
                <w:szCs w:val="22"/>
              </w:rPr>
            </w:pPr>
            <w:r w:rsidRPr="00A3739D">
              <w:rPr>
                <w:rFonts w:cstheme="minorHAnsi"/>
                <w:b/>
                <w:bCs/>
                <w:sz w:val="22"/>
                <w:szCs w:val="22"/>
              </w:rPr>
              <w:t> </w:t>
            </w:r>
          </w:p>
        </w:tc>
        <w:tc>
          <w:tcPr>
            <w:tcW w:w="1448" w:type="dxa"/>
            <w:tcBorders>
              <w:top w:val="single" w:sz="12" w:space="0" w:color="auto"/>
              <w:bottom w:val="single" w:sz="12" w:space="0" w:color="auto"/>
            </w:tcBorders>
            <w:hideMark/>
          </w:tcPr>
          <w:p w14:paraId="41E8E696" w14:textId="77777777" w:rsidR="0074758F" w:rsidRPr="00A3739D" w:rsidRDefault="0074758F" w:rsidP="00AA765F">
            <w:pPr>
              <w:rPr>
                <w:rFonts w:cstheme="minorHAnsi"/>
                <w:b/>
                <w:bCs/>
                <w:sz w:val="22"/>
                <w:szCs w:val="22"/>
              </w:rPr>
            </w:pPr>
            <w:r w:rsidRPr="00A3739D">
              <w:rPr>
                <w:rFonts w:cstheme="minorHAnsi"/>
                <w:b/>
                <w:bCs/>
                <w:sz w:val="22"/>
                <w:szCs w:val="22"/>
              </w:rPr>
              <w:t>Study</w:t>
            </w:r>
          </w:p>
          <w:p w14:paraId="1EE2D3CC" w14:textId="77777777" w:rsidR="0074758F" w:rsidRPr="00A3739D" w:rsidRDefault="0074758F" w:rsidP="00AA765F">
            <w:pPr>
              <w:rPr>
                <w:rFonts w:cstheme="minorHAnsi"/>
                <w:b/>
                <w:bCs/>
                <w:sz w:val="22"/>
                <w:szCs w:val="22"/>
              </w:rPr>
            </w:pPr>
            <w:r w:rsidRPr="00A3739D">
              <w:rPr>
                <w:rFonts w:cstheme="minorHAnsi"/>
                <w:b/>
                <w:bCs/>
                <w:sz w:val="22"/>
                <w:szCs w:val="22"/>
              </w:rPr>
              <w:t> </w:t>
            </w:r>
          </w:p>
        </w:tc>
        <w:tc>
          <w:tcPr>
            <w:tcW w:w="1563" w:type="dxa"/>
            <w:tcBorders>
              <w:top w:val="single" w:sz="12" w:space="0" w:color="auto"/>
              <w:bottom w:val="single" w:sz="12" w:space="0" w:color="auto"/>
            </w:tcBorders>
            <w:hideMark/>
          </w:tcPr>
          <w:p w14:paraId="7EE401A3" w14:textId="77777777" w:rsidR="0074758F" w:rsidRPr="00A3739D" w:rsidRDefault="0074758F" w:rsidP="00AA765F">
            <w:pPr>
              <w:rPr>
                <w:rFonts w:cstheme="minorHAnsi"/>
                <w:b/>
                <w:bCs/>
                <w:sz w:val="22"/>
                <w:szCs w:val="22"/>
              </w:rPr>
            </w:pPr>
            <w:r w:rsidRPr="00A3739D">
              <w:rPr>
                <w:rFonts w:cstheme="minorHAnsi"/>
                <w:b/>
                <w:bCs/>
                <w:sz w:val="22"/>
                <w:szCs w:val="22"/>
              </w:rPr>
              <w:t>Condition</w:t>
            </w:r>
          </w:p>
          <w:p w14:paraId="0C1FC3D4" w14:textId="77777777" w:rsidR="0074758F" w:rsidRPr="00A3739D" w:rsidRDefault="0074758F" w:rsidP="00AA765F">
            <w:pPr>
              <w:rPr>
                <w:rFonts w:cstheme="minorHAnsi"/>
                <w:b/>
                <w:bCs/>
                <w:sz w:val="22"/>
                <w:szCs w:val="22"/>
              </w:rPr>
            </w:pPr>
            <w:r w:rsidRPr="00A3739D">
              <w:rPr>
                <w:rFonts w:cstheme="minorHAnsi"/>
                <w:b/>
                <w:bCs/>
                <w:sz w:val="22"/>
                <w:szCs w:val="22"/>
              </w:rPr>
              <w:t> </w:t>
            </w:r>
          </w:p>
        </w:tc>
        <w:tc>
          <w:tcPr>
            <w:tcW w:w="3676" w:type="dxa"/>
            <w:tcBorders>
              <w:top w:val="single" w:sz="12" w:space="0" w:color="auto"/>
              <w:bottom w:val="single" w:sz="12" w:space="0" w:color="auto"/>
            </w:tcBorders>
            <w:hideMark/>
          </w:tcPr>
          <w:p w14:paraId="39A84800" w14:textId="77777777" w:rsidR="0074758F" w:rsidRPr="00A3739D" w:rsidRDefault="0074758F" w:rsidP="00AA765F">
            <w:pPr>
              <w:rPr>
                <w:rFonts w:cstheme="minorHAnsi"/>
                <w:b/>
                <w:bCs/>
                <w:sz w:val="22"/>
                <w:szCs w:val="22"/>
              </w:rPr>
            </w:pPr>
            <w:r w:rsidRPr="00A3739D">
              <w:rPr>
                <w:rFonts w:cstheme="minorHAnsi"/>
                <w:b/>
                <w:bCs/>
                <w:sz w:val="22"/>
                <w:szCs w:val="22"/>
              </w:rPr>
              <w:t xml:space="preserve">Group </w:t>
            </w:r>
          </w:p>
          <w:p w14:paraId="07DEF362" w14:textId="77777777" w:rsidR="0074758F" w:rsidRPr="00A3739D" w:rsidRDefault="0074758F" w:rsidP="00AA765F">
            <w:pPr>
              <w:rPr>
                <w:rFonts w:cstheme="minorHAnsi"/>
                <w:b/>
                <w:bCs/>
                <w:sz w:val="22"/>
                <w:szCs w:val="22"/>
              </w:rPr>
            </w:pPr>
            <w:r w:rsidRPr="00A3739D">
              <w:rPr>
                <w:rFonts w:cstheme="minorHAnsi"/>
                <w:b/>
                <w:bCs/>
                <w:sz w:val="22"/>
                <w:szCs w:val="22"/>
              </w:rPr>
              <w:t> </w:t>
            </w:r>
          </w:p>
        </w:tc>
        <w:tc>
          <w:tcPr>
            <w:tcW w:w="1440" w:type="dxa"/>
            <w:tcBorders>
              <w:top w:val="single" w:sz="12" w:space="0" w:color="auto"/>
              <w:bottom w:val="single" w:sz="12" w:space="0" w:color="auto"/>
            </w:tcBorders>
            <w:hideMark/>
          </w:tcPr>
          <w:p w14:paraId="0F2B9FBE" w14:textId="77777777" w:rsidR="0074758F" w:rsidRPr="00A3739D" w:rsidRDefault="0074758F" w:rsidP="00AA765F">
            <w:pPr>
              <w:rPr>
                <w:rFonts w:cstheme="minorHAnsi"/>
                <w:b/>
                <w:bCs/>
                <w:sz w:val="22"/>
                <w:szCs w:val="22"/>
              </w:rPr>
            </w:pPr>
            <w:r w:rsidRPr="00A3739D">
              <w:rPr>
                <w:rFonts w:cstheme="minorHAnsi"/>
                <w:b/>
                <w:bCs/>
                <w:sz w:val="22"/>
                <w:szCs w:val="22"/>
              </w:rPr>
              <w:t>Baseline</w:t>
            </w:r>
          </w:p>
          <w:p w14:paraId="179BE4CA" w14:textId="77777777" w:rsidR="0074758F" w:rsidRPr="00A3739D" w:rsidRDefault="0074758F" w:rsidP="00AA765F">
            <w:pPr>
              <w:rPr>
                <w:rFonts w:cstheme="minorHAnsi"/>
                <w:b/>
                <w:bCs/>
                <w:sz w:val="22"/>
                <w:szCs w:val="22"/>
              </w:rPr>
            </w:pPr>
            <w:r w:rsidRPr="00A3739D">
              <w:rPr>
                <w:rFonts w:cstheme="minorHAnsi"/>
                <w:b/>
                <w:bCs/>
                <w:sz w:val="22"/>
                <w:szCs w:val="22"/>
              </w:rPr>
              <w:t xml:space="preserve"> Mean </w:t>
            </w:r>
          </w:p>
          <w:p w14:paraId="52A4C5AA" w14:textId="77777777" w:rsidR="0074758F" w:rsidRPr="00A3739D" w:rsidRDefault="0074758F" w:rsidP="00AA765F">
            <w:pPr>
              <w:rPr>
                <w:rFonts w:cstheme="minorHAnsi"/>
                <w:b/>
                <w:bCs/>
                <w:sz w:val="22"/>
                <w:szCs w:val="22"/>
              </w:rPr>
            </w:pPr>
            <w:r w:rsidRPr="00A3739D">
              <w:rPr>
                <w:rFonts w:cstheme="minorHAnsi"/>
                <w:b/>
                <w:bCs/>
                <w:sz w:val="22"/>
                <w:szCs w:val="22"/>
              </w:rPr>
              <w:t>(SD +/-)</w:t>
            </w:r>
          </w:p>
        </w:tc>
        <w:tc>
          <w:tcPr>
            <w:tcW w:w="1247" w:type="dxa"/>
            <w:tcBorders>
              <w:top w:val="single" w:sz="12" w:space="0" w:color="auto"/>
              <w:bottom w:val="single" w:sz="12" w:space="0" w:color="auto"/>
            </w:tcBorders>
            <w:hideMark/>
          </w:tcPr>
          <w:p w14:paraId="163FF203" w14:textId="77777777" w:rsidR="0074758F" w:rsidRPr="00A3739D" w:rsidRDefault="0074758F" w:rsidP="00AA765F">
            <w:pPr>
              <w:rPr>
                <w:rFonts w:cstheme="minorHAnsi"/>
                <w:b/>
                <w:bCs/>
                <w:sz w:val="22"/>
                <w:szCs w:val="22"/>
              </w:rPr>
            </w:pPr>
            <w:r w:rsidRPr="00A3739D">
              <w:rPr>
                <w:rFonts w:cstheme="minorHAnsi"/>
                <w:b/>
                <w:bCs/>
                <w:sz w:val="22"/>
                <w:szCs w:val="22"/>
              </w:rPr>
              <w:t>Final</w:t>
            </w:r>
          </w:p>
          <w:p w14:paraId="2E341C1B" w14:textId="77777777" w:rsidR="0074758F" w:rsidRPr="00A3739D" w:rsidRDefault="0074758F" w:rsidP="00AA765F">
            <w:pPr>
              <w:rPr>
                <w:rFonts w:cstheme="minorHAnsi"/>
                <w:b/>
                <w:bCs/>
                <w:sz w:val="22"/>
                <w:szCs w:val="22"/>
              </w:rPr>
            </w:pPr>
            <w:r w:rsidRPr="00A3739D">
              <w:rPr>
                <w:rFonts w:cstheme="minorHAnsi"/>
                <w:b/>
                <w:bCs/>
                <w:sz w:val="22"/>
                <w:szCs w:val="22"/>
              </w:rPr>
              <w:t xml:space="preserve">Mean </w:t>
            </w:r>
          </w:p>
          <w:p w14:paraId="2027086F" w14:textId="77777777" w:rsidR="0074758F" w:rsidRPr="00A3739D" w:rsidRDefault="0074758F" w:rsidP="00AA765F">
            <w:pPr>
              <w:rPr>
                <w:rFonts w:cstheme="minorHAnsi"/>
                <w:b/>
                <w:bCs/>
                <w:sz w:val="22"/>
                <w:szCs w:val="22"/>
              </w:rPr>
            </w:pPr>
            <w:r w:rsidRPr="00A3739D">
              <w:rPr>
                <w:rFonts w:cstheme="minorHAnsi"/>
                <w:b/>
                <w:bCs/>
                <w:sz w:val="22"/>
                <w:szCs w:val="22"/>
              </w:rPr>
              <w:t>(SD +/-)</w:t>
            </w:r>
          </w:p>
        </w:tc>
        <w:tc>
          <w:tcPr>
            <w:tcW w:w="3010" w:type="dxa"/>
            <w:tcBorders>
              <w:top w:val="single" w:sz="12" w:space="0" w:color="auto"/>
              <w:bottom w:val="single" w:sz="12" w:space="0" w:color="auto"/>
            </w:tcBorders>
          </w:tcPr>
          <w:p w14:paraId="147B4EE3" w14:textId="77777777" w:rsidR="0074758F" w:rsidRPr="00A3739D" w:rsidRDefault="0074758F" w:rsidP="00AA765F">
            <w:pPr>
              <w:rPr>
                <w:rFonts w:cstheme="minorHAnsi"/>
                <w:b/>
                <w:bCs/>
                <w:sz w:val="22"/>
                <w:szCs w:val="22"/>
              </w:rPr>
            </w:pPr>
            <w:r w:rsidRPr="00A3739D">
              <w:rPr>
                <w:rFonts w:cstheme="minorHAnsi"/>
                <w:b/>
                <w:bCs/>
                <w:sz w:val="22"/>
                <w:szCs w:val="22"/>
              </w:rPr>
              <w:t>Statistical Result</w:t>
            </w:r>
          </w:p>
          <w:p w14:paraId="598E15A8" w14:textId="77777777" w:rsidR="0074758F" w:rsidRPr="00A3739D" w:rsidRDefault="0074758F" w:rsidP="00AA765F">
            <w:pPr>
              <w:rPr>
                <w:rFonts w:cstheme="minorHAnsi"/>
                <w:b/>
                <w:bCs/>
                <w:sz w:val="22"/>
                <w:szCs w:val="22"/>
              </w:rPr>
            </w:pPr>
            <w:r w:rsidRPr="00A3739D">
              <w:rPr>
                <w:rFonts w:cstheme="minorHAnsi"/>
                <w:b/>
                <w:bCs/>
                <w:sz w:val="22"/>
                <w:szCs w:val="22"/>
              </w:rPr>
              <w:t>(Significant values given in bold)</w:t>
            </w:r>
          </w:p>
        </w:tc>
      </w:tr>
      <w:tr w:rsidR="0074758F" w:rsidRPr="00A3739D" w14:paraId="640ECFFB" w14:textId="77777777" w:rsidTr="00D81E0D">
        <w:trPr>
          <w:trHeight w:val="340"/>
        </w:trPr>
        <w:tc>
          <w:tcPr>
            <w:tcW w:w="13950" w:type="dxa"/>
            <w:gridSpan w:val="7"/>
            <w:tcBorders>
              <w:top w:val="single" w:sz="12" w:space="0" w:color="auto"/>
              <w:bottom w:val="single" w:sz="12" w:space="0" w:color="auto"/>
            </w:tcBorders>
            <w:shd w:val="clear" w:color="auto" w:fill="auto"/>
            <w:hideMark/>
          </w:tcPr>
          <w:p w14:paraId="00CC06D7" w14:textId="77777777" w:rsidR="0074758F" w:rsidRPr="00A3739D" w:rsidRDefault="0074758F" w:rsidP="00AA765F">
            <w:pPr>
              <w:jc w:val="center"/>
              <w:rPr>
                <w:rFonts w:cstheme="minorHAnsi"/>
                <w:b/>
                <w:bCs/>
                <w:sz w:val="22"/>
                <w:szCs w:val="22"/>
              </w:rPr>
            </w:pPr>
            <w:r w:rsidRPr="00A3739D">
              <w:rPr>
                <w:rFonts w:cstheme="minorHAnsi"/>
                <w:b/>
                <w:bCs/>
                <w:sz w:val="22"/>
                <w:szCs w:val="22"/>
              </w:rPr>
              <w:t>Corrective Therapeutic Footwear</w:t>
            </w:r>
          </w:p>
          <w:p w14:paraId="2E2F0E32" w14:textId="77777777" w:rsidR="0074758F" w:rsidRPr="00A3739D" w:rsidRDefault="0074758F" w:rsidP="00AA765F">
            <w:pPr>
              <w:jc w:val="center"/>
              <w:rPr>
                <w:rFonts w:cstheme="minorHAnsi"/>
                <w:b/>
                <w:bCs/>
                <w:sz w:val="22"/>
                <w:szCs w:val="22"/>
              </w:rPr>
            </w:pPr>
          </w:p>
          <w:p w14:paraId="5E404E75" w14:textId="77777777" w:rsidR="0074758F" w:rsidRPr="00A3739D" w:rsidRDefault="0074758F" w:rsidP="00AA765F">
            <w:pPr>
              <w:rPr>
                <w:rFonts w:cstheme="minorHAnsi"/>
                <w:b/>
                <w:bCs/>
                <w:sz w:val="22"/>
                <w:szCs w:val="22"/>
              </w:rPr>
            </w:pPr>
          </w:p>
        </w:tc>
      </w:tr>
      <w:tr w:rsidR="0074758F" w:rsidRPr="00A3739D" w14:paraId="6CED3268" w14:textId="77777777" w:rsidTr="00D81E0D">
        <w:trPr>
          <w:trHeight w:val="340"/>
        </w:trPr>
        <w:tc>
          <w:tcPr>
            <w:tcW w:w="13950" w:type="dxa"/>
            <w:gridSpan w:val="7"/>
            <w:tcBorders>
              <w:top w:val="single" w:sz="12" w:space="0" w:color="auto"/>
              <w:bottom w:val="single" w:sz="12" w:space="0" w:color="auto"/>
            </w:tcBorders>
            <w:shd w:val="clear" w:color="auto" w:fill="auto"/>
          </w:tcPr>
          <w:p w14:paraId="274DC0E1" w14:textId="77777777" w:rsidR="0074758F" w:rsidRPr="00A3739D" w:rsidRDefault="0074758F" w:rsidP="00AA765F">
            <w:pPr>
              <w:rPr>
                <w:rFonts w:cstheme="minorHAnsi"/>
                <w:sz w:val="22"/>
                <w:szCs w:val="22"/>
              </w:rPr>
            </w:pPr>
            <w:r w:rsidRPr="00A3739D">
              <w:rPr>
                <w:rFonts w:cstheme="minorHAnsi"/>
                <w:b/>
                <w:bCs/>
                <w:sz w:val="22"/>
                <w:szCs w:val="22"/>
              </w:rPr>
              <w:t>Plantar pressure</w:t>
            </w:r>
            <w:r w:rsidRPr="00A3739D">
              <w:rPr>
                <w:rFonts w:cstheme="minorHAnsi"/>
                <w:sz w:val="22"/>
                <w:szCs w:val="22"/>
              </w:rPr>
              <w:t xml:space="preserve"> </w:t>
            </w:r>
          </w:p>
        </w:tc>
      </w:tr>
      <w:tr w:rsidR="0074758F" w:rsidRPr="00A3739D" w14:paraId="1C4C7922" w14:textId="77777777" w:rsidTr="00A3739D">
        <w:trPr>
          <w:trHeight w:val="540"/>
        </w:trPr>
        <w:tc>
          <w:tcPr>
            <w:tcW w:w="1566" w:type="dxa"/>
            <w:vMerge w:val="restart"/>
            <w:tcBorders>
              <w:top w:val="double" w:sz="4" w:space="0" w:color="auto"/>
            </w:tcBorders>
            <w:hideMark/>
          </w:tcPr>
          <w:p w14:paraId="62B3A23C" w14:textId="77777777" w:rsidR="0074758F" w:rsidRPr="00A3739D" w:rsidRDefault="0074758F" w:rsidP="00AA765F">
            <w:pPr>
              <w:rPr>
                <w:rFonts w:cstheme="minorHAnsi"/>
                <w:b/>
                <w:bCs/>
                <w:sz w:val="22"/>
                <w:szCs w:val="22"/>
              </w:rPr>
            </w:pPr>
            <w:r w:rsidRPr="00A3739D">
              <w:rPr>
                <w:rFonts w:cstheme="minorHAnsi"/>
                <w:b/>
                <w:bCs/>
                <w:sz w:val="22"/>
                <w:szCs w:val="22"/>
              </w:rPr>
              <w:t>Average peak pressure (kPa): Lateral midfoot</w:t>
            </w:r>
          </w:p>
          <w:p w14:paraId="2063CBB7" w14:textId="77777777" w:rsidR="0074758F" w:rsidRPr="00A3739D" w:rsidRDefault="0074758F" w:rsidP="00AA765F">
            <w:pPr>
              <w:rPr>
                <w:rFonts w:cstheme="minorHAnsi"/>
                <w:b/>
                <w:bCs/>
                <w:sz w:val="22"/>
                <w:szCs w:val="22"/>
              </w:rPr>
            </w:pPr>
            <w:r w:rsidRPr="00A3739D">
              <w:rPr>
                <w:rFonts w:cstheme="minorHAnsi"/>
                <w:b/>
                <w:bCs/>
                <w:sz w:val="22"/>
                <w:szCs w:val="22"/>
              </w:rPr>
              <w:t> </w:t>
            </w:r>
          </w:p>
          <w:p w14:paraId="2F8ADEE2" w14:textId="77777777" w:rsidR="0074758F" w:rsidRPr="00A3739D" w:rsidRDefault="0074758F" w:rsidP="00AA765F">
            <w:pPr>
              <w:rPr>
                <w:rFonts w:cstheme="minorHAnsi"/>
                <w:b/>
                <w:bCs/>
                <w:sz w:val="22"/>
                <w:szCs w:val="22"/>
              </w:rPr>
            </w:pPr>
          </w:p>
        </w:tc>
        <w:tc>
          <w:tcPr>
            <w:tcW w:w="1448" w:type="dxa"/>
            <w:vMerge w:val="restart"/>
            <w:tcBorders>
              <w:top w:val="double" w:sz="4" w:space="0" w:color="000000"/>
              <w:bottom w:val="nil"/>
            </w:tcBorders>
            <w:hideMark/>
          </w:tcPr>
          <w:p w14:paraId="7D954ECD" w14:textId="77777777" w:rsidR="0074758F" w:rsidRPr="00A3739D" w:rsidRDefault="0074758F" w:rsidP="00AA765F">
            <w:pPr>
              <w:rPr>
                <w:rFonts w:cstheme="minorHAnsi"/>
                <w:b/>
                <w:bCs/>
                <w:sz w:val="22"/>
                <w:szCs w:val="22"/>
              </w:rPr>
            </w:pPr>
            <w:r w:rsidRPr="00A3739D">
              <w:rPr>
                <w:rFonts w:cstheme="minorHAnsi"/>
                <w:b/>
                <w:bCs/>
                <w:sz w:val="22"/>
                <w:szCs w:val="22"/>
              </w:rPr>
              <w:t xml:space="preserve"> Chen et al. (2015) </w:t>
            </w:r>
            <w:r w:rsidRPr="00A3739D">
              <w:rPr>
                <w:rFonts w:cstheme="minorHAnsi"/>
                <w:sz w:val="22"/>
                <w:szCs w:val="22"/>
              </w:rPr>
              <w:t>*</w:t>
            </w:r>
          </w:p>
          <w:p w14:paraId="63FD1258" w14:textId="77777777" w:rsidR="0074758F" w:rsidRPr="00A3739D" w:rsidRDefault="0074758F" w:rsidP="00AA765F">
            <w:pPr>
              <w:rPr>
                <w:rFonts w:cstheme="minorHAnsi"/>
                <w:b/>
                <w:bCs/>
                <w:sz w:val="22"/>
                <w:szCs w:val="22"/>
              </w:rPr>
            </w:pPr>
          </w:p>
        </w:tc>
        <w:tc>
          <w:tcPr>
            <w:tcW w:w="1563" w:type="dxa"/>
            <w:vMerge w:val="restart"/>
            <w:tcBorders>
              <w:top w:val="double" w:sz="4" w:space="0" w:color="auto"/>
            </w:tcBorders>
            <w:hideMark/>
          </w:tcPr>
          <w:p w14:paraId="7EB5AE2E" w14:textId="77777777" w:rsidR="0074758F" w:rsidRPr="00A3739D" w:rsidRDefault="0074758F" w:rsidP="00AA765F">
            <w:pPr>
              <w:rPr>
                <w:rFonts w:cstheme="minorHAnsi"/>
                <w:sz w:val="22"/>
                <w:szCs w:val="22"/>
              </w:rPr>
            </w:pPr>
            <w:r w:rsidRPr="00A3739D">
              <w:rPr>
                <w:rFonts w:cstheme="minorHAnsi"/>
                <w:sz w:val="22"/>
                <w:szCs w:val="22"/>
              </w:rPr>
              <w:t>CTEV</w:t>
            </w:r>
          </w:p>
          <w:p w14:paraId="1AE8105A" w14:textId="77777777" w:rsidR="0074758F" w:rsidRPr="00A3739D" w:rsidRDefault="0074758F" w:rsidP="00AA765F">
            <w:pPr>
              <w:rPr>
                <w:rFonts w:cstheme="minorHAnsi"/>
                <w:sz w:val="22"/>
                <w:szCs w:val="22"/>
              </w:rPr>
            </w:pPr>
          </w:p>
        </w:tc>
        <w:tc>
          <w:tcPr>
            <w:tcW w:w="3676" w:type="dxa"/>
            <w:tcBorders>
              <w:top w:val="double" w:sz="4" w:space="0" w:color="auto"/>
            </w:tcBorders>
            <w:hideMark/>
          </w:tcPr>
          <w:p w14:paraId="53C80710" w14:textId="77777777" w:rsidR="0074758F" w:rsidRPr="00A3739D" w:rsidRDefault="0074758F" w:rsidP="00AA765F">
            <w:pPr>
              <w:rPr>
                <w:rFonts w:cstheme="minorHAnsi"/>
                <w:sz w:val="22"/>
                <w:szCs w:val="22"/>
              </w:rPr>
            </w:pPr>
            <w:r w:rsidRPr="00A3739D">
              <w:rPr>
                <w:rFonts w:cstheme="minorHAnsi"/>
                <w:sz w:val="22"/>
                <w:szCs w:val="22"/>
              </w:rPr>
              <w:t>Group 1 CTF and DB</w:t>
            </w:r>
          </w:p>
        </w:tc>
        <w:tc>
          <w:tcPr>
            <w:tcW w:w="1440" w:type="dxa"/>
            <w:tcBorders>
              <w:top w:val="double" w:sz="4" w:space="0" w:color="auto"/>
            </w:tcBorders>
            <w:hideMark/>
          </w:tcPr>
          <w:p w14:paraId="3BC3DDC2"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tcBorders>
              <w:top w:val="double" w:sz="4" w:space="0" w:color="auto"/>
            </w:tcBorders>
            <w:hideMark/>
          </w:tcPr>
          <w:p w14:paraId="641F395C" w14:textId="77777777" w:rsidR="0074758F" w:rsidRPr="00A3739D" w:rsidRDefault="0074758F" w:rsidP="00AA765F">
            <w:pPr>
              <w:rPr>
                <w:rFonts w:cstheme="minorHAnsi"/>
                <w:sz w:val="22"/>
                <w:szCs w:val="22"/>
              </w:rPr>
            </w:pPr>
            <w:r w:rsidRPr="00A3739D">
              <w:rPr>
                <w:rFonts w:cstheme="minorHAnsi"/>
                <w:sz w:val="22"/>
                <w:szCs w:val="22"/>
              </w:rPr>
              <w:t>62.21 (53.35-71.06) †</w:t>
            </w:r>
          </w:p>
        </w:tc>
        <w:tc>
          <w:tcPr>
            <w:tcW w:w="3010" w:type="dxa"/>
            <w:tcBorders>
              <w:top w:val="double" w:sz="4" w:space="0" w:color="auto"/>
            </w:tcBorders>
          </w:tcPr>
          <w:p w14:paraId="1CE86F1E" w14:textId="77777777" w:rsidR="0074758F" w:rsidRPr="00A3739D" w:rsidRDefault="0074758F" w:rsidP="00AA765F">
            <w:pPr>
              <w:rPr>
                <w:rFonts w:cstheme="minorHAnsi"/>
                <w:b/>
                <w:bCs/>
                <w:sz w:val="22"/>
                <w:szCs w:val="22"/>
              </w:rPr>
            </w:pPr>
            <w:r w:rsidRPr="00A3739D">
              <w:rPr>
                <w:rFonts w:cstheme="minorHAnsi"/>
                <w:sz w:val="22"/>
                <w:szCs w:val="22"/>
              </w:rPr>
              <w:t>One-way MANOVA:</w:t>
            </w:r>
            <w:r w:rsidRPr="00A3739D">
              <w:rPr>
                <w:rFonts w:cstheme="minorHAnsi"/>
                <w:b/>
                <w:bCs/>
                <w:sz w:val="22"/>
                <w:szCs w:val="22"/>
              </w:rPr>
              <w:t xml:space="preserve"> </w:t>
            </w:r>
          </w:p>
          <w:p w14:paraId="1BFB8C92" w14:textId="77777777" w:rsidR="0074758F" w:rsidRPr="00A3739D" w:rsidRDefault="0074758F" w:rsidP="00AA765F">
            <w:pPr>
              <w:rPr>
                <w:rFonts w:cstheme="minorHAnsi"/>
                <w:b/>
                <w:bCs/>
                <w:sz w:val="22"/>
                <w:szCs w:val="22"/>
              </w:rPr>
            </w:pPr>
            <w:r w:rsidRPr="00A3739D">
              <w:rPr>
                <w:rFonts w:cstheme="minorHAnsi"/>
                <w:b/>
                <w:bCs/>
                <w:sz w:val="22"/>
                <w:szCs w:val="22"/>
              </w:rPr>
              <w:t>p=0.005</w:t>
            </w:r>
          </w:p>
        </w:tc>
      </w:tr>
      <w:tr w:rsidR="0074758F" w:rsidRPr="00A3739D" w14:paraId="0A753A1F" w14:textId="77777777" w:rsidTr="00A3739D">
        <w:trPr>
          <w:trHeight w:val="340"/>
        </w:trPr>
        <w:tc>
          <w:tcPr>
            <w:tcW w:w="1566" w:type="dxa"/>
            <w:vMerge/>
            <w:hideMark/>
          </w:tcPr>
          <w:p w14:paraId="3CCFDAC1" w14:textId="77777777" w:rsidR="0074758F" w:rsidRPr="00A3739D" w:rsidRDefault="0074758F" w:rsidP="00AA765F">
            <w:pPr>
              <w:rPr>
                <w:rFonts w:cstheme="minorHAnsi"/>
                <w:b/>
                <w:bCs/>
                <w:sz w:val="22"/>
                <w:szCs w:val="22"/>
              </w:rPr>
            </w:pPr>
          </w:p>
        </w:tc>
        <w:tc>
          <w:tcPr>
            <w:tcW w:w="1448" w:type="dxa"/>
            <w:vMerge/>
            <w:tcBorders>
              <w:bottom w:val="nil"/>
            </w:tcBorders>
            <w:hideMark/>
          </w:tcPr>
          <w:p w14:paraId="0D07E9F2" w14:textId="77777777" w:rsidR="0074758F" w:rsidRPr="00A3739D" w:rsidRDefault="0074758F" w:rsidP="00AA765F">
            <w:pPr>
              <w:rPr>
                <w:rFonts w:cstheme="minorHAnsi"/>
                <w:sz w:val="22"/>
                <w:szCs w:val="22"/>
              </w:rPr>
            </w:pPr>
          </w:p>
        </w:tc>
        <w:tc>
          <w:tcPr>
            <w:tcW w:w="1563" w:type="dxa"/>
            <w:vMerge/>
            <w:hideMark/>
          </w:tcPr>
          <w:p w14:paraId="03A69580" w14:textId="77777777" w:rsidR="0074758F" w:rsidRPr="00A3739D" w:rsidRDefault="0074758F" w:rsidP="00AA765F">
            <w:pPr>
              <w:rPr>
                <w:rFonts w:cstheme="minorHAnsi"/>
                <w:sz w:val="22"/>
                <w:szCs w:val="22"/>
              </w:rPr>
            </w:pPr>
          </w:p>
        </w:tc>
        <w:tc>
          <w:tcPr>
            <w:tcW w:w="3676" w:type="dxa"/>
            <w:hideMark/>
          </w:tcPr>
          <w:p w14:paraId="28C205E6" w14:textId="77777777" w:rsidR="0074758F" w:rsidRPr="00A3739D" w:rsidRDefault="0074758F" w:rsidP="00AA765F">
            <w:pPr>
              <w:rPr>
                <w:rFonts w:cstheme="minorHAnsi"/>
                <w:sz w:val="22"/>
                <w:szCs w:val="22"/>
              </w:rPr>
            </w:pPr>
            <w:r w:rsidRPr="00A3739D">
              <w:rPr>
                <w:rFonts w:cstheme="minorHAnsi"/>
                <w:sz w:val="22"/>
                <w:szCs w:val="22"/>
              </w:rPr>
              <w:t>Group2 DB and Own footwear</w:t>
            </w:r>
          </w:p>
        </w:tc>
        <w:tc>
          <w:tcPr>
            <w:tcW w:w="1440" w:type="dxa"/>
            <w:hideMark/>
          </w:tcPr>
          <w:p w14:paraId="36691D73"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hideMark/>
          </w:tcPr>
          <w:p w14:paraId="799B96E5" w14:textId="77777777" w:rsidR="0074758F" w:rsidRPr="00A3739D" w:rsidRDefault="0074758F" w:rsidP="00AA765F">
            <w:pPr>
              <w:rPr>
                <w:rFonts w:cstheme="minorHAnsi"/>
                <w:sz w:val="22"/>
                <w:szCs w:val="22"/>
              </w:rPr>
            </w:pPr>
            <w:r w:rsidRPr="00A3739D">
              <w:rPr>
                <w:rFonts w:cstheme="minorHAnsi"/>
                <w:sz w:val="22"/>
                <w:szCs w:val="22"/>
              </w:rPr>
              <w:t>94.97 (66.38-123.59) †</w:t>
            </w:r>
          </w:p>
        </w:tc>
        <w:tc>
          <w:tcPr>
            <w:tcW w:w="3010" w:type="dxa"/>
            <w:vMerge w:val="restart"/>
          </w:tcPr>
          <w:p w14:paraId="60F8D264" w14:textId="77777777" w:rsidR="0074758F" w:rsidRPr="00A3739D" w:rsidRDefault="0074758F" w:rsidP="00AA765F">
            <w:pPr>
              <w:rPr>
                <w:rFonts w:cstheme="minorHAnsi"/>
                <w:sz w:val="22"/>
                <w:szCs w:val="22"/>
              </w:rPr>
            </w:pPr>
            <w:r w:rsidRPr="00A3739D">
              <w:rPr>
                <w:rFonts w:cstheme="minorHAnsi"/>
                <w:sz w:val="22"/>
                <w:szCs w:val="22"/>
              </w:rPr>
              <w:t>Post hoc:</w:t>
            </w:r>
          </w:p>
          <w:p w14:paraId="44AC2244" w14:textId="77777777" w:rsidR="0074758F" w:rsidRPr="00A3739D" w:rsidRDefault="0074758F" w:rsidP="00AA765F">
            <w:pPr>
              <w:rPr>
                <w:rFonts w:cstheme="minorHAnsi"/>
                <w:b/>
                <w:bCs/>
                <w:sz w:val="22"/>
                <w:szCs w:val="22"/>
              </w:rPr>
            </w:pPr>
            <w:r w:rsidRPr="00A3739D">
              <w:rPr>
                <w:rFonts w:cstheme="minorHAnsi"/>
                <w:sz w:val="22"/>
                <w:szCs w:val="22"/>
              </w:rPr>
              <w:t xml:space="preserve">Group 1 vs. Group 2 </w:t>
            </w:r>
            <w:r w:rsidRPr="00A3739D">
              <w:rPr>
                <w:rFonts w:cstheme="minorHAnsi"/>
                <w:b/>
                <w:bCs/>
                <w:sz w:val="22"/>
                <w:szCs w:val="22"/>
              </w:rPr>
              <w:t xml:space="preserve">p&lt;0.01 </w:t>
            </w:r>
          </w:p>
          <w:p w14:paraId="1AAB5FAD" w14:textId="77777777" w:rsidR="0074758F" w:rsidRPr="00A3739D" w:rsidRDefault="0074758F" w:rsidP="00AA765F">
            <w:pPr>
              <w:rPr>
                <w:rFonts w:cstheme="minorHAnsi"/>
                <w:sz w:val="22"/>
                <w:szCs w:val="22"/>
              </w:rPr>
            </w:pPr>
          </w:p>
          <w:p w14:paraId="3B822293" w14:textId="77777777" w:rsidR="0074758F" w:rsidRPr="00A3739D" w:rsidRDefault="0074758F" w:rsidP="00AA765F">
            <w:pPr>
              <w:rPr>
                <w:rFonts w:cstheme="minorHAnsi"/>
                <w:sz w:val="22"/>
                <w:szCs w:val="22"/>
              </w:rPr>
            </w:pPr>
            <w:r w:rsidRPr="00A3739D">
              <w:rPr>
                <w:rFonts w:cstheme="minorHAnsi"/>
                <w:sz w:val="22"/>
                <w:szCs w:val="22"/>
              </w:rPr>
              <w:t xml:space="preserve">Group 2 vs. Group 3 </w:t>
            </w:r>
            <w:r w:rsidRPr="00A3739D">
              <w:rPr>
                <w:rFonts w:cstheme="minorHAnsi"/>
                <w:b/>
                <w:bCs/>
                <w:sz w:val="22"/>
                <w:szCs w:val="22"/>
              </w:rPr>
              <w:t xml:space="preserve">p&lt;0.01 </w:t>
            </w:r>
          </w:p>
        </w:tc>
      </w:tr>
      <w:tr w:rsidR="0074758F" w:rsidRPr="00A3739D" w14:paraId="18DDDF74" w14:textId="77777777" w:rsidTr="00A3739D">
        <w:trPr>
          <w:trHeight w:val="340"/>
        </w:trPr>
        <w:tc>
          <w:tcPr>
            <w:tcW w:w="1566" w:type="dxa"/>
            <w:vMerge/>
            <w:tcBorders>
              <w:bottom w:val="double" w:sz="4" w:space="0" w:color="auto"/>
            </w:tcBorders>
            <w:hideMark/>
          </w:tcPr>
          <w:p w14:paraId="4E436D22" w14:textId="77777777" w:rsidR="0074758F" w:rsidRPr="00A3739D" w:rsidRDefault="0074758F" w:rsidP="00AA765F">
            <w:pPr>
              <w:rPr>
                <w:rFonts w:cstheme="minorHAnsi"/>
                <w:b/>
                <w:bCs/>
                <w:sz w:val="22"/>
                <w:szCs w:val="22"/>
              </w:rPr>
            </w:pPr>
          </w:p>
        </w:tc>
        <w:tc>
          <w:tcPr>
            <w:tcW w:w="1448" w:type="dxa"/>
            <w:vMerge/>
            <w:tcBorders>
              <w:bottom w:val="nil"/>
            </w:tcBorders>
            <w:hideMark/>
          </w:tcPr>
          <w:p w14:paraId="0BBEA232" w14:textId="77777777" w:rsidR="0074758F" w:rsidRPr="00A3739D" w:rsidRDefault="0074758F" w:rsidP="00AA765F">
            <w:pPr>
              <w:rPr>
                <w:rFonts w:cstheme="minorHAnsi"/>
                <w:sz w:val="22"/>
                <w:szCs w:val="22"/>
              </w:rPr>
            </w:pPr>
          </w:p>
        </w:tc>
        <w:tc>
          <w:tcPr>
            <w:tcW w:w="1563" w:type="dxa"/>
            <w:vMerge/>
            <w:tcBorders>
              <w:bottom w:val="double" w:sz="4" w:space="0" w:color="auto"/>
            </w:tcBorders>
            <w:hideMark/>
          </w:tcPr>
          <w:p w14:paraId="2B6120C5" w14:textId="77777777" w:rsidR="0074758F" w:rsidRPr="00A3739D" w:rsidRDefault="0074758F" w:rsidP="00AA765F">
            <w:pPr>
              <w:rPr>
                <w:rFonts w:cstheme="minorHAnsi"/>
                <w:sz w:val="22"/>
                <w:szCs w:val="22"/>
              </w:rPr>
            </w:pPr>
          </w:p>
        </w:tc>
        <w:tc>
          <w:tcPr>
            <w:tcW w:w="3676" w:type="dxa"/>
            <w:tcBorders>
              <w:bottom w:val="double" w:sz="4" w:space="0" w:color="auto"/>
            </w:tcBorders>
            <w:hideMark/>
          </w:tcPr>
          <w:p w14:paraId="4832FFC8" w14:textId="77777777" w:rsidR="0074758F" w:rsidRPr="00A3739D" w:rsidRDefault="0074758F" w:rsidP="00AA765F">
            <w:pPr>
              <w:rPr>
                <w:rFonts w:cstheme="minorHAnsi"/>
                <w:sz w:val="22"/>
                <w:szCs w:val="22"/>
              </w:rPr>
            </w:pPr>
            <w:r w:rsidRPr="00A3739D">
              <w:rPr>
                <w:rFonts w:cstheme="minorHAnsi"/>
                <w:sz w:val="22"/>
                <w:szCs w:val="22"/>
              </w:rPr>
              <w:t xml:space="preserve">Group 3 FAS and CTF </w:t>
            </w:r>
          </w:p>
        </w:tc>
        <w:tc>
          <w:tcPr>
            <w:tcW w:w="1440" w:type="dxa"/>
            <w:tcBorders>
              <w:bottom w:val="double" w:sz="4" w:space="0" w:color="auto"/>
            </w:tcBorders>
            <w:hideMark/>
          </w:tcPr>
          <w:p w14:paraId="678B69CE"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tcBorders>
              <w:bottom w:val="double" w:sz="4" w:space="0" w:color="auto"/>
            </w:tcBorders>
            <w:hideMark/>
          </w:tcPr>
          <w:p w14:paraId="6A66EEFB" w14:textId="77777777" w:rsidR="0074758F" w:rsidRPr="00A3739D" w:rsidRDefault="0074758F" w:rsidP="00AA765F">
            <w:pPr>
              <w:rPr>
                <w:rFonts w:cstheme="minorHAnsi"/>
                <w:sz w:val="22"/>
                <w:szCs w:val="22"/>
              </w:rPr>
            </w:pPr>
            <w:r w:rsidRPr="00A3739D">
              <w:rPr>
                <w:rFonts w:cstheme="minorHAnsi"/>
                <w:sz w:val="22"/>
                <w:szCs w:val="22"/>
              </w:rPr>
              <w:t>60.9 (49.26-72.54) †</w:t>
            </w:r>
          </w:p>
        </w:tc>
        <w:tc>
          <w:tcPr>
            <w:tcW w:w="3010" w:type="dxa"/>
            <w:vMerge/>
            <w:tcBorders>
              <w:bottom w:val="double" w:sz="4" w:space="0" w:color="auto"/>
            </w:tcBorders>
          </w:tcPr>
          <w:p w14:paraId="09EB09A6" w14:textId="77777777" w:rsidR="0074758F" w:rsidRPr="00A3739D" w:rsidRDefault="0074758F" w:rsidP="00AA765F">
            <w:pPr>
              <w:rPr>
                <w:rFonts w:cstheme="minorHAnsi"/>
                <w:sz w:val="22"/>
                <w:szCs w:val="22"/>
              </w:rPr>
            </w:pPr>
          </w:p>
        </w:tc>
      </w:tr>
      <w:tr w:rsidR="0074758F" w:rsidRPr="00A3739D" w14:paraId="652D05A4" w14:textId="77777777" w:rsidTr="00A3739D">
        <w:trPr>
          <w:trHeight w:val="540"/>
        </w:trPr>
        <w:tc>
          <w:tcPr>
            <w:tcW w:w="1566" w:type="dxa"/>
            <w:vMerge w:val="restart"/>
            <w:tcBorders>
              <w:top w:val="double" w:sz="4" w:space="0" w:color="auto"/>
            </w:tcBorders>
            <w:hideMark/>
          </w:tcPr>
          <w:p w14:paraId="12D216D2" w14:textId="77777777" w:rsidR="0074758F" w:rsidRPr="00A3739D" w:rsidRDefault="0074758F" w:rsidP="00AA765F">
            <w:pPr>
              <w:rPr>
                <w:rFonts w:cstheme="minorHAnsi"/>
                <w:b/>
                <w:bCs/>
                <w:sz w:val="22"/>
                <w:szCs w:val="22"/>
              </w:rPr>
            </w:pPr>
            <w:r w:rsidRPr="00A3739D">
              <w:rPr>
                <w:rFonts w:cstheme="minorHAnsi"/>
                <w:b/>
                <w:bCs/>
                <w:sz w:val="22"/>
                <w:szCs w:val="22"/>
              </w:rPr>
              <w:t>Maximum peak pressure (kPa): Hindfoot</w:t>
            </w:r>
          </w:p>
          <w:p w14:paraId="20C23A2D" w14:textId="77777777" w:rsidR="0074758F" w:rsidRPr="00A3739D" w:rsidRDefault="0074758F" w:rsidP="00AA765F">
            <w:pPr>
              <w:rPr>
                <w:rFonts w:cstheme="minorHAnsi"/>
                <w:b/>
                <w:bCs/>
                <w:sz w:val="22"/>
                <w:szCs w:val="22"/>
              </w:rPr>
            </w:pPr>
            <w:r w:rsidRPr="00A3739D">
              <w:rPr>
                <w:rFonts w:cstheme="minorHAnsi"/>
                <w:b/>
                <w:bCs/>
                <w:sz w:val="22"/>
                <w:szCs w:val="22"/>
              </w:rPr>
              <w:t> </w:t>
            </w:r>
          </w:p>
          <w:p w14:paraId="563E998D" w14:textId="77777777" w:rsidR="0074758F" w:rsidRPr="00A3739D" w:rsidRDefault="0074758F" w:rsidP="00AA765F">
            <w:pPr>
              <w:rPr>
                <w:rFonts w:cstheme="minorHAnsi"/>
                <w:b/>
                <w:bCs/>
                <w:sz w:val="22"/>
                <w:szCs w:val="22"/>
              </w:rPr>
            </w:pPr>
            <w:r w:rsidRPr="00A3739D">
              <w:rPr>
                <w:rFonts w:cstheme="minorHAnsi"/>
                <w:b/>
                <w:bCs/>
                <w:sz w:val="22"/>
                <w:szCs w:val="22"/>
              </w:rPr>
              <w:t> </w:t>
            </w:r>
          </w:p>
        </w:tc>
        <w:tc>
          <w:tcPr>
            <w:tcW w:w="1448" w:type="dxa"/>
            <w:vMerge/>
            <w:tcBorders>
              <w:bottom w:val="nil"/>
            </w:tcBorders>
            <w:hideMark/>
          </w:tcPr>
          <w:p w14:paraId="3A95A1D2" w14:textId="77777777" w:rsidR="0074758F" w:rsidRPr="00A3739D" w:rsidRDefault="0074758F" w:rsidP="00AA765F">
            <w:pPr>
              <w:rPr>
                <w:rFonts w:cstheme="minorHAnsi"/>
                <w:b/>
                <w:bCs/>
                <w:sz w:val="22"/>
                <w:szCs w:val="22"/>
              </w:rPr>
            </w:pPr>
          </w:p>
        </w:tc>
        <w:tc>
          <w:tcPr>
            <w:tcW w:w="1563" w:type="dxa"/>
            <w:vMerge/>
            <w:tcBorders>
              <w:top w:val="double" w:sz="4" w:space="0" w:color="auto"/>
            </w:tcBorders>
            <w:hideMark/>
          </w:tcPr>
          <w:p w14:paraId="196DC8D6" w14:textId="77777777" w:rsidR="0074758F" w:rsidRPr="00A3739D" w:rsidRDefault="0074758F" w:rsidP="00AA765F">
            <w:pPr>
              <w:rPr>
                <w:rFonts w:cstheme="minorHAnsi"/>
                <w:sz w:val="22"/>
                <w:szCs w:val="22"/>
              </w:rPr>
            </w:pPr>
          </w:p>
        </w:tc>
        <w:tc>
          <w:tcPr>
            <w:tcW w:w="3676" w:type="dxa"/>
            <w:tcBorders>
              <w:top w:val="double" w:sz="4" w:space="0" w:color="auto"/>
            </w:tcBorders>
            <w:hideMark/>
          </w:tcPr>
          <w:p w14:paraId="23BE8187" w14:textId="77777777" w:rsidR="0074758F" w:rsidRPr="00A3739D" w:rsidRDefault="0074758F" w:rsidP="00AA765F">
            <w:pPr>
              <w:rPr>
                <w:rFonts w:cstheme="minorHAnsi"/>
                <w:sz w:val="22"/>
                <w:szCs w:val="22"/>
              </w:rPr>
            </w:pPr>
            <w:r w:rsidRPr="00A3739D">
              <w:rPr>
                <w:rFonts w:cstheme="minorHAnsi"/>
                <w:sz w:val="22"/>
                <w:szCs w:val="22"/>
              </w:rPr>
              <w:t>Group 1 CTF and DB</w:t>
            </w:r>
          </w:p>
        </w:tc>
        <w:tc>
          <w:tcPr>
            <w:tcW w:w="1440" w:type="dxa"/>
            <w:tcBorders>
              <w:top w:val="double" w:sz="4" w:space="0" w:color="auto"/>
            </w:tcBorders>
            <w:hideMark/>
          </w:tcPr>
          <w:p w14:paraId="5E7BCBF7"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tcBorders>
              <w:top w:val="double" w:sz="4" w:space="0" w:color="auto"/>
            </w:tcBorders>
            <w:hideMark/>
          </w:tcPr>
          <w:p w14:paraId="4E4CBE36" w14:textId="77777777" w:rsidR="0074758F" w:rsidRPr="00A3739D" w:rsidRDefault="0074758F" w:rsidP="00AA765F">
            <w:pPr>
              <w:rPr>
                <w:rFonts w:cstheme="minorHAnsi"/>
                <w:sz w:val="22"/>
                <w:szCs w:val="22"/>
              </w:rPr>
            </w:pPr>
            <w:r w:rsidRPr="00A3739D">
              <w:rPr>
                <w:rFonts w:cstheme="minorHAnsi"/>
                <w:sz w:val="22"/>
                <w:szCs w:val="22"/>
              </w:rPr>
              <w:t>148.71 (135.49-161.94) †</w:t>
            </w:r>
          </w:p>
        </w:tc>
        <w:tc>
          <w:tcPr>
            <w:tcW w:w="3010" w:type="dxa"/>
            <w:tcBorders>
              <w:top w:val="double" w:sz="4" w:space="0" w:color="auto"/>
            </w:tcBorders>
          </w:tcPr>
          <w:p w14:paraId="712A04A4" w14:textId="77777777" w:rsidR="0074758F" w:rsidRPr="00A3739D" w:rsidRDefault="0074758F" w:rsidP="00AA765F">
            <w:pPr>
              <w:rPr>
                <w:rFonts w:cstheme="minorHAnsi"/>
                <w:b/>
                <w:bCs/>
                <w:sz w:val="22"/>
                <w:szCs w:val="22"/>
              </w:rPr>
            </w:pPr>
            <w:r w:rsidRPr="00A3739D">
              <w:rPr>
                <w:rFonts w:cstheme="minorHAnsi"/>
                <w:sz w:val="22"/>
                <w:szCs w:val="22"/>
              </w:rPr>
              <w:t>One-way MANOVA:</w:t>
            </w:r>
            <w:r w:rsidRPr="00A3739D">
              <w:rPr>
                <w:rFonts w:cstheme="minorHAnsi"/>
                <w:b/>
                <w:bCs/>
                <w:sz w:val="22"/>
                <w:szCs w:val="22"/>
              </w:rPr>
              <w:t xml:space="preserve"> </w:t>
            </w:r>
          </w:p>
          <w:p w14:paraId="7400FE69" w14:textId="77777777" w:rsidR="0074758F" w:rsidRPr="00A3739D" w:rsidRDefault="0074758F" w:rsidP="00AA765F">
            <w:pPr>
              <w:rPr>
                <w:rFonts w:cstheme="minorHAnsi"/>
                <w:b/>
                <w:bCs/>
                <w:sz w:val="22"/>
                <w:szCs w:val="22"/>
              </w:rPr>
            </w:pPr>
            <w:r w:rsidRPr="00A3739D">
              <w:rPr>
                <w:rFonts w:cstheme="minorHAnsi"/>
                <w:b/>
                <w:bCs/>
                <w:sz w:val="22"/>
                <w:szCs w:val="22"/>
              </w:rPr>
              <w:t>p&lt;0.001</w:t>
            </w:r>
          </w:p>
        </w:tc>
      </w:tr>
      <w:tr w:rsidR="0074758F" w:rsidRPr="00A3739D" w14:paraId="263D351B" w14:textId="77777777" w:rsidTr="00A3739D">
        <w:trPr>
          <w:trHeight w:val="340"/>
        </w:trPr>
        <w:tc>
          <w:tcPr>
            <w:tcW w:w="1566" w:type="dxa"/>
            <w:vMerge/>
            <w:hideMark/>
          </w:tcPr>
          <w:p w14:paraId="0B3E5C64" w14:textId="77777777" w:rsidR="0074758F" w:rsidRPr="00A3739D" w:rsidRDefault="0074758F" w:rsidP="00AA765F">
            <w:pPr>
              <w:rPr>
                <w:rFonts w:cstheme="minorHAnsi"/>
                <w:b/>
                <w:bCs/>
                <w:sz w:val="22"/>
                <w:szCs w:val="22"/>
              </w:rPr>
            </w:pPr>
          </w:p>
        </w:tc>
        <w:tc>
          <w:tcPr>
            <w:tcW w:w="1448" w:type="dxa"/>
            <w:vMerge/>
            <w:tcBorders>
              <w:bottom w:val="nil"/>
            </w:tcBorders>
            <w:hideMark/>
          </w:tcPr>
          <w:p w14:paraId="726B2CCF" w14:textId="77777777" w:rsidR="0074758F" w:rsidRPr="00A3739D" w:rsidRDefault="0074758F" w:rsidP="00AA765F">
            <w:pPr>
              <w:rPr>
                <w:rFonts w:cstheme="minorHAnsi"/>
                <w:sz w:val="22"/>
                <w:szCs w:val="22"/>
              </w:rPr>
            </w:pPr>
          </w:p>
        </w:tc>
        <w:tc>
          <w:tcPr>
            <w:tcW w:w="1563" w:type="dxa"/>
            <w:vMerge/>
            <w:hideMark/>
          </w:tcPr>
          <w:p w14:paraId="14A30227" w14:textId="77777777" w:rsidR="0074758F" w:rsidRPr="00A3739D" w:rsidRDefault="0074758F" w:rsidP="00AA765F">
            <w:pPr>
              <w:rPr>
                <w:rFonts w:cstheme="minorHAnsi"/>
                <w:sz w:val="22"/>
                <w:szCs w:val="22"/>
              </w:rPr>
            </w:pPr>
          </w:p>
        </w:tc>
        <w:tc>
          <w:tcPr>
            <w:tcW w:w="3676" w:type="dxa"/>
            <w:hideMark/>
          </w:tcPr>
          <w:p w14:paraId="4C965CDF" w14:textId="77777777" w:rsidR="0074758F" w:rsidRPr="00A3739D" w:rsidRDefault="0074758F" w:rsidP="00AA765F">
            <w:pPr>
              <w:rPr>
                <w:rFonts w:cstheme="minorHAnsi"/>
                <w:sz w:val="22"/>
                <w:szCs w:val="22"/>
              </w:rPr>
            </w:pPr>
            <w:r w:rsidRPr="00A3739D">
              <w:rPr>
                <w:rFonts w:cstheme="minorHAnsi"/>
                <w:sz w:val="22"/>
                <w:szCs w:val="22"/>
              </w:rPr>
              <w:t>Group2 DB and Own footwear</w:t>
            </w:r>
          </w:p>
        </w:tc>
        <w:tc>
          <w:tcPr>
            <w:tcW w:w="1440" w:type="dxa"/>
            <w:hideMark/>
          </w:tcPr>
          <w:p w14:paraId="3F75B486"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hideMark/>
          </w:tcPr>
          <w:p w14:paraId="219B4688" w14:textId="77777777" w:rsidR="0074758F" w:rsidRPr="00A3739D" w:rsidRDefault="0074758F" w:rsidP="00AA765F">
            <w:pPr>
              <w:rPr>
                <w:rFonts w:cstheme="minorHAnsi"/>
                <w:sz w:val="22"/>
                <w:szCs w:val="22"/>
              </w:rPr>
            </w:pPr>
            <w:r w:rsidRPr="00A3739D">
              <w:rPr>
                <w:rFonts w:cstheme="minorHAnsi"/>
                <w:sz w:val="22"/>
                <w:szCs w:val="22"/>
              </w:rPr>
              <w:t>105.51 (85.73-125.29) †</w:t>
            </w:r>
          </w:p>
        </w:tc>
        <w:tc>
          <w:tcPr>
            <w:tcW w:w="3010" w:type="dxa"/>
            <w:vMerge w:val="restart"/>
          </w:tcPr>
          <w:p w14:paraId="5CED9EAE" w14:textId="77777777" w:rsidR="0074758F" w:rsidRPr="00A3739D" w:rsidRDefault="0074758F" w:rsidP="00AA765F">
            <w:pPr>
              <w:rPr>
                <w:rFonts w:cstheme="minorHAnsi"/>
                <w:sz w:val="22"/>
                <w:szCs w:val="22"/>
              </w:rPr>
            </w:pPr>
            <w:r w:rsidRPr="00A3739D">
              <w:rPr>
                <w:rFonts w:cstheme="minorHAnsi"/>
                <w:sz w:val="22"/>
                <w:szCs w:val="22"/>
              </w:rPr>
              <w:t>Post hoc:</w:t>
            </w:r>
          </w:p>
          <w:p w14:paraId="22ED59CC" w14:textId="77777777" w:rsidR="0074758F" w:rsidRPr="00A3739D" w:rsidRDefault="0074758F" w:rsidP="00AA765F">
            <w:pPr>
              <w:rPr>
                <w:rFonts w:cstheme="minorHAnsi"/>
                <w:b/>
                <w:bCs/>
                <w:sz w:val="22"/>
                <w:szCs w:val="22"/>
              </w:rPr>
            </w:pPr>
            <w:r w:rsidRPr="00A3739D">
              <w:rPr>
                <w:rFonts w:cstheme="minorHAnsi"/>
                <w:sz w:val="22"/>
                <w:szCs w:val="22"/>
              </w:rPr>
              <w:t xml:space="preserve">Group 1 vs. Group 2 </w:t>
            </w:r>
            <w:r w:rsidRPr="00A3739D">
              <w:rPr>
                <w:rFonts w:cstheme="minorHAnsi"/>
                <w:b/>
                <w:bCs/>
                <w:sz w:val="22"/>
                <w:szCs w:val="22"/>
              </w:rPr>
              <w:t xml:space="preserve">p&lt;0.01 </w:t>
            </w:r>
          </w:p>
          <w:p w14:paraId="069A9FC2" w14:textId="77777777" w:rsidR="0074758F" w:rsidRPr="00A3739D" w:rsidRDefault="0074758F" w:rsidP="00AA765F">
            <w:pPr>
              <w:rPr>
                <w:rFonts w:cstheme="minorHAnsi"/>
                <w:sz w:val="22"/>
                <w:szCs w:val="22"/>
              </w:rPr>
            </w:pPr>
          </w:p>
          <w:p w14:paraId="74EF953D" w14:textId="77777777" w:rsidR="0074758F" w:rsidRPr="00A3739D" w:rsidRDefault="0074758F" w:rsidP="00AA765F">
            <w:pPr>
              <w:rPr>
                <w:rFonts w:cstheme="minorHAnsi"/>
                <w:sz w:val="22"/>
                <w:szCs w:val="22"/>
              </w:rPr>
            </w:pPr>
            <w:r w:rsidRPr="00A3739D">
              <w:rPr>
                <w:rFonts w:cstheme="minorHAnsi"/>
                <w:sz w:val="22"/>
                <w:szCs w:val="22"/>
              </w:rPr>
              <w:t xml:space="preserve">Group 2 vs. Group 3 </w:t>
            </w:r>
            <w:r w:rsidRPr="00A3739D">
              <w:rPr>
                <w:rFonts w:cstheme="minorHAnsi"/>
                <w:b/>
                <w:bCs/>
                <w:sz w:val="22"/>
                <w:szCs w:val="22"/>
              </w:rPr>
              <w:t xml:space="preserve">p&lt;0.001 </w:t>
            </w:r>
          </w:p>
        </w:tc>
      </w:tr>
      <w:tr w:rsidR="0074758F" w:rsidRPr="00A3739D" w14:paraId="6B15D585" w14:textId="77777777" w:rsidTr="00A3739D">
        <w:trPr>
          <w:trHeight w:val="300"/>
        </w:trPr>
        <w:tc>
          <w:tcPr>
            <w:tcW w:w="1566" w:type="dxa"/>
            <w:vMerge/>
            <w:tcBorders>
              <w:bottom w:val="double" w:sz="4" w:space="0" w:color="auto"/>
            </w:tcBorders>
            <w:hideMark/>
          </w:tcPr>
          <w:p w14:paraId="152B0EAC" w14:textId="77777777" w:rsidR="0074758F" w:rsidRPr="00A3739D" w:rsidRDefault="0074758F" w:rsidP="00AA765F">
            <w:pPr>
              <w:rPr>
                <w:rFonts w:cstheme="minorHAnsi"/>
                <w:b/>
                <w:bCs/>
                <w:sz w:val="22"/>
                <w:szCs w:val="22"/>
              </w:rPr>
            </w:pPr>
          </w:p>
        </w:tc>
        <w:tc>
          <w:tcPr>
            <w:tcW w:w="1448" w:type="dxa"/>
            <w:vMerge/>
            <w:tcBorders>
              <w:bottom w:val="nil"/>
            </w:tcBorders>
            <w:hideMark/>
          </w:tcPr>
          <w:p w14:paraId="2FDEA95D" w14:textId="77777777" w:rsidR="0074758F" w:rsidRPr="00A3739D" w:rsidRDefault="0074758F" w:rsidP="00AA765F">
            <w:pPr>
              <w:rPr>
                <w:rFonts w:cstheme="minorHAnsi"/>
                <w:sz w:val="22"/>
                <w:szCs w:val="22"/>
              </w:rPr>
            </w:pPr>
          </w:p>
        </w:tc>
        <w:tc>
          <w:tcPr>
            <w:tcW w:w="1563" w:type="dxa"/>
            <w:vMerge/>
            <w:tcBorders>
              <w:bottom w:val="double" w:sz="4" w:space="0" w:color="auto"/>
            </w:tcBorders>
            <w:hideMark/>
          </w:tcPr>
          <w:p w14:paraId="0C141633" w14:textId="77777777" w:rsidR="0074758F" w:rsidRPr="00A3739D" w:rsidRDefault="0074758F" w:rsidP="00AA765F">
            <w:pPr>
              <w:rPr>
                <w:rFonts w:cstheme="minorHAnsi"/>
                <w:sz w:val="22"/>
                <w:szCs w:val="22"/>
              </w:rPr>
            </w:pPr>
          </w:p>
        </w:tc>
        <w:tc>
          <w:tcPr>
            <w:tcW w:w="3676" w:type="dxa"/>
            <w:tcBorders>
              <w:bottom w:val="double" w:sz="4" w:space="0" w:color="auto"/>
            </w:tcBorders>
            <w:hideMark/>
          </w:tcPr>
          <w:p w14:paraId="79A46BF4" w14:textId="77777777" w:rsidR="0074758F" w:rsidRPr="00A3739D" w:rsidRDefault="0074758F" w:rsidP="00AA765F">
            <w:pPr>
              <w:rPr>
                <w:rFonts w:cstheme="minorHAnsi"/>
                <w:sz w:val="22"/>
                <w:szCs w:val="22"/>
              </w:rPr>
            </w:pPr>
            <w:r w:rsidRPr="00A3739D">
              <w:rPr>
                <w:rFonts w:cstheme="minorHAnsi"/>
                <w:sz w:val="22"/>
                <w:szCs w:val="22"/>
              </w:rPr>
              <w:t xml:space="preserve">Group 3 FAS and CTF </w:t>
            </w:r>
          </w:p>
        </w:tc>
        <w:tc>
          <w:tcPr>
            <w:tcW w:w="1440" w:type="dxa"/>
            <w:tcBorders>
              <w:bottom w:val="double" w:sz="4" w:space="0" w:color="auto"/>
            </w:tcBorders>
            <w:hideMark/>
          </w:tcPr>
          <w:p w14:paraId="33CE7025" w14:textId="77777777" w:rsidR="0074758F" w:rsidRPr="00A3739D" w:rsidRDefault="0074758F" w:rsidP="00AA765F">
            <w:pPr>
              <w:rPr>
                <w:rFonts w:cstheme="minorHAnsi"/>
                <w:sz w:val="22"/>
                <w:szCs w:val="22"/>
              </w:rPr>
            </w:pPr>
            <w:r w:rsidRPr="00A3739D">
              <w:rPr>
                <w:rFonts w:cstheme="minorHAnsi"/>
                <w:sz w:val="22"/>
                <w:szCs w:val="22"/>
              </w:rPr>
              <w:t>N/A</w:t>
            </w:r>
          </w:p>
        </w:tc>
        <w:tc>
          <w:tcPr>
            <w:tcW w:w="1247" w:type="dxa"/>
            <w:tcBorders>
              <w:bottom w:val="double" w:sz="4" w:space="0" w:color="auto"/>
            </w:tcBorders>
            <w:hideMark/>
          </w:tcPr>
          <w:p w14:paraId="11B102B4" w14:textId="77777777" w:rsidR="0074758F" w:rsidRPr="00A3739D" w:rsidRDefault="0074758F" w:rsidP="00AA765F">
            <w:pPr>
              <w:rPr>
                <w:rFonts w:cstheme="minorHAnsi"/>
                <w:sz w:val="22"/>
                <w:szCs w:val="22"/>
              </w:rPr>
            </w:pPr>
            <w:r w:rsidRPr="00A3739D">
              <w:rPr>
                <w:rFonts w:cstheme="minorHAnsi"/>
                <w:sz w:val="22"/>
                <w:szCs w:val="22"/>
              </w:rPr>
              <w:t>164.05 (148.22-179.90) †</w:t>
            </w:r>
          </w:p>
        </w:tc>
        <w:tc>
          <w:tcPr>
            <w:tcW w:w="3010" w:type="dxa"/>
            <w:vMerge/>
            <w:tcBorders>
              <w:bottom w:val="double" w:sz="4" w:space="0" w:color="auto"/>
            </w:tcBorders>
          </w:tcPr>
          <w:p w14:paraId="4EC15CE6" w14:textId="77777777" w:rsidR="0074758F" w:rsidRPr="00A3739D" w:rsidRDefault="0074758F" w:rsidP="00AA765F">
            <w:pPr>
              <w:rPr>
                <w:rFonts w:cstheme="minorHAnsi"/>
                <w:sz w:val="22"/>
                <w:szCs w:val="22"/>
              </w:rPr>
            </w:pPr>
          </w:p>
        </w:tc>
      </w:tr>
    </w:tbl>
    <w:p w14:paraId="7C1D61CD" w14:textId="77777777" w:rsidR="00AA2723" w:rsidRDefault="00AA2723" w:rsidP="00D81E0D">
      <w:pPr>
        <w:rPr>
          <w:b/>
          <w:bCs/>
        </w:rPr>
      </w:pPr>
    </w:p>
    <w:p w14:paraId="7B9C0D48" w14:textId="77777777" w:rsidR="00AA2723" w:rsidRDefault="00AA2723" w:rsidP="00D81E0D">
      <w:pPr>
        <w:rPr>
          <w:b/>
          <w:bCs/>
        </w:rPr>
      </w:pPr>
    </w:p>
    <w:p w14:paraId="6FF15CB7" w14:textId="77777777" w:rsidR="00AA2723" w:rsidRDefault="00AA2723" w:rsidP="00D81E0D">
      <w:pPr>
        <w:rPr>
          <w:b/>
          <w:bCs/>
        </w:rPr>
      </w:pPr>
    </w:p>
    <w:p w14:paraId="2A077A11" w14:textId="195D026E" w:rsidR="002D3D56" w:rsidRDefault="002D3D56" w:rsidP="00D81E0D">
      <w:r>
        <w:lastRenderedPageBreak/>
        <w:t xml:space="preserve">Table 3-4 </w:t>
      </w:r>
      <w:r w:rsidR="00C61854" w:rsidRPr="004201C4">
        <w:t xml:space="preserve">Outcome measures </w:t>
      </w:r>
      <w:r w:rsidR="000E5F83">
        <w:t>b</w:t>
      </w:r>
      <w:r w:rsidR="00C61854" w:rsidRPr="004201C4">
        <w:t>iomechanical</w:t>
      </w:r>
      <w:r>
        <w:t xml:space="preserve"> </w:t>
      </w:r>
      <w:r w:rsidR="000E5F83">
        <w:t>c</w:t>
      </w:r>
      <w:r>
        <w:t>ontinued</w:t>
      </w:r>
      <w:r w:rsidR="000E5F83">
        <w:t>.</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1174E7" w:rsidRPr="00C05CFC" w14:paraId="159F32D3" w14:textId="77777777" w:rsidTr="00A05687">
        <w:trPr>
          <w:trHeight w:val="936"/>
        </w:trPr>
        <w:tc>
          <w:tcPr>
            <w:tcW w:w="1566" w:type="dxa"/>
            <w:tcBorders>
              <w:top w:val="single" w:sz="12" w:space="0" w:color="auto"/>
              <w:bottom w:val="single" w:sz="12" w:space="0" w:color="auto"/>
            </w:tcBorders>
            <w:hideMark/>
          </w:tcPr>
          <w:p w14:paraId="74CA29BA" w14:textId="77777777" w:rsidR="001174E7" w:rsidRPr="00C05CFC" w:rsidRDefault="001174E7" w:rsidP="00A05687">
            <w:pPr>
              <w:rPr>
                <w:rFonts w:cstheme="minorHAnsi"/>
                <w:b/>
                <w:bCs/>
                <w:sz w:val="22"/>
                <w:szCs w:val="22"/>
              </w:rPr>
            </w:pPr>
            <w:r w:rsidRPr="00C05CFC">
              <w:rPr>
                <w:rFonts w:cstheme="minorHAnsi"/>
                <w:b/>
                <w:bCs/>
                <w:sz w:val="22"/>
                <w:szCs w:val="22"/>
              </w:rPr>
              <w:t xml:space="preserve">Outcome </w:t>
            </w:r>
          </w:p>
          <w:p w14:paraId="0AAFC6A6" w14:textId="77777777" w:rsidR="001174E7" w:rsidRPr="00C05CFC" w:rsidRDefault="001174E7"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14648E5F" w14:textId="77777777" w:rsidR="001174E7" w:rsidRPr="00C05CFC" w:rsidRDefault="001174E7" w:rsidP="00A05687">
            <w:pPr>
              <w:rPr>
                <w:rFonts w:cstheme="minorHAnsi"/>
                <w:b/>
                <w:bCs/>
                <w:sz w:val="22"/>
                <w:szCs w:val="22"/>
              </w:rPr>
            </w:pPr>
            <w:r w:rsidRPr="00C05CFC">
              <w:rPr>
                <w:rFonts w:cstheme="minorHAnsi"/>
                <w:b/>
                <w:bCs/>
                <w:sz w:val="22"/>
                <w:szCs w:val="22"/>
              </w:rPr>
              <w:t>Study</w:t>
            </w:r>
          </w:p>
          <w:p w14:paraId="70B69199" w14:textId="77777777" w:rsidR="001174E7" w:rsidRPr="00C05CFC" w:rsidRDefault="001174E7"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26FC988A" w14:textId="77777777" w:rsidR="001174E7" w:rsidRPr="00C05CFC" w:rsidRDefault="001174E7" w:rsidP="00A05687">
            <w:pPr>
              <w:rPr>
                <w:rFonts w:cstheme="minorHAnsi"/>
                <w:b/>
                <w:bCs/>
                <w:sz w:val="22"/>
                <w:szCs w:val="22"/>
              </w:rPr>
            </w:pPr>
            <w:r w:rsidRPr="00C05CFC">
              <w:rPr>
                <w:rFonts w:cstheme="minorHAnsi"/>
                <w:b/>
                <w:bCs/>
                <w:sz w:val="22"/>
                <w:szCs w:val="22"/>
              </w:rPr>
              <w:t>Condition</w:t>
            </w:r>
          </w:p>
          <w:p w14:paraId="4374A6A5" w14:textId="77777777" w:rsidR="001174E7" w:rsidRPr="00C05CFC" w:rsidRDefault="001174E7"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6D29F0D7" w14:textId="77777777" w:rsidR="001174E7" w:rsidRPr="00C05CFC" w:rsidRDefault="001174E7" w:rsidP="00A05687">
            <w:pPr>
              <w:rPr>
                <w:rFonts w:cstheme="minorHAnsi"/>
                <w:b/>
                <w:bCs/>
                <w:sz w:val="22"/>
                <w:szCs w:val="22"/>
              </w:rPr>
            </w:pPr>
            <w:r w:rsidRPr="00C05CFC">
              <w:rPr>
                <w:rFonts w:cstheme="minorHAnsi"/>
                <w:b/>
                <w:bCs/>
                <w:sz w:val="22"/>
                <w:szCs w:val="22"/>
              </w:rPr>
              <w:t xml:space="preserve">Group </w:t>
            </w:r>
          </w:p>
          <w:p w14:paraId="7D094D55" w14:textId="77777777" w:rsidR="001174E7" w:rsidRPr="00C05CFC" w:rsidRDefault="001174E7"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68E89F00" w14:textId="77777777" w:rsidR="001174E7" w:rsidRPr="00C05CFC" w:rsidRDefault="001174E7" w:rsidP="00A05687">
            <w:pPr>
              <w:rPr>
                <w:rFonts w:cstheme="minorHAnsi"/>
                <w:b/>
                <w:bCs/>
                <w:sz w:val="22"/>
                <w:szCs w:val="22"/>
              </w:rPr>
            </w:pPr>
            <w:r w:rsidRPr="00C05CFC">
              <w:rPr>
                <w:rFonts w:cstheme="minorHAnsi"/>
                <w:b/>
                <w:bCs/>
                <w:sz w:val="22"/>
                <w:szCs w:val="22"/>
              </w:rPr>
              <w:t>Baseline</w:t>
            </w:r>
          </w:p>
          <w:p w14:paraId="3F28BD35" w14:textId="77777777" w:rsidR="001174E7" w:rsidRPr="00C05CFC" w:rsidRDefault="001174E7" w:rsidP="00A05687">
            <w:pPr>
              <w:rPr>
                <w:rFonts w:cstheme="minorHAnsi"/>
                <w:b/>
                <w:bCs/>
                <w:sz w:val="22"/>
                <w:szCs w:val="22"/>
              </w:rPr>
            </w:pPr>
            <w:r w:rsidRPr="00C05CFC">
              <w:rPr>
                <w:rFonts w:cstheme="minorHAnsi"/>
                <w:b/>
                <w:bCs/>
                <w:sz w:val="22"/>
                <w:szCs w:val="22"/>
              </w:rPr>
              <w:t xml:space="preserve"> Mean </w:t>
            </w:r>
          </w:p>
          <w:p w14:paraId="18EF7DE9" w14:textId="77777777" w:rsidR="001174E7" w:rsidRPr="00C05CFC" w:rsidRDefault="001174E7"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36BE1D73" w14:textId="77777777" w:rsidR="001174E7" w:rsidRPr="00C05CFC" w:rsidRDefault="001174E7" w:rsidP="00A05687">
            <w:pPr>
              <w:rPr>
                <w:rFonts w:cstheme="minorHAnsi"/>
                <w:b/>
                <w:bCs/>
                <w:sz w:val="22"/>
                <w:szCs w:val="22"/>
              </w:rPr>
            </w:pPr>
            <w:r w:rsidRPr="00C05CFC">
              <w:rPr>
                <w:rFonts w:cstheme="minorHAnsi"/>
                <w:b/>
                <w:bCs/>
                <w:sz w:val="22"/>
                <w:szCs w:val="22"/>
              </w:rPr>
              <w:t>Final</w:t>
            </w:r>
          </w:p>
          <w:p w14:paraId="367C9B65" w14:textId="77777777" w:rsidR="001174E7" w:rsidRPr="00C05CFC" w:rsidRDefault="001174E7" w:rsidP="00A05687">
            <w:pPr>
              <w:rPr>
                <w:rFonts w:cstheme="minorHAnsi"/>
                <w:b/>
                <w:bCs/>
                <w:sz w:val="22"/>
                <w:szCs w:val="22"/>
              </w:rPr>
            </w:pPr>
            <w:r w:rsidRPr="00C05CFC">
              <w:rPr>
                <w:rFonts w:cstheme="minorHAnsi"/>
                <w:b/>
                <w:bCs/>
                <w:sz w:val="22"/>
                <w:szCs w:val="22"/>
              </w:rPr>
              <w:t xml:space="preserve">Mean </w:t>
            </w:r>
          </w:p>
          <w:p w14:paraId="65624AA1" w14:textId="77777777" w:rsidR="001174E7" w:rsidRPr="00C05CFC" w:rsidRDefault="001174E7"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06D5F3A2" w14:textId="77777777" w:rsidR="001174E7" w:rsidRPr="00C05CFC" w:rsidRDefault="001174E7" w:rsidP="00A05687">
            <w:pPr>
              <w:rPr>
                <w:rFonts w:cstheme="minorHAnsi"/>
                <w:b/>
                <w:bCs/>
                <w:sz w:val="22"/>
                <w:szCs w:val="22"/>
              </w:rPr>
            </w:pPr>
            <w:r w:rsidRPr="00C05CFC">
              <w:rPr>
                <w:rFonts w:cstheme="minorHAnsi"/>
                <w:b/>
                <w:bCs/>
                <w:sz w:val="22"/>
                <w:szCs w:val="22"/>
              </w:rPr>
              <w:t>Statistical Result</w:t>
            </w:r>
          </w:p>
          <w:p w14:paraId="58F04BF7" w14:textId="77777777" w:rsidR="001174E7" w:rsidRPr="00C05CFC" w:rsidRDefault="001174E7" w:rsidP="00A05687">
            <w:pPr>
              <w:rPr>
                <w:rFonts w:cstheme="minorHAnsi"/>
                <w:b/>
                <w:bCs/>
                <w:sz w:val="22"/>
                <w:szCs w:val="22"/>
              </w:rPr>
            </w:pPr>
            <w:r w:rsidRPr="00C05CFC">
              <w:rPr>
                <w:rFonts w:cstheme="minorHAnsi"/>
                <w:b/>
                <w:bCs/>
                <w:sz w:val="22"/>
                <w:szCs w:val="22"/>
              </w:rPr>
              <w:t>(Significant values given in bold)</w:t>
            </w:r>
          </w:p>
        </w:tc>
      </w:tr>
      <w:tr w:rsidR="001174E7" w:rsidRPr="00C05CFC" w14:paraId="07933C7D" w14:textId="77777777" w:rsidTr="00A05687">
        <w:trPr>
          <w:trHeight w:val="340"/>
        </w:trPr>
        <w:tc>
          <w:tcPr>
            <w:tcW w:w="13950" w:type="dxa"/>
            <w:gridSpan w:val="7"/>
            <w:tcBorders>
              <w:top w:val="single" w:sz="12" w:space="0" w:color="auto"/>
              <w:bottom w:val="single" w:sz="12" w:space="0" w:color="auto"/>
            </w:tcBorders>
            <w:shd w:val="clear" w:color="auto" w:fill="auto"/>
            <w:hideMark/>
          </w:tcPr>
          <w:p w14:paraId="176D984E" w14:textId="77777777" w:rsidR="001174E7" w:rsidRPr="00C05CFC" w:rsidRDefault="001174E7" w:rsidP="00A05687">
            <w:pPr>
              <w:jc w:val="center"/>
              <w:rPr>
                <w:rFonts w:cstheme="minorHAnsi"/>
                <w:b/>
                <w:bCs/>
                <w:sz w:val="22"/>
                <w:szCs w:val="22"/>
              </w:rPr>
            </w:pPr>
            <w:r w:rsidRPr="00C05CFC">
              <w:rPr>
                <w:rFonts w:cstheme="minorHAnsi"/>
                <w:b/>
                <w:bCs/>
                <w:sz w:val="22"/>
                <w:szCs w:val="22"/>
              </w:rPr>
              <w:t>Corrective Therapeutic Footwear</w:t>
            </w:r>
          </w:p>
          <w:p w14:paraId="62789F08" w14:textId="77777777" w:rsidR="001174E7" w:rsidRPr="00C05CFC" w:rsidRDefault="001174E7" w:rsidP="00A05687">
            <w:pPr>
              <w:jc w:val="center"/>
              <w:rPr>
                <w:rFonts w:cstheme="minorHAnsi"/>
                <w:b/>
                <w:bCs/>
                <w:sz w:val="22"/>
                <w:szCs w:val="22"/>
              </w:rPr>
            </w:pPr>
          </w:p>
          <w:p w14:paraId="4879E6AC" w14:textId="77777777" w:rsidR="001174E7" w:rsidRPr="00C05CFC" w:rsidRDefault="001174E7" w:rsidP="00A05687">
            <w:pPr>
              <w:rPr>
                <w:rFonts w:cstheme="minorHAnsi"/>
                <w:b/>
                <w:bCs/>
                <w:sz w:val="22"/>
                <w:szCs w:val="22"/>
              </w:rPr>
            </w:pPr>
          </w:p>
        </w:tc>
      </w:tr>
      <w:tr w:rsidR="001174E7" w:rsidRPr="00C05CFC" w14:paraId="0A806061" w14:textId="77777777" w:rsidTr="00A05687">
        <w:trPr>
          <w:trHeight w:val="340"/>
        </w:trPr>
        <w:tc>
          <w:tcPr>
            <w:tcW w:w="13950" w:type="dxa"/>
            <w:gridSpan w:val="7"/>
            <w:tcBorders>
              <w:top w:val="single" w:sz="12" w:space="0" w:color="auto"/>
              <w:bottom w:val="single" w:sz="12" w:space="0" w:color="auto"/>
            </w:tcBorders>
            <w:shd w:val="clear" w:color="auto" w:fill="auto"/>
          </w:tcPr>
          <w:p w14:paraId="36843F62" w14:textId="77777777" w:rsidR="001174E7" w:rsidRPr="00C05CFC" w:rsidRDefault="001174E7" w:rsidP="00A05687">
            <w:pPr>
              <w:rPr>
                <w:rFonts w:cstheme="minorHAnsi"/>
                <w:sz w:val="22"/>
                <w:szCs w:val="22"/>
              </w:rPr>
            </w:pPr>
            <w:r w:rsidRPr="00C05CFC">
              <w:rPr>
                <w:rFonts w:cstheme="minorHAnsi"/>
                <w:b/>
                <w:bCs/>
                <w:sz w:val="22"/>
                <w:szCs w:val="22"/>
              </w:rPr>
              <w:t>Plantar pressure</w:t>
            </w:r>
            <w:r w:rsidRPr="00C05CFC">
              <w:rPr>
                <w:rFonts w:cstheme="minorHAnsi"/>
                <w:sz w:val="22"/>
                <w:szCs w:val="22"/>
              </w:rPr>
              <w:t xml:space="preserve"> </w:t>
            </w:r>
          </w:p>
        </w:tc>
      </w:tr>
      <w:tr w:rsidR="001174E7" w:rsidRPr="00C05CFC" w14:paraId="00B5CEC9" w14:textId="77777777" w:rsidTr="00A05687">
        <w:trPr>
          <w:trHeight w:val="340"/>
        </w:trPr>
        <w:tc>
          <w:tcPr>
            <w:tcW w:w="1566" w:type="dxa"/>
            <w:vMerge w:val="restart"/>
            <w:tcBorders>
              <w:top w:val="double" w:sz="4" w:space="0" w:color="auto"/>
            </w:tcBorders>
            <w:hideMark/>
          </w:tcPr>
          <w:p w14:paraId="79FE318A" w14:textId="77777777" w:rsidR="001174E7" w:rsidRPr="00C05CFC" w:rsidRDefault="001174E7" w:rsidP="001174E7">
            <w:pPr>
              <w:rPr>
                <w:rFonts w:cstheme="minorHAnsi"/>
                <w:b/>
                <w:bCs/>
                <w:sz w:val="22"/>
                <w:szCs w:val="22"/>
              </w:rPr>
            </w:pPr>
            <w:r w:rsidRPr="00C05CFC">
              <w:rPr>
                <w:rFonts w:cstheme="minorHAnsi"/>
                <w:b/>
                <w:bCs/>
                <w:sz w:val="22"/>
                <w:szCs w:val="22"/>
              </w:rPr>
              <w:t>Peak pressure ratio: Heel/forefoot</w:t>
            </w:r>
          </w:p>
          <w:p w14:paraId="27BF8634" w14:textId="77777777" w:rsidR="001174E7" w:rsidRPr="00C05CFC" w:rsidRDefault="001174E7" w:rsidP="001174E7">
            <w:pPr>
              <w:rPr>
                <w:rFonts w:cstheme="minorHAnsi"/>
                <w:b/>
                <w:bCs/>
                <w:sz w:val="22"/>
                <w:szCs w:val="22"/>
              </w:rPr>
            </w:pPr>
            <w:r w:rsidRPr="00C05CFC">
              <w:rPr>
                <w:rFonts w:cstheme="minorHAnsi"/>
                <w:b/>
                <w:bCs/>
                <w:sz w:val="22"/>
                <w:szCs w:val="22"/>
              </w:rPr>
              <w:t> </w:t>
            </w:r>
          </w:p>
          <w:p w14:paraId="798C3129" w14:textId="77777777" w:rsidR="001174E7" w:rsidRPr="00C05CFC" w:rsidRDefault="001174E7" w:rsidP="001174E7">
            <w:pPr>
              <w:rPr>
                <w:rFonts w:cstheme="minorHAnsi"/>
                <w:b/>
                <w:bCs/>
                <w:sz w:val="22"/>
                <w:szCs w:val="22"/>
              </w:rPr>
            </w:pPr>
            <w:r w:rsidRPr="00C05CFC">
              <w:rPr>
                <w:rFonts w:cstheme="minorHAnsi"/>
                <w:b/>
                <w:bCs/>
                <w:sz w:val="22"/>
                <w:szCs w:val="22"/>
              </w:rPr>
              <w:t> </w:t>
            </w:r>
          </w:p>
        </w:tc>
        <w:tc>
          <w:tcPr>
            <w:tcW w:w="1448" w:type="dxa"/>
            <w:vMerge w:val="restart"/>
            <w:tcBorders>
              <w:bottom w:val="nil"/>
            </w:tcBorders>
            <w:hideMark/>
          </w:tcPr>
          <w:p w14:paraId="14B7BEE5" w14:textId="77777777" w:rsidR="001174E7" w:rsidRPr="00A3739D" w:rsidRDefault="001174E7" w:rsidP="001174E7">
            <w:pPr>
              <w:rPr>
                <w:rFonts w:cstheme="minorHAnsi"/>
                <w:b/>
                <w:bCs/>
                <w:sz w:val="22"/>
                <w:szCs w:val="22"/>
              </w:rPr>
            </w:pPr>
            <w:r w:rsidRPr="00A3739D">
              <w:rPr>
                <w:rFonts w:cstheme="minorHAnsi"/>
                <w:b/>
                <w:bCs/>
                <w:sz w:val="22"/>
                <w:szCs w:val="22"/>
              </w:rPr>
              <w:t xml:space="preserve"> Chen et al. (2015) </w:t>
            </w:r>
            <w:r w:rsidRPr="00A3739D">
              <w:rPr>
                <w:rFonts w:cstheme="minorHAnsi"/>
                <w:sz w:val="22"/>
                <w:szCs w:val="22"/>
              </w:rPr>
              <w:t>*</w:t>
            </w:r>
          </w:p>
          <w:p w14:paraId="1246DB8C" w14:textId="77777777" w:rsidR="001174E7" w:rsidRPr="00C05CFC" w:rsidRDefault="001174E7" w:rsidP="001174E7">
            <w:pPr>
              <w:rPr>
                <w:rFonts w:cstheme="minorHAnsi"/>
                <w:b/>
                <w:bCs/>
                <w:sz w:val="22"/>
                <w:szCs w:val="22"/>
              </w:rPr>
            </w:pPr>
          </w:p>
        </w:tc>
        <w:tc>
          <w:tcPr>
            <w:tcW w:w="1563" w:type="dxa"/>
            <w:vMerge w:val="restart"/>
            <w:tcBorders>
              <w:top w:val="double" w:sz="4" w:space="0" w:color="auto"/>
            </w:tcBorders>
            <w:hideMark/>
          </w:tcPr>
          <w:p w14:paraId="682300C6" w14:textId="77777777" w:rsidR="001174E7" w:rsidRPr="00A3739D" w:rsidRDefault="001174E7" w:rsidP="001174E7">
            <w:pPr>
              <w:rPr>
                <w:rFonts w:cstheme="minorHAnsi"/>
                <w:sz w:val="22"/>
                <w:szCs w:val="22"/>
              </w:rPr>
            </w:pPr>
            <w:r w:rsidRPr="00A3739D">
              <w:rPr>
                <w:rFonts w:cstheme="minorHAnsi"/>
                <w:sz w:val="22"/>
                <w:szCs w:val="22"/>
              </w:rPr>
              <w:t>CTEV</w:t>
            </w:r>
          </w:p>
          <w:p w14:paraId="436141D5" w14:textId="77777777" w:rsidR="001174E7" w:rsidRPr="00C05CFC" w:rsidRDefault="001174E7" w:rsidP="001174E7">
            <w:pPr>
              <w:rPr>
                <w:rFonts w:cstheme="minorHAnsi"/>
                <w:sz w:val="22"/>
                <w:szCs w:val="22"/>
              </w:rPr>
            </w:pPr>
          </w:p>
        </w:tc>
        <w:tc>
          <w:tcPr>
            <w:tcW w:w="3676" w:type="dxa"/>
            <w:tcBorders>
              <w:top w:val="double" w:sz="4" w:space="0" w:color="auto"/>
            </w:tcBorders>
            <w:hideMark/>
          </w:tcPr>
          <w:p w14:paraId="05275629" w14:textId="77777777" w:rsidR="001174E7" w:rsidRPr="00C05CFC" w:rsidRDefault="001174E7" w:rsidP="001174E7">
            <w:pPr>
              <w:rPr>
                <w:rFonts w:cstheme="minorHAnsi"/>
                <w:sz w:val="22"/>
                <w:szCs w:val="22"/>
              </w:rPr>
            </w:pPr>
            <w:r w:rsidRPr="00C05CFC">
              <w:rPr>
                <w:rFonts w:cstheme="minorHAnsi"/>
                <w:sz w:val="22"/>
                <w:szCs w:val="22"/>
              </w:rPr>
              <w:t>Group 1 CTF and DB</w:t>
            </w:r>
          </w:p>
        </w:tc>
        <w:tc>
          <w:tcPr>
            <w:tcW w:w="1440" w:type="dxa"/>
            <w:tcBorders>
              <w:top w:val="double" w:sz="4" w:space="0" w:color="auto"/>
            </w:tcBorders>
            <w:hideMark/>
          </w:tcPr>
          <w:p w14:paraId="512104D6"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tcBorders>
              <w:top w:val="double" w:sz="4" w:space="0" w:color="auto"/>
            </w:tcBorders>
            <w:hideMark/>
          </w:tcPr>
          <w:p w14:paraId="7AC36A71" w14:textId="77777777" w:rsidR="001174E7" w:rsidRPr="00C05CFC" w:rsidRDefault="001174E7" w:rsidP="001174E7">
            <w:pPr>
              <w:rPr>
                <w:rFonts w:cstheme="minorHAnsi"/>
                <w:sz w:val="22"/>
                <w:szCs w:val="22"/>
              </w:rPr>
            </w:pPr>
            <w:r w:rsidRPr="00C05CFC">
              <w:rPr>
                <w:rFonts w:cstheme="minorHAnsi"/>
                <w:sz w:val="22"/>
                <w:szCs w:val="22"/>
              </w:rPr>
              <w:t>0.72 (0.58-0.87) †</w:t>
            </w:r>
          </w:p>
        </w:tc>
        <w:tc>
          <w:tcPr>
            <w:tcW w:w="3010" w:type="dxa"/>
          </w:tcPr>
          <w:p w14:paraId="35D7760D" w14:textId="77777777" w:rsidR="001174E7" w:rsidRPr="00C05CFC" w:rsidRDefault="001174E7" w:rsidP="001174E7">
            <w:pPr>
              <w:rPr>
                <w:rFonts w:cstheme="minorHAnsi"/>
                <w:b/>
                <w:bCs/>
                <w:sz w:val="22"/>
                <w:szCs w:val="22"/>
              </w:rPr>
            </w:pPr>
            <w:r w:rsidRPr="00C05CFC">
              <w:rPr>
                <w:rFonts w:cstheme="minorHAnsi"/>
                <w:sz w:val="22"/>
                <w:szCs w:val="22"/>
              </w:rPr>
              <w:t>One-way MANOVA:</w:t>
            </w:r>
            <w:r w:rsidRPr="00C05CFC">
              <w:rPr>
                <w:rFonts w:cstheme="minorHAnsi"/>
                <w:b/>
                <w:bCs/>
                <w:sz w:val="22"/>
                <w:szCs w:val="22"/>
              </w:rPr>
              <w:t xml:space="preserve"> </w:t>
            </w:r>
          </w:p>
          <w:p w14:paraId="25D89416" w14:textId="77777777" w:rsidR="001174E7" w:rsidRPr="00C05CFC" w:rsidRDefault="001174E7" w:rsidP="001174E7">
            <w:pPr>
              <w:rPr>
                <w:rFonts w:cstheme="minorHAnsi"/>
                <w:b/>
                <w:bCs/>
                <w:sz w:val="22"/>
                <w:szCs w:val="22"/>
              </w:rPr>
            </w:pPr>
            <w:r w:rsidRPr="00C05CFC">
              <w:rPr>
                <w:rFonts w:cstheme="minorHAnsi"/>
                <w:b/>
                <w:bCs/>
                <w:sz w:val="22"/>
                <w:szCs w:val="22"/>
              </w:rPr>
              <w:t>p=0.009</w:t>
            </w:r>
          </w:p>
        </w:tc>
      </w:tr>
      <w:tr w:rsidR="001174E7" w:rsidRPr="00C05CFC" w14:paraId="05EF886D" w14:textId="77777777" w:rsidTr="00A05687">
        <w:trPr>
          <w:trHeight w:val="340"/>
        </w:trPr>
        <w:tc>
          <w:tcPr>
            <w:tcW w:w="1566" w:type="dxa"/>
            <w:vMerge/>
            <w:hideMark/>
          </w:tcPr>
          <w:p w14:paraId="59CAB0BC" w14:textId="77777777" w:rsidR="001174E7" w:rsidRPr="00C05CFC" w:rsidRDefault="001174E7" w:rsidP="001174E7">
            <w:pPr>
              <w:rPr>
                <w:rFonts w:cstheme="minorHAnsi"/>
                <w:b/>
                <w:bCs/>
                <w:sz w:val="22"/>
                <w:szCs w:val="22"/>
              </w:rPr>
            </w:pPr>
          </w:p>
        </w:tc>
        <w:tc>
          <w:tcPr>
            <w:tcW w:w="1448" w:type="dxa"/>
            <w:vMerge/>
            <w:tcBorders>
              <w:bottom w:val="nil"/>
            </w:tcBorders>
            <w:hideMark/>
          </w:tcPr>
          <w:p w14:paraId="4FEB1395" w14:textId="77777777" w:rsidR="001174E7" w:rsidRPr="00C05CFC" w:rsidRDefault="001174E7" w:rsidP="001174E7">
            <w:pPr>
              <w:rPr>
                <w:rFonts w:cstheme="minorHAnsi"/>
                <w:sz w:val="22"/>
                <w:szCs w:val="22"/>
              </w:rPr>
            </w:pPr>
          </w:p>
        </w:tc>
        <w:tc>
          <w:tcPr>
            <w:tcW w:w="1563" w:type="dxa"/>
            <w:vMerge/>
            <w:hideMark/>
          </w:tcPr>
          <w:p w14:paraId="085B2708" w14:textId="77777777" w:rsidR="001174E7" w:rsidRPr="00C05CFC" w:rsidRDefault="001174E7" w:rsidP="001174E7">
            <w:pPr>
              <w:rPr>
                <w:rFonts w:cstheme="minorHAnsi"/>
                <w:sz w:val="22"/>
                <w:szCs w:val="22"/>
              </w:rPr>
            </w:pPr>
          </w:p>
        </w:tc>
        <w:tc>
          <w:tcPr>
            <w:tcW w:w="3676" w:type="dxa"/>
            <w:hideMark/>
          </w:tcPr>
          <w:p w14:paraId="2BF50099" w14:textId="77777777" w:rsidR="001174E7" w:rsidRPr="00C05CFC" w:rsidRDefault="001174E7" w:rsidP="001174E7">
            <w:pPr>
              <w:rPr>
                <w:rFonts w:cstheme="minorHAnsi"/>
                <w:sz w:val="22"/>
                <w:szCs w:val="22"/>
              </w:rPr>
            </w:pPr>
            <w:r w:rsidRPr="00C05CFC">
              <w:rPr>
                <w:rFonts w:cstheme="minorHAnsi"/>
                <w:sz w:val="22"/>
                <w:szCs w:val="22"/>
              </w:rPr>
              <w:t>Group2 DB and Own footwear</w:t>
            </w:r>
          </w:p>
        </w:tc>
        <w:tc>
          <w:tcPr>
            <w:tcW w:w="1440" w:type="dxa"/>
            <w:hideMark/>
          </w:tcPr>
          <w:p w14:paraId="7124CB3D"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hideMark/>
          </w:tcPr>
          <w:p w14:paraId="2B95E550" w14:textId="77777777" w:rsidR="001174E7" w:rsidRPr="00C05CFC" w:rsidRDefault="001174E7" w:rsidP="001174E7">
            <w:pPr>
              <w:rPr>
                <w:rFonts w:cstheme="minorHAnsi"/>
                <w:sz w:val="22"/>
                <w:szCs w:val="22"/>
              </w:rPr>
            </w:pPr>
            <w:r w:rsidRPr="00C05CFC">
              <w:rPr>
                <w:rFonts w:cstheme="minorHAnsi"/>
                <w:sz w:val="22"/>
                <w:szCs w:val="22"/>
              </w:rPr>
              <w:t>0.44 (0.29-0.58) †</w:t>
            </w:r>
          </w:p>
        </w:tc>
        <w:tc>
          <w:tcPr>
            <w:tcW w:w="3010" w:type="dxa"/>
            <w:vMerge w:val="restart"/>
          </w:tcPr>
          <w:p w14:paraId="308AF52C" w14:textId="77777777" w:rsidR="001174E7" w:rsidRPr="00C05CFC" w:rsidRDefault="001174E7" w:rsidP="001174E7">
            <w:pPr>
              <w:rPr>
                <w:rFonts w:cstheme="minorHAnsi"/>
                <w:sz w:val="22"/>
                <w:szCs w:val="22"/>
              </w:rPr>
            </w:pPr>
            <w:r w:rsidRPr="00C05CFC">
              <w:rPr>
                <w:rFonts w:cstheme="minorHAnsi"/>
                <w:sz w:val="22"/>
                <w:szCs w:val="22"/>
              </w:rPr>
              <w:t>Post hoc</w:t>
            </w:r>
          </w:p>
          <w:p w14:paraId="5DEC5AEB" w14:textId="77777777" w:rsidR="001174E7" w:rsidRPr="00C05CFC" w:rsidRDefault="001174E7" w:rsidP="001174E7">
            <w:pPr>
              <w:rPr>
                <w:rFonts w:cstheme="minorHAnsi"/>
                <w:sz w:val="22"/>
                <w:szCs w:val="22"/>
              </w:rPr>
            </w:pPr>
            <w:r w:rsidRPr="00C05CFC">
              <w:rPr>
                <w:rFonts w:cstheme="minorHAnsi"/>
                <w:sz w:val="22"/>
                <w:szCs w:val="22"/>
              </w:rPr>
              <w:t xml:space="preserve">Group 1 vs. Group 2 </w:t>
            </w:r>
            <w:r w:rsidRPr="00C05CFC">
              <w:rPr>
                <w:rFonts w:cstheme="minorHAnsi"/>
                <w:b/>
                <w:bCs/>
                <w:sz w:val="22"/>
                <w:szCs w:val="22"/>
              </w:rPr>
              <w:t xml:space="preserve">p&lt;0.01; </w:t>
            </w:r>
          </w:p>
          <w:p w14:paraId="4F68E394" w14:textId="77777777" w:rsidR="001174E7" w:rsidRPr="00C05CFC" w:rsidRDefault="001174E7" w:rsidP="001174E7">
            <w:pPr>
              <w:rPr>
                <w:rFonts w:cstheme="minorHAnsi"/>
                <w:sz w:val="22"/>
                <w:szCs w:val="22"/>
              </w:rPr>
            </w:pPr>
            <w:r w:rsidRPr="00C05CFC">
              <w:rPr>
                <w:rFonts w:cstheme="minorHAnsi"/>
                <w:sz w:val="22"/>
                <w:szCs w:val="22"/>
              </w:rPr>
              <w:t xml:space="preserve">Group 2 vs. Group 3 </w:t>
            </w:r>
            <w:r w:rsidRPr="00C05CFC">
              <w:rPr>
                <w:rFonts w:cstheme="minorHAnsi"/>
                <w:b/>
                <w:bCs/>
                <w:sz w:val="22"/>
                <w:szCs w:val="22"/>
              </w:rPr>
              <w:t xml:space="preserve">p&lt;0.01 </w:t>
            </w:r>
          </w:p>
        </w:tc>
      </w:tr>
      <w:tr w:rsidR="001174E7" w:rsidRPr="00C05CFC" w14:paraId="7CE8C36B" w14:textId="77777777" w:rsidTr="00A05687">
        <w:trPr>
          <w:trHeight w:val="340"/>
        </w:trPr>
        <w:tc>
          <w:tcPr>
            <w:tcW w:w="1566" w:type="dxa"/>
            <w:vMerge/>
            <w:tcBorders>
              <w:bottom w:val="double" w:sz="4" w:space="0" w:color="auto"/>
            </w:tcBorders>
            <w:hideMark/>
          </w:tcPr>
          <w:p w14:paraId="5151610A" w14:textId="77777777" w:rsidR="001174E7" w:rsidRPr="00C05CFC" w:rsidRDefault="001174E7" w:rsidP="001174E7">
            <w:pPr>
              <w:rPr>
                <w:rFonts w:cstheme="minorHAnsi"/>
                <w:b/>
                <w:bCs/>
                <w:sz w:val="22"/>
                <w:szCs w:val="22"/>
              </w:rPr>
            </w:pPr>
          </w:p>
        </w:tc>
        <w:tc>
          <w:tcPr>
            <w:tcW w:w="1448" w:type="dxa"/>
            <w:vMerge/>
            <w:tcBorders>
              <w:bottom w:val="nil"/>
            </w:tcBorders>
            <w:hideMark/>
          </w:tcPr>
          <w:p w14:paraId="3A049340" w14:textId="77777777" w:rsidR="001174E7" w:rsidRPr="00C05CFC" w:rsidRDefault="001174E7" w:rsidP="001174E7">
            <w:pPr>
              <w:rPr>
                <w:rFonts w:cstheme="minorHAnsi"/>
                <w:sz w:val="22"/>
                <w:szCs w:val="22"/>
              </w:rPr>
            </w:pPr>
          </w:p>
        </w:tc>
        <w:tc>
          <w:tcPr>
            <w:tcW w:w="1563" w:type="dxa"/>
            <w:vMerge/>
            <w:tcBorders>
              <w:bottom w:val="double" w:sz="4" w:space="0" w:color="auto"/>
            </w:tcBorders>
            <w:hideMark/>
          </w:tcPr>
          <w:p w14:paraId="5C91D730" w14:textId="77777777" w:rsidR="001174E7" w:rsidRPr="00C05CFC" w:rsidRDefault="001174E7" w:rsidP="001174E7">
            <w:pPr>
              <w:rPr>
                <w:rFonts w:cstheme="minorHAnsi"/>
                <w:sz w:val="22"/>
                <w:szCs w:val="22"/>
              </w:rPr>
            </w:pPr>
          </w:p>
        </w:tc>
        <w:tc>
          <w:tcPr>
            <w:tcW w:w="3676" w:type="dxa"/>
            <w:tcBorders>
              <w:bottom w:val="double" w:sz="4" w:space="0" w:color="auto"/>
            </w:tcBorders>
            <w:hideMark/>
          </w:tcPr>
          <w:p w14:paraId="61F93D94" w14:textId="77777777" w:rsidR="001174E7" w:rsidRPr="00C05CFC" w:rsidRDefault="001174E7" w:rsidP="001174E7">
            <w:pPr>
              <w:rPr>
                <w:rFonts w:cstheme="minorHAnsi"/>
                <w:sz w:val="22"/>
                <w:szCs w:val="22"/>
              </w:rPr>
            </w:pPr>
            <w:r w:rsidRPr="00C05CFC">
              <w:rPr>
                <w:rFonts w:cstheme="minorHAnsi"/>
                <w:sz w:val="22"/>
                <w:szCs w:val="22"/>
              </w:rPr>
              <w:t xml:space="preserve">Group 3 FAS and CTF </w:t>
            </w:r>
          </w:p>
        </w:tc>
        <w:tc>
          <w:tcPr>
            <w:tcW w:w="1440" w:type="dxa"/>
            <w:tcBorders>
              <w:bottom w:val="double" w:sz="4" w:space="0" w:color="auto"/>
            </w:tcBorders>
            <w:hideMark/>
          </w:tcPr>
          <w:p w14:paraId="31BC3B3F"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tcBorders>
              <w:bottom w:val="double" w:sz="4" w:space="0" w:color="auto"/>
            </w:tcBorders>
            <w:hideMark/>
          </w:tcPr>
          <w:p w14:paraId="1D39A99E" w14:textId="77777777" w:rsidR="001174E7" w:rsidRPr="00C05CFC" w:rsidRDefault="001174E7" w:rsidP="001174E7">
            <w:pPr>
              <w:rPr>
                <w:rFonts w:cstheme="minorHAnsi"/>
                <w:sz w:val="22"/>
                <w:szCs w:val="22"/>
              </w:rPr>
            </w:pPr>
            <w:r w:rsidRPr="00C05CFC">
              <w:rPr>
                <w:rFonts w:cstheme="minorHAnsi"/>
                <w:sz w:val="22"/>
                <w:szCs w:val="22"/>
              </w:rPr>
              <w:t>0.73 (0.61-0.86) †</w:t>
            </w:r>
          </w:p>
        </w:tc>
        <w:tc>
          <w:tcPr>
            <w:tcW w:w="3010" w:type="dxa"/>
            <w:vMerge/>
            <w:tcBorders>
              <w:bottom w:val="double" w:sz="4" w:space="0" w:color="auto"/>
            </w:tcBorders>
          </w:tcPr>
          <w:p w14:paraId="482CE20C" w14:textId="77777777" w:rsidR="001174E7" w:rsidRPr="00C05CFC" w:rsidRDefault="001174E7" w:rsidP="001174E7">
            <w:pPr>
              <w:rPr>
                <w:rFonts w:cstheme="minorHAnsi"/>
                <w:sz w:val="22"/>
                <w:szCs w:val="22"/>
              </w:rPr>
            </w:pPr>
          </w:p>
        </w:tc>
      </w:tr>
      <w:tr w:rsidR="001174E7" w:rsidRPr="00C05CFC" w14:paraId="786FA15D" w14:textId="77777777" w:rsidTr="00A05687">
        <w:trPr>
          <w:trHeight w:val="540"/>
        </w:trPr>
        <w:tc>
          <w:tcPr>
            <w:tcW w:w="1566" w:type="dxa"/>
            <w:vMerge w:val="restart"/>
            <w:tcBorders>
              <w:top w:val="double" w:sz="4" w:space="0" w:color="auto"/>
            </w:tcBorders>
            <w:hideMark/>
          </w:tcPr>
          <w:p w14:paraId="089DD0A4" w14:textId="77777777" w:rsidR="001174E7" w:rsidRPr="00C05CFC" w:rsidRDefault="001174E7" w:rsidP="001174E7">
            <w:pPr>
              <w:rPr>
                <w:rFonts w:cstheme="minorHAnsi"/>
                <w:b/>
                <w:bCs/>
                <w:sz w:val="22"/>
                <w:szCs w:val="22"/>
              </w:rPr>
            </w:pPr>
            <w:r w:rsidRPr="00C05CFC">
              <w:rPr>
                <w:rFonts w:cstheme="minorHAnsi"/>
                <w:b/>
                <w:bCs/>
                <w:sz w:val="22"/>
                <w:szCs w:val="22"/>
              </w:rPr>
              <w:t>Peak pressure ratio: Heel/lateral midfoot</w:t>
            </w:r>
          </w:p>
          <w:p w14:paraId="2959E54B" w14:textId="77777777" w:rsidR="001174E7" w:rsidRPr="00C05CFC" w:rsidRDefault="001174E7" w:rsidP="001174E7">
            <w:pPr>
              <w:rPr>
                <w:rFonts w:cstheme="minorHAnsi"/>
                <w:b/>
                <w:bCs/>
                <w:sz w:val="22"/>
                <w:szCs w:val="22"/>
              </w:rPr>
            </w:pPr>
            <w:r w:rsidRPr="00C05CFC">
              <w:rPr>
                <w:rFonts w:cstheme="minorHAnsi"/>
                <w:b/>
                <w:bCs/>
                <w:sz w:val="22"/>
                <w:szCs w:val="22"/>
              </w:rPr>
              <w:t> </w:t>
            </w:r>
          </w:p>
          <w:p w14:paraId="78BE2D2F" w14:textId="77777777" w:rsidR="001174E7" w:rsidRPr="00C05CFC" w:rsidRDefault="001174E7" w:rsidP="001174E7">
            <w:pPr>
              <w:rPr>
                <w:rFonts w:cstheme="minorHAnsi"/>
                <w:b/>
                <w:bCs/>
                <w:sz w:val="22"/>
                <w:szCs w:val="22"/>
              </w:rPr>
            </w:pPr>
            <w:r w:rsidRPr="00C05CFC">
              <w:rPr>
                <w:rFonts w:cstheme="minorHAnsi"/>
                <w:b/>
                <w:bCs/>
                <w:sz w:val="22"/>
                <w:szCs w:val="22"/>
              </w:rPr>
              <w:t> </w:t>
            </w:r>
          </w:p>
        </w:tc>
        <w:tc>
          <w:tcPr>
            <w:tcW w:w="1448" w:type="dxa"/>
            <w:vMerge/>
            <w:tcBorders>
              <w:bottom w:val="nil"/>
            </w:tcBorders>
            <w:hideMark/>
          </w:tcPr>
          <w:p w14:paraId="32D85418" w14:textId="77777777" w:rsidR="001174E7" w:rsidRPr="00C05CFC" w:rsidRDefault="001174E7" w:rsidP="001174E7">
            <w:pPr>
              <w:rPr>
                <w:rFonts w:cstheme="minorHAnsi"/>
                <w:b/>
                <w:bCs/>
                <w:sz w:val="22"/>
                <w:szCs w:val="22"/>
              </w:rPr>
            </w:pPr>
          </w:p>
        </w:tc>
        <w:tc>
          <w:tcPr>
            <w:tcW w:w="1563" w:type="dxa"/>
            <w:vMerge/>
            <w:tcBorders>
              <w:top w:val="double" w:sz="4" w:space="0" w:color="auto"/>
            </w:tcBorders>
            <w:hideMark/>
          </w:tcPr>
          <w:p w14:paraId="301EE57A" w14:textId="77777777" w:rsidR="001174E7" w:rsidRPr="00C05CFC" w:rsidRDefault="001174E7" w:rsidP="001174E7">
            <w:pPr>
              <w:rPr>
                <w:rFonts w:cstheme="minorHAnsi"/>
                <w:sz w:val="22"/>
                <w:szCs w:val="22"/>
              </w:rPr>
            </w:pPr>
          </w:p>
        </w:tc>
        <w:tc>
          <w:tcPr>
            <w:tcW w:w="3676" w:type="dxa"/>
            <w:tcBorders>
              <w:top w:val="double" w:sz="4" w:space="0" w:color="auto"/>
            </w:tcBorders>
            <w:hideMark/>
          </w:tcPr>
          <w:p w14:paraId="2C563B1C" w14:textId="77777777" w:rsidR="001174E7" w:rsidRPr="00C05CFC" w:rsidRDefault="001174E7" w:rsidP="001174E7">
            <w:pPr>
              <w:rPr>
                <w:rFonts w:cstheme="minorHAnsi"/>
                <w:sz w:val="22"/>
                <w:szCs w:val="22"/>
              </w:rPr>
            </w:pPr>
            <w:r w:rsidRPr="00C05CFC">
              <w:rPr>
                <w:rFonts w:cstheme="minorHAnsi"/>
                <w:sz w:val="22"/>
                <w:szCs w:val="22"/>
              </w:rPr>
              <w:t>Group 1 CTF and DB</w:t>
            </w:r>
          </w:p>
        </w:tc>
        <w:tc>
          <w:tcPr>
            <w:tcW w:w="1440" w:type="dxa"/>
            <w:tcBorders>
              <w:top w:val="double" w:sz="4" w:space="0" w:color="auto"/>
            </w:tcBorders>
            <w:hideMark/>
          </w:tcPr>
          <w:p w14:paraId="03266716"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tcBorders>
              <w:top w:val="double" w:sz="4" w:space="0" w:color="auto"/>
            </w:tcBorders>
            <w:hideMark/>
          </w:tcPr>
          <w:p w14:paraId="734D5629" w14:textId="77777777" w:rsidR="001174E7" w:rsidRPr="00C05CFC" w:rsidRDefault="001174E7" w:rsidP="001174E7">
            <w:pPr>
              <w:rPr>
                <w:rFonts w:cstheme="minorHAnsi"/>
                <w:sz w:val="22"/>
                <w:szCs w:val="22"/>
              </w:rPr>
            </w:pPr>
            <w:r w:rsidRPr="00C05CFC">
              <w:rPr>
                <w:rFonts w:cstheme="minorHAnsi"/>
                <w:sz w:val="22"/>
                <w:szCs w:val="22"/>
              </w:rPr>
              <w:t>1.45 (1.19-1.72) †</w:t>
            </w:r>
          </w:p>
        </w:tc>
        <w:tc>
          <w:tcPr>
            <w:tcW w:w="3010" w:type="dxa"/>
            <w:tcBorders>
              <w:top w:val="double" w:sz="4" w:space="0" w:color="auto"/>
            </w:tcBorders>
          </w:tcPr>
          <w:p w14:paraId="78EF5250" w14:textId="77777777" w:rsidR="001174E7" w:rsidRPr="00C05CFC" w:rsidRDefault="001174E7" w:rsidP="001174E7">
            <w:pPr>
              <w:rPr>
                <w:rFonts w:cstheme="minorHAnsi"/>
                <w:b/>
                <w:bCs/>
                <w:sz w:val="22"/>
                <w:szCs w:val="22"/>
              </w:rPr>
            </w:pPr>
            <w:r w:rsidRPr="00C05CFC">
              <w:rPr>
                <w:rFonts w:cstheme="minorHAnsi"/>
                <w:sz w:val="22"/>
                <w:szCs w:val="22"/>
              </w:rPr>
              <w:t>One-way MANOVA:</w:t>
            </w:r>
            <w:r w:rsidRPr="00C05CFC">
              <w:rPr>
                <w:rFonts w:cstheme="minorHAnsi"/>
                <w:b/>
                <w:bCs/>
                <w:sz w:val="22"/>
                <w:szCs w:val="22"/>
              </w:rPr>
              <w:t xml:space="preserve"> </w:t>
            </w:r>
          </w:p>
          <w:p w14:paraId="1035BBBB" w14:textId="77777777" w:rsidR="001174E7" w:rsidRPr="00C05CFC" w:rsidRDefault="001174E7" w:rsidP="001174E7">
            <w:pPr>
              <w:rPr>
                <w:rFonts w:cstheme="minorHAnsi"/>
                <w:b/>
                <w:bCs/>
                <w:sz w:val="22"/>
                <w:szCs w:val="22"/>
              </w:rPr>
            </w:pPr>
            <w:r w:rsidRPr="00C05CFC">
              <w:rPr>
                <w:rFonts w:cstheme="minorHAnsi"/>
                <w:b/>
                <w:bCs/>
                <w:sz w:val="22"/>
                <w:szCs w:val="22"/>
              </w:rPr>
              <w:t>p&lt;0.001</w:t>
            </w:r>
          </w:p>
        </w:tc>
      </w:tr>
      <w:tr w:rsidR="001174E7" w:rsidRPr="00C05CFC" w14:paraId="1AC486D1" w14:textId="77777777" w:rsidTr="00A05687">
        <w:trPr>
          <w:trHeight w:val="340"/>
        </w:trPr>
        <w:tc>
          <w:tcPr>
            <w:tcW w:w="1566" w:type="dxa"/>
            <w:vMerge/>
            <w:hideMark/>
          </w:tcPr>
          <w:p w14:paraId="6D8E61F8" w14:textId="77777777" w:rsidR="001174E7" w:rsidRPr="00C05CFC" w:rsidRDefault="001174E7" w:rsidP="001174E7">
            <w:pPr>
              <w:rPr>
                <w:rFonts w:cstheme="minorHAnsi"/>
                <w:b/>
                <w:bCs/>
                <w:sz w:val="22"/>
                <w:szCs w:val="22"/>
              </w:rPr>
            </w:pPr>
          </w:p>
        </w:tc>
        <w:tc>
          <w:tcPr>
            <w:tcW w:w="1448" w:type="dxa"/>
            <w:vMerge/>
            <w:tcBorders>
              <w:bottom w:val="nil"/>
            </w:tcBorders>
            <w:hideMark/>
          </w:tcPr>
          <w:p w14:paraId="0A516A99" w14:textId="77777777" w:rsidR="001174E7" w:rsidRPr="00C05CFC" w:rsidRDefault="001174E7" w:rsidP="001174E7">
            <w:pPr>
              <w:rPr>
                <w:rFonts w:cstheme="minorHAnsi"/>
                <w:sz w:val="22"/>
                <w:szCs w:val="22"/>
              </w:rPr>
            </w:pPr>
          </w:p>
        </w:tc>
        <w:tc>
          <w:tcPr>
            <w:tcW w:w="1563" w:type="dxa"/>
            <w:vMerge/>
            <w:hideMark/>
          </w:tcPr>
          <w:p w14:paraId="70731AAA" w14:textId="77777777" w:rsidR="001174E7" w:rsidRPr="00C05CFC" w:rsidRDefault="001174E7" w:rsidP="001174E7">
            <w:pPr>
              <w:rPr>
                <w:rFonts w:cstheme="minorHAnsi"/>
                <w:sz w:val="22"/>
                <w:szCs w:val="22"/>
              </w:rPr>
            </w:pPr>
          </w:p>
        </w:tc>
        <w:tc>
          <w:tcPr>
            <w:tcW w:w="3676" w:type="dxa"/>
            <w:hideMark/>
          </w:tcPr>
          <w:p w14:paraId="0AD2D69C" w14:textId="77777777" w:rsidR="001174E7" w:rsidRPr="00C05CFC" w:rsidRDefault="001174E7" w:rsidP="001174E7">
            <w:pPr>
              <w:rPr>
                <w:rFonts w:cstheme="minorHAnsi"/>
                <w:sz w:val="22"/>
                <w:szCs w:val="22"/>
              </w:rPr>
            </w:pPr>
            <w:r w:rsidRPr="00C05CFC">
              <w:rPr>
                <w:rFonts w:cstheme="minorHAnsi"/>
                <w:sz w:val="22"/>
                <w:szCs w:val="22"/>
              </w:rPr>
              <w:t>Group2 DB and Own footwear</w:t>
            </w:r>
          </w:p>
        </w:tc>
        <w:tc>
          <w:tcPr>
            <w:tcW w:w="1440" w:type="dxa"/>
            <w:hideMark/>
          </w:tcPr>
          <w:p w14:paraId="557FD30C"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hideMark/>
          </w:tcPr>
          <w:p w14:paraId="23D04BED" w14:textId="77777777" w:rsidR="001174E7" w:rsidRPr="00C05CFC" w:rsidRDefault="001174E7" w:rsidP="001174E7">
            <w:pPr>
              <w:rPr>
                <w:rFonts w:cstheme="minorHAnsi"/>
                <w:sz w:val="22"/>
                <w:szCs w:val="22"/>
              </w:rPr>
            </w:pPr>
            <w:r w:rsidRPr="00C05CFC">
              <w:rPr>
                <w:rFonts w:cstheme="minorHAnsi"/>
                <w:sz w:val="22"/>
                <w:szCs w:val="22"/>
              </w:rPr>
              <w:t>0.77 (0.47-1.08) †</w:t>
            </w:r>
          </w:p>
        </w:tc>
        <w:tc>
          <w:tcPr>
            <w:tcW w:w="3010" w:type="dxa"/>
            <w:vMerge w:val="restart"/>
          </w:tcPr>
          <w:p w14:paraId="08FD9167" w14:textId="77777777" w:rsidR="001174E7" w:rsidRPr="00C05CFC" w:rsidRDefault="001174E7" w:rsidP="001174E7">
            <w:pPr>
              <w:rPr>
                <w:rFonts w:cstheme="minorHAnsi"/>
                <w:sz w:val="22"/>
                <w:szCs w:val="22"/>
              </w:rPr>
            </w:pPr>
            <w:r w:rsidRPr="00C05CFC">
              <w:rPr>
                <w:rFonts w:cstheme="minorHAnsi"/>
                <w:sz w:val="22"/>
                <w:szCs w:val="22"/>
              </w:rPr>
              <w:t>Post hoc:</w:t>
            </w:r>
          </w:p>
          <w:p w14:paraId="02BFC8C8" w14:textId="77777777" w:rsidR="001174E7" w:rsidRPr="00C05CFC" w:rsidRDefault="001174E7" w:rsidP="001174E7">
            <w:pPr>
              <w:rPr>
                <w:rFonts w:cstheme="minorHAnsi"/>
                <w:sz w:val="22"/>
                <w:szCs w:val="22"/>
              </w:rPr>
            </w:pPr>
            <w:r w:rsidRPr="00C05CFC">
              <w:rPr>
                <w:rFonts w:cstheme="minorHAnsi"/>
                <w:sz w:val="22"/>
                <w:szCs w:val="22"/>
              </w:rPr>
              <w:t xml:space="preserve">Group 1 vs. Group2 </w:t>
            </w:r>
            <w:r w:rsidRPr="00C05CFC">
              <w:rPr>
                <w:rFonts w:cstheme="minorHAnsi"/>
                <w:b/>
                <w:bCs/>
                <w:sz w:val="22"/>
                <w:szCs w:val="22"/>
              </w:rPr>
              <w:t xml:space="preserve">p&lt;0.01; </w:t>
            </w:r>
          </w:p>
          <w:p w14:paraId="12864227" w14:textId="77777777" w:rsidR="001174E7" w:rsidRPr="00C05CFC" w:rsidRDefault="001174E7" w:rsidP="001174E7">
            <w:pPr>
              <w:rPr>
                <w:rFonts w:cstheme="minorHAnsi"/>
                <w:sz w:val="22"/>
                <w:szCs w:val="22"/>
              </w:rPr>
            </w:pPr>
            <w:r w:rsidRPr="00C05CFC">
              <w:rPr>
                <w:rFonts w:cstheme="minorHAnsi"/>
                <w:sz w:val="22"/>
                <w:szCs w:val="22"/>
              </w:rPr>
              <w:t xml:space="preserve">Group 1 vs. Group 3 </w:t>
            </w:r>
            <w:r w:rsidRPr="00C05CFC">
              <w:rPr>
                <w:rFonts w:cstheme="minorHAnsi"/>
                <w:b/>
                <w:bCs/>
                <w:sz w:val="22"/>
                <w:szCs w:val="22"/>
              </w:rPr>
              <w:t>p&lt;0.01</w:t>
            </w:r>
            <w:r w:rsidRPr="00C05CFC">
              <w:rPr>
                <w:rFonts w:cstheme="minorHAnsi"/>
                <w:sz w:val="22"/>
                <w:szCs w:val="22"/>
              </w:rPr>
              <w:t xml:space="preserve">; </w:t>
            </w:r>
          </w:p>
          <w:p w14:paraId="43A48D10" w14:textId="77777777" w:rsidR="001174E7" w:rsidRPr="00C05CFC" w:rsidRDefault="001174E7" w:rsidP="001174E7">
            <w:pPr>
              <w:rPr>
                <w:rFonts w:cstheme="minorHAnsi"/>
                <w:sz w:val="22"/>
                <w:szCs w:val="22"/>
              </w:rPr>
            </w:pPr>
            <w:r w:rsidRPr="00C05CFC">
              <w:rPr>
                <w:rFonts w:cstheme="minorHAnsi"/>
                <w:sz w:val="22"/>
                <w:szCs w:val="22"/>
              </w:rPr>
              <w:t xml:space="preserve">Group 2 vs. Group3 </w:t>
            </w:r>
            <w:r w:rsidRPr="00C05CFC">
              <w:rPr>
                <w:rFonts w:cstheme="minorHAnsi"/>
                <w:b/>
                <w:bCs/>
                <w:sz w:val="22"/>
                <w:szCs w:val="22"/>
              </w:rPr>
              <w:t xml:space="preserve">p&lt;0.001 </w:t>
            </w:r>
          </w:p>
        </w:tc>
      </w:tr>
      <w:tr w:rsidR="001174E7" w:rsidRPr="00C05CFC" w14:paraId="4FE6F738" w14:textId="77777777" w:rsidTr="00A05687">
        <w:trPr>
          <w:trHeight w:val="540"/>
        </w:trPr>
        <w:tc>
          <w:tcPr>
            <w:tcW w:w="1566" w:type="dxa"/>
            <w:vMerge/>
            <w:tcBorders>
              <w:bottom w:val="double" w:sz="4" w:space="0" w:color="000000"/>
            </w:tcBorders>
            <w:hideMark/>
          </w:tcPr>
          <w:p w14:paraId="0074B7E7" w14:textId="77777777" w:rsidR="001174E7" w:rsidRPr="00C05CFC" w:rsidRDefault="001174E7" w:rsidP="001174E7">
            <w:pPr>
              <w:rPr>
                <w:rFonts w:cstheme="minorHAnsi"/>
                <w:b/>
                <w:bCs/>
                <w:sz w:val="22"/>
                <w:szCs w:val="22"/>
              </w:rPr>
            </w:pPr>
          </w:p>
        </w:tc>
        <w:tc>
          <w:tcPr>
            <w:tcW w:w="1448" w:type="dxa"/>
            <w:vMerge/>
            <w:tcBorders>
              <w:bottom w:val="double" w:sz="4" w:space="0" w:color="000000"/>
            </w:tcBorders>
            <w:hideMark/>
          </w:tcPr>
          <w:p w14:paraId="18BFC055" w14:textId="77777777" w:rsidR="001174E7" w:rsidRPr="00C05CFC" w:rsidRDefault="001174E7" w:rsidP="001174E7">
            <w:pPr>
              <w:rPr>
                <w:rFonts w:cstheme="minorHAnsi"/>
                <w:sz w:val="22"/>
                <w:szCs w:val="22"/>
              </w:rPr>
            </w:pPr>
          </w:p>
        </w:tc>
        <w:tc>
          <w:tcPr>
            <w:tcW w:w="1563" w:type="dxa"/>
            <w:vMerge/>
            <w:tcBorders>
              <w:bottom w:val="double" w:sz="4" w:space="0" w:color="000000"/>
            </w:tcBorders>
            <w:hideMark/>
          </w:tcPr>
          <w:p w14:paraId="0F424530" w14:textId="77777777" w:rsidR="001174E7" w:rsidRPr="00C05CFC" w:rsidRDefault="001174E7" w:rsidP="001174E7">
            <w:pPr>
              <w:rPr>
                <w:rFonts w:cstheme="minorHAnsi"/>
                <w:sz w:val="22"/>
                <w:szCs w:val="22"/>
              </w:rPr>
            </w:pPr>
          </w:p>
        </w:tc>
        <w:tc>
          <w:tcPr>
            <w:tcW w:w="3676" w:type="dxa"/>
            <w:tcBorders>
              <w:bottom w:val="double" w:sz="4" w:space="0" w:color="000000"/>
            </w:tcBorders>
            <w:hideMark/>
          </w:tcPr>
          <w:p w14:paraId="7C650C47" w14:textId="77777777" w:rsidR="001174E7" w:rsidRPr="00C05CFC" w:rsidRDefault="001174E7" w:rsidP="001174E7">
            <w:pPr>
              <w:rPr>
                <w:rFonts w:cstheme="minorHAnsi"/>
                <w:sz w:val="22"/>
                <w:szCs w:val="22"/>
              </w:rPr>
            </w:pPr>
            <w:r w:rsidRPr="00C05CFC">
              <w:rPr>
                <w:rFonts w:cstheme="minorHAnsi"/>
                <w:sz w:val="22"/>
                <w:szCs w:val="22"/>
              </w:rPr>
              <w:t xml:space="preserve">Group 3 FAS and CTF </w:t>
            </w:r>
          </w:p>
        </w:tc>
        <w:tc>
          <w:tcPr>
            <w:tcW w:w="1440" w:type="dxa"/>
            <w:tcBorders>
              <w:bottom w:val="double" w:sz="4" w:space="0" w:color="000000"/>
            </w:tcBorders>
            <w:hideMark/>
          </w:tcPr>
          <w:p w14:paraId="4B94ED13" w14:textId="77777777" w:rsidR="001174E7" w:rsidRPr="00C05CFC" w:rsidRDefault="001174E7" w:rsidP="001174E7">
            <w:pPr>
              <w:rPr>
                <w:rFonts w:cstheme="minorHAnsi"/>
                <w:sz w:val="22"/>
                <w:szCs w:val="22"/>
              </w:rPr>
            </w:pPr>
            <w:r w:rsidRPr="00C05CFC">
              <w:rPr>
                <w:rFonts w:cstheme="minorHAnsi"/>
                <w:sz w:val="22"/>
                <w:szCs w:val="22"/>
              </w:rPr>
              <w:t>N/A</w:t>
            </w:r>
          </w:p>
        </w:tc>
        <w:tc>
          <w:tcPr>
            <w:tcW w:w="1247" w:type="dxa"/>
            <w:tcBorders>
              <w:bottom w:val="double" w:sz="4" w:space="0" w:color="000000"/>
            </w:tcBorders>
            <w:hideMark/>
          </w:tcPr>
          <w:p w14:paraId="2B57DC14" w14:textId="77777777" w:rsidR="001174E7" w:rsidRPr="00C05CFC" w:rsidRDefault="001174E7" w:rsidP="001174E7">
            <w:pPr>
              <w:rPr>
                <w:rFonts w:cstheme="minorHAnsi"/>
                <w:sz w:val="22"/>
                <w:szCs w:val="22"/>
              </w:rPr>
            </w:pPr>
            <w:r w:rsidRPr="00C05CFC">
              <w:rPr>
                <w:rFonts w:cstheme="minorHAnsi"/>
                <w:sz w:val="22"/>
                <w:szCs w:val="22"/>
              </w:rPr>
              <w:t>1.98 (1.68-2.29) †</w:t>
            </w:r>
          </w:p>
        </w:tc>
        <w:tc>
          <w:tcPr>
            <w:tcW w:w="3010" w:type="dxa"/>
            <w:vMerge/>
            <w:tcBorders>
              <w:bottom w:val="double" w:sz="4" w:space="0" w:color="000000"/>
            </w:tcBorders>
          </w:tcPr>
          <w:p w14:paraId="64A2AD80" w14:textId="77777777" w:rsidR="001174E7" w:rsidRPr="00C05CFC" w:rsidRDefault="001174E7" w:rsidP="001174E7">
            <w:pPr>
              <w:rPr>
                <w:rFonts w:cstheme="minorHAnsi"/>
                <w:sz w:val="22"/>
                <w:szCs w:val="22"/>
              </w:rPr>
            </w:pPr>
          </w:p>
        </w:tc>
      </w:tr>
      <w:tr w:rsidR="001174E7" w:rsidRPr="00C05CFC" w14:paraId="2695011B" w14:textId="77777777" w:rsidTr="00A05687">
        <w:trPr>
          <w:trHeight w:val="340"/>
        </w:trPr>
        <w:tc>
          <w:tcPr>
            <w:tcW w:w="1566" w:type="dxa"/>
            <w:vMerge/>
            <w:noWrap/>
            <w:hideMark/>
          </w:tcPr>
          <w:p w14:paraId="6AA6F283" w14:textId="77777777" w:rsidR="001174E7" w:rsidRPr="00C05CFC" w:rsidRDefault="001174E7" w:rsidP="001174E7">
            <w:pPr>
              <w:rPr>
                <w:rFonts w:cstheme="minorHAnsi"/>
                <w:b/>
                <w:bCs/>
                <w:sz w:val="22"/>
                <w:szCs w:val="22"/>
              </w:rPr>
            </w:pPr>
          </w:p>
        </w:tc>
        <w:tc>
          <w:tcPr>
            <w:tcW w:w="1448" w:type="dxa"/>
            <w:vMerge/>
            <w:noWrap/>
            <w:hideMark/>
          </w:tcPr>
          <w:p w14:paraId="21B27D42" w14:textId="77777777" w:rsidR="001174E7" w:rsidRPr="00C05CFC" w:rsidRDefault="001174E7" w:rsidP="001174E7">
            <w:pPr>
              <w:rPr>
                <w:rFonts w:cstheme="minorHAnsi"/>
                <w:sz w:val="22"/>
                <w:szCs w:val="22"/>
              </w:rPr>
            </w:pPr>
          </w:p>
        </w:tc>
        <w:tc>
          <w:tcPr>
            <w:tcW w:w="1563" w:type="dxa"/>
            <w:vMerge/>
            <w:noWrap/>
            <w:hideMark/>
          </w:tcPr>
          <w:p w14:paraId="577C1582" w14:textId="77777777" w:rsidR="001174E7" w:rsidRPr="00C05CFC" w:rsidRDefault="001174E7" w:rsidP="001174E7">
            <w:pPr>
              <w:rPr>
                <w:rFonts w:cstheme="minorHAnsi"/>
                <w:sz w:val="22"/>
                <w:szCs w:val="22"/>
              </w:rPr>
            </w:pPr>
          </w:p>
        </w:tc>
        <w:tc>
          <w:tcPr>
            <w:tcW w:w="3676" w:type="dxa"/>
            <w:noWrap/>
            <w:hideMark/>
          </w:tcPr>
          <w:p w14:paraId="4E51EF79" w14:textId="77777777" w:rsidR="001174E7" w:rsidRPr="00C05CFC" w:rsidRDefault="001174E7" w:rsidP="001174E7">
            <w:pPr>
              <w:rPr>
                <w:rFonts w:cstheme="minorHAnsi"/>
                <w:sz w:val="22"/>
                <w:szCs w:val="22"/>
              </w:rPr>
            </w:pPr>
            <w:r w:rsidRPr="00C05CFC">
              <w:rPr>
                <w:rFonts w:cstheme="minorHAnsi"/>
                <w:sz w:val="22"/>
                <w:szCs w:val="22"/>
              </w:rPr>
              <w:t>SSF</w:t>
            </w:r>
          </w:p>
        </w:tc>
        <w:tc>
          <w:tcPr>
            <w:tcW w:w="1440" w:type="dxa"/>
            <w:noWrap/>
            <w:hideMark/>
          </w:tcPr>
          <w:p w14:paraId="385CC73B" w14:textId="77777777" w:rsidR="001174E7" w:rsidRPr="00C05CFC" w:rsidRDefault="001174E7" w:rsidP="001174E7">
            <w:pPr>
              <w:rPr>
                <w:rFonts w:cstheme="minorHAnsi"/>
                <w:sz w:val="22"/>
                <w:szCs w:val="22"/>
              </w:rPr>
            </w:pPr>
            <w:r w:rsidRPr="00C05CFC">
              <w:rPr>
                <w:rFonts w:cstheme="minorHAnsi"/>
                <w:sz w:val="22"/>
                <w:szCs w:val="22"/>
              </w:rPr>
              <w:t> </w:t>
            </w:r>
          </w:p>
        </w:tc>
        <w:tc>
          <w:tcPr>
            <w:tcW w:w="1247" w:type="dxa"/>
            <w:noWrap/>
            <w:hideMark/>
          </w:tcPr>
          <w:p w14:paraId="5A53E6D8" w14:textId="77777777" w:rsidR="001174E7" w:rsidRPr="00C05CFC" w:rsidRDefault="001174E7" w:rsidP="001174E7">
            <w:pPr>
              <w:rPr>
                <w:rFonts w:cstheme="minorHAnsi"/>
                <w:sz w:val="22"/>
                <w:szCs w:val="22"/>
              </w:rPr>
            </w:pPr>
            <w:r w:rsidRPr="00C05CFC">
              <w:rPr>
                <w:rFonts w:cstheme="minorHAnsi"/>
                <w:sz w:val="22"/>
                <w:szCs w:val="22"/>
              </w:rPr>
              <w:t>1.21‡ (0.22) §</w:t>
            </w:r>
          </w:p>
        </w:tc>
        <w:tc>
          <w:tcPr>
            <w:tcW w:w="3010" w:type="dxa"/>
            <w:vMerge/>
            <w:noWrap/>
          </w:tcPr>
          <w:p w14:paraId="5FCBC016" w14:textId="77777777" w:rsidR="001174E7" w:rsidRPr="00C05CFC" w:rsidRDefault="001174E7" w:rsidP="001174E7">
            <w:pPr>
              <w:rPr>
                <w:rFonts w:cstheme="minorHAnsi"/>
                <w:sz w:val="22"/>
                <w:szCs w:val="22"/>
              </w:rPr>
            </w:pPr>
          </w:p>
        </w:tc>
      </w:tr>
    </w:tbl>
    <w:p w14:paraId="4B2DBDBD" w14:textId="77777777" w:rsidR="003E4656" w:rsidRDefault="003E4656" w:rsidP="00D81E0D">
      <w:pPr>
        <w:rPr>
          <w:b/>
          <w:bCs/>
        </w:rPr>
      </w:pPr>
    </w:p>
    <w:p w14:paraId="35E61018" w14:textId="77777777" w:rsidR="000E5F83" w:rsidRDefault="000E5F83" w:rsidP="00D81E0D"/>
    <w:p w14:paraId="7A66718B" w14:textId="77777777" w:rsidR="000E5F83" w:rsidRDefault="000E5F83" w:rsidP="00D81E0D"/>
    <w:p w14:paraId="05F94AE3" w14:textId="77777777" w:rsidR="000E5F83" w:rsidRDefault="000E5F83" w:rsidP="00D81E0D"/>
    <w:p w14:paraId="5A7A3DB3" w14:textId="77777777" w:rsidR="000E5F83" w:rsidRDefault="000E5F83" w:rsidP="00D81E0D"/>
    <w:p w14:paraId="28FFCD5D" w14:textId="77777777" w:rsidR="000E5F83" w:rsidRDefault="000E5F83" w:rsidP="00D81E0D"/>
    <w:p w14:paraId="5EDB80B5" w14:textId="77777777" w:rsidR="000E5F83" w:rsidRDefault="000E5F83" w:rsidP="00D81E0D"/>
    <w:p w14:paraId="5BE39C57" w14:textId="77777777" w:rsidR="00D0439A" w:rsidRDefault="00D0439A" w:rsidP="00D81E0D"/>
    <w:p w14:paraId="00FE44D7" w14:textId="08EBDF56" w:rsidR="00695C7B" w:rsidRPr="00186EB2" w:rsidRDefault="00695C7B" w:rsidP="00D81E0D">
      <w:r>
        <w:lastRenderedPageBreak/>
        <w:t xml:space="preserve">Table 3-4 </w:t>
      </w:r>
      <w:r w:rsidRPr="004201C4">
        <w:t xml:space="preserve">Outcome measures </w:t>
      </w:r>
      <w:r w:rsidR="000E5F83">
        <w:t>b</w:t>
      </w:r>
      <w:r w:rsidR="000E5F83" w:rsidRPr="004201C4">
        <w:t>iomechanical</w:t>
      </w:r>
      <w:r w:rsidR="000E5F83">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501"/>
        <w:gridCol w:w="2756"/>
      </w:tblGrid>
      <w:tr w:rsidR="00695C7B" w:rsidRPr="00C05CFC" w14:paraId="5FDD622A" w14:textId="77777777" w:rsidTr="00B635B2">
        <w:trPr>
          <w:trHeight w:val="936"/>
        </w:trPr>
        <w:tc>
          <w:tcPr>
            <w:tcW w:w="1566" w:type="dxa"/>
            <w:tcBorders>
              <w:top w:val="single" w:sz="12" w:space="0" w:color="auto"/>
              <w:bottom w:val="single" w:sz="12" w:space="0" w:color="auto"/>
            </w:tcBorders>
            <w:hideMark/>
          </w:tcPr>
          <w:p w14:paraId="507DE65F" w14:textId="77777777" w:rsidR="00695C7B" w:rsidRPr="00C05CFC" w:rsidRDefault="00695C7B" w:rsidP="00A05687">
            <w:pPr>
              <w:rPr>
                <w:rFonts w:cstheme="minorHAnsi"/>
                <w:b/>
                <w:bCs/>
                <w:sz w:val="22"/>
                <w:szCs w:val="22"/>
              </w:rPr>
            </w:pPr>
            <w:r w:rsidRPr="00C05CFC">
              <w:rPr>
                <w:rFonts w:cstheme="minorHAnsi"/>
                <w:b/>
                <w:bCs/>
                <w:sz w:val="22"/>
                <w:szCs w:val="22"/>
              </w:rPr>
              <w:t xml:space="preserve">Outcome </w:t>
            </w:r>
          </w:p>
          <w:p w14:paraId="08FB9D03" w14:textId="77777777" w:rsidR="00695C7B" w:rsidRPr="00C05CFC" w:rsidRDefault="00695C7B"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37C32F0B" w14:textId="77777777" w:rsidR="00695C7B" w:rsidRPr="00C05CFC" w:rsidRDefault="00695C7B" w:rsidP="00A05687">
            <w:pPr>
              <w:rPr>
                <w:rFonts w:cstheme="minorHAnsi"/>
                <w:b/>
                <w:bCs/>
                <w:sz w:val="22"/>
                <w:szCs w:val="22"/>
              </w:rPr>
            </w:pPr>
            <w:r w:rsidRPr="00C05CFC">
              <w:rPr>
                <w:rFonts w:cstheme="minorHAnsi"/>
                <w:b/>
                <w:bCs/>
                <w:sz w:val="22"/>
                <w:szCs w:val="22"/>
              </w:rPr>
              <w:t>Study</w:t>
            </w:r>
          </w:p>
          <w:p w14:paraId="55F08040" w14:textId="77777777" w:rsidR="00695C7B" w:rsidRPr="00C05CFC" w:rsidRDefault="00695C7B"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06750D7E" w14:textId="77777777" w:rsidR="00695C7B" w:rsidRPr="00C05CFC" w:rsidRDefault="00695C7B" w:rsidP="00A05687">
            <w:pPr>
              <w:rPr>
                <w:rFonts w:cstheme="minorHAnsi"/>
                <w:b/>
                <w:bCs/>
                <w:sz w:val="22"/>
                <w:szCs w:val="22"/>
              </w:rPr>
            </w:pPr>
            <w:r w:rsidRPr="00C05CFC">
              <w:rPr>
                <w:rFonts w:cstheme="minorHAnsi"/>
                <w:b/>
                <w:bCs/>
                <w:sz w:val="22"/>
                <w:szCs w:val="22"/>
              </w:rPr>
              <w:t>Condition</w:t>
            </w:r>
          </w:p>
          <w:p w14:paraId="53934003" w14:textId="77777777" w:rsidR="00695C7B" w:rsidRPr="00C05CFC" w:rsidRDefault="00695C7B"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530B977E" w14:textId="77777777" w:rsidR="00695C7B" w:rsidRPr="00C05CFC" w:rsidRDefault="00695C7B" w:rsidP="00A05687">
            <w:pPr>
              <w:rPr>
                <w:rFonts w:cstheme="minorHAnsi"/>
                <w:b/>
                <w:bCs/>
                <w:sz w:val="22"/>
                <w:szCs w:val="22"/>
              </w:rPr>
            </w:pPr>
            <w:r w:rsidRPr="00C05CFC">
              <w:rPr>
                <w:rFonts w:cstheme="minorHAnsi"/>
                <w:b/>
                <w:bCs/>
                <w:sz w:val="22"/>
                <w:szCs w:val="22"/>
              </w:rPr>
              <w:t xml:space="preserve">Group </w:t>
            </w:r>
          </w:p>
          <w:p w14:paraId="7EBFA5E5" w14:textId="77777777" w:rsidR="00695C7B" w:rsidRPr="00C05CFC" w:rsidRDefault="00695C7B"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194C3C54" w14:textId="77777777" w:rsidR="00695C7B" w:rsidRPr="00C05CFC" w:rsidRDefault="00695C7B" w:rsidP="00A05687">
            <w:pPr>
              <w:rPr>
                <w:rFonts w:cstheme="minorHAnsi"/>
                <w:b/>
                <w:bCs/>
                <w:sz w:val="22"/>
                <w:szCs w:val="22"/>
              </w:rPr>
            </w:pPr>
            <w:r w:rsidRPr="00C05CFC">
              <w:rPr>
                <w:rFonts w:cstheme="minorHAnsi"/>
                <w:b/>
                <w:bCs/>
                <w:sz w:val="22"/>
                <w:szCs w:val="22"/>
              </w:rPr>
              <w:t>Baseline</w:t>
            </w:r>
          </w:p>
          <w:p w14:paraId="1CB318FE" w14:textId="77777777" w:rsidR="00695C7B" w:rsidRPr="00C05CFC" w:rsidRDefault="00695C7B" w:rsidP="00A05687">
            <w:pPr>
              <w:rPr>
                <w:rFonts w:cstheme="minorHAnsi"/>
                <w:b/>
                <w:bCs/>
                <w:sz w:val="22"/>
                <w:szCs w:val="22"/>
              </w:rPr>
            </w:pPr>
            <w:r w:rsidRPr="00C05CFC">
              <w:rPr>
                <w:rFonts w:cstheme="minorHAnsi"/>
                <w:b/>
                <w:bCs/>
                <w:sz w:val="22"/>
                <w:szCs w:val="22"/>
              </w:rPr>
              <w:t xml:space="preserve"> Mean </w:t>
            </w:r>
          </w:p>
          <w:p w14:paraId="1DD27DC6" w14:textId="77777777" w:rsidR="00695C7B" w:rsidRPr="00C05CFC" w:rsidRDefault="00695C7B" w:rsidP="00A05687">
            <w:pPr>
              <w:rPr>
                <w:rFonts w:cstheme="minorHAnsi"/>
                <w:b/>
                <w:bCs/>
                <w:sz w:val="22"/>
                <w:szCs w:val="22"/>
              </w:rPr>
            </w:pPr>
            <w:r w:rsidRPr="00C05CFC">
              <w:rPr>
                <w:rFonts w:cstheme="minorHAnsi"/>
                <w:b/>
                <w:bCs/>
                <w:sz w:val="22"/>
                <w:szCs w:val="22"/>
              </w:rPr>
              <w:t>(SD +/-)</w:t>
            </w:r>
          </w:p>
        </w:tc>
        <w:tc>
          <w:tcPr>
            <w:tcW w:w="1501" w:type="dxa"/>
            <w:tcBorders>
              <w:top w:val="single" w:sz="12" w:space="0" w:color="auto"/>
              <w:bottom w:val="single" w:sz="12" w:space="0" w:color="auto"/>
            </w:tcBorders>
            <w:hideMark/>
          </w:tcPr>
          <w:p w14:paraId="2F2FE2EE" w14:textId="77777777" w:rsidR="00695C7B" w:rsidRPr="00C05CFC" w:rsidRDefault="00695C7B" w:rsidP="00A05687">
            <w:pPr>
              <w:rPr>
                <w:rFonts w:cstheme="minorHAnsi"/>
                <w:b/>
                <w:bCs/>
                <w:sz w:val="22"/>
                <w:szCs w:val="22"/>
              </w:rPr>
            </w:pPr>
            <w:r w:rsidRPr="00C05CFC">
              <w:rPr>
                <w:rFonts w:cstheme="minorHAnsi"/>
                <w:b/>
                <w:bCs/>
                <w:sz w:val="22"/>
                <w:szCs w:val="22"/>
              </w:rPr>
              <w:t>Final</w:t>
            </w:r>
          </w:p>
          <w:p w14:paraId="5B21A1AC" w14:textId="77777777" w:rsidR="00695C7B" w:rsidRPr="00C05CFC" w:rsidRDefault="00695C7B" w:rsidP="00A05687">
            <w:pPr>
              <w:rPr>
                <w:rFonts w:cstheme="minorHAnsi"/>
                <w:b/>
                <w:bCs/>
                <w:sz w:val="22"/>
                <w:szCs w:val="22"/>
              </w:rPr>
            </w:pPr>
            <w:r w:rsidRPr="00C05CFC">
              <w:rPr>
                <w:rFonts w:cstheme="minorHAnsi"/>
                <w:b/>
                <w:bCs/>
                <w:sz w:val="22"/>
                <w:szCs w:val="22"/>
              </w:rPr>
              <w:t xml:space="preserve">Mean </w:t>
            </w:r>
          </w:p>
          <w:p w14:paraId="34441BD3" w14:textId="77777777" w:rsidR="00695C7B" w:rsidRPr="00C05CFC" w:rsidRDefault="00695C7B" w:rsidP="00A05687">
            <w:pPr>
              <w:rPr>
                <w:rFonts w:cstheme="minorHAnsi"/>
                <w:b/>
                <w:bCs/>
                <w:sz w:val="22"/>
                <w:szCs w:val="22"/>
              </w:rPr>
            </w:pPr>
            <w:r w:rsidRPr="00C05CFC">
              <w:rPr>
                <w:rFonts w:cstheme="minorHAnsi"/>
                <w:b/>
                <w:bCs/>
                <w:sz w:val="22"/>
                <w:szCs w:val="22"/>
              </w:rPr>
              <w:t>(SD +/-)</w:t>
            </w:r>
          </w:p>
        </w:tc>
        <w:tc>
          <w:tcPr>
            <w:tcW w:w="2756" w:type="dxa"/>
            <w:tcBorders>
              <w:top w:val="single" w:sz="12" w:space="0" w:color="auto"/>
              <w:bottom w:val="single" w:sz="12" w:space="0" w:color="auto"/>
            </w:tcBorders>
          </w:tcPr>
          <w:p w14:paraId="33EC4D69" w14:textId="77777777" w:rsidR="00695C7B" w:rsidRPr="00C05CFC" w:rsidRDefault="00695C7B" w:rsidP="00A05687">
            <w:pPr>
              <w:rPr>
                <w:rFonts w:cstheme="minorHAnsi"/>
                <w:b/>
                <w:bCs/>
                <w:sz w:val="22"/>
                <w:szCs w:val="22"/>
              </w:rPr>
            </w:pPr>
            <w:r w:rsidRPr="00C05CFC">
              <w:rPr>
                <w:rFonts w:cstheme="minorHAnsi"/>
                <w:b/>
                <w:bCs/>
                <w:sz w:val="22"/>
                <w:szCs w:val="22"/>
              </w:rPr>
              <w:t>Statistical Result</w:t>
            </w:r>
          </w:p>
          <w:p w14:paraId="0B62943B" w14:textId="77777777" w:rsidR="00695C7B" w:rsidRPr="00C05CFC" w:rsidRDefault="00695C7B" w:rsidP="00A05687">
            <w:pPr>
              <w:rPr>
                <w:rFonts w:cstheme="minorHAnsi"/>
                <w:b/>
                <w:bCs/>
                <w:sz w:val="22"/>
                <w:szCs w:val="22"/>
              </w:rPr>
            </w:pPr>
            <w:r w:rsidRPr="00C05CFC">
              <w:rPr>
                <w:rFonts w:cstheme="minorHAnsi"/>
                <w:b/>
                <w:bCs/>
                <w:sz w:val="22"/>
                <w:szCs w:val="22"/>
              </w:rPr>
              <w:t>(Significant values given in bold)</w:t>
            </w:r>
          </w:p>
        </w:tc>
      </w:tr>
      <w:tr w:rsidR="00695C7B" w:rsidRPr="00C05CFC" w14:paraId="3FD9AFC1"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4B0BD114" w14:textId="77777777" w:rsidR="00695C7B" w:rsidRPr="00C05CFC" w:rsidRDefault="00695C7B" w:rsidP="00A05687">
            <w:pPr>
              <w:jc w:val="center"/>
              <w:rPr>
                <w:rFonts w:cstheme="minorHAnsi"/>
                <w:b/>
                <w:bCs/>
                <w:sz w:val="22"/>
                <w:szCs w:val="22"/>
              </w:rPr>
            </w:pPr>
            <w:r w:rsidRPr="00C05CFC">
              <w:rPr>
                <w:rFonts w:cstheme="minorHAnsi"/>
                <w:b/>
                <w:bCs/>
                <w:sz w:val="22"/>
                <w:szCs w:val="22"/>
              </w:rPr>
              <w:t>Functional Stability Therapeutic Footwear</w:t>
            </w:r>
          </w:p>
          <w:p w14:paraId="1F60D4B8" w14:textId="77777777" w:rsidR="00695C7B" w:rsidRPr="00C05CFC" w:rsidRDefault="00695C7B" w:rsidP="00A05687">
            <w:pPr>
              <w:jc w:val="center"/>
              <w:rPr>
                <w:rFonts w:cstheme="minorHAnsi"/>
                <w:b/>
                <w:bCs/>
                <w:sz w:val="22"/>
                <w:szCs w:val="22"/>
              </w:rPr>
            </w:pPr>
          </w:p>
          <w:p w14:paraId="60CD5243" w14:textId="77777777" w:rsidR="00695C7B" w:rsidRPr="00C05CFC" w:rsidRDefault="00695C7B" w:rsidP="00A05687">
            <w:pPr>
              <w:rPr>
                <w:rFonts w:cstheme="minorHAnsi"/>
                <w:b/>
                <w:bCs/>
                <w:sz w:val="22"/>
                <w:szCs w:val="22"/>
              </w:rPr>
            </w:pPr>
          </w:p>
        </w:tc>
      </w:tr>
      <w:tr w:rsidR="00695C7B" w:rsidRPr="00C05CFC" w14:paraId="22AE26C2" w14:textId="77777777" w:rsidTr="00A05687">
        <w:trPr>
          <w:trHeight w:val="340"/>
        </w:trPr>
        <w:tc>
          <w:tcPr>
            <w:tcW w:w="13950" w:type="dxa"/>
            <w:gridSpan w:val="7"/>
            <w:tcBorders>
              <w:top w:val="single" w:sz="12" w:space="0" w:color="auto"/>
              <w:bottom w:val="double" w:sz="4" w:space="0" w:color="auto"/>
            </w:tcBorders>
            <w:hideMark/>
          </w:tcPr>
          <w:p w14:paraId="1D3849AB" w14:textId="77777777" w:rsidR="00695C7B" w:rsidRPr="00C05CFC" w:rsidRDefault="00695C7B" w:rsidP="00A05687">
            <w:pPr>
              <w:rPr>
                <w:rFonts w:cstheme="minorHAnsi"/>
                <w:b/>
                <w:bCs/>
                <w:sz w:val="22"/>
                <w:szCs w:val="22"/>
              </w:rPr>
            </w:pPr>
            <w:r w:rsidRPr="00C05CFC">
              <w:rPr>
                <w:rFonts w:cstheme="minorHAnsi"/>
                <w:b/>
                <w:bCs/>
                <w:sz w:val="22"/>
                <w:szCs w:val="22"/>
              </w:rPr>
              <w:t>Kinematic</w:t>
            </w:r>
          </w:p>
          <w:p w14:paraId="136EF4B3" w14:textId="77777777" w:rsidR="00695C7B" w:rsidRPr="00C05CFC" w:rsidRDefault="00695C7B" w:rsidP="00A05687">
            <w:pPr>
              <w:rPr>
                <w:rFonts w:cstheme="minorHAnsi"/>
                <w:b/>
                <w:bCs/>
                <w:sz w:val="22"/>
                <w:szCs w:val="22"/>
              </w:rPr>
            </w:pPr>
          </w:p>
        </w:tc>
      </w:tr>
      <w:tr w:rsidR="00695C7B" w:rsidRPr="00C05CFC" w14:paraId="317FA49E" w14:textId="77777777" w:rsidTr="00B635B2">
        <w:trPr>
          <w:trHeight w:val="540"/>
        </w:trPr>
        <w:tc>
          <w:tcPr>
            <w:tcW w:w="1566" w:type="dxa"/>
            <w:vMerge w:val="restart"/>
            <w:tcBorders>
              <w:top w:val="double" w:sz="4" w:space="0" w:color="auto"/>
            </w:tcBorders>
            <w:hideMark/>
          </w:tcPr>
          <w:p w14:paraId="0E11AF01" w14:textId="77777777" w:rsidR="00695C7B" w:rsidRPr="00C05CFC" w:rsidRDefault="00695C7B" w:rsidP="00A05687">
            <w:pPr>
              <w:rPr>
                <w:rFonts w:cstheme="minorHAnsi"/>
                <w:b/>
                <w:bCs/>
                <w:sz w:val="22"/>
                <w:szCs w:val="22"/>
              </w:rPr>
            </w:pPr>
            <w:r w:rsidRPr="00C05CFC">
              <w:rPr>
                <w:rFonts w:cstheme="minorHAnsi"/>
                <w:b/>
                <w:bCs/>
                <w:sz w:val="22"/>
                <w:szCs w:val="22"/>
              </w:rPr>
              <w:t>Angle of gait (°)</w:t>
            </w:r>
          </w:p>
          <w:p w14:paraId="57737AA0"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04342DFC"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60D4D890"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6084F91B"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6855771E"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31C7B2D5"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552475A9"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72C2BDE4"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33FBCA71" w14:textId="77777777" w:rsidR="00695C7B" w:rsidRPr="00C05CFC" w:rsidRDefault="00695C7B" w:rsidP="00A05687">
            <w:pPr>
              <w:rPr>
                <w:rFonts w:cstheme="minorHAnsi"/>
                <w:b/>
                <w:bCs/>
                <w:sz w:val="22"/>
                <w:szCs w:val="22"/>
              </w:rPr>
            </w:pPr>
            <w:r w:rsidRPr="00C05CFC">
              <w:rPr>
                <w:rFonts w:cstheme="minorHAnsi"/>
                <w:b/>
                <w:bCs/>
                <w:sz w:val="22"/>
                <w:szCs w:val="22"/>
              </w:rPr>
              <w:t> </w:t>
            </w:r>
          </w:p>
        </w:tc>
        <w:tc>
          <w:tcPr>
            <w:tcW w:w="1448" w:type="dxa"/>
            <w:vMerge w:val="restart"/>
            <w:tcBorders>
              <w:top w:val="single" w:sz="12" w:space="0" w:color="auto"/>
            </w:tcBorders>
            <w:hideMark/>
          </w:tcPr>
          <w:p w14:paraId="5D921935" w14:textId="77777777" w:rsidR="00695C7B" w:rsidRPr="00C05CFC" w:rsidRDefault="00695C7B" w:rsidP="00A05687">
            <w:pPr>
              <w:rPr>
                <w:rFonts w:cstheme="minorHAnsi"/>
                <w:b/>
                <w:bCs/>
                <w:sz w:val="22"/>
                <w:szCs w:val="22"/>
              </w:rPr>
            </w:pPr>
            <w:proofErr w:type="spellStart"/>
            <w:r w:rsidRPr="00C05CFC">
              <w:rPr>
                <w:rFonts w:cstheme="minorHAnsi"/>
                <w:b/>
                <w:bCs/>
                <w:sz w:val="22"/>
                <w:szCs w:val="22"/>
              </w:rPr>
              <w:t>Knittel</w:t>
            </w:r>
            <w:proofErr w:type="spellEnd"/>
            <w:r w:rsidRPr="00C05CFC">
              <w:rPr>
                <w:rFonts w:cstheme="minorHAnsi"/>
                <w:b/>
                <w:bCs/>
                <w:sz w:val="22"/>
                <w:szCs w:val="22"/>
              </w:rPr>
              <w:t xml:space="preserve"> and </w:t>
            </w:r>
            <w:proofErr w:type="spellStart"/>
            <w:r w:rsidRPr="00C05CFC">
              <w:rPr>
                <w:rFonts w:cstheme="minorHAnsi"/>
                <w:b/>
                <w:bCs/>
                <w:sz w:val="22"/>
                <w:szCs w:val="22"/>
              </w:rPr>
              <w:t>Staheli</w:t>
            </w:r>
            <w:proofErr w:type="spellEnd"/>
            <w:r w:rsidRPr="00C05CFC">
              <w:rPr>
                <w:rFonts w:cstheme="minorHAnsi"/>
                <w:b/>
                <w:bCs/>
                <w:sz w:val="22"/>
                <w:szCs w:val="22"/>
              </w:rPr>
              <w:t xml:space="preserve"> (1976)</w:t>
            </w:r>
          </w:p>
          <w:p w14:paraId="48DDDD05"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0274EFB2"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5B1C4233"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662483C1"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21DF832B"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16B7CC5C"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2427A0B1"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1F4C73C7"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53026C17" w14:textId="77777777" w:rsidR="00695C7B" w:rsidRPr="00C05CFC" w:rsidRDefault="00695C7B" w:rsidP="00A05687">
            <w:pPr>
              <w:rPr>
                <w:rFonts w:cstheme="minorHAnsi"/>
                <w:b/>
                <w:bCs/>
                <w:sz w:val="22"/>
                <w:szCs w:val="22"/>
              </w:rPr>
            </w:pPr>
            <w:r w:rsidRPr="00C05CFC">
              <w:rPr>
                <w:rFonts w:cstheme="minorHAnsi"/>
                <w:b/>
                <w:bCs/>
                <w:sz w:val="22"/>
                <w:szCs w:val="22"/>
              </w:rPr>
              <w:t> </w:t>
            </w:r>
          </w:p>
          <w:p w14:paraId="1EF97D2F" w14:textId="77777777" w:rsidR="00695C7B" w:rsidRPr="00C05CFC" w:rsidRDefault="00695C7B" w:rsidP="00A05687">
            <w:pPr>
              <w:rPr>
                <w:rFonts w:cstheme="minorHAnsi"/>
                <w:sz w:val="22"/>
                <w:szCs w:val="22"/>
              </w:rPr>
            </w:pPr>
            <w:r w:rsidRPr="00C05CFC">
              <w:rPr>
                <w:rFonts w:cstheme="minorHAnsi"/>
                <w:sz w:val="22"/>
                <w:szCs w:val="22"/>
              </w:rPr>
              <w:t> </w:t>
            </w:r>
          </w:p>
        </w:tc>
        <w:tc>
          <w:tcPr>
            <w:tcW w:w="1563" w:type="dxa"/>
            <w:vMerge w:val="restart"/>
            <w:tcBorders>
              <w:top w:val="single" w:sz="12" w:space="0" w:color="auto"/>
            </w:tcBorders>
            <w:hideMark/>
          </w:tcPr>
          <w:p w14:paraId="64442AD8" w14:textId="77777777" w:rsidR="00695C7B" w:rsidRPr="00C05CFC" w:rsidRDefault="00695C7B" w:rsidP="00A05687">
            <w:pPr>
              <w:rPr>
                <w:rFonts w:cstheme="minorHAnsi"/>
                <w:sz w:val="22"/>
                <w:szCs w:val="22"/>
              </w:rPr>
            </w:pPr>
            <w:r w:rsidRPr="00C05CFC">
              <w:rPr>
                <w:rFonts w:cstheme="minorHAnsi"/>
                <w:sz w:val="22"/>
                <w:szCs w:val="22"/>
              </w:rPr>
              <w:t xml:space="preserve">In toeing </w:t>
            </w:r>
          </w:p>
          <w:p w14:paraId="262C9835" w14:textId="77777777" w:rsidR="00695C7B" w:rsidRPr="00C05CFC" w:rsidRDefault="00695C7B" w:rsidP="00A05687">
            <w:pPr>
              <w:rPr>
                <w:rFonts w:cstheme="minorHAnsi"/>
                <w:sz w:val="22"/>
                <w:szCs w:val="22"/>
              </w:rPr>
            </w:pPr>
            <w:r w:rsidRPr="00C05CFC">
              <w:rPr>
                <w:rFonts w:cstheme="minorHAnsi"/>
                <w:sz w:val="22"/>
                <w:szCs w:val="22"/>
              </w:rPr>
              <w:t> </w:t>
            </w:r>
          </w:p>
          <w:p w14:paraId="17D7E6C6" w14:textId="77777777" w:rsidR="00695C7B" w:rsidRPr="00C05CFC" w:rsidRDefault="00695C7B" w:rsidP="00A05687">
            <w:pPr>
              <w:rPr>
                <w:rFonts w:cstheme="minorHAnsi"/>
                <w:sz w:val="22"/>
                <w:szCs w:val="22"/>
              </w:rPr>
            </w:pPr>
            <w:r w:rsidRPr="00C05CFC">
              <w:rPr>
                <w:rFonts w:cstheme="minorHAnsi"/>
                <w:sz w:val="22"/>
                <w:szCs w:val="22"/>
              </w:rPr>
              <w:t> </w:t>
            </w:r>
          </w:p>
          <w:p w14:paraId="50BCF246" w14:textId="77777777" w:rsidR="00695C7B" w:rsidRPr="00C05CFC" w:rsidRDefault="00695C7B" w:rsidP="00A05687">
            <w:pPr>
              <w:rPr>
                <w:rFonts w:cstheme="minorHAnsi"/>
                <w:sz w:val="22"/>
                <w:szCs w:val="22"/>
              </w:rPr>
            </w:pPr>
            <w:r w:rsidRPr="00C05CFC">
              <w:rPr>
                <w:rFonts w:cstheme="minorHAnsi"/>
                <w:sz w:val="22"/>
                <w:szCs w:val="22"/>
              </w:rPr>
              <w:t> </w:t>
            </w:r>
          </w:p>
          <w:p w14:paraId="7BA7580B" w14:textId="77777777" w:rsidR="00695C7B" w:rsidRPr="00C05CFC" w:rsidRDefault="00695C7B" w:rsidP="00A05687">
            <w:pPr>
              <w:rPr>
                <w:rFonts w:cstheme="minorHAnsi"/>
                <w:sz w:val="22"/>
                <w:szCs w:val="22"/>
              </w:rPr>
            </w:pPr>
            <w:r w:rsidRPr="00C05CFC">
              <w:rPr>
                <w:rFonts w:cstheme="minorHAnsi"/>
                <w:sz w:val="22"/>
                <w:szCs w:val="22"/>
              </w:rPr>
              <w:t> </w:t>
            </w:r>
          </w:p>
          <w:p w14:paraId="5DE99E6C" w14:textId="77777777" w:rsidR="00695C7B" w:rsidRPr="00C05CFC" w:rsidRDefault="00695C7B" w:rsidP="00A05687">
            <w:pPr>
              <w:rPr>
                <w:rFonts w:cstheme="minorHAnsi"/>
                <w:sz w:val="22"/>
                <w:szCs w:val="22"/>
              </w:rPr>
            </w:pPr>
            <w:r w:rsidRPr="00C05CFC">
              <w:rPr>
                <w:rFonts w:cstheme="minorHAnsi"/>
                <w:sz w:val="22"/>
                <w:szCs w:val="22"/>
              </w:rPr>
              <w:t> </w:t>
            </w:r>
          </w:p>
          <w:p w14:paraId="666F7BF6" w14:textId="77777777" w:rsidR="00695C7B" w:rsidRPr="00C05CFC" w:rsidRDefault="00695C7B" w:rsidP="00A05687">
            <w:pPr>
              <w:rPr>
                <w:rFonts w:cstheme="minorHAnsi"/>
                <w:sz w:val="22"/>
                <w:szCs w:val="22"/>
              </w:rPr>
            </w:pPr>
            <w:r w:rsidRPr="00C05CFC">
              <w:rPr>
                <w:rFonts w:cstheme="minorHAnsi"/>
                <w:sz w:val="22"/>
                <w:szCs w:val="22"/>
              </w:rPr>
              <w:t> </w:t>
            </w:r>
          </w:p>
          <w:p w14:paraId="5DF36754" w14:textId="77777777" w:rsidR="00695C7B" w:rsidRPr="00C05CFC" w:rsidRDefault="00695C7B" w:rsidP="00A05687">
            <w:pPr>
              <w:rPr>
                <w:rFonts w:cstheme="minorHAnsi"/>
                <w:sz w:val="22"/>
                <w:szCs w:val="22"/>
              </w:rPr>
            </w:pPr>
            <w:r w:rsidRPr="00C05CFC">
              <w:rPr>
                <w:rFonts w:cstheme="minorHAnsi"/>
                <w:sz w:val="22"/>
                <w:szCs w:val="22"/>
              </w:rPr>
              <w:t> </w:t>
            </w:r>
          </w:p>
          <w:p w14:paraId="5DCFEEFC" w14:textId="77777777" w:rsidR="00695C7B" w:rsidRPr="00C05CFC" w:rsidRDefault="00695C7B" w:rsidP="00A05687">
            <w:pPr>
              <w:rPr>
                <w:rFonts w:cstheme="minorHAnsi"/>
                <w:sz w:val="22"/>
                <w:szCs w:val="22"/>
              </w:rPr>
            </w:pPr>
            <w:r w:rsidRPr="00C05CFC">
              <w:rPr>
                <w:rFonts w:cstheme="minorHAnsi"/>
                <w:sz w:val="22"/>
                <w:szCs w:val="22"/>
              </w:rPr>
              <w:t> </w:t>
            </w:r>
          </w:p>
          <w:p w14:paraId="0D1021DA" w14:textId="77777777" w:rsidR="00695C7B" w:rsidRPr="00C05CFC" w:rsidRDefault="00695C7B" w:rsidP="00A05687">
            <w:pPr>
              <w:rPr>
                <w:rFonts w:cstheme="minorHAnsi"/>
                <w:sz w:val="22"/>
                <w:szCs w:val="22"/>
              </w:rPr>
            </w:pPr>
            <w:r w:rsidRPr="00C05CFC">
              <w:rPr>
                <w:rFonts w:cstheme="minorHAnsi"/>
                <w:sz w:val="22"/>
                <w:szCs w:val="22"/>
              </w:rPr>
              <w:t> </w:t>
            </w:r>
          </w:p>
        </w:tc>
        <w:tc>
          <w:tcPr>
            <w:tcW w:w="3676" w:type="dxa"/>
            <w:tcBorders>
              <w:top w:val="single" w:sz="12" w:space="0" w:color="auto"/>
            </w:tcBorders>
            <w:hideMark/>
          </w:tcPr>
          <w:p w14:paraId="3EEF55AD" w14:textId="77777777" w:rsidR="00695C7B" w:rsidRPr="00C05CFC" w:rsidRDefault="00695C7B" w:rsidP="00A05687">
            <w:pPr>
              <w:rPr>
                <w:rFonts w:cstheme="minorHAnsi"/>
                <w:sz w:val="22"/>
                <w:szCs w:val="22"/>
              </w:rPr>
            </w:pPr>
            <w:r w:rsidRPr="00C05CFC">
              <w:rPr>
                <w:rFonts w:cstheme="minorHAnsi"/>
                <w:sz w:val="22"/>
                <w:szCs w:val="22"/>
              </w:rPr>
              <w:t>SSF</w:t>
            </w:r>
          </w:p>
        </w:tc>
        <w:tc>
          <w:tcPr>
            <w:tcW w:w="1440" w:type="dxa"/>
            <w:tcBorders>
              <w:top w:val="single" w:sz="12" w:space="0" w:color="auto"/>
            </w:tcBorders>
            <w:hideMark/>
          </w:tcPr>
          <w:p w14:paraId="7EB6B180"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7.3 (11.9)</w:t>
            </w:r>
          </w:p>
        </w:tc>
        <w:tc>
          <w:tcPr>
            <w:tcW w:w="1501" w:type="dxa"/>
            <w:tcBorders>
              <w:top w:val="single" w:sz="12" w:space="0" w:color="auto"/>
            </w:tcBorders>
            <w:hideMark/>
          </w:tcPr>
          <w:p w14:paraId="41C46BAB" w14:textId="77777777" w:rsidR="00695C7B" w:rsidRPr="00C05CFC" w:rsidRDefault="00695C7B" w:rsidP="00A05687">
            <w:pPr>
              <w:rPr>
                <w:rFonts w:cstheme="minorHAnsi"/>
                <w:sz w:val="22"/>
                <w:szCs w:val="22"/>
              </w:rPr>
            </w:pPr>
            <w:r w:rsidRPr="00C05CFC">
              <w:rPr>
                <w:rFonts w:cstheme="minorHAnsi"/>
                <w:sz w:val="22"/>
                <w:szCs w:val="22"/>
              </w:rPr>
              <w:t> </w:t>
            </w:r>
          </w:p>
        </w:tc>
        <w:tc>
          <w:tcPr>
            <w:tcW w:w="2756" w:type="dxa"/>
            <w:tcBorders>
              <w:top w:val="double" w:sz="4" w:space="0" w:color="auto"/>
            </w:tcBorders>
          </w:tcPr>
          <w:p w14:paraId="276355D1" w14:textId="77777777" w:rsidR="00695C7B" w:rsidRPr="00C05CFC" w:rsidRDefault="00695C7B" w:rsidP="00A05687">
            <w:pPr>
              <w:rPr>
                <w:rFonts w:cstheme="minorHAnsi"/>
                <w:sz w:val="22"/>
                <w:szCs w:val="22"/>
              </w:rPr>
            </w:pPr>
            <w:r w:rsidRPr="00C05CFC">
              <w:rPr>
                <w:rFonts w:cstheme="minorHAnsi"/>
                <w:sz w:val="22"/>
                <w:szCs w:val="22"/>
              </w:rPr>
              <w:t>ANOVA:</w:t>
            </w:r>
          </w:p>
          <w:p w14:paraId="28DFEC79" w14:textId="77777777" w:rsidR="00695C7B" w:rsidRPr="00C05CFC" w:rsidRDefault="00695C7B" w:rsidP="00A05687">
            <w:pPr>
              <w:rPr>
                <w:rFonts w:cstheme="minorHAnsi"/>
                <w:b/>
                <w:bCs/>
                <w:sz w:val="22"/>
                <w:szCs w:val="22"/>
              </w:rPr>
            </w:pPr>
            <w:r w:rsidRPr="00C05CFC">
              <w:rPr>
                <w:rFonts w:cstheme="minorHAnsi"/>
                <w:b/>
                <w:bCs/>
                <w:sz w:val="22"/>
                <w:szCs w:val="22"/>
              </w:rPr>
              <w:t>p&lt;0.05</w:t>
            </w:r>
          </w:p>
        </w:tc>
      </w:tr>
      <w:tr w:rsidR="00695C7B" w:rsidRPr="00C05CFC" w14:paraId="0A08EEBF" w14:textId="77777777" w:rsidTr="00B635B2">
        <w:trPr>
          <w:trHeight w:val="320"/>
        </w:trPr>
        <w:tc>
          <w:tcPr>
            <w:tcW w:w="1566" w:type="dxa"/>
            <w:vMerge/>
            <w:hideMark/>
          </w:tcPr>
          <w:p w14:paraId="08DAFFE4" w14:textId="77777777" w:rsidR="00695C7B" w:rsidRPr="00C05CFC" w:rsidRDefault="00695C7B" w:rsidP="00A05687">
            <w:pPr>
              <w:rPr>
                <w:rFonts w:cstheme="minorHAnsi"/>
                <w:b/>
                <w:bCs/>
                <w:sz w:val="22"/>
                <w:szCs w:val="22"/>
              </w:rPr>
            </w:pPr>
          </w:p>
        </w:tc>
        <w:tc>
          <w:tcPr>
            <w:tcW w:w="1448" w:type="dxa"/>
            <w:vMerge/>
            <w:hideMark/>
          </w:tcPr>
          <w:p w14:paraId="54979409" w14:textId="77777777" w:rsidR="00695C7B" w:rsidRPr="00C05CFC" w:rsidRDefault="00695C7B" w:rsidP="00A05687">
            <w:pPr>
              <w:rPr>
                <w:rFonts w:cstheme="minorHAnsi"/>
                <w:b/>
                <w:bCs/>
                <w:sz w:val="22"/>
                <w:szCs w:val="22"/>
              </w:rPr>
            </w:pPr>
          </w:p>
        </w:tc>
        <w:tc>
          <w:tcPr>
            <w:tcW w:w="1563" w:type="dxa"/>
            <w:vMerge/>
            <w:hideMark/>
          </w:tcPr>
          <w:p w14:paraId="5616FEAD" w14:textId="77777777" w:rsidR="00695C7B" w:rsidRPr="00C05CFC" w:rsidRDefault="00695C7B" w:rsidP="00A05687">
            <w:pPr>
              <w:rPr>
                <w:rFonts w:cstheme="minorHAnsi"/>
                <w:sz w:val="22"/>
                <w:szCs w:val="22"/>
              </w:rPr>
            </w:pPr>
          </w:p>
        </w:tc>
        <w:tc>
          <w:tcPr>
            <w:tcW w:w="3676" w:type="dxa"/>
            <w:hideMark/>
          </w:tcPr>
          <w:p w14:paraId="4B3511C8" w14:textId="77777777" w:rsidR="00695C7B" w:rsidRPr="00C05CFC" w:rsidRDefault="00695C7B" w:rsidP="00A05687">
            <w:pPr>
              <w:rPr>
                <w:rFonts w:cstheme="minorHAnsi"/>
                <w:sz w:val="22"/>
                <w:szCs w:val="22"/>
              </w:rPr>
            </w:pPr>
            <w:r w:rsidRPr="00C05CFC">
              <w:rPr>
                <w:rFonts w:cstheme="minorHAnsi"/>
                <w:sz w:val="22"/>
                <w:szCs w:val="22"/>
              </w:rPr>
              <w:t>FSTF1</w:t>
            </w:r>
          </w:p>
        </w:tc>
        <w:tc>
          <w:tcPr>
            <w:tcW w:w="1440" w:type="dxa"/>
            <w:hideMark/>
          </w:tcPr>
          <w:p w14:paraId="4DF804D1"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3EDD93A0"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8.3 (12.4)</w:t>
            </w:r>
          </w:p>
        </w:tc>
        <w:tc>
          <w:tcPr>
            <w:tcW w:w="2756" w:type="dxa"/>
            <w:vMerge w:val="restart"/>
          </w:tcPr>
          <w:p w14:paraId="557548D3" w14:textId="77777777" w:rsidR="00695C7B" w:rsidRPr="00C05CFC" w:rsidRDefault="00695C7B" w:rsidP="00A05687">
            <w:pPr>
              <w:rPr>
                <w:rFonts w:cstheme="minorHAnsi"/>
                <w:sz w:val="22"/>
                <w:szCs w:val="22"/>
              </w:rPr>
            </w:pPr>
            <w:r w:rsidRPr="00C05CFC">
              <w:rPr>
                <w:rFonts w:cstheme="minorHAnsi"/>
                <w:sz w:val="22"/>
                <w:szCs w:val="22"/>
              </w:rPr>
              <w:t>Post hoc</w:t>
            </w:r>
          </w:p>
          <w:p w14:paraId="0F77AF7B" w14:textId="77777777" w:rsidR="00695C7B" w:rsidRPr="00C05CFC" w:rsidRDefault="00695C7B" w:rsidP="00A05687">
            <w:pPr>
              <w:rPr>
                <w:rFonts w:cstheme="minorHAnsi"/>
                <w:sz w:val="22"/>
                <w:szCs w:val="22"/>
              </w:rPr>
            </w:pPr>
          </w:p>
          <w:p w14:paraId="7D93B994" w14:textId="77777777" w:rsidR="00695C7B" w:rsidRPr="00C05CFC" w:rsidRDefault="00695C7B" w:rsidP="00A05687">
            <w:pPr>
              <w:rPr>
                <w:rFonts w:cstheme="minorHAnsi"/>
                <w:b/>
                <w:bCs/>
                <w:sz w:val="22"/>
                <w:szCs w:val="22"/>
              </w:rPr>
            </w:pPr>
            <w:r w:rsidRPr="00C05CFC">
              <w:rPr>
                <w:rFonts w:cstheme="minorHAnsi"/>
                <w:sz w:val="22"/>
                <w:szCs w:val="22"/>
              </w:rPr>
              <w:t xml:space="preserve">FSTF1 vs. SSF </w:t>
            </w:r>
            <w:r w:rsidRPr="00C05CFC">
              <w:rPr>
                <w:rFonts w:cstheme="minorHAnsi"/>
                <w:b/>
                <w:bCs/>
                <w:sz w:val="22"/>
                <w:szCs w:val="22"/>
              </w:rPr>
              <w:t xml:space="preserve">p&lt;0.05 </w:t>
            </w:r>
          </w:p>
          <w:p w14:paraId="27434FF0" w14:textId="77777777" w:rsidR="00695C7B" w:rsidRPr="00C05CFC" w:rsidRDefault="00695C7B" w:rsidP="00A05687">
            <w:pPr>
              <w:rPr>
                <w:rFonts w:cstheme="minorHAnsi"/>
                <w:sz w:val="22"/>
                <w:szCs w:val="22"/>
              </w:rPr>
            </w:pPr>
          </w:p>
          <w:p w14:paraId="5C5E76B0" w14:textId="77777777" w:rsidR="00695C7B" w:rsidRPr="00C05CFC" w:rsidRDefault="00695C7B" w:rsidP="00A05687">
            <w:pPr>
              <w:rPr>
                <w:rFonts w:cstheme="minorHAnsi"/>
                <w:b/>
                <w:bCs/>
                <w:sz w:val="22"/>
                <w:szCs w:val="22"/>
              </w:rPr>
            </w:pPr>
            <w:r w:rsidRPr="00C05CFC">
              <w:rPr>
                <w:rFonts w:cstheme="minorHAnsi"/>
                <w:sz w:val="22"/>
                <w:szCs w:val="22"/>
              </w:rPr>
              <w:t xml:space="preserve">FSTF7 vs. SSF </w:t>
            </w:r>
            <w:r w:rsidRPr="00C05CFC">
              <w:rPr>
                <w:rFonts w:cstheme="minorHAnsi"/>
                <w:b/>
                <w:bCs/>
                <w:sz w:val="22"/>
                <w:szCs w:val="22"/>
              </w:rPr>
              <w:t xml:space="preserve">p&lt;0.05 </w:t>
            </w:r>
          </w:p>
          <w:p w14:paraId="2EFC293C" w14:textId="77777777" w:rsidR="00695C7B" w:rsidRPr="00C05CFC" w:rsidRDefault="00695C7B" w:rsidP="00A05687">
            <w:pPr>
              <w:rPr>
                <w:rFonts w:cstheme="minorHAnsi"/>
                <w:sz w:val="22"/>
                <w:szCs w:val="22"/>
              </w:rPr>
            </w:pPr>
          </w:p>
          <w:p w14:paraId="1AC6C0D6" w14:textId="77777777" w:rsidR="00695C7B" w:rsidRPr="00C05CFC" w:rsidRDefault="00695C7B" w:rsidP="00A05687">
            <w:pPr>
              <w:rPr>
                <w:rFonts w:cstheme="minorHAnsi"/>
                <w:b/>
                <w:bCs/>
                <w:sz w:val="22"/>
                <w:szCs w:val="22"/>
              </w:rPr>
            </w:pPr>
            <w:r w:rsidRPr="00C05CFC">
              <w:rPr>
                <w:rFonts w:cstheme="minorHAnsi"/>
                <w:sz w:val="22"/>
                <w:szCs w:val="22"/>
              </w:rPr>
              <w:t xml:space="preserve">FSTF8 vs. SSF </w:t>
            </w:r>
            <w:r w:rsidRPr="00C05CFC">
              <w:rPr>
                <w:rFonts w:cstheme="minorHAnsi"/>
                <w:b/>
                <w:bCs/>
                <w:sz w:val="22"/>
                <w:szCs w:val="22"/>
              </w:rPr>
              <w:t xml:space="preserve">p&lt;0.05 </w:t>
            </w:r>
          </w:p>
          <w:p w14:paraId="55E083A5" w14:textId="77777777" w:rsidR="00695C7B" w:rsidRPr="00C05CFC" w:rsidRDefault="00695C7B" w:rsidP="00A05687">
            <w:pPr>
              <w:rPr>
                <w:rFonts w:cstheme="minorHAnsi"/>
                <w:sz w:val="22"/>
                <w:szCs w:val="22"/>
              </w:rPr>
            </w:pPr>
          </w:p>
          <w:p w14:paraId="212729BC" w14:textId="77777777" w:rsidR="00695C7B" w:rsidRPr="00C05CFC" w:rsidRDefault="00695C7B" w:rsidP="00A05687">
            <w:pPr>
              <w:rPr>
                <w:rFonts w:cstheme="minorHAnsi"/>
                <w:sz w:val="22"/>
                <w:szCs w:val="22"/>
              </w:rPr>
            </w:pPr>
            <w:r w:rsidRPr="00C05CFC">
              <w:rPr>
                <w:rFonts w:cstheme="minorHAnsi"/>
                <w:sz w:val="22"/>
                <w:szCs w:val="22"/>
              </w:rPr>
              <w:t xml:space="preserve">FSTF9 vs. SSF </w:t>
            </w:r>
            <w:r w:rsidRPr="00C05CFC">
              <w:rPr>
                <w:rFonts w:cstheme="minorHAnsi"/>
                <w:b/>
                <w:bCs/>
                <w:sz w:val="22"/>
                <w:szCs w:val="22"/>
              </w:rPr>
              <w:t xml:space="preserve">p&lt;0.05 </w:t>
            </w:r>
          </w:p>
          <w:p w14:paraId="7678CE23" w14:textId="77777777" w:rsidR="00695C7B" w:rsidRPr="00C05CFC" w:rsidRDefault="00695C7B" w:rsidP="00A05687">
            <w:pPr>
              <w:rPr>
                <w:rFonts w:cstheme="minorHAnsi"/>
                <w:sz w:val="22"/>
                <w:szCs w:val="22"/>
              </w:rPr>
            </w:pPr>
            <w:r w:rsidRPr="00C05CFC">
              <w:rPr>
                <w:rFonts w:cstheme="minorHAnsi"/>
                <w:sz w:val="22"/>
                <w:szCs w:val="22"/>
              </w:rPr>
              <w:t> </w:t>
            </w:r>
          </w:p>
          <w:p w14:paraId="13890170" w14:textId="77777777" w:rsidR="00695C7B" w:rsidRPr="00C05CFC" w:rsidRDefault="00695C7B" w:rsidP="00A05687">
            <w:pPr>
              <w:rPr>
                <w:rFonts w:cstheme="minorHAnsi"/>
                <w:sz w:val="22"/>
                <w:szCs w:val="22"/>
              </w:rPr>
            </w:pPr>
            <w:r w:rsidRPr="00C05CFC">
              <w:rPr>
                <w:rFonts w:cstheme="minorHAnsi"/>
                <w:sz w:val="22"/>
                <w:szCs w:val="22"/>
              </w:rPr>
              <w:t> </w:t>
            </w:r>
          </w:p>
        </w:tc>
      </w:tr>
      <w:tr w:rsidR="00695C7B" w:rsidRPr="00C05CFC" w14:paraId="351B34C9" w14:textId="77777777" w:rsidTr="00B635B2">
        <w:trPr>
          <w:trHeight w:val="320"/>
        </w:trPr>
        <w:tc>
          <w:tcPr>
            <w:tcW w:w="1566" w:type="dxa"/>
            <w:vMerge/>
            <w:hideMark/>
          </w:tcPr>
          <w:p w14:paraId="13BBCCB0" w14:textId="77777777" w:rsidR="00695C7B" w:rsidRPr="00C05CFC" w:rsidRDefault="00695C7B" w:rsidP="00A05687">
            <w:pPr>
              <w:rPr>
                <w:rFonts w:cstheme="minorHAnsi"/>
                <w:b/>
                <w:bCs/>
                <w:sz w:val="22"/>
                <w:szCs w:val="22"/>
              </w:rPr>
            </w:pPr>
          </w:p>
        </w:tc>
        <w:tc>
          <w:tcPr>
            <w:tcW w:w="1448" w:type="dxa"/>
            <w:vMerge/>
            <w:hideMark/>
          </w:tcPr>
          <w:p w14:paraId="26A8315D" w14:textId="77777777" w:rsidR="00695C7B" w:rsidRPr="00C05CFC" w:rsidRDefault="00695C7B" w:rsidP="00A05687">
            <w:pPr>
              <w:rPr>
                <w:rFonts w:cstheme="minorHAnsi"/>
                <w:b/>
                <w:bCs/>
                <w:sz w:val="22"/>
                <w:szCs w:val="22"/>
              </w:rPr>
            </w:pPr>
          </w:p>
        </w:tc>
        <w:tc>
          <w:tcPr>
            <w:tcW w:w="1563" w:type="dxa"/>
            <w:vMerge/>
            <w:hideMark/>
          </w:tcPr>
          <w:p w14:paraId="1D7A83D2" w14:textId="77777777" w:rsidR="00695C7B" w:rsidRPr="00C05CFC" w:rsidRDefault="00695C7B" w:rsidP="00A05687">
            <w:pPr>
              <w:rPr>
                <w:rFonts w:cstheme="minorHAnsi"/>
                <w:sz w:val="22"/>
                <w:szCs w:val="22"/>
              </w:rPr>
            </w:pPr>
          </w:p>
        </w:tc>
        <w:tc>
          <w:tcPr>
            <w:tcW w:w="3676" w:type="dxa"/>
            <w:hideMark/>
          </w:tcPr>
          <w:p w14:paraId="001FCA43" w14:textId="77777777" w:rsidR="00695C7B" w:rsidRPr="00C05CFC" w:rsidRDefault="00695C7B" w:rsidP="00A05687">
            <w:pPr>
              <w:rPr>
                <w:rFonts w:cstheme="minorHAnsi"/>
                <w:sz w:val="22"/>
                <w:szCs w:val="22"/>
              </w:rPr>
            </w:pPr>
            <w:r w:rsidRPr="00C05CFC">
              <w:rPr>
                <w:rFonts w:cstheme="minorHAnsi"/>
                <w:sz w:val="22"/>
                <w:szCs w:val="22"/>
              </w:rPr>
              <w:t>FSTF2</w:t>
            </w:r>
          </w:p>
        </w:tc>
        <w:tc>
          <w:tcPr>
            <w:tcW w:w="1440" w:type="dxa"/>
            <w:hideMark/>
          </w:tcPr>
          <w:p w14:paraId="5E9F1DF1"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194C89D6"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7.7 (13.9)</w:t>
            </w:r>
          </w:p>
        </w:tc>
        <w:tc>
          <w:tcPr>
            <w:tcW w:w="2756" w:type="dxa"/>
            <w:vMerge/>
          </w:tcPr>
          <w:p w14:paraId="28508C18" w14:textId="77777777" w:rsidR="00695C7B" w:rsidRPr="00C05CFC" w:rsidRDefault="00695C7B" w:rsidP="00A05687">
            <w:pPr>
              <w:rPr>
                <w:rFonts w:cstheme="minorHAnsi"/>
                <w:sz w:val="22"/>
                <w:szCs w:val="22"/>
              </w:rPr>
            </w:pPr>
          </w:p>
        </w:tc>
      </w:tr>
      <w:tr w:rsidR="00695C7B" w:rsidRPr="00C05CFC" w14:paraId="0ACE0CA2" w14:textId="77777777" w:rsidTr="00B635B2">
        <w:trPr>
          <w:trHeight w:val="320"/>
        </w:trPr>
        <w:tc>
          <w:tcPr>
            <w:tcW w:w="1566" w:type="dxa"/>
            <w:vMerge/>
            <w:hideMark/>
          </w:tcPr>
          <w:p w14:paraId="6FC4C21B" w14:textId="77777777" w:rsidR="00695C7B" w:rsidRPr="00C05CFC" w:rsidRDefault="00695C7B" w:rsidP="00A05687">
            <w:pPr>
              <w:rPr>
                <w:rFonts w:cstheme="minorHAnsi"/>
                <w:b/>
                <w:bCs/>
                <w:sz w:val="22"/>
                <w:szCs w:val="22"/>
              </w:rPr>
            </w:pPr>
          </w:p>
        </w:tc>
        <w:tc>
          <w:tcPr>
            <w:tcW w:w="1448" w:type="dxa"/>
            <w:vMerge/>
            <w:hideMark/>
          </w:tcPr>
          <w:p w14:paraId="6A5783C3" w14:textId="77777777" w:rsidR="00695C7B" w:rsidRPr="00C05CFC" w:rsidRDefault="00695C7B" w:rsidP="00A05687">
            <w:pPr>
              <w:rPr>
                <w:rFonts w:cstheme="minorHAnsi"/>
                <w:b/>
                <w:bCs/>
                <w:sz w:val="22"/>
                <w:szCs w:val="22"/>
              </w:rPr>
            </w:pPr>
          </w:p>
        </w:tc>
        <w:tc>
          <w:tcPr>
            <w:tcW w:w="1563" w:type="dxa"/>
            <w:vMerge/>
            <w:hideMark/>
          </w:tcPr>
          <w:p w14:paraId="3A66B6B8" w14:textId="77777777" w:rsidR="00695C7B" w:rsidRPr="00C05CFC" w:rsidRDefault="00695C7B" w:rsidP="00A05687">
            <w:pPr>
              <w:rPr>
                <w:rFonts w:cstheme="minorHAnsi"/>
                <w:sz w:val="22"/>
                <w:szCs w:val="22"/>
              </w:rPr>
            </w:pPr>
          </w:p>
        </w:tc>
        <w:tc>
          <w:tcPr>
            <w:tcW w:w="3676" w:type="dxa"/>
            <w:hideMark/>
          </w:tcPr>
          <w:p w14:paraId="117C7362" w14:textId="77777777" w:rsidR="00695C7B" w:rsidRPr="00C05CFC" w:rsidRDefault="00695C7B" w:rsidP="00A05687">
            <w:pPr>
              <w:rPr>
                <w:rFonts w:cstheme="minorHAnsi"/>
                <w:sz w:val="22"/>
                <w:szCs w:val="22"/>
              </w:rPr>
            </w:pPr>
            <w:r w:rsidRPr="00C05CFC">
              <w:rPr>
                <w:rFonts w:cstheme="minorHAnsi"/>
                <w:sz w:val="22"/>
                <w:szCs w:val="22"/>
              </w:rPr>
              <w:t>FSTF3</w:t>
            </w:r>
          </w:p>
        </w:tc>
        <w:tc>
          <w:tcPr>
            <w:tcW w:w="1440" w:type="dxa"/>
            <w:hideMark/>
          </w:tcPr>
          <w:p w14:paraId="6E633577"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6F06FF47"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6.7 (12.7)</w:t>
            </w:r>
          </w:p>
        </w:tc>
        <w:tc>
          <w:tcPr>
            <w:tcW w:w="2756" w:type="dxa"/>
            <w:vMerge/>
          </w:tcPr>
          <w:p w14:paraId="7A7C3A1B" w14:textId="77777777" w:rsidR="00695C7B" w:rsidRPr="00C05CFC" w:rsidRDefault="00695C7B" w:rsidP="00A05687">
            <w:pPr>
              <w:rPr>
                <w:rFonts w:cstheme="minorHAnsi"/>
                <w:sz w:val="22"/>
                <w:szCs w:val="22"/>
              </w:rPr>
            </w:pPr>
          </w:p>
        </w:tc>
      </w:tr>
      <w:tr w:rsidR="00695C7B" w:rsidRPr="00C05CFC" w14:paraId="1E848750" w14:textId="77777777" w:rsidTr="00B635B2">
        <w:trPr>
          <w:trHeight w:val="320"/>
        </w:trPr>
        <w:tc>
          <w:tcPr>
            <w:tcW w:w="1566" w:type="dxa"/>
            <w:vMerge/>
            <w:hideMark/>
          </w:tcPr>
          <w:p w14:paraId="1DC748D8" w14:textId="77777777" w:rsidR="00695C7B" w:rsidRPr="00C05CFC" w:rsidRDefault="00695C7B" w:rsidP="00A05687">
            <w:pPr>
              <w:rPr>
                <w:rFonts w:cstheme="minorHAnsi"/>
                <w:b/>
                <w:bCs/>
                <w:sz w:val="22"/>
                <w:szCs w:val="22"/>
              </w:rPr>
            </w:pPr>
          </w:p>
        </w:tc>
        <w:tc>
          <w:tcPr>
            <w:tcW w:w="1448" w:type="dxa"/>
            <w:vMerge/>
            <w:hideMark/>
          </w:tcPr>
          <w:p w14:paraId="01423D78" w14:textId="77777777" w:rsidR="00695C7B" w:rsidRPr="00C05CFC" w:rsidRDefault="00695C7B" w:rsidP="00A05687">
            <w:pPr>
              <w:rPr>
                <w:rFonts w:cstheme="minorHAnsi"/>
                <w:b/>
                <w:bCs/>
                <w:sz w:val="22"/>
                <w:szCs w:val="22"/>
              </w:rPr>
            </w:pPr>
          </w:p>
        </w:tc>
        <w:tc>
          <w:tcPr>
            <w:tcW w:w="1563" w:type="dxa"/>
            <w:vMerge/>
            <w:hideMark/>
          </w:tcPr>
          <w:p w14:paraId="653CE481" w14:textId="77777777" w:rsidR="00695C7B" w:rsidRPr="00C05CFC" w:rsidRDefault="00695C7B" w:rsidP="00A05687">
            <w:pPr>
              <w:rPr>
                <w:rFonts w:cstheme="minorHAnsi"/>
                <w:sz w:val="22"/>
                <w:szCs w:val="22"/>
              </w:rPr>
            </w:pPr>
          </w:p>
        </w:tc>
        <w:tc>
          <w:tcPr>
            <w:tcW w:w="3676" w:type="dxa"/>
            <w:hideMark/>
          </w:tcPr>
          <w:p w14:paraId="6C1726BE" w14:textId="77777777" w:rsidR="00695C7B" w:rsidRPr="00C05CFC" w:rsidRDefault="00695C7B" w:rsidP="00A05687">
            <w:pPr>
              <w:rPr>
                <w:rFonts w:cstheme="minorHAnsi"/>
                <w:sz w:val="22"/>
                <w:szCs w:val="22"/>
              </w:rPr>
            </w:pPr>
            <w:r w:rsidRPr="00C05CFC">
              <w:rPr>
                <w:rFonts w:cstheme="minorHAnsi"/>
                <w:sz w:val="22"/>
                <w:szCs w:val="22"/>
              </w:rPr>
              <w:t>FSTF4</w:t>
            </w:r>
          </w:p>
        </w:tc>
        <w:tc>
          <w:tcPr>
            <w:tcW w:w="1440" w:type="dxa"/>
            <w:hideMark/>
          </w:tcPr>
          <w:p w14:paraId="4F363252"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6D3551D2"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7.1 (12.5)</w:t>
            </w:r>
          </w:p>
        </w:tc>
        <w:tc>
          <w:tcPr>
            <w:tcW w:w="2756" w:type="dxa"/>
            <w:vMerge/>
          </w:tcPr>
          <w:p w14:paraId="3190E3EB" w14:textId="77777777" w:rsidR="00695C7B" w:rsidRPr="00C05CFC" w:rsidRDefault="00695C7B" w:rsidP="00A05687">
            <w:pPr>
              <w:rPr>
                <w:rFonts w:cstheme="minorHAnsi"/>
                <w:sz w:val="22"/>
                <w:szCs w:val="22"/>
              </w:rPr>
            </w:pPr>
          </w:p>
        </w:tc>
      </w:tr>
      <w:tr w:rsidR="00695C7B" w:rsidRPr="00C05CFC" w14:paraId="32BD38D0" w14:textId="77777777" w:rsidTr="00B635B2">
        <w:trPr>
          <w:trHeight w:val="320"/>
        </w:trPr>
        <w:tc>
          <w:tcPr>
            <w:tcW w:w="1566" w:type="dxa"/>
            <w:vMerge/>
            <w:hideMark/>
          </w:tcPr>
          <w:p w14:paraId="5D47D2D7" w14:textId="77777777" w:rsidR="00695C7B" w:rsidRPr="00C05CFC" w:rsidRDefault="00695C7B" w:rsidP="00A05687">
            <w:pPr>
              <w:rPr>
                <w:rFonts w:cstheme="minorHAnsi"/>
                <w:b/>
                <w:bCs/>
                <w:sz w:val="22"/>
                <w:szCs w:val="22"/>
              </w:rPr>
            </w:pPr>
          </w:p>
        </w:tc>
        <w:tc>
          <w:tcPr>
            <w:tcW w:w="1448" w:type="dxa"/>
            <w:vMerge/>
            <w:hideMark/>
          </w:tcPr>
          <w:p w14:paraId="27706696" w14:textId="77777777" w:rsidR="00695C7B" w:rsidRPr="00C05CFC" w:rsidRDefault="00695C7B" w:rsidP="00A05687">
            <w:pPr>
              <w:rPr>
                <w:rFonts w:cstheme="minorHAnsi"/>
                <w:b/>
                <w:bCs/>
                <w:sz w:val="22"/>
                <w:szCs w:val="22"/>
              </w:rPr>
            </w:pPr>
          </w:p>
        </w:tc>
        <w:tc>
          <w:tcPr>
            <w:tcW w:w="1563" w:type="dxa"/>
            <w:vMerge/>
            <w:hideMark/>
          </w:tcPr>
          <w:p w14:paraId="1E1C5239" w14:textId="77777777" w:rsidR="00695C7B" w:rsidRPr="00C05CFC" w:rsidRDefault="00695C7B" w:rsidP="00A05687">
            <w:pPr>
              <w:rPr>
                <w:rFonts w:cstheme="minorHAnsi"/>
                <w:sz w:val="22"/>
                <w:szCs w:val="22"/>
              </w:rPr>
            </w:pPr>
          </w:p>
        </w:tc>
        <w:tc>
          <w:tcPr>
            <w:tcW w:w="3676" w:type="dxa"/>
            <w:hideMark/>
          </w:tcPr>
          <w:p w14:paraId="3F8B245B" w14:textId="77777777" w:rsidR="00695C7B" w:rsidRPr="00C05CFC" w:rsidRDefault="00695C7B" w:rsidP="00A05687">
            <w:pPr>
              <w:rPr>
                <w:rFonts w:cstheme="minorHAnsi"/>
                <w:sz w:val="22"/>
                <w:szCs w:val="22"/>
              </w:rPr>
            </w:pPr>
            <w:r w:rsidRPr="00C05CFC">
              <w:rPr>
                <w:rFonts w:cstheme="minorHAnsi"/>
                <w:sz w:val="22"/>
                <w:szCs w:val="22"/>
              </w:rPr>
              <w:t>FSTF5</w:t>
            </w:r>
          </w:p>
        </w:tc>
        <w:tc>
          <w:tcPr>
            <w:tcW w:w="1440" w:type="dxa"/>
            <w:hideMark/>
          </w:tcPr>
          <w:p w14:paraId="57FE941E"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5C8533AA"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6.7 (14.2)</w:t>
            </w:r>
          </w:p>
        </w:tc>
        <w:tc>
          <w:tcPr>
            <w:tcW w:w="2756" w:type="dxa"/>
            <w:vMerge/>
          </w:tcPr>
          <w:p w14:paraId="7D1BE8C1" w14:textId="77777777" w:rsidR="00695C7B" w:rsidRPr="00C05CFC" w:rsidRDefault="00695C7B" w:rsidP="00A05687">
            <w:pPr>
              <w:rPr>
                <w:rFonts w:cstheme="minorHAnsi"/>
                <w:sz w:val="22"/>
                <w:szCs w:val="22"/>
              </w:rPr>
            </w:pPr>
          </w:p>
        </w:tc>
      </w:tr>
      <w:tr w:rsidR="00695C7B" w:rsidRPr="00C05CFC" w14:paraId="7B2B8C28" w14:textId="77777777" w:rsidTr="00B635B2">
        <w:trPr>
          <w:trHeight w:val="320"/>
        </w:trPr>
        <w:tc>
          <w:tcPr>
            <w:tcW w:w="1566" w:type="dxa"/>
            <w:vMerge/>
            <w:hideMark/>
          </w:tcPr>
          <w:p w14:paraId="2039516A" w14:textId="77777777" w:rsidR="00695C7B" w:rsidRPr="00C05CFC" w:rsidRDefault="00695C7B" w:rsidP="00A05687">
            <w:pPr>
              <w:rPr>
                <w:rFonts w:cstheme="minorHAnsi"/>
                <w:b/>
                <w:bCs/>
                <w:sz w:val="22"/>
                <w:szCs w:val="22"/>
              </w:rPr>
            </w:pPr>
          </w:p>
        </w:tc>
        <w:tc>
          <w:tcPr>
            <w:tcW w:w="1448" w:type="dxa"/>
            <w:vMerge/>
            <w:hideMark/>
          </w:tcPr>
          <w:p w14:paraId="51F51EC8" w14:textId="77777777" w:rsidR="00695C7B" w:rsidRPr="00C05CFC" w:rsidRDefault="00695C7B" w:rsidP="00A05687">
            <w:pPr>
              <w:rPr>
                <w:rFonts w:cstheme="minorHAnsi"/>
                <w:b/>
                <w:bCs/>
                <w:sz w:val="22"/>
                <w:szCs w:val="22"/>
              </w:rPr>
            </w:pPr>
          </w:p>
        </w:tc>
        <w:tc>
          <w:tcPr>
            <w:tcW w:w="1563" w:type="dxa"/>
            <w:vMerge/>
            <w:hideMark/>
          </w:tcPr>
          <w:p w14:paraId="43AABF3D" w14:textId="77777777" w:rsidR="00695C7B" w:rsidRPr="00C05CFC" w:rsidRDefault="00695C7B" w:rsidP="00A05687">
            <w:pPr>
              <w:rPr>
                <w:rFonts w:cstheme="minorHAnsi"/>
                <w:sz w:val="22"/>
                <w:szCs w:val="22"/>
              </w:rPr>
            </w:pPr>
          </w:p>
        </w:tc>
        <w:tc>
          <w:tcPr>
            <w:tcW w:w="3676" w:type="dxa"/>
            <w:hideMark/>
          </w:tcPr>
          <w:p w14:paraId="0877662C" w14:textId="77777777" w:rsidR="00695C7B" w:rsidRPr="00C05CFC" w:rsidRDefault="00695C7B" w:rsidP="00A05687">
            <w:pPr>
              <w:rPr>
                <w:rFonts w:cstheme="minorHAnsi"/>
                <w:sz w:val="22"/>
                <w:szCs w:val="22"/>
              </w:rPr>
            </w:pPr>
            <w:r w:rsidRPr="00C05CFC">
              <w:rPr>
                <w:rFonts w:cstheme="minorHAnsi"/>
                <w:sz w:val="22"/>
                <w:szCs w:val="22"/>
              </w:rPr>
              <w:t>FSTF6</w:t>
            </w:r>
          </w:p>
        </w:tc>
        <w:tc>
          <w:tcPr>
            <w:tcW w:w="1440" w:type="dxa"/>
            <w:hideMark/>
          </w:tcPr>
          <w:p w14:paraId="679765BF"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36274055"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7.0 (14.3)</w:t>
            </w:r>
          </w:p>
        </w:tc>
        <w:tc>
          <w:tcPr>
            <w:tcW w:w="2756" w:type="dxa"/>
            <w:vMerge/>
          </w:tcPr>
          <w:p w14:paraId="1ADBBE98" w14:textId="77777777" w:rsidR="00695C7B" w:rsidRPr="00C05CFC" w:rsidRDefault="00695C7B" w:rsidP="00A05687">
            <w:pPr>
              <w:rPr>
                <w:rFonts w:cstheme="minorHAnsi"/>
                <w:sz w:val="22"/>
                <w:szCs w:val="22"/>
              </w:rPr>
            </w:pPr>
          </w:p>
        </w:tc>
      </w:tr>
      <w:tr w:rsidR="00695C7B" w:rsidRPr="00C05CFC" w14:paraId="6F78FB97" w14:textId="77777777" w:rsidTr="00B635B2">
        <w:trPr>
          <w:trHeight w:val="320"/>
        </w:trPr>
        <w:tc>
          <w:tcPr>
            <w:tcW w:w="1566" w:type="dxa"/>
            <w:vMerge/>
            <w:hideMark/>
          </w:tcPr>
          <w:p w14:paraId="50ACCA8C" w14:textId="77777777" w:rsidR="00695C7B" w:rsidRPr="00C05CFC" w:rsidRDefault="00695C7B" w:rsidP="00A05687">
            <w:pPr>
              <w:rPr>
                <w:rFonts w:cstheme="minorHAnsi"/>
                <w:b/>
                <w:bCs/>
                <w:sz w:val="22"/>
                <w:szCs w:val="22"/>
              </w:rPr>
            </w:pPr>
          </w:p>
        </w:tc>
        <w:tc>
          <w:tcPr>
            <w:tcW w:w="1448" w:type="dxa"/>
            <w:vMerge/>
            <w:hideMark/>
          </w:tcPr>
          <w:p w14:paraId="0FE34BFB" w14:textId="77777777" w:rsidR="00695C7B" w:rsidRPr="00C05CFC" w:rsidRDefault="00695C7B" w:rsidP="00A05687">
            <w:pPr>
              <w:rPr>
                <w:rFonts w:cstheme="minorHAnsi"/>
                <w:b/>
                <w:bCs/>
                <w:sz w:val="22"/>
                <w:szCs w:val="22"/>
              </w:rPr>
            </w:pPr>
          </w:p>
        </w:tc>
        <w:tc>
          <w:tcPr>
            <w:tcW w:w="1563" w:type="dxa"/>
            <w:vMerge/>
            <w:hideMark/>
          </w:tcPr>
          <w:p w14:paraId="1DE69DF9" w14:textId="77777777" w:rsidR="00695C7B" w:rsidRPr="00C05CFC" w:rsidRDefault="00695C7B" w:rsidP="00A05687">
            <w:pPr>
              <w:rPr>
                <w:rFonts w:cstheme="minorHAnsi"/>
                <w:sz w:val="22"/>
                <w:szCs w:val="22"/>
              </w:rPr>
            </w:pPr>
          </w:p>
        </w:tc>
        <w:tc>
          <w:tcPr>
            <w:tcW w:w="3676" w:type="dxa"/>
            <w:hideMark/>
          </w:tcPr>
          <w:p w14:paraId="33471F5E" w14:textId="77777777" w:rsidR="00695C7B" w:rsidRPr="00C05CFC" w:rsidRDefault="00695C7B" w:rsidP="00A05687">
            <w:pPr>
              <w:rPr>
                <w:rFonts w:cstheme="minorHAnsi"/>
                <w:sz w:val="22"/>
                <w:szCs w:val="22"/>
              </w:rPr>
            </w:pPr>
            <w:r w:rsidRPr="00C05CFC">
              <w:rPr>
                <w:rFonts w:cstheme="minorHAnsi"/>
                <w:sz w:val="22"/>
                <w:szCs w:val="22"/>
              </w:rPr>
              <w:t>FSTF7</w:t>
            </w:r>
          </w:p>
        </w:tc>
        <w:tc>
          <w:tcPr>
            <w:tcW w:w="1440" w:type="dxa"/>
            <w:hideMark/>
          </w:tcPr>
          <w:p w14:paraId="4A8B1EAE"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5624E8A1"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6.9 (12.4)</w:t>
            </w:r>
          </w:p>
        </w:tc>
        <w:tc>
          <w:tcPr>
            <w:tcW w:w="2756" w:type="dxa"/>
            <w:vMerge/>
          </w:tcPr>
          <w:p w14:paraId="60FD4626" w14:textId="77777777" w:rsidR="00695C7B" w:rsidRPr="00C05CFC" w:rsidRDefault="00695C7B" w:rsidP="00A05687">
            <w:pPr>
              <w:rPr>
                <w:rFonts w:cstheme="minorHAnsi"/>
                <w:sz w:val="22"/>
                <w:szCs w:val="22"/>
              </w:rPr>
            </w:pPr>
          </w:p>
        </w:tc>
      </w:tr>
      <w:tr w:rsidR="00695C7B" w:rsidRPr="00C05CFC" w14:paraId="5A8F53F0" w14:textId="77777777" w:rsidTr="00B635B2">
        <w:trPr>
          <w:trHeight w:val="320"/>
        </w:trPr>
        <w:tc>
          <w:tcPr>
            <w:tcW w:w="1566" w:type="dxa"/>
            <w:vMerge/>
            <w:hideMark/>
          </w:tcPr>
          <w:p w14:paraId="0F58BD41" w14:textId="77777777" w:rsidR="00695C7B" w:rsidRPr="00C05CFC" w:rsidRDefault="00695C7B" w:rsidP="00A05687">
            <w:pPr>
              <w:rPr>
                <w:rFonts w:cstheme="minorHAnsi"/>
                <w:b/>
                <w:bCs/>
                <w:sz w:val="22"/>
                <w:szCs w:val="22"/>
              </w:rPr>
            </w:pPr>
          </w:p>
        </w:tc>
        <w:tc>
          <w:tcPr>
            <w:tcW w:w="1448" w:type="dxa"/>
            <w:vMerge/>
            <w:hideMark/>
          </w:tcPr>
          <w:p w14:paraId="5A612195" w14:textId="77777777" w:rsidR="00695C7B" w:rsidRPr="00C05CFC" w:rsidRDefault="00695C7B" w:rsidP="00A05687">
            <w:pPr>
              <w:rPr>
                <w:rFonts w:cstheme="minorHAnsi"/>
                <w:b/>
                <w:bCs/>
                <w:sz w:val="22"/>
                <w:szCs w:val="22"/>
              </w:rPr>
            </w:pPr>
          </w:p>
        </w:tc>
        <w:tc>
          <w:tcPr>
            <w:tcW w:w="1563" w:type="dxa"/>
            <w:vMerge/>
            <w:hideMark/>
          </w:tcPr>
          <w:p w14:paraId="5B522918" w14:textId="77777777" w:rsidR="00695C7B" w:rsidRPr="00C05CFC" w:rsidRDefault="00695C7B" w:rsidP="00A05687">
            <w:pPr>
              <w:rPr>
                <w:rFonts w:cstheme="minorHAnsi"/>
                <w:sz w:val="22"/>
                <w:szCs w:val="22"/>
              </w:rPr>
            </w:pPr>
          </w:p>
        </w:tc>
        <w:tc>
          <w:tcPr>
            <w:tcW w:w="3676" w:type="dxa"/>
            <w:hideMark/>
          </w:tcPr>
          <w:p w14:paraId="79FF60FF" w14:textId="77777777" w:rsidR="00695C7B" w:rsidRPr="00C05CFC" w:rsidRDefault="00695C7B" w:rsidP="00A05687">
            <w:pPr>
              <w:rPr>
                <w:rFonts w:cstheme="minorHAnsi"/>
                <w:sz w:val="22"/>
                <w:szCs w:val="22"/>
              </w:rPr>
            </w:pPr>
            <w:r w:rsidRPr="00C05CFC">
              <w:rPr>
                <w:rFonts w:cstheme="minorHAnsi"/>
                <w:sz w:val="22"/>
                <w:szCs w:val="22"/>
              </w:rPr>
              <w:t>FSTF8</w:t>
            </w:r>
          </w:p>
        </w:tc>
        <w:tc>
          <w:tcPr>
            <w:tcW w:w="1440" w:type="dxa"/>
            <w:hideMark/>
          </w:tcPr>
          <w:p w14:paraId="55390A53"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hideMark/>
          </w:tcPr>
          <w:p w14:paraId="084DFD61"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5.6 (14.1)</w:t>
            </w:r>
          </w:p>
        </w:tc>
        <w:tc>
          <w:tcPr>
            <w:tcW w:w="2756" w:type="dxa"/>
            <w:vMerge/>
          </w:tcPr>
          <w:p w14:paraId="32FE22F1" w14:textId="77777777" w:rsidR="00695C7B" w:rsidRPr="00C05CFC" w:rsidRDefault="00695C7B" w:rsidP="00A05687">
            <w:pPr>
              <w:rPr>
                <w:rFonts w:cstheme="minorHAnsi"/>
                <w:sz w:val="22"/>
                <w:szCs w:val="22"/>
              </w:rPr>
            </w:pPr>
          </w:p>
        </w:tc>
      </w:tr>
      <w:tr w:rsidR="00695C7B" w:rsidRPr="00C05CFC" w14:paraId="72F3D970" w14:textId="77777777" w:rsidTr="00B635B2">
        <w:trPr>
          <w:trHeight w:val="340"/>
        </w:trPr>
        <w:tc>
          <w:tcPr>
            <w:tcW w:w="1566" w:type="dxa"/>
            <w:vMerge/>
            <w:tcBorders>
              <w:bottom w:val="single" w:sz="12" w:space="0" w:color="auto"/>
            </w:tcBorders>
            <w:hideMark/>
          </w:tcPr>
          <w:p w14:paraId="4793F69A" w14:textId="77777777" w:rsidR="00695C7B" w:rsidRPr="00C05CFC" w:rsidRDefault="00695C7B" w:rsidP="00A05687">
            <w:pPr>
              <w:rPr>
                <w:rFonts w:cstheme="minorHAnsi"/>
                <w:b/>
                <w:bCs/>
                <w:sz w:val="22"/>
                <w:szCs w:val="22"/>
              </w:rPr>
            </w:pPr>
          </w:p>
        </w:tc>
        <w:tc>
          <w:tcPr>
            <w:tcW w:w="1448" w:type="dxa"/>
            <w:vMerge/>
            <w:tcBorders>
              <w:bottom w:val="single" w:sz="12" w:space="0" w:color="auto"/>
            </w:tcBorders>
            <w:hideMark/>
          </w:tcPr>
          <w:p w14:paraId="126858AD" w14:textId="77777777" w:rsidR="00695C7B" w:rsidRPr="00C05CFC" w:rsidRDefault="00695C7B" w:rsidP="00A05687">
            <w:pPr>
              <w:rPr>
                <w:rFonts w:cstheme="minorHAnsi"/>
                <w:sz w:val="22"/>
                <w:szCs w:val="22"/>
              </w:rPr>
            </w:pPr>
          </w:p>
        </w:tc>
        <w:tc>
          <w:tcPr>
            <w:tcW w:w="1563" w:type="dxa"/>
            <w:vMerge/>
            <w:tcBorders>
              <w:bottom w:val="single" w:sz="12" w:space="0" w:color="auto"/>
            </w:tcBorders>
            <w:hideMark/>
          </w:tcPr>
          <w:p w14:paraId="481E9972" w14:textId="77777777" w:rsidR="00695C7B" w:rsidRPr="00C05CFC" w:rsidRDefault="00695C7B" w:rsidP="00A05687">
            <w:pPr>
              <w:rPr>
                <w:rFonts w:cstheme="minorHAnsi"/>
                <w:sz w:val="22"/>
                <w:szCs w:val="22"/>
              </w:rPr>
            </w:pPr>
          </w:p>
        </w:tc>
        <w:tc>
          <w:tcPr>
            <w:tcW w:w="3676" w:type="dxa"/>
            <w:tcBorders>
              <w:bottom w:val="single" w:sz="12" w:space="0" w:color="auto"/>
            </w:tcBorders>
            <w:hideMark/>
          </w:tcPr>
          <w:p w14:paraId="58F197E2" w14:textId="77777777" w:rsidR="00695C7B" w:rsidRPr="00C05CFC" w:rsidRDefault="00695C7B" w:rsidP="00A05687">
            <w:pPr>
              <w:rPr>
                <w:rFonts w:cstheme="minorHAnsi"/>
                <w:sz w:val="22"/>
                <w:szCs w:val="22"/>
              </w:rPr>
            </w:pPr>
            <w:r w:rsidRPr="00C05CFC">
              <w:rPr>
                <w:rFonts w:cstheme="minorHAnsi"/>
                <w:sz w:val="22"/>
                <w:szCs w:val="22"/>
              </w:rPr>
              <w:t>FSTF9</w:t>
            </w:r>
          </w:p>
        </w:tc>
        <w:tc>
          <w:tcPr>
            <w:tcW w:w="1440" w:type="dxa"/>
            <w:tcBorders>
              <w:bottom w:val="single" w:sz="12" w:space="0" w:color="auto"/>
            </w:tcBorders>
            <w:hideMark/>
          </w:tcPr>
          <w:p w14:paraId="475CA167" w14:textId="77777777" w:rsidR="00695C7B" w:rsidRPr="00C05CFC" w:rsidRDefault="00695C7B" w:rsidP="00A05687">
            <w:pPr>
              <w:rPr>
                <w:rFonts w:cstheme="minorHAnsi"/>
                <w:sz w:val="22"/>
                <w:szCs w:val="22"/>
              </w:rPr>
            </w:pPr>
            <w:r w:rsidRPr="00C05CFC">
              <w:rPr>
                <w:rFonts w:cstheme="minorHAnsi"/>
                <w:sz w:val="22"/>
                <w:szCs w:val="22"/>
              </w:rPr>
              <w:t> </w:t>
            </w:r>
          </w:p>
        </w:tc>
        <w:tc>
          <w:tcPr>
            <w:tcW w:w="1501" w:type="dxa"/>
            <w:tcBorders>
              <w:bottom w:val="single" w:sz="12" w:space="0" w:color="auto"/>
            </w:tcBorders>
            <w:hideMark/>
          </w:tcPr>
          <w:p w14:paraId="47A8C043" w14:textId="77777777" w:rsidR="00695C7B" w:rsidRPr="00C05CFC" w:rsidRDefault="00695C7B"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10.7 (14.9)</w:t>
            </w:r>
          </w:p>
        </w:tc>
        <w:tc>
          <w:tcPr>
            <w:tcW w:w="2756" w:type="dxa"/>
            <w:vMerge/>
            <w:tcBorders>
              <w:bottom w:val="single" w:sz="12" w:space="0" w:color="auto"/>
            </w:tcBorders>
          </w:tcPr>
          <w:p w14:paraId="2FE4ADFF" w14:textId="77777777" w:rsidR="00695C7B" w:rsidRPr="00C05CFC" w:rsidRDefault="00695C7B" w:rsidP="00A05687">
            <w:pPr>
              <w:rPr>
                <w:rFonts w:cstheme="minorHAnsi"/>
                <w:sz w:val="22"/>
                <w:szCs w:val="22"/>
              </w:rPr>
            </w:pPr>
          </w:p>
        </w:tc>
      </w:tr>
    </w:tbl>
    <w:p w14:paraId="65BDCB4E" w14:textId="77777777" w:rsidR="00695C7B" w:rsidRDefault="00695C7B" w:rsidP="00D81E0D">
      <w:pPr>
        <w:rPr>
          <w:b/>
          <w:bCs/>
        </w:rPr>
      </w:pPr>
    </w:p>
    <w:p w14:paraId="30B84285" w14:textId="77777777" w:rsidR="000E5F83" w:rsidRDefault="000E5F83" w:rsidP="00D81E0D"/>
    <w:p w14:paraId="121B6A3C" w14:textId="77777777" w:rsidR="00B635B2" w:rsidRDefault="00B635B2" w:rsidP="00D81E0D"/>
    <w:p w14:paraId="37067F15" w14:textId="77777777" w:rsidR="00B635B2" w:rsidRDefault="00B635B2" w:rsidP="00D81E0D"/>
    <w:p w14:paraId="0FE1B010" w14:textId="77777777" w:rsidR="00B635B2" w:rsidRDefault="00B635B2" w:rsidP="00D81E0D"/>
    <w:p w14:paraId="161C5A29" w14:textId="77777777" w:rsidR="00B635B2" w:rsidRDefault="00B635B2" w:rsidP="00D81E0D"/>
    <w:p w14:paraId="2D003876" w14:textId="77777777" w:rsidR="00B635B2" w:rsidRDefault="00B635B2" w:rsidP="00D81E0D"/>
    <w:p w14:paraId="6325CC9E" w14:textId="77777777" w:rsidR="00A247F2" w:rsidRDefault="00A247F2" w:rsidP="00D81E0D"/>
    <w:p w14:paraId="1DBFEF5A" w14:textId="77777777" w:rsidR="00A247F2" w:rsidRDefault="00A247F2" w:rsidP="00D81E0D"/>
    <w:p w14:paraId="7FF29546" w14:textId="5DA85489" w:rsidR="003E4656" w:rsidRPr="00186EB2" w:rsidRDefault="002552EB" w:rsidP="00D81E0D">
      <w:r>
        <w:t xml:space="preserve">Table 3-4 </w:t>
      </w:r>
      <w:r w:rsidRPr="004201C4">
        <w:t xml:space="preserve">Outcome measures </w:t>
      </w:r>
      <w:r w:rsidR="000E5F83">
        <w:t>b</w:t>
      </w:r>
      <w:r w:rsidR="000E5F83" w:rsidRPr="004201C4">
        <w:t>iomechanical</w:t>
      </w:r>
      <w:r w:rsidR="000E5F83">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AE2AAD" w:rsidRPr="00C05CFC" w14:paraId="1BA73BB0" w14:textId="77777777" w:rsidTr="00A05687">
        <w:trPr>
          <w:trHeight w:val="936"/>
        </w:trPr>
        <w:tc>
          <w:tcPr>
            <w:tcW w:w="1566" w:type="dxa"/>
            <w:tcBorders>
              <w:top w:val="single" w:sz="12" w:space="0" w:color="auto"/>
              <w:bottom w:val="single" w:sz="12" w:space="0" w:color="auto"/>
            </w:tcBorders>
            <w:hideMark/>
          </w:tcPr>
          <w:p w14:paraId="6C31824D" w14:textId="77777777" w:rsidR="00AE2AAD" w:rsidRPr="00C05CFC" w:rsidRDefault="00AE2AAD" w:rsidP="00A05687">
            <w:pPr>
              <w:rPr>
                <w:rFonts w:cstheme="minorHAnsi"/>
                <w:b/>
                <w:bCs/>
                <w:sz w:val="22"/>
                <w:szCs w:val="22"/>
              </w:rPr>
            </w:pPr>
            <w:r w:rsidRPr="00C05CFC">
              <w:rPr>
                <w:rFonts w:cstheme="minorHAnsi"/>
                <w:b/>
                <w:bCs/>
                <w:sz w:val="22"/>
                <w:szCs w:val="22"/>
              </w:rPr>
              <w:t xml:space="preserve">Outcome </w:t>
            </w:r>
          </w:p>
          <w:p w14:paraId="4260AA1A" w14:textId="77777777" w:rsidR="00AE2AAD" w:rsidRPr="00C05CFC" w:rsidRDefault="00AE2AAD"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116A711A" w14:textId="77777777" w:rsidR="00AE2AAD" w:rsidRPr="00C05CFC" w:rsidRDefault="00AE2AAD" w:rsidP="00A05687">
            <w:pPr>
              <w:rPr>
                <w:rFonts w:cstheme="minorHAnsi"/>
                <w:b/>
                <w:bCs/>
                <w:sz w:val="22"/>
                <w:szCs w:val="22"/>
              </w:rPr>
            </w:pPr>
            <w:r w:rsidRPr="00C05CFC">
              <w:rPr>
                <w:rFonts w:cstheme="minorHAnsi"/>
                <w:b/>
                <w:bCs/>
                <w:sz w:val="22"/>
                <w:szCs w:val="22"/>
              </w:rPr>
              <w:t>Study</w:t>
            </w:r>
          </w:p>
          <w:p w14:paraId="3B81BB20" w14:textId="77777777" w:rsidR="00AE2AAD" w:rsidRPr="00C05CFC" w:rsidRDefault="00AE2AAD"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7AF49BCE" w14:textId="77777777" w:rsidR="00AE2AAD" w:rsidRPr="00C05CFC" w:rsidRDefault="00AE2AAD" w:rsidP="00A05687">
            <w:pPr>
              <w:rPr>
                <w:rFonts w:cstheme="minorHAnsi"/>
                <w:b/>
                <w:bCs/>
                <w:sz w:val="22"/>
                <w:szCs w:val="22"/>
              </w:rPr>
            </w:pPr>
            <w:r w:rsidRPr="00C05CFC">
              <w:rPr>
                <w:rFonts w:cstheme="minorHAnsi"/>
                <w:b/>
                <w:bCs/>
                <w:sz w:val="22"/>
                <w:szCs w:val="22"/>
              </w:rPr>
              <w:t>Condition</w:t>
            </w:r>
          </w:p>
          <w:p w14:paraId="150A1E3B" w14:textId="77777777" w:rsidR="00AE2AAD" w:rsidRPr="00C05CFC" w:rsidRDefault="00AE2AAD"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40368298" w14:textId="77777777" w:rsidR="00AE2AAD" w:rsidRPr="00C05CFC" w:rsidRDefault="00AE2AAD" w:rsidP="00A05687">
            <w:pPr>
              <w:rPr>
                <w:rFonts w:cstheme="minorHAnsi"/>
                <w:b/>
                <w:bCs/>
                <w:sz w:val="22"/>
                <w:szCs w:val="22"/>
              </w:rPr>
            </w:pPr>
            <w:r w:rsidRPr="00C05CFC">
              <w:rPr>
                <w:rFonts w:cstheme="minorHAnsi"/>
                <w:b/>
                <w:bCs/>
                <w:sz w:val="22"/>
                <w:szCs w:val="22"/>
              </w:rPr>
              <w:t xml:space="preserve">Group </w:t>
            </w:r>
          </w:p>
          <w:p w14:paraId="063CCDCD" w14:textId="77777777" w:rsidR="00AE2AAD" w:rsidRPr="00C05CFC" w:rsidRDefault="00AE2AAD"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65AFD702" w14:textId="77777777" w:rsidR="00AE2AAD" w:rsidRPr="00C05CFC" w:rsidRDefault="00AE2AAD" w:rsidP="00A05687">
            <w:pPr>
              <w:rPr>
                <w:rFonts w:cstheme="minorHAnsi"/>
                <w:b/>
                <w:bCs/>
                <w:sz w:val="22"/>
                <w:szCs w:val="22"/>
              </w:rPr>
            </w:pPr>
            <w:r w:rsidRPr="00C05CFC">
              <w:rPr>
                <w:rFonts w:cstheme="minorHAnsi"/>
                <w:b/>
                <w:bCs/>
                <w:sz w:val="22"/>
                <w:szCs w:val="22"/>
              </w:rPr>
              <w:t>Baseline</w:t>
            </w:r>
          </w:p>
          <w:p w14:paraId="25D86801" w14:textId="77777777" w:rsidR="00AE2AAD" w:rsidRPr="00C05CFC" w:rsidRDefault="00AE2AAD" w:rsidP="00A05687">
            <w:pPr>
              <w:rPr>
                <w:rFonts w:cstheme="minorHAnsi"/>
                <w:b/>
                <w:bCs/>
                <w:sz w:val="22"/>
                <w:szCs w:val="22"/>
              </w:rPr>
            </w:pPr>
            <w:r w:rsidRPr="00C05CFC">
              <w:rPr>
                <w:rFonts w:cstheme="minorHAnsi"/>
                <w:b/>
                <w:bCs/>
                <w:sz w:val="22"/>
                <w:szCs w:val="22"/>
              </w:rPr>
              <w:t xml:space="preserve"> Mean </w:t>
            </w:r>
          </w:p>
          <w:p w14:paraId="7A1AC700" w14:textId="77777777" w:rsidR="00AE2AAD" w:rsidRPr="00C05CFC" w:rsidRDefault="00AE2AAD"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705146A1" w14:textId="77777777" w:rsidR="00AE2AAD" w:rsidRPr="00C05CFC" w:rsidRDefault="00AE2AAD" w:rsidP="00A05687">
            <w:pPr>
              <w:rPr>
                <w:rFonts w:cstheme="minorHAnsi"/>
                <w:b/>
                <w:bCs/>
                <w:sz w:val="22"/>
                <w:szCs w:val="22"/>
              </w:rPr>
            </w:pPr>
            <w:r w:rsidRPr="00C05CFC">
              <w:rPr>
                <w:rFonts w:cstheme="minorHAnsi"/>
                <w:b/>
                <w:bCs/>
                <w:sz w:val="22"/>
                <w:szCs w:val="22"/>
              </w:rPr>
              <w:t>Final</w:t>
            </w:r>
          </w:p>
          <w:p w14:paraId="790F8399" w14:textId="77777777" w:rsidR="00AE2AAD" w:rsidRPr="00C05CFC" w:rsidRDefault="00AE2AAD" w:rsidP="00A05687">
            <w:pPr>
              <w:rPr>
                <w:rFonts w:cstheme="minorHAnsi"/>
                <w:b/>
                <w:bCs/>
                <w:sz w:val="22"/>
                <w:szCs w:val="22"/>
              </w:rPr>
            </w:pPr>
            <w:r w:rsidRPr="00C05CFC">
              <w:rPr>
                <w:rFonts w:cstheme="minorHAnsi"/>
                <w:b/>
                <w:bCs/>
                <w:sz w:val="22"/>
                <w:szCs w:val="22"/>
              </w:rPr>
              <w:t xml:space="preserve">Mean </w:t>
            </w:r>
          </w:p>
          <w:p w14:paraId="63388130" w14:textId="77777777" w:rsidR="00AE2AAD" w:rsidRPr="00C05CFC" w:rsidRDefault="00AE2AAD"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09C0EAFA" w14:textId="77777777" w:rsidR="00AE2AAD" w:rsidRPr="00C05CFC" w:rsidRDefault="00AE2AAD" w:rsidP="00A05687">
            <w:pPr>
              <w:rPr>
                <w:rFonts w:cstheme="minorHAnsi"/>
                <w:b/>
                <w:bCs/>
                <w:sz w:val="22"/>
                <w:szCs w:val="22"/>
              </w:rPr>
            </w:pPr>
            <w:r w:rsidRPr="00C05CFC">
              <w:rPr>
                <w:rFonts w:cstheme="minorHAnsi"/>
                <w:b/>
                <w:bCs/>
                <w:sz w:val="22"/>
                <w:szCs w:val="22"/>
              </w:rPr>
              <w:t>Statistical Result</w:t>
            </w:r>
          </w:p>
          <w:p w14:paraId="490338CF" w14:textId="77777777" w:rsidR="00AE2AAD" w:rsidRPr="00C05CFC" w:rsidRDefault="00AE2AAD" w:rsidP="00A05687">
            <w:pPr>
              <w:rPr>
                <w:rFonts w:cstheme="minorHAnsi"/>
                <w:b/>
                <w:bCs/>
                <w:sz w:val="22"/>
                <w:szCs w:val="22"/>
              </w:rPr>
            </w:pPr>
            <w:r w:rsidRPr="00C05CFC">
              <w:rPr>
                <w:rFonts w:cstheme="minorHAnsi"/>
                <w:b/>
                <w:bCs/>
                <w:sz w:val="22"/>
                <w:szCs w:val="22"/>
              </w:rPr>
              <w:t>(Significant values given in bold)</w:t>
            </w:r>
          </w:p>
        </w:tc>
      </w:tr>
      <w:tr w:rsidR="00AE2AAD" w:rsidRPr="00C05CFC" w14:paraId="6C344CAF"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79A98449" w14:textId="77777777" w:rsidR="00AE2AAD" w:rsidRPr="00C05CFC" w:rsidRDefault="00AE2AAD" w:rsidP="00A05687">
            <w:pPr>
              <w:jc w:val="center"/>
              <w:rPr>
                <w:rFonts w:cstheme="minorHAnsi"/>
                <w:b/>
                <w:bCs/>
                <w:sz w:val="22"/>
                <w:szCs w:val="22"/>
              </w:rPr>
            </w:pPr>
            <w:r w:rsidRPr="00C05CFC">
              <w:rPr>
                <w:rFonts w:cstheme="minorHAnsi"/>
                <w:b/>
                <w:bCs/>
                <w:sz w:val="22"/>
                <w:szCs w:val="22"/>
              </w:rPr>
              <w:t>Functional Stability Therapeutic Footwear</w:t>
            </w:r>
          </w:p>
          <w:p w14:paraId="7744CAF2" w14:textId="77777777" w:rsidR="00AE2AAD" w:rsidRPr="00C05CFC" w:rsidRDefault="00AE2AAD" w:rsidP="00A05687">
            <w:pPr>
              <w:jc w:val="center"/>
              <w:rPr>
                <w:rFonts w:cstheme="minorHAnsi"/>
                <w:b/>
                <w:bCs/>
                <w:sz w:val="22"/>
                <w:szCs w:val="22"/>
              </w:rPr>
            </w:pPr>
          </w:p>
          <w:p w14:paraId="252A8B72" w14:textId="77777777" w:rsidR="00AE2AAD" w:rsidRPr="00C05CFC" w:rsidRDefault="00AE2AAD" w:rsidP="00A05687">
            <w:pPr>
              <w:rPr>
                <w:rFonts w:cstheme="minorHAnsi"/>
                <w:b/>
                <w:bCs/>
                <w:sz w:val="22"/>
                <w:szCs w:val="22"/>
              </w:rPr>
            </w:pPr>
          </w:p>
        </w:tc>
      </w:tr>
      <w:tr w:rsidR="00AE2AAD" w:rsidRPr="00C05CFC" w14:paraId="0F628FC6" w14:textId="77777777" w:rsidTr="00A05687">
        <w:trPr>
          <w:trHeight w:val="340"/>
        </w:trPr>
        <w:tc>
          <w:tcPr>
            <w:tcW w:w="13950" w:type="dxa"/>
            <w:gridSpan w:val="7"/>
            <w:tcBorders>
              <w:top w:val="single" w:sz="12" w:space="0" w:color="auto"/>
              <w:bottom w:val="double" w:sz="4" w:space="0" w:color="auto"/>
            </w:tcBorders>
            <w:hideMark/>
          </w:tcPr>
          <w:p w14:paraId="2D6EBF39" w14:textId="77777777" w:rsidR="00AE2AAD" w:rsidRPr="00C05CFC" w:rsidRDefault="00AE2AAD" w:rsidP="00A05687">
            <w:pPr>
              <w:rPr>
                <w:rFonts w:cstheme="minorHAnsi"/>
                <w:b/>
                <w:bCs/>
                <w:sz w:val="22"/>
                <w:szCs w:val="22"/>
              </w:rPr>
            </w:pPr>
            <w:r w:rsidRPr="00C05CFC">
              <w:rPr>
                <w:rFonts w:cstheme="minorHAnsi"/>
                <w:b/>
                <w:bCs/>
                <w:sz w:val="22"/>
                <w:szCs w:val="22"/>
              </w:rPr>
              <w:t>Kinematic</w:t>
            </w:r>
          </w:p>
          <w:p w14:paraId="0CAACC0C" w14:textId="77777777" w:rsidR="00AE2AAD" w:rsidRPr="00C05CFC" w:rsidRDefault="00AE2AAD" w:rsidP="00A05687">
            <w:pPr>
              <w:rPr>
                <w:rFonts w:cstheme="minorHAnsi"/>
                <w:b/>
                <w:bCs/>
                <w:sz w:val="22"/>
                <w:szCs w:val="22"/>
              </w:rPr>
            </w:pPr>
          </w:p>
        </w:tc>
      </w:tr>
      <w:tr w:rsidR="00AE2AAD" w:rsidRPr="00C05CFC" w14:paraId="1384D090" w14:textId="77777777" w:rsidTr="00A05687">
        <w:trPr>
          <w:trHeight w:val="340"/>
        </w:trPr>
        <w:tc>
          <w:tcPr>
            <w:tcW w:w="1566" w:type="dxa"/>
            <w:tcBorders>
              <w:bottom w:val="double" w:sz="4" w:space="0" w:color="auto"/>
            </w:tcBorders>
            <w:hideMark/>
          </w:tcPr>
          <w:p w14:paraId="5332673C" w14:textId="77777777" w:rsidR="00AE2AAD" w:rsidRPr="00C05CFC" w:rsidRDefault="00AE2AAD" w:rsidP="00A05687">
            <w:pPr>
              <w:rPr>
                <w:rFonts w:cstheme="minorHAnsi"/>
                <w:b/>
                <w:bCs/>
                <w:sz w:val="22"/>
                <w:szCs w:val="22"/>
              </w:rPr>
            </w:pPr>
          </w:p>
        </w:tc>
        <w:tc>
          <w:tcPr>
            <w:tcW w:w="1448" w:type="dxa"/>
            <w:vMerge w:val="restart"/>
            <w:hideMark/>
          </w:tcPr>
          <w:p w14:paraId="4FAF4D80" w14:textId="77777777" w:rsidR="00AE2AAD" w:rsidRPr="00C05CFC" w:rsidRDefault="00AE2AAD" w:rsidP="00A05687">
            <w:pPr>
              <w:rPr>
                <w:rFonts w:cstheme="minorHAnsi"/>
                <w:sz w:val="22"/>
                <w:szCs w:val="22"/>
              </w:rPr>
            </w:pPr>
          </w:p>
        </w:tc>
        <w:tc>
          <w:tcPr>
            <w:tcW w:w="1563" w:type="dxa"/>
            <w:vMerge w:val="restart"/>
            <w:tcBorders>
              <w:bottom w:val="double" w:sz="4" w:space="0" w:color="auto"/>
            </w:tcBorders>
            <w:hideMark/>
          </w:tcPr>
          <w:p w14:paraId="133D0623" w14:textId="77777777" w:rsidR="00AE2AAD" w:rsidRPr="00C05CFC" w:rsidRDefault="00AE2AAD" w:rsidP="00A05687">
            <w:pPr>
              <w:rPr>
                <w:rFonts w:cstheme="minorHAnsi"/>
                <w:sz w:val="22"/>
                <w:szCs w:val="22"/>
              </w:rPr>
            </w:pPr>
          </w:p>
        </w:tc>
        <w:tc>
          <w:tcPr>
            <w:tcW w:w="3676" w:type="dxa"/>
            <w:tcBorders>
              <w:bottom w:val="double" w:sz="4" w:space="0" w:color="auto"/>
            </w:tcBorders>
            <w:hideMark/>
          </w:tcPr>
          <w:p w14:paraId="27213001"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3F3B4E2F"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61334746" w14:textId="77777777" w:rsidR="00AE2AAD" w:rsidRPr="00C05CFC" w:rsidRDefault="00AE2AAD" w:rsidP="00A05687">
            <w:pPr>
              <w:rPr>
                <w:rFonts w:cstheme="minorHAnsi"/>
                <w:sz w:val="22"/>
                <w:szCs w:val="22"/>
              </w:rPr>
            </w:pPr>
            <w:r w:rsidRPr="00C05CFC">
              <w:rPr>
                <w:rFonts w:cstheme="minorHAnsi"/>
                <w:sz w:val="22"/>
                <w:szCs w:val="22"/>
              </w:rPr>
              <w:t>3.7 (3.3)</w:t>
            </w:r>
          </w:p>
        </w:tc>
        <w:tc>
          <w:tcPr>
            <w:tcW w:w="3010" w:type="dxa"/>
            <w:tcBorders>
              <w:bottom w:val="double" w:sz="4" w:space="0" w:color="auto"/>
            </w:tcBorders>
          </w:tcPr>
          <w:p w14:paraId="07423F58" w14:textId="77777777" w:rsidR="00AE2AAD" w:rsidRPr="00C05CFC" w:rsidRDefault="00AE2AAD" w:rsidP="00A05687">
            <w:pPr>
              <w:rPr>
                <w:rFonts w:cstheme="minorHAnsi"/>
                <w:sz w:val="22"/>
                <w:szCs w:val="22"/>
              </w:rPr>
            </w:pPr>
          </w:p>
        </w:tc>
      </w:tr>
      <w:tr w:rsidR="00AE2AAD" w:rsidRPr="00C05CFC" w14:paraId="6440952A" w14:textId="77777777" w:rsidTr="00A05687">
        <w:trPr>
          <w:trHeight w:val="320"/>
        </w:trPr>
        <w:tc>
          <w:tcPr>
            <w:tcW w:w="1566" w:type="dxa"/>
            <w:vMerge w:val="restart"/>
            <w:tcBorders>
              <w:top w:val="double" w:sz="4" w:space="0" w:color="auto"/>
            </w:tcBorders>
            <w:hideMark/>
          </w:tcPr>
          <w:p w14:paraId="6941E3A0" w14:textId="77777777" w:rsidR="00AE2AAD" w:rsidRPr="00C05CFC" w:rsidRDefault="00AE2AAD" w:rsidP="00A05687">
            <w:pPr>
              <w:rPr>
                <w:rFonts w:cstheme="minorHAnsi"/>
                <w:b/>
                <w:bCs/>
                <w:sz w:val="22"/>
                <w:szCs w:val="22"/>
              </w:rPr>
            </w:pPr>
            <w:r w:rsidRPr="00C05CFC">
              <w:rPr>
                <w:rFonts w:cstheme="minorHAnsi"/>
                <w:b/>
                <w:bCs/>
                <w:sz w:val="22"/>
                <w:szCs w:val="22"/>
              </w:rPr>
              <w:t>Knee flexion (°)</w:t>
            </w:r>
          </w:p>
          <w:p w14:paraId="1FC65DA0" w14:textId="77777777" w:rsidR="00AE2AAD" w:rsidRPr="00C05CFC" w:rsidRDefault="00AE2AAD" w:rsidP="00A05687">
            <w:pPr>
              <w:rPr>
                <w:rFonts w:cstheme="minorHAnsi"/>
                <w:b/>
                <w:bCs/>
                <w:sz w:val="22"/>
                <w:szCs w:val="22"/>
              </w:rPr>
            </w:pPr>
            <w:r w:rsidRPr="00C05CFC">
              <w:rPr>
                <w:rFonts w:cstheme="minorHAnsi"/>
                <w:b/>
                <w:bCs/>
                <w:sz w:val="22"/>
                <w:szCs w:val="22"/>
              </w:rPr>
              <w:t>initial contact</w:t>
            </w:r>
          </w:p>
        </w:tc>
        <w:tc>
          <w:tcPr>
            <w:tcW w:w="1448" w:type="dxa"/>
            <w:vMerge/>
            <w:hideMark/>
          </w:tcPr>
          <w:p w14:paraId="18027734" w14:textId="77777777" w:rsidR="00AE2AAD" w:rsidRPr="00C05CFC" w:rsidRDefault="00AE2AAD" w:rsidP="00A05687">
            <w:pPr>
              <w:rPr>
                <w:rFonts w:cstheme="minorHAnsi"/>
                <w:sz w:val="22"/>
                <w:szCs w:val="22"/>
              </w:rPr>
            </w:pPr>
          </w:p>
        </w:tc>
        <w:tc>
          <w:tcPr>
            <w:tcW w:w="1563" w:type="dxa"/>
            <w:vMerge/>
            <w:tcBorders>
              <w:top w:val="double" w:sz="4" w:space="0" w:color="auto"/>
            </w:tcBorders>
            <w:hideMark/>
          </w:tcPr>
          <w:p w14:paraId="31A3C295" w14:textId="77777777" w:rsidR="00AE2AAD" w:rsidRPr="00C05CFC" w:rsidRDefault="00AE2AAD" w:rsidP="00A05687">
            <w:pPr>
              <w:rPr>
                <w:rFonts w:cstheme="minorHAnsi"/>
                <w:sz w:val="22"/>
                <w:szCs w:val="22"/>
              </w:rPr>
            </w:pPr>
          </w:p>
        </w:tc>
        <w:tc>
          <w:tcPr>
            <w:tcW w:w="3676" w:type="dxa"/>
            <w:tcBorders>
              <w:top w:val="double" w:sz="4" w:space="0" w:color="auto"/>
            </w:tcBorders>
            <w:hideMark/>
          </w:tcPr>
          <w:p w14:paraId="726CACE9" w14:textId="77777777" w:rsidR="00AE2AAD" w:rsidRPr="00C05CFC" w:rsidRDefault="00AE2AAD" w:rsidP="00A05687">
            <w:pPr>
              <w:rPr>
                <w:rFonts w:cstheme="minorHAnsi"/>
                <w:sz w:val="22"/>
                <w:szCs w:val="22"/>
              </w:rPr>
            </w:pPr>
            <w:r w:rsidRPr="00C05CFC">
              <w:rPr>
                <w:rFonts w:cstheme="minorHAnsi"/>
                <w:sz w:val="22"/>
                <w:szCs w:val="22"/>
              </w:rPr>
              <w:t>AFO and SSF</w:t>
            </w:r>
          </w:p>
        </w:tc>
        <w:tc>
          <w:tcPr>
            <w:tcW w:w="1440" w:type="dxa"/>
            <w:tcBorders>
              <w:top w:val="double" w:sz="4" w:space="0" w:color="auto"/>
            </w:tcBorders>
            <w:hideMark/>
          </w:tcPr>
          <w:p w14:paraId="4E325E3B" w14:textId="77777777" w:rsidR="00AE2AAD" w:rsidRPr="00C05CFC" w:rsidRDefault="00AE2AAD" w:rsidP="00A05687">
            <w:pPr>
              <w:rPr>
                <w:rFonts w:cstheme="minorHAnsi"/>
                <w:sz w:val="22"/>
                <w:szCs w:val="22"/>
              </w:rPr>
            </w:pPr>
            <w:r w:rsidRPr="00C05CFC">
              <w:rPr>
                <w:rFonts w:cstheme="minorHAnsi"/>
                <w:sz w:val="22"/>
                <w:szCs w:val="22"/>
              </w:rPr>
              <w:t>13.7 (8.4)</w:t>
            </w:r>
          </w:p>
        </w:tc>
        <w:tc>
          <w:tcPr>
            <w:tcW w:w="1247" w:type="dxa"/>
            <w:tcBorders>
              <w:top w:val="double" w:sz="4" w:space="0" w:color="auto"/>
            </w:tcBorders>
            <w:hideMark/>
          </w:tcPr>
          <w:p w14:paraId="7D55D35F" w14:textId="77777777" w:rsidR="00AE2AAD" w:rsidRPr="00C05CFC" w:rsidRDefault="00AE2AAD"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609AF0D3" w14:textId="77777777" w:rsidR="00AE2AAD" w:rsidRPr="00C05CFC" w:rsidRDefault="00AE2AAD" w:rsidP="00A05687">
            <w:pPr>
              <w:rPr>
                <w:rFonts w:cstheme="minorHAnsi"/>
                <w:sz w:val="22"/>
                <w:szCs w:val="22"/>
              </w:rPr>
            </w:pPr>
            <w:r w:rsidRPr="00C05CFC">
              <w:rPr>
                <w:rFonts w:cstheme="minorHAnsi"/>
                <w:sz w:val="22"/>
                <w:szCs w:val="22"/>
              </w:rPr>
              <w:t>p=0.14</w:t>
            </w:r>
          </w:p>
          <w:p w14:paraId="3315BEAC" w14:textId="77777777" w:rsidR="00AE2AAD" w:rsidRPr="00C05CFC" w:rsidRDefault="00AE2AAD" w:rsidP="00A05687">
            <w:pPr>
              <w:rPr>
                <w:rFonts w:cstheme="minorHAnsi"/>
                <w:sz w:val="22"/>
                <w:szCs w:val="22"/>
              </w:rPr>
            </w:pPr>
            <w:r w:rsidRPr="00C05CFC">
              <w:rPr>
                <w:rFonts w:cstheme="minorHAnsi"/>
                <w:sz w:val="22"/>
                <w:szCs w:val="22"/>
              </w:rPr>
              <w:t> </w:t>
            </w:r>
          </w:p>
        </w:tc>
      </w:tr>
      <w:tr w:rsidR="00AE2AAD" w:rsidRPr="00C05CFC" w14:paraId="1BCAEDED" w14:textId="77777777" w:rsidTr="00A05687">
        <w:trPr>
          <w:trHeight w:val="340"/>
        </w:trPr>
        <w:tc>
          <w:tcPr>
            <w:tcW w:w="1566" w:type="dxa"/>
            <w:vMerge/>
            <w:tcBorders>
              <w:bottom w:val="double" w:sz="4" w:space="0" w:color="auto"/>
            </w:tcBorders>
            <w:hideMark/>
          </w:tcPr>
          <w:p w14:paraId="1CA74D71" w14:textId="77777777" w:rsidR="00AE2AAD" w:rsidRPr="00C05CFC" w:rsidRDefault="00AE2AAD" w:rsidP="00A05687">
            <w:pPr>
              <w:rPr>
                <w:rFonts w:cstheme="minorHAnsi"/>
                <w:b/>
                <w:bCs/>
                <w:sz w:val="22"/>
                <w:szCs w:val="22"/>
              </w:rPr>
            </w:pPr>
          </w:p>
        </w:tc>
        <w:tc>
          <w:tcPr>
            <w:tcW w:w="1448" w:type="dxa"/>
            <w:vMerge/>
            <w:hideMark/>
          </w:tcPr>
          <w:p w14:paraId="5952B214" w14:textId="77777777" w:rsidR="00AE2AAD" w:rsidRPr="00C05CFC" w:rsidRDefault="00AE2AAD" w:rsidP="00A05687">
            <w:pPr>
              <w:rPr>
                <w:rFonts w:cstheme="minorHAnsi"/>
                <w:sz w:val="22"/>
                <w:szCs w:val="22"/>
              </w:rPr>
            </w:pPr>
          </w:p>
        </w:tc>
        <w:tc>
          <w:tcPr>
            <w:tcW w:w="1563" w:type="dxa"/>
            <w:vMerge/>
            <w:tcBorders>
              <w:bottom w:val="double" w:sz="4" w:space="0" w:color="auto"/>
            </w:tcBorders>
            <w:hideMark/>
          </w:tcPr>
          <w:p w14:paraId="548694C9" w14:textId="77777777" w:rsidR="00AE2AAD" w:rsidRPr="00C05CFC" w:rsidRDefault="00AE2AAD" w:rsidP="00A05687">
            <w:pPr>
              <w:rPr>
                <w:rFonts w:cstheme="minorHAnsi"/>
                <w:sz w:val="22"/>
                <w:szCs w:val="22"/>
              </w:rPr>
            </w:pPr>
          </w:p>
        </w:tc>
        <w:tc>
          <w:tcPr>
            <w:tcW w:w="3676" w:type="dxa"/>
            <w:tcBorders>
              <w:bottom w:val="double" w:sz="4" w:space="0" w:color="auto"/>
            </w:tcBorders>
            <w:hideMark/>
          </w:tcPr>
          <w:p w14:paraId="4A06D5F6"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034B0A46"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70D5D2FA" w14:textId="77777777" w:rsidR="00AE2AAD" w:rsidRPr="00C05CFC" w:rsidRDefault="00AE2AAD" w:rsidP="00A05687">
            <w:pPr>
              <w:rPr>
                <w:rFonts w:cstheme="minorHAnsi"/>
                <w:sz w:val="22"/>
                <w:szCs w:val="22"/>
              </w:rPr>
            </w:pPr>
            <w:r w:rsidRPr="00C05CFC">
              <w:rPr>
                <w:rFonts w:cstheme="minorHAnsi"/>
                <w:sz w:val="22"/>
                <w:szCs w:val="22"/>
              </w:rPr>
              <w:t>17.2 (5.1)</w:t>
            </w:r>
          </w:p>
        </w:tc>
        <w:tc>
          <w:tcPr>
            <w:tcW w:w="3010" w:type="dxa"/>
            <w:vMerge/>
            <w:tcBorders>
              <w:bottom w:val="double" w:sz="4" w:space="0" w:color="auto"/>
            </w:tcBorders>
          </w:tcPr>
          <w:p w14:paraId="560BBFD3" w14:textId="77777777" w:rsidR="00AE2AAD" w:rsidRPr="00C05CFC" w:rsidRDefault="00AE2AAD" w:rsidP="00A05687">
            <w:pPr>
              <w:rPr>
                <w:rFonts w:cstheme="minorHAnsi"/>
                <w:sz w:val="22"/>
                <w:szCs w:val="22"/>
              </w:rPr>
            </w:pPr>
          </w:p>
        </w:tc>
      </w:tr>
      <w:tr w:rsidR="00AE2AAD" w:rsidRPr="00C05CFC" w14:paraId="3DE446CF" w14:textId="77777777" w:rsidTr="00A05687">
        <w:trPr>
          <w:trHeight w:val="320"/>
        </w:trPr>
        <w:tc>
          <w:tcPr>
            <w:tcW w:w="1566" w:type="dxa"/>
            <w:vMerge w:val="restart"/>
            <w:tcBorders>
              <w:top w:val="double" w:sz="4" w:space="0" w:color="auto"/>
            </w:tcBorders>
            <w:hideMark/>
          </w:tcPr>
          <w:p w14:paraId="531662A1" w14:textId="77777777" w:rsidR="00AE2AAD" w:rsidRPr="00C05CFC" w:rsidRDefault="00AE2AAD" w:rsidP="00A05687">
            <w:pPr>
              <w:rPr>
                <w:rFonts w:cstheme="minorHAnsi"/>
                <w:b/>
                <w:bCs/>
                <w:sz w:val="22"/>
                <w:szCs w:val="22"/>
              </w:rPr>
            </w:pPr>
            <w:r w:rsidRPr="00C05CFC">
              <w:rPr>
                <w:rFonts w:cstheme="minorHAnsi"/>
                <w:b/>
                <w:bCs/>
                <w:sz w:val="22"/>
                <w:szCs w:val="22"/>
              </w:rPr>
              <w:t>Max. knee flexion (°)</w:t>
            </w:r>
          </w:p>
          <w:p w14:paraId="1CD2A9E9" w14:textId="77777777" w:rsidR="00AE2AAD" w:rsidRPr="00C05CFC" w:rsidRDefault="00AE2AAD" w:rsidP="00A05687">
            <w:pPr>
              <w:rPr>
                <w:rFonts w:cstheme="minorHAnsi"/>
                <w:b/>
                <w:bCs/>
                <w:sz w:val="22"/>
                <w:szCs w:val="22"/>
              </w:rPr>
            </w:pPr>
            <w:r w:rsidRPr="00C05CFC">
              <w:rPr>
                <w:rFonts w:cstheme="minorHAnsi"/>
                <w:b/>
                <w:bCs/>
                <w:sz w:val="22"/>
                <w:szCs w:val="22"/>
              </w:rPr>
              <w:t>stance</w:t>
            </w:r>
          </w:p>
        </w:tc>
        <w:tc>
          <w:tcPr>
            <w:tcW w:w="1448" w:type="dxa"/>
            <w:vMerge/>
            <w:hideMark/>
          </w:tcPr>
          <w:p w14:paraId="58CD06F1" w14:textId="77777777" w:rsidR="00AE2AAD" w:rsidRPr="00C05CFC" w:rsidRDefault="00AE2AAD" w:rsidP="00A05687">
            <w:pPr>
              <w:rPr>
                <w:rFonts w:cstheme="minorHAnsi"/>
                <w:sz w:val="22"/>
                <w:szCs w:val="22"/>
              </w:rPr>
            </w:pPr>
          </w:p>
        </w:tc>
        <w:tc>
          <w:tcPr>
            <w:tcW w:w="1563" w:type="dxa"/>
            <w:vMerge/>
            <w:tcBorders>
              <w:top w:val="double" w:sz="4" w:space="0" w:color="auto"/>
            </w:tcBorders>
            <w:hideMark/>
          </w:tcPr>
          <w:p w14:paraId="4C902756" w14:textId="77777777" w:rsidR="00AE2AAD" w:rsidRPr="00C05CFC" w:rsidRDefault="00AE2AAD" w:rsidP="00A05687">
            <w:pPr>
              <w:rPr>
                <w:rFonts w:cstheme="minorHAnsi"/>
                <w:sz w:val="22"/>
                <w:szCs w:val="22"/>
              </w:rPr>
            </w:pPr>
          </w:p>
        </w:tc>
        <w:tc>
          <w:tcPr>
            <w:tcW w:w="3676" w:type="dxa"/>
            <w:tcBorders>
              <w:top w:val="double" w:sz="4" w:space="0" w:color="auto"/>
            </w:tcBorders>
            <w:hideMark/>
          </w:tcPr>
          <w:p w14:paraId="5141FBA3" w14:textId="77777777" w:rsidR="00AE2AAD" w:rsidRPr="00C05CFC" w:rsidRDefault="00AE2AAD" w:rsidP="00A05687">
            <w:pPr>
              <w:rPr>
                <w:rFonts w:cstheme="minorHAnsi"/>
                <w:sz w:val="22"/>
                <w:szCs w:val="22"/>
              </w:rPr>
            </w:pPr>
            <w:r w:rsidRPr="00C05CFC">
              <w:rPr>
                <w:rFonts w:cstheme="minorHAnsi"/>
                <w:sz w:val="22"/>
                <w:szCs w:val="22"/>
              </w:rPr>
              <w:t>AFO and SSF</w:t>
            </w:r>
          </w:p>
        </w:tc>
        <w:tc>
          <w:tcPr>
            <w:tcW w:w="1440" w:type="dxa"/>
            <w:tcBorders>
              <w:top w:val="double" w:sz="4" w:space="0" w:color="auto"/>
            </w:tcBorders>
            <w:hideMark/>
          </w:tcPr>
          <w:p w14:paraId="6B5F7D8B" w14:textId="77777777" w:rsidR="00AE2AAD" w:rsidRPr="00C05CFC" w:rsidRDefault="00AE2AAD" w:rsidP="00A05687">
            <w:pPr>
              <w:rPr>
                <w:rFonts w:cstheme="minorHAnsi"/>
                <w:sz w:val="22"/>
                <w:szCs w:val="22"/>
              </w:rPr>
            </w:pPr>
            <w:r w:rsidRPr="00C05CFC">
              <w:rPr>
                <w:rFonts w:cstheme="minorHAnsi"/>
                <w:sz w:val="22"/>
                <w:szCs w:val="22"/>
              </w:rPr>
              <w:t>19.7 (9.3)</w:t>
            </w:r>
          </w:p>
        </w:tc>
        <w:tc>
          <w:tcPr>
            <w:tcW w:w="1247" w:type="dxa"/>
            <w:tcBorders>
              <w:top w:val="double" w:sz="4" w:space="0" w:color="auto"/>
            </w:tcBorders>
            <w:hideMark/>
          </w:tcPr>
          <w:p w14:paraId="49603BD3" w14:textId="77777777" w:rsidR="00AE2AAD" w:rsidRPr="00C05CFC" w:rsidRDefault="00AE2AAD"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0BE3F116" w14:textId="77777777" w:rsidR="00AE2AAD" w:rsidRPr="00C05CFC" w:rsidRDefault="00AE2AAD" w:rsidP="00A05687">
            <w:pPr>
              <w:rPr>
                <w:rFonts w:cstheme="minorHAnsi"/>
                <w:sz w:val="22"/>
                <w:szCs w:val="22"/>
              </w:rPr>
            </w:pPr>
            <w:r w:rsidRPr="00C05CFC">
              <w:rPr>
                <w:rFonts w:cstheme="minorHAnsi"/>
                <w:sz w:val="22"/>
                <w:szCs w:val="22"/>
              </w:rPr>
              <w:t>p=0.06</w:t>
            </w:r>
          </w:p>
          <w:p w14:paraId="42A48DE4" w14:textId="77777777" w:rsidR="00AE2AAD" w:rsidRPr="00C05CFC" w:rsidRDefault="00AE2AAD" w:rsidP="00A05687">
            <w:pPr>
              <w:rPr>
                <w:rFonts w:cstheme="minorHAnsi"/>
                <w:sz w:val="22"/>
                <w:szCs w:val="22"/>
              </w:rPr>
            </w:pPr>
            <w:r w:rsidRPr="00C05CFC">
              <w:rPr>
                <w:rFonts w:cstheme="minorHAnsi"/>
                <w:sz w:val="22"/>
                <w:szCs w:val="22"/>
              </w:rPr>
              <w:t> </w:t>
            </w:r>
          </w:p>
        </w:tc>
      </w:tr>
      <w:tr w:rsidR="00AE2AAD" w:rsidRPr="00C05CFC" w14:paraId="78BC9B35" w14:textId="77777777" w:rsidTr="00A05687">
        <w:trPr>
          <w:trHeight w:val="340"/>
        </w:trPr>
        <w:tc>
          <w:tcPr>
            <w:tcW w:w="1566" w:type="dxa"/>
            <w:vMerge/>
            <w:tcBorders>
              <w:bottom w:val="double" w:sz="4" w:space="0" w:color="auto"/>
            </w:tcBorders>
            <w:hideMark/>
          </w:tcPr>
          <w:p w14:paraId="797D4B03" w14:textId="77777777" w:rsidR="00AE2AAD" w:rsidRPr="00C05CFC" w:rsidRDefault="00AE2AAD" w:rsidP="00A05687">
            <w:pPr>
              <w:rPr>
                <w:rFonts w:cstheme="minorHAnsi"/>
                <w:b/>
                <w:bCs/>
                <w:sz w:val="22"/>
                <w:szCs w:val="22"/>
              </w:rPr>
            </w:pPr>
          </w:p>
        </w:tc>
        <w:tc>
          <w:tcPr>
            <w:tcW w:w="1448" w:type="dxa"/>
            <w:vMerge/>
            <w:hideMark/>
          </w:tcPr>
          <w:p w14:paraId="56B3ADCC" w14:textId="77777777" w:rsidR="00AE2AAD" w:rsidRPr="00C05CFC" w:rsidRDefault="00AE2AAD" w:rsidP="00A05687">
            <w:pPr>
              <w:rPr>
                <w:rFonts w:cstheme="minorHAnsi"/>
                <w:sz w:val="22"/>
                <w:szCs w:val="22"/>
              </w:rPr>
            </w:pPr>
          </w:p>
        </w:tc>
        <w:tc>
          <w:tcPr>
            <w:tcW w:w="1563" w:type="dxa"/>
            <w:vMerge/>
            <w:tcBorders>
              <w:bottom w:val="double" w:sz="4" w:space="0" w:color="auto"/>
            </w:tcBorders>
            <w:hideMark/>
          </w:tcPr>
          <w:p w14:paraId="461F40C1" w14:textId="77777777" w:rsidR="00AE2AAD" w:rsidRPr="00C05CFC" w:rsidRDefault="00AE2AAD" w:rsidP="00A05687">
            <w:pPr>
              <w:rPr>
                <w:rFonts w:cstheme="minorHAnsi"/>
                <w:sz w:val="22"/>
                <w:szCs w:val="22"/>
              </w:rPr>
            </w:pPr>
          </w:p>
        </w:tc>
        <w:tc>
          <w:tcPr>
            <w:tcW w:w="3676" w:type="dxa"/>
            <w:tcBorders>
              <w:bottom w:val="double" w:sz="4" w:space="0" w:color="auto"/>
            </w:tcBorders>
            <w:hideMark/>
          </w:tcPr>
          <w:p w14:paraId="3803F731"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0B2EECCB"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223EE0FE" w14:textId="77777777" w:rsidR="00AE2AAD" w:rsidRPr="00C05CFC" w:rsidRDefault="00AE2AAD" w:rsidP="00A05687">
            <w:pPr>
              <w:rPr>
                <w:rFonts w:cstheme="minorHAnsi"/>
                <w:sz w:val="22"/>
                <w:szCs w:val="22"/>
              </w:rPr>
            </w:pPr>
            <w:r w:rsidRPr="00C05CFC">
              <w:rPr>
                <w:rFonts w:cstheme="minorHAnsi"/>
                <w:sz w:val="22"/>
                <w:szCs w:val="22"/>
              </w:rPr>
              <w:t>25.2 (5.3)</w:t>
            </w:r>
          </w:p>
        </w:tc>
        <w:tc>
          <w:tcPr>
            <w:tcW w:w="3010" w:type="dxa"/>
            <w:vMerge/>
            <w:tcBorders>
              <w:bottom w:val="double" w:sz="4" w:space="0" w:color="auto"/>
            </w:tcBorders>
          </w:tcPr>
          <w:p w14:paraId="614A416B" w14:textId="77777777" w:rsidR="00AE2AAD" w:rsidRPr="00C05CFC" w:rsidRDefault="00AE2AAD" w:rsidP="00A05687">
            <w:pPr>
              <w:rPr>
                <w:rFonts w:cstheme="minorHAnsi"/>
                <w:sz w:val="22"/>
                <w:szCs w:val="22"/>
              </w:rPr>
            </w:pPr>
          </w:p>
        </w:tc>
      </w:tr>
      <w:tr w:rsidR="00AE2AAD" w:rsidRPr="00C05CFC" w14:paraId="418D045A" w14:textId="77777777" w:rsidTr="00A05687">
        <w:trPr>
          <w:trHeight w:val="320"/>
        </w:trPr>
        <w:tc>
          <w:tcPr>
            <w:tcW w:w="1566" w:type="dxa"/>
            <w:vMerge w:val="restart"/>
            <w:tcBorders>
              <w:top w:val="double" w:sz="4" w:space="0" w:color="auto"/>
            </w:tcBorders>
            <w:hideMark/>
          </w:tcPr>
          <w:p w14:paraId="769B2B53" w14:textId="77777777" w:rsidR="00AE2AAD" w:rsidRPr="00C05CFC" w:rsidRDefault="00AE2AAD" w:rsidP="00A05687">
            <w:pPr>
              <w:rPr>
                <w:rFonts w:cstheme="minorHAnsi"/>
                <w:b/>
                <w:bCs/>
                <w:sz w:val="22"/>
                <w:szCs w:val="22"/>
              </w:rPr>
            </w:pPr>
            <w:r w:rsidRPr="00C05CFC">
              <w:rPr>
                <w:rFonts w:cstheme="minorHAnsi"/>
                <w:b/>
                <w:bCs/>
                <w:sz w:val="22"/>
                <w:szCs w:val="22"/>
              </w:rPr>
              <w:t>Shank to vertical angle</w:t>
            </w:r>
          </w:p>
          <w:p w14:paraId="39D9FEB9" w14:textId="77777777" w:rsidR="00AE2AAD" w:rsidRPr="00C05CFC" w:rsidRDefault="00AE2AAD" w:rsidP="00A05687">
            <w:pPr>
              <w:rPr>
                <w:rFonts w:cstheme="minorHAnsi"/>
                <w:b/>
                <w:bCs/>
                <w:sz w:val="22"/>
                <w:szCs w:val="22"/>
              </w:rPr>
            </w:pPr>
            <w:r w:rsidRPr="00C05CFC">
              <w:rPr>
                <w:rFonts w:cstheme="minorHAnsi"/>
                <w:b/>
                <w:bCs/>
                <w:sz w:val="22"/>
                <w:szCs w:val="22"/>
              </w:rPr>
              <w:t>(SVA) (°)</w:t>
            </w:r>
          </w:p>
        </w:tc>
        <w:tc>
          <w:tcPr>
            <w:tcW w:w="1448" w:type="dxa"/>
            <w:vMerge/>
            <w:hideMark/>
          </w:tcPr>
          <w:p w14:paraId="7B0DC483" w14:textId="77777777" w:rsidR="00AE2AAD" w:rsidRPr="00C05CFC" w:rsidRDefault="00AE2AAD" w:rsidP="00A05687">
            <w:pPr>
              <w:rPr>
                <w:rFonts w:cstheme="minorHAnsi"/>
                <w:sz w:val="22"/>
                <w:szCs w:val="22"/>
              </w:rPr>
            </w:pPr>
          </w:p>
        </w:tc>
        <w:tc>
          <w:tcPr>
            <w:tcW w:w="1563" w:type="dxa"/>
            <w:vMerge/>
            <w:tcBorders>
              <w:top w:val="double" w:sz="4" w:space="0" w:color="auto"/>
            </w:tcBorders>
            <w:hideMark/>
          </w:tcPr>
          <w:p w14:paraId="5A38D677" w14:textId="77777777" w:rsidR="00AE2AAD" w:rsidRPr="00C05CFC" w:rsidRDefault="00AE2AAD" w:rsidP="00A05687">
            <w:pPr>
              <w:rPr>
                <w:rFonts w:cstheme="minorHAnsi"/>
                <w:sz w:val="22"/>
                <w:szCs w:val="22"/>
              </w:rPr>
            </w:pPr>
          </w:p>
        </w:tc>
        <w:tc>
          <w:tcPr>
            <w:tcW w:w="3676" w:type="dxa"/>
            <w:tcBorders>
              <w:top w:val="double" w:sz="4" w:space="0" w:color="auto"/>
            </w:tcBorders>
            <w:hideMark/>
          </w:tcPr>
          <w:p w14:paraId="51887D41" w14:textId="77777777" w:rsidR="00AE2AAD" w:rsidRPr="00C05CFC" w:rsidRDefault="00AE2AAD" w:rsidP="00A05687">
            <w:pPr>
              <w:rPr>
                <w:rFonts w:cstheme="minorHAnsi"/>
                <w:sz w:val="22"/>
                <w:szCs w:val="22"/>
              </w:rPr>
            </w:pPr>
            <w:r w:rsidRPr="00C05CFC">
              <w:rPr>
                <w:rFonts w:cstheme="minorHAnsi"/>
                <w:sz w:val="22"/>
                <w:szCs w:val="22"/>
              </w:rPr>
              <w:t>AFO and SSF</w:t>
            </w:r>
          </w:p>
        </w:tc>
        <w:tc>
          <w:tcPr>
            <w:tcW w:w="1440" w:type="dxa"/>
            <w:tcBorders>
              <w:top w:val="double" w:sz="4" w:space="0" w:color="auto"/>
            </w:tcBorders>
            <w:hideMark/>
          </w:tcPr>
          <w:p w14:paraId="7C3A0146" w14:textId="77777777" w:rsidR="00AE2AAD" w:rsidRPr="00C05CFC" w:rsidRDefault="00AE2AAD" w:rsidP="00A05687">
            <w:pPr>
              <w:rPr>
                <w:rFonts w:cstheme="minorHAnsi"/>
                <w:sz w:val="22"/>
                <w:szCs w:val="22"/>
              </w:rPr>
            </w:pPr>
            <w:r w:rsidRPr="00C05CFC">
              <w:rPr>
                <w:rFonts w:cstheme="minorHAnsi"/>
                <w:sz w:val="22"/>
                <w:szCs w:val="22"/>
              </w:rPr>
              <w:t>5.6 (3)</w:t>
            </w:r>
          </w:p>
        </w:tc>
        <w:tc>
          <w:tcPr>
            <w:tcW w:w="1247" w:type="dxa"/>
            <w:tcBorders>
              <w:top w:val="double" w:sz="4" w:space="0" w:color="auto"/>
            </w:tcBorders>
            <w:hideMark/>
          </w:tcPr>
          <w:p w14:paraId="584FD264" w14:textId="77777777" w:rsidR="00AE2AAD" w:rsidRPr="00C05CFC" w:rsidRDefault="00AE2AAD"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094718D4" w14:textId="77777777" w:rsidR="00AE2AAD" w:rsidRPr="00C05CFC" w:rsidRDefault="00AE2AAD" w:rsidP="00A05687">
            <w:pPr>
              <w:rPr>
                <w:rFonts w:cstheme="minorHAnsi"/>
                <w:b/>
                <w:bCs/>
                <w:sz w:val="22"/>
                <w:szCs w:val="22"/>
              </w:rPr>
            </w:pPr>
            <w:r w:rsidRPr="00C05CFC">
              <w:rPr>
                <w:rFonts w:cstheme="minorHAnsi"/>
                <w:b/>
                <w:bCs/>
                <w:sz w:val="22"/>
                <w:szCs w:val="22"/>
              </w:rPr>
              <w:t>p=0.005</w:t>
            </w:r>
          </w:p>
          <w:p w14:paraId="07902FF8" w14:textId="77777777" w:rsidR="00AE2AAD" w:rsidRPr="00C05CFC" w:rsidRDefault="00AE2AAD" w:rsidP="00A05687">
            <w:pPr>
              <w:rPr>
                <w:rFonts w:cstheme="minorHAnsi"/>
                <w:b/>
                <w:bCs/>
                <w:sz w:val="22"/>
                <w:szCs w:val="22"/>
              </w:rPr>
            </w:pPr>
            <w:r w:rsidRPr="00C05CFC">
              <w:rPr>
                <w:rFonts w:cstheme="minorHAnsi"/>
                <w:sz w:val="22"/>
                <w:szCs w:val="22"/>
              </w:rPr>
              <w:t> </w:t>
            </w:r>
          </w:p>
        </w:tc>
      </w:tr>
      <w:tr w:rsidR="00AE2AAD" w:rsidRPr="00C05CFC" w14:paraId="03383AE0" w14:textId="77777777" w:rsidTr="00A05687">
        <w:trPr>
          <w:trHeight w:val="340"/>
        </w:trPr>
        <w:tc>
          <w:tcPr>
            <w:tcW w:w="1566" w:type="dxa"/>
            <w:vMerge/>
            <w:tcBorders>
              <w:bottom w:val="double" w:sz="4" w:space="0" w:color="000000"/>
            </w:tcBorders>
            <w:hideMark/>
          </w:tcPr>
          <w:p w14:paraId="59ECC091" w14:textId="77777777" w:rsidR="00AE2AAD" w:rsidRPr="00C05CFC" w:rsidRDefault="00AE2AAD" w:rsidP="00A05687">
            <w:pPr>
              <w:rPr>
                <w:rFonts w:cstheme="minorHAnsi"/>
                <w:b/>
                <w:bCs/>
                <w:sz w:val="22"/>
                <w:szCs w:val="22"/>
              </w:rPr>
            </w:pPr>
          </w:p>
        </w:tc>
        <w:tc>
          <w:tcPr>
            <w:tcW w:w="1448" w:type="dxa"/>
            <w:vMerge/>
            <w:tcBorders>
              <w:bottom w:val="double" w:sz="4" w:space="0" w:color="000000"/>
            </w:tcBorders>
            <w:hideMark/>
          </w:tcPr>
          <w:p w14:paraId="6AA46CA4" w14:textId="77777777" w:rsidR="00AE2AAD" w:rsidRPr="00C05CFC" w:rsidRDefault="00AE2AAD" w:rsidP="00A05687">
            <w:pPr>
              <w:rPr>
                <w:rFonts w:cstheme="minorHAnsi"/>
                <w:sz w:val="22"/>
                <w:szCs w:val="22"/>
              </w:rPr>
            </w:pPr>
          </w:p>
        </w:tc>
        <w:tc>
          <w:tcPr>
            <w:tcW w:w="1563" w:type="dxa"/>
            <w:vMerge/>
            <w:tcBorders>
              <w:bottom w:val="double" w:sz="4" w:space="0" w:color="000000"/>
            </w:tcBorders>
            <w:hideMark/>
          </w:tcPr>
          <w:p w14:paraId="40E8B3FB" w14:textId="77777777" w:rsidR="00AE2AAD" w:rsidRPr="00C05CFC" w:rsidRDefault="00AE2AAD" w:rsidP="00A05687">
            <w:pPr>
              <w:rPr>
                <w:rFonts w:cstheme="minorHAnsi"/>
                <w:sz w:val="22"/>
                <w:szCs w:val="22"/>
              </w:rPr>
            </w:pPr>
          </w:p>
        </w:tc>
        <w:tc>
          <w:tcPr>
            <w:tcW w:w="3676" w:type="dxa"/>
            <w:tcBorders>
              <w:bottom w:val="double" w:sz="4" w:space="0" w:color="000000"/>
            </w:tcBorders>
            <w:hideMark/>
          </w:tcPr>
          <w:p w14:paraId="3A4D8D4F"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000000"/>
            </w:tcBorders>
            <w:hideMark/>
          </w:tcPr>
          <w:p w14:paraId="4C32E378"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000000"/>
            </w:tcBorders>
            <w:hideMark/>
          </w:tcPr>
          <w:p w14:paraId="574D4F47" w14:textId="77777777" w:rsidR="00AE2AAD" w:rsidRPr="00C05CFC" w:rsidRDefault="00AE2AAD" w:rsidP="00A05687">
            <w:pPr>
              <w:rPr>
                <w:rFonts w:cstheme="minorHAnsi"/>
                <w:sz w:val="22"/>
                <w:szCs w:val="22"/>
              </w:rPr>
            </w:pPr>
            <w:r w:rsidRPr="00C05CFC">
              <w:rPr>
                <w:rFonts w:cstheme="minorHAnsi"/>
                <w:sz w:val="22"/>
                <w:szCs w:val="22"/>
              </w:rPr>
              <w:t>10.8 (1.8)</w:t>
            </w:r>
          </w:p>
        </w:tc>
        <w:tc>
          <w:tcPr>
            <w:tcW w:w="3010" w:type="dxa"/>
            <w:vMerge/>
            <w:tcBorders>
              <w:bottom w:val="double" w:sz="4" w:space="0" w:color="000000"/>
            </w:tcBorders>
          </w:tcPr>
          <w:p w14:paraId="4BE74B15" w14:textId="77777777" w:rsidR="00AE2AAD" w:rsidRPr="00C05CFC" w:rsidRDefault="00AE2AAD" w:rsidP="00A05687">
            <w:pPr>
              <w:rPr>
                <w:rFonts w:cstheme="minorHAnsi"/>
                <w:sz w:val="22"/>
                <w:szCs w:val="22"/>
              </w:rPr>
            </w:pPr>
          </w:p>
        </w:tc>
      </w:tr>
      <w:tr w:rsidR="00AE2AAD" w:rsidRPr="00C05CFC" w14:paraId="29705658" w14:textId="77777777" w:rsidTr="00A05687">
        <w:trPr>
          <w:trHeight w:val="340"/>
        </w:trPr>
        <w:tc>
          <w:tcPr>
            <w:tcW w:w="13950" w:type="dxa"/>
            <w:gridSpan w:val="7"/>
            <w:tcBorders>
              <w:top w:val="double" w:sz="4" w:space="0" w:color="000000"/>
              <w:bottom w:val="double" w:sz="4" w:space="0" w:color="auto"/>
            </w:tcBorders>
            <w:hideMark/>
          </w:tcPr>
          <w:p w14:paraId="1F37597A" w14:textId="77777777" w:rsidR="00AE2AAD" w:rsidRPr="00C05CFC" w:rsidRDefault="00AE2AAD" w:rsidP="00A05687">
            <w:pPr>
              <w:rPr>
                <w:rFonts w:cstheme="minorHAnsi"/>
                <w:b/>
                <w:bCs/>
                <w:sz w:val="22"/>
                <w:szCs w:val="22"/>
              </w:rPr>
            </w:pPr>
            <w:r w:rsidRPr="00C05CFC">
              <w:rPr>
                <w:rFonts w:cstheme="minorHAnsi"/>
                <w:b/>
                <w:bCs/>
                <w:sz w:val="22"/>
                <w:szCs w:val="22"/>
              </w:rPr>
              <w:t>Kinetic</w:t>
            </w:r>
            <w:r w:rsidRPr="00C05CFC">
              <w:rPr>
                <w:rFonts w:cstheme="minorHAnsi"/>
                <w:sz w:val="22"/>
                <w:szCs w:val="22"/>
              </w:rPr>
              <w:t> </w:t>
            </w:r>
          </w:p>
        </w:tc>
      </w:tr>
      <w:tr w:rsidR="00AE2AAD" w:rsidRPr="00C05CFC" w14:paraId="28808D46" w14:textId="77777777" w:rsidTr="00A05687">
        <w:trPr>
          <w:trHeight w:val="520"/>
        </w:trPr>
        <w:tc>
          <w:tcPr>
            <w:tcW w:w="1566" w:type="dxa"/>
            <w:vMerge w:val="restart"/>
            <w:tcBorders>
              <w:top w:val="double" w:sz="4" w:space="0" w:color="auto"/>
            </w:tcBorders>
            <w:hideMark/>
          </w:tcPr>
          <w:p w14:paraId="55AD4137" w14:textId="77777777" w:rsidR="00AE2AAD" w:rsidRPr="00C05CFC" w:rsidRDefault="00AE2AAD" w:rsidP="00A05687">
            <w:pPr>
              <w:rPr>
                <w:rFonts w:cstheme="minorHAnsi"/>
                <w:b/>
                <w:bCs/>
                <w:sz w:val="22"/>
                <w:szCs w:val="22"/>
              </w:rPr>
            </w:pPr>
            <w:r w:rsidRPr="00C05CFC">
              <w:rPr>
                <w:rFonts w:cstheme="minorHAnsi"/>
                <w:b/>
                <w:bCs/>
                <w:sz w:val="22"/>
                <w:szCs w:val="22"/>
              </w:rPr>
              <w:t>Peak knee flexion moment (N m)</w:t>
            </w:r>
          </w:p>
          <w:p w14:paraId="72ABAD40" w14:textId="77777777" w:rsidR="00AE2AAD" w:rsidRPr="00C05CFC" w:rsidRDefault="00AE2AAD" w:rsidP="00A05687">
            <w:pPr>
              <w:rPr>
                <w:rFonts w:cstheme="minorHAnsi"/>
                <w:b/>
                <w:bCs/>
                <w:sz w:val="22"/>
                <w:szCs w:val="22"/>
              </w:rPr>
            </w:pPr>
            <w:r w:rsidRPr="00C05CFC">
              <w:rPr>
                <w:rFonts w:cstheme="minorHAnsi"/>
                <w:b/>
                <w:bCs/>
                <w:sz w:val="22"/>
                <w:szCs w:val="22"/>
              </w:rPr>
              <w:t>stance</w:t>
            </w:r>
          </w:p>
        </w:tc>
        <w:tc>
          <w:tcPr>
            <w:tcW w:w="1448" w:type="dxa"/>
            <w:vMerge w:val="restart"/>
            <w:hideMark/>
          </w:tcPr>
          <w:p w14:paraId="3F225B06" w14:textId="77777777" w:rsidR="00AE2AAD" w:rsidRPr="00C05CFC" w:rsidRDefault="00AE2AAD" w:rsidP="00A05687">
            <w:pPr>
              <w:rPr>
                <w:rFonts w:cstheme="minorHAnsi"/>
                <w:b/>
                <w:bCs/>
                <w:sz w:val="22"/>
                <w:szCs w:val="22"/>
              </w:rPr>
            </w:pPr>
            <w:proofErr w:type="spellStart"/>
            <w:r w:rsidRPr="00C05CFC">
              <w:rPr>
                <w:rFonts w:cstheme="minorHAnsi"/>
                <w:b/>
                <w:bCs/>
                <w:sz w:val="22"/>
                <w:szCs w:val="22"/>
              </w:rPr>
              <w:t>Jagadamma</w:t>
            </w:r>
            <w:proofErr w:type="spellEnd"/>
            <w:r w:rsidRPr="00C05CFC">
              <w:rPr>
                <w:rFonts w:cstheme="minorHAnsi"/>
                <w:b/>
                <w:bCs/>
                <w:sz w:val="22"/>
                <w:szCs w:val="22"/>
              </w:rPr>
              <w:t xml:space="preserve"> et al. (2009)</w:t>
            </w:r>
          </w:p>
          <w:p w14:paraId="240AC8E0" w14:textId="77777777" w:rsidR="00AE2AAD" w:rsidRPr="00C05CFC" w:rsidRDefault="00AE2AAD" w:rsidP="00A05687">
            <w:pPr>
              <w:rPr>
                <w:rFonts w:cstheme="minorHAnsi"/>
                <w:b/>
                <w:bCs/>
                <w:sz w:val="22"/>
                <w:szCs w:val="22"/>
              </w:rPr>
            </w:pPr>
            <w:r w:rsidRPr="00C05CFC">
              <w:rPr>
                <w:rFonts w:cstheme="minorHAnsi"/>
                <w:b/>
                <w:bCs/>
                <w:sz w:val="22"/>
                <w:szCs w:val="22"/>
              </w:rPr>
              <w:t> </w:t>
            </w:r>
          </w:p>
          <w:p w14:paraId="4CC90F18" w14:textId="77777777" w:rsidR="00AE2AAD" w:rsidRPr="00C05CFC" w:rsidRDefault="00AE2AAD" w:rsidP="00A05687">
            <w:pPr>
              <w:rPr>
                <w:rFonts w:cstheme="minorHAnsi"/>
                <w:b/>
                <w:bCs/>
                <w:sz w:val="22"/>
                <w:szCs w:val="22"/>
              </w:rPr>
            </w:pPr>
            <w:r w:rsidRPr="00C05CFC">
              <w:rPr>
                <w:rFonts w:cstheme="minorHAnsi"/>
                <w:b/>
                <w:bCs/>
                <w:sz w:val="22"/>
                <w:szCs w:val="22"/>
              </w:rPr>
              <w:t> </w:t>
            </w:r>
          </w:p>
          <w:p w14:paraId="5854DDC4" w14:textId="77777777" w:rsidR="00AE2AAD" w:rsidRPr="00C05CFC" w:rsidRDefault="00AE2AAD" w:rsidP="00A05687">
            <w:pPr>
              <w:rPr>
                <w:rFonts w:cstheme="minorHAnsi"/>
                <w:b/>
                <w:bCs/>
                <w:sz w:val="22"/>
                <w:szCs w:val="22"/>
              </w:rPr>
            </w:pPr>
            <w:r w:rsidRPr="00C05CFC">
              <w:rPr>
                <w:rFonts w:cstheme="minorHAnsi"/>
                <w:b/>
                <w:bCs/>
                <w:sz w:val="22"/>
                <w:szCs w:val="22"/>
              </w:rPr>
              <w:t> </w:t>
            </w:r>
          </w:p>
          <w:p w14:paraId="4ACC7E12" w14:textId="77777777" w:rsidR="00AE2AAD" w:rsidRPr="00C05CFC" w:rsidRDefault="00AE2AAD" w:rsidP="00A05687">
            <w:pPr>
              <w:rPr>
                <w:rFonts w:cstheme="minorHAnsi"/>
                <w:sz w:val="22"/>
                <w:szCs w:val="22"/>
              </w:rPr>
            </w:pPr>
            <w:r w:rsidRPr="00C05CFC">
              <w:rPr>
                <w:rFonts w:cstheme="minorHAnsi"/>
                <w:sz w:val="22"/>
                <w:szCs w:val="22"/>
              </w:rPr>
              <w:t> </w:t>
            </w:r>
          </w:p>
          <w:p w14:paraId="220D5886" w14:textId="77777777" w:rsidR="00AE2AAD" w:rsidRPr="00C05CFC" w:rsidRDefault="00AE2AAD" w:rsidP="00A05687">
            <w:pPr>
              <w:rPr>
                <w:rFonts w:cstheme="minorHAnsi"/>
                <w:sz w:val="22"/>
                <w:szCs w:val="22"/>
              </w:rPr>
            </w:pPr>
            <w:r w:rsidRPr="00C05CFC">
              <w:rPr>
                <w:rFonts w:cstheme="minorHAnsi"/>
                <w:sz w:val="22"/>
                <w:szCs w:val="22"/>
              </w:rPr>
              <w:t> </w:t>
            </w:r>
          </w:p>
          <w:p w14:paraId="7509DA4D" w14:textId="77777777" w:rsidR="00AE2AAD" w:rsidRPr="00C05CFC" w:rsidRDefault="00AE2AAD" w:rsidP="00A05687">
            <w:pPr>
              <w:rPr>
                <w:rFonts w:cstheme="minorHAnsi"/>
                <w:sz w:val="22"/>
                <w:szCs w:val="22"/>
              </w:rPr>
            </w:pPr>
            <w:r w:rsidRPr="00C05CFC">
              <w:rPr>
                <w:rFonts w:cstheme="minorHAnsi"/>
                <w:sz w:val="22"/>
                <w:szCs w:val="22"/>
              </w:rPr>
              <w:t> </w:t>
            </w:r>
          </w:p>
        </w:tc>
        <w:tc>
          <w:tcPr>
            <w:tcW w:w="1563" w:type="dxa"/>
            <w:vMerge w:val="restart"/>
            <w:hideMark/>
          </w:tcPr>
          <w:p w14:paraId="1608C312" w14:textId="77777777" w:rsidR="00AE2AAD" w:rsidRPr="00C05CFC" w:rsidRDefault="00AE2AAD" w:rsidP="00A05687">
            <w:pPr>
              <w:rPr>
                <w:rFonts w:cstheme="minorHAnsi"/>
                <w:sz w:val="22"/>
                <w:szCs w:val="22"/>
              </w:rPr>
            </w:pPr>
            <w:r w:rsidRPr="00C05CFC">
              <w:rPr>
                <w:rFonts w:cstheme="minorHAnsi"/>
                <w:sz w:val="22"/>
                <w:szCs w:val="22"/>
              </w:rPr>
              <w:t>Cerebral palsy</w:t>
            </w:r>
          </w:p>
          <w:p w14:paraId="69305032" w14:textId="77777777" w:rsidR="00AE2AAD" w:rsidRPr="00C05CFC" w:rsidRDefault="00AE2AAD" w:rsidP="00A05687">
            <w:pPr>
              <w:rPr>
                <w:rFonts w:cstheme="minorHAnsi"/>
                <w:sz w:val="22"/>
                <w:szCs w:val="22"/>
              </w:rPr>
            </w:pPr>
            <w:r w:rsidRPr="00C05CFC">
              <w:rPr>
                <w:rFonts w:cstheme="minorHAnsi"/>
                <w:sz w:val="22"/>
                <w:szCs w:val="22"/>
              </w:rPr>
              <w:t> </w:t>
            </w:r>
          </w:p>
          <w:p w14:paraId="7D817304" w14:textId="77777777" w:rsidR="00AE2AAD" w:rsidRPr="00C05CFC" w:rsidRDefault="00AE2AAD" w:rsidP="00A05687">
            <w:pPr>
              <w:rPr>
                <w:rFonts w:cstheme="minorHAnsi"/>
                <w:sz w:val="22"/>
                <w:szCs w:val="22"/>
              </w:rPr>
            </w:pPr>
            <w:r w:rsidRPr="00C05CFC">
              <w:rPr>
                <w:rFonts w:cstheme="minorHAnsi"/>
                <w:sz w:val="22"/>
                <w:szCs w:val="22"/>
              </w:rPr>
              <w:t> </w:t>
            </w:r>
          </w:p>
          <w:p w14:paraId="6A264D06" w14:textId="77777777" w:rsidR="00AE2AAD" w:rsidRPr="00C05CFC" w:rsidRDefault="00AE2AAD" w:rsidP="00A05687">
            <w:pPr>
              <w:rPr>
                <w:rFonts w:cstheme="minorHAnsi"/>
                <w:sz w:val="22"/>
                <w:szCs w:val="22"/>
              </w:rPr>
            </w:pPr>
            <w:r w:rsidRPr="00C05CFC">
              <w:rPr>
                <w:rFonts w:cstheme="minorHAnsi"/>
                <w:sz w:val="22"/>
                <w:szCs w:val="22"/>
              </w:rPr>
              <w:t> </w:t>
            </w:r>
          </w:p>
        </w:tc>
        <w:tc>
          <w:tcPr>
            <w:tcW w:w="3676" w:type="dxa"/>
            <w:hideMark/>
          </w:tcPr>
          <w:p w14:paraId="5A65C0A9" w14:textId="77777777" w:rsidR="00AE2AAD" w:rsidRPr="00C05CFC" w:rsidRDefault="00AE2AAD" w:rsidP="00A05687">
            <w:pPr>
              <w:rPr>
                <w:rFonts w:cstheme="minorHAnsi"/>
                <w:sz w:val="22"/>
                <w:szCs w:val="22"/>
              </w:rPr>
            </w:pPr>
            <w:r w:rsidRPr="00C05CFC">
              <w:rPr>
                <w:rFonts w:cstheme="minorHAnsi"/>
                <w:sz w:val="22"/>
                <w:szCs w:val="22"/>
              </w:rPr>
              <w:t>AFO and SSF</w:t>
            </w:r>
          </w:p>
        </w:tc>
        <w:tc>
          <w:tcPr>
            <w:tcW w:w="1440" w:type="dxa"/>
            <w:hideMark/>
          </w:tcPr>
          <w:p w14:paraId="0C9CF94D" w14:textId="77777777" w:rsidR="00AE2AAD" w:rsidRPr="00C05CFC" w:rsidRDefault="00AE2AAD" w:rsidP="00A05687">
            <w:pPr>
              <w:rPr>
                <w:rFonts w:cstheme="minorHAnsi"/>
                <w:sz w:val="22"/>
                <w:szCs w:val="22"/>
              </w:rPr>
            </w:pPr>
            <w:r w:rsidRPr="00C05CFC">
              <w:rPr>
                <w:rFonts w:cstheme="minorHAnsi"/>
                <w:sz w:val="22"/>
                <w:szCs w:val="22"/>
              </w:rPr>
              <w:t>0.59 (0.31)</w:t>
            </w:r>
          </w:p>
        </w:tc>
        <w:tc>
          <w:tcPr>
            <w:tcW w:w="1247" w:type="dxa"/>
            <w:hideMark/>
          </w:tcPr>
          <w:p w14:paraId="7D14B3A5" w14:textId="77777777" w:rsidR="00AE2AAD" w:rsidRPr="00C05CFC" w:rsidRDefault="00AE2AAD" w:rsidP="00A05687">
            <w:pPr>
              <w:rPr>
                <w:rFonts w:cstheme="minorHAnsi"/>
                <w:sz w:val="22"/>
                <w:szCs w:val="22"/>
              </w:rPr>
            </w:pPr>
            <w:r w:rsidRPr="00C05CFC">
              <w:rPr>
                <w:rFonts w:cstheme="minorHAnsi"/>
                <w:sz w:val="22"/>
                <w:szCs w:val="22"/>
              </w:rPr>
              <w:t> </w:t>
            </w:r>
          </w:p>
        </w:tc>
        <w:tc>
          <w:tcPr>
            <w:tcW w:w="3010" w:type="dxa"/>
            <w:vMerge w:val="restart"/>
            <w:hideMark/>
          </w:tcPr>
          <w:p w14:paraId="1E3CB562" w14:textId="77777777" w:rsidR="00AE2AAD" w:rsidRPr="00C05CFC" w:rsidRDefault="00AE2AAD" w:rsidP="00A05687">
            <w:pPr>
              <w:rPr>
                <w:rFonts w:cstheme="minorHAnsi"/>
                <w:sz w:val="22"/>
                <w:szCs w:val="22"/>
              </w:rPr>
            </w:pPr>
            <w:r w:rsidRPr="00C05CFC">
              <w:rPr>
                <w:rFonts w:cstheme="minorHAnsi"/>
                <w:sz w:val="22"/>
                <w:szCs w:val="22"/>
              </w:rPr>
              <w:t>Wilcoxon signed rank:</w:t>
            </w:r>
          </w:p>
          <w:p w14:paraId="1A072E92" w14:textId="77777777" w:rsidR="00AE2AAD" w:rsidRPr="00C05CFC" w:rsidRDefault="00AE2AAD" w:rsidP="00A05687">
            <w:pPr>
              <w:rPr>
                <w:rFonts w:cstheme="minorHAnsi"/>
                <w:sz w:val="22"/>
                <w:szCs w:val="22"/>
              </w:rPr>
            </w:pPr>
            <w:r w:rsidRPr="00C05CFC">
              <w:rPr>
                <w:rFonts w:cstheme="minorHAnsi"/>
                <w:sz w:val="22"/>
                <w:szCs w:val="22"/>
              </w:rPr>
              <w:t>p=0.25</w:t>
            </w:r>
          </w:p>
          <w:p w14:paraId="209252D6" w14:textId="77777777" w:rsidR="00AE2AAD" w:rsidRPr="00C05CFC" w:rsidRDefault="00AE2AAD" w:rsidP="00A05687">
            <w:pPr>
              <w:rPr>
                <w:rFonts w:cstheme="minorHAnsi"/>
                <w:sz w:val="22"/>
                <w:szCs w:val="22"/>
              </w:rPr>
            </w:pPr>
            <w:r w:rsidRPr="00C05CFC">
              <w:rPr>
                <w:rFonts w:cstheme="minorHAnsi"/>
                <w:sz w:val="22"/>
                <w:szCs w:val="22"/>
              </w:rPr>
              <w:t> </w:t>
            </w:r>
          </w:p>
        </w:tc>
      </w:tr>
      <w:tr w:rsidR="00AE2AAD" w:rsidRPr="00C05CFC" w14:paraId="7A824BDA" w14:textId="77777777" w:rsidTr="00A05687">
        <w:trPr>
          <w:trHeight w:val="340"/>
        </w:trPr>
        <w:tc>
          <w:tcPr>
            <w:tcW w:w="1566" w:type="dxa"/>
            <w:vMerge/>
            <w:tcBorders>
              <w:bottom w:val="double" w:sz="4" w:space="0" w:color="auto"/>
            </w:tcBorders>
            <w:hideMark/>
          </w:tcPr>
          <w:p w14:paraId="66B86C60" w14:textId="77777777" w:rsidR="00AE2AAD" w:rsidRPr="00C05CFC" w:rsidRDefault="00AE2AAD" w:rsidP="00A05687">
            <w:pPr>
              <w:rPr>
                <w:rFonts w:cstheme="minorHAnsi"/>
                <w:b/>
                <w:bCs/>
                <w:sz w:val="22"/>
                <w:szCs w:val="22"/>
              </w:rPr>
            </w:pPr>
          </w:p>
        </w:tc>
        <w:tc>
          <w:tcPr>
            <w:tcW w:w="1448" w:type="dxa"/>
            <w:vMerge/>
            <w:hideMark/>
          </w:tcPr>
          <w:p w14:paraId="4C2296AF" w14:textId="77777777" w:rsidR="00AE2AAD" w:rsidRPr="00C05CFC" w:rsidRDefault="00AE2AAD" w:rsidP="00A05687">
            <w:pPr>
              <w:rPr>
                <w:rFonts w:cstheme="minorHAnsi"/>
                <w:sz w:val="22"/>
                <w:szCs w:val="22"/>
              </w:rPr>
            </w:pPr>
          </w:p>
        </w:tc>
        <w:tc>
          <w:tcPr>
            <w:tcW w:w="1563" w:type="dxa"/>
            <w:vMerge/>
            <w:tcBorders>
              <w:bottom w:val="double" w:sz="4" w:space="0" w:color="auto"/>
            </w:tcBorders>
            <w:hideMark/>
          </w:tcPr>
          <w:p w14:paraId="65FBA26C" w14:textId="77777777" w:rsidR="00AE2AAD" w:rsidRPr="00C05CFC" w:rsidRDefault="00AE2AAD" w:rsidP="00A05687">
            <w:pPr>
              <w:rPr>
                <w:rFonts w:cstheme="minorHAnsi"/>
                <w:sz w:val="22"/>
                <w:szCs w:val="22"/>
              </w:rPr>
            </w:pPr>
          </w:p>
        </w:tc>
        <w:tc>
          <w:tcPr>
            <w:tcW w:w="3676" w:type="dxa"/>
            <w:tcBorders>
              <w:bottom w:val="double" w:sz="4" w:space="0" w:color="auto"/>
            </w:tcBorders>
            <w:hideMark/>
          </w:tcPr>
          <w:p w14:paraId="0192E3D4"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7B3AE047"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1CBB00B4" w14:textId="77777777" w:rsidR="00AE2AAD" w:rsidRPr="00C05CFC" w:rsidRDefault="00AE2AAD" w:rsidP="00A05687">
            <w:pPr>
              <w:rPr>
                <w:rFonts w:cstheme="minorHAnsi"/>
                <w:sz w:val="22"/>
                <w:szCs w:val="22"/>
              </w:rPr>
            </w:pPr>
            <w:r w:rsidRPr="00C05CFC">
              <w:rPr>
                <w:rFonts w:cstheme="minorHAnsi"/>
                <w:sz w:val="22"/>
                <w:szCs w:val="22"/>
              </w:rPr>
              <w:t>0.7 (0.32)</w:t>
            </w:r>
          </w:p>
        </w:tc>
        <w:tc>
          <w:tcPr>
            <w:tcW w:w="3010" w:type="dxa"/>
            <w:vMerge/>
            <w:tcBorders>
              <w:bottom w:val="double" w:sz="4" w:space="0" w:color="auto"/>
            </w:tcBorders>
            <w:hideMark/>
          </w:tcPr>
          <w:p w14:paraId="4D16B09D" w14:textId="77777777" w:rsidR="00AE2AAD" w:rsidRPr="00C05CFC" w:rsidRDefault="00AE2AAD" w:rsidP="00A05687">
            <w:pPr>
              <w:rPr>
                <w:rFonts w:cstheme="minorHAnsi"/>
                <w:sz w:val="22"/>
                <w:szCs w:val="22"/>
              </w:rPr>
            </w:pPr>
          </w:p>
        </w:tc>
      </w:tr>
      <w:tr w:rsidR="00AE2AAD" w:rsidRPr="00C05CFC" w14:paraId="14D75E06" w14:textId="77777777" w:rsidTr="00A05687">
        <w:trPr>
          <w:trHeight w:val="320"/>
        </w:trPr>
        <w:tc>
          <w:tcPr>
            <w:tcW w:w="1566" w:type="dxa"/>
            <w:vMerge w:val="restart"/>
            <w:tcBorders>
              <w:top w:val="double" w:sz="4" w:space="0" w:color="auto"/>
            </w:tcBorders>
            <w:hideMark/>
          </w:tcPr>
          <w:p w14:paraId="73A4DBB5" w14:textId="77777777" w:rsidR="00AE2AAD" w:rsidRPr="00C05CFC" w:rsidRDefault="00AE2AAD" w:rsidP="00A05687">
            <w:pPr>
              <w:rPr>
                <w:rFonts w:cstheme="minorHAnsi"/>
                <w:b/>
                <w:bCs/>
                <w:sz w:val="22"/>
                <w:szCs w:val="22"/>
              </w:rPr>
            </w:pPr>
            <w:r w:rsidRPr="00C05CFC">
              <w:rPr>
                <w:rFonts w:cstheme="minorHAnsi"/>
                <w:b/>
                <w:bCs/>
                <w:sz w:val="22"/>
                <w:szCs w:val="22"/>
              </w:rPr>
              <w:t>Peak Knee extension moment (N m)</w:t>
            </w:r>
          </w:p>
          <w:p w14:paraId="168DB627" w14:textId="77777777" w:rsidR="00AE2AAD" w:rsidRPr="00C05CFC" w:rsidRDefault="00AE2AAD" w:rsidP="00A05687">
            <w:pPr>
              <w:rPr>
                <w:rFonts w:cstheme="minorHAnsi"/>
                <w:b/>
                <w:bCs/>
                <w:sz w:val="22"/>
                <w:szCs w:val="22"/>
              </w:rPr>
            </w:pPr>
            <w:r w:rsidRPr="00C05CFC">
              <w:rPr>
                <w:rFonts w:cstheme="minorHAnsi"/>
                <w:b/>
                <w:bCs/>
                <w:sz w:val="22"/>
                <w:szCs w:val="22"/>
              </w:rPr>
              <w:t>stance</w:t>
            </w:r>
          </w:p>
        </w:tc>
        <w:tc>
          <w:tcPr>
            <w:tcW w:w="1448" w:type="dxa"/>
            <w:vMerge/>
            <w:hideMark/>
          </w:tcPr>
          <w:p w14:paraId="5591B256" w14:textId="77777777" w:rsidR="00AE2AAD" w:rsidRPr="00C05CFC" w:rsidRDefault="00AE2AAD" w:rsidP="00A05687">
            <w:pPr>
              <w:rPr>
                <w:rFonts w:cstheme="minorHAnsi"/>
                <w:sz w:val="22"/>
                <w:szCs w:val="22"/>
              </w:rPr>
            </w:pPr>
          </w:p>
        </w:tc>
        <w:tc>
          <w:tcPr>
            <w:tcW w:w="1563" w:type="dxa"/>
            <w:vMerge/>
            <w:tcBorders>
              <w:top w:val="double" w:sz="4" w:space="0" w:color="auto"/>
            </w:tcBorders>
            <w:hideMark/>
          </w:tcPr>
          <w:p w14:paraId="5173619C" w14:textId="77777777" w:rsidR="00AE2AAD" w:rsidRPr="00C05CFC" w:rsidRDefault="00AE2AAD" w:rsidP="00A05687">
            <w:pPr>
              <w:rPr>
                <w:rFonts w:cstheme="minorHAnsi"/>
                <w:sz w:val="22"/>
                <w:szCs w:val="22"/>
              </w:rPr>
            </w:pPr>
          </w:p>
        </w:tc>
        <w:tc>
          <w:tcPr>
            <w:tcW w:w="3676" w:type="dxa"/>
            <w:tcBorders>
              <w:top w:val="double" w:sz="4" w:space="0" w:color="auto"/>
            </w:tcBorders>
            <w:hideMark/>
          </w:tcPr>
          <w:p w14:paraId="52748BBE" w14:textId="77777777" w:rsidR="00AE2AAD" w:rsidRPr="00C05CFC" w:rsidRDefault="00AE2AAD" w:rsidP="00A05687">
            <w:pPr>
              <w:rPr>
                <w:rFonts w:cstheme="minorHAnsi"/>
                <w:sz w:val="22"/>
                <w:szCs w:val="22"/>
              </w:rPr>
            </w:pPr>
            <w:r w:rsidRPr="00C05CFC">
              <w:rPr>
                <w:rFonts w:cstheme="minorHAnsi"/>
                <w:sz w:val="22"/>
                <w:szCs w:val="22"/>
              </w:rPr>
              <w:t>AFO and SSF</w:t>
            </w:r>
          </w:p>
        </w:tc>
        <w:tc>
          <w:tcPr>
            <w:tcW w:w="1440" w:type="dxa"/>
            <w:tcBorders>
              <w:top w:val="double" w:sz="4" w:space="0" w:color="auto"/>
            </w:tcBorders>
            <w:hideMark/>
          </w:tcPr>
          <w:p w14:paraId="5C21CB58" w14:textId="77777777" w:rsidR="00AE2AAD" w:rsidRPr="00C05CFC" w:rsidRDefault="00AE2AAD"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0.44 (0.2)</w:t>
            </w:r>
          </w:p>
        </w:tc>
        <w:tc>
          <w:tcPr>
            <w:tcW w:w="1247" w:type="dxa"/>
            <w:tcBorders>
              <w:top w:val="double" w:sz="4" w:space="0" w:color="auto"/>
            </w:tcBorders>
            <w:hideMark/>
          </w:tcPr>
          <w:p w14:paraId="1782C836" w14:textId="77777777" w:rsidR="00AE2AAD" w:rsidRPr="00C05CFC" w:rsidRDefault="00AE2AAD"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hideMark/>
          </w:tcPr>
          <w:p w14:paraId="0F477FE9" w14:textId="77777777" w:rsidR="00AE2AAD" w:rsidRPr="00C05CFC" w:rsidRDefault="00AE2AAD" w:rsidP="00A05687">
            <w:pPr>
              <w:rPr>
                <w:rFonts w:cstheme="minorHAnsi"/>
                <w:sz w:val="22"/>
                <w:szCs w:val="22"/>
              </w:rPr>
            </w:pPr>
            <w:r w:rsidRPr="00C05CFC">
              <w:rPr>
                <w:rFonts w:cstheme="minorHAnsi"/>
                <w:sz w:val="22"/>
                <w:szCs w:val="22"/>
              </w:rPr>
              <w:t> p=0.14</w:t>
            </w:r>
          </w:p>
          <w:p w14:paraId="4502BB47" w14:textId="77777777" w:rsidR="00AE2AAD" w:rsidRPr="00C05CFC" w:rsidRDefault="00AE2AAD" w:rsidP="00A05687">
            <w:pPr>
              <w:rPr>
                <w:rFonts w:cstheme="minorHAnsi"/>
                <w:sz w:val="22"/>
                <w:szCs w:val="22"/>
              </w:rPr>
            </w:pPr>
            <w:r w:rsidRPr="00C05CFC">
              <w:rPr>
                <w:rFonts w:cstheme="minorHAnsi"/>
                <w:sz w:val="22"/>
                <w:szCs w:val="22"/>
              </w:rPr>
              <w:t> </w:t>
            </w:r>
          </w:p>
        </w:tc>
      </w:tr>
      <w:tr w:rsidR="00AE2AAD" w:rsidRPr="00C05CFC" w14:paraId="275E9340" w14:textId="77777777" w:rsidTr="00A05687">
        <w:trPr>
          <w:trHeight w:val="340"/>
        </w:trPr>
        <w:tc>
          <w:tcPr>
            <w:tcW w:w="1566" w:type="dxa"/>
            <w:vMerge/>
            <w:tcBorders>
              <w:bottom w:val="double" w:sz="4" w:space="0" w:color="auto"/>
            </w:tcBorders>
            <w:hideMark/>
          </w:tcPr>
          <w:p w14:paraId="253ECDBE" w14:textId="77777777" w:rsidR="00AE2AAD" w:rsidRPr="00C05CFC" w:rsidRDefault="00AE2AAD" w:rsidP="00A05687">
            <w:pPr>
              <w:rPr>
                <w:rFonts w:cstheme="minorHAnsi"/>
                <w:b/>
                <w:bCs/>
                <w:sz w:val="22"/>
                <w:szCs w:val="22"/>
              </w:rPr>
            </w:pPr>
          </w:p>
        </w:tc>
        <w:tc>
          <w:tcPr>
            <w:tcW w:w="1448" w:type="dxa"/>
            <w:vMerge/>
            <w:tcBorders>
              <w:bottom w:val="double" w:sz="4" w:space="0" w:color="auto"/>
            </w:tcBorders>
            <w:hideMark/>
          </w:tcPr>
          <w:p w14:paraId="7567C963" w14:textId="77777777" w:rsidR="00AE2AAD" w:rsidRPr="00C05CFC" w:rsidRDefault="00AE2AAD" w:rsidP="00A05687">
            <w:pPr>
              <w:rPr>
                <w:rFonts w:cstheme="minorHAnsi"/>
                <w:sz w:val="22"/>
                <w:szCs w:val="22"/>
              </w:rPr>
            </w:pPr>
          </w:p>
        </w:tc>
        <w:tc>
          <w:tcPr>
            <w:tcW w:w="1563" w:type="dxa"/>
            <w:vMerge/>
            <w:tcBorders>
              <w:bottom w:val="double" w:sz="4" w:space="0" w:color="auto"/>
            </w:tcBorders>
            <w:hideMark/>
          </w:tcPr>
          <w:p w14:paraId="29A5D33A" w14:textId="77777777" w:rsidR="00AE2AAD" w:rsidRPr="00C05CFC" w:rsidRDefault="00AE2AAD" w:rsidP="00A05687">
            <w:pPr>
              <w:rPr>
                <w:rFonts w:cstheme="minorHAnsi"/>
                <w:sz w:val="22"/>
                <w:szCs w:val="22"/>
              </w:rPr>
            </w:pPr>
          </w:p>
        </w:tc>
        <w:tc>
          <w:tcPr>
            <w:tcW w:w="3676" w:type="dxa"/>
            <w:tcBorders>
              <w:bottom w:val="double" w:sz="4" w:space="0" w:color="auto"/>
            </w:tcBorders>
            <w:hideMark/>
          </w:tcPr>
          <w:p w14:paraId="59A52013" w14:textId="77777777" w:rsidR="00AE2AAD" w:rsidRPr="00C05CFC" w:rsidRDefault="00AE2AAD"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2ECC6819" w14:textId="77777777" w:rsidR="00AE2AAD" w:rsidRPr="00C05CFC" w:rsidRDefault="00AE2AAD"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72C24FD6" w14:textId="77777777" w:rsidR="00AE2AAD" w:rsidRPr="00C05CFC" w:rsidRDefault="00AE2AAD" w:rsidP="00A05687">
            <w:pPr>
              <w:rPr>
                <w:rFonts w:cstheme="minorHAnsi"/>
                <w:sz w:val="22"/>
                <w:szCs w:val="22"/>
              </w:rPr>
            </w:pPr>
            <w:r w:rsidRPr="00C05CFC">
              <w:rPr>
                <w:rFonts w:eastAsia="Apple Symbols" w:cstheme="minorHAnsi"/>
                <w:sz w:val="22"/>
                <w:szCs w:val="22"/>
              </w:rPr>
              <w:t>﹣</w:t>
            </w:r>
            <w:r w:rsidRPr="00C05CFC">
              <w:rPr>
                <w:rFonts w:cstheme="minorHAnsi"/>
                <w:sz w:val="22"/>
                <w:szCs w:val="22"/>
              </w:rPr>
              <w:t>0.29 (0.24)</w:t>
            </w:r>
          </w:p>
        </w:tc>
        <w:tc>
          <w:tcPr>
            <w:tcW w:w="3010" w:type="dxa"/>
            <w:vMerge/>
            <w:tcBorders>
              <w:bottom w:val="double" w:sz="4" w:space="0" w:color="auto"/>
            </w:tcBorders>
            <w:hideMark/>
          </w:tcPr>
          <w:p w14:paraId="237DACE5" w14:textId="77777777" w:rsidR="00AE2AAD" w:rsidRPr="00C05CFC" w:rsidRDefault="00AE2AAD" w:rsidP="00A05687">
            <w:pPr>
              <w:rPr>
                <w:rFonts w:cstheme="minorHAnsi"/>
                <w:sz w:val="22"/>
                <w:szCs w:val="22"/>
              </w:rPr>
            </w:pPr>
          </w:p>
        </w:tc>
      </w:tr>
    </w:tbl>
    <w:p w14:paraId="6EEA0661" w14:textId="77777777" w:rsidR="00186EB2" w:rsidRDefault="00186EB2" w:rsidP="00AE2AAD"/>
    <w:p w14:paraId="632D6D3D" w14:textId="77777777" w:rsidR="000E5F83" w:rsidRDefault="000E5F83" w:rsidP="00D81E0D"/>
    <w:p w14:paraId="118EED67" w14:textId="573D3BD6" w:rsidR="00AE2AAD" w:rsidRPr="00186EB2" w:rsidRDefault="00AE2AAD" w:rsidP="00D81E0D">
      <w:r>
        <w:t xml:space="preserve">Table 3-4 </w:t>
      </w:r>
      <w:r w:rsidRPr="004201C4">
        <w:t xml:space="preserve">Outcome measures </w:t>
      </w:r>
      <w:r w:rsidR="000E5F83">
        <w:t>b</w:t>
      </w:r>
      <w:r w:rsidR="000E5F83" w:rsidRPr="004201C4">
        <w:t>iomechanical</w:t>
      </w:r>
      <w:r w:rsidR="000E5F83">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3E2B87" w:rsidRPr="00C05CFC" w14:paraId="6A778320" w14:textId="77777777" w:rsidTr="00A05687">
        <w:trPr>
          <w:trHeight w:val="936"/>
        </w:trPr>
        <w:tc>
          <w:tcPr>
            <w:tcW w:w="1566" w:type="dxa"/>
            <w:tcBorders>
              <w:top w:val="single" w:sz="12" w:space="0" w:color="auto"/>
              <w:bottom w:val="single" w:sz="12" w:space="0" w:color="auto"/>
            </w:tcBorders>
            <w:hideMark/>
          </w:tcPr>
          <w:p w14:paraId="20A693BE" w14:textId="77777777" w:rsidR="003E2B87" w:rsidRPr="00C05CFC" w:rsidRDefault="003E2B87" w:rsidP="00A05687">
            <w:pPr>
              <w:rPr>
                <w:rFonts w:cstheme="minorHAnsi"/>
                <w:b/>
                <w:bCs/>
                <w:sz w:val="22"/>
                <w:szCs w:val="22"/>
              </w:rPr>
            </w:pPr>
            <w:r w:rsidRPr="00C05CFC">
              <w:rPr>
                <w:rFonts w:cstheme="minorHAnsi"/>
                <w:b/>
                <w:bCs/>
                <w:sz w:val="22"/>
                <w:szCs w:val="22"/>
              </w:rPr>
              <w:t xml:space="preserve">Outcome </w:t>
            </w:r>
          </w:p>
          <w:p w14:paraId="317EAABA" w14:textId="77777777" w:rsidR="003E2B87" w:rsidRPr="00C05CFC" w:rsidRDefault="003E2B87"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63687F14" w14:textId="77777777" w:rsidR="003E2B87" w:rsidRPr="00C05CFC" w:rsidRDefault="003E2B87" w:rsidP="00A05687">
            <w:pPr>
              <w:rPr>
                <w:rFonts w:cstheme="minorHAnsi"/>
                <w:b/>
                <w:bCs/>
                <w:sz w:val="22"/>
                <w:szCs w:val="22"/>
              </w:rPr>
            </w:pPr>
            <w:r w:rsidRPr="00C05CFC">
              <w:rPr>
                <w:rFonts w:cstheme="minorHAnsi"/>
                <w:b/>
                <w:bCs/>
                <w:sz w:val="22"/>
                <w:szCs w:val="22"/>
              </w:rPr>
              <w:t>Study</w:t>
            </w:r>
          </w:p>
          <w:p w14:paraId="3AE0167B" w14:textId="77777777" w:rsidR="003E2B87" w:rsidRPr="00C05CFC" w:rsidRDefault="003E2B87"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41CB3BF5" w14:textId="77777777" w:rsidR="003E2B87" w:rsidRPr="00C05CFC" w:rsidRDefault="003E2B87" w:rsidP="00A05687">
            <w:pPr>
              <w:rPr>
                <w:rFonts w:cstheme="minorHAnsi"/>
                <w:b/>
                <w:bCs/>
                <w:sz w:val="22"/>
                <w:szCs w:val="22"/>
              </w:rPr>
            </w:pPr>
            <w:r w:rsidRPr="00C05CFC">
              <w:rPr>
                <w:rFonts w:cstheme="minorHAnsi"/>
                <w:b/>
                <w:bCs/>
                <w:sz w:val="22"/>
                <w:szCs w:val="22"/>
              </w:rPr>
              <w:t>Condition</w:t>
            </w:r>
          </w:p>
          <w:p w14:paraId="2CC80697" w14:textId="77777777" w:rsidR="003E2B87" w:rsidRPr="00C05CFC" w:rsidRDefault="003E2B87"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10B18781" w14:textId="77777777" w:rsidR="003E2B87" w:rsidRPr="00C05CFC" w:rsidRDefault="003E2B87" w:rsidP="00A05687">
            <w:pPr>
              <w:rPr>
                <w:rFonts w:cstheme="minorHAnsi"/>
                <w:b/>
                <w:bCs/>
                <w:sz w:val="22"/>
                <w:szCs w:val="22"/>
              </w:rPr>
            </w:pPr>
            <w:r w:rsidRPr="00C05CFC">
              <w:rPr>
                <w:rFonts w:cstheme="minorHAnsi"/>
                <w:b/>
                <w:bCs/>
                <w:sz w:val="22"/>
                <w:szCs w:val="22"/>
              </w:rPr>
              <w:t xml:space="preserve">Group </w:t>
            </w:r>
          </w:p>
          <w:p w14:paraId="05A81FA2" w14:textId="77777777" w:rsidR="003E2B87" w:rsidRPr="00C05CFC" w:rsidRDefault="003E2B87"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1DD22D12" w14:textId="77777777" w:rsidR="003E2B87" w:rsidRPr="00C05CFC" w:rsidRDefault="003E2B87" w:rsidP="00A05687">
            <w:pPr>
              <w:rPr>
                <w:rFonts w:cstheme="minorHAnsi"/>
                <w:b/>
                <w:bCs/>
                <w:sz w:val="22"/>
                <w:szCs w:val="22"/>
              </w:rPr>
            </w:pPr>
            <w:r w:rsidRPr="00C05CFC">
              <w:rPr>
                <w:rFonts w:cstheme="minorHAnsi"/>
                <w:b/>
                <w:bCs/>
                <w:sz w:val="22"/>
                <w:szCs w:val="22"/>
              </w:rPr>
              <w:t>Baseline</w:t>
            </w:r>
          </w:p>
          <w:p w14:paraId="2317CD41" w14:textId="77777777" w:rsidR="003E2B87" w:rsidRPr="00C05CFC" w:rsidRDefault="003E2B87" w:rsidP="00A05687">
            <w:pPr>
              <w:rPr>
                <w:rFonts w:cstheme="minorHAnsi"/>
                <w:b/>
                <w:bCs/>
                <w:sz w:val="22"/>
                <w:szCs w:val="22"/>
              </w:rPr>
            </w:pPr>
            <w:r w:rsidRPr="00C05CFC">
              <w:rPr>
                <w:rFonts w:cstheme="minorHAnsi"/>
                <w:b/>
                <w:bCs/>
                <w:sz w:val="22"/>
                <w:szCs w:val="22"/>
              </w:rPr>
              <w:t xml:space="preserve"> Mean </w:t>
            </w:r>
          </w:p>
          <w:p w14:paraId="6329F58D" w14:textId="77777777" w:rsidR="003E2B87" w:rsidRPr="00C05CFC" w:rsidRDefault="003E2B87"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5BBE123D" w14:textId="77777777" w:rsidR="003E2B87" w:rsidRPr="00C05CFC" w:rsidRDefault="003E2B87" w:rsidP="00A05687">
            <w:pPr>
              <w:rPr>
                <w:rFonts w:cstheme="minorHAnsi"/>
                <w:b/>
                <w:bCs/>
                <w:sz w:val="22"/>
                <w:szCs w:val="22"/>
              </w:rPr>
            </w:pPr>
            <w:r w:rsidRPr="00C05CFC">
              <w:rPr>
                <w:rFonts w:cstheme="minorHAnsi"/>
                <w:b/>
                <w:bCs/>
                <w:sz w:val="22"/>
                <w:szCs w:val="22"/>
              </w:rPr>
              <w:t>Final</w:t>
            </w:r>
          </w:p>
          <w:p w14:paraId="25CE9D35" w14:textId="77777777" w:rsidR="003E2B87" w:rsidRPr="00C05CFC" w:rsidRDefault="003E2B87" w:rsidP="00A05687">
            <w:pPr>
              <w:rPr>
                <w:rFonts w:cstheme="minorHAnsi"/>
                <w:b/>
                <w:bCs/>
                <w:sz w:val="22"/>
                <w:szCs w:val="22"/>
              </w:rPr>
            </w:pPr>
            <w:r w:rsidRPr="00C05CFC">
              <w:rPr>
                <w:rFonts w:cstheme="minorHAnsi"/>
                <w:b/>
                <w:bCs/>
                <w:sz w:val="22"/>
                <w:szCs w:val="22"/>
              </w:rPr>
              <w:t xml:space="preserve">Mean </w:t>
            </w:r>
          </w:p>
          <w:p w14:paraId="0271B514" w14:textId="77777777" w:rsidR="003E2B87" w:rsidRPr="00C05CFC" w:rsidRDefault="003E2B87"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5F3C63EE" w14:textId="77777777" w:rsidR="003E2B87" w:rsidRPr="00C05CFC" w:rsidRDefault="003E2B87" w:rsidP="00A05687">
            <w:pPr>
              <w:rPr>
                <w:rFonts w:cstheme="minorHAnsi"/>
                <w:b/>
                <w:bCs/>
                <w:sz w:val="22"/>
                <w:szCs w:val="22"/>
              </w:rPr>
            </w:pPr>
            <w:r w:rsidRPr="00C05CFC">
              <w:rPr>
                <w:rFonts w:cstheme="minorHAnsi"/>
                <w:b/>
                <w:bCs/>
                <w:sz w:val="22"/>
                <w:szCs w:val="22"/>
              </w:rPr>
              <w:t>Statistical Result</w:t>
            </w:r>
          </w:p>
          <w:p w14:paraId="2AD28CFD" w14:textId="77777777" w:rsidR="003E2B87" w:rsidRPr="00C05CFC" w:rsidRDefault="003E2B87" w:rsidP="00A05687">
            <w:pPr>
              <w:rPr>
                <w:rFonts w:cstheme="minorHAnsi"/>
                <w:b/>
                <w:bCs/>
                <w:sz w:val="22"/>
                <w:szCs w:val="22"/>
              </w:rPr>
            </w:pPr>
            <w:r w:rsidRPr="00C05CFC">
              <w:rPr>
                <w:rFonts w:cstheme="minorHAnsi"/>
                <w:b/>
                <w:bCs/>
                <w:sz w:val="22"/>
                <w:szCs w:val="22"/>
              </w:rPr>
              <w:t>(Significant values given in bold)</w:t>
            </w:r>
          </w:p>
        </w:tc>
      </w:tr>
      <w:tr w:rsidR="003E2B87" w:rsidRPr="00C05CFC" w14:paraId="21429B7E"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05EE4BD4" w14:textId="77777777" w:rsidR="003E2B87" w:rsidRPr="00C05CFC" w:rsidRDefault="003E2B87" w:rsidP="00A05687">
            <w:pPr>
              <w:jc w:val="center"/>
              <w:rPr>
                <w:rFonts w:cstheme="minorHAnsi"/>
                <w:b/>
                <w:bCs/>
                <w:sz w:val="22"/>
                <w:szCs w:val="22"/>
              </w:rPr>
            </w:pPr>
            <w:r w:rsidRPr="00C05CFC">
              <w:rPr>
                <w:rFonts w:cstheme="minorHAnsi"/>
                <w:b/>
                <w:bCs/>
                <w:sz w:val="22"/>
                <w:szCs w:val="22"/>
              </w:rPr>
              <w:t>Functional Stability Therapeutic Footwear</w:t>
            </w:r>
          </w:p>
          <w:p w14:paraId="21DFB865" w14:textId="77777777" w:rsidR="003E2B87" w:rsidRPr="00C05CFC" w:rsidRDefault="003E2B87" w:rsidP="00A05687">
            <w:pPr>
              <w:jc w:val="center"/>
              <w:rPr>
                <w:rFonts w:cstheme="minorHAnsi"/>
                <w:b/>
                <w:bCs/>
                <w:sz w:val="22"/>
                <w:szCs w:val="22"/>
              </w:rPr>
            </w:pPr>
          </w:p>
          <w:p w14:paraId="1EB1ACE5" w14:textId="77777777" w:rsidR="003E2B87" w:rsidRPr="00C05CFC" w:rsidRDefault="003E2B87" w:rsidP="00A05687">
            <w:pPr>
              <w:rPr>
                <w:rFonts w:cstheme="minorHAnsi"/>
                <w:b/>
                <w:bCs/>
                <w:sz w:val="22"/>
                <w:szCs w:val="22"/>
              </w:rPr>
            </w:pPr>
          </w:p>
        </w:tc>
      </w:tr>
      <w:tr w:rsidR="003E2B87" w:rsidRPr="00C05CFC" w14:paraId="1EA87F88" w14:textId="77777777" w:rsidTr="00A05687">
        <w:trPr>
          <w:trHeight w:val="340"/>
        </w:trPr>
        <w:tc>
          <w:tcPr>
            <w:tcW w:w="13950" w:type="dxa"/>
            <w:gridSpan w:val="7"/>
            <w:tcBorders>
              <w:top w:val="double" w:sz="4" w:space="0" w:color="auto"/>
              <w:bottom w:val="double" w:sz="4" w:space="0" w:color="auto"/>
            </w:tcBorders>
            <w:hideMark/>
          </w:tcPr>
          <w:p w14:paraId="1354037F" w14:textId="77777777" w:rsidR="003E2B87" w:rsidRPr="00C05CFC" w:rsidRDefault="003E2B87" w:rsidP="00A05687">
            <w:pPr>
              <w:rPr>
                <w:rFonts w:cstheme="minorHAnsi"/>
                <w:b/>
                <w:bCs/>
                <w:sz w:val="22"/>
                <w:szCs w:val="22"/>
              </w:rPr>
            </w:pPr>
            <w:r w:rsidRPr="00C05CFC">
              <w:rPr>
                <w:rFonts w:cstheme="minorHAnsi"/>
                <w:b/>
                <w:bCs/>
                <w:sz w:val="22"/>
                <w:szCs w:val="22"/>
              </w:rPr>
              <w:t>Spatiotemporal</w:t>
            </w:r>
          </w:p>
          <w:p w14:paraId="1916E6FF" w14:textId="77777777" w:rsidR="003E2B87" w:rsidRPr="00C05CFC" w:rsidRDefault="003E2B87" w:rsidP="00A05687">
            <w:pPr>
              <w:rPr>
                <w:rFonts w:cstheme="minorHAnsi"/>
                <w:b/>
                <w:bCs/>
                <w:sz w:val="22"/>
                <w:szCs w:val="22"/>
              </w:rPr>
            </w:pPr>
          </w:p>
        </w:tc>
      </w:tr>
      <w:tr w:rsidR="003E2B87" w:rsidRPr="00C05CFC" w14:paraId="02ACF669" w14:textId="77777777" w:rsidTr="00A05687">
        <w:trPr>
          <w:trHeight w:val="520"/>
        </w:trPr>
        <w:tc>
          <w:tcPr>
            <w:tcW w:w="1566" w:type="dxa"/>
            <w:vMerge w:val="restart"/>
            <w:tcBorders>
              <w:top w:val="single" w:sz="12" w:space="0" w:color="auto"/>
            </w:tcBorders>
            <w:hideMark/>
          </w:tcPr>
          <w:p w14:paraId="41315567" w14:textId="77777777" w:rsidR="003E2B87" w:rsidRPr="00C05CFC" w:rsidRDefault="003E2B87" w:rsidP="00A05687">
            <w:pPr>
              <w:rPr>
                <w:rFonts w:cstheme="minorHAnsi"/>
                <w:b/>
                <w:bCs/>
                <w:sz w:val="22"/>
                <w:szCs w:val="22"/>
              </w:rPr>
            </w:pPr>
            <w:r w:rsidRPr="00C05CFC">
              <w:rPr>
                <w:rFonts w:cstheme="minorHAnsi"/>
                <w:b/>
                <w:bCs/>
                <w:sz w:val="22"/>
                <w:szCs w:val="22"/>
              </w:rPr>
              <w:t>Base of support (cm)</w:t>
            </w:r>
          </w:p>
          <w:p w14:paraId="1CA637D2"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2FB8403E"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4A8552E7" w14:textId="77777777" w:rsidR="003E2B87" w:rsidRPr="00C05CFC" w:rsidRDefault="003E2B87" w:rsidP="00A05687">
            <w:pPr>
              <w:rPr>
                <w:rFonts w:cstheme="minorHAnsi"/>
                <w:b/>
                <w:bCs/>
                <w:sz w:val="22"/>
                <w:szCs w:val="22"/>
              </w:rPr>
            </w:pPr>
            <w:r w:rsidRPr="00C05CFC">
              <w:rPr>
                <w:rFonts w:cstheme="minorHAnsi"/>
                <w:b/>
                <w:bCs/>
                <w:sz w:val="22"/>
                <w:szCs w:val="22"/>
              </w:rPr>
              <w:t> </w:t>
            </w:r>
          </w:p>
        </w:tc>
        <w:tc>
          <w:tcPr>
            <w:tcW w:w="1448" w:type="dxa"/>
            <w:vMerge w:val="restart"/>
            <w:tcBorders>
              <w:top w:val="single" w:sz="12" w:space="0" w:color="auto"/>
            </w:tcBorders>
            <w:hideMark/>
          </w:tcPr>
          <w:p w14:paraId="77CA5396" w14:textId="77777777" w:rsidR="003E2B87" w:rsidRPr="00C05CFC" w:rsidRDefault="003E2B87" w:rsidP="00A05687">
            <w:pPr>
              <w:rPr>
                <w:rFonts w:cstheme="minorHAnsi"/>
                <w:b/>
                <w:bCs/>
                <w:sz w:val="22"/>
                <w:szCs w:val="22"/>
              </w:rPr>
            </w:pPr>
            <w:r w:rsidRPr="00C05CFC">
              <w:rPr>
                <w:rFonts w:cstheme="minorHAnsi"/>
                <w:b/>
                <w:bCs/>
                <w:sz w:val="22"/>
                <w:szCs w:val="22"/>
              </w:rPr>
              <w:t>Abd Elkader et al. (2013)</w:t>
            </w:r>
          </w:p>
          <w:p w14:paraId="27F5A25F"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1562DA2D"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0C58A4A7"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3FB145E7" w14:textId="77777777" w:rsidR="003E2B87" w:rsidRPr="00C05CFC" w:rsidRDefault="003E2B87" w:rsidP="00A05687">
            <w:pPr>
              <w:rPr>
                <w:rFonts w:cstheme="minorHAnsi"/>
                <w:sz w:val="22"/>
                <w:szCs w:val="22"/>
              </w:rPr>
            </w:pPr>
            <w:r w:rsidRPr="00C05CFC">
              <w:rPr>
                <w:rFonts w:cstheme="minorHAnsi"/>
                <w:sz w:val="22"/>
                <w:szCs w:val="22"/>
              </w:rPr>
              <w:t> </w:t>
            </w:r>
          </w:p>
          <w:p w14:paraId="0ED38158" w14:textId="77777777" w:rsidR="003E2B87" w:rsidRPr="00C05CFC" w:rsidRDefault="003E2B87" w:rsidP="00A05687">
            <w:pPr>
              <w:rPr>
                <w:rFonts w:cstheme="minorHAnsi"/>
                <w:sz w:val="22"/>
                <w:szCs w:val="22"/>
              </w:rPr>
            </w:pPr>
            <w:r w:rsidRPr="00C05CFC">
              <w:rPr>
                <w:rFonts w:cstheme="minorHAnsi"/>
                <w:sz w:val="22"/>
                <w:szCs w:val="22"/>
              </w:rPr>
              <w:t> </w:t>
            </w:r>
          </w:p>
          <w:p w14:paraId="6315B8F3" w14:textId="77777777" w:rsidR="003E2B87" w:rsidRPr="00C05CFC" w:rsidRDefault="003E2B87" w:rsidP="00A05687">
            <w:pPr>
              <w:rPr>
                <w:rFonts w:cstheme="minorHAnsi"/>
                <w:sz w:val="22"/>
                <w:szCs w:val="22"/>
              </w:rPr>
            </w:pPr>
            <w:r w:rsidRPr="00C05CFC">
              <w:rPr>
                <w:rFonts w:cstheme="minorHAnsi"/>
                <w:sz w:val="22"/>
                <w:szCs w:val="22"/>
              </w:rPr>
              <w:t> </w:t>
            </w:r>
          </w:p>
        </w:tc>
        <w:tc>
          <w:tcPr>
            <w:tcW w:w="1563" w:type="dxa"/>
            <w:vMerge w:val="restart"/>
            <w:tcBorders>
              <w:top w:val="single" w:sz="12" w:space="0" w:color="auto"/>
            </w:tcBorders>
            <w:hideMark/>
          </w:tcPr>
          <w:p w14:paraId="53653405" w14:textId="77777777" w:rsidR="003E2B87" w:rsidRPr="00C05CFC" w:rsidRDefault="003E2B87" w:rsidP="00A05687">
            <w:pPr>
              <w:rPr>
                <w:rFonts w:cstheme="minorHAnsi"/>
                <w:sz w:val="22"/>
                <w:szCs w:val="22"/>
              </w:rPr>
            </w:pPr>
            <w:r w:rsidRPr="00C05CFC">
              <w:rPr>
                <w:rFonts w:cstheme="minorHAnsi"/>
                <w:sz w:val="22"/>
                <w:szCs w:val="22"/>
              </w:rPr>
              <w:t>Mobile pes planus</w:t>
            </w:r>
          </w:p>
          <w:p w14:paraId="6C897350" w14:textId="77777777" w:rsidR="003E2B87" w:rsidRPr="00C05CFC" w:rsidRDefault="003E2B87" w:rsidP="00A05687">
            <w:pPr>
              <w:rPr>
                <w:rFonts w:cstheme="minorHAnsi"/>
                <w:sz w:val="22"/>
                <w:szCs w:val="22"/>
              </w:rPr>
            </w:pPr>
            <w:r w:rsidRPr="00C05CFC">
              <w:rPr>
                <w:rFonts w:cstheme="minorHAnsi"/>
                <w:sz w:val="22"/>
                <w:szCs w:val="22"/>
              </w:rPr>
              <w:t> </w:t>
            </w:r>
          </w:p>
          <w:p w14:paraId="7019B98C" w14:textId="77777777" w:rsidR="003E2B87" w:rsidRPr="00C05CFC" w:rsidRDefault="003E2B87" w:rsidP="00A05687">
            <w:pPr>
              <w:rPr>
                <w:rFonts w:cstheme="minorHAnsi"/>
                <w:sz w:val="22"/>
                <w:szCs w:val="22"/>
              </w:rPr>
            </w:pPr>
            <w:r w:rsidRPr="00C05CFC">
              <w:rPr>
                <w:rFonts w:cstheme="minorHAnsi"/>
                <w:sz w:val="22"/>
                <w:szCs w:val="22"/>
              </w:rPr>
              <w:t> </w:t>
            </w:r>
          </w:p>
          <w:p w14:paraId="25F028DF" w14:textId="77777777" w:rsidR="003E2B87" w:rsidRPr="00C05CFC" w:rsidRDefault="003E2B87" w:rsidP="00A05687">
            <w:pPr>
              <w:rPr>
                <w:rFonts w:cstheme="minorHAnsi"/>
                <w:sz w:val="22"/>
                <w:szCs w:val="22"/>
              </w:rPr>
            </w:pPr>
            <w:r w:rsidRPr="00C05CFC">
              <w:rPr>
                <w:rFonts w:cstheme="minorHAnsi"/>
                <w:sz w:val="22"/>
                <w:szCs w:val="22"/>
              </w:rPr>
              <w:t> </w:t>
            </w:r>
          </w:p>
        </w:tc>
        <w:tc>
          <w:tcPr>
            <w:tcW w:w="3676" w:type="dxa"/>
            <w:tcBorders>
              <w:top w:val="single" w:sz="12" w:space="0" w:color="auto"/>
            </w:tcBorders>
            <w:hideMark/>
          </w:tcPr>
          <w:p w14:paraId="095CB3FA" w14:textId="77777777" w:rsidR="003E2B87" w:rsidRPr="00C05CFC" w:rsidRDefault="003E2B87" w:rsidP="00A05687">
            <w:pPr>
              <w:rPr>
                <w:rFonts w:cstheme="minorHAnsi"/>
                <w:sz w:val="22"/>
                <w:szCs w:val="22"/>
              </w:rPr>
            </w:pPr>
            <w:r w:rsidRPr="00C05CFC">
              <w:rPr>
                <w:rFonts w:cstheme="minorHAnsi"/>
                <w:sz w:val="22"/>
                <w:szCs w:val="22"/>
              </w:rPr>
              <w:t>Group 1 BF</w:t>
            </w:r>
          </w:p>
        </w:tc>
        <w:tc>
          <w:tcPr>
            <w:tcW w:w="1440" w:type="dxa"/>
            <w:tcBorders>
              <w:top w:val="single" w:sz="12" w:space="0" w:color="auto"/>
            </w:tcBorders>
            <w:hideMark/>
          </w:tcPr>
          <w:p w14:paraId="447143CE" w14:textId="77777777" w:rsidR="003E2B87" w:rsidRPr="00C05CFC" w:rsidRDefault="003E2B87" w:rsidP="00A05687">
            <w:pPr>
              <w:rPr>
                <w:rFonts w:cstheme="minorHAnsi"/>
                <w:sz w:val="22"/>
                <w:szCs w:val="22"/>
              </w:rPr>
            </w:pPr>
            <w:r w:rsidRPr="00C05CFC">
              <w:rPr>
                <w:rFonts w:cstheme="minorHAnsi"/>
                <w:sz w:val="22"/>
                <w:szCs w:val="22"/>
              </w:rPr>
              <w:t>11.80 (1.06)</w:t>
            </w:r>
          </w:p>
        </w:tc>
        <w:tc>
          <w:tcPr>
            <w:tcW w:w="1247" w:type="dxa"/>
            <w:tcBorders>
              <w:top w:val="single" w:sz="12" w:space="0" w:color="auto"/>
            </w:tcBorders>
            <w:hideMark/>
          </w:tcPr>
          <w:p w14:paraId="48430256" w14:textId="77777777" w:rsidR="003E2B87" w:rsidRPr="00C05CFC" w:rsidRDefault="003E2B87" w:rsidP="00A05687">
            <w:pPr>
              <w:rPr>
                <w:rFonts w:cstheme="minorHAnsi"/>
                <w:sz w:val="22"/>
                <w:szCs w:val="22"/>
              </w:rPr>
            </w:pPr>
            <w:r w:rsidRPr="00C05CFC">
              <w:rPr>
                <w:rFonts w:cstheme="minorHAnsi"/>
                <w:sz w:val="22"/>
                <w:szCs w:val="22"/>
              </w:rPr>
              <w:t> </w:t>
            </w:r>
          </w:p>
        </w:tc>
        <w:tc>
          <w:tcPr>
            <w:tcW w:w="3010" w:type="dxa"/>
            <w:vMerge w:val="restart"/>
            <w:tcBorders>
              <w:top w:val="single" w:sz="12" w:space="0" w:color="auto"/>
            </w:tcBorders>
          </w:tcPr>
          <w:p w14:paraId="4DBD888A" w14:textId="77777777" w:rsidR="003E2B87" w:rsidRPr="00C05CFC" w:rsidRDefault="003E2B87" w:rsidP="00A05687">
            <w:pPr>
              <w:rPr>
                <w:rFonts w:cstheme="minorHAnsi"/>
                <w:sz w:val="22"/>
                <w:szCs w:val="22"/>
              </w:rPr>
            </w:pPr>
            <w:r w:rsidRPr="00C05CFC">
              <w:rPr>
                <w:rFonts w:cstheme="minorHAnsi"/>
                <w:sz w:val="22"/>
                <w:szCs w:val="22"/>
              </w:rPr>
              <w:t>Paired t test:</w:t>
            </w:r>
          </w:p>
          <w:p w14:paraId="7B2BF42A" w14:textId="77777777" w:rsidR="003E2B87" w:rsidRPr="00C05CFC" w:rsidRDefault="003E2B87" w:rsidP="00A05687">
            <w:pPr>
              <w:rPr>
                <w:rFonts w:cstheme="minorHAnsi"/>
                <w:b/>
                <w:bCs/>
                <w:sz w:val="22"/>
                <w:szCs w:val="22"/>
              </w:rPr>
            </w:pPr>
            <w:r w:rsidRPr="00C05CFC">
              <w:rPr>
                <w:rFonts w:cstheme="minorHAnsi"/>
                <w:sz w:val="22"/>
                <w:szCs w:val="22"/>
              </w:rPr>
              <w:t>Group 1</w:t>
            </w:r>
            <w:r w:rsidRPr="00C05CFC">
              <w:rPr>
                <w:rFonts w:cstheme="minorHAnsi"/>
                <w:b/>
                <w:bCs/>
                <w:sz w:val="22"/>
                <w:szCs w:val="22"/>
              </w:rPr>
              <w:t xml:space="preserve"> p&lt;0.05;</w:t>
            </w:r>
          </w:p>
          <w:p w14:paraId="6042EDE3" w14:textId="77777777" w:rsidR="003E2B87" w:rsidRPr="00C05CFC" w:rsidRDefault="003E2B87" w:rsidP="00A05687">
            <w:pPr>
              <w:rPr>
                <w:rFonts w:cstheme="minorHAnsi"/>
                <w:sz w:val="22"/>
                <w:szCs w:val="22"/>
              </w:rPr>
            </w:pPr>
            <w:r w:rsidRPr="00C05CFC">
              <w:rPr>
                <w:rFonts w:cstheme="minorHAnsi"/>
                <w:sz w:val="22"/>
                <w:szCs w:val="22"/>
              </w:rPr>
              <w:t xml:space="preserve">Group 2 </w:t>
            </w:r>
            <w:r w:rsidRPr="00C05CFC">
              <w:rPr>
                <w:rFonts w:cstheme="minorHAnsi"/>
                <w:b/>
                <w:bCs/>
                <w:sz w:val="22"/>
                <w:szCs w:val="22"/>
              </w:rPr>
              <w:t>p&lt;0.05</w:t>
            </w:r>
          </w:p>
        </w:tc>
      </w:tr>
      <w:tr w:rsidR="003E2B87" w:rsidRPr="00C05CFC" w14:paraId="0F642402" w14:textId="77777777" w:rsidTr="00A05687">
        <w:trPr>
          <w:trHeight w:val="340"/>
        </w:trPr>
        <w:tc>
          <w:tcPr>
            <w:tcW w:w="1566" w:type="dxa"/>
            <w:vMerge/>
            <w:hideMark/>
          </w:tcPr>
          <w:p w14:paraId="4075BE8F" w14:textId="77777777" w:rsidR="003E2B87" w:rsidRPr="00C05CFC" w:rsidRDefault="003E2B87" w:rsidP="00A05687">
            <w:pPr>
              <w:rPr>
                <w:rFonts w:cstheme="minorHAnsi"/>
                <w:b/>
                <w:bCs/>
                <w:sz w:val="22"/>
                <w:szCs w:val="22"/>
              </w:rPr>
            </w:pPr>
          </w:p>
        </w:tc>
        <w:tc>
          <w:tcPr>
            <w:tcW w:w="1448" w:type="dxa"/>
            <w:vMerge/>
            <w:hideMark/>
          </w:tcPr>
          <w:p w14:paraId="001C586F" w14:textId="77777777" w:rsidR="003E2B87" w:rsidRPr="00C05CFC" w:rsidRDefault="003E2B87" w:rsidP="00A05687">
            <w:pPr>
              <w:rPr>
                <w:rFonts w:cstheme="minorHAnsi"/>
                <w:sz w:val="22"/>
                <w:szCs w:val="22"/>
              </w:rPr>
            </w:pPr>
          </w:p>
        </w:tc>
        <w:tc>
          <w:tcPr>
            <w:tcW w:w="1563" w:type="dxa"/>
            <w:vMerge/>
            <w:hideMark/>
          </w:tcPr>
          <w:p w14:paraId="5A7954B1" w14:textId="77777777" w:rsidR="003E2B87" w:rsidRPr="00C05CFC" w:rsidRDefault="003E2B87" w:rsidP="00A05687">
            <w:pPr>
              <w:rPr>
                <w:rFonts w:cstheme="minorHAnsi"/>
                <w:sz w:val="22"/>
                <w:szCs w:val="22"/>
              </w:rPr>
            </w:pPr>
          </w:p>
        </w:tc>
        <w:tc>
          <w:tcPr>
            <w:tcW w:w="3676" w:type="dxa"/>
            <w:hideMark/>
          </w:tcPr>
          <w:p w14:paraId="7BB2F73F" w14:textId="77777777" w:rsidR="003E2B87" w:rsidRPr="00C05CFC" w:rsidRDefault="003E2B87" w:rsidP="00A05687">
            <w:pPr>
              <w:rPr>
                <w:rFonts w:cstheme="minorHAnsi"/>
                <w:sz w:val="22"/>
                <w:szCs w:val="22"/>
              </w:rPr>
            </w:pPr>
            <w:r w:rsidRPr="00C05CFC">
              <w:rPr>
                <w:rFonts w:cstheme="minorHAnsi"/>
                <w:sz w:val="22"/>
                <w:szCs w:val="22"/>
              </w:rPr>
              <w:t>Group 1 FSTF</w:t>
            </w:r>
          </w:p>
        </w:tc>
        <w:tc>
          <w:tcPr>
            <w:tcW w:w="1440" w:type="dxa"/>
            <w:hideMark/>
          </w:tcPr>
          <w:p w14:paraId="1BC41829" w14:textId="77777777" w:rsidR="003E2B87" w:rsidRPr="00C05CFC" w:rsidRDefault="003E2B87" w:rsidP="00A05687">
            <w:pPr>
              <w:rPr>
                <w:rFonts w:cstheme="minorHAnsi"/>
                <w:sz w:val="22"/>
                <w:szCs w:val="22"/>
              </w:rPr>
            </w:pPr>
            <w:r w:rsidRPr="00C05CFC">
              <w:rPr>
                <w:rFonts w:cstheme="minorHAnsi"/>
                <w:sz w:val="22"/>
                <w:szCs w:val="22"/>
              </w:rPr>
              <w:t> </w:t>
            </w:r>
          </w:p>
        </w:tc>
        <w:tc>
          <w:tcPr>
            <w:tcW w:w="1247" w:type="dxa"/>
            <w:hideMark/>
          </w:tcPr>
          <w:p w14:paraId="4CDFA281" w14:textId="77777777" w:rsidR="003E2B87" w:rsidRPr="00C05CFC" w:rsidRDefault="003E2B87" w:rsidP="00A05687">
            <w:pPr>
              <w:rPr>
                <w:rFonts w:cstheme="minorHAnsi"/>
                <w:sz w:val="22"/>
                <w:szCs w:val="22"/>
              </w:rPr>
            </w:pPr>
            <w:r w:rsidRPr="00C05CFC">
              <w:rPr>
                <w:rFonts w:cstheme="minorHAnsi"/>
                <w:sz w:val="22"/>
                <w:szCs w:val="22"/>
              </w:rPr>
              <w:t>9.10 (1.31)</w:t>
            </w:r>
          </w:p>
        </w:tc>
        <w:tc>
          <w:tcPr>
            <w:tcW w:w="3010" w:type="dxa"/>
            <w:vMerge/>
          </w:tcPr>
          <w:p w14:paraId="3A69FEE3" w14:textId="77777777" w:rsidR="003E2B87" w:rsidRPr="00C05CFC" w:rsidRDefault="003E2B87" w:rsidP="00A05687">
            <w:pPr>
              <w:rPr>
                <w:rFonts w:cstheme="minorHAnsi"/>
                <w:sz w:val="22"/>
                <w:szCs w:val="22"/>
              </w:rPr>
            </w:pPr>
          </w:p>
        </w:tc>
      </w:tr>
      <w:tr w:rsidR="003E2B87" w:rsidRPr="00C05CFC" w14:paraId="0DEBA2D5" w14:textId="77777777" w:rsidTr="00A05687">
        <w:trPr>
          <w:trHeight w:val="320"/>
        </w:trPr>
        <w:tc>
          <w:tcPr>
            <w:tcW w:w="1566" w:type="dxa"/>
            <w:vMerge/>
            <w:hideMark/>
          </w:tcPr>
          <w:p w14:paraId="0FC61687" w14:textId="77777777" w:rsidR="003E2B87" w:rsidRPr="00C05CFC" w:rsidRDefault="003E2B87" w:rsidP="00A05687">
            <w:pPr>
              <w:rPr>
                <w:rFonts w:cstheme="minorHAnsi"/>
                <w:b/>
                <w:bCs/>
                <w:sz w:val="22"/>
                <w:szCs w:val="22"/>
              </w:rPr>
            </w:pPr>
          </w:p>
        </w:tc>
        <w:tc>
          <w:tcPr>
            <w:tcW w:w="1448" w:type="dxa"/>
            <w:vMerge/>
            <w:hideMark/>
          </w:tcPr>
          <w:p w14:paraId="3D5AFC8E" w14:textId="77777777" w:rsidR="003E2B87" w:rsidRPr="00C05CFC" w:rsidRDefault="003E2B87" w:rsidP="00A05687">
            <w:pPr>
              <w:rPr>
                <w:rFonts w:cstheme="minorHAnsi"/>
                <w:sz w:val="22"/>
                <w:szCs w:val="22"/>
              </w:rPr>
            </w:pPr>
          </w:p>
        </w:tc>
        <w:tc>
          <w:tcPr>
            <w:tcW w:w="1563" w:type="dxa"/>
            <w:vMerge/>
            <w:hideMark/>
          </w:tcPr>
          <w:p w14:paraId="6697A04F" w14:textId="77777777" w:rsidR="003E2B87" w:rsidRPr="00C05CFC" w:rsidRDefault="003E2B87" w:rsidP="00A05687">
            <w:pPr>
              <w:rPr>
                <w:rFonts w:cstheme="minorHAnsi"/>
                <w:sz w:val="22"/>
                <w:szCs w:val="22"/>
              </w:rPr>
            </w:pPr>
          </w:p>
        </w:tc>
        <w:tc>
          <w:tcPr>
            <w:tcW w:w="3676" w:type="dxa"/>
            <w:hideMark/>
          </w:tcPr>
          <w:p w14:paraId="61EDF6E6" w14:textId="77777777" w:rsidR="003E2B87" w:rsidRPr="00C05CFC" w:rsidRDefault="003E2B87" w:rsidP="00A05687">
            <w:pPr>
              <w:rPr>
                <w:rFonts w:cstheme="minorHAnsi"/>
                <w:sz w:val="22"/>
                <w:szCs w:val="22"/>
              </w:rPr>
            </w:pPr>
            <w:r w:rsidRPr="00C05CFC">
              <w:rPr>
                <w:rFonts w:cstheme="minorHAnsi"/>
                <w:sz w:val="22"/>
                <w:szCs w:val="22"/>
              </w:rPr>
              <w:t>Group 2 BF</w:t>
            </w:r>
          </w:p>
        </w:tc>
        <w:tc>
          <w:tcPr>
            <w:tcW w:w="1440" w:type="dxa"/>
            <w:hideMark/>
          </w:tcPr>
          <w:p w14:paraId="0125CD98" w14:textId="77777777" w:rsidR="003E2B87" w:rsidRPr="00C05CFC" w:rsidRDefault="003E2B87" w:rsidP="00A05687">
            <w:pPr>
              <w:rPr>
                <w:rFonts w:cstheme="minorHAnsi"/>
                <w:sz w:val="22"/>
                <w:szCs w:val="22"/>
              </w:rPr>
            </w:pPr>
            <w:r w:rsidRPr="00C05CFC">
              <w:rPr>
                <w:rFonts w:cstheme="minorHAnsi"/>
                <w:sz w:val="22"/>
                <w:szCs w:val="22"/>
              </w:rPr>
              <w:t>12.63 (1.96)</w:t>
            </w:r>
          </w:p>
        </w:tc>
        <w:tc>
          <w:tcPr>
            <w:tcW w:w="1247" w:type="dxa"/>
            <w:hideMark/>
          </w:tcPr>
          <w:p w14:paraId="224CF33F" w14:textId="77777777" w:rsidR="003E2B87" w:rsidRPr="00C05CFC" w:rsidRDefault="003E2B87" w:rsidP="00A05687">
            <w:pPr>
              <w:rPr>
                <w:rFonts w:cstheme="minorHAnsi"/>
                <w:sz w:val="22"/>
                <w:szCs w:val="22"/>
              </w:rPr>
            </w:pPr>
            <w:r w:rsidRPr="00C05CFC">
              <w:rPr>
                <w:rFonts w:cstheme="minorHAnsi"/>
                <w:sz w:val="22"/>
                <w:szCs w:val="22"/>
              </w:rPr>
              <w:t> </w:t>
            </w:r>
          </w:p>
        </w:tc>
        <w:tc>
          <w:tcPr>
            <w:tcW w:w="3010" w:type="dxa"/>
            <w:vMerge w:val="restart"/>
          </w:tcPr>
          <w:p w14:paraId="7D1C861C" w14:textId="77777777" w:rsidR="003E2B87" w:rsidRPr="00C05CFC" w:rsidRDefault="003E2B87" w:rsidP="00A05687">
            <w:pPr>
              <w:rPr>
                <w:rFonts w:cstheme="minorHAnsi"/>
                <w:sz w:val="22"/>
                <w:szCs w:val="22"/>
              </w:rPr>
            </w:pPr>
            <w:r w:rsidRPr="00C05CFC">
              <w:rPr>
                <w:rFonts w:cstheme="minorHAnsi"/>
                <w:sz w:val="22"/>
                <w:szCs w:val="22"/>
              </w:rPr>
              <w:t>Independent t test</w:t>
            </w:r>
          </w:p>
          <w:p w14:paraId="4A51DDCA" w14:textId="77777777" w:rsidR="003E2B87" w:rsidRPr="00C05CFC" w:rsidRDefault="003E2B87" w:rsidP="00A05687">
            <w:pPr>
              <w:rPr>
                <w:rFonts w:cstheme="minorHAnsi"/>
                <w:sz w:val="22"/>
                <w:szCs w:val="22"/>
              </w:rPr>
            </w:pPr>
            <w:r w:rsidRPr="00C05CFC">
              <w:rPr>
                <w:rFonts w:cstheme="minorHAnsi"/>
                <w:sz w:val="22"/>
                <w:szCs w:val="22"/>
              </w:rPr>
              <w:t>BF p=0.12;</w:t>
            </w:r>
          </w:p>
          <w:p w14:paraId="41B6691F" w14:textId="77777777" w:rsidR="003E2B87" w:rsidRPr="00C05CFC" w:rsidRDefault="003E2B87" w:rsidP="00A05687">
            <w:pPr>
              <w:rPr>
                <w:rFonts w:cstheme="minorHAnsi"/>
                <w:sz w:val="22"/>
                <w:szCs w:val="22"/>
              </w:rPr>
            </w:pPr>
            <w:r w:rsidRPr="00C05CFC">
              <w:rPr>
                <w:rFonts w:cstheme="minorHAnsi"/>
                <w:sz w:val="22"/>
                <w:szCs w:val="22"/>
              </w:rPr>
              <w:t>FSTF vs. FT p=0.86</w:t>
            </w:r>
          </w:p>
        </w:tc>
      </w:tr>
      <w:tr w:rsidR="003E2B87" w:rsidRPr="00C05CFC" w14:paraId="1D2A469F" w14:textId="77777777" w:rsidTr="00A05687">
        <w:trPr>
          <w:trHeight w:val="340"/>
        </w:trPr>
        <w:tc>
          <w:tcPr>
            <w:tcW w:w="1566" w:type="dxa"/>
            <w:vMerge/>
            <w:tcBorders>
              <w:bottom w:val="single" w:sz="12" w:space="0" w:color="auto"/>
            </w:tcBorders>
            <w:hideMark/>
          </w:tcPr>
          <w:p w14:paraId="23D26D51" w14:textId="77777777" w:rsidR="003E2B87" w:rsidRPr="00C05CFC" w:rsidRDefault="003E2B87" w:rsidP="00A05687">
            <w:pPr>
              <w:rPr>
                <w:rFonts w:cstheme="minorHAnsi"/>
                <w:b/>
                <w:bCs/>
                <w:sz w:val="22"/>
                <w:szCs w:val="22"/>
              </w:rPr>
            </w:pPr>
          </w:p>
        </w:tc>
        <w:tc>
          <w:tcPr>
            <w:tcW w:w="1448" w:type="dxa"/>
            <w:vMerge/>
            <w:tcBorders>
              <w:bottom w:val="single" w:sz="12" w:space="0" w:color="auto"/>
            </w:tcBorders>
            <w:hideMark/>
          </w:tcPr>
          <w:p w14:paraId="5AB88F25" w14:textId="77777777" w:rsidR="003E2B87" w:rsidRPr="00C05CFC" w:rsidRDefault="003E2B87" w:rsidP="00A05687">
            <w:pPr>
              <w:rPr>
                <w:rFonts w:cstheme="minorHAnsi"/>
                <w:sz w:val="22"/>
                <w:szCs w:val="22"/>
              </w:rPr>
            </w:pPr>
          </w:p>
        </w:tc>
        <w:tc>
          <w:tcPr>
            <w:tcW w:w="1563" w:type="dxa"/>
            <w:vMerge/>
            <w:tcBorders>
              <w:bottom w:val="single" w:sz="12" w:space="0" w:color="auto"/>
            </w:tcBorders>
            <w:hideMark/>
          </w:tcPr>
          <w:p w14:paraId="75586CA8" w14:textId="77777777" w:rsidR="003E2B87" w:rsidRPr="00C05CFC" w:rsidRDefault="003E2B87" w:rsidP="00A05687">
            <w:pPr>
              <w:rPr>
                <w:rFonts w:cstheme="minorHAnsi"/>
                <w:sz w:val="22"/>
                <w:szCs w:val="22"/>
              </w:rPr>
            </w:pPr>
          </w:p>
        </w:tc>
        <w:tc>
          <w:tcPr>
            <w:tcW w:w="3676" w:type="dxa"/>
            <w:tcBorders>
              <w:bottom w:val="single" w:sz="12" w:space="0" w:color="auto"/>
            </w:tcBorders>
            <w:hideMark/>
          </w:tcPr>
          <w:p w14:paraId="5C4D70A6" w14:textId="77777777" w:rsidR="003E2B87" w:rsidRPr="00C05CFC" w:rsidRDefault="003E2B87" w:rsidP="00A05687">
            <w:pPr>
              <w:rPr>
                <w:rFonts w:cstheme="minorHAnsi"/>
                <w:sz w:val="22"/>
                <w:szCs w:val="22"/>
              </w:rPr>
            </w:pPr>
            <w:r w:rsidRPr="00C05CFC">
              <w:rPr>
                <w:rFonts w:cstheme="minorHAnsi"/>
                <w:sz w:val="22"/>
                <w:szCs w:val="22"/>
              </w:rPr>
              <w:t>Group 2 FT</w:t>
            </w:r>
          </w:p>
        </w:tc>
        <w:tc>
          <w:tcPr>
            <w:tcW w:w="1440" w:type="dxa"/>
            <w:tcBorders>
              <w:bottom w:val="single" w:sz="12" w:space="0" w:color="auto"/>
            </w:tcBorders>
            <w:hideMark/>
          </w:tcPr>
          <w:p w14:paraId="21E787D1" w14:textId="77777777" w:rsidR="003E2B87" w:rsidRPr="00C05CFC" w:rsidRDefault="003E2B87" w:rsidP="00A05687">
            <w:pPr>
              <w:rPr>
                <w:rFonts w:cstheme="minorHAnsi"/>
                <w:sz w:val="22"/>
                <w:szCs w:val="22"/>
              </w:rPr>
            </w:pPr>
            <w:r w:rsidRPr="00C05CFC">
              <w:rPr>
                <w:rFonts w:cstheme="minorHAnsi"/>
                <w:sz w:val="22"/>
                <w:szCs w:val="22"/>
              </w:rPr>
              <w:t> </w:t>
            </w:r>
          </w:p>
        </w:tc>
        <w:tc>
          <w:tcPr>
            <w:tcW w:w="1247" w:type="dxa"/>
            <w:tcBorders>
              <w:bottom w:val="single" w:sz="12" w:space="0" w:color="auto"/>
            </w:tcBorders>
            <w:hideMark/>
          </w:tcPr>
          <w:p w14:paraId="4A522BE6" w14:textId="77777777" w:rsidR="003E2B87" w:rsidRPr="00C05CFC" w:rsidRDefault="003E2B87" w:rsidP="00A05687">
            <w:pPr>
              <w:rPr>
                <w:rFonts w:cstheme="minorHAnsi"/>
                <w:sz w:val="22"/>
                <w:szCs w:val="22"/>
              </w:rPr>
            </w:pPr>
            <w:r w:rsidRPr="00C05CFC">
              <w:rPr>
                <w:rFonts w:cstheme="minorHAnsi"/>
                <w:sz w:val="22"/>
                <w:szCs w:val="22"/>
              </w:rPr>
              <w:t>9.20 (1.17)</w:t>
            </w:r>
          </w:p>
        </w:tc>
        <w:tc>
          <w:tcPr>
            <w:tcW w:w="3010" w:type="dxa"/>
            <w:vMerge/>
            <w:tcBorders>
              <w:bottom w:val="single" w:sz="12" w:space="0" w:color="auto"/>
            </w:tcBorders>
          </w:tcPr>
          <w:p w14:paraId="4D6B01A0" w14:textId="77777777" w:rsidR="003E2B87" w:rsidRPr="00C05CFC" w:rsidRDefault="003E2B87" w:rsidP="00A05687">
            <w:pPr>
              <w:rPr>
                <w:rFonts w:cstheme="minorHAnsi"/>
                <w:sz w:val="22"/>
                <w:szCs w:val="22"/>
              </w:rPr>
            </w:pPr>
          </w:p>
        </w:tc>
      </w:tr>
      <w:tr w:rsidR="003E2B87" w:rsidRPr="00C05CFC" w14:paraId="5E7F3AD9" w14:textId="77777777" w:rsidTr="00A05687">
        <w:trPr>
          <w:trHeight w:val="520"/>
        </w:trPr>
        <w:tc>
          <w:tcPr>
            <w:tcW w:w="1566" w:type="dxa"/>
            <w:vMerge w:val="restart"/>
            <w:tcBorders>
              <w:top w:val="double" w:sz="4" w:space="0" w:color="auto"/>
            </w:tcBorders>
            <w:hideMark/>
          </w:tcPr>
          <w:p w14:paraId="79E40006" w14:textId="77777777" w:rsidR="003E2B87" w:rsidRPr="00C05CFC" w:rsidRDefault="003E2B87" w:rsidP="00A05687">
            <w:pPr>
              <w:rPr>
                <w:rFonts w:cstheme="minorHAnsi"/>
                <w:b/>
                <w:bCs/>
                <w:sz w:val="22"/>
                <w:szCs w:val="22"/>
              </w:rPr>
            </w:pPr>
            <w:r w:rsidRPr="00C05CFC">
              <w:rPr>
                <w:rFonts w:cstheme="minorHAnsi"/>
                <w:b/>
                <w:bCs/>
                <w:sz w:val="22"/>
                <w:szCs w:val="22"/>
              </w:rPr>
              <w:t>Cadence</w:t>
            </w:r>
          </w:p>
          <w:p w14:paraId="3AE1E436" w14:textId="77777777" w:rsidR="003E2B87" w:rsidRPr="00C05CFC" w:rsidRDefault="003E2B87" w:rsidP="00A05687">
            <w:pPr>
              <w:rPr>
                <w:rFonts w:cstheme="minorHAnsi"/>
                <w:b/>
                <w:bCs/>
                <w:sz w:val="22"/>
                <w:szCs w:val="22"/>
              </w:rPr>
            </w:pPr>
            <w:r w:rsidRPr="00C05CFC">
              <w:rPr>
                <w:rFonts w:cstheme="minorHAnsi"/>
                <w:b/>
                <w:bCs/>
                <w:sz w:val="22"/>
                <w:szCs w:val="22"/>
              </w:rPr>
              <w:t>(Steps/min)</w:t>
            </w:r>
          </w:p>
        </w:tc>
        <w:tc>
          <w:tcPr>
            <w:tcW w:w="1448" w:type="dxa"/>
            <w:vMerge w:val="restart"/>
            <w:tcBorders>
              <w:top w:val="double" w:sz="4" w:space="0" w:color="auto"/>
            </w:tcBorders>
            <w:hideMark/>
          </w:tcPr>
          <w:p w14:paraId="06FCB32D" w14:textId="77777777" w:rsidR="003E2B87" w:rsidRPr="00C05CFC" w:rsidRDefault="003E2B87" w:rsidP="00A05687">
            <w:pPr>
              <w:rPr>
                <w:rFonts w:cstheme="minorHAnsi"/>
                <w:b/>
                <w:bCs/>
                <w:sz w:val="22"/>
                <w:szCs w:val="22"/>
              </w:rPr>
            </w:pPr>
            <w:proofErr w:type="spellStart"/>
            <w:r w:rsidRPr="00C05CFC">
              <w:rPr>
                <w:rFonts w:cstheme="minorHAnsi"/>
                <w:b/>
                <w:bCs/>
                <w:sz w:val="22"/>
                <w:szCs w:val="22"/>
              </w:rPr>
              <w:t>Jagadamma</w:t>
            </w:r>
            <w:proofErr w:type="spellEnd"/>
            <w:r w:rsidRPr="00C05CFC">
              <w:rPr>
                <w:rFonts w:cstheme="minorHAnsi"/>
                <w:b/>
                <w:bCs/>
                <w:sz w:val="22"/>
                <w:szCs w:val="22"/>
              </w:rPr>
              <w:t xml:space="preserve"> et al. (2009)</w:t>
            </w:r>
          </w:p>
          <w:p w14:paraId="27728ABC"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7041096A" w14:textId="77777777" w:rsidR="003E2B87" w:rsidRPr="00C05CFC" w:rsidRDefault="003E2B87" w:rsidP="00A05687">
            <w:pPr>
              <w:rPr>
                <w:rFonts w:cstheme="minorHAnsi"/>
                <w:sz w:val="22"/>
                <w:szCs w:val="22"/>
              </w:rPr>
            </w:pPr>
            <w:r w:rsidRPr="00C05CFC">
              <w:rPr>
                <w:rFonts w:cstheme="minorHAnsi"/>
                <w:sz w:val="22"/>
                <w:szCs w:val="22"/>
              </w:rPr>
              <w:t> </w:t>
            </w:r>
          </w:p>
        </w:tc>
        <w:tc>
          <w:tcPr>
            <w:tcW w:w="1563" w:type="dxa"/>
            <w:vMerge w:val="restart"/>
            <w:tcBorders>
              <w:top w:val="double" w:sz="4" w:space="0" w:color="auto"/>
            </w:tcBorders>
            <w:hideMark/>
          </w:tcPr>
          <w:p w14:paraId="0A130D6A" w14:textId="77777777" w:rsidR="003E2B87" w:rsidRPr="00C05CFC" w:rsidRDefault="003E2B87" w:rsidP="00A05687">
            <w:pPr>
              <w:rPr>
                <w:rFonts w:cstheme="minorHAnsi"/>
                <w:sz w:val="22"/>
                <w:szCs w:val="22"/>
              </w:rPr>
            </w:pPr>
            <w:r w:rsidRPr="00C05CFC">
              <w:rPr>
                <w:rFonts w:cstheme="minorHAnsi"/>
                <w:sz w:val="22"/>
                <w:szCs w:val="22"/>
              </w:rPr>
              <w:t>Cerebral palsy</w:t>
            </w:r>
          </w:p>
          <w:p w14:paraId="17F6502F" w14:textId="77777777" w:rsidR="003E2B87" w:rsidRPr="00C05CFC" w:rsidRDefault="003E2B87" w:rsidP="00A05687">
            <w:pPr>
              <w:rPr>
                <w:rFonts w:cstheme="minorHAnsi"/>
                <w:sz w:val="22"/>
                <w:szCs w:val="22"/>
              </w:rPr>
            </w:pPr>
            <w:r w:rsidRPr="00C05CFC">
              <w:rPr>
                <w:rFonts w:cstheme="minorHAnsi"/>
                <w:sz w:val="22"/>
                <w:szCs w:val="22"/>
              </w:rPr>
              <w:t> </w:t>
            </w:r>
          </w:p>
        </w:tc>
        <w:tc>
          <w:tcPr>
            <w:tcW w:w="3676" w:type="dxa"/>
            <w:tcBorders>
              <w:top w:val="double" w:sz="4" w:space="0" w:color="auto"/>
            </w:tcBorders>
            <w:hideMark/>
          </w:tcPr>
          <w:p w14:paraId="5F6EE926" w14:textId="77777777" w:rsidR="003E2B87" w:rsidRPr="00C05CFC" w:rsidRDefault="003E2B87" w:rsidP="00A05687">
            <w:pPr>
              <w:rPr>
                <w:rFonts w:cstheme="minorHAnsi"/>
                <w:sz w:val="22"/>
                <w:szCs w:val="22"/>
              </w:rPr>
            </w:pPr>
            <w:r w:rsidRPr="00C05CFC">
              <w:rPr>
                <w:rFonts w:cstheme="minorHAnsi"/>
                <w:sz w:val="22"/>
                <w:szCs w:val="22"/>
              </w:rPr>
              <w:t>AFO and SSF</w:t>
            </w:r>
          </w:p>
        </w:tc>
        <w:tc>
          <w:tcPr>
            <w:tcW w:w="1440" w:type="dxa"/>
            <w:tcBorders>
              <w:top w:val="double" w:sz="4" w:space="0" w:color="auto"/>
            </w:tcBorders>
            <w:hideMark/>
          </w:tcPr>
          <w:p w14:paraId="3CF33AFC" w14:textId="77777777" w:rsidR="003E2B87" w:rsidRPr="00C05CFC" w:rsidRDefault="003E2B87" w:rsidP="00A05687">
            <w:pPr>
              <w:rPr>
                <w:rFonts w:cstheme="minorHAnsi"/>
                <w:sz w:val="22"/>
                <w:szCs w:val="22"/>
              </w:rPr>
            </w:pPr>
            <w:r w:rsidRPr="00C05CFC">
              <w:rPr>
                <w:rFonts w:cstheme="minorHAnsi"/>
                <w:sz w:val="22"/>
                <w:szCs w:val="22"/>
              </w:rPr>
              <w:t>122.5 (16.6)</w:t>
            </w:r>
          </w:p>
        </w:tc>
        <w:tc>
          <w:tcPr>
            <w:tcW w:w="1247" w:type="dxa"/>
            <w:tcBorders>
              <w:top w:val="double" w:sz="4" w:space="0" w:color="auto"/>
            </w:tcBorders>
            <w:hideMark/>
          </w:tcPr>
          <w:p w14:paraId="5A2AA9C4" w14:textId="77777777" w:rsidR="003E2B87" w:rsidRPr="00C05CFC" w:rsidRDefault="003E2B87"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31BFA456" w14:textId="77777777" w:rsidR="003E2B87" w:rsidRPr="00C05CFC" w:rsidRDefault="003E2B87" w:rsidP="00A05687">
            <w:pPr>
              <w:rPr>
                <w:rFonts w:cstheme="minorHAnsi"/>
                <w:sz w:val="22"/>
                <w:szCs w:val="22"/>
              </w:rPr>
            </w:pPr>
            <w:r w:rsidRPr="00C05CFC">
              <w:rPr>
                <w:rFonts w:cstheme="minorHAnsi"/>
                <w:sz w:val="22"/>
                <w:szCs w:val="22"/>
              </w:rPr>
              <w:t>Paired t test:</w:t>
            </w:r>
          </w:p>
          <w:p w14:paraId="201052CF" w14:textId="77777777" w:rsidR="003E2B87" w:rsidRPr="00C05CFC" w:rsidRDefault="003E2B87" w:rsidP="00A05687">
            <w:pPr>
              <w:rPr>
                <w:rFonts w:cstheme="minorHAnsi"/>
                <w:sz w:val="22"/>
                <w:szCs w:val="22"/>
              </w:rPr>
            </w:pPr>
            <w:r w:rsidRPr="00C05CFC">
              <w:rPr>
                <w:rFonts w:cstheme="minorHAnsi"/>
                <w:sz w:val="22"/>
                <w:szCs w:val="22"/>
              </w:rPr>
              <w:t>p=0.97</w:t>
            </w:r>
          </w:p>
          <w:p w14:paraId="2D458154" w14:textId="77777777" w:rsidR="003E2B87" w:rsidRPr="00C05CFC" w:rsidRDefault="003E2B87" w:rsidP="00A05687">
            <w:pPr>
              <w:rPr>
                <w:rFonts w:cstheme="minorHAnsi"/>
                <w:sz w:val="22"/>
                <w:szCs w:val="22"/>
              </w:rPr>
            </w:pPr>
            <w:r w:rsidRPr="00C05CFC">
              <w:rPr>
                <w:rFonts w:cstheme="minorHAnsi"/>
                <w:sz w:val="22"/>
                <w:szCs w:val="22"/>
              </w:rPr>
              <w:t> </w:t>
            </w:r>
          </w:p>
        </w:tc>
      </w:tr>
      <w:tr w:rsidR="003E2B87" w:rsidRPr="00C05CFC" w14:paraId="1BA6E47C" w14:textId="77777777" w:rsidTr="00A05687">
        <w:trPr>
          <w:trHeight w:val="340"/>
        </w:trPr>
        <w:tc>
          <w:tcPr>
            <w:tcW w:w="1566" w:type="dxa"/>
            <w:vMerge/>
            <w:tcBorders>
              <w:bottom w:val="double" w:sz="4" w:space="0" w:color="auto"/>
            </w:tcBorders>
            <w:hideMark/>
          </w:tcPr>
          <w:p w14:paraId="52016DAC" w14:textId="77777777" w:rsidR="003E2B87" w:rsidRPr="00C05CFC" w:rsidRDefault="003E2B87" w:rsidP="00A05687">
            <w:pPr>
              <w:rPr>
                <w:rFonts w:cstheme="minorHAnsi"/>
                <w:b/>
                <w:bCs/>
                <w:sz w:val="22"/>
                <w:szCs w:val="22"/>
              </w:rPr>
            </w:pPr>
          </w:p>
        </w:tc>
        <w:tc>
          <w:tcPr>
            <w:tcW w:w="1448" w:type="dxa"/>
            <w:vMerge/>
            <w:tcBorders>
              <w:bottom w:val="double" w:sz="4" w:space="0" w:color="auto"/>
            </w:tcBorders>
            <w:hideMark/>
          </w:tcPr>
          <w:p w14:paraId="1BD94D55" w14:textId="77777777" w:rsidR="003E2B87" w:rsidRPr="00C05CFC" w:rsidRDefault="003E2B87" w:rsidP="00A05687">
            <w:pPr>
              <w:rPr>
                <w:rFonts w:cstheme="minorHAnsi"/>
                <w:sz w:val="22"/>
                <w:szCs w:val="22"/>
              </w:rPr>
            </w:pPr>
          </w:p>
        </w:tc>
        <w:tc>
          <w:tcPr>
            <w:tcW w:w="1563" w:type="dxa"/>
            <w:vMerge/>
            <w:tcBorders>
              <w:bottom w:val="double" w:sz="4" w:space="0" w:color="auto"/>
            </w:tcBorders>
            <w:hideMark/>
          </w:tcPr>
          <w:p w14:paraId="7A78744A" w14:textId="77777777" w:rsidR="003E2B87" w:rsidRPr="00C05CFC" w:rsidRDefault="003E2B87" w:rsidP="00A05687">
            <w:pPr>
              <w:rPr>
                <w:rFonts w:cstheme="minorHAnsi"/>
                <w:sz w:val="22"/>
                <w:szCs w:val="22"/>
              </w:rPr>
            </w:pPr>
          </w:p>
        </w:tc>
        <w:tc>
          <w:tcPr>
            <w:tcW w:w="3676" w:type="dxa"/>
            <w:tcBorders>
              <w:bottom w:val="double" w:sz="4" w:space="0" w:color="auto"/>
            </w:tcBorders>
            <w:hideMark/>
          </w:tcPr>
          <w:p w14:paraId="7A1246D8" w14:textId="77777777" w:rsidR="003E2B87" w:rsidRPr="00C05CFC" w:rsidRDefault="003E2B87" w:rsidP="00A05687">
            <w:pPr>
              <w:rPr>
                <w:rFonts w:cstheme="minorHAnsi"/>
                <w:sz w:val="22"/>
                <w:szCs w:val="22"/>
              </w:rPr>
            </w:pPr>
            <w:r w:rsidRPr="00C05CFC">
              <w:rPr>
                <w:rFonts w:cstheme="minorHAnsi"/>
                <w:sz w:val="22"/>
                <w:szCs w:val="22"/>
              </w:rPr>
              <w:t>FSTF+AFO</w:t>
            </w:r>
          </w:p>
        </w:tc>
        <w:tc>
          <w:tcPr>
            <w:tcW w:w="1440" w:type="dxa"/>
            <w:tcBorders>
              <w:bottom w:val="double" w:sz="4" w:space="0" w:color="auto"/>
            </w:tcBorders>
            <w:hideMark/>
          </w:tcPr>
          <w:p w14:paraId="2A34D85D" w14:textId="77777777" w:rsidR="003E2B87" w:rsidRPr="00C05CFC" w:rsidRDefault="003E2B87"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485D200E" w14:textId="77777777" w:rsidR="003E2B87" w:rsidRPr="00C05CFC" w:rsidRDefault="003E2B87" w:rsidP="00A05687">
            <w:pPr>
              <w:rPr>
                <w:rFonts w:cstheme="minorHAnsi"/>
                <w:sz w:val="22"/>
                <w:szCs w:val="22"/>
              </w:rPr>
            </w:pPr>
            <w:r w:rsidRPr="00C05CFC">
              <w:rPr>
                <w:rFonts w:cstheme="minorHAnsi"/>
                <w:sz w:val="22"/>
                <w:szCs w:val="22"/>
              </w:rPr>
              <w:t>122.3 (12.4)</w:t>
            </w:r>
          </w:p>
        </w:tc>
        <w:tc>
          <w:tcPr>
            <w:tcW w:w="3010" w:type="dxa"/>
            <w:vMerge/>
            <w:tcBorders>
              <w:bottom w:val="double" w:sz="4" w:space="0" w:color="auto"/>
            </w:tcBorders>
          </w:tcPr>
          <w:p w14:paraId="37A3A2BC" w14:textId="77777777" w:rsidR="003E2B87" w:rsidRPr="00C05CFC" w:rsidRDefault="003E2B87" w:rsidP="00A05687">
            <w:pPr>
              <w:rPr>
                <w:rFonts w:cstheme="minorHAnsi"/>
                <w:sz w:val="22"/>
                <w:szCs w:val="22"/>
              </w:rPr>
            </w:pPr>
          </w:p>
        </w:tc>
      </w:tr>
      <w:tr w:rsidR="003E2B87" w:rsidRPr="00C05CFC" w14:paraId="034440FD" w14:textId="77777777" w:rsidTr="00A05687">
        <w:trPr>
          <w:trHeight w:val="540"/>
        </w:trPr>
        <w:tc>
          <w:tcPr>
            <w:tcW w:w="1566" w:type="dxa"/>
            <w:vMerge w:val="restart"/>
            <w:tcBorders>
              <w:top w:val="double" w:sz="4" w:space="0" w:color="auto"/>
            </w:tcBorders>
            <w:hideMark/>
          </w:tcPr>
          <w:p w14:paraId="6C9828E2" w14:textId="77777777" w:rsidR="003E2B87" w:rsidRPr="00C05CFC" w:rsidRDefault="003E2B87" w:rsidP="00A05687">
            <w:pPr>
              <w:rPr>
                <w:rFonts w:cstheme="minorHAnsi"/>
                <w:b/>
                <w:bCs/>
                <w:sz w:val="22"/>
                <w:szCs w:val="22"/>
              </w:rPr>
            </w:pPr>
            <w:r w:rsidRPr="00C05CFC">
              <w:rPr>
                <w:rFonts w:cstheme="minorHAnsi"/>
                <w:b/>
                <w:bCs/>
                <w:sz w:val="22"/>
                <w:szCs w:val="22"/>
              </w:rPr>
              <w:t>CoP displacement (mm)</w:t>
            </w:r>
          </w:p>
          <w:p w14:paraId="24655D04" w14:textId="77777777" w:rsidR="003E2B87" w:rsidRPr="00C05CFC" w:rsidRDefault="003E2B87" w:rsidP="00A05687">
            <w:pPr>
              <w:rPr>
                <w:rFonts w:cstheme="minorHAnsi"/>
                <w:sz w:val="22"/>
                <w:szCs w:val="22"/>
              </w:rPr>
            </w:pPr>
            <w:r w:rsidRPr="00C05CFC">
              <w:rPr>
                <w:rFonts w:cstheme="minorHAnsi"/>
                <w:sz w:val="22"/>
                <w:szCs w:val="22"/>
              </w:rPr>
              <w:t> </w:t>
            </w:r>
          </w:p>
          <w:p w14:paraId="5FAE201E" w14:textId="77777777" w:rsidR="003E2B87" w:rsidRPr="00C05CFC" w:rsidRDefault="003E2B87" w:rsidP="00A05687">
            <w:pPr>
              <w:rPr>
                <w:rFonts w:cstheme="minorHAnsi"/>
                <w:b/>
                <w:bCs/>
                <w:sz w:val="22"/>
                <w:szCs w:val="22"/>
              </w:rPr>
            </w:pPr>
            <w:r w:rsidRPr="00C05CFC">
              <w:rPr>
                <w:rFonts w:cstheme="minorHAnsi"/>
                <w:sz w:val="22"/>
                <w:szCs w:val="22"/>
              </w:rPr>
              <w:t> </w:t>
            </w:r>
          </w:p>
        </w:tc>
        <w:tc>
          <w:tcPr>
            <w:tcW w:w="1448" w:type="dxa"/>
            <w:vMerge w:val="restart"/>
            <w:tcBorders>
              <w:top w:val="double" w:sz="4" w:space="0" w:color="auto"/>
            </w:tcBorders>
            <w:hideMark/>
          </w:tcPr>
          <w:p w14:paraId="36130B8C" w14:textId="77777777" w:rsidR="003E2B87" w:rsidRPr="00C05CFC" w:rsidRDefault="003E2B87" w:rsidP="00A05687">
            <w:pPr>
              <w:rPr>
                <w:rFonts w:cstheme="minorHAnsi"/>
                <w:b/>
                <w:bCs/>
                <w:sz w:val="22"/>
                <w:szCs w:val="22"/>
              </w:rPr>
            </w:pPr>
            <w:proofErr w:type="spellStart"/>
            <w:r w:rsidRPr="00C05CFC">
              <w:rPr>
                <w:rFonts w:cstheme="minorHAnsi"/>
                <w:b/>
                <w:bCs/>
                <w:sz w:val="22"/>
                <w:szCs w:val="22"/>
              </w:rPr>
              <w:t>Aboutorabi</w:t>
            </w:r>
            <w:proofErr w:type="spellEnd"/>
            <w:r w:rsidRPr="00C05CFC">
              <w:rPr>
                <w:rFonts w:cstheme="minorHAnsi"/>
                <w:b/>
                <w:bCs/>
                <w:sz w:val="22"/>
                <w:szCs w:val="22"/>
              </w:rPr>
              <w:t xml:space="preserve"> et al. (2014)</w:t>
            </w:r>
          </w:p>
          <w:p w14:paraId="13AEBBE0"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316A34D3" w14:textId="77777777" w:rsidR="003E2B87" w:rsidRPr="00C05CFC" w:rsidRDefault="003E2B87" w:rsidP="00A05687">
            <w:pPr>
              <w:rPr>
                <w:rFonts w:cstheme="minorHAnsi"/>
                <w:b/>
                <w:bCs/>
                <w:sz w:val="22"/>
                <w:szCs w:val="22"/>
              </w:rPr>
            </w:pPr>
            <w:r w:rsidRPr="00C05CFC">
              <w:rPr>
                <w:rFonts w:cstheme="minorHAnsi"/>
                <w:b/>
                <w:bCs/>
                <w:sz w:val="22"/>
                <w:szCs w:val="22"/>
              </w:rPr>
              <w:t> </w:t>
            </w:r>
          </w:p>
          <w:p w14:paraId="5279622F" w14:textId="77777777" w:rsidR="003E2B87" w:rsidRPr="00C05CFC" w:rsidRDefault="003E2B87" w:rsidP="00A05687">
            <w:pPr>
              <w:rPr>
                <w:rFonts w:cstheme="minorHAnsi"/>
                <w:sz w:val="22"/>
                <w:szCs w:val="22"/>
              </w:rPr>
            </w:pPr>
            <w:r w:rsidRPr="00C05CFC">
              <w:rPr>
                <w:rFonts w:cstheme="minorHAnsi"/>
                <w:sz w:val="22"/>
                <w:szCs w:val="22"/>
              </w:rPr>
              <w:t> </w:t>
            </w:r>
          </w:p>
          <w:p w14:paraId="15B8959F" w14:textId="77777777" w:rsidR="003E2B87" w:rsidRPr="00C05CFC" w:rsidRDefault="003E2B87" w:rsidP="00A05687">
            <w:pPr>
              <w:rPr>
                <w:rFonts w:cstheme="minorHAnsi"/>
                <w:sz w:val="22"/>
                <w:szCs w:val="22"/>
              </w:rPr>
            </w:pPr>
            <w:r w:rsidRPr="00C05CFC">
              <w:rPr>
                <w:rFonts w:cstheme="minorHAnsi"/>
                <w:sz w:val="22"/>
                <w:szCs w:val="22"/>
              </w:rPr>
              <w:t> </w:t>
            </w:r>
          </w:p>
        </w:tc>
        <w:tc>
          <w:tcPr>
            <w:tcW w:w="1563" w:type="dxa"/>
            <w:vMerge w:val="restart"/>
            <w:tcBorders>
              <w:top w:val="double" w:sz="4" w:space="0" w:color="auto"/>
            </w:tcBorders>
            <w:hideMark/>
          </w:tcPr>
          <w:p w14:paraId="6550A17E" w14:textId="77777777" w:rsidR="003E2B87" w:rsidRPr="00C05CFC" w:rsidRDefault="003E2B87" w:rsidP="00A05687">
            <w:pPr>
              <w:rPr>
                <w:rFonts w:cstheme="minorHAnsi"/>
                <w:sz w:val="22"/>
                <w:szCs w:val="22"/>
              </w:rPr>
            </w:pPr>
            <w:r w:rsidRPr="00C05CFC">
              <w:rPr>
                <w:rFonts w:cstheme="minorHAnsi"/>
                <w:sz w:val="22"/>
                <w:szCs w:val="22"/>
              </w:rPr>
              <w:t>Mobile pes planus</w:t>
            </w:r>
          </w:p>
          <w:p w14:paraId="61504978" w14:textId="77777777" w:rsidR="003E2B87" w:rsidRPr="00C05CFC" w:rsidRDefault="003E2B87" w:rsidP="00A05687">
            <w:pPr>
              <w:rPr>
                <w:rFonts w:cstheme="minorHAnsi"/>
                <w:sz w:val="22"/>
                <w:szCs w:val="22"/>
              </w:rPr>
            </w:pPr>
            <w:r w:rsidRPr="00C05CFC">
              <w:rPr>
                <w:rFonts w:cstheme="minorHAnsi"/>
                <w:sz w:val="22"/>
                <w:szCs w:val="22"/>
              </w:rPr>
              <w:t> </w:t>
            </w:r>
          </w:p>
          <w:p w14:paraId="601F739B" w14:textId="77777777" w:rsidR="003E2B87" w:rsidRPr="00C05CFC" w:rsidRDefault="003E2B87" w:rsidP="00A05687">
            <w:pPr>
              <w:rPr>
                <w:rFonts w:cstheme="minorHAnsi"/>
                <w:sz w:val="22"/>
                <w:szCs w:val="22"/>
              </w:rPr>
            </w:pPr>
            <w:r w:rsidRPr="00C05CFC">
              <w:rPr>
                <w:rFonts w:cstheme="minorHAnsi"/>
                <w:sz w:val="22"/>
                <w:szCs w:val="22"/>
              </w:rPr>
              <w:t> </w:t>
            </w:r>
          </w:p>
        </w:tc>
        <w:tc>
          <w:tcPr>
            <w:tcW w:w="3676" w:type="dxa"/>
            <w:tcBorders>
              <w:top w:val="double" w:sz="4" w:space="0" w:color="auto"/>
            </w:tcBorders>
            <w:hideMark/>
          </w:tcPr>
          <w:p w14:paraId="31A2FA8B" w14:textId="77777777" w:rsidR="003E2B87" w:rsidRPr="00C05CFC" w:rsidRDefault="003E2B87" w:rsidP="00A05687">
            <w:pPr>
              <w:rPr>
                <w:rFonts w:cstheme="minorHAnsi"/>
                <w:sz w:val="22"/>
                <w:szCs w:val="22"/>
              </w:rPr>
            </w:pPr>
            <w:r w:rsidRPr="00C05CFC">
              <w:rPr>
                <w:rFonts w:cstheme="minorHAnsi"/>
                <w:sz w:val="22"/>
                <w:szCs w:val="22"/>
              </w:rPr>
              <w:t xml:space="preserve">BF </w:t>
            </w:r>
          </w:p>
        </w:tc>
        <w:tc>
          <w:tcPr>
            <w:tcW w:w="1440" w:type="dxa"/>
            <w:tcBorders>
              <w:top w:val="double" w:sz="4" w:space="0" w:color="auto"/>
            </w:tcBorders>
            <w:hideMark/>
          </w:tcPr>
          <w:p w14:paraId="54727C4A" w14:textId="77777777" w:rsidR="003E2B87" w:rsidRPr="00C05CFC" w:rsidRDefault="003E2B87" w:rsidP="00A05687">
            <w:pPr>
              <w:rPr>
                <w:rFonts w:cstheme="minorHAnsi"/>
                <w:sz w:val="22"/>
                <w:szCs w:val="22"/>
              </w:rPr>
            </w:pPr>
            <w:r w:rsidRPr="00C05CFC">
              <w:rPr>
                <w:rFonts w:cstheme="minorHAnsi"/>
                <w:sz w:val="22"/>
                <w:szCs w:val="22"/>
              </w:rPr>
              <w:t>6.55 (6.40)</w:t>
            </w:r>
          </w:p>
        </w:tc>
        <w:tc>
          <w:tcPr>
            <w:tcW w:w="1247" w:type="dxa"/>
            <w:tcBorders>
              <w:top w:val="double" w:sz="4" w:space="0" w:color="auto"/>
            </w:tcBorders>
            <w:hideMark/>
          </w:tcPr>
          <w:p w14:paraId="4716FBE6" w14:textId="77777777" w:rsidR="003E2B87" w:rsidRPr="00C05CFC" w:rsidRDefault="003E2B87" w:rsidP="00A05687">
            <w:pPr>
              <w:rPr>
                <w:rFonts w:cstheme="minorHAnsi"/>
                <w:sz w:val="22"/>
                <w:szCs w:val="22"/>
              </w:rPr>
            </w:pPr>
            <w:r w:rsidRPr="00C05CFC">
              <w:rPr>
                <w:rFonts w:cstheme="minorHAnsi"/>
                <w:sz w:val="22"/>
                <w:szCs w:val="22"/>
              </w:rPr>
              <w:t> </w:t>
            </w:r>
          </w:p>
        </w:tc>
        <w:tc>
          <w:tcPr>
            <w:tcW w:w="3010" w:type="dxa"/>
            <w:tcBorders>
              <w:top w:val="double" w:sz="4" w:space="0" w:color="auto"/>
            </w:tcBorders>
          </w:tcPr>
          <w:p w14:paraId="57CA784D" w14:textId="77777777" w:rsidR="003E2B87" w:rsidRPr="00C05CFC" w:rsidRDefault="003E2B87" w:rsidP="00A05687">
            <w:pPr>
              <w:rPr>
                <w:rFonts w:cstheme="minorHAnsi"/>
                <w:sz w:val="22"/>
                <w:szCs w:val="22"/>
              </w:rPr>
            </w:pPr>
            <w:r w:rsidRPr="00C05CFC">
              <w:rPr>
                <w:rFonts w:cstheme="minorHAnsi"/>
                <w:sz w:val="22"/>
                <w:szCs w:val="22"/>
              </w:rPr>
              <w:t>Repeated measures ANOVA:</w:t>
            </w:r>
          </w:p>
          <w:p w14:paraId="0D760255" w14:textId="77777777" w:rsidR="003E2B87" w:rsidRPr="00C05CFC" w:rsidRDefault="003E2B87" w:rsidP="00A05687">
            <w:pPr>
              <w:rPr>
                <w:rFonts w:cstheme="minorHAnsi"/>
                <w:b/>
                <w:bCs/>
                <w:sz w:val="22"/>
                <w:szCs w:val="22"/>
              </w:rPr>
            </w:pPr>
            <w:r w:rsidRPr="00C05CFC">
              <w:rPr>
                <w:rFonts w:cstheme="minorHAnsi"/>
                <w:b/>
                <w:bCs/>
                <w:sz w:val="22"/>
                <w:szCs w:val="22"/>
              </w:rPr>
              <w:t>p=0.016</w:t>
            </w:r>
          </w:p>
        </w:tc>
      </w:tr>
      <w:tr w:rsidR="003E2B87" w:rsidRPr="00C05CFC" w14:paraId="63CD0AD0" w14:textId="77777777" w:rsidTr="00A05687">
        <w:trPr>
          <w:trHeight w:val="320"/>
        </w:trPr>
        <w:tc>
          <w:tcPr>
            <w:tcW w:w="1566" w:type="dxa"/>
            <w:vMerge/>
            <w:hideMark/>
          </w:tcPr>
          <w:p w14:paraId="6C7DCFAC" w14:textId="77777777" w:rsidR="003E2B87" w:rsidRPr="00C05CFC" w:rsidRDefault="003E2B87" w:rsidP="00A05687">
            <w:pPr>
              <w:rPr>
                <w:rFonts w:cstheme="minorHAnsi"/>
                <w:sz w:val="22"/>
                <w:szCs w:val="22"/>
              </w:rPr>
            </w:pPr>
          </w:p>
        </w:tc>
        <w:tc>
          <w:tcPr>
            <w:tcW w:w="1448" w:type="dxa"/>
            <w:vMerge/>
            <w:hideMark/>
          </w:tcPr>
          <w:p w14:paraId="3194E84F" w14:textId="77777777" w:rsidR="003E2B87" w:rsidRPr="00C05CFC" w:rsidRDefault="003E2B87" w:rsidP="00A05687">
            <w:pPr>
              <w:rPr>
                <w:rFonts w:cstheme="minorHAnsi"/>
                <w:sz w:val="22"/>
                <w:szCs w:val="22"/>
              </w:rPr>
            </w:pPr>
          </w:p>
        </w:tc>
        <w:tc>
          <w:tcPr>
            <w:tcW w:w="1563" w:type="dxa"/>
            <w:vMerge/>
            <w:hideMark/>
          </w:tcPr>
          <w:p w14:paraId="38A0DB9E" w14:textId="77777777" w:rsidR="003E2B87" w:rsidRPr="00C05CFC" w:rsidRDefault="003E2B87" w:rsidP="00A05687">
            <w:pPr>
              <w:rPr>
                <w:rFonts w:cstheme="minorHAnsi"/>
                <w:sz w:val="22"/>
                <w:szCs w:val="22"/>
              </w:rPr>
            </w:pPr>
          </w:p>
        </w:tc>
        <w:tc>
          <w:tcPr>
            <w:tcW w:w="3676" w:type="dxa"/>
            <w:hideMark/>
          </w:tcPr>
          <w:p w14:paraId="0E1609BA" w14:textId="77777777" w:rsidR="003E2B87" w:rsidRPr="00C05CFC" w:rsidRDefault="003E2B87" w:rsidP="00A05687">
            <w:pPr>
              <w:rPr>
                <w:rFonts w:cstheme="minorHAnsi"/>
                <w:sz w:val="22"/>
                <w:szCs w:val="22"/>
              </w:rPr>
            </w:pPr>
            <w:r w:rsidRPr="00C05CFC">
              <w:rPr>
                <w:rFonts w:cstheme="minorHAnsi"/>
                <w:sz w:val="22"/>
                <w:szCs w:val="22"/>
              </w:rPr>
              <w:t xml:space="preserve">FSTF </w:t>
            </w:r>
          </w:p>
        </w:tc>
        <w:tc>
          <w:tcPr>
            <w:tcW w:w="1440" w:type="dxa"/>
            <w:hideMark/>
          </w:tcPr>
          <w:p w14:paraId="7E7FE96D" w14:textId="77777777" w:rsidR="003E2B87" w:rsidRPr="00C05CFC" w:rsidRDefault="003E2B87" w:rsidP="00A05687">
            <w:pPr>
              <w:rPr>
                <w:rFonts w:cstheme="minorHAnsi"/>
                <w:sz w:val="22"/>
                <w:szCs w:val="22"/>
              </w:rPr>
            </w:pPr>
            <w:r w:rsidRPr="00C05CFC">
              <w:rPr>
                <w:rFonts w:cstheme="minorHAnsi"/>
                <w:sz w:val="22"/>
                <w:szCs w:val="22"/>
              </w:rPr>
              <w:t> </w:t>
            </w:r>
          </w:p>
        </w:tc>
        <w:tc>
          <w:tcPr>
            <w:tcW w:w="1247" w:type="dxa"/>
            <w:hideMark/>
          </w:tcPr>
          <w:p w14:paraId="0C2AF808" w14:textId="77777777" w:rsidR="003E2B87" w:rsidRPr="00C05CFC" w:rsidRDefault="003E2B87" w:rsidP="00A05687">
            <w:pPr>
              <w:rPr>
                <w:rFonts w:cstheme="minorHAnsi"/>
                <w:sz w:val="22"/>
                <w:szCs w:val="22"/>
              </w:rPr>
            </w:pPr>
            <w:r w:rsidRPr="00C05CFC">
              <w:rPr>
                <w:rFonts w:cstheme="minorHAnsi"/>
                <w:sz w:val="22"/>
                <w:szCs w:val="22"/>
              </w:rPr>
              <w:t>5.84 (6.15)</w:t>
            </w:r>
          </w:p>
        </w:tc>
        <w:tc>
          <w:tcPr>
            <w:tcW w:w="3010" w:type="dxa"/>
            <w:vMerge w:val="restart"/>
          </w:tcPr>
          <w:p w14:paraId="677A0114" w14:textId="77777777" w:rsidR="003E2B87" w:rsidRPr="00C05CFC" w:rsidRDefault="003E2B87" w:rsidP="00A05687">
            <w:pPr>
              <w:rPr>
                <w:rFonts w:cstheme="minorHAnsi"/>
                <w:sz w:val="22"/>
                <w:szCs w:val="22"/>
              </w:rPr>
            </w:pPr>
            <w:r w:rsidRPr="00C05CFC">
              <w:rPr>
                <w:rFonts w:cstheme="minorHAnsi"/>
                <w:sz w:val="22"/>
                <w:szCs w:val="22"/>
              </w:rPr>
              <w:t>Post hoc:</w:t>
            </w:r>
          </w:p>
          <w:p w14:paraId="4E88429E" w14:textId="77777777" w:rsidR="003E2B87" w:rsidRPr="00C05CFC" w:rsidRDefault="003E2B87" w:rsidP="00A05687">
            <w:pPr>
              <w:rPr>
                <w:rFonts w:cstheme="minorHAnsi"/>
                <w:sz w:val="22"/>
                <w:szCs w:val="22"/>
              </w:rPr>
            </w:pPr>
            <w:r w:rsidRPr="00C05CFC">
              <w:rPr>
                <w:rFonts w:cstheme="minorHAnsi"/>
                <w:sz w:val="22"/>
                <w:szCs w:val="22"/>
              </w:rPr>
              <w:t xml:space="preserve">FSTF vs. BF </w:t>
            </w:r>
            <w:r w:rsidRPr="00C05CFC">
              <w:rPr>
                <w:rFonts w:cstheme="minorHAnsi"/>
                <w:b/>
                <w:bCs/>
                <w:sz w:val="22"/>
                <w:szCs w:val="22"/>
              </w:rPr>
              <w:t xml:space="preserve">p&lt;0.05 </w:t>
            </w:r>
          </w:p>
          <w:p w14:paraId="5C7085E2" w14:textId="77777777" w:rsidR="003E2B87" w:rsidRPr="00C05CFC" w:rsidRDefault="003E2B87" w:rsidP="00A05687">
            <w:pPr>
              <w:rPr>
                <w:rFonts w:cstheme="minorHAnsi"/>
                <w:sz w:val="22"/>
                <w:szCs w:val="22"/>
              </w:rPr>
            </w:pPr>
            <w:r w:rsidRPr="00C05CFC">
              <w:rPr>
                <w:rFonts w:cstheme="minorHAnsi"/>
                <w:sz w:val="22"/>
                <w:szCs w:val="22"/>
              </w:rPr>
              <w:t> </w:t>
            </w:r>
          </w:p>
        </w:tc>
      </w:tr>
      <w:tr w:rsidR="003E2B87" w:rsidRPr="00C05CFC" w14:paraId="4BAA96D4" w14:textId="77777777" w:rsidTr="00A05687">
        <w:trPr>
          <w:trHeight w:val="340"/>
        </w:trPr>
        <w:tc>
          <w:tcPr>
            <w:tcW w:w="1566" w:type="dxa"/>
            <w:vMerge/>
            <w:tcBorders>
              <w:bottom w:val="double" w:sz="4" w:space="0" w:color="auto"/>
            </w:tcBorders>
            <w:hideMark/>
          </w:tcPr>
          <w:p w14:paraId="4C24B3FD" w14:textId="77777777" w:rsidR="003E2B87" w:rsidRPr="00C05CFC" w:rsidRDefault="003E2B87" w:rsidP="00A05687">
            <w:pPr>
              <w:rPr>
                <w:rFonts w:cstheme="minorHAnsi"/>
                <w:sz w:val="22"/>
                <w:szCs w:val="22"/>
              </w:rPr>
            </w:pPr>
          </w:p>
        </w:tc>
        <w:tc>
          <w:tcPr>
            <w:tcW w:w="1448" w:type="dxa"/>
            <w:vMerge/>
            <w:tcBorders>
              <w:bottom w:val="double" w:sz="4" w:space="0" w:color="auto"/>
            </w:tcBorders>
            <w:hideMark/>
          </w:tcPr>
          <w:p w14:paraId="3719D65D" w14:textId="77777777" w:rsidR="003E2B87" w:rsidRPr="00C05CFC" w:rsidRDefault="003E2B87" w:rsidP="00A05687">
            <w:pPr>
              <w:rPr>
                <w:rFonts w:cstheme="minorHAnsi"/>
                <w:sz w:val="22"/>
                <w:szCs w:val="22"/>
              </w:rPr>
            </w:pPr>
          </w:p>
        </w:tc>
        <w:tc>
          <w:tcPr>
            <w:tcW w:w="1563" w:type="dxa"/>
            <w:vMerge/>
            <w:tcBorders>
              <w:bottom w:val="double" w:sz="4" w:space="0" w:color="auto"/>
            </w:tcBorders>
            <w:hideMark/>
          </w:tcPr>
          <w:p w14:paraId="75418560" w14:textId="77777777" w:rsidR="003E2B87" w:rsidRPr="00C05CFC" w:rsidRDefault="003E2B87" w:rsidP="00A05687">
            <w:pPr>
              <w:rPr>
                <w:rFonts w:cstheme="minorHAnsi"/>
                <w:sz w:val="22"/>
                <w:szCs w:val="22"/>
              </w:rPr>
            </w:pPr>
          </w:p>
        </w:tc>
        <w:tc>
          <w:tcPr>
            <w:tcW w:w="3676" w:type="dxa"/>
            <w:tcBorders>
              <w:bottom w:val="double" w:sz="4" w:space="0" w:color="auto"/>
            </w:tcBorders>
            <w:hideMark/>
          </w:tcPr>
          <w:p w14:paraId="6DA69AAD" w14:textId="77777777" w:rsidR="003E2B87" w:rsidRPr="00C05CFC" w:rsidRDefault="003E2B87" w:rsidP="00A05687">
            <w:pPr>
              <w:rPr>
                <w:rFonts w:cstheme="minorHAnsi"/>
                <w:sz w:val="22"/>
                <w:szCs w:val="22"/>
              </w:rPr>
            </w:pPr>
            <w:r w:rsidRPr="00C05CFC">
              <w:rPr>
                <w:rFonts w:cstheme="minorHAnsi"/>
                <w:sz w:val="22"/>
                <w:szCs w:val="22"/>
              </w:rPr>
              <w:t>SLS+FO</w:t>
            </w:r>
          </w:p>
        </w:tc>
        <w:tc>
          <w:tcPr>
            <w:tcW w:w="1440" w:type="dxa"/>
            <w:tcBorders>
              <w:bottom w:val="double" w:sz="4" w:space="0" w:color="auto"/>
            </w:tcBorders>
            <w:hideMark/>
          </w:tcPr>
          <w:p w14:paraId="2B88C0C8" w14:textId="77777777" w:rsidR="003E2B87" w:rsidRPr="00C05CFC" w:rsidRDefault="003E2B87"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38587BB8" w14:textId="77777777" w:rsidR="003E2B87" w:rsidRPr="00C05CFC" w:rsidRDefault="003E2B87" w:rsidP="00A05687">
            <w:pPr>
              <w:rPr>
                <w:rFonts w:cstheme="minorHAnsi"/>
                <w:sz w:val="22"/>
                <w:szCs w:val="22"/>
              </w:rPr>
            </w:pPr>
            <w:r w:rsidRPr="00C05CFC">
              <w:rPr>
                <w:rFonts w:cstheme="minorHAnsi"/>
                <w:sz w:val="22"/>
                <w:szCs w:val="22"/>
              </w:rPr>
              <w:t>5.87 (6.40)</w:t>
            </w:r>
          </w:p>
        </w:tc>
        <w:tc>
          <w:tcPr>
            <w:tcW w:w="3010" w:type="dxa"/>
            <w:vMerge/>
            <w:tcBorders>
              <w:bottom w:val="double" w:sz="4" w:space="0" w:color="auto"/>
            </w:tcBorders>
          </w:tcPr>
          <w:p w14:paraId="358F0B20" w14:textId="77777777" w:rsidR="003E2B87" w:rsidRPr="00C05CFC" w:rsidRDefault="003E2B87" w:rsidP="00A05687">
            <w:pPr>
              <w:rPr>
                <w:rFonts w:cstheme="minorHAnsi"/>
                <w:sz w:val="22"/>
                <w:szCs w:val="22"/>
              </w:rPr>
            </w:pPr>
          </w:p>
        </w:tc>
      </w:tr>
    </w:tbl>
    <w:p w14:paraId="11F998EA" w14:textId="77777777" w:rsidR="003E2B87" w:rsidRDefault="003E2B87" w:rsidP="00D81E0D">
      <w:pPr>
        <w:rPr>
          <w:b/>
          <w:bCs/>
        </w:rPr>
      </w:pPr>
    </w:p>
    <w:p w14:paraId="787F1A41" w14:textId="77777777" w:rsidR="005E77CC" w:rsidRDefault="005E77CC" w:rsidP="00D81E0D">
      <w:pPr>
        <w:rPr>
          <w:b/>
          <w:bCs/>
        </w:rPr>
      </w:pPr>
    </w:p>
    <w:p w14:paraId="0C2D440F" w14:textId="77777777" w:rsidR="0091742F" w:rsidRDefault="0091742F" w:rsidP="00D81E0D"/>
    <w:p w14:paraId="6A769717" w14:textId="77777777" w:rsidR="0091742F" w:rsidRDefault="0091742F" w:rsidP="00D81E0D"/>
    <w:p w14:paraId="1971B5A5" w14:textId="630FA695" w:rsidR="005E77CC" w:rsidRPr="00186EB2" w:rsidRDefault="005E77CC" w:rsidP="00D81E0D">
      <w:r>
        <w:t xml:space="preserve">Table 3-4 </w:t>
      </w:r>
      <w:r w:rsidRPr="004201C4">
        <w:t xml:space="preserve">Outcome measures </w:t>
      </w:r>
      <w:r w:rsidR="000E5F83">
        <w:t>b</w:t>
      </w:r>
      <w:r w:rsidR="000E5F83" w:rsidRPr="004201C4">
        <w:t>iomechanical</w:t>
      </w:r>
      <w:r w:rsidR="000E5F83">
        <w:t xml:space="preserve"> continued.</w:t>
      </w:r>
    </w:p>
    <w:tbl>
      <w:tblPr>
        <w:tblStyle w:val="TableGrid"/>
        <w:tblW w:w="14196" w:type="dxa"/>
        <w:tblLook w:val="04A0" w:firstRow="1" w:lastRow="0" w:firstColumn="1" w:lastColumn="0" w:noHBand="0" w:noVBand="1"/>
      </w:tblPr>
      <w:tblGrid>
        <w:gridCol w:w="1566"/>
        <w:gridCol w:w="1448"/>
        <w:gridCol w:w="1563"/>
        <w:gridCol w:w="3912"/>
        <w:gridCol w:w="1440"/>
        <w:gridCol w:w="1247"/>
        <w:gridCol w:w="3010"/>
        <w:gridCol w:w="10"/>
      </w:tblGrid>
      <w:tr w:rsidR="002F306A" w:rsidRPr="00C05CFC" w14:paraId="26F6E83A" w14:textId="77777777" w:rsidTr="007A63F6">
        <w:trPr>
          <w:gridAfter w:val="1"/>
          <w:wAfter w:w="10" w:type="dxa"/>
          <w:trHeight w:val="936"/>
        </w:trPr>
        <w:tc>
          <w:tcPr>
            <w:tcW w:w="1566" w:type="dxa"/>
            <w:tcBorders>
              <w:top w:val="single" w:sz="12" w:space="0" w:color="auto"/>
              <w:bottom w:val="single" w:sz="12" w:space="0" w:color="auto"/>
            </w:tcBorders>
            <w:hideMark/>
          </w:tcPr>
          <w:p w14:paraId="17E57726" w14:textId="77777777" w:rsidR="002F306A" w:rsidRPr="00C05CFC" w:rsidRDefault="002F306A" w:rsidP="00A05687">
            <w:pPr>
              <w:rPr>
                <w:rFonts w:cstheme="minorHAnsi"/>
                <w:b/>
                <w:bCs/>
                <w:sz w:val="22"/>
                <w:szCs w:val="22"/>
              </w:rPr>
            </w:pPr>
            <w:r w:rsidRPr="00C05CFC">
              <w:rPr>
                <w:rFonts w:cstheme="minorHAnsi"/>
                <w:b/>
                <w:bCs/>
                <w:sz w:val="22"/>
                <w:szCs w:val="22"/>
              </w:rPr>
              <w:t xml:space="preserve">Outcome </w:t>
            </w:r>
          </w:p>
          <w:p w14:paraId="5918B8EE" w14:textId="77777777" w:rsidR="002F306A" w:rsidRPr="00C05CFC" w:rsidRDefault="002F306A"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247B7148" w14:textId="77777777" w:rsidR="002F306A" w:rsidRPr="00C05CFC" w:rsidRDefault="002F306A" w:rsidP="00A05687">
            <w:pPr>
              <w:rPr>
                <w:rFonts w:cstheme="minorHAnsi"/>
                <w:b/>
                <w:bCs/>
                <w:sz w:val="22"/>
                <w:szCs w:val="22"/>
              </w:rPr>
            </w:pPr>
            <w:r w:rsidRPr="00C05CFC">
              <w:rPr>
                <w:rFonts w:cstheme="minorHAnsi"/>
                <w:b/>
                <w:bCs/>
                <w:sz w:val="22"/>
                <w:szCs w:val="22"/>
              </w:rPr>
              <w:t>Study</w:t>
            </w:r>
          </w:p>
          <w:p w14:paraId="2EB5A36F" w14:textId="77777777" w:rsidR="002F306A" w:rsidRPr="00C05CFC" w:rsidRDefault="002F306A"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094BAFB8" w14:textId="77777777" w:rsidR="002F306A" w:rsidRPr="00C05CFC" w:rsidRDefault="002F306A" w:rsidP="00A05687">
            <w:pPr>
              <w:rPr>
                <w:rFonts w:cstheme="minorHAnsi"/>
                <w:b/>
                <w:bCs/>
                <w:sz w:val="22"/>
                <w:szCs w:val="22"/>
              </w:rPr>
            </w:pPr>
            <w:r w:rsidRPr="00C05CFC">
              <w:rPr>
                <w:rFonts w:cstheme="minorHAnsi"/>
                <w:b/>
                <w:bCs/>
                <w:sz w:val="22"/>
                <w:szCs w:val="22"/>
              </w:rPr>
              <w:t>Condition</w:t>
            </w:r>
          </w:p>
          <w:p w14:paraId="37A0E9E1" w14:textId="77777777" w:rsidR="002F306A" w:rsidRPr="00C05CFC" w:rsidRDefault="002F306A" w:rsidP="00A05687">
            <w:pPr>
              <w:rPr>
                <w:rFonts w:cstheme="minorHAnsi"/>
                <w:b/>
                <w:bCs/>
                <w:sz w:val="22"/>
                <w:szCs w:val="22"/>
              </w:rPr>
            </w:pPr>
            <w:r w:rsidRPr="00C05CFC">
              <w:rPr>
                <w:rFonts w:cstheme="minorHAnsi"/>
                <w:b/>
                <w:bCs/>
                <w:sz w:val="22"/>
                <w:szCs w:val="22"/>
              </w:rPr>
              <w:t> </w:t>
            </w:r>
          </w:p>
        </w:tc>
        <w:tc>
          <w:tcPr>
            <w:tcW w:w="3912" w:type="dxa"/>
            <w:tcBorders>
              <w:top w:val="single" w:sz="12" w:space="0" w:color="auto"/>
              <w:bottom w:val="single" w:sz="12" w:space="0" w:color="auto"/>
            </w:tcBorders>
            <w:hideMark/>
          </w:tcPr>
          <w:p w14:paraId="333933E2" w14:textId="77777777" w:rsidR="002F306A" w:rsidRPr="00C05CFC" w:rsidRDefault="002F306A" w:rsidP="00A05687">
            <w:pPr>
              <w:rPr>
                <w:rFonts w:cstheme="minorHAnsi"/>
                <w:b/>
                <w:bCs/>
                <w:sz w:val="22"/>
                <w:szCs w:val="22"/>
              </w:rPr>
            </w:pPr>
            <w:r w:rsidRPr="00C05CFC">
              <w:rPr>
                <w:rFonts w:cstheme="minorHAnsi"/>
                <w:b/>
                <w:bCs/>
                <w:sz w:val="22"/>
                <w:szCs w:val="22"/>
              </w:rPr>
              <w:t xml:space="preserve">Group </w:t>
            </w:r>
          </w:p>
          <w:p w14:paraId="34882218" w14:textId="77777777" w:rsidR="002F306A" w:rsidRPr="00C05CFC" w:rsidRDefault="002F306A"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6590C703" w14:textId="77777777" w:rsidR="002F306A" w:rsidRPr="00C05CFC" w:rsidRDefault="002F306A" w:rsidP="00A05687">
            <w:pPr>
              <w:rPr>
                <w:rFonts w:cstheme="minorHAnsi"/>
                <w:b/>
                <w:bCs/>
                <w:sz w:val="22"/>
                <w:szCs w:val="22"/>
              </w:rPr>
            </w:pPr>
            <w:r w:rsidRPr="00C05CFC">
              <w:rPr>
                <w:rFonts w:cstheme="minorHAnsi"/>
                <w:b/>
                <w:bCs/>
                <w:sz w:val="22"/>
                <w:szCs w:val="22"/>
              </w:rPr>
              <w:t>Baseline</w:t>
            </w:r>
          </w:p>
          <w:p w14:paraId="7E2FA530" w14:textId="77777777" w:rsidR="002F306A" w:rsidRPr="00C05CFC" w:rsidRDefault="002F306A" w:rsidP="00A05687">
            <w:pPr>
              <w:rPr>
                <w:rFonts w:cstheme="minorHAnsi"/>
                <w:b/>
                <w:bCs/>
                <w:sz w:val="22"/>
                <w:szCs w:val="22"/>
              </w:rPr>
            </w:pPr>
            <w:r w:rsidRPr="00C05CFC">
              <w:rPr>
                <w:rFonts w:cstheme="minorHAnsi"/>
                <w:b/>
                <w:bCs/>
                <w:sz w:val="22"/>
                <w:szCs w:val="22"/>
              </w:rPr>
              <w:t xml:space="preserve"> Mean </w:t>
            </w:r>
          </w:p>
          <w:p w14:paraId="04E1203F" w14:textId="77777777" w:rsidR="002F306A" w:rsidRPr="00C05CFC" w:rsidRDefault="002F306A"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4B9EC377" w14:textId="77777777" w:rsidR="002F306A" w:rsidRPr="00C05CFC" w:rsidRDefault="002F306A" w:rsidP="00A05687">
            <w:pPr>
              <w:rPr>
                <w:rFonts w:cstheme="minorHAnsi"/>
                <w:b/>
                <w:bCs/>
                <w:sz w:val="22"/>
                <w:szCs w:val="22"/>
              </w:rPr>
            </w:pPr>
            <w:r w:rsidRPr="00C05CFC">
              <w:rPr>
                <w:rFonts w:cstheme="minorHAnsi"/>
                <w:b/>
                <w:bCs/>
                <w:sz w:val="22"/>
                <w:szCs w:val="22"/>
              </w:rPr>
              <w:t>Final</w:t>
            </w:r>
          </w:p>
          <w:p w14:paraId="24BD7703" w14:textId="77777777" w:rsidR="002F306A" w:rsidRPr="00C05CFC" w:rsidRDefault="002F306A" w:rsidP="00A05687">
            <w:pPr>
              <w:rPr>
                <w:rFonts w:cstheme="minorHAnsi"/>
                <w:b/>
                <w:bCs/>
                <w:sz w:val="22"/>
                <w:szCs w:val="22"/>
              </w:rPr>
            </w:pPr>
            <w:r w:rsidRPr="00C05CFC">
              <w:rPr>
                <w:rFonts w:cstheme="minorHAnsi"/>
                <w:b/>
                <w:bCs/>
                <w:sz w:val="22"/>
                <w:szCs w:val="22"/>
              </w:rPr>
              <w:t xml:space="preserve">Mean </w:t>
            </w:r>
          </w:p>
          <w:p w14:paraId="138B6C35" w14:textId="77777777" w:rsidR="002F306A" w:rsidRPr="00C05CFC" w:rsidRDefault="002F306A"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66C2F6FB" w14:textId="77777777" w:rsidR="002F306A" w:rsidRPr="00C05CFC" w:rsidRDefault="002F306A" w:rsidP="00A05687">
            <w:pPr>
              <w:rPr>
                <w:rFonts w:cstheme="minorHAnsi"/>
                <w:b/>
                <w:bCs/>
                <w:sz w:val="22"/>
                <w:szCs w:val="22"/>
              </w:rPr>
            </w:pPr>
            <w:r w:rsidRPr="00C05CFC">
              <w:rPr>
                <w:rFonts w:cstheme="minorHAnsi"/>
                <w:b/>
                <w:bCs/>
                <w:sz w:val="22"/>
                <w:szCs w:val="22"/>
              </w:rPr>
              <w:t>Statistical Result</w:t>
            </w:r>
          </w:p>
          <w:p w14:paraId="6089F132" w14:textId="77777777" w:rsidR="002F306A" w:rsidRPr="00C05CFC" w:rsidRDefault="002F306A" w:rsidP="00A05687">
            <w:pPr>
              <w:rPr>
                <w:rFonts w:cstheme="minorHAnsi"/>
                <w:b/>
                <w:bCs/>
                <w:sz w:val="22"/>
                <w:szCs w:val="22"/>
              </w:rPr>
            </w:pPr>
            <w:r w:rsidRPr="00C05CFC">
              <w:rPr>
                <w:rFonts w:cstheme="minorHAnsi"/>
                <w:b/>
                <w:bCs/>
                <w:sz w:val="22"/>
                <w:szCs w:val="22"/>
              </w:rPr>
              <w:t>(Significant values given in bold)</w:t>
            </w:r>
          </w:p>
        </w:tc>
      </w:tr>
      <w:tr w:rsidR="002F306A" w:rsidRPr="00C05CFC" w14:paraId="1BACD862" w14:textId="77777777" w:rsidTr="007A63F6">
        <w:trPr>
          <w:trHeight w:val="300"/>
        </w:trPr>
        <w:tc>
          <w:tcPr>
            <w:tcW w:w="14196" w:type="dxa"/>
            <w:gridSpan w:val="8"/>
            <w:tcBorders>
              <w:top w:val="double" w:sz="4" w:space="0" w:color="000000"/>
              <w:bottom w:val="single" w:sz="12" w:space="0" w:color="auto"/>
            </w:tcBorders>
            <w:shd w:val="clear" w:color="auto" w:fill="FFFFFF" w:themeFill="background1"/>
            <w:hideMark/>
          </w:tcPr>
          <w:p w14:paraId="6937C379" w14:textId="77777777" w:rsidR="002F306A" w:rsidRPr="00C05CFC" w:rsidRDefault="002F306A" w:rsidP="00A05687">
            <w:pPr>
              <w:jc w:val="center"/>
              <w:rPr>
                <w:rFonts w:cstheme="minorHAnsi"/>
                <w:b/>
                <w:bCs/>
                <w:sz w:val="22"/>
                <w:szCs w:val="22"/>
              </w:rPr>
            </w:pPr>
            <w:r w:rsidRPr="00C05CFC">
              <w:rPr>
                <w:rFonts w:cstheme="minorHAnsi"/>
                <w:b/>
                <w:bCs/>
                <w:sz w:val="22"/>
                <w:szCs w:val="22"/>
              </w:rPr>
              <w:t>Functional Stability Therapeutic Footwear</w:t>
            </w:r>
          </w:p>
          <w:p w14:paraId="1B52E0F6" w14:textId="77777777" w:rsidR="002F306A" w:rsidRPr="00C05CFC" w:rsidRDefault="002F306A" w:rsidP="00A05687">
            <w:pPr>
              <w:jc w:val="center"/>
              <w:rPr>
                <w:rFonts w:cstheme="minorHAnsi"/>
                <w:b/>
                <w:bCs/>
                <w:sz w:val="22"/>
                <w:szCs w:val="22"/>
              </w:rPr>
            </w:pPr>
          </w:p>
          <w:p w14:paraId="558CF556" w14:textId="77777777" w:rsidR="002F306A" w:rsidRPr="00C05CFC" w:rsidRDefault="002F306A" w:rsidP="00A05687">
            <w:pPr>
              <w:rPr>
                <w:rFonts w:cstheme="minorHAnsi"/>
                <w:b/>
                <w:bCs/>
                <w:sz w:val="22"/>
                <w:szCs w:val="22"/>
              </w:rPr>
            </w:pPr>
          </w:p>
        </w:tc>
      </w:tr>
      <w:tr w:rsidR="002F306A" w:rsidRPr="00C05CFC" w14:paraId="01FE512F" w14:textId="77777777" w:rsidTr="007A63F6">
        <w:trPr>
          <w:trHeight w:val="340"/>
        </w:trPr>
        <w:tc>
          <w:tcPr>
            <w:tcW w:w="14196" w:type="dxa"/>
            <w:gridSpan w:val="8"/>
            <w:tcBorders>
              <w:top w:val="double" w:sz="4" w:space="0" w:color="auto"/>
              <w:bottom w:val="double" w:sz="4" w:space="0" w:color="auto"/>
            </w:tcBorders>
            <w:hideMark/>
          </w:tcPr>
          <w:p w14:paraId="50F5EFE8" w14:textId="77777777" w:rsidR="002F306A" w:rsidRPr="00C05CFC" w:rsidRDefault="002F306A" w:rsidP="00A05687">
            <w:pPr>
              <w:rPr>
                <w:rFonts w:cstheme="minorHAnsi"/>
                <w:b/>
                <w:bCs/>
                <w:sz w:val="22"/>
                <w:szCs w:val="22"/>
              </w:rPr>
            </w:pPr>
            <w:r w:rsidRPr="00C05CFC">
              <w:rPr>
                <w:rFonts w:cstheme="minorHAnsi"/>
                <w:b/>
                <w:bCs/>
                <w:sz w:val="22"/>
                <w:szCs w:val="22"/>
              </w:rPr>
              <w:t>Spatiotemporal</w:t>
            </w:r>
          </w:p>
          <w:p w14:paraId="06017BFD" w14:textId="77777777" w:rsidR="002F306A" w:rsidRPr="00C05CFC" w:rsidRDefault="002F306A" w:rsidP="00A05687">
            <w:pPr>
              <w:rPr>
                <w:rFonts w:cstheme="minorHAnsi"/>
                <w:b/>
                <w:bCs/>
                <w:sz w:val="22"/>
                <w:szCs w:val="22"/>
              </w:rPr>
            </w:pPr>
          </w:p>
        </w:tc>
      </w:tr>
      <w:tr w:rsidR="002F306A" w:rsidRPr="00C05CFC" w14:paraId="06FF2ECA" w14:textId="77777777" w:rsidTr="007A63F6">
        <w:trPr>
          <w:gridAfter w:val="1"/>
          <w:wAfter w:w="10" w:type="dxa"/>
          <w:trHeight w:val="780"/>
        </w:trPr>
        <w:tc>
          <w:tcPr>
            <w:tcW w:w="1566" w:type="dxa"/>
            <w:vMerge w:val="restart"/>
            <w:tcBorders>
              <w:top w:val="double" w:sz="4" w:space="0" w:color="auto"/>
            </w:tcBorders>
            <w:hideMark/>
          </w:tcPr>
          <w:p w14:paraId="147D3B5D" w14:textId="77777777" w:rsidR="002F306A" w:rsidRPr="00C05CFC" w:rsidRDefault="002F306A" w:rsidP="00A05687">
            <w:pPr>
              <w:rPr>
                <w:rFonts w:cstheme="minorHAnsi"/>
                <w:b/>
                <w:bCs/>
                <w:sz w:val="22"/>
                <w:szCs w:val="22"/>
              </w:rPr>
            </w:pPr>
            <w:r w:rsidRPr="00C05CFC">
              <w:rPr>
                <w:rFonts w:cstheme="minorHAnsi"/>
                <w:b/>
                <w:bCs/>
                <w:sz w:val="22"/>
                <w:szCs w:val="22"/>
              </w:rPr>
              <w:t>Standing balance (s)</w:t>
            </w:r>
          </w:p>
          <w:p w14:paraId="235B169C" w14:textId="77777777" w:rsidR="002F306A" w:rsidRPr="00C05CFC" w:rsidRDefault="002F306A" w:rsidP="00A05687">
            <w:pPr>
              <w:rPr>
                <w:rFonts w:cstheme="minorHAnsi"/>
                <w:sz w:val="22"/>
                <w:szCs w:val="22"/>
              </w:rPr>
            </w:pPr>
            <w:r w:rsidRPr="00C05CFC">
              <w:rPr>
                <w:rFonts w:cstheme="minorHAnsi"/>
                <w:sz w:val="22"/>
                <w:szCs w:val="22"/>
              </w:rPr>
              <w:t> </w:t>
            </w:r>
          </w:p>
          <w:p w14:paraId="787F3583" w14:textId="77777777" w:rsidR="002F306A" w:rsidRPr="00C05CFC" w:rsidRDefault="002F306A" w:rsidP="00A05687">
            <w:pPr>
              <w:rPr>
                <w:rFonts w:cstheme="minorHAnsi"/>
                <w:sz w:val="22"/>
                <w:szCs w:val="22"/>
              </w:rPr>
            </w:pPr>
            <w:r w:rsidRPr="00C05CFC">
              <w:rPr>
                <w:rFonts w:cstheme="minorHAnsi"/>
                <w:sz w:val="22"/>
                <w:szCs w:val="22"/>
              </w:rPr>
              <w:t> </w:t>
            </w:r>
          </w:p>
          <w:p w14:paraId="4334D06F" w14:textId="77777777" w:rsidR="002F306A" w:rsidRPr="00C05CFC" w:rsidRDefault="002F306A" w:rsidP="00A05687">
            <w:pPr>
              <w:rPr>
                <w:rFonts w:cstheme="minorHAnsi"/>
                <w:sz w:val="22"/>
                <w:szCs w:val="22"/>
              </w:rPr>
            </w:pPr>
            <w:r w:rsidRPr="00C05CFC">
              <w:rPr>
                <w:rFonts w:cstheme="minorHAnsi"/>
                <w:sz w:val="22"/>
                <w:szCs w:val="22"/>
              </w:rPr>
              <w:t> </w:t>
            </w:r>
          </w:p>
          <w:p w14:paraId="5C2D1740" w14:textId="77777777" w:rsidR="002F306A" w:rsidRPr="00C05CFC" w:rsidRDefault="002F306A" w:rsidP="00A05687">
            <w:pPr>
              <w:rPr>
                <w:rFonts w:cstheme="minorHAnsi"/>
                <w:sz w:val="22"/>
                <w:szCs w:val="22"/>
              </w:rPr>
            </w:pPr>
            <w:r w:rsidRPr="00C05CFC">
              <w:rPr>
                <w:rFonts w:cstheme="minorHAnsi"/>
                <w:sz w:val="22"/>
                <w:szCs w:val="22"/>
              </w:rPr>
              <w:t> </w:t>
            </w:r>
          </w:p>
          <w:p w14:paraId="48E1E5CA" w14:textId="77777777" w:rsidR="002F306A" w:rsidRPr="00C05CFC" w:rsidRDefault="002F306A" w:rsidP="00A05687">
            <w:pPr>
              <w:rPr>
                <w:rFonts w:cstheme="minorHAnsi"/>
                <w:b/>
                <w:bCs/>
                <w:sz w:val="22"/>
                <w:szCs w:val="22"/>
              </w:rPr>
            </w:pPr>
            <w:r w:rsidRPr="00C05CFC">
              <w:rPr>
                <w:rFonts w:cstheme="minorHAnsi"/>
                <w:sz w:val="22"/>
                <w:szCs w:val="22"/>
              </w:rPr>
              <w:t> </w:t>
            </w:r>
          </w:p>
        </w:tc>
        <w:tc>
          <w:tcPr>
            <w:tcW w:w="1448" w:type="dxa"/>
            <w:vMerge w:val="restart"/>
            <w:tcBorders>
              <w:top w:val="double" w:sz="4" w:space="0" w:color="auto"/>
            </w:tcBorders>
            <w:hideMark/>
          </w:tcPr>
          <w:p w14:paraId="1D3953AC" w14:textId="77777777" w:rsidR="002F306A" w:rsidRPr="00C05CFC" w:rsidRDefault="002F306A" w:rsidP="00A05687">
            <w:pPr>
              <w:rPr>
                <w:rFonts w:cstheme="minorHAnsi"/>
                <w:b/>
                <w:bCs/>
                <w:sz w:val="22"/>
                <w:szCs w:val="22"/>
              </w:rPr>
            </w:pPr>
            <w:proofErr w:type="spellStart"/>
            <w:r w:rsidRPr="00C05CFC">
              <w:rPr>
                <w:rFonts w:cstheme="minorHAnsi"/>
                <w:b/>
                <w:bCs/>
                <w:sz w:val="22"/>
                <w:szCs w:val="22"/>
              </w:rPr>
              <w:t>Wesdock</w:t>
            </w:r>
            <w:proofErr w:type="spellEnd"/>
            <w:r w:rsidRPr="00C05CFC">
              <w:rPr>
                <w:rFonts w:cstheme="minorHAnsi"/>
                <w:b/>
                <w:bCs/>
                <w:sz w:val="22"/>
                <w:szCs w:val="22"/>
              </w:rPr>
              <w:t xml:space="preserve"> and Edge (2003)</w:t>
            </w:r>
          </w:p>
          <w:p w14:paraId="3B4BA66E" w14:textId="77777777" w:rsidR="002F306A" w:rsidRPr="00C05CFC" w:rsidRDefault="002F306A" w:rsidP="00A05687">
            <w:pPr>
              <w:rPr>
                <w:rFonts w:cstheme="minorHAnsi"/>
                <w:b/>
                <w:bCs/>
                <w:sz w:val="22"/>
                <w:szCs w:val="22"/>
              </w:rPr>
            </w:pPr>
            <w:r w:rsidRPr="00C05CFC">
              <w:rPr>
                <w:rFonts w:cstheme="minorHAnsi"/>
                <w:b/>
                <w:bCs/>
                <w:sz w:val="22"/>
                <w:szCs w:val="22"/>
              </w:rPr>
              <w:t> </w:t>
            </w:r>
          </w:p>
          <w:p w14:paraId="603CA599" w14:textId="77777777" w:rsidR="002F306A" w:rsidRPr="00C05CFC" w:rsidRDefault="002F306A" w:rsidP="00A05687">
            <w:pPr>
              <w:rPr>
                <w:rFonts w:cstheme="minorHAnsi"/>
                <w:b/>
                <w:bCs/>
                <w:sz w:val="22"/>
                <w:szCs w:val="22"/>
              </w:rPr>
            </w:pPr>
            <w:r w:rsidRPr="00C05CFC">
              <w:rPr>
                <w:rFonts w:cstheme="minorHAnsi"/>
                <w:b/>
                <w:bCs/>
                <w:sz w:val="22"/>
                <w:szCs w:val="22"/>
              </w:rPr>
              <w:t> </w:t>
            </w:r>
          </w:p>
          <w:p w14:paraId="11A9BE0B" w14:textId="77777777" w:rsidR="002F306A" w:rsidRPr="00C05CFC" w:rsidRDefault="002F306A" w:rsidP="00A05687">
            <w:pPr>
              <w:rPr>
                <w:rFonts w:cstheme="minorHAnsi"/>
                <w:b/>
                <w:bCs/>
                <w:sz w:val="22"/>
                <w:szCs w:val="22"/>
              </w:rPr>
            </w:pPr>
            <w:r w:rsidRPr="00C05CFC">
              <w:rPr>
                <w:rFonts w:cstheme="minorHAnsi"/>
                <w:b/>
                <w:bCs/>
                <w:sz w:val="22"/>
                <w:szCs w:val="22"/>
              </w:rPr>
              <w:t> </w:t>
            </w:r>
          </w:p>
          <w:p w14:paraId="37EC6F35" w14:textId="77777777" w:rsidR="002F306A" w:rsidRPr="00C05CFC" w:rsidRDefault="002F306A" w:rsidP="00A05687">
            <w:pPr>
              <w:rPr>
                <w:rFonts w:cstheme="minorHAnsi"/>
                <w:b/>
                <w:bCs/>
                <w:sz w:val="22"/>
                <w:szCs w:val="22"/>
              </w:rPr>
            </w:pPr>
            <w:r w:rsidRPr="00C05CFC">
              <w:rPr>
                <w:rFonts w:cstheme="minorHAnsi"/>
                <w:b/>
                <w:bCs/>
                <w:sz w:val="22"/>
                <w:szCs w:val="22"/>
              </w:rPr>
              <w:t> </w:t>
            </w:r>
          </w:p>
          <w:p w14:paraId="04731B79" w14:textId="77777777" w:rsidR="002F306A" w:rsidRPr="00C05CFC" w:rsidRDefault="002F306A" w:rsidP="00A05687">
            <w:pPr>
              <w:rPr>
                <w:rFonts w:cstheme="minorHAnsi"/>
                <w:b/>
                <w:bCs/>
                <w:sz w:val="22"/>
                <w:szCs w:val="22"/>
              </w:rPr>
            </w:pPr>
            <w:r w:rsidRPr="00C05CFC">
              <w:rPr>
                <w:rFonts w:cstheme="minorHAnsi"/>
                <w:b/>
                <w:bCs/>
                <w:sz w:val="22"/>
                <w:szCs w:val="22"/>
              </w:rPr>
              <w:t> </w:t>
            </w:r>
          </w:p>
          <w:p w14:paraId="4EF1B4EB" w14:textId="77777777" w:rsidR="002F306A" w:rsidRPr="00C05CFC" w:rsidRDefault="002F306A" w:rsidP="00A05687">
            <w:pPr>
              <w:rPr>
                <w:rFonts w:cstheme="minorHAnsi"/>
                <w:sz w:val="22"/>
                <w:szCs w:val="22"/>
              </w:rPr>
            </w:pPr>
            <w:r w:rsidRPr="00C05CFC">
              <w:rPr>
                <w:rFonts w:cstheme="minorHAnsi"/>
                <w:sz w:val="22"/>
                <w:szCs w:val="22"/>
              </w:rPr>
              <w:t> </w:t>
            </w:r>
          </w:p>
          <w:p w14:paraId="29B66B8C" w14:textId="77777777" w:rsidR="002F306A" w:rsidRPr="00C05CFC" w:rsidRDefault="002F306A" w:rsidP="00A05687">
            <w:pPr>
              <w:rPr>
                <w:rFonts w:cstheme="minorHAnsi"/>
                <w:sz w:val="22"/>
                <w:szCs w:val="22"/>
              </w:rPr>
            </w:pPr>
            <w:r w:rsidRPr="00C05CFC">
              <w:rPr>
                <w:rFonts w:cstheme="minorHAnsi"/>
                <w:sz w:val="22"/>
                <w:szCs w:val="22"/>
              </w:rPr>
              <w:t> </w:t>
            </w:r>
          </w:p>
          <w:p w14:paraId="56489AF9" w14:textId="77777777" w:rsidR="002F306A" w:rsidRPr="00C05CFC" w:rsidRDefault="002F306A" w:rsidP="00A05687">
            <w:pPr>
              <w:rPr>
                <w:rFonts w:cstheme="minorHAnsi"/>
                <w:sz w:val="22"/>
                <w:szCs w:val="22"/>
              </w:rPr>
            </w:pPr>
            <w:r w:rsidRPr="00C05CFC">
              <w:rPr>
                <w:rFonts w:cstheme="minorHAnsi"/>
                <w:sz w:val="22"/>
                <w:szCs w:val="22"/>
              </w:rPr>
              <w:t> </w:t>
            </w:r>
          </w:p>
          <w:p w14:paraId="3A6E1661" w14:textId="77777777" w:rsidR="002F306A" w:rsidRPr="00C05CFC" w:rsidRDefault="002F306A" w:rsidP="00A05687">
            <w:pPr>
              <w:rPr>
                <w:rFonts w:cstheme="minorHAnsi"/>
                <w:sz w:val="22"/>
                <w:szCs w:val="22"/>
              </w:rPr>
            </w:pPr>
            <w:r w:rsidRPr="00C05CFC">
              <w:rPr>
                <w:rFonts w:cstheme="minorHAnsi"/>
                <w:sz w:val="22"/>
                <w:szCs w:val="22"/>
              </w:rPr>
              <w:t> </w:t>
            </w:r>
          </w:p>
          <w:p w14:paraId="2C5D4B80" w14:textId="77777777" w:rsidR="002F306A" w:rsidRPr="00C05CFC" w:rsidRDefault="002F306A" w:rsidP="00A05687">
            <w:pPr>
              <w:rPr>
                <w:rFonts w:cstheme="minorHAnsi"/>
                <w:sz w:val="22"/>
                <w:szCs w:val="22"/>
              </w:rPr>
            </w:pPr>
            <w:r w:rsidRPr="00C05CFC">
              <w:rPr>
                <w:rFonts w:cstheme="minorHAnsi"/>
                <w:sz w:val="22"/>
                <w:szCs w:val="22"/>
              </w:rPr>
              <w:t> </w:t>
            </w:r>
          </w:p>
        </w:tc>
        <w:tc>
          <w:tcPr>
            <w:tcW w:w="1563" w:type="dxa"/>
            <w:vMerge w:val="restart"/>
            <w:tcBorders>
              <w:top w:val="double" w:sz="4" w:space="0" w:color="auto"/>
            </w:tcBorders>
            <w:hideMark/>
          </w:tcPr>
          <w:p w14:paraId="12263330" w14:textId="77777777" w:rsidR="002F306A" w:rsidRPr="00C05CFC" w:rsidRDefault="002F306A" w:rsidP="00A05687">
            <w:pPr>
              <w:rPr>
                <w:rFonts w:cstheme="minorHAnsi"/>
                <w:sz w:val="22"/>
                <w:szCs w:val="22"/>
              </w:rPr>
            </w:pPr>
            <w:r w:rsidRPr="00C05CFC">
              <w:rPr>
                <w:rFonts w:cstheme="minorHAnsi"/>
                <w:sz w:val="22"/>
                <w:szCs w:val="22"/>
              </w:rPr>
              <w:t>Cerebral palsy</w:t>
            </w:r>
          </w:p>
          <w:p w14:paraId="5E866910" w14:textId="77777777" w:rsidR="002F306A" w:rsidRPr="00C05CFC" w:rsidRDefault="002F306A" w:rsidP="00A05687">
            <w:pPr>
              <w:rPr>
                <w:rFonts w:cstheme="minorHAnsi"/>
                <w:sz w:val="22"/>
                <w:szCs w:val="22"/>
              </w:rPr>
            </w:pPr>
            <w:r w:rsidRPr="00C05CFC">
              <w:rPr>
                <w:rFonts w:cstheme="minorHAnsi"/>
                <w:sz w:val="22"/>
                <w:szCs w:val="22"/>
              </w:rPr>
              <w:t>Crouch gait</w:t>
            </w:r>
          </w:p>
          <w:p w14:paraId="65798698" w14:textId="77777777" w:rsidR="002F306A" w:rsidRPr="00C05CFC" w:rsidRDefault="002F306A" w:rsidP="00A05687">
            <w:pPr>
              <w:rPr>
                <w:rFonts w:cstheme="minorHAnsi"/>
                <w:sz w:val="22"/>
                <w:szCs w:val="22"/>
              </w:rPr>
            </w:pPr>
            <w:r w:rsidRPr="00C05CFC">
              <w:rPr>
                <w:rFonts w:cstheme="minorHAnsi"/>
                <w:sz w:val="22"/>
                <w:szCs w:val="22"/>
              </w:rPr>
              <w:t> </w:t>
            </w:r>
          </w:p>
          <w:p w14:paraId="022D51C2" w14:textId="77777777" w:rsidR="002F306A" w:rsidRPr="00C05CFC" w:rsidRDefault="002F306A" w:rsidP="00A05687">
            <w:pPr>
              <w:rPr>
                <w:rFonts w:cstheme="minorHAnsi"/>
                <w:sz w:val="22"/>
                <w:szCs w:val="22"/>
              </w:rPr>
            </w:pPr>
            <w:r w:rsidRPr="00C05CFC">
              <w:rPr>
                <w:rFonts w:cstheme="minorHAnsi"/>
                <w:sz w:val="22"/>
                <w:szCs w:val="22"/>
              </w:rPr>
              <w:t> </w:t>
            </w:r>
          </w:p>
          <w:p w14:paraId="1FA63F78" w14:textId="77777777" w:rsidR="002F306A" w:rsidRPr="00C05CFC" w:rsidRDefault="002F306A" w:rsidP="00A05687">
            <w:pPr>
              <w:rPr>
                <w:rFonts w:cstheme="minorHAnsi"/>
                <w:sz w:val="22"/>
                <w:szCs w:val="22"/>
              </w:rPr>
            </w:pPr>
            <w:r w:rsidRPr="00C05CFC">
              <w:rPr>
                <w:rFonts w:cstheme="minorHAnsi"/>
                <w:sz w:val="22"/>
                <w:szCs w:val="22"/>
              </w:rPr>
              <w:t> </w:t>
            </w:r>
          </w:p>
          <w:p w14:paraId="47DD96B8" w14:textId="77777777" w:rsidR="002F306A" w:rsidRPr="00C05CFC" w:rsidRDefault="002F306A" w:rsidP="00A05687">
            <w:pPr>
              <w:rPr>
                <w:rFonts w:cstheme="minorHAnsi"/>
                <w:sz w:val="22"/>
                <w:szCs w:val="22"/>
              </w:rPr>
            </w:pPr>
            <w:r w:rsidRPr="00C05CFC">
              <w:rPr>
                <w:rFonts w:cstheme="minorHAnsi"/>
                <w:sz w:val="22"/>
                <w:szCs w:val="22"/>
              </w:rPr>
              <w:t> </w:t>
            </w:r>
          </w:p>
        </w:tc>
        <w:tc>
          <w:tcPr>
            <w:tcW w:w="3912" w:type="dxa"/>
            <w:tcBorders>
              <w:top w:val="double" w:sz="4" w:space="0" w:color="auto"/>
            </w:tcBorders>
            <w:noWrap/>
            <w:hideMark/>
          </w:tcPr>
          <w:p w14:paraId="1AEBDD33" w14:textId="77777777" w:rsidR="002F306A" w:rsidRPr="00C05CFC" w:rsidRDefault="002F306A" w:rsidP="00A05687">
            <w:pPr>
              <w:rPr>
                <w:rFonts w:cstheme="minorHAnsi"/>
                <w:sz w:val="22"/>
                <w:szCs w:val="22"/>
              </w:rPr>
            </w:pPr>
            <w:r w:rsidRPr="00C05CFC">
              <w:rPr>
                <w:rFonts w:cstheme="minorHAnsi"/>
                <w:sz w:val="22"/>
                <w:szCs w:val="22"/>
              </w:rPr>
              <w:t>Group1 SSF (after 4 weeks wear of solid AFO)</w:t>
            </w:r>
          </w:p>
        </w:tc>
        <w:tc>
          <w:tcPr>
            <w:tcW w:w="1440" w:type="dxa"/>
            <w:tcBorders>
              <w:top w:val="double" w:sz="4" w:space="0" w:color="auto"/>
            </w:tcBorders>
            <w:hideMark/>
          </w:tcPr>
          <w:p w14:paraId="6591A486" w14:textId="77777777" w:rsidR="002F306A" w:rsidRPr="00C05CFC" w:rsidRDefault="002F306A" w:rsidP="00A05687">
            <w:pPr>
              <w:rPr>
                <w:rFonts w:cstheme="minorHAnsi"/>
                <w:sz w:val="22"/>
                <w:szCs w:val="22"/>
              </w:rPr>
            </w:pPr>
            <w:r w:rsidRPr="00C05CFC">
              <w:rPr>
                <w:rFonts w:cstheme="minorHAnsi"/>
                <w:sz w:val="22"/>
                <w:szCs w:val="22"/>
              </w:rPr>
              <w:t xml:space="preserve">11 (13) </w:t>
            </w:r>
          </w:p>
        </w:tc>
        <w:tc>
          <w:tcPr>
            <w:tcW w:w="1247" w:type="dxa"/>
            <w:tcBorders>
              <w:top w:val="double" w:sz="4" w:space="0" w:color="auto"/>
            </w:tcBorders>
            <w:hideMark/>
          </w:tcPr>
          <w:p w14:paraId="1F618EF6" w14:textId="77777777" w:rsidR="002F306A" w:rsidRPr="00C05CFC" w:rsidRDefault="002F306A" w:rsidP="00A05687">
            <w:pPr>
              <w:rPr>
                <w:rFonts w:cstheme="minorHAnsi"/>
                <w:sz w:val="22"/>
                <w:szCs w:val="22"/>
              </w:rPr>
            </w:pPr>
          </w:p>
        </w:tc>
        <w:tc>
          <w:tcPr>
            <w:tcW w:w="3010" w:type="dxa"/>
            <w:vMerge w:val="restart"/>
            <w:tcBorders>
              <w:top w:val="double" w:sz="4" w:space="0" w:color="auto"/>
            </w:tcBorders>
          </w:tcPr>
          <w:p w14:paraId="7CB62484" w14:textId="77777777" w:rsidR="002F306A" w:rsidRPr="00C05CFC" w:rsidRDefault="002F306A" w:rsidP="00A05687">
            <w:pPr>
              <w:rPr>
                <w:rFonts w:cstheme="minorHAnsi"/>
                <w:sz w:val="22"/>
                <w:szCs w:val="22"/>
              </w:rPr>
            </w:pPr>
            <w:r w:rsidRPr="00C05CFC">
              <w:rPr>
                <w:rFonts w:cstheme="minorHAnsi"/>
                <w:sz w:val="22"/>
                <w:szCs w:val="22"/>
              </w:rPr>
              <w:t xml:space="preserve">Mixed model maximum likelihood estimate: </w:t>
            </w:r>
          </w:p>
          <w:p w14:paraId="72A3E226" w14:textId="77777777" w:rsidR="002F306A" w:rsidRPr="00C05CFC" w:rsidRDefault="002F306A" w:rsidP="00A05687">
            <w:pPr>
              <w:rPr>
                <w:rFonts w:cstheme="minorHAnsi"/>
                <w:sz w:val="22"/>
                <w:szCs w:val="22"/>
              </w:rPr>
            </w:pPr>
            <w:r w:rsidRPr="00C05CFC">
              <w:rPr>
                <w:rFonts w:cstheme="minorHAnsi"/>
                <w:sz w:val="22"/>
                <w:szCs w:val="22"/>
              </w:rPr>
              <w:t>p&gt;0.05</w:t>
            </w:r>
          </w:p>
          <w:p w14:paraId="1427B1EF" w14:textId="77777777" w:rsidR="002F306A" w:rsidRPr="00C05CFC" w:rsidRDefault="002F306A" w:rsidP="00A05687">
            <w:pPr>
              <w:rPr>
                <w:rFonts w:cstheme="minorHAnsi"/>
                <w:sz w:val="22"/>
                <w:szCs w:val="22"/>
              </w:rPr>
            </w:pPr>
            <w:r w:rsidRPr="00C05CFC">
              <w:rPr>
                <w:rFonts w:cstheme="minorHAnsi"/>
                <w:sz w:val="22"/>
                <w:szCs w:val="22"/>
              </w:rPr>
              <w:t> </w:t>
            </w:r>
          </w:p>
          <w:p w14:paraId="51E1E77A" w14:textId="77777777" w:rsidR="002F306A" w:rsidRPr="00C05CFC" w:rsidRDefault="002F306A" w:rsidP="00A05687">
            <w:pPr>
              <w:rPr>
                <w:rFonts w:cstheme="minorHAnsi"/>
                <w:sz w:val="22"/>
                <w:szCs w:val="22"/>
              </w:rPr>
            </w:pPr>
            <w:r w:rsidRPr="00C05CFC">
              <w:rPr>
                <w:rFonts w:cstheme="minorHAnsi"/>
                <w:sz w:val="22"/>
                <w:szCs w:val="22"/>
              </w:rPr>
              <w:t> </w:t>
            </w:r>
          </w:p>
          <w:p w14:paraId="627A225D" w14:textId="77777777" w:rsidR="002F306A" w:rsidRPr="00C05CFC" w:rsidRDefault="002F306A" w:rsidP="00A05687">
            <w:pPr>
              <w:rPr>
                <w:rFonts w:cstheme="minorHAnsi"/>
                <w:sz w:val="22"/>
                <w:szCs w:val="22"/>
              </w:rPr>
            </w:pPr>
            <w:r w:rsidRPr="00C05CFC">
              <w:rPr>
                <w:rFonts w:cstheme="minorHAnsi"/>
                <w:sz w:val="22"/>
                <w:szCs w:val="22"/>
              </w:rPr>
              <w:t> </w:t>
            </w:r>
          </w:p>
          <w:p w14:paraId="02852AF9" w14:textId="77777777" w:rsidR="002F306A" w:rsidRPr="00C05CFC" w:rsidRDefault="002F306A" w:rsidP="00A05687">
            <w:pPr>
              <w:rPr>
                <w:rFonts w:cstheme="minorHAnsi"/>
                <w:sz w:val="22"/>
                <w:szCs w:val="22"/>
              </w:rPr>
            </w:pPr>
            <w:r w:rsidRPr="00C05CFC">
              <w:rPr>
                <w:rFonts w:cstheme="minorHAnsi"/>
                <w:sz w:val="22"/>
                <w:szCs w:val="22"/>
              </w:rPr>
              <w:t> </w:t>
            </w:r>
          </w:p>
          <w:p w14:paraId="49CE361F" w14:textId="77777777" w:rsidR="002F306A" w:rsidRPr="00C05CFC" w:rsidRDefault="002F306A" w:rsidP="00A05687">
            <w:pPr>
              <w:rPr>
                <w:rFonts w:cstheme="minorHAnsi"/>
                <w:sz w:val="22"/>
                <w:szCs w:val="22"/>
              </w:rPr>
            </w:pPr>
            <w:r w:rsidRPr="00C05CFC">
              <w:rPr>
                <w:rFonts w:cstheme="minorHAnsi"/>
                <w:sz w:val="22"/>
                <w:szCs w:val="22"/>
              </w:rPr>
              <w:t> </w:t>
            </w:r>
          </w:p>
        </w:tc>
      </w:tr>
      <w:tr w:rsidR="002F306A" w:rsidRPr="00C05CFC" w14:paraId="52843975" w14:textId="77777777" w:rsidTr="007A63F6">
        <w:trPr>
          <w:gridAfter w:val="1"/>
          <w:wAfter w:w="10" w:type="dxa"/>
          <w:trHeight w:val="320"/>
        </w:trPr>
        <w:tc>
          <w:tcPr>
            <w:tcW w:w="1566" w:type="dxa"/>
            <w:vMerge/>
            <w:hideMark/>
          </w:tcPr>
          <w:p w14:paraId="06B2B89A" w14:textId="77777777" w:rsidR="002F306A" w:rsidRPr="00C05CFC" w:rsidRDefault="002F306A" w:rsidP="00A05687">
            <w:pPr>
              <w:rPr>
                <w:rFonts w:cstheme="minorHAnsi"/>
                <w:sz w:val="22"/>
                <w:szCs w:val="22"/>
              </w:rPr>
            </w:pPr>
          </w:p>
        </w:tc>
        <w:tc>
          <w:tcPr>
            <w:tcW w:w="1448" w:type="dxa"/>
            <w:vMerge/>
            <w:hideMark/>
          </w:tcPr>
          <w:p w14:paraId="1160AEC9" w14:textId="77777777" w:rsidR="002F306A" w:rsidRPr="00C05CFC" w:rsidRDefault="002F306A" w:rsidP="00A05687">
            <w:pPr>
              <w:rPr>
                <w:rFonts w:cstheme="minorHAnsi"/>
                <w:sz w:val="22"/>
                <w:szCs w:val="22"/>
              </w:rPr>
            </w:pPr>
          </w:p>
        </w:tc>
        <w:tc>
          <w:tcPr>
            <w:tcW w:w="1563" w:type="dxa"/>
            <w:vMerge/>
            <w:hideMark/>
          </w:tcPr>
          <w:p w14:paraId="451E0965" w14:textId="77777777" w:rsidR="002F306A" w:rsidRPr="00C05CFC" w:rsidRDefault="002F306A" w:rsidP="00A05687">
            <w:pPr>
              <w:rPr>
                <w:rFonts w:cstheme="minorHAnsi"/>
                <w:sz w:val="22"/>
                <w:szCs w:val="22"/>
              </w:rPr>
            </w:pPr>
          </w:p>
        </w:tc>
        <w:tc>
          <w:tcPr>
            <w:tcW w:w="3912" w:type="dxa"/>
            <w:noWrap/>
            <w:hideMark/>
          </w:tcPr>
          <w:p w14:paraId="2C5B4042" w14:textId="77777777" w:rsidR="002F306A" w:rsidRPr="00C05CFC" w:rsidRDefault="002F306A" w:rsidP="00A05687">
            <w:pPr>
              <w:rPr>
                <w:rFonts w:cstheme="minorHAnsi"/>
                <w:sz w:val="22"/>
                <w:szCs w:val="22"/>
              </w:rPr>
            </w:pPr>
            <w:r w:rsidRPr="00C05CFC">
              <w:rPr>
                <w:rFonts w:cstheme="minorHAnsi"/>
                <w:sz w:val="22"/>
                <w:szCs w:val="22"/>
              </w:rPr>
              <w:t>Group 1 SSF + AFO (after 4 weeks wear of solid AFO)</w:t>
            </w:r>
          </w:p>
        </w:tc>
        <w:tc>
          <w:tcPr>
            <w:tcW w:w="1440" w:type="dxa"/>
            <w:hideMark/>
          </w:tcPr>
          <w:p w14:paraId="43BCF247" w14:textId="77777777" w:rsidR="002F306A" w:rsidRPr="00C05CFC" w:rsidRDefault="002F306A" w:rsidP="00A05687">
            <w:pPr>
              <w:rPr>
                <w:rFonts w:cstheme="minorHAnsi"/>
                <w:sz w:val="22"/>
                <w:szCs w:val="22"/>
              </w:rPr>
            </w:pPr>
            <w:r w:rsidRPr="00C05CFC">
              <w:rPr>
                <w:rFonts w:cstheme="minorHAnsi"/>
                <w:sz w:val="22"/>
                <w:szCs w:val="22"/>
              </w:rPr>
              <w:t xml:space="preserve">18 (23) </w:t>
            </w:r>
          </w:p>
        </w:tc>
        <w:tc>
          <w:tcPr>
            <w:tcW w:w="1247" w:type="dxa"/>
            <w:hideMark/>
          </w:tcPr>
          <w:p w14:paraId="42A76084" w14:textId="77777777" w:rsidR="002F306A" w:rsidRPr="00C05CFC" w:rsidRDefault="002F306A" w:rsidP="00A05687">
            <w:pPr>
              <w:rPr>
                <w:rFonts w:cstheme="minorHAnsi"/>
                <w:sz w:val="22"/>
                <w:szCs w:val="22"/>
              </w:rPr>
            </w:pPr>
          </w:p>
        </w:tc>
        <w:tc>
          <w:tcPr>
            <w:tcW w:w="3010" w:type="dxa"/>
            <w:vMerge/>
            <w:noWrap/>
          </w:tcPr>
          <w:p w14:paraId="2A2E6FD0" w14:textId="77777777" w:rsidR="002F306A" w:rsidRPr="00C05CFC" w:rsidRDefault="002F306A" w:rsidP="00A05687">
            <w:pPr>
              <w:rPr>
                <w:rFonts w:cstheme="minorHAnsi"/>
                <w:sz w:val="22"/>
                <w:szCs w:val="22"/>
              </w:rPr>
            </w:pPr>
          </w:p>
        </w:tc>
      </w:tr>
      <w:tr w:rsidR="002F306A" w:rsidRPr="00C05CFC" w14:paraId="5313F497" w14:textId="77777777" w:rsidTr="007A63F6">
        <w:trPr>
          <w:gridAfter w:val="1"/>
          <w:wAfter w:w="10" w:type="dxa"/>
          <w:trHeight w:val="320"/>
        </w:trPr>
        <w:tc>
          <w:tcPr>
            <w:tcW w:w="1566" w:type="dxa"/>
            <w:vMerge/>
            <w:hideMark/>
          </w:tcPr>
          <w:p w14:paraId="359D0E81" w14:textId="77777777" w:rsidR="002F306A" w:rsidRPr="00C05CFC" w:rsidRDefault="002F306A" w:rsidP="00A05687">
            <w:pPr>
              <w:rPr>
                <w:rFonts w:cstheme="minorHAnsi"/>
                <w:sz w:val="22"/>
                <w:szCs w:val="22"/>
              </w:rPr>
            </w:pPr>
          </w:p>
        </w:tc>
        <w:tc>
          <w:tcPr>
            <w:tcW w:w="1448" w:type="dxa"/>
            <w:vMerge/>
            <w:hideMark/>
          </w:tcPr>
          <w:p w14:paraId="65422BE6" w14:textId="77777777" w:rsidR="002F306A" w:rsidRPr="00C05CFC" w:rsidRDefault="002F306A" w:rsidP="00A05687">
            <w:pPr>
              <w:rPr>
                <w:rFonts w:cstheme="minorHAnsi"/>
                <w:sz w:val="22"/>
                <w:szCs w:val="22"/>
              </w:rPr>
            </w:pPr>
          </w:p>
        </w:tc>
        <w:tc>
          <w:tcPr>
            <w:tcW w:w="1563" w:type="dxa"/>
            <w:vMerge/>
            <w:hideMark/>
          </w:tcPr>
          <w:p w14:paraId="369B09DF" w14:textId="77777777" w:rsidR="002F306A" w:rsidRPr="00C05CFC" w:rsidRDefault="002F306A" w:rsidP="00A05687">
            <w:pPr>
              <w:rPr>
                <w:rFonts w:cstheme="minorHAnsi"/>
                <w:sz w:val="22"/>
                <w:szCs w:val="22"/>
              </w:rPr>
            </w:pPr>
          </w:p>
        </w:tc>
        <w:tc>
          <w:tcPr>
            <w:tcW w:w="3912" w:type="dxa"/>
            <w:noWrap/>
            <w:hideMark/>
          </w:tcPr>
          <w:p w14:paraId="74D67864" w14:textId="77777777" w:rsidR="002F306A" w:rsidRPr="00C05CFC" w:rsidRDefault="002F306A" w:rsidP="00A05687">
            <w:pPr>
              <w:rPr>
                <w:rFonts w:cstheme="minorHAnsi"/>
                <w:sz w:val="22"/>
                <w:szCs w:val="22"/>
              </w:rPr>
            </w:pPr>
            <w:r w:rsidRPr="00C05CFC">
              <w:rPr>
                <w:rFonts w:cstheme="minorHAnsi"/>
                <w:sz w:val="22"/>
                <w:szCs w:val="22"/>
              </w:rPr>
              <w:t>Group 1 FSTF+AFO (after 4 weeks wear of solid AFO)</w:t>
            </w:r>
          </w:p>
        </w:tc>
        <w:tc>
          <w:tcPr>
            <w:tcW w:w="1440" w:type="dxa"/>
            <w:hideMark/>
          </w:tcPr>
          <w:p w14:paraId="62D58000" w14:textId="77777777" w:rsidR="002F306A" w:rsidRPr="00C05CFC" w:rsidRDefault="002F306A" w:rsidP="00A05687">
            <w:pPr>
              <w:rPr>
                <w:rFonts w:cstheme="minorHAnsi"/>
                <w:sz w:val="22"/>
                <w:szCs w:val="22"/>
              </w:rPr>
            </w:pPr>
            <w:r w:rsidRPr="00C05CFC">
              <w:rPr>
                <w:rFonts w:cstheme="minorHAnsi"/>
                <w:sz w:val="22"/>
                <w:szCs w:val="22"/>
              </w:rPr>
              <w:t xml:space="preserve">50 (68) </w:t>
            </w:r>
          </w:p>
        </w:tc>
        <w:tc>
          <w:tcPr>
            <w:tcW w:w="1247" w:type="dxa"/>
            <w:hideMark/>
          </w:tcPr>
          <w:p w14:paraId="339C5A97" w14:textId="77777777" w:rsidR="002F306A" w:rsidRPr="00C05CFC" w:rsidRDefault="002F306A" w:rsidP="00A05687">
            <w:pPr>
              <w:rPr>
                <w:rFonts w:cstheme="minorHAnsi"/>
                <w:sz w:val="22"/>
                <w:szCs w:val="22"/>
              </w:rPr>
            </w:pPr>
          </w:p>
        </w:tc>
        <w:tc>
          <w:tcPr>
            <w:tcW w:w="3010" w:type="dxa"/>
            <w:vMerge/>
          </w:tcPr>
          <w:p w14:paraId="104C1D7D" w14:textId="77777777" w:rsidR="002F306A" w:rsidRPr="00C05CFC" w:rsidRDefault="002F306A" w:rsidP="00A05687">
            <w:pPr>
              <w:rPr>
                <w:rFonts w:cstheme="minorHAnsi"/>
                <w:sz w:val="22"/>
                <w:szCs w:val="22"/>
              </w:rPr>
            </w:pPr>
          </w:p>
        </w:tc>
      </w:tr>
      <w:tr w:rsidR="002F306A" w:rsidRPr="00C05CFC" w14:paraId="0501034A" w14:textId="77777777" w:rsidTr="007A63F6">
        <w:trPr>
          <w:gridAfter w:val="1"/>
          <w:wAfter w:w="10" w:type="dxa"/>
          <w:trHeight w:val="320"/>
        </w:trPr>
        <w:tc>
          <w:tcPr>
            <w:tcW w:w="1566" w:type="dxa"/>
            <w:vMerge/>
            <w:hideMark/>
          </w:tcPr>
          <w:p w14:paraId="3F9B16D4" w14:textId="77777777" w:rsidR="002F306A" w:rsidRPr="00C05CFC" w:rsidRDefault="002F306A" w:rsidP="00A05687">
            <w:pPr>
              <w:rPr>
                <w:rFonts w:cstheme="minorHAnsi"/>
                <w:sz w:val="22"/>
                <w:szCs w:val="22"/>
              </w:rPr>
            </w:pPr>
          </w:p>
        </w:tc>
        <w:tc>
          <w:tcPr>
            <w:tcW w:w="1448" w:type="dxa"/>
            <w:vMerge/>
            <w:hideMark/>
          </w:tcPr>
          <w:p w14:paraId="3BC791EA" w14:textId="77777777" w:rsidR="002F306A" w:rsidRPr="00C05CFC" w:rsidRDefault="002F306A" w:rsidP="00A05687">
            <w:pPr>
              <w:rPr>
                <w:rFonts w:cstheme="minorHAnsi"/>
                <w:sz w:val="22"/>
                <w:szCs w:val="22"/>
              </w:rPr>
            </w:pPr>
          </w:p>
        </w:tc>
        <w:tc>
          <w:tcPr>
            <w:tcW w:w="1563" w:type="dxa"/>
            <w:vMerge/>
            <w:hideMark/>
          </w:tcPr>
          <w:p w14:paraId="7235A21C" w14:textId="77777777" w:rsidR="002F306A" w:rsidRPr="00C05CFC" w:rsidRDefault="002F306A" w:rsidP="00A05687">
            <w:pPr>
              <w:rPr>
                <w:rFonts w:cstheme="minorHAnsi"/>
                <w:sz w:val="22"/>
                <w:szCs w:val="22"/>
              </w:rPr>
            </w:pPr>
          </w:p>
        </w:tc>
        <w:tc>
          <w:tcPr>
            <w:tcW w:w="3912" w:type="dxa"/>
            <w:noWrap/>
            <w:hideMark/>
          </w:tcPr>
          <w:p w14:paraId="0E98FFCA" w14:textId="77777777" w:rsidR="002F306A" w:rsidRPr="00C05CFC" w:rsidRDefault="002F306A" w:rsidP="00A05687">
            <w:pPr>
              <w:rPr>
                <w:rFonts w:cstheme="minorHAnsi"/>
                <w:sz w:val="22"/>
                <w:szCs w:val="22"/>
              </w:rPr>
            </w:pPr>
            <w:r w:rsidRPr="00C05CFC">
              <w:rPr>
                <w:rFonts w:cstheme="minorHAnsi"/>
                <w:sz w:val="22"/>
                <w:szCs w:val="22"/>
              </w:rPr>
              <w:t>Group 1 SSF (after 4 weeks wear of FSTF+AFO)</w:t>
            </w:r>
          </w:p>
        </w:tc>
        <w:tc>
          <w:tcPr>
            <w:tcW w:w="1440" w:type="dxa"/>
            <w:hideMark/>
          </w:tcPr>
          <w:p w14:paraId="1E99A65A" w14:textId="77777777" w:rsidR="002F306A" w:rsidRPr="00C05CFC" w:rsidRDefault="002F306A" w:rsidP="00A05687">
            <w:pPr>
              <w:rPr>
                <w:rFonts w:cstheme="minorHAnsi"/>
                <w:sz w:val="22"/>
                <w:szCs w:val="22"/>
              </w:rPr>
            </w:pPr>
            <w:r w:rsidRPr="00C05CFC">
              <w:rPr>
                <w:rFonts w:cstheme="minorHAnsi"/>
                <w:sz w:val="22"/>
                <w:szCs w:val="22"/>
              </w:rPr>
              <w:t> </w:t>
            </w:r>
          </w:p>
        </w:tc>
        <w:tc>
          <w:tcPr>
            <w:tcW w:w="1247" w:type="dxa"/>
            <w:hideMark/>
          </w:tcPr>
          <w:p w14:paraId="078F867E" w14:textId="77777777" w:rsidR="002F306A" w:rsidRPr="00C05CFC" w:rsidRDefault="002F306A" w:rsidP="00A05687">
            <w:pPr>
              <w:rPr>
                <w:rFonts w:cstheme="minorHAnsi"/>
                <w:sz w:val="22"/>
                <w:szCs w:val="22"/>
              </w:rPr>
            </w:pPr>
            <w:r w:rsidRPr="00C05CFC">
              <w:rPr>
                <w:rFonts w:cstheme="minorHAnsi"/>
                <w:sz w:val="22"/>
                <w:szCs w:val="22"/>
              </w:rPr>
              <w:t xml:space="preserve">14 (23) </w:t>
            </w:r>
          </w:p>
        </w:tc>
        <w:tc>
          <w:tcPr>
            <w:tcW w:w="3010" w:type="dxa"/>
            <w:vMerge/>
          </w:tcPr>
          <w:p w14:paraId="2827414E" w14:textId="77777777" w:rsidR="002F306A" w:rsidRPr="00C05CFC" w:rsidRDefault="002F306A" w:rsidP="00A05687">
            <w:pPr>
              <w:rPr>
                <w:rFonts w:cstheme="minorHAnsi"/>
                <w:sz w:val="22"/>
                <w:szCs w:val="22"/>
              </w:rPr>
            </w:pPr>
          </w:p>
        </w:tc>
      </w:tr>
      <w:tr w:rsidR="002F306A" w:rsidRPr="00C05CFC" w14:paraId="76EEB053" w14:textId="77777777" w:rsidTr="007A63F6">
        <w:trPr>
          <w:gridAfter w:val="1"/>
          <w:wAfter w:w="10" w:type="dxa"/>
          <w:trHeight w:val="320"/>
        </w:trPr>
        <w:tc>
          <w:tcPr>
            <w:tcW w:w="1566" w:type="dxa"/>
            <w:vMerge/>
            <w:hideMark/>
          </w:tcPr>
          <w:p w14:paraId="12E7D8F8" w14:textId="77777777" w:rsidR="002F306A" w:rsidRPr="00C05CFC" w:rsidRDefault="002F306A" w:rsidP="00A05687">
            <w:pPr>
              <w:rPr>
                <w:rFonts w:cstheme="minorHAnsi"/>
                <w:sz w:val="22"/>
                <w:szCs w:val="22"/>
              </w:rPr>
            </w:pPr>
          </w:p>
        </w:tc>
        <w:tc>
          <w:tcPr>
            <w:tcW w:w="1448" w:type="dxa"/>
            <w:vMerge/>
            <w:hideMark/>
          </w:tcPr>
          <w:p w14:paraId="637B6694" w14:textId="77777777" w:rsidR="002F306A" w:rsidRPr="00C05CFC" w:rsidRDefault="002F306A" w:rsidP="00A05687">
            <w:pPr>
              <w:rPr>
                <w:rFonts w:cstheme="minorHAnsi"/>
                <w:sz w:val="22"/>
                <w:szCs w:val="22"/>
              </w:rPr>
            </w:pPr>
          </w:p>
        </w:tc>
        <w:tc>
          <w:tcPr>
            <w:tcW w:w="1563" w:type="dxa"/>
            <w:vMerge/>
            <w:hideMark/>
          </w:tcPr>
          <w:p w14:paraId="101B165B" w14:textId="77777777" w:rsidR="002F306A" w:rsidRPr="00C05CFC" w:rsidRDefault="002F306A" w:rsidP="00A05687">
            <w:pPr>
              <w:rPr>
                <w:rFonts w:cstheme="minorHAnsi"/>
                <w:sz w:val="22"/>
                <w:szCs w:val="22"/>
              </w:rPr>
            </w:pPr>
          </w:p>
        </w:tc>
        <w:tc>
          <w:tcPr>
            <w:tcW w:w="3912" w:type="dxa"/>
            <w:noWrap/>
            <w:hideMark/>
          </w:tcPr>
          <w:p w14:paraId="7A356BAF" w14:textId="77777777" w:rsidR="002F306A" w:rsidRPr="00C05CFC" w:rsidRDefault="002F306A" w:rsidP="00A05687">
            <w:pPr>
              <w:rPr>
                <w:rFonts w:cstheme="minorHAnsi"/>
                <w:sz w:val="22"/>
                <w:szCs w:val="22"/>
              </w:rPr>
            </w:pPr>
            <w:r w:rsidRPr="00C05CFC">
              <w:rPr>
                <w:rFonts w:cstheme="minorHAnsi"/>
                <w:sz w:val="22"/>
                <w:szCs w:val="22"/>
              </w:rPr>
              <w:t>Group 1 SSF + AFO (after 4 weeks wear of FSTF+AFO)</w:t>
            </w:r>
          </w:p>
        </w:tc>
        <w:tc>
          <w:tcPr>
            <w:tcW w:w="1440" w:type="dxa"/>
            <w:hideMark/>
          </w:tcPr>
          <w:p w14:paraId="6E71157A" w14:textId="77777777" w:rsidR="002F306A" w:rsidRPr="00C05CFC" w:rsidRDefault="002F306A" w:rsidP="00A05687">
            <w:pPr>
              <w:rPr>
                <w:rFonts w:cstheme="minorHAnsi"/>
                <w:sz w:val="22"/>
                <w:szCs w:val="22"/>
              </w:rPr>
            </w:pPr>
            <w:r w:rsidRPr="00C05CFC">
              <w:rPr>
                <w:rFonts w:cstheme="minorHAnsi"/>
                <w:sz w:val="22"/>
                <w:szCs w:val="22"/>
              </w:rPr>
              <w:t> </w:t>
            </w:r>
          </w:p>
        </w:tc>
        <w:tc>
          <w:tcPr>
            <w:tcW w:w="1247" w:type="dxa"/>
            <w:hideMark/>
          </w:tcPr>
          <w:p w14:paraId="0351E1BC" w14:textId="77777777" w:rsidR="002F306A" w:rsidRPr="00C05CFC" w:rsidRDefault="002F306A" w:rsidP="00A05687">
            <w:pPr>
              <w:rPr>
                <w:rFonts w:cstheme="minorHAnsi"/>
                <w:sz w:val="22"/>
                <w:szCs w:val="22"/>
              </w:rPr>
            </w:pPr>
            <w:r w:rsidRPr="00C05CFC">
              <w:rPr>
                <w:rFonts w:cstheme="minorHAnsi"/>
                <w:sz w:val="22"/>
                <w:szCs w:val="22"/>
              </w:rPr>
              <w:t xml:space="preserve">11 (24) </w:t>
            </w:r>
          </w:p>
        </w:tc>
        <w:tc>
          <w:tcPr>
            <w:tcW w:w="3010" w:type="dxa"/>
            <w:vMerge/>
          </w:tcPr>
          <w:p w14:paraId="774D98E0" w14:textId="77777777" w:rsidR="002F306A" w:rsidRPr="00C05CFC" w:rsidRDefault="002F306A" w:rsidP="00A05687">
            <w:pPr>
              <w:rPr>
                <w:rFonts w:cstheme="minorHAnsi"/>
                <w:sz w:val="22"/>
                <w:szCs w:val="22"/>
              </w:rPr>
            </w:pPr>
          </w:p>
        </w:tc>
      </w:tr>
      <w:tr w:rsidR="002F306A" w:rsidRPr="00C05CFC" w14:paraId="6C66B51A" w14:textId="77777777" w:rsidTr="007A63F6">
        <w:trPr>
          <w:gridAfter w:val="1"/>
          <w:wAfter w:w="10" w:type="dxa"/>
          <w:trHeight w:val="340"/>
        </w:trPr>
        <w:tc>
          <w:tcPr>
            <w:tcW w:w="1566" w:type="dxa"/>
            <w:vMerge/>
            <w:tcBorders>
              <w:bottom w:val="double" w:sz="4" w:space="0" w:color="auto"/>
            </w:tcBorders>
            <w:hideMark/>
          </w:tcPr>
          <w:p w14:paraId="3DEF6719" w14:textId="77777777" w:rsidR="002F306A" w:rsidRPr="00C05CFC" w:rsidRDefault="002F306A" w:rsidP="00A05687">
            <w:pPr>
              <w:rPr>
                <w:rFonts w:cstheme="minorHAnsi"/>
                <w:sz w:val="22"/>
                <w:szCs w:val="22"/>
              </w:rPr>
            </w:pPr>
          </w:p>
        </w:tc>
        <w:tc>
          <w:tcPr>
            <w:tcW w:w="1448" w:type="dxa"/>
            <w:vMerge/>
            <w:tcBorders>
              <w:bottom w:val="double" w:sz="4" w:space="0" w:color="auto"/>
            </w:tcBorders>
            <w:hideMark/>
          </w:tcPr>
          <w:p w14:paraId="2453092B" w14:textId="77777777" w:rsidR="002F306A" w:rsidRPr="00C05CFC" w:rsidRDefault="002F306A" w:rsidP="00A05687">
            <w:pPr>
              <w:rPr>
                <w:rFonts w:cstheme="minorHAnsi"/>
                <w:sz w:val="22"/>
                <w:szCs w:val="22"/>
              </w:rPr>
            </w:pPr>
          </w:p>
        </w:tc>
        <w:tc>
          <w:tcPr>
            <w:tcW w:w="1563" w:type="dxa"/>
            <w:vMerge/>
            <w:tcBorders>
              <w:bottom w:val="double" w:sz="4" w:space="0" w:color="auto"/>
            </w:tcBorders>
            <w:hideMark/>
          </w:tcPr>
          <w:p w14:paraId="20937D5B" w14:textId="77777777" w:rsidR="002F306A" w:rsidRPr="00C05CFC" w:rsidRDefault="002F306A" w:rsidP="00A05687">
            <w:pPr>
              <w:rPr>
                <w:rFonts w:cstheme="minorHAnsi"/>
                <w:sz w:val="22"/>
                <w:szCs w:val="22"/>
              </w:rPr>
            </w:pPr>
          </w:p>
        </w:tc>
        <w:tc>
          <w:tcPr>
            <w:tcW w:w="3912" w:type="dxa"/>
            <w:tcBorders>
              <w:bottom w:val="double" w:sz="4" w:space="0" w:color="auto"/>
            </w:tcBorders>
            <w:noWrap/>
            <w:hideMark/>
          </w:tcPr>
          <w:p w14:paraId="553CD184" w14:textId="77777777" w:rsidR="002F306A" w:rsidRPr="00C05CFC" w:rsidRDefault="002F306A" w:rsidP="00A05687">
            <w:pPr>
              <w:rPr>
                <w:rFonts w:cstheme="minorHAnsi"/>
                <w:sz w:val="22"/>
                <w:szCs w:val="22"/>
              </w:rPr>
            </w:pPr>
            <w:r w:rsidRPr="00C05CFC">
              <w:rPr>
                <w:rFonts w:cstheme="minorHAnsi"/>
                <w:sz w:val="22"/>
                <w:szCs w:val="22"/>
              </w:rPr>
              <w:t>Group 1 FSTF+AFO (after 4 weeks wear of FSTF+AFO)</w:t>
            </w:r>
          </w:p>
        </w:tc>
        <w:tc>
          <w:tcPr>
            <w:tcW w:w="1440" w:type="dxa"/>
            <w:tcBorders>
              <w:bottom w:val="double" w:sz="4" w:space="0" w:color="auto"/>
            </w:tcBorders>
            <w:hideMark/>
          </w:tcPr>
          <w:p w14:paraId="193E9D68" w14:textId="77777777" w:rsidR="002F306A" w:rsidRPr="00C05CFC" w:rsidRDefault="002F306A"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12295A34" w14:textId="77777777" w:rsidR="002F306A" w:rsidRPr="00C05CFC" w:rsidRDefault="002F306A" w:rsidP="00A05687">
            <w:pPr>
              <w:rPr>
                <w:rFonts w:cstheme="minorHAnsi"/>
                <w:sz w:val="22"/>
                <w:szCs w:val="22"/>
              </w:rPr>
            </w:pPr>
            <w:r w:rsidRPr="00C05CFC">
              <w:rPr>
                <w:rFonts w:cstheme="minorHAnsi"/>
                <w:sz w:val="22"/>
                <w:szCs w:val="22"/>
              </w:rPr>
              <w:t xml:space="preserve">49 (70) </w:t>
            </w:r>
          </w:p>
        </w:tc>
        <w:tc>
          <w:tcPr>
            <w:tcW w:w="3010" w:type="dxa"/>
            <w:vMerge/>
            <w:tcBorders>
              <w:bottom w:val="double" w:sz="4" w:space="0" w:color="auto"/>
            </w:tcBorders>
          </w:tcPr>
          <w:p w14:paraId="577631F0" w14:textId="77777777" w:rsidR="002F306A" w:rsidRPr="00C05CFC" w:rsidRDefault="002F306A" w:rsidP="00A05687">
            <w:pPr>
              <w:rPr>
                <w:rFonts w:cstheme="minorHAnsi"/>
                <w:sz w:val="22"/>
                <w:szCs w:val="22"/>
              </w:rPr>
            </w:pPr>
          </w:p>
        </w:tc>
      </w:tr>
    </w:tbl>
    <w:p w14:paraId="2124459A" w14:textId="77777777" w:rsidR="000E31FE" w:rsidRDefault="000E31FE" w:rsidP="00D81E0D">
      <w:pPr>
        <w:rPr>
          <w:b/>
          <w:bCs/>
        </w:rPr>
      </w:pPr>
    </w:p>
    <w:p w14:paraId="7F583EB1" w14:textId="77777777" w:rsidR="005E77CC" w:rsidRDefault="005E77CC" w:rsidP="00D81E0D">
      <w:pPr>
        <w:rPr>
          <w:b/>
          <w:bCs/>
        </w:rPr>
      </w:pPr>
    </w:p>
    <w:p w14:paraId="68EA8FBA" w14:textId="77777777" w:rsidR="002F306A" w:rsidRDefault="002F306A" w:rsidP="00D81E0D">
      <w:pPr>
        <w:rPr>
          <w:b/>
          <w:bCs/>
        </w:rPr>
      </w:pPr>
    </w:p>
    <w:p w14:paraId="4317D2ED" w14:textId="77777777" w:rsidR="002F306A" w:rsidRDefault="002F306A" w:rsidP="00D81E0D">
      <w:pPr>
        <w:rPr>
          <w:b/>
          <w:bCs/>
        </w:rPr>
      </w:pPr>
    </w:p>
    <w:p w14:paraId="1B29158B" w14:textId="7302AE85" w:rsidR="002F306A" w:rsidRDefault="002F306A" w:rsidP="00D81E0D">
      <w:pPr>
        <w:rPr>
          <w:b/>
          <w:bCs/>
        </w:rPr>
      </w:pPr>
    </w:p>
    <w:p w14:paraId="48EE13E2" w14:textId="24A6CAC2" w:rsidR="001B1DEE" w:rsidRDefault="001B1DEE" w:rsidP="00D81E0D">
      <w:pPr>
        <w:rPr>
          <w:b/>
          <w:bCs/>
        </w:rPr>
      </w:pPr>
    </w:p>
    <w:p w14:paraId="2DBD3BA9" w14:textId="439808B2" w:rsidR="001B1DEE" w:rsidRDefault="001B1DEE" w:rsidP="00D81E0D">
      <w:pPr>
        <w:rPr>
          <w:b/>
          <w:bCs/>
        </w:rPr>
      </w:pPr>
    </w:p>
    <w:p w14:paraId="3A925AF3" w14:textId="24E36733" w:rsidR="001B1DEE" w:rsidRDefault="001B1DEE" w:rsidP="00D81E0D">
      <w:pPr>
        <w:rPr>
          <w:b/>
          <w:bCs/>
        </w:rPr>
      </w:pPr>
    </w:p>
    <w:p w14:paraId="42FAD9C8" w14:textId="77777777" w:rsidR="001B1DEE" w:rsidRDefault="001B1DEE" w:rsidP="00D81E0D">
      <w:pPr>
        <w:rPr>
          <w:b/>
          <w:bCs/>
        </w:rPr>
      </w:pPr>
    </w:p>
    <w:p w14:paraId="12ED8BCF" w14:textId="77777777" w:rsidR="0091742F" w:rsidRDefault="0091742F" w:rsidP="002F306A"/>
    <w:p w14:paraId="3659DDF5" w14:textId="72F2D7D7" w:rsidR="002F306A" w:rsidRDefault="002F306A" w:rsidP="002F306A">
      <w:r>
        <w:t xml:space="preserve">Table 3-4 </w:t>
      </w:r>
      <w:r w:rsidRPr="004201C4">
        <w:t xml:space="preserve">Outcome measures </w:t>
      </w:r>
      <w:r w:rsidR="000E5F83">
        <w:t>b</w:t>
      </w:r>
      <w:r w:rsidR="000E5F83" w:rsidRPr="004201C4">
        <w:t>iomechanical</w:t>
      </w:r>
      <w:r w:rsidR="000E5F83">
        <w:t xml:space="preserve"> continued.</w:t>
      </w:r>
    </w:p>
    <w:tbl>
      <w:tblPr>
        <w:tblStyle w:val="TableGrid"/>
        <w:tblW w:w="0" w:type="auto"/>
        <w:tblLook w:val="04A0" w:firstRow="1" w:lastRow="0" w:firstColumn="1" w:lastColumn="0" w:noHBand="0" w:noVBand="1"/>
      </w:tblPr>
      <w:tblGrid>
        <w:gridCol w:w="1529"/>
        <w:gridCol w:w="1411"/>
        <w:gridCol w:w="1308"/>
        <w:gridCol w:w="4716"/>
        <w:gridCol w:w="914"/>
        <w:gridCol w:w="1046"/>
        <w:gridCol w:w="3026"/>
      </w:tblGrid>
      <w:tr w:rsidR="005C3A84" w:rsidRPr="00C05CFC" w14:paraId="54B82302" w14:textId="77777777" w:rsidTr="003B4C46">
        <w:trPr>
          <w:trHeight w:val="936"/>
        </w:trPr>
        <w:tc>
          <w:tcPr>
            <w:tcW w:w="1529" w:type="dxa"/>
            <w:tcBorders>
              <w:top w:val="single" w:sz="12" w:space="0" w:color="auto"/>
              <w:bottom w:val="single" w:sz="12" w:space="0" w:color="auto"/>
            </w:tcBorders>
            <w:hideMark/>
          </w:tcPr>
          <w:p w14:paraId="4A8D1B68" w14:textId="77777777" w:rsidR="005C3A84" w:rsidRPr="003B4C46" w:rsidRDefault="005C3A84" w:rsidP="00A05687">
            <w:pPr>
              <w:rPr>
                <w:rFonts w:cstheme="minorHAnsi"/>
                <w:b/>
                <w:sz w:val="20"/>
                <w:szCs w:val="20"/>
              </w:rPr>
            </w:pPr>
            <w:r w:rsidRPr="003B4C46">
              <w:rPr>
                <w:rFonts w:cstheme="minorHAnsi"/>
                <w:b/>
                <w:sz w:val="20"/>
                <w:szCs w:val="20"/>
              </w:rPr>
              <w:t xml:space="preserve">Outcome </w:t>
            </w:r>
          </w:p>
          <w:p w14:paraId="226152B4" w14:textId="77777777" w:rsidR="005C3A84" w:rsidRPr="003B4C46" w:rsidRDefault="005C3A84" w:rsidP="00A05687">
            <w:pPr>
              <w:rPr>
                <w:rFonts w:cstheme="minorHAnsi"/>
                <w:b/>
                <w:sz w:val="20"/>
                <w:szCs w:val="20"/>
              </w:rPr>
            </w:pPr>
            <w:r w:rsidRPr="003B4C46">
              <w:rPr>
                <w:rFonts w:cstheme="minorHAnsi"/>
                <w:b/>
                <w:sz w:val="20"/>
                <w:szCs w:val="20"/>
              </w:rPr>
              <w:t> </w:t>
            </w:r>
          </w:p>
        </w:tc>
        <w:tc>
          <w:tcPr>
            <w:tcW w:w="1411" w:type="dxa"/>
            <w:tcBorders>
              <w:top w:val="single" w:sz="12" w:space="0" w:color="auto"/>
              <w:bottom w:val="single" w:sz="12" w:space="0" w:color="auto"/>
            </w:tcBorders>
            <w:hideMark/>
          </w:tcPr>
          <w:p w14:paraId="0AAE88C7" w14:textId="77777777" w:rsidR="005C3A84" w:rsidRPr="003B4C46" w:rsidRDefault="005C3A84" w:rsidP="00A05687">
            <w:pPr>
              <w:rPr>
                <w:rFonts w:cstheme="minorHAnsi"/>
                <w:b/>
                <w:sz w:val="20"/>
                <w:szCs w:val="20"/>
              </w:rPr>
            </w:pPr>
            <w:r w:rsidRPr="003B4C46">
              <w:rPr>
                <w:rFonts w:cstheme="minorHAnsi"/>
                <w:b/>
                <w:sz w:val="20"/>
                <w:szCs w:val="20"/>
              </w:rPr>
              <w:t>Study</w:t>
            </w:r>
          </w:p>
          <w:p w14:paraId="64C1F569" w14:textId="77777777" w:rsidR="005C3A84" w:rsidRPr="003B4C46" w:rsidRDefault="005C3A84" w:rsidP="00A05687">
            <w:pPr>
              <w:rPr>
                <w:rFonts w:cstheme="minorHAnsi"/>
                <w:b/>
                <w:sz w:val="20"/>
                <w:szCs w:val="20"/>
              </w:rPr>
            </w:pPr>
            <w:r w:rsidRPr="003B4C46">
              <w:rPr>
                <w:rFonts w:cstheme="minorHAnsi"/>
                <w:b/>
                <w:sz w:val="20"/>
                <w:szCs w:val="20"/>
              </w:rPr>
              <w:t> </w:t>
            </w:r>
          </w:p>
        </w:tc>
        <w:tc>
          <w:tcPr>
            <w:tcW w:w="1308" w:type="dxa"/>
            <w:tcBorders>
              <w:top w:val="single" w:sz="12" w:space="0" w:color="auto"/>
              <w:bottom w:val="single" w:sz="12" w:space="0" w:color="auto"/>
            </w:tcBorders>
            <w:hideMark/>
          </w:tcPr>
          <w:p w14:paraId="7FF0A30B" w14:textId="77777777" w:rsidR="005C3A84" w:rsidRPr="003B4C46" w:rsidRDefault="005C3A84" w:rsidP="00A05687">
            <w:pPr>
              <w:rPr>
                <w:rFonts w:cstheme="minorHAnsi"/>
                <w:b/>
                <w:sz w:val="20"/>
                <w:szCs w:val="20"/>
              </w:rPr>
            </w:pPr>
            <w:r w:rsidRPr="003B4C46">
              <w:rPr>
                <w:rFonts w:cstheme="minorHAnsi"/>
                <w:b/>
                <w:sz w:val="20"/>
                <w:szCs w:val="20"/>
              </w:rPr>
              <w:t>Condition</w:t>
            </w:r>
          </w:p>
          <w:p w14:paraId="4DABDE66" w14:textId="77777777" w:rsidR="005C3A84" w:rsidRPr="003B4C46" w:rsidRDefault="005C3A84" w:rsidP="00A05687">
            <w:pPr>
              <w:rPr>
                <w:rFonts w:cstheme="minorHAnsi"/>
                <w:b/>
                <w:sz w:val="20"/>
                <w:szCs w:val="20"/>
              </w:rPr>
            </w:pPr>
            <w:r w:rsidRPr="003B4C46">
              <w:rPr>
                <w:rFonts w:cstheme="minorHAnsi"/>
                <w:b/>
                <w:sz w:val="20"/>
                <w:szCs w:val="20"/>
              </w:rPr>
              <w:t> </w:t>
            </w:r>
          </w:p>
        </w:tc>
        <w:tc>
          <w:tcPr>
            <w:tcW w:w="4716" w:type="dxa"/>
            <w:tcBorders>
              <w:top w:val="single" w:sz="12" w:space="0" w:color="auto"/>
              <w:bottom w:val="single" w:sz="12" w:space="0" w:color="auto"/>
            </w:tcBorders>
            <w:hideMark/>
          </w:tcPr>
          <w:p w14:paraId="557FBD34" w14:textId="77777777" w:rsidR="005C3A84" w:rsidRPr="003B4C46" w:rsidRDefault="005C3A84" w:rsidP="00A05687">
            <w:pPr>
              <w:rPr>
                <w:rFonts w:cstheme="minorHAnsi"/>
                <w:b/>
                <w:sz w:val="20"/>
                <w:szCs w:val="20"/>
              </w:rPr>
            </w:pPr>
            <w:r w:rsidRPr="003B4C46">
              <w:rPr>
                <w:rFonts w:cstheme="minorHAnsi"/>
                <w:b/>
                <w:sz w:val="20"/>
                <w:szCs w:val="20"/>
              </w:rPr>
              <w:t xml:space="preserve">Group </w:t>
            </w:r>
          </w:p>
          <w:p w14:paraId="208A5F0A" w14:textId="77777777" w:rsidR="005C3A84" w:rsidRPr="003B4C46" w:rsidRDefault="005C3A84" w:rsidP="00A05687">
            <w:pPr>
              <w:rPr>
                <w:rFonts w:cstheme="minorHAnsi"/>
                <w:b/>
                <w:sz w:val="20"/>
                <w:szCs w:val="20"/>
              </w:rPr>
            </w:pPr>
            <w:r w:rsidRPr="003B4C46">
              <w:rPr>
                <w:rFonts w:cstheme="minorHAnsi"/>
                <w:b/>
                <w:sz w:val="20"/>
                <w:szCs w:val="20"/>
              </w:rPr>
              <w:t> </w:t>
            </w:r>
          </w:p>
        </w:tc>
        <w:tc>
          <w:tcPr>
            <w:tcW w:w="914" w:type="dxa"/>
            <w:tcBorders>
              <w:top w:val="single" w:sz="12" w:space="0" w:color="auto"/>
              <w:bottom w:val="single" w:sz="12" w:space="0" w:color="auto"/>
            </w:tcBorders>
            <w:hideMark/>
          </w:tcPr>
          <w:p w14:paraId="776CD2BA" w14:textId="77777777" w:rsidR="005C3A84" w:rsidRPr="003B4C46" w:rsidRDefault="005C3A84" w:rsidP="00A05687">
            <w:pPr>
              <w:rPr>
                <w:rFonts w:cstheme="minorHAnsi"/>
                <w:b/>
                <w:sz w:val="20"/>
                <w:szCs w:val="20"/>
              </w:rPr>
            </w:pPr>
            <w:r w:rsidRPr="003B4C46">
              <w:rPr>
                <w:rFonts w:cstheme="minorHAnsi"/>
                <w:b/>
                <w:sz w:val="20"/>
                <w:szCs w:val="20"/>
              </w:rPr>
              <w:t>Baseline</w:t>
            </w:r>
          </w:p>
          <w:p w14:paraId="24DD3071" w14:textId="77777777" w:rsidR="005C3A84" w:rsidRPr="003B4C46" w:rsidRDefault="005C3A84" w:rsidP="00A05687">
            <w:pPr>
              <w:rPr>
                <w:rFonts w:cstheme="minorHAnsi"/>
                <w:b/>
                <w:sz w:val="20"/>
                <w:szCs w:val="20"/>
              </w:rPr>
            </w:pPr>
            <w:r w:rsidRPr="003B4C46">
              <w:rPr>
                <w:rFonts w:cstheme="minorHAnsi"/>
                <w:b/>
                <w:sz w:val="20"/>
                <w:szCs w:val="20"/>
              </w:rPr>
              <w:t xml:space="preserve"> Mean </w:t>
            </w:r>
          </w:p>
          <w:p w14:paraId="54983717" w14:textId="77777777" w:rsidR="005C3A84" w:rsidRPr="003B4C46" w:rsidRDefault="005C3A84" w:rsidP="00A05687">
            <w:pPr>
              <w:rPr>
                <w:rFonts w:cstheme="minorHAnsi"/>
                <w:b/>
                <w:sz w:val="20"/>
                <w:szCs w:val="20"/>
              </w:rPr>
            </w:pPr>
            <w:r w:rsidRPr="003B4C46">
              <w:rPr>
                <w:rFonts w:cstheme="minorHAnsi"/>
                <w:b/>
                <w:sz w:val="20"/>
                <w:szCs w:val="20"/>
              </w:rPr>
              <w:t>(SD +/-)</w:t>
            </w:r>
          </w:p>
        </w:tc>
        <w:tc>
          <w:tcPr>
            <w:tcW w:w="1046" w:type="dxa"/>
            <w:tcBorders>
              <w:top w:val="single" w:sz="12" w:space="0" w:color="auto"/>
              <w:bottom w:val="single" w:sz="12" w:space="0" w:color="auto"/>
            </w:tcBorders>
            <w:hideMark/>
          </w:tcPr>
          <w:p w14:paraId="6E86579A" w14:textId="77777777" w:rsidR="005C3A84" w:rsidRPr="003B4C46" w:rsidRDefault="005C3A84" w:rsidP="00A05687">
            <w:pPr>
              <w:rPr>
                <w:rFonts w:cstheme="minorHAnsi"/>
                <w:b/>
                <w:sz w:val="20"/>
                <w:szCs w:val="20"/>
              </w:rPr>
            </w:pPr>
            <w:r w:rsidRPr="003B4C46">
              <w:rPr>
                <w:rFonts w:cstheme="minorHAnsi"/>
                <w:b/>
                <w:sz w:val="20"/>
                <w:szCs w:val="20"/>
              </w:rPr>
              <w:t>Final</w:t>
            </w:r>
          </w:p>
          <w:p w14:paraId="32DB9E84" w14:textId="77777777" w:rsidR="005C3A84" w:rsidRPr="003B4C46" w:rsidRDefault="005C3A84" w:rsidP="00A05687">
            <w:pPr>
              <w:rPr>
                <w:rFonts w:cstheme="minorHAnsi"/>
                <w:b/>
                <w:sz w:val="20"/>
                <w:szCs w:val="20"/>
              </w:rPr>
            </w:pPr>
            <w:r w:rsidRPr="003B4C46">
              <w:rPr>
                <w:rFonts w:cstheme="minorHAnsi"/>
                <w:b/>
                <w:sz w:val="20"/>
                <w:szCs w:val="20"/>
              </w:rPr>
              <w:t xml:space="preserve">Mean </w:t>
            </w:r>
          </w:p>
          <w:p w14:paraId="2E5CF343" w14:textId="77777777" w:rsidR="005C3A84" w:rsidRPr="003B4C46" w:rsidRDefault="005C3A84" w:rsidP="00A05687">
            <w:pPr>
              <w:rPr>
                <w:rFonts w:cstheme="minorHAnsi"/>
                <w:b/>
                <w:sz w:val="20"/>
                <w:szCs w:val="20"/>
              </w:rPr>
            </w:pPr>
            <w:r w:rsidRPr="003B4C46">
              <w:rPr>
                <w:rFonts w:cstheme="minorHAnsi"/>
                <w:b/>
                <w:sz w:val="20"/>
                <w:szCs w:val="20"/>
              </w:rPr>
              <w:t>(SD +/-)</w:t>
            </w:r>
          </w:p>
        </w:tc>
        <w:tc>
          <w:tcPr>
            <w:tcW w:w="3026" w:type="dxa"/>
            <w:tcBorders>
              <w:top w:val="single" w:sz="12" w:space="0" w:color="auto"/>
              <w:bottom w:val="single" w:sz="12" w:space="0" w:color="auto"/>
            </w:tcBorders>
          </w:tcPr>
          <w:p w14:paraId="3EED2BDB" w14:textId="77777777" w:rsidR="005C3A84" w:rsidRPr="003B4C46" w:rsidRDefault="005C3A84" w:rsidP="00A05687">
            <w:pPr>
              <w:rPr>
                <w:rFonts w:cstheme="minorHAnsi"/>
                <w:b/>
                <w:sz w:val="20"/>
                <w:szCs w:val="20"/>
              </w:rPr>
            </w:pPr>
            <w:r w:rsidRPr="003B4C46">
              <w:rPr>
                <w:rFonts w:cstheme="minorHAnsi"/>
                <w:b/>
                <w:sz w:val="20"/>
                <w:szCs w:val="20"/>
              </w:rPr>
              <w:t>Statistical Result</w:t>
            </w:r>
          </w:p>
          <w:p w14:paraId="2BB83438" w14:textId="77777777" w:rsidR="005C3A84" w:rsidRPr="003B4C46" w:rsidRDefault="005C3A84" w:rsidP="00A05687">
            <w:pPr>
              <w:rPr>
                <w:rFonts w:cstheme="minorHAnsi"/>
                <w:b/>
                <w:sz w:val="20"/>
                <w:szCs w:val="20"/>
              </w:rPr>
            </w:pPr>
            <w:r w:rsidRPr="003B4C46">
              <w:rPr>
                <w:rFonts w:cstheme="minorHAnsi"/>
                <w:b/>
                <w:sz w:val="20"/>
                <w:szCs w:val="20"/>
              </w:rPr>
              <w:t>(Significant values given in bold)</w:t>
            </w:r>
          </w:p>
        </w:tc>
      </w:tr>
      <w:tr w:rsidR="005C3A84" w:rsidRPr="00C05CFC" w14:paraId="6EB26133"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74BBA392" w14:textId="55A23CC6" w:rsidR="005C3A84" w:rsidRPr="003B4C46" w:rsidRDefault="005C3A84" w:rsidP="00A05687">
            <w:pPr>
              <w:jc w:val="center"/>
              <w:rPr>
                <w:rFonts w:cstheme="minorHAnsi"/>
                <w:b/>
                <w:sz w:val="20"/>
                <w:szCs w:val="20"/>
              </w:rPr>
            </w:pPr>
            <w:r w:rsidRPr="003B4C46">
              <w:rPr>
                <w:rFonts w:cstheme="minorHAnsi"/>
                <w:b/>
                <w:sz w:val="20"/>
                <w:szCs w:val="20"/>
              </w:rPr>
              <w:t>Functional Stability Therapeutic Footwear</w:t>
            </w:r>
          </w:p>
          <w:p w14:paraId="5D7F10BF" w14:textId="77777777" w:rsidR="005C3A84" w:rsidRPr="003B4C46" w:rsidRDefault="005C3A84" w:rsidP="00A05687">
            <w:pPr>
              <w:rPr>
                <w:rFonts w:cstheme="minorHAnsi"/>
                <w:b/>
                <w:sz w:val="20"/>
                <w:szCs w:val="20"/>
              </w:rPr>
            </w:pPr>
          </w:p>
        </w:tc>
      </w:tr>
      <w:tr w:rsidR="005C3A84" w:rsidRPr="00C05CFC" w14:paraId="7B15FA5B" w14:textId="77777777" w:rsidTr="00A05687">
        <w:trPr>
          <w:trHeight w:val="340"/>
        </w:trPr>
        <w:tc>
          <w:tcPr>
            <w:tcW w:w="13950" w:type="dxa"/>
            <w:gridSpan w:val="7"/>
            <w:tcBorders>
              <w:top w:val="double" w:sz="4" w:space="0" w:color="auto"/>
              <w:bottom w:val="double" w:sz="4" w:space="0" w:color="auto"/>
            </w:tcBorders>
            <w:hideMark/>
          </w:tcPr>
          <w:p w14:paraId="4C47DE5C" w14:textId="77777777" w:rsidR="005C3A84" w:rsidRPr="003B4C46" w:rsidRDefault="005C3A84" w:rsidP="00A05687">
            <w:pPr>
              <w:rPr>
                <w:rFonts w:cstheme="minorHAnsi"/>
                <w:b/>
                <w:sz w:val="20"/>
                <w:szCs w:val="20"/>
              </w:rPr>
            </w:pPr>
            <w:r w:rsidRPr="003B4C46">
              <w:rPr>
                <w:rFonts w:cstheme="minorHAnsi"/>
                <w:b/>
                <w:sz w:val="20"/>
                <w:szCs w:val="20"/>
              </w:rPr>
              <w:t>Spatiotemporal</w:t>
            </w:r>
          </w:p>
          <w:p w14:paraId="7C2A3A92" w14:textId="77777777" w:rsidR="005C3A84" w:rsidRPr="003B4C46" w:rsidRDefault="005C3A84" w:rsidP="00A05687">
            <w:pPr>
              <w:rPr>
                <w:rFonts w:cstheme="minorHAnsi"/>
                <w:b/>
                <w:sz w:val="20"/>
                <w:szCs w:val="20"/>
              </w:rPr>
            </w:pPr>
          </w:p>
        </w:tc>
      </w:tr>
      <w:tr w:rsidR="005C3A84" w:rsidRPr="00C05CFC" w14:paraId="3AA94DCB" w14:textId="77777777" w:rsidTr="003B4C46">
        <w:trPr>
          <w:trHeight w:val="520"/>
        </w:trPr>
        <w:tc>
          <w:tcPr>
            <w:tcW w:w="1529" w:type="dxa"/>
            <w:vMerge w:val="restart"/>
            <w:tcBorders>
              <w:top w:val="double" w:sz="4" w:space="0" w:color="auto"/>
            </w:tcBorders>
            <w:hideMark/>
          </w:tcPr>
          <w:p w14:paraId="15327710" w14:textId="77777777" w:rsidR="005C3A84" w:rsidRPr="003B4C46" w:rsidRDefault="005C3A84" w:rsidP="00A05687">
            <w:pPr>
              <w:rPr>
                <w:rFonts w:cstheme="minorHAnsi"/>
                <w:b/>
                <w:sz w:val="20"/>
                <w:szCs w:val="20"/>
              </w:rPr>
            </w:pPr>
            <w:r w:rsidRPr="003B4C46">
              <w:rPr>
                <w:rFonts w:cstheme="minorHAnsi"/>
                <w:b/>
                <w:sz w:val="20"/>
                <w:szCs w:val="20"/>
              </w:rPr>
              <w:t>Difference in standing balance (s)</w:t>
            </w:r>
          </w:p>
          <w:p w14:paraId="4C0E59FB" w14:textId="77777777" w:rsidR="005C3A84" w:rsidRPr="003B4C46" w:rsidRDefault="005C3A84" w:rsidP="00A05687">
            <w:pPr>
              <w:rPr>
                <w:rFonts w:cstheme="minorHAnsi"/>
                <w:sz w:val="20"/>
                <w:szCs w:val="20"/>
              </w:rPr>
            </w:pPr>
            <w:r w:rsidRPr="003B4C46">
              <w:rPr>
                <w:rFonts w:cstheme="minorHAnsi"/>
                <w:sz w:val="20"/>
                <w:szCs w:val="20"/>
              </w:rPr>
              <w:t> </w:t>
            </w:r>
          </w:p>
          <w:p w14:paraId="5D9EE2B9" w14:textId="77777777" w:rsidR="005C3A84" w:rsidRPr="003B4C46" w:rsidRDefault="005C3A84" w:rsidP="00A05687">
            <w:pPr>
              <w:rPr>
                <w:rFonts w:cstheme="minorHAnsi"/>
                <w:sz w:val="20"/>
                <w:szCs w:val="20"/>
              </w:rPr>
            </w:pPr>
            <w:r w:rsidRPr="003B4C46">
              <w:rPr>
                <w:rFonts w:cstheme="minorHAnsi"/>
                <w:sz w:val="20"/>
                <w:szCs w:val="20"/>
              </w:rPr>
              <w:t> </w:t>
            </w:r>
          </w:p>
          <w:p w14:paraId="336CCCAB" w14:textId="77777777" w:rsidR="005C3A84" w:rsidRPr="003B4C46" w:rsidRDefault="005C3A84" w:rsidP="00A05687">
            <w:pPr>
              <w:rPr>
                <w:rFonts w:cstheme="minorHAnsi"/>
                <w:sz w:val="20"/>
                <w:szCs w:val="20"/>
              </w:rPr>
            </w:pPr>
            <w:r w:rsidRPr="003B4C46">
              <w:rPr>
                <w:rFonts w:cstheme="minorHAnsi"/>
                <w:sz w:val="20"/>
                <w:szCs w:val="20"/>
              </w:rPr>
              <w:t> </w:t>
            </w:r>
          </w:p>
          <w:p w14:paraId="6FF48074" w14:textId="77777777" w:rsidR="005C3A84" w:rsidRPr="003B4C46" w:rsidRDefault="005C3A84" w:rsidP="00A05687">
            <w:pPr>
              <w:rPr>
                <w:rFonts w:cstheme="minorHAnsi"/>
                <w:sz w:val="20"/>
                <w:szCs w:val="20"/>
              </w:rPr>
            </w:pPr>
            <w:r w:rsidRPr="003B4C46">
              <w:rPr>
                <w:rFonts w:cstheme="minorHAnsi"/>
                <w:sz w:val="20"/>
                <w:szCs w:val="20"/>
              </w:rPr>
              <w:t> </w:t>
            </w:r>
          </w:p>
          <w:p w14:paraId="11F0D529" w14:textId="77777777" w:rsidR="005C3A84" w:rsidRPr="003B4C46" w:rsidRDefault="005C3A84" w:rsidP="00A05687">
            <w:pPr>
              <w:rPr>
                <w:rFonts w:cstheme="minorHAnsi"/>
                <w:sz w:val="20"/>
                <w:szCs w:val="20"/>
              </w:rPr>
            </w:pPr>
            <w:r w:rsidRPr="003B4C46">
              <w:rPr>
                <w:rFonts w:cstheme="minorHAnsi"/>
                <w:sz w:val="20"/>
                <w:szCs w:val="20"/>
              </w:rPr>
              <w:t> </w:t>
            </w:r>
          </w:p>
          <w:p w14:paraId="5F2E327A" w14:textId="77777777" w:rsidR="005C3A84" w:rsidRPr="003B4C46" w:rsidRDefault="005C3A84" w:rsidP="00A05687">
            <w:pPr>
              <w:rPr>
                <w:rFonts w:cstheme="minorHAnsi"/>
                <w:b/>
                <w:sz w:val="20"/>
                <w:szCs w:val="20"/>
              </w:rPr>
            </w:pPr>
            <w:r w:rsidRPr="003B4C46">
              <w:rPr>
                <w:rFonts w:cstheme="minorHAnsi"/>
                <w:b/>
                <w:sz w:val="20"/>
                <w:szCs w:val="20"/>
              </w:rPr>
              <w:t> </w:t>
            </w:r>
          </w:p>
          <w:p w14:paraId="0A534F16" w14:textId="77777777" w:rsidR="005C3A84" w:rsidRPr="003B4C46" w:rsidRDefault="005C3A84" w:rsidP="00A05687">
            <w:pPr>
              <w:rPr>
                <w:rFonts w:cstheme="minorHAnsi"/>
                <w:sz w:val="20"/>
                <w:szCs w:val="20"/>
              </w:rPr>
            </w:pPr>
            <w:r w:rsidRPr="003B4C46">
              <w:rPr>
                <w:rFonts w:cstheme="minorHAnsi"/>
                <w:sz w:val="20"/>
                <w:szCs w:val="20"/>
              </w:rPr>
              <w:t> </w:t>
            </w:r>
          </w:p>
          <w:p w14:paraId="390DAD86" w14:textId="77777777" w:rsidR="005C3A84" w:rsidRPr="003B4C46" w:rsidRDefault="005C3A84" w:rsidP="00A05687">
            <w:pPr>
              <w:rPr>
                <w:rFonts w:cstheme="minorHAnsi"/>
                <w:sz w:val="20"/>
                <w:szCs w:val="20"/>
              </w:rPr>
            </w:pPr>
            <w:r w:rsidRPr="003B4C46">
              <w:rPr>
                <w:rFonts w:cstheme="minorHAnsi"/>
                <w:sz w:val="20"/>
                <w:szCs w:val="20"/>
              </w:rPr>
              <w:t> </w:t>
            </w:r>
          </w:p>
          <w:p w14:paraId="5CC6BFCD" w14:textId="77777777" w:rsidR="005C3A84" w:rsidRPr="003B4C46" w:rsidRDefault="005C3A84" w:rsidP="00A05687">
            <w:pPr>
              <w:rPr>
                <w:rFonts w:cstheme="minorHAnsi"/>
                <w:sz w:val="20"/>
                <w:szCs w:val="20"/>
              </w:rPr>
            </w:pPr>
            <w:r w:rsidRPr="003B4C46">
              <w:rPr>
                <w:rFonts w:cstheme="minorHAnsi"/>
                <w:sz w:val="20"/>
                <w:szCs w:val="20"/>
              </w:rPr>
              <w:t> </w:t>
            </w:r>
          </w:p>
          <w:p w14:paraId="4FB8F84F" w14:textId="77777777" w:rsidR="005C3A84" w:rsidRPr="003B4C46" w:rsidRDefault="005C3A84" w:rsidP="00A05687">
            <w:pPr>
              <w:rPr>
                <w:rFonts w:cstheme="minorHAnsi"/>
                <w:sz w:val="20"/>
                <w:szCs w:val="20"/>
              </w:rPr>
            </w:pPr>
            <w:r w:rsidRPr="003B4C46">
              <w:rPr>
                <w:rFonts w:cstheme="minorHAnsi"/>
                <w:sz w:val="20"/>
                <w:szCs w:val="20"/>
              </w:rPr>
              <w:t> </w:t>
            </w:r>
          </w:p>
          <w:p w14:paraId="061ACA91" w14:textId="77777777" w:rsidR="005C3A84" w:rsidRPr="003B4C46" w:rsidRDefault="005C3A84" w:rsidP="00A05687">
            <w:pPr>
              <w:rPr>
                <w:rFonts w:cstheme="minorHAnsi"/>
                <w:b/>
                <w:sz w:val="20"/>
                <w:szCs w:val="20"/>
              </w:rPr>
            </w:pPr>
            <w:r w:rsidRPr="003B4C46">
              <w:rPr>
                <w:rFonts w:cstheme="minorHAnsi"/>
                <w:sz w:val="20"/>
                <w:szCs w:val="20"/>
              </w:rPr>
              <w:t> </w:t>
            </w:r>
          </w:p>
        </w:tc>
        <w:tc>
          <w:tcPr>
            <w:tcW w:w="1411" w:type="dxa"/>
            <w:vMerge w:val="restart"/>
            <w:tcBorders>
              <w:top w:val="double" w:sz="4" w:space="0" w:color="auto"/>
            </w:tcBorders>
            <w:hideMark/>
          </w:tcPr>
          <w:p w14:paraId="4CD9C450" w14:textId="77777777" w:rsidR="005C3A84" w:rsidRPr="003B4C46" w:rsidRDefault="005C3A84" w:rsidP="00A05687">
            <w:pPr>
              <w:rPr>
                <w:rFonts w:cstheme="minorHAnsi"/>
                <w:b/>
                <w:sz w:val="20"/>
                <w:szCs w:val="20"/>
              </w:rPr>
            </w:pPr>
            <w:proofErr w:type="spellStart"/>
            <w:r w:rsidRPr="003B4C46">
              <w:rPr>
                <w:rFonts w:cstheme="minorHAnsi"/>
                <w:b/>
                <w:sz w:val="20"/>
                <w:szCs w:val="20"/>
              </w:rPr>
              <w:t>Wesdock</w:t>
            </w:r>
            <w:proofErr w:type="spellEnd"/>
            <w:r w:rsidRPr="003B4C46">
              <w:rPr>
                <w:rFonts w:cstheme="minorHAnsi"/>
                <w:b/>
                <w:sz w:val="20"/>
                <w:szCs w:val="20"/>
              </w:rPr>
              <w:t xml:space="preserve"> and Edge (2003)</w:t>
            </w:r>
          </w:p>
          <w:p w14:paraId="594D0E46" w14:textId="77777777" w:rsidR="005C3A84" w:rsidRPr="003B4C46" w:rsidRDefault="005C3A84" w:rsidP="00A05687">
            <w:pPr>
              <w:rPr>
                <w:rFonts w:cstheme="minorHAnsi"/>
                <w:b/>
                <w:sz w:val="20"/>
                <w:szCs w:val="20"/>
              </w:rPr>
            </w:pPr>
            <w:r w:rsidRPr="003B4C46">
              <w:rPr>
                <w:rFonts w:cstheme="minorHAnsi"/>
                <w:b/>
                <w:sz w:val="20"/>
                <w:szCs w:val="20"/>
              </w:rPr>
              <w:t> </w:t>
            </w:r>
          </w:p>
          <w:p w14:paraId="7C296BC4" w14:textId="77777777" w:rsidR="005C3A84" w:rsidRPr="003B4C46" w:rsidRDefault="005C3A84" w:rsidP="00A05687">
            <w:pPr>
              <w:rPr>
                <w:rFonts w:cstheme="minorHAnsi"/>
                <w:b/>
                <w:sz w:val="20"/>
                <w:szCs w:val="20"/>
              </w:rPr>
            </w:pPr>
            <w:r w:rsidRPr="003B4C46">
              <w:rPr>
                <w:rFonts w:cstheme="minorHAnsi"/>
                <w:b/>
                <w:sz w:val="20"/>
                <w:szCs w:val="20"/>
              </w:rPr>
              <w:t> </w:t>
            </w:r>
          </w:p>
          <w:p w14:paraId="5C184453" w14:textId="77777777" w:rsidR="005C3A84" w:rsidRPr="003B4C46" w:rsidRDefault="005C3A84" w:rsidP="00A05687">
            <w:pPr>
              <w:rPr>
                <w:rFonts w:cstheme="minorHAnsi"/>
                <w:b/>
                <w:sz w:val="20"/>
                <w:szCs w:val="20"/>
              </w:rPr>
            </w:pPr>
            <w:r w:rsidRPr="003B4C46">
              <w:rPr>
                <w:rFonts w:cstheme="minorHAnsi"/>
                <w:b/>
                <w:sz w:val="20"/>
                <w:szCs w:val="20"/>
              </w:rPr>
              <w:t> </w:t>
            </w:r>
          </w:p>
          <w:p w14:paraId="2A020363" w14:textId="77777777" w:rsidR="005C3A84" w:rsidRPr="003B4C46" w:rsidRDefault="005C3A84" w:rsidP="00A05687">
            <w:pPr>
              <w:rPr>
                <w:rFonts w:cstheme="minorHAnsi"/>
                <w:b/>
                <w:sz w:val="20"/>
                <w:szCs w:val="20"/>
              </w:rPr>
            </w:pPr>
            <w:r w:rsidRPr="003B4C46">
              <w:rPr>
                <w:rFonts w:cstheme="minorHAnsi"/>
                <w:b/>
                <w:sz w:val="20"/>
                <w:szCs w:val="20"/>
              </w:rPr>
              <w:t> </w:t>
            </w:r>
          </w:p>
          <w:p w14:paraId="2A48C1A3" w14:textId="77777777" w:rsidR="005C3A84" w:rsidRPr="003B4C46" w:rsidRDefault="005C3A84" w:rsidP="00A05687">
            <w:pPr>
              <w:rPr>
                <w:rFonts w:cstheme="minorHAnsi"/>
                <w:b/>
                <w:sz w:val="20"/>
                <w:szCs w:val="20"/>
              </w:rPr>
            </w:pPr>
            <w:r w:rsidRPr="003B4C46">
              <w:rPr>
                <w:rFonts w:cstheme="minorHAnsi"/>
                <w:b/>
                <w:sz w:val="20"/>
                <w:szCs w:val="20"/>
              </w:rPr>
              <w:t> </w:t>
            </w:r>
          </w:p>
          <w:p w14:paraId="4439476E" w14:textId="77777777" w:rsidR="005C3A84" w:rsidRPr="003B4C46" w:rsidRDefault="005C3A84" w:rsidP="00A05687">
            <w:pPr>
              <w:rPr>
                <w:rFonts w:cstheme="minorHAnsi"/>
                <w:b/>
                <w:sz w:val="20"/>
                <w:szCs w:val="20"/>
              </w:rPr>
            </w:pPr>
            <w:r w:rsidRPr="003B4C46">
              <w:rPr>
                <w:rFonts w:cstheme="minorHAnsi"/>
                <w:b/>
                <w:sz w:val="20"/>
                <w:szCs w:val="20"/>
              </w:rPr>
              <w:t> </w:t>
            </w:r>
          </w:p>
          <w:p w14:paraId="64763029" w14:textId="77777777" w:rsidR="005C3A84" w:rsidRPr="003B4C46" w:rsidRDefault="005C3A84" w:rsidP="00A05687">
            <w:pPr>
              <w:rPr>
                <w:rFonts w:cstheme="minorHAnsi"/>
                <w:b/>
                <w:sz w:val="20"/>
                <w:szCs w:val="20"/>
              </w:rPr>
            </w:pPr>
            <w:r w:rsidRPr="003B4C46">
              <w:rPr>
                <w:rFonts w:cstheme="minorHAnsi"/>
                <w:b/>
                <w:sz w:val="20"/>
                <w:szCs w:val="20"/>
              </w:rPr>
              <w:t> </w:t>
            </w:r>
          </w:p>
          <w:p w14:paraId="25226FA2" w14:textId="77777777" w:rsidR="005C3A84" w:rsidRPr="003B4C46" w:rsidRDefault="005C3A84" w:rsidP="00A05687">
            <w:pPr>
              <w:rPr>
                <w:rFonts w:cstheme="minorHAnsi"/>
                <w:b/>
                <w:sz w:val="20"/>
                <w:szCs w:val="20"/>
              </w:rPr>
            </w:pPr>
            <w:r w:rsidRPr="003B4C46">
              <w:rPr>
                <w:rFonts w:cstheme="minorHAnsi"/>
                <w:b/>
                <w:sz w:val="20"/>
                <w:szCs w:val="20"/>
              </w:rPr>
              <w:t> </w:t>
            </w:r>
          </w:p>
          <w:p w14:paraId="3521726B" w14:textId="77777777" w:rsidR="005C3A84" w:rsidRPr="003B4C46" w:rsidRDefault="005C3A84" w:rsidP="00A05687">
            <w:pPr>
              <w:rPr>
                <w:rFonts w:cstheme="minorHAnsi"/>
                <w:b/>
                <w:sz w:val="20"/>
                <w:szCs w:val="20"/>
              </w:rPr>
            </w:pPr>
            <w:r w:rsidRPr="003B4C46">
              <w:rPr>
                <w:rFonts w:cstheme="minorHAnsi"/>
                <w:b/>
                <w:sz w:val="20"/>
                <w:szCs w:val="20"/>
              </w:rPr>
              <w:t> </w:t>
            </w:r>
          </w:p>
          <w:p w14:paraId="5F2F412B" w14:textId="77777777" w:rsidR="005C3A84" w:rsidRPr="003B4C46" w:rsidRDefault="005C3A84" w:rsidP="00A05687">
            <w:pPr>
              <w:rPr>
                <w:rFonts w:cstheme="minorHAnsi"/>
                <w:b/>
                <w:sz w:val="20"/>
                <w:szCs w:val="20"/>
              </w:rPr>
            </w:pPr>
            <w:r w:rsidRPr="003B4C46">
              <w:rPr>
                <w:rFonts w:cstheme="minorHAnsi"/>
                <w:b/>
                <w:sz w:val="20"/>
                <w:szCs w:val="20"/>
              </w:rPr>
              <w:t> </w:t>
            </w:r>
          </w:p>
          <w:p w14:paraId="32E407B5" w14:textId="77777777" w:rsidR="005C3A84" w:rsidRPr="003B4C46" w:rsidRDefault="005C3A84" w:rsidP="00A05687">
            <w:pPr>
              <w:rPr>
                <w:rFonts w:cstheme="minorHAnsi"/>
                <w:b/>
                <w:sz w:val="20"/>
                <w:szCs w:val="20"/>
              </w:rPr>
            </w:pPr>
            <w:r w:rsidRPr="003B4C46">
              <w:rPr>
                <w:rFonts w:cstheme="minorHAnsi"/>
                <w:b/>
                <w:sz w:val="20"/>
                <w:szCs w:val="20"/>
              </w:rPr>
              <w:t> </w:t>
            </w:r>
          </w:p>
          <w:p w14:paraId="7108729C" w14:textId="77777777" w:rsidR="005C3A84" w:rsidRPr="003B4C46" w:rsidRDefault="005C3A84" w:rsidP="00A05687">
            <w:pPr>
              <w:rPr>
                <w:rFonts w:cstheme="minorHAnsi"/>
                <w:sz w:val="20"/>
                <w:szCs w:val="20"/>
              </w:rPr>
            </w:pPr>
            <w:r w:rsidRPr="003B4C46">
              <w:rPr>
                <w:rFonts w:cstheme="minorHAnsi"/>
                <w:sz w:val="20"/>
                <w:szCs w:val="20"/>
              </w:rPr>
              <w:t> </w:t>
            </w:r>
          </w:p>
          <w:p w14:paraId="6C21ABED" w14:textId="77777777" w:rsidR="005C3A84" w:rsidRPr="003B4C46" w:rsidRDefault="005C3A84" w:rsidP="00A05687">
            <w:pPr>
              <w:rPr>
                <w:rFonts w:cstheme="minorHAnsi"/>
                <w:sz w:val="20"/>
                <w:szCs w:val="20"/>
              </w:rPr>
            </w:pPr>
            <w:r w:rsidRPr="003B4C46">
              <w:rPr>
                <w:rFonts w:cstheme="minorHAnsi"/>
                <w:sz w:val="20"/>
                <w:szCs w:val="20"/>
              </w:rPr>
              <w:t> </w:t>
            </w:r>
          </w:p>
          <w:p w14:paraId="62CD9A9B" w14:textId="77777777" w:rsidR="005C3A84" w:rsidRPr="003B4C46" w:rsidRDefault="005C3A84" w:rsidP="00A05687">
            <w:pPr>
              <w:rPr>
                <w:rFonts w:cstheme="minorHAnsi"/>
                <w:sz w:val="20"/>
                <w:szCs w:val="20"/>
              </w:rPr>
            </w:pPr>
            <w:r w:rsidRPr="003B4C46">
              <w:rPr>
                <w:rFonts w:cstheme="minorHAnsi"/>
                <w:sz w:val="20"/>
                <w:szCs w:val="20"/>
              </w:rPr>
              <w:t> </w:t>
            </w:r>
          </w:p>
          <w:p w14:paraId="04B121BA" w14:textId="77777777" w:rsidR="005C3A84" w:rsidRPr="003B4C46" w:rsidRDefault="005C3A84" w:rsidP="00A05687">
            <w:pPr>
              <w:rPr>
                <w:rFonts w:cstheme="minorHAnsi"/>
                <w:sz w:val="20"/>
                <w:szCs w:val="20"/>
              </w:rPr>
            </w:pPr>
            <w:r w:rsidRPr="003B4C46">
              <w:rPr>
                <w:rFonts w:cstheme="minorHAnsi"/>
                <w:sz w:val="20"/>
                <w:szCs w:val="20"/>
              </w:rPr>
              <w:t> </w:t>
            </w:r>
          </w:p>
          <w:p w14:paraId="1A6781E3" w14:textId="77777777" w:rsidR="005C3A84" w:rsidRPr="003B4C46" w:rsidRDefault="005C3A84" w:rsidP="00A05687">
            <w:pPr>
              <w:rPr>
                <w:rFonts w:cstheme="minorHAnsi"/>
                <w:sz w:val="20"/>
                <w:szCs w:val="20"/>
              </w:rPr>
            </w:pPr>
            <w:r w:rsidRPr="003B4C46">
              <w:rPr>
                <w:rFonts w:cstheme="minorHAnsi"/>
                <w:sz w:val="20"/>
                <w:szCs w:val="20"/>
              </w:rPr>
              <w:t> </w:t>
            </w:r>
          </w:p>
          <w:p w14:paraId="0FEEA67A" w14:textId="77777777" w:rsidR="005C3A84" w:rsidRPr="003B4C46" w:rsidRDefault="005C3A84" w:rsidP="00A05687">
            <w:pPr>
              <w:rPr>
                <w:rFonts w:cstheme="minorHAnsi"/>
                <w:sz w:val="20"/>
                <w:szCs w:val="20"/>
              </w:rPr>
            </w:pPr>
            <w:r w:rsidRPr="003B4C46">
              <w:rPr>
                <w:rFonts w:cstheme="minorHAnsi"/>
                <w:sz w:val="20"/>
                <w:szCs w:val="20"/>
              </w:rPr>
              <w:t> </w:t>
            </w:r>
          </w:p>
        </w:tc>
        <w:tc>
          <w:tcPr>
            <w:tcW w:w="1308" w:type="dxa"/>
            <w:vMerge w:val="restart"/>
            <w:tcBorders>
              <w:top w:val="double" w:sz="4" w:space="0" w:color="auto"/>
            </w:tcBorders>
            <w:hideMark/>
          </w:tcPr>
          <w:p w14:paraId="517554F6" w14:textId="77777777" w:rsidR="005C3A84" w:rsidRPr="003B4C46" w:rsidRDefault="005C3A84" w:rsidP="00A05687">
            <w:pPr>
              <w:rPr>
                <w:rFonts w:cstheme="minorHAnsi"/>
                <w:sz w:val="20"/>
                <w:szCs w:val="20"/>
              </w:rPr>
            </w:pPr>
            <w:r w:rsidRPr="003B4C46">
              <w:rPr>
                <w:rFonts w:cstheme="minorHAnsi"/>
                <w:sz w:val="20"/>
                <w:szCs w:val="20"/>
              </w:rPr>
              <w:t>Cerebral palsy</w:t>
            </w:r>
          </w:p>
          <w:p w14:paraId="1D493584" w14:textId="77777777" w:rsidR="005C3A84" w:rsidRPr="003B4C46" w:rsidRDefault="005C3A84" w:rsidP="00A05687">
            <w:pPr>
              <w:rPr>
                <w:rFonts w:cstheme="minorHAnsi"/>
                <w:sz w:val="20"/>
                <w:szCs w:val="20"/>
              </w:rPr>
            </w:pPr>
            <w:r w:rsidRPr="003B4C46">
              <w:rPr>
                <w:rFonts w:cstheme="minorHAnsi"/>
                <w:sz w:val="20"/>
                <w:szCs w:val="20"/>
              </w:rPr>
              <w:t> </w:t>
            </w:r>
          </w:p>
          <w:p w14:paraId="1C96BBC2" w14:textId="77777777" w:rsidR="005C3A84" w:rsidRPr="003B4C46" w:rsidRDefault="005C3A84" w:rsidP="00A05687">
            <w:pPr>
              <w:rPr>
                <w:rFonts w:cstheme="minorHAnsi"/>
                <w:sz w:val="20"/>
                <w:szCs w:val="20"/>
              </w:rPr>
            </w:pPr>
            <w:r w:rsidRPr="003B4C46">
              <w:rPr>
                <w:rFonts w:cstheme="minorHAnsi"/>
                <w:sz w:val="20"/>
                <w:szCs w:val="20"/>
              </w:rPr>
              <w:t> </w:t>
            </w:r>
          </w:p>
          <w:p w14:paraId="5DADBACC" w14:textId="77777777" w:rsidR="005C3A84" w:rsidRPr="003B4C46" w:rsidRDefault="005C3A84" w:rsidP="00A05687">
            <w:pPr>
              <w:rPr>
                <w:rFonts w:cstheme="minorHAnsi"/>
                <w:sz w:val="20"/>
                <w:szCs w:val="20"/>
              </w:rPr>
            </w:pPr>
            <w:r w:rsidRPr="003B4C46">
              <w:rPr>
                <w:rFonts w:cstheme="minorHAnsi"/>
                <w:sz w:val="20"/>
                <w:szCs w:val="20"/>
              </w:rPr>
              <w:t> </w:t>
            </w:r>
          </w:p>
          <w:p w14:paraId="6CE3FC39" w14:textId="77777777" w:rsidR="005C3A84" w:rsidRPr="003B4C46" w:rsidRDefault="005C3A84" w:rsidP="00A05687">
            <w:pPr>
              <w:rPr>
                <w:rFonts w:cstheme="minorHAnsi"/>
                <w:sz w:val="20"/>
                <w:szCs w:val="20"/>
              </w:rPr>
            </w:pPr>
            <w:r w:rsidRPr="003B4C46">
              <w:rPr>
                <w:rFonts w:cstheme="minorHAnsi"/>
                <w:sz w:val="20"/>
                <w:szCs w:val="20"/>
              </w:rPr>
              <w:t> </w:t>
            </w:r>
          </w:p>
        </w:tc>
        <w:tc>
          <w:tcPr>
            <w:tcW w:w="4716" w:type="dxa"/>
            <w:tcBorders>
              <w:top w:val="double" w:sz="4" w:space="0" w:color="auto"/>
            </w:tcBorders>
            <w:noWrap/>
            <w:hideMark/>
          </w:tcPr>
          <w:p w14:paraId="015007EE" w14:textId="77777777" w:rsidR="005C3A84" w:rsidRPr="003B4C46" w:rsidRDefault="005C3A84" w:rsidP="00A05687">
            <w:pPr>
              <w:rPr>
                <w:rFonts w:cstheme="minorHAnsi"/>
                <w:sz w:val="20"/>
                <w:szCs w:val="20"/>
              </w:rPr>
            </w:pPr>
            <w:r w:rsidRPr="003B4C46">
              <w:rPr>
                <w:rFonts w:cstheme="minorHAnsi"/>
                <w:sz w:val="20"/>
                <w:szCs w:val="20"/>
              </w:rPr>
              <w:t>Group 1 SSF vs. SSF+AFO (after 4 weeks wear of solid AFO)</w:t>
            </w:r>
          </w:p>
        </w:tc>
        <w:tc>
          <w:tcPr>
            <w:tcW w:w="914" w:type="dxa"/>
            <w:tcBorders>
              <w:top w:val="double" w:sz="4" w:space="0" w:color="auto"/>
            </w:tcBorders>
            <w:hideMark/>
          </w:tcPr>
          <w:p w14:paraId="764CD441" w14:textId="77777777" w:rsidR="005C3A84" w:rsidRPr="003B4C46" w:rsidRDefault="005C3A84" w:rsidP="00A05687">
            <w:pPr>
              <w:rPr>
                <w:rFonts w:cstheme="minorHAnsi"/>
                <w:sz w:val="20"/>
                <w:szCs w:val="20"/>
              </w:rPr>
            </w:pPr>
            <w:r w:rsidRPr="003B4C46">
              <w:rPr>
                <w:rFonts w:cstheme="minorHAnsi"/>
                <w:sz w:val="20"/>
                <w:szCs w:val="20"/>
              </w:rPr>
              <w:t>(-6)-20 †</w:t>
            </w:r>
          </w:p>
        </w:tc>
        <w:tc>
          <w:tcPr>
            <w:tcW w:w="1046" w:type="dxa"/>
            <w:tcBorders>
              <w:top w:val="double" w:sz="4" w:space="0" w:color="auto"/>
            </w:tcBorders>
            <w:hideMark/>
          </w:tcPr>
          <w:p w14:paraId="7C77B48D" w14:textId="77777777" w:rsidR="005C3A84" w:rsidRPr="003B4C46" w:rsidRDefault="005C3A84" w:rsidP="00A05687">
            <w:pPr>
              <w:rPr>
                <w:rFonts w:cstheme="minorHAnsi"/>
                <w:sz w:val="20"/>
                <w:szCs w:val="20"/>
              </w:rPr>
            </w:pPr>
          </w:p>
        </w:tc>
        <w:tc>
          <w:tcPr>
            <w:tcW w:w="3026" w:type="dxa"/>
            <w:vMerge w:val="restart"/>
            <w:tcBorders>
              <w:top w:val="double" w:sz="4" w:space="0" w:color="auto"/>
            </w:tcBorders>
          </w:tcPr>
          <w:p w14:paraId="17568308" w14:textId="77777777" w:rsidR="005C3A84" w:rsidRPr="003B4C46" w:rsidRDefault="005C3A84" w:rsidP="00A05687">
            <w:pPr>
              <w:rPr>
                <w:rFonts w:cstheme="minorHAnsi"/>
                <w:sz w:val="20"/>
                <w:szCs w:val="20"/>
              </w:rPr>
            </w:pPr>
            <w:r w:rsidRPr="003B4C46">
              <w:rPr>
                <w:rFonts w:cstheme="minorHAnsi"/>
                <w:sz w:val="20"/>
                <w:szCs w:val="20"/>
              </w:rPr>
              <w:t>No Statistical test for significance performed</w:t>
            </w:r>
          </w:p>
          <w:p w14:paraId="6CED7C7B" w14:textId="77777777" w:rsidR="005C3A84" w:rsidRPr="003B4C46" w:rsidRDefault="005C3A84" w:rsidP="00A05687">
            <w:pPr>
              <w:rPr>
                <w:rFonts w:cstheme="minorHAnsi"/>
                <w:sz w:val="20"/>
                <w:szCs w:val="20"/>
              </w:rPr>
            </w:pPr>
          </w:p>
          <w:p w14:paraId="6DCD6BD3" w14:textId="77777777" w:rsidR="005C3A84" w:rsidRPr="003B4C46" w:rsidRDefault="005C3A84" w:rsidP="00A05687">
            <w:pPr>
              <w:rPr>
                <w:rFonts w:cstheme="minorHAnsi"/>
                <w:sz w:val="20"/>
                <w:szCs w:val="20"/>
              </w:rPr>
            </w:pPr>
            <w:r w:rsidRPr="003B4C46">
              <w:rPr>
                <w:rFonts w:cstheme="minorHAnsi"/>
                <w:sz w:val="20"/>
                <w:szCs w:val="20"/>
              </w:rPr>
              <w:t> </w:t>
            </w:r>
          </w:p>
          <w:p w14:paraId="7CAE6247" w14:textId="77777777" w:rsidR="005C3A84" w:rsidRPr="003B4C46" w:rsidRDefault="005C3A84" w:rsidP="00A05687">
            <w:pPr>
              <w:rPr>
                <w:rFonts w:cstheme="minorHAnsi"/>
                <w:sz w:val="20"/>
                <w:szCs w:val="20"/>
              </w:rPr>
            </w:pPr>
            <w:r w:rsidRPr="003B4C46">
              <w:rPr>
                <w:rFonts w:cstheme="minorHAnsi"/>
                <w:sz w:val="20"/>
                <w:szCs w:val="20"/>
              </w:rPr>
              <w:t> </w:t>
            </w:r>
          </w:p>
          <w:p w14:paraId="48FD3BE6" w14:textId="77777777" w:rsidR="005C3A84" w:rsidRPr="003B4C46" w:rsidRDefault="005C3A84" w:rsidP="00A05687">
            <w:pPr>
              <w:rPr>
                <w:rFonts w:cstheme="minorHAnsi"/>
                <w:sz w:val="20"/>
                <w:szCs w:val="20"/>
              </w:rPr>
            </w:pPr>
            <w:r w:rsidRPr="003B4C46">
              <w:rPr>
                <w:rFonts w:cstheme="minorHAnsi"/>
                <w:sz w:val="20"/>
                <w:szCs w:val="20"/>
              </w:rPr>
              <w:t> </w:t>
            </w:r>
          </w:p>
          <w:p w14:paraId="35EFB501" w14:textId="77777777" w:rsidR="005C3A84" w:rsidRPr="003B4C46" w:rsidRDefault="005C3A84" w:rsidP="00A05687">
            <w:pPr>
              <w:rPr>
                <w:rFonts w:cstheme="minorHAnsi"/>
                <w:sz w:val="20"/>
                <w:szCs w:val="20"/>
              </w:rPr>
            </w:pPr>
            <w:r w:rsidRPr="003B4C46">
              <w:rPr>
                <w:rFonts w:cstheme="minorHAnsi"/>
                <w:sz w:val="20"/>
                <w:szCs w:val="20"/>
              </w:rPr>
              <w:t> </w:t>
            </w:r>
          </w:p>
          <w:p w14:paraId="47FFC805" w14:textId="77777777" w:rsidR="005C3A84" w:rsidRPr="003B4C46" w:rsidRDefault="005C3A84" w:rsidP="00A05687">
            <w:pPr>
              <w:rPr>
                <w:rFonts w:cstheme="minorHAnsi"/>
                <w:sz w:val="20"/>
                <w:szCs w:val="20"/>
              </w:rPr>
            </w:pPr>
            <w:r w:rsidRPr="003B4C46">
              <w:rPr>
                <w:rFonts w:cstheme="minorHAnsi"/>
                <w:sz w:val="20"/>
                <w:szCs w:val="20"/>
              </w:rPr>
              <w:t> </w:t>
            </w:r>
          </w:p>
        </w:tc>
      </w:tr>
      <w:tr w:rsidR="005C3A84" w:rsidRPr="00C05CFC" w14:paraId="38143A54" w14:textId="77777777" w:rsidTr="003B4C46">
        <w:trPr>
          <w:trHeight w:val="320"/>
        </w:trPr>
        <w:tc>
          <w:tcPr>
            <w:tcW w:w="1529" w:type="dxa"/>
            <w:vMerge/>
            <w:hideMark/>
          </w:tcPr>
          <w:p w14:paraId="0C1A46C1" w14:textId="77777777" w:rsidR="005C3A84" w:rsidRPr="003B4C46" w:rsidRDefault="005C3A84" w:rsidP="00A05687">
            <w:pPr>
              <w:rPr>
                <w:rFonts w:cstheme="minorHAnsi"/>
                <w:sz w:val="20"/>
                <w:szCs w:val="20"/>
              </w:rPr>
            </w:pPr>
          </w:p>
        </w:tc>
        <w:tc>
          <w:tcPr>
            <w:tcW w:w="1411" w:type="dxa"/>
            <w:vMerge/>
            <w:hideMark/>
          </w:tcPr>
          <w:p w14:paraId="67192411" w14:textId="77777777" w:rsidR="005C3A84" w:rsidRPr="003B4C46" w:rsidRDefault="005C3A84" w:rsidP="00A05687">
            <w:pPr>
              <w:rPr>
                <w:rFonts w:cstheme="minorHAnsi"/>
                <w:sz w:val="20"/>
                <w:szCs w:val="20"/>
              </w:rPr>
            </w:pPr>
          </w:p>
        </w:tc>
        <w:tc>
          <w:tcPr>
            <w:tcW w:w="1308" w:type="dxa"/>
            <w:vMerge/>
            <w:hideMark/>
          </w:tcPr>
          <w:p w14:paraId="4A8984BB" w14:textId="77777777" w:rsidR="005C3A84" w:rsidRPr="003B4C46" w:rsidRDefault="005C3A84" w:rsidP="00A05687">
            <w:pPr>
              <w:rPr>
                <w:rFonts w:cstheme="minorHAnsi"/>
                <w:sz w:val="20"/>
                <w:szCs w:val="20"/>
              </w:rPr>
            </w:pPr>
          </w:p>
        </w:tc>
        <w:tc>
          <w:tcPr>
            <w:tcW w:w="4716" w:type="dxa"/>
            <w:noWrap/>
            <w:hideMark/>
          </w:tcPr>
          <w:p w14:paraId="18B5CAA2" w14:textId="77777777" w:rsidR="005C3A84" w:rsidRPr="003B4C46" w:rsidRDefault="005C3A84" w:rsidP="00A05687">
            <w:pPr>
              <w:rPr>
                <w:rFonts w:cstheme="minorHAnsi"/>
                <w:sz w:val="20"/>
                <w:szCs w:val="20"/>
              </w:rPr>
            </w:pPr>
            <w:r w:rsidRPr="003B4C46">
              <w:rPr>
                <w:rFonts w:cstheme="minorHAnsi"/>
                <w:sz w:val="20"/>
                <w:szCs w:val="20"/>
              </w:rPr>
              <w:t>Group1 SSF+AFO vs. FSTF+AFO (after 4 weeks wear of solid AFO)</w:t>
            </w:r>
          </w:p>
        </w:tc>
        <w:tc>
          <w:tcPr>
            <w:tcW w:w="914" w:type="dxa"/>
            <w:hideMark/>
          </w:tcPr>
          <w:p w14:paraId="112B7462" w14:textId="77777777" w:rsidR="005C3A84" w:rsidRPr="003B4C46" w:rsidRDefault="005C3A84" w:rsidP="00A05687">
            <w:pPr>
              <w:rPr>
                <w:rFonts w:cstheme="minorHAnsi"/>
                <w:sz w:val="20"/>
                <w:szCs w:val="20"/>
              </w:rPr>
            </w:pPr>
            <w:r w:rsidRPr="003B4C46">
              <w:rPr>
                <w:rFonts w:cstheme="minorHAnsi"/>
                <w:sz w:val="20"/>
                <w:szCs w:val="20"/>
              </w:rPr>
              <w:t>(-2)-66†</w:t>
            </w:r>
          </w:p>
        </w:tc>
        <w:tc>
          <w:tcPr>
            <w:tcW w:w="1046" w:type="dxa"/>
            <w:hideMark/>
          </w:tcPr>
          <w:p w14:paraId="4B1C8AAC" w14:textId="77777777" w:rsidR="005C3A84" w:rsidRPr="003B4C46" w:rsidRDefault="005C3A84" w:rsidP="00A05687">
            <w:pPr>
              <w:rPr>
                <w:rFonts w:cstheme="minorHAnsi"/>
                <w:sz w:val="20"/>
                <w:szCs w:val="20"/>
              </w:rPr>
            </w:pPr>
          </w:p>
        </w:tc>
        <w:tc>
          <w:tcPr>
            <w:tcW w:w="3026" w:type="dxa"/>
            <w:vMerge/>
          </w:tcPr>
          <w:p w14:paraId="2100D5BB" w14:textId="77777777" w:rsidR="005C3A84" w:rsidRPr="003B4C46" w:rsidRDefault="005C3A84" w:rsidP="00A05687">
            <w:pPr>
              <w:rPr>
                <w:rFonts w:cstheme="minorHAnsi"/>
                <w:sz w:val="20"/>
                <w:szCs w:val="20"/>
              </w:rPr>
            </w:pPr>
          </w:p>
        </w:tc>
      </w:tr>
      <w:tr w:rsidR="005C3A84" w:rsidRPr="00C05CFC" w14:paraId="6816789C" w14:textId="77777777" w:rsidTr="003B4C46">
        <w:trPr>
          <w:trHeight w:val="320"/>
        </w:trPr>
        <w:tc>
          <w:tcPr>
            <w:tcW w:w="1529" w:type="dxa"/>
            <w:vMerge/>
            <w:hideMark/>
          </w:tcPr>
          <w:p w14:paraId="7B0E88B8" w14:textId="77777777" w:rsidR="005C3A84" w:rsidRPr="003B4C46" w:rsidRDefault="005C3A84" w:rsidP="00A05687">
            <w:pPr>
              <w:rPr>
                <w:rFonts w:cstheme="minorHAnsi"/>
                <w:sz w:val="20"/>
                <w:szCs w:val="20"/>
              </w:rPr>
            </w:pPr>
          </w:p>
        </w:tc>
        <w:tc>
          <w:tcPr>
            <w:tcW w:w="1411" w:type="dxa"/>
            <w:vMerge/>
            <w:hideMark/>
          </w:tcPr>
          <w:p w14:paraId="77A003BC" w14:textId="77777777" w:rsidR="005C3A84" w:rsidRPr="003B4C46" w:rsidRDefault="005C3A84" w:rsidP="00A05687">
            <w:pPr>
              <w:rPr>
                <w:rFonts w:cstheme="minorHAnsi"/>
                <w:sz w:val="20"/>
                <w:szCs w:val="20"/>
              </w:rPr>
            </w:pPr>
          </w:p>
        </w:tc>
        <w:tc>
          <w:tcPr>
            <w:tcW w:w="1308" w:type="dxa"/>
            <w:vMerge/>
            <w:hideMark/>
          </w:tcPr>
          <w:p w14:paraId="50BC3E1B" w14:textId="77777777" w:rsidR="005C3A84" w:rsidRPr="003B4C46" w:rsidRDefault="005C3A84" w:rsidP="00A05687">
            <w:pPr>
              <w:rPr>
                <w:rFonts w:cstheme="minorHAnsi"/>
                <w:sz w:val="20"/>
                <w:szCs w:val="20"/>
              </w:rPr>
            </w:pPr>
          </w:p>
        </w:tc>
        <w:tc>
          <w:tcPr>
            <w:tcW w:w="4716" w:type="dxa"/>
            <w:noWrap/>
            <w:hideMark/>
          </w:tcPr>
          <w:p w14:paraId="60A7608E" w14:textId="77777777" w:rsidR="005C3A84" w:rsidRPr="003B4C46" w:rsidRDefault="005C3A84" w:rsidP="00A05687">
            <w:pPr>
              <w:rPr>
                <w:rFonts w:cstheme="minorHAnsi"/>
                <w:sz w:val="20"/>
                <w:szCs w:val="20"/>
              </w:rPr>
            </w:pPr>
            <w:r w:rsidRPr="003B4C46">
              <w:rPr>
                <w:rFonts w:cstheme="minorHAnsi"/>
                <w:sz w:val="20"/>
                <w:szCs w:val="20"/>
              </w:rPr>
              <w:t>Group1 SSF vs. FSTF+AFO (after 4 weeks wear of solid AFO)</w:t>
            </w:r>
          </w:p>
        </w:tc>
        <w:tc>
          <w:tcPr>
            <w:tcW w:w="914" w:type="dxa"/>
            <w:hideMark/>
          </w:tcPr>
          <w:p w14:paraId="1030241F" w14:textId="77777777" w:rsidR="005C3A84" w:rsidRPr="003B4C46" w:rsidRDefault="005C3A84" w:rsidP="00A05687">
            <w:pPr>
              <w:rPr>
                <w:rFonts w:cstheme="minorHAnsi"/>
                <w:sz w:val="20"/>
                <w:szCs w:val="20"/>
              </w:rPr>
            </w:pPr>
            <w:r w:rsidRPr="003B4C46">
              <w:rPr>
                <w:rFonts w:cstheme="minorHAnsi"/>
                <w:sz w:val="20"/>
                <w:szCs w:val="20"/>
              </w:rPr>
              <w:t>7 -73†</w:t>
            </w:r>
          </w:p>
        </w:tc>
        <w:tc>
          <w:tcPr>
            <w:tcW w:w="1046" w:type="dxa"/>
            <w:hideMark/>
          </w:tcPr>
          <w:p w14:paraId="21E66865" w14:textId="77777777" w:rsidR="005C3A84" w:rsidRPr="003B4C46" w:rsidRDefault="005C3A84" w:rsidP="00A05687">
            <w:pPr>
              <w:rPr>
                <w:rFonts w:cstheme="minorHAnsi"/>
                <w:sz w:val="20"/>
                <w:szCs w:val="20"/>
              </w:rPr>
            </w:pPr>
          </w:p>
        </w:tc>
        <w:tc>
          <w:tcPr>
            <w:tcW w:w="3026" w:type="dxa"/>
            <w:vMerge/>
          </w:tcPr>
          <w:p w14:paraId="1F3FA7D6" w14:textId="77777777" w:rsidR="005C3A84" w:rsidRPr="003B4C46" w:rsidRDefault="005C3A84" w:rsidP="00A05687">
            <w:pPr>
              <w:rPr>
                <w:rFonts w:cstheme="minorHAnsi"/>
                <w:sz w:val="20"/>
                <w:szCs w:val="20"/>
              </w:rPr>
            </w:pPr>
          </w:p>
        </w:tc>
      </w:tr>
      <w:tr w:rsidR="005C3A84" w:rsidRPr="00C05CFC" w14:paraId="3885DB18" w14:textId="77777777" w:rsidTr="003B4C46">
        <w:trPr>
          <w:trHeight w:val="320"/>
        </w:trPr>
        <w:tc>
          <w:tcPr>
            <w:tcW w:w="1529" w:type="dxa"/>
            <w:vMerge/>
            <w:hideMark/>
          </w:tcPr>
          <w:p w14:paraId="411DD788" w14:textId="77777777" w:rsidR="005C3A84" w:rsidRPr="003B4C46" w:rsidRDefault="005C3A84" w:rsidP="00A05687">
            <w:pPr>
              <w:rPr>
                <w:rFonts w:cstheme="minorHAnsi"/>
                <w:sz w:val="20"/>
                <w:szCs w:val="20"/>
              </w:rPr>
            </w:pPr>
          </w:p>
        </w:tc>
        <w:tc>
          <w:tcPr>
            <w:tcW w:w="1411" w:type="dxa"/>
            <w:vMerge/>
            <w:hideMark/>
          </w:tcPr>
          <w:p w14:paraId="30E25499" w14:textId="77777777" w:rsidR="005C3A84" w:rsidRPr="003B4C46" w:rsidRDefault="005C3A84" w:rsidP="00A05687">
            <w:pPr>
              <w:rPr>
                <w:rFonts w:cstheme="minorHAnsi"/>
                <w:sz w:val="20"/>
                <w:szCs w:val="20"/>
              </w:rPr>
            </w:pPr>
          </w:p>
        </w:tc>
        <w:tc>
          <w:tcPr>
            <w:tcW w:w="1308" w:type="dxa"/>
            <w:vMerge/>
            <w:hideMark/>
          </w:tcPr>
          <w:p w14:paraId="75D44367" w14:textId="77777777" w:rsidR="005C3A84" w:rsidRPr="003B4C46" w:rsidRDefault="005C3A84" w:rsidP="00A05687">
            <w:pPr>
              <w:rPr>
                <w:rFonts w:cstheme="minorHAnsi"/>
                <w:sz w:val="20"/>
                <w:szCs w:val="20"/>
              </w:rPr>
            </w:pPr>
          </w:p>
        </w:tc>
        <w:tc>
          <w:tcPr>
            <w:tcW w:w="4716" w:type="dxa"/>
            <w:noWrap/>
            <w:hideMark/>
          </w:tcPr>
          <w:p w14:paraId="6B2AADBE" w14:textId="77777777" w:rsidR="005C3A84" w:rsidRPr="003B4C46" w:rsidRDefault="005C3A84" w:rsidP="00A05687">
            <w:pPr>
              <w:rPr>
                <w:rFonts w:cstheme="minorHAnsi"/>
                <w:sz w:val="20"/>
                <w:szCs w:val="20"/>
              </w:rPr>
            </w:pPr>
            <w:r w:rsidRPr="003B4C46">
              <w:rPr>
                <w:rFonts w:cstheme="minorHAnsi"/>
                <w:sz w:val="20"/>
                <w:szCs w:val="20"/>
              </w:rPr>
              <w:t>Group1 SSF vs. SSF+AFO (after 4 weeks wear of solid AFO)</w:t>
            </w:r>
          </w:p>
        </w:tc>
        <w:tc>
          <w:tcPr>
            <w:tcW w:w="914" w:type="dxa"/>
            <w:hideMark/>
          </w:tcPr>
          <w:p w14:paraId="5F583E71"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hideMark/>
          </w:tcPr>
          <w:p w14:paraId="57606EF5" w14:textId="77777777" w:rsidR="005C3A84" w:rsidRPr="003B4C46" w:rsidRDefault="005C3A84" w:rsidP="00A05687">
            <w:pPr>
              <w:rPr>
                <w:rFonts w:cstheme="minorHAnsi"/>
                <w:sz w:val="20"/>
                <w:szCs w:val="20"/>
              </w:rPr>
            </w:pPr>
            <w:r w:rsidRPr="003B4C46">
              <w:rPr>
                <w:rFonts w:cstheme="minorHAnsi"/>
                <w:sz w:val="20"/>
                <w:szCs w:val="20"/>
              </w:rPr>
              <w:t>(-19)-13†</w:t>
            </w:r>
          </w:p>
        </w:tc>
        <w:tc>
          <w:tcPr>
            <w:tcW w:w="3026" w:type="dxa"/>
            <w:vMerge/>
          </w:tcPr>
          <w:p w14:paraId="298D9B26" w14:textId="77777777" w:rsidR="005C3A84" w:rsidRPr="003B4C46" w:rsidRDefault="005C3A84" w:rsidP="00A05687">
            <w:pPr>
              <w:rPr>
                <w:rFonts w:cstheme="minorHAnsi"/>
                <w:sz w:val="20"/>
                <w:szCs w:val="20"/>
              </w:rPr>
            </w:pPr>
          </w:p>
        </w:tc>
      </w:tr>
      <w:tr w:rsidR="005C3A84" w:rsidRPr="00C05CFC" w14:paraId="74C1FEA1" w14:textId="77777777" w:rsidTr="003B4C46">
        <w:trPr>
          <w:trHeight w:val="320"/>
        </w:trPr>
        <w:tc>
          <w:tcPr>
            <w:tcW w:w="1529" w:type="dxa"/>
            <w:vMerge/>
            <w:hideMark/>
          </w:tcPr>
          <w:p w14:paraId="0232FCD7" w14:textId="77777777" w:rsidR="005C3A84" w:rsidRPr="003B4C46" w:rsidRDefault="005C3A84" w:rsidP="00A05687">
            <w:pPr>
              <w:rPr>
                <w:rFonts w:cstheme="minorHAnsi"/>
                <w:sz w:val="20"/>
                <w:szCs w:val="20"/>
              </w:rPr>
            </w:pPr>
          </w:p>
        </w:tc>
        <w:tc>
          <w:tcPr>
            <w:tcW w:w="1411" w:type="dxa"/>
            <w:vMerge/>
            <w:hideMark/>
          </w:tcPr>
          <w:p w14:paraId="791A84C4" w14:textId="77777777" w:rsidR="005C3A84" w:rsidRPr="003B4C46" w:rsidRDefault="005C3A84" w:rsidP="00A05687">
            <w:pPr>
              <w:rPr>
                <w:rFonts w:cstheme="minorHAnsi"/>
                <w:sz w:val="20"/>
                <w:szCs w:val="20"/>
              </w:rPr>
            </w:pPr>
          </w:p>
        </w:tc>
        <w:tc>
          <w:tcPr>
            <w:tcW w:w="1308" w:type="dxa"/>
            <w:vMerge/>
            <w:hideMark/>
          </w:tcPr>
          <w:p w14:paraId="09644A0C" w14:textId="77777777" w:rsidR="005C3A84" w:rsidRPr="003B4C46" w:rsidRDefault="005C3A84" w:rsidP="00A05687">
            <w:pPr>
              <w:rPr>
                <w:rFonts w:cstheme="minorHAnsi"/>
                <w:sz w:val="20"/>
                <w:szCs w:val="20"/>
              </w:rPr>
            </w:pPr>
          </w:p>
        </w:tc>
        <w:tc>
          <w:tcPr>
            <w:tcW w:w="4716" w:type="dxa"/>
            <w:noWrap/>
            <w:hideMark/>
          </w:tcPr>
          <w:p w14:paraId="677955B2" w14:textId="77777777" w:rsidR="005C3A84" w:rsidRPr="003B4C46" w:rsidRDefault="005C3A84" w:rsidP="00A05687">
            <w:pPr>
              <w:rPr>
                <w:rFonts w:cstheme="minorHAnsi"/>
                <w:sz w:val="20"/>
                <w:szCs w:val="20"/>
              </w:rPr>
            </w:pPr>
            <w:r w:rsidRPr="003B4C46">
              <w:rPr>
                <w:rFonts w:cstheme="minorHAnsi"/>
                <w:sz w:val="20"/>
                <w:szCs w:val="20"/>
              </w:rPr>
              <w:t>Group 1 SSF+AFO vs. FSTF+AFO (after 4 weeks wear of solid AFO)</w:t>
            </w:r>
          </w:p>
        </w:tc>
        <w:tc>
          <w:tcPr>
            <w:tcW w:w="914" w:type="dxa"/>
            <w:hideMark/>
          </w:tcPr>
          <w:p w14:paraId="34D9755E"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hideMark/>
          </w:tcPr>
          <w:p w14:paraId="1578599D" w14:textId="77777777" w:rsidR="005C3A84" w:rsidRPr="003B4C46" w:rsidRDefault="005C3A84" w:rsidP="00A05687">
            <w:pPr>
              <w:rPr>
                <w:rFonts w:cstheme="minorHAnsi"/>
                <w:sz w:val="20"/>
                <w:szCs w:val="20"/>
              </w:rPr>
            </w:pPr>
            <w:r w:rsidRPr="003B4C46">
              <w:rPr>
                <w:rFonts w:cstheme="minorHAnsi"/>
                <w:sz w:val="20"/>
                <w:szCs w:val="20"/>
              </w:rPr>
              <w:t>3-73 †</w:t>
            </w:r>
          </w:p>
        </w:tc>
        <w:tc>
          <w:tcPr>
            <w:tcW w:w="3026" w:type="dxa"/>
            <w:vMerge/>
          </w:tcPr>
          <w:p w14:paraId="451293EF" w14:textId="77777777" w:rsidR="005C3A84" w:rsidRPr="003B4C46" w:rsidRDefault="005C3A84" w:rsidP="00A05687">
            <w:pPr>
              <w:rPr>
                <w:rFonts w:cstheme="minorHAnsi"/>
                <w:sz w:val="20"/>
                <w:szCs w:val="20"/>
              </w:rPr>
            </w:pPr>
          </w:p>
        </w:tc>
      </w:tr>
      <w:tr w:rsidR="005C3A84" w:rsidRPr="00C05CFC" w14:paraId="1A8009C9" w14:textId="77777777" w:rsidTr="003B4C46">
        <w:trPr>
          <w:trHeight w:val="340"/>
        </w:trPr>
        <w:tc>
          <w:tcPr>
            <w:tcW w:w="1529" w:type="dxa"/>
            <w:vMerge/>
            <w:hideMark/>
          </w:tcPr>
          <w:p w14:paraId="51525947" w14:textId="77777777" w:rsidR="005C3A84" w:rsidRPr="003B4C46" w:rsidRDefault="005C3A84" w:rsidP="00A05687">
            <w:pPr>
              <w:rPr>
                <w:rFonts w:cstheme="minorHAnsi"/>
                <w:sz w:val="20"/>
                <w:szCs w:val="20"/>
              </w:rPr>
            </w:pPr>
          </w:p>
        </w:tc>
        <w:tc>
          <w:tcPr>
            <w:tcW w:w="1411" w:type="dxa"/>
            <w:vMerge/>
            <w:hideMark/>
          </w:tcPr>
          <w:p w14:paraId="5F37DD1F" w14:textId="77777777" w:rsidR="005C3A84" w:rsidRPr="003B4C46" w:rsidRDefault="005C3A84" w:rsidP="00A05687">
            <w:pPr>
              <w:rPr>
                <w:rFonts w:cstheme="minorHAnsi"/>
                <w:sz w:val="20"/>
                <w:szCs w:val="20"/>
              </w:rPr>
            </w:pPr>
          </w:p>
        </w:tc>
        <w:tc>
          <w:tcPr>
            <w:tcW w:w="1308" w:type="dxa"/>
            <w:vMerge/>
            <w:hideMark/>
          </w:tcPr>
          <w:p w14:paraId="7D2AD06A" w14:textId="77777777" w:rsidR="005C3A84" w:rsidRPr="003B4C46" w:rsidRDefault="005C3A84" w:rsidP="00A05687">
            <w:pPr>
              <w:rPr>
                <w:rFonts w:cstheme="minorHAnsi"/>
                <w:sz w:val="20"/>
                <w:szCs w:val="20"/>
              </w:rPr>
            </w:pPr>
          </w:p>
        </w:tc>
        <w:tc>
          <w:tcPr>
            <w:tcW w:w="4716" w:type="dxa"/>
            <w:noWrap/>
            <w:hideMark/>
          </w:tcPr>
          <w:p w14:paraId="6E8A70C2" w14:textId="77777777" w:rsidR="005C3A84" w:rsidRPr="003B4C46" w:rsidRDefault="005C3A84" w:rsidP="00A05687">
            <w:pPr>
              <w:rPr>
                <w:rFonts w:cstheme="minorHAnsi"/>
                <w:sz w:val="20"/>
                <w:szCs w:val="20"/>
              </w:rPr>
            </w:pPr>
            <w:r w:rsidRPr="003B4C46">
              <w:rPr>
                <w:rFonts w:cstheme="minorHAnsi"/>
                <w:sz w:val="20"/>
                <w:szCs w:val="20"/>
              </w:rPr>
              <w:t>Group1 SSF vs. FSTF+AFO (after 4 weeks wear of solid AFO)</w:t>
            </w:r>
          </w:p>
        </w:tc>
        <w:tc>
          <w:tcPr>
            <w:tcW w:w="914" w:type="dxa"/>
            <w:hideMark/>
          </w:tcPr>
          <w:p w14:paraId="5014C53A"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hideMark/>
          </w:tcPr>
          <w:p w14:paraId="47DF1A8F" w14:textId="77777777" w:rsidR="005C3A84" w:rsidRPr="003B4C46" w:rsidRDefault="005C3A84" w:rsidP="00A05687">
            <w:pPr>
              <w:rPr>
                <w:rFonts w:cstheme="minorHAnsi"/>
                <w:sz w:val="20"/>
                <w:szCs w:val="20"/>
              </w:rPr>
            </w:pPr>
            <w:r w:rsidRPr="003B4C46">
              <w:rPr>
                <w:rFonts w:cstheme="minorHAnsi"/>
                <w:sz w:val="20"/>
                <w:szCs w:val="20"/>
              </w:rPr>
              <w:t>0-70 †</w:t>
            </w:r>
          </w:p>
        </w:tc>
        <w:tc>
          <w:tcPr>
            <w:tcW w:w="3026" w:type="dxa"/>
            <w:vMerge/>
          </w:tcPr>
          <w:p w14:paraId="550ACDA5" w14:textId="77777777" w:rsidR="005C3A84" w:rsidRPr="003B4C46" w:rsidRDefault="005C3A84" w:rsidP="00A05687">
            <w:pPr>
              <w:rPr>
                <w:rFonts w:cstheme="minorHAnsi"/>
                <w:sz w:val="20"/>
                <w:szCs w:val="20"/>
              </w:rPr>
            </w:pPr>
          </w:p>
        </w:tc>
      </w:tr>
      <w:tr w:rsidR="005C3A84" w:rsidRPr="00C05CFC" w14:paraId="133501E3" w14:textId="77777777" w:rsidTr="003B4C46">
        <w:trPr>
          <w:trHeight w:val="894"/>
        </w:trPr>
        <w:tc>
          <w:tcPr>
            <w:tcW w:w="1529" w:type="dxa"/>
            <w:vMerge/>
            <w:hideMark/>
          </w:tcPr>
          <w:p w14:paraId="3D042B80" w14:textId="77777777" w:rsidR="005C3A84" w:rsidRPr="003B4C46" w:rsidRDefault="005C3A84" w:rsidP="00A05687">
            <w:pPr>
              <w:rPr>
                <w:rFonts w:cstheme="minorHAnsi"/>
                <w:b/>
                <w:sz w:val="20"/>
                <w:szCs w:val="20"/>
              </w:rPr>
            </w:pPr>
          </w:p>
        </w:tc>
        <w:tc>
          <w:tcPr>
            <w:tcW w:w="1411" w:type="dxa"/>
            <w:vMerge/>
            <w:hideMark/>
          </w:tcPr>
          <w:p w14:paraId="6405B247" w14:textId="77777777" w:rsidR="005C3A84" w:rsidRPr="003B4C46" w:rsidRDefault="005C3A84" w:rsidP="00A05687">
            <w:pPr>
              <w:rPr>
                <w:rFonts w:cstheme="minorHAnsi"/>
                <w:sz w:val="20"/>
                <w:szCs w:val="20"/>
              </w:rPr>
            </w:pPr>
          </w:p>
        </w:tc>
        <w:tc>
          <w:tcPr>
            <w:tcW w:w="1308" w:type="dxa"/>
            <w:vMerge w:val="restart"/>
            <w:hideMark/>
          </w:tcPr>
          <w:p w14:paraId="49953365" w14:textId="77777777" w:rsidR="005C3A84" w:rsidRPr="003B4C46" w:rsidRDefault="005C3A84" w:rsidP="00A05687">
            <w:pPr>
              <w:rPr>
                <w:rFonts w:cstheme="minorHAnsi"/>
                <w:sz w:val="20"/>
                <w:szCs w:val="20"/>
              </w:rPr>
            </w:pPr>
            <w:r w:rsidRPr="003B4C46">
              <w:rPr>
                <w:rFonts w:cstheme="minorHAnsi"/>
                <w:sz w:val="20"/>
                <w:szCs w:val="20"/>
              </w:rPr>
              <w:t>Cerebral palsy</w:t>
            </w:r>
          </w:p>
          <w:p w14:paraId="7BE18F37" w14:textId="77777777" w:rsidR="005C3A84" w:rsidRPr="003B4C46" w:rsidRDefault="005C3A84" w:rsidP="00A05687">
            <w:pPr>
              <w:rPr>
                <w:rFonts w:cstheme="minorHAnsi"/>
                <w:sz w:val="20"/>
                <w:szCs w:val="20"/>
              </w:rPr>
            </w:pPr>
            <w:r w:rsidRPr="003B4C46">
              <w:rPr>
                <w:rFonts w:cstheme="minorHAnsi"/>
                <w:sz w:val="20"/>
                <w:szCs w:val="20"/>
              </w:rPr>
              <w:t>Subset of Group1 all participants who could stand ≥15s</w:t>
            </w:r>
          </w:p>
          <w:p w14:paraId="174035E8" w14:textId="77777777" w:rsidR="005C3A84" w:rsidRPr="003B4C46" w:rsidRDefault="005C3A84" w:rsidP="00A05687">
            <w:pPr>
              <w:rPr>
                <w:rFonts w:cstheme="minorHAnsi"/>
                <w:sz w:val="20"/>
                <w:szCs w:val="20"/>
              </w:rPr>
            </w:pPr>
            <w:r w:rsidRPr="003B4C46">
              <w:rPr>
                <w:rFonts w:cstheme="minorHAnsi"/>
                <w:sz w:val="20"/>
                <w:szCs w:val="20"/>
              </w:rPr>
              <w:t> </w:t>
            </w:r>
          </w:p>
        </w:tc>
        <w:tc>
          <w:tcPr>
            <w:tcW w:w="4716" w:type="dxa"/>
            <w:noWrap/>
            <w:hideMark/>
          </w:tcPr>
          <w:p w14:paraId="1560C1C0" w14:textId="77777777" w:rsidR="005C3A84" w:rsidRPr="003B4C46" w:rsidRDefault="005C3A84" w:rsidP="00A05687">
            <w:pPr>
              <w:rPr>
                <w:rFonts w:cstheme="minorHAnsi"/>
                <w:sz w:val="20"/>
                <w:szCs w:val="20"/>
              </w:rPr>
            </w:pPr>
            <w:r w:rsidRPr="003B4C46">
              <w:rPr>
                <w:rFonts w:cstheme="minorHAnsi"/>
                <w:sz w:val="20"/>
                <w:szCs w:val="20"/>
              </w:rPr>
              <w:t>SSF vs. SSF+AFO (after 4 weeks wear of solid AFO)</w:t>
            </w:r>
          </w:p>
        </w:tc>
        <w:tc>
          <w:tcPr>
            <w:tcW w:w="914" w:type="dxa"/>
            <w:hideMark/>
          </w:tcPr>
          <w:p w14:paraId="3BF5ACA1" w14:textId="77777777" w:rsidR="005C3A84" w:rsidRPr="003B4C46" w:rsidRDefault="005C3A84" w:rsidP="00A05687">
            <w:pPr>
              <w:rPr>
                <w:rFonts w:cstheme="minorHAnsi"/>
                <w:sz w:val="20"/>
                <w:szCs w:val="20"/>
              </w:rPr>
            </w:pPr>
            <w:r w:rsidRPr="003B4C46">
              <w:rPr>
                <w:rFonts w:cstheme="minorHAnsi"/>
                <w:sz w:val="20"/>
                <w:szCs w:val="20"/>
              </w:rPr>
              <w:t>14 (6)</w:t>
            </w:r>
          </w:p>
        </w:tc>
        <w:tc>
          <w:tcPr>
            <w:tcW w:w="1046" w:type="dxa"/>
            <w:hideMark/>
          </w:tcPr>
          <w:p w14:paraId="5AEC7A13" w14:textId="77777777" w:rsidR="005C3A84" w:rsidRPr="003B4C46" w:rsidRDefault="005C3A84" w:rsidP="00A05687">
            <w:pPr>
              <w:rPr>
                <w:rFonts w:cstheme="minorHAnsi"/>
                <w:sz w:val="20"/>
                <w:szCs w:val="20"/>
              </w:rPr>
            </w:pPr>
          </w:p>
        </w:tc>
        <w:tc>
          <w:tcPr>
            <w:tcW w:w="3026" w:type="dxa"/>
            <w:vMerge w:val="restart"/>
            <w:hideMark/>
          </w:tcPr>
          <w:p w14:paraId="3D13FFB9" w14:textId="77777777" w:rsidR="005C3A84" w:rsidRPr="003B4C46" w:rsidRDefault="005C3A84" w:rsidP="00A05687">
            <w:pPr>
              <w:rPr>
                <w:rFonts w:cstheme="minorHAnsi"/>
                <w:sz w:val="20"/>
                <w:szCs w:val="20"/>
              </w:rPr>
            </w:pPr>
            <w:r w:rsidRPr="003B4C46">
              <w:rPr>
                <w:rFonts w:cstheme="minorHAnsi"/>
                <w:sz w:val="20"/>
                <w:szCs w:val="20"/>
              </w:rPr>
              <w:t>after 4 weeks wear of solid AFO</w:t>
            </w:r>
          </w:p>
          <w:p w14:paraId="4346275C" w14:textId="77777777" w:rsidR="005C3A84" w:rsidRPr="003B4C46" w:rsidRDefault="005C3A84" w:rsidP="00A05687">
            <w:pPr>
              <w:rPr>
                <w:rFonts w:cstheme="minorHAnsi"/>
                <w:sz w:val="20"/>
                <w:szCs w:val="20"/>
              </w:rPr>
            </w:pPr>
          </w:p>
          <w:p w14:paraId="7560D560" w14:textId="77777777" w:rsidR="005C3A84" w:rsidRPr="003B4C46" w:rsidRDefault="005C3A84" w:rsidP="00A05687">
            <w:pPr>
              <w:rPr>
                <w:rFonts w:cstheme="minorHAnsi"/>
                <w:sz w:val="20"/>
                <w:szCs w:val="20"/>
              </w:rPr>
            </w:pPr>
            <w:r w:rsidRPr="003B4C46">
              <w:rPr>
                <w:rFonts w:cstheme="minorHAnsi"/>
                <w:sz w:val="20"/>
                <w:szCs w:val="20"/>
              </w:rPr>
              <w:t xml:space="preserve">SSF vs. FSTF+AFO </w:t>
            </w:r>
            <w:r w:rsidRPr="003B4C46">
              <w:rPr>
                <w:rFonts w:cstheme="minorHAnsi"/>
                <w:b/>
                <w:sz w:val="20"/>
                <w:szCs w:val="20"/>
              </w:rPr>
              <w:t>p&lt;0.05;</w:t>
            </w:r>
          </w:p>
          <w:p w14:paraId="1EE6C5BA" w14:textId="77777777" w:rsidR="005C3A84" w:rsidRPr="003B4C46" w:rsidRDefault="005C3A84" w:rsidP="00A05687">
            <w:pPr>
              <w:rPr>
                <w:rFonts w:cstheme="minorHAnsi"/>
                <w:sz w:val="20"/>
                <w:szCs w:val="20"/>
              </w:rPr>
            </w:pPr>
            <w:r w:rsidRPr="003B4C46">
              <w:rPr>
                <w:rFonts w:cstheme="minorHAnsi"/>
                <w:sz w:val="20"/>
                <w:szCs w:val="20"/>
              </w:rPr>
              <w:t>SSF+AFO vs. FSTF+AFO</w:t>
            </w:r>
            <w:r w:rsidRPr="003B4C46">
              <w:rPr>
                <w:rFonts w:cstheme="minorHAnsi"/>
                <w:b/>
                <w:sz w:val="20"/>
                <w:szCs w:val="20"/>
              </w:rPr>
              <w:t xml:space="preserve"> p&lt;0.05</w:t>
            </w:r>
            <w:r w:rsidRPr="003B4C46">
              <w:rPr>
                <w:rFonts w:cstheme="minorHAnsi"/>
                <w:sz w:val="20"/>
                <w:szCs w:val="20"/>
              </w:rPr>
              <w:t>;</w:t>
            </w:r>
          </w:p>
          <w:p w14:paraId="163C422C" w14:textId="77777777" w:rsidR="005C3A84" w:rsidRPr="003B4C46" w:rsidRDefault="005C3A84" w:rsidP="00A05687">
            <w:pPr>
              <w:rPr>
                <w:rFonts w:cstheme="minorHAnsi"/>
                <w:sz w:val="20"/>
                <w:szCs w:val="20"/>
              </w:rPr>
            </w:pPr>
          </w:p>
          <w:p w14:paraId="20C33E0B" w14:textId="77777777" w:rsidR="005C3A84" w:rsidRPr="003B4C46" w:rsidRDefault="005C3A84" w:rsidP="00A05687">
            <w:pPr>
              <w:rPr>
                <w:rFonts w:cstheme="minorHAnsi"/>
                <w:sz w:val="20"/>
                <w:szCs w:val="20"/>
              </w:rPr>
            </w:pPr>
            <w:r w:rsidRPr="003B4C46">
              <w:rPr>
                <w:rFonts w:cstheme="minorHAnsi"/>
                <w:sz w:val="20"/>
                <w:szCs w:val="20"/>
              </w:rPr>
              <w:t>after 4 weeks wear of solid FSTF+AFO</w:t>
            </w:r>
          </w:p>
          <w:p w14:paraId="7D2FFE57" w14:textId="77777777" w:rsidR="005C3A84" w:rsidRPr="003B4C46" w:rsidRDefault="005C3A84" w:rsidP="00A05687">
            <w:pPr>
              <w:rPr>
                <w:rFonts w:cstheme="minorHAnsi"/>
                <w:sz w:val="20"/>
                <w:szCs w:val="20"/>
              </w:rPr>
            </w:pPr>
          </w:p>
          <w:p w14:paraId="353D4159" w14:textId="77777777" w:rsidR="005C3A84" w:rsidRPr="003B4C46" w:rsidRDefault="005C3A84" w:rsidP="00A05687">
            <w:pPr>
              <w:rPr>
                <w:rFonts w:cstheme="minorHAnsi"/>
                <w:sz w:val="20"/>
                <w:szCs w:val="20"/>
              </w:rPr>
            </w:pPr>
            <w:r w:rsidRPr="003B4C46">
              <w:rPr>
                <w:rFonts w:cstheme="minorHAnsi"/>
                <w:sz w:val="20"/>
                <w:szCs w:val="20"/>
              </w:rPr>
              <w:t xml:space="preserve">SSF vs. FSTF+AFO </w:t>
            </w:r>
            <w:r w:rsidRPr="003B4C46">
              <w:rPr>
                <w:rFonts w:cstheme="minorHAnsi"/>
                <w:b/>
                <w:sz w:val="20"/>
                <w:szCs w:val="20"/>
              </w:rPr>
              <w:t>p&lt;0.05;</w:t>
            </w:r>
          </w:p>
          <w:p w14:paraId="0A00C2FC" w14:textId="77777777" w:rsidR="005C3A84" w:rsidRPr="003B4C46" w:rsidRDefault="005C3A84" w:rsidP="00A05687">
            <w:pPr>
              <w:rPr>
                <w:rFonts w:cstheme="minorHAnsi"/>
                <w:b/>
                <w:sz w:val="20"/>
                <w:szCs w:val="20"/>
              </w:rPr>
            </w:pPr>
            <w:r w:rsidRPr="003B4C46">
              <w:rPr>
                <w:rFonts w:cstheme="minorHAnsi"/>
                <w:sz w:val="20"/>
                <w:szCs w:val="20"/>
              </w:rPr>
              <w:lastRenderedPageBreak/>
              <w:t xml:space="preserve">SSF+AFO vs. FSTF+AFO </w:t>
            </w:r>
            <w:r w:rsidRPr="003B4C46">
              <w:rPr>
                <w:rFonts w:cstheme="minorHAnsi"/>
                <w:b/>
                <w:sz w:val="20"/>
                <w:szCs w:val="20"/>
              </w:rPr>
              <w:t>p&lt;0.05</w:t>
            </w:r>
          </w:p>
          <w:p w14:paraId="5A44F43E" w14:textId="77777777" w:rsidR="005C3A84" w:rsidRPr="003B4C46" w:rsidRDefault="005C3A84" w:rsidP="00A05687">
            <w:pPr>
              <w:rPr>
                <w:rFonts w:cstheme="minorHAnsi"/>
                <w:b/>
                <w:sz w:val="20"/>
                <w:szCs w:val="20"/>
              </w:rPr>
            </w:pPr>
          </w:p>
          <w:p w14:paraId="225ADF4B" w14:textId="77777777" w:rsidR="005C3A84" w:rsidRPr="003B4C46" w:rsidRDefault="005C3A84" w:rsidP="00A05687">
            <w:pPr>
              <w:rPr>
                <w:rFonts w:cstheme="minorHAnsi"/>
                <w:sz w:val="20"/>
                <w:szCs w:val="20"/>
              </w:rPr>
            </w:pPr>
            <w:r w:rsidRPr="003B4C46">
              <w:rPr>
                <w:rFonts w:cstheme="minorHAnsi"/>
                <w:sz w:val="20"/>
                <w:szCs w:val="20"/>
              </w:rPr>
              <w:t>(Sig based on 95% Confidence Interval of Group 1 differences in standing balance)</w:t>
            </w:r>
          </w:p>
        </w:tc>
      </w:tr>
      <w:tr w:rsidR="005C3A84" w:rsidRPr="00C05CFC" w14:paraId="5FAF5160" w14:textId="77777777" w:rsidTr="003B4C46">
        <w:trPr>
          <w:trHeight w:val="320"/>
        </w:trPr>
        <w:tc>
          <w:tcPr>
            <w:tcW w:w="1529" w:type="dxa"/>
            <w:vMerge/>
            <w:hideMark/>
          </w:tcPr>
          <w:p w14:paraId="7396196F" w14:textId="77777777" w:rsidR="005C3A84" w:rsidRPr="003B4C46" w:rsidRDefault="005C3A84" w:rsidP="00A05687">
            <w:pPr>
              <w:rPr>
                <w:rFonts w:cstheme="minorHAnsi"/>
                <w:sz w:val="20"/>
                <w:szCs w:val="20"/>
              </w:rPr>
            </w:pPr>
          </w:p>
        </w:tc>
        <w:tc>
          <w:tcPr>
            <w:tcW w:w="1411" w:type="dxa"/>
            <w:vMerge/>
            <w:hideMark/>
          </w:tcPr>
          <w:p w14:paraId="605AAB76" w14:textId="77777777" w:rsidR="005C3A84" w:rsidRPr="003B4C46" w:rsidRDefault="005C3A84" w:rsidP="00A05687">
            <w:pPr>
              <w:rPr>
                <w:rFonts w:cstheme="minorHAnsi"/>
                <w:sz w:val="20"/>
                <w:szCs w:val="20"/>
              </w:rPr>
            </w:pPr>
          </w:p>
        </w:tc>
        <w:tc>
          <w:tcPr>
            <w:tcW w:w="1308" w:type="dxa"/>
            <w:vMerge/>
            <w:hideMark/>
          </w:tcPr>
          <w:p w14:paraId="1170BCB0" w14:textId="77777777" w:rsidR="005C3A84" w:rsidRPr="003B4C46" w:rsidRDefault="005C3A84" w:rsidP="00A05687">
            <w:pPr>
              <w:rPr>
                <w:rFonts w:cstheme="minorHAnsi"/>
                <w:sz w:val="20"/>
                <w:szCs w:val="20"/>
              </w:rPr>
            </w:pPr>
          </w:p>
        </w:tc>
        <w:tc>
          <w:tcPr>
            <w:tcW w:w="4716" w:type="dxa"/>
            <w:noWrap/>
            <w:hideMark/>
          </w:tcPr>
          <w:p w14:paraId="2D037837" w14:textId="77777777" w:rsidR="005C3A84" w:rsidRPr="003B4C46" w:rsidRDefault="005C3A84" w:rsidP="00A05687">
            <w:pPr>
              <w:rPr>
                <w:rFonts w:cstheme="minorHAnsi"/>
                <w:sz w:val="20"/>
                <w:szCs w:val="20"/>
              </w:rPr>
            </w:pPr>
            <w:r w:rsidRPr="003B4C46">
              <w:rPr>
                <w:rFonts w:cstheme="minorHAnsi"/>
                <w:sz w:val="20"/>
                <w:szCs w:val="20"/>
              </w:rPr>
              <w:t xml:space="preserve"> SSF+AFO vs. FSTF+AFO (after 4 weeks wear of solid AFO)</w:t>
            </w:r>
          </w:p>
        </w:tc>
        <w:tc>
          <w:tcPr>
            <w:tcW w:w="914" w:type="dxa"/>
            <w:hideMark/>
          </w:tcPr>
          <w:p w14:paraId="7927AC5F" w14:textId="77777777" w:rsidR="005C3A84" w:rsidRPr="003B4C46" w:rsidRDefault="005C3A84" w:rsidP="00A05687">
            <w:pPr>
              <w:rPr>
                <w:rFonts w:cstheme="minorHAnsi"/>
                <w:sz w:val="20"/>
                <w:szCs w:val="20"/>
              </w:rPr>
            </w:pPr>
            <w:r w:rsidRPr="003B4C46">
              <w:rPr>
                <w:rFonts w:cstheme="minorHAnsi"/>
                <w:sz w:val="20"/>
                <w:szCs w:val="20"/>
              </w:rPr>
              <w:t>84 (41)</w:t>
            </w:r>
          </w:p>
        </w:tc>
        <w:tc>
          <w:tcPr>
            <w:tcW w:w="1046" w:type="dxa"/>
            <w:hideMark/>
          </w:tcPr>
          <w:p w14:paraId="020CA2EA" w14:textId="77777777" w:rsidR="005C3A84" w:rsidRPr="003B4C46" w:rsidRDefault="005C3A84" w:rsidP="00A05687">
            <w:pPr>
              <w:rPr>
                <w:rFonts w:cstheme="minorHAnsi"/>
                <w:sz w:val="20"/>
                <w:szCs w:val="20"/>
              </w:rPr>
            </w:pPr>
          </w:p>
        </w:tc>
        <w:tc>
          <w:tcPr>
            <w:tcW w:w="3026" w:type="dxa"/>
            <w:vMerge/>
            <w:hideMark/>
          </w:tcPr>
          <w:p w14:paraId="39D29BC9" w14:textId="77777777" w:rsidR="005C3A84" w:rsidRPr="003B4C46" w:rsidRDefault="005C3A84" w:rsidP="00A05687">
            <w:pPr>
              <w:rPr>
                <w:rFonts w:cstheme="minorHAnsi"/>
                <w:sz w:val="20"/>
                <w:szCs w:val="20"/>
              </w:rPr>
            </w:pPr>
          </w:p>
        </w:tc>
      </w:tr>
      <w:tr w:rsidR="005C3A84" w:rsidRPr="00C05CFC" w14:paraId="325A56A3" w14:textId="77777777" w:rsidTr="003B4C46">
        <w:trPr>
          <w:trHeight w:val="673"/>
        </w:trPr>
        <w:tc>
          <w:tcPr>
            <w:tcW w:w="1529" w:type="dxa"/>
            <w:vMerge/>
            <w:hideMark/>
          </w:tcPr>
          <w:p w14:paraId="63D1BB2C" w14:textId="77777777" w:rsidR="005C3A84" w:rsidRPr="003B4C46" w:rsidRDefault="005C3A84" w:rsidP="00A05687">
            <w:pPr>
              <w:rPr>
                <w:rFonts w:cstheme="minorHAnsi"/>
                <w:sz w:val="20"/>
                <w:szCs w:val="20"/>
              </w:rPr>
            </w:pPr>
          </w:p>
        </w:tc>
        <w:tc>
          <w:tcPr>
            <w:tcW w:w="1411" w:type="dxa"/>
            <w:vMerge/>
            <w:hideMark/>
          </w:tcPr>
          <w:p w14:paraId="00066506" w14:textId="77777777" w:rsidR="005C3A84" w:rsidRPr="003B4C46" w:rsidRDefault="005C3A84" w:rsidP="00A05687">
            <w:pPr>
              <w:rPr>
                <w:rFonts w:cstheme="minorHAnsi"/>
                <w:sz w:val="20"/>
                <w:szCs w:val="20"/>
              </w:rPr>
            </w:pPr>
          </w:p>
        </w:tc>
        <w:tc>
          <w:tcPr>
            <w:tcW w:w="1308" w:type="dxa"/>
            <w:vMerge/>
            <w:hideMark/>
          </w:tcPr>
          <w:p w14:paraId="105E4916" w14:textId="77777777" w:rsidR="005C3A84" w:rsidRPr="003B4C46" w:rsidRDefault="005C3A84" w:rsidP="00A05687">
            <w:pPr>
              <w:rPr>
                <w:rFonts w:cstheme="minorHAnsi"/>
                <w:sz w:val="20"/>
                <w:szCs w:val="20"/>
              </w:rPr>
            </w:pPr>
          </w:p>
        </w:tc>
        <w:tc>
          <w:tcPr>
            <w:tcW w:w="4716" w:type="dxa"/>
            <w:noWrap/>
            <w:hideMark/>
          </w:tcPr>
          <w:p w14:paraId="0C26836C" w14:textId="77777777" w:rsidR="005C3A84" w:rsidRPr="003B4C46" w:rsidRDefault="005C3A84" w:rsidP="00A05687">
            <w:pPr>
              <w:rPr>
                <w:rFonts w:cstheme="minorHAnsi"/>
                <w:sz w:val="20"/>
                <w:szCs w:val="20"/>
              </w:rPr>
            </w:pPr>
            <w:r w:rsidRPr="003B4C46">
              <w:rPr>
                <w:rFonts w:cstheme="minorHAnsi"/>
                <w:sz w:val="20"/>
                <w:szCs w:val="20"/>
              </w:rPr>
              <w:t xml:space="preserve"> SSF vs. FSTF+AFO (after 4 weeks wear of solid AFO)</w:t>
            </w:r>
          </w:p>
        </w:tc>
        <w:tc>
          <w:tcPr>
            <w:tcW w:w="914" w:type="dxa"/>
            <w:hideMark/>
          </w:tcPr>
          <w:p w14:paraId="3C8C90BB" w14:textId="77777777" w:rsidR="005C3A84" w:rsidRPr="003B4C46" w:rsidRDefault="005C3A84" w:rsidP="00A05687">
            <w:pPr>
              <w:rPr>
                <w:rFonts w:cstheme="minorHAnsi"/>
                <w:sz w:val="20"/>
                <w:szCs w:val="20"/>
              </w:rPr>
            </w:pPr>
            <w:r w:rsidRPr="003B4C46">
              <w:rPr>
                <w:rFonts w:cstheme="minorHAnsi"/>
                <w:sz w:val="20"/>
                <w:szCs w:val="20"/>
              </w:rPr>
              <w:t>98 (47)</w:t>
            </w:r>
          </w:p>
        </w:tc>
        <w:tc>
          <w:tcPr>
            <w:tcW w:w="1046" w:type="dxa"/>
            <w:hideMark/>
          </w:tcPr>
          <w:p w14:paraId="77993D0D" w14:textId="77777777" w:rsidR="005C3A84" w:rsidRPr="003B4C46" w:rsidRDefault="005C3A84" w:rsidP="00A05687">
            <w:pPr>
              <w:rPr>
                <w:rFonts w:cstheme="minorHAnsi"/>
                <w:sz w:val="20"/>
                <w:szCs w:val="20"/>
              </w:rPr>
            </w:pPr>
          </w:p>
        </w:tc>
        <w:tc>
          <w:tcPr>
            <w:tcW w:w="3026" w:type="dxa"/>
            <w:vMerge/>
            <w:hideMark/>
          </w:tcPr>
          <w:p w14:paraId="4CC811A9" w14:textId="77777777" w:rsidR="005C3A84" w:rsidRPr="003B4C46" w:rsidRDefault="005C3A84" w:rsidP="00A05687">
            <w:pPr>
              <w:rPr>
                <w:rFonts w:cstheme="minorHAnsi"/>
                <w:sz w:val="20"/>
                <w:szCs w:val="20"/>
              </w:rPr>
            </w:pPr>
          </w:p>
        </w:tc>
      </w:tr>
      <w:tr w:rsidR="005C3A84" w:rsidRPr="00C05CFC" w14:paraId="69BD5E10" w14:textId="77777777" w:rsidTr="003B4C46">
        <w:trPr>
          <w:trHeight w:val="320"/>
        </w:trPr>
        <w:tc>
          <w:tcPr>
            <w:tcW w:w="1529" w:type="dxa"/>
            <w:vMerge/>
            <w:hideMark/>
          </w:tcPr>
          <w:p w14:paraId="4EBA87AD" w14:textId="77777777" w:rsidR="005C3A84" w:rsidRPr="003B4C46" w:rsidRDefault="005C3A84" w:rsidP="00A05687">
            <w:pPr>
              <w:rPr>
                <w:rFonts w:cstheme="minorHAnsi"/>
                <w:sz w:val="20"/>
                <w:szCs w:val="20"/>
              </w:rPr>
            </w:pPr>
          </w:p>
        </w:tc>
        <w:tc>
          <w:tcPr>
            <w:tcW w:w="1411" w:type="dxa"/>
            <w:vMerge/>
            <w:hideMark/>
          </w:tcPr>
          <w:p w14:paraId="64F3D73B" w14:textId="77777777" w:rsidR="005C3A84" w:rsidRPr="003B4C46" w:rsidRDefault="005C3A84" w:rsidP="00A05687">
            <w:pPr>
              <w:rPr>
                <w:rFonts w:cstheme="minorHAnsi"/>
                <w:sz w:val="20"/>
                <w:szCs w:val="20"/>
              </w:rPr>
            </w:pPr>
          </w:p>
        </w:tc>
        <w:tc>
          <w:tcPr>
            <w:tcW w:w="1308" w:type="dxa"/>
            <w:vMerge/>
            <w:hideMark/>
          </w:tcPr>
          <w:p w14:paraId="7994D509" w14:textId="77777777" w:rsidR="005C3A84" w:rsidRPr="003B4C46" w:rsidRDefault="005C3A84" w:rsidP="00A05687">
            <w:pPr>
              <w:rPr>
                <w:rFonts w:cstheme="minorHAnsi"/>
                <w:sz w:val="20"/>
                <w:szCs w:val="20"/>
              </w:rPr>
            </w:pPr>
          </w:p>
        </w:tc>
        <w:tc>
          <w:tcPr>
            <w:tcW w:w="4716" w:type="dxa"/>
            <w:noWrap/>
            <w:hideMark/>
          </w:tcPr>
          <w:p w14:paraId="5DBDBBF8" w14:textId="77777777" w:rsidR="005C3A84" w:rsidRPr="003B4C46" w:rsidRDefault="005C3A84" w:rsidP="00A05687">
            <w:pPr>
              <w:rPr>
                <w:rFonts w:cstheme="minorHAnsi"/>
                <w:sz w:val="20"/>
                <w:szCs w:val="20"/>
              </w:rPr>
            </w:pPr>
            <w:r w:rsidRPr="003B4C46">
              <w:rPr>
                <w:rFonts w:cstheme="minorHAnsi"/>
                <w:sz w:val="20"/>
                <w:szCs w:val="20"/>
              </w:rPr>
              <w:t xml:space="preserve"> SSF vs. SSF+AFO (after 4 weeks wear of FSTF+AFO)</w:t>
            </w:r>
          </w:p>
        </w:tc>
        <w:tc>
          <w:tcPr>
            <w:tcW w:w="914" w:type="dxa"/>
            <w:hideMark/>
          </w:tcPr>
          <w:p w14:paraId="52E1031E"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hideMark/>
          </w:tcPr>
          <w:p w14:paraId="1D417090" w14:textId="77777777" w:rsidR="005C3A84" w:rsidRPr="003B4C46" w:rsidRDefault="005C3A84" w:rsidP="00A05687">
            <w:pPr>
              <w:rPr>
                <w:rFonts w:cstheme="minorHAnsi"/>
                <w:sz w:val="20"/>
                <w:szCs w:val="20"/>
              </w:rPr>
            </w:pPr>
            <w:r w:rsidRPr="003B4C46">
              <w:rPr>
                <w:rFonts w:eastAsia="Apple Symbols" w:cstheme="minorHAnsi"/>
                <w:sz w:val="20"/>
                <w:szCs w:val="20"/>
              </w:rPr>
              <w:t>﹣</w:t>
            </w:r>
            <w:r w:rsidRPr="003B4C46">
              <w:rPr>
                <w:rFonts w:cstheme="minorHAnsi"/>
                <w:sz w:val="20"/>
                <w:szCs w:val="20"/>
              </w:rPr>
              <w:t>8 (7)</w:t>
            </w:r>
          </w:p>
        </w:tc>
        <w:tc>
          <w:tcPr>
            <w:tcW w:w="3026" w:type="dxa"/>
            <w:vMerge/>
            <w:hideMark/>
          </w:tcPr>
          <w:p w14:paraId="728815E8" w14:textId="77777777" w:rsidR="005C3A84" w:rsidRPr="003B4C46" w:rsidRDefault="005C3A84" w:rsidP="00A05687">
            <w:pPr>
              <w:rPr>
                <w:rFonts w:cstheme="minorHAnsi"/>
                <w:sz w:val="20"/>
                <w:szCs w:val="20"/>
              </w:rPr>
            </w:pPr>
          </w:p>
        </w:tc>
      </w:tr>
      <w:tr w:rsidR="005C3A84" w:rsidRPr="00C05CFC" w14:paraId="1BF7596D" w14:textId="77777777" w:rsidTr="003B4C46">
        <w:trPr>
          <w:trHeight w:val="320"/>
        </w:trPr>
        <w:tc>
          <w:tcPr>
            <w:tcW w:w="1529" w:type="dxa"/>
            <w:vMerge/>
            <w:hideMark/>
          </w:tcPr>
          <w:p w14:paraId="20CE8486" w14:textId="77777777" w:rsidR="005C3A84" w:rsidRPr="003B4C46" w:rsidRDefault="005C3A84" w:rsidP="00A05687">
            <w:pPr>
              <w:rPr>
                <w:rFonts w:cstheme="minorHAnsi"/>
                <w:sz w:val="20"/>
                <w:szCs w:val="20"/>
              </w:rPr>
            </w:pPr>
          </w:p>
        </w:tc>
        <w:tc>
          <w:tcPr>
            <w:tcW w:w="1411" w:type="dxa"/>
            <w:vMerge/>
            <w:hideMark/>
          </w:tcPr>
          <w:p w14:paraId="2DBED40F" w14:textId="77777777" w:rsidR="005C3A84" w:rsidRPr="003B4C46" w:rsidRDefault="005C3A84" w:rsidP="00A05687">
            <w:pPr>
              <w:rPr>
                <w:rFonts w:cstheme="minorHAnsi"/>
                <w:sz w:val="20"/>
                <w:szCs w:val="20"/>
              </w:rPr>
            </w:pPr>
          </w:p>
        </w:tc>
        <w:tc>
          <w:tcPr>
            <w:tcW w:w="1308" w:type="dxa"/>
            <w:vMerge/>
            <w:hideMark/>
          </w:tcPr>
          <w:p w14:paraId="0CDA12F4" w14:textId="77777777" w:rsidR="005C3A84" w:rsidRPr="003B4C46" w:rsidRDefault="005C3A84" w:rsidP="00A05687">
            <w:pPr>
              <w:rPr>
                <w:rFonts w:cstheme="minorHAnsi"/>
                <w:sz w:val="20"/>
                <w:szCs w:val="20"/>
              </w:rPr>
            </w:pPr>
          </w:p>
        </w:tc>
        <w:tc>
          <w:tcPr>
            <w:tcW w:w="4716" w:type="dxa"/>
            <w:noWrap/>
            <w:hideMark/>
          </w:tcPr>
          <w:p w14:paraId="2515C367" w14:textId="77777777" w:rsidR="005C3A84" w:rsidRPr="003B4C46" w:rsidRDefault="005C3A84" w:rsidP="00A05687">
            <w:pPr>
              <w:rPr>
                <w:rFonts w:cstheme="minorHAnsi"/>
                <w:sz w:val="20"/>
                <w:szCs w:val="20"/>
              </w:rPr>
            </w:pPr>
            <w:r w:rsidRPr="003B4C46">
              <w:rPr>
                <w:rFonts w:cstheme="minorHAnsi"/>
                <w:sz w:val="20"/>
                <w:szCs w:val="20"/>
              </w:rPr>
              <w:t xml:space="preserve"> SSF+AFO vs. FSTF+AFO (after 4 weeks wear of FSTF+AFO)</w:t>
            </w:r>
          </w:p>
        </w:tc>
        <w:tc>
          <w:tcPr>
            <w:tcW w:w="914" w:type="dxa"/>
            <w:hideMark/>
          </w:tcPr>
          <w:p w14:paraId="4EF61910"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hideMark/>
          </w:tcPr>
          <w:p w14:paraId="522C6210" w14:textId="77777777" w:rsidR="005C3A84" w:rsidRPr="003B4C46" w:rsidRDefault="005C3A84" w:rsidP="00A05687">
            <w:pPr>
              <w:rPr>
                <w:rFonts w:cstheme="minorHAnsi"/>
                <w:sz w:val="20"/>
                <w:szCs w:val="20"/>
              </w:rPr>
            </w:pPr>
            <w:r w:rsidRPr="003B4C46">
              <w:rPr>
                <w:rFonts w:cstheme="minorHAnsi"/>
                <w:sz w:val="20"/>
                <w:szCs w:val="20"/>
              </w:rPr>
              <w:t>101 (25)</w:t>
            </w:r>
          </w:p>
        </w:tc>
        <w:tc>
          <w:tcPr>
            <w:tcW w:w="3026" w:type="dxa"/>
            <w:vMerge/>
            <w:hideMark/>
          </w:tcPr>
          <w:p w14:paraId="0BBAE532" w14:textId="77777777" w:rsidR="005C3A84" w:rsidRPr="003B4C46" w:rsidRDefault="005C3A84" w:rsidP="00A05687">
            <w:pPr>
              <w:rPr>
                <w:rFonts w:cstheme="minorHAnsi"/>
                <w:sz w:val="20"/>
                <w:szCs w:val="20"/>
              </w:rPr>
            </w:pPr>
          </w:p>
        </w:tc>
      </w:tr>
      <w:tr w:rsidR="005C3A84" w:rsidRPr="00C05CFC" w14:paraId="43084A3F" w14:textId="77777777" w:rsidTr="003B4C46">
        <w:trPr>
          <w:trHeight w:val="340"/>
        </w:trPr>
        <w:tc>
          <w:tcPr>
            <w:tcW w:w="1529" w:type="dxa"/>
            <w:vMerge/>
            <w:tcBorders>
              <w:bottom w:val="single" w:sz="12" w:space="0" w:color="auto"/>
            </w:tcBorders>
            <w:hideMark/>
          </w:tcPr>
          <w:p w14:paraId="7B2E6F27" w14:textId="77777777" w:rsidR="005C3A84" w:rsidRPr="003B4C46" w:rsidRDefault="005C3A84" w:rsidP="00A05687">
            <w:pPr>
              <w:rPr>
                <w:rFonts w:cstheme="minorHAnsi"/>
                <w:sz w:val="20"/>
                <w:szCs w:val="20"/>
              </w:rPr>
            </w:pPr>
          </w:p>
        </w:tc>
        <w:tc>
          <w:tcPr>
            <w:tcW w:w="1411" w:type="dxa"/>
            <w:vMerge/>
            <w:tcBorders>
              <w:bottom w:val="single" w:sz="12" w:space="0" w:color="auto"/>
            </w:tcBorders>
            <w:hideMark/>
          </w:tcPr>
          <w:p w14:paraId="3F6B3317" w14:textId="77777777" w:rsidR="005C3A84" w:rsidRPr="003B4C46" w:rsidRDefault="005C3A84" w:rsidP="00A05687">
            <w:pPr>
              <w:rPr>
                <w:rFonts w:cstheme="minorHAnsi"/>
                <w:sz w:val="20"/>
                <w:szCs w:val="20"/>
              </w:rPr>
            </w:pPr>
          </w:p>
        </w:tc>
        <w:tc>
          <w:tcPr>
            <w:tcW w:w="1308" w:type="dxa"/>
            <w:vMerge/>
            <w:tcBorders>
              <w:bottom w:val="single" w:sz="12" w:space="0" w:color="auto"/>
            </w:tcBorders>
            <w:hideMark/>
          </w:tcPr>
          <w:p w14:paraId="0E93C004" w14:textId="77777777" w:rsidR="005C3A84" w:rsidRPr="003B4C46" w:rsidRDefault="005C3A84" w:rsidP="00A05687">
            <w:pPr>
              <w:rPr>
                <w:rFonts w:cstheme="minorHAnsi"/>
                <w:sz w:val="20"/>
                <w:szCs w:val="20"/>
              </w:rPr>
            </w:pPr>
          </w:p>
        </w:tc>
        <w:tc>
          <w:tcPr>
            <w:tcW w:w="4716" w:type="dxa"/>
            <w:tcBorders>
              <w:bottom w:val="single" w:sz="12" w:space="0" w:color="auto"/>
            </w:tcBorders>
            <w:noWrap/>
            <w:hideMark/>
          </w:tcPr>
          <w:p w14:paraId="553A17F1" w14:textId="77777777" w:rsidR="005C3A84" w:rsidRPr="003B4C46" w:rsidRDefault="005C3A84" w:rsidP="00A05687">
            <w:pPr>
              <w:rPr>
                <w:rFonts w:cstheme="minorHAnsi"/>
                <w:sz w:val="20"/>
                <w:szCs w:val="20"/>
              </w:rPr>
            </w:pPr>
            <w:r w:rsidRPr="003B4C46">
              <w:rPr>
                <w:rFonts w:cstheme="minorHAnsi"/>
                <w:sz w:val="20"/>
                <w:szCs w:val="20"/>
              </w:rPr>
              <w:t xml:space="preserve"> SSF vs. FSTF+AFO (after 4 weeks wear of FSTF+AFO)</w:t>
            </w:r>
          </w:p>
        </w:tc>
        <w:tc>
          <w:tcPr>
            <w:tcW w:w="914" w:type="dxa"/>
            <w:tcBorders>
              <w:bottom w:val="single" w:sz="12" w:space="0" w:color="auto"/>
            </w:tcBorders>
            <w:hideMark/>
          </w:tcPr>
          <w:p w14:paraId="30B56520" w14:textId="77777777" w:rsidR="005C3A84" w:rsidRPr="003B4C46" w:rsidRDefault="005C3A84" w:rsidP="00A05687">
            <w:pPr>
              <w:rPr>
                <w:rFonts w:cstheme="minorHAnsi"/>
                <w:sz w:val="20"/>
                <w:szCs w:val="20"/>
              </w:rPr>
            </w:pPr>
            <w:r w:rsidRPr="003B4C46">
              <w:rPr>
                <w:rFonts w:cstheme="minorHAnsi"/>
                <w:sz w:val="20"/>
                <w:szCs w:val="20"/>
              </w:rPr>
              <w:t> </w:t>
            </w:r>
          </w:p>
        </w:tc>
        <w:tc>
          <w:tcPr>
            <w:tcW w:w="1046" w:type="dxa"/>
            <w:tcBorders>
              <w:bottom w:val="single" w:sz="12" w:space="0" w:color="auto"/>
            </w:tcBorders>
            <w:hideMark/>
          </w:tcPr>
          <w:p w14:paraId="39F537AB" w14:textId="77777777" w:rsidR="005C3A84" w:rsidRPr="003B4C46" w:rsidRDefault="005C3A84" w:rsidP="00A05687">
            <w:pPr>
              <w:rPr>
                <w:rFonts w:cstheme="minorHAnsi"/>
                <w:sz w:val="20"/>
                <w:szCs w:val="20"/>
              </w:rPr>
            </w:pPr>
            <w:r w:rsidRPr="003B4C46">
              <w:rPr>
                <w:rFonts w:cstheme="minorHAnsi"/>
                <w:sz w:val="20"/>
                <w:szCs w:val="20"/>
              </w:rPr>
              <w:t>93 (33)</w:t>
            </w:r>
          </w:p>
        </w:tc>
        <w:tc>
          <w:tcPr>
            <w:tcW w:w="3026" w:type="dxa"/>
            <w:vMerge/>
            <w:tcBorders>
              <w:bottom w:val="single" w:sz="12" w:space="0" w:color="auto"/>
            </w:tcBorders>
            <w:hideMark/>
          </w:tcPr>
          <w:p w14:paraId="0F657A0F" w14:textId="77777777" w:rsidR="005C3A84" w:rsidRPr="003B4C46" w:rsidRDefault="005C3A84" w:rsidP="00A05687">
            <w:pPr>
              <w:rPr>
                <w:rFonts w:cstheme="minorHAnsi"/>
                <w:sz w:val="20"/>
                <w:szCs w:val="20"/>
              </w:rPr>
            </w:pPr>
          </w:p>
        </w:tc>
      </w:tr>
    </w:tbl>
    <w:p w14:paraId="2A33C9CF" w14:textId="77777777" w:rsidR="0091742F" w:rsidRDefault="0091742F" w:rsidP="00D81E0D"/>
    <w:p w14:paraId="713CEC7E" w14:textId="6A3C6677" w:rsidR="002F306A" w:rsidRPr="009434DC" w:rsidRDefault="00E50B92" w:rsidP="00D81E0D">
      <w:r>
        <w:t xml:space="preserve">Table 3-4 </w:t>
      </w:r>
      <w:r w:rsidRPr="004201C4">
        <w:t xml:space="preserve">Outcome measures </w:t>
      </w:r>
      <w:r w:rsidR="009434DC">
        <w:t>b</w:t>
      </w:r>
      <w:r w:rsidR="009434DC" w:rsidRPr="004201C4">
        <w:t>iomechanical</w:t>
      </w:r>
      <w:r w:rsidR="009434DC">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1B7C12" w:rsidRPr="00C05CFC" w14:paraId="05D50C9B" w14:textId="77777777" w:rsidTr="00A05687">
        <w:trPr>
          <w:trHeight w:val="936"/>
        </w:trPr>
        <w:tc>
          <w:tcPr>
            <w:tcW w:w="1566" w:type="dxa"/>
            <w:tcBorders>
              <w:top w:val="single" w:sz="12" w:space="0" w:color="auto"/>
              <w:bottom w:val="single" w:sz="12" w:space="0" w:color="auto"/>
            </w:tcBorders>
            <w:hideMark/>
          </w:tcPr>
          <w:p w14:paraId="73C44236" w14:textId="77777777" w:rsidR="001B7C12" w:rsidRPr="00C05CFC" w:rsidRDefault="001B7C12" w:rsidP="00A05687">
            <w:pPr>
              <w:rPr>
                <w:rFonts w:cstheme="minorHAnsi"/>
                <w:b/>
                <w:bCs/>
                <w:sz w:val="22"/>
                <w:szCs w:val="22"/>
              </w:rPr>
            </w:pPr>
            <w:r w:rsidRPr="00C05CFC">
              <w:rPr>
                <w:rFonts w:cstheme="minorHAnsi"/>
                <w:b/>
                <w:bCs/>
                <w:sz w:val="22"/>
                <w:szCs w:val="22"/>
              </w:rPr>
              <w:t xml:space="preserve">Outcome </w:t>
            </w:r>
          </w:p>
          <w:p w14:paraId="4B2D06E1" w14:textId="77777777" w:rsidR="001B7C12" w:rsidRPr="00C05CFC" w:rsidRDefault="001B7C12"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196DC9EC" w14:textId="77777777" w:rsidR="001B7C12" w:rsidRPr="00C05CFC" w:rsidRDefault="001B7C12" w:rsidP="00A05687">
            <w:pPr>
              <w:rPr>
                <w:rFonts w:cstheme="minorHAnsi"/>
                <w:b/>
                <w:bCs/>
                <w:sz w:val="22"/>
                <w:szCs w:val="22"/>
              </w:rPr>
            </w:pPr>
            <w:r w:rsidRPr="00C05CFC">
              <w:rPr>
                <w:rFonts w:cstheme="minorHAnsi"/>
                <w:b/>
                <w:bCs/>
                <w:sz w:val="22"/>
                <w:szCs w:val="22"/>
              </w:rPr>
              <w:t>Study</w:t>
            </w:r>
          </w:p>
          <w:p w14:paraId="23E81098" w14:textId="77777777" w:rsidR="001B7C12" w:rsidRPr="00C05CFC" w:rsidRDefault="001B7C12"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18D150FE" w14:textId="77777777" w:rsidR="001B7C12" w:rsidRPr="00C05CFC" w:rsidRDefault="001B7C12" w:rsidP="00A05687">
            <w:pPr>
              <w:rPr>
                <w:rFonts w:cstheme="minorHAnsi"/>
                <w:b/>
                <w:bCs/>
                <w:sz w:val="22"/>
                <w:szCs w:val="22"/>
              </w:rPr>
            </w:pPr>
            <w:r w:rsidRPr="00C05CFC">
              <w:rPr>
                <w:rFonts w:cstheme="minorHAnsi"/>
                <w:b/>
                <w:bCs/>
                <w:sz w:val="22"/>
                <w:szCs w:val="22"/>
              </w:rPr>
              <w:t>Condition</w:t>
            </w:r>
          </w:p>
          <w:p w14:paraId="311CD579" w14:textId="77777777" w:rsidR="001B7C12" w:rsidRPr="00C05CFC" w:rsidRDefault="001B7C12"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3A365B73" w14:textId="77777777" w:rsidR="001B7C12" w:rsidRPr="00C05CFC" w:rsidRDefault="001B7C12" w:rsidP="00A05687">
            <w:pPr>
              <w:rPr>
                <w:rFonts w:cstheme="minorHAnsi"/>
                <w:b/>
                <w:bCs/>
                <w:sz w:val="22"/>
                <w:szCs w:val="22"/>
              </w:rPr>
            </w:pPr>
            <w:r w:rsidRPr="00C05CFC">
              <w:rPr>
                <w:rFonts w:cstheme="minorHAnsi"/>
                <w:b/>
                <w:bCs/>
                <w:sz w:val="22"/>
                <w:szCs w:val="22"/>
              </w:rPr>
              <w:t xml:space="preserve">Group </w:t>
            </w:r>
          </w:p>
          <w:p w14:paraId="525F121C" w14:textId="77777777" w:rsidR="001B7C12" w:rsidRPr="00C05CFC" w:rsidRDefault="001B7C12"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24469304" w14:textId="77777777" w:rsidR="001B7C12" w:rsidRPr="00C05CFC" w:rsidRDefault="001B7C12" w:rsidP="00A05687">
            <w:pPr>
              <w:rPr>
                <w:rFonts w:cstheme="minorHAnsi"/>
                <w:b/>
                <w:bCs/>
                <w:sz w:val="22"/>
                <w:szCs w:val="22"/>
              </w:rPr>
            </w:pPr>
            <w:r w:rsidRPr="00C05CFC">
              <w:rPr>
                <w:rFonts w:cstheme="minorHAnsi"/>
                <w:b/>
                <w:bCs/>
                <w:sz w:val="22"/>
                <w:szCs w:val="22"/>
              </w:rPr>
              <w:t>Baseline</w:t>
            </w:r>
          </w:p>
          <w:p w14:paraId="4282C7EF" w14:textId="77777777" w:rsidR="001B7C12" w:rsidRPr="00C05CFC" w:rsidRDefault="001B7C12" w:rsidP="00A05687">
            <w:pPr>
              <w:rPr>
                <w:rFonts w:cstheme="minorHAnsi"/>
                <w:b/>
                <w:bCs/>
                <w:sz w:val="22"/>
                <w:szCs w:val="22"/>
              </w:rPr>
            </w:pPr>
            <w:r w:rsidRPr="00C05CFC">
              <w:rPr>
                <w:rFonts w:cstheme="minorHAnsi"/>
                <w:b/>
                <w:bCs/>
                <w:sz w:val="22"/>
                <w:szCs w:val="22"/>
              </w:rPr>
              <w:t xml:space="preserve"> Mean </w:t>
            </w:r>
          </w:p>
          <w:p w14:paraId="2E3D009B" w14:textId="77777777" w:rsidR="001B7C12" w:rsidRPr="00C05CFC" w:rsidRDefault="001B7C12"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754CF98C" w14:textId="77777777" w:rsidR="001B7C12" w:rsidRPr="00C05CFC" w:rsidRDefault="001B7C12" w:rsidP="00A05687">
            <w:pPr>
              <w:rPr>
                <w:rFonts w:cstheme="minorHAnsi"/>
                <w:b/>
                <w:bCs/>
                <w:sz w:val="22"/>
                <w:szCs w:val="22"/>
              </w:rPr>
            </w:pPr>
            <w:r w:rsidRPr="00C05CFC">
              <w:rPr>
                <w:rFonts w:cstheme="minorHAnsi"/>
                <w:b/>
                <w:bCs/>
                <w:sz w:val="22"/>
                <w:szCs w:val="22"/>
              </w:rPr>
              <w:t>Final</w:t>
            </w:r>
          </w:p>
          <w:p w14:paraId="250E5564" w14:textId="77777777" w:rsidR="001B7C12" w:rsidRPr="00C05CFC" w:rsidRDefault="001B7C12" w:rsidP="00A05687">
            <w:pPr>
              <w:rPr>
                <w:rFonts w:cstheme="minorHAnsi"/>
                <w:b/>
                <w:bCs/>
                <w:sz w:val="22"/>
                <w:szCs w:val="22"/>
              </w:rPr>
            </w:pPr>
            <w:r w:rsidRPr="00C05CFC">
              <w:rPr>
                <w:rFonts w:cstheme="minorHAnsi"/>
                <w:b/>
                <w:bCs/>
                <w:sz w:val="22"/>
                <w:szCs w:val="22"/>
              </w:rPr>
              <w:t xml:space="preserve">Mean </w:t>
            </w:r>
          </w:p>
          <w:p w14:paraId="31EE959A" w14:textId="77777777" w:rsidR="001B7C12" w:rsidRPr="00C05CFC" w:rsidRDefault="001B7C12"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28EDF83C" w14:textId="77777777" w:rsidR="001B7C12" w:rsidRPr="00C05CFC" w:rsidRDefault="001B7C12" w:rsidP="00A05687">
            <w:pPr>
              <w:rPr>
                <w:rFonts w:cstheme="minorHAnsi"/>
                <w:b/>
                <w:bCs/>
                <w:sz w:val="22"/>
                <w:szCs w:val="22"/>
              </w:rPr>
            </w:pPr>
            <w:r w:rsidRPr="00C05CFC">
              <w:rPr>
                <w:rFonts w:cstheme="minorHAnsi"/>
                <w:b/>
                <w:bCs/>
                <w:sz w:val="22"/>
                <w:szCs w:val="22"/>
              </w:rPr>
              <w:t>Statistical Result</w:t>
            </w:r>
          </w:p>
          <w:p w14:paraId="4C58CD9E" w14:textId="77777777" w:rsidR="001B7C12" w:rsidRPr="00C05CFC" w:rsidRDefault="001B7C12" w:rsidP="00A05687">
            <w:pPr>
              <w:rPr>
                <w:rFonts w:cstheme="minorHAnsi"/>
                <w:b/>
                <w:bCs/>
                <w:sz w:val="22"/>
                <w:szCs w:val="22"/>
              </w:rPr>
            </w:pPr>
            <w:r w:rsidRPr="00C05CFC">
              <w:rPr>
                <w:rFonts w:cstheme="minorHAnsi"/>
                <w:b/>
                <w:bCs/>
                <w:sz w:val="22"/>
                <w:szCs w:val="22"/>
              </w:rPr>
              <w:t>(Significant values given in bold)</w:t>
            </w:r>
          </w:p>
        </w:tc>
      </w:tr>
      <w:tr w:rsidR="001B7C12" w:rsidRPr="00C05CFC" w14:paraId="3A1CDB62"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5951407E" w14:textId="77777777" w:rsidR="001B7C12" w:rsidRPr="00C05CFC" w:rsidRDefault="001B7C12" w:rsidP="00A05687">
            <w:pPr>
              <w:jc w:val="center"/>
              <w:rPr>
                <w:rFonts w:cstheme="minorHAnsi"/>
                <w:b/>
                <w:bCs/>
                <w:sz w:val="22"/>
                <w:szCs w:val="22"/>
              </w:rPr>
            </w:pPr>
            <w:r w:rsidRPr="00C05CFC">
              <w:rPr>
                <w:rFonts w:cstheme="minorHAnsi"/>
                <w:b/>
                <w:bCs/>
                <w:sz w:val="22"/>
                <w:szCs w:val="22"/>
              </w:rPr>
              <w:t>Functional Stability Therapeutic Footwear</w:t>
            </w:r>
          </w:p>
          <w:p w14:paraId="1D2405BB" w14:textId="77777777" w:rsidR="001B7C12" w:rsidRPr="00C05CFC" w:rsidRDefault="001B7C12" w:rsidP="00A05687">
            <w:pPr>
              <w:jc w:val="center"/>
              <w:rPr>
                <w:rFonts w:cstheme="minorHAnsi"/>
                <w:b/>
                <w:bCs/>
                <w:sz w:val="22"/>
                <w:szCs w:val="22"/>
              </w:rPr>
            </w:pPr>
          </w:p>
          <w:p w14:paraId="09FC9640" w14:textId="77777777" w:rsidR="001B7C12" w:rsidRPr="00C05CFC" w:rsidRDefault="001B7C12" w:rsidP="00A05687">
            <w:pPr>
              <w:rPr>
                <w:rFonts w:cstheme="minorHAnsi"/>
                <w:b/>
                <w:bCs/>
                <w:sz w:val="22"/>
                <w:szCs w:val="22"/>
              </w:rPr>
            </w:pPr>
          </w:p>
        </w:tc>
      </w:tr>
      <w:tr w:rsidR="001B7C12" w:rsidRPr="00C05CFC" w14:paraId="541679B9" w14:textId="77777777" w:rsidTr="00A05687">
        <w:trPr>
          <w:trHeight w:val="340"/>
        </w:trPr>
        <w:tc>
          <w:tcPr>
            <w:tcW w:w="13950" w:type="dxa"/>
            <w:gridSpan w:val="7"/>
            <w:tcBorders>
              <w:top w:val="double" w:sz="4" w:space="0" w:color="auto"/>
              <w:bottom w:val="double" w:sz="4" w:space="0" w:color="auto"/>
            </w:tcBorders>
            <w:hideMark/>
          </w:tcPr>
          <w:p w14:paraId="0019190B" w14:textId="77777777" w:rsidR="001B7C12" w:rsidRPr="00C05CFC" w:rsidRDefault="001B7C12" w:rsidP="00A05687">
            <w:pPr>
              <w:rPr>
                <w:rFonts w:cstheme="minorHAnsi"/>
                <w:b/>
                <w:bCs/>
                <w:sz w:val="22"/>
                <w:szCs w:val="22"/>
              </w:rPr>
            </w:pPr>
            <w:r w:rsidRPr="00C05CFC">
              <w:rPr>
                <w:rFonts w:cstheme="minorHAnsi"/>
                <w:b/>
                <w:bCs/>
                <w:sz w:val="22"/>
                <w:szCs w:val="22"/>
              </w:rPr>
              <w:t>Spatiotemporal</w:t>
            </w:r>
          </w:p>
          <w:p w14:paraId="5DE277B0" w14:textId="77777777" w:rsidR="001B7C12" w:rsidRPr="00C05CFC" w:rsidRDefault="001B7C12" w:rsidP="00A05687">
            <w:pPr>
              <w:rPr>
                <w:rFonts w:cstheme="minorHAnsi"/>
                <w:b/>
                <w:bCs/>
                <w:sz w:val="22"/>
                <w:szCs w:val="22"/>
              </w:rPr>
            </w:pPr>
          </w:p>
        </w:tc>
      </w:tr>
      <w:tr w:rsidR="001B7C12" w:rsidRPr="00C05CFC" w14:paraId="5510B417" w14:textId="77777777" w:rsidTr="00A05687">
        <w:trPr>
          <w:trHeight w:val="1040"/>
        </w:trPr>
        <w:tc>
          <w:tcPr>
            <w:tcW w:w="1566" w:type="dxa"/>
            <w:vMerge w:val="restart"/>
            <w:tcBorders>
              <w:top w:val="double" w:sz="4" w:space="0" w:color="auto"/>
            </w:tcBorders>
            <w:hideMark/>
          </w:tcPr>
          <w:p w14:paraId="7D488D10" w14:textId="77777777" w:rsidR="001B7C12" w:rsidRPr="00C05CFC" w:rsidRDefault="001B7C12" w:rsidP="00A05687">
            <w:pPr>
              <w:rPr>
                <w:rFonts w:cstheme="minorHAnsi"/>
                <w:b/>
                <w:bCs/>
                <w:sz w:val="22"/>
                <w:szCs w:val="22"/>
              </w:rPr>
            </w:pPr>
            <w:r w:rsidRPr="00C05CFC">
              <w:rPr>
                <w:rFonts w:cstheme="minorHAnsi"/>
                <w:b/>
                <w:bCs/>
                <w:sz w:val="22"/>
                <w:szCs w:val="22"/>
              </w:rPr>
              <w:t>Step length (cm)</w:t>
            </w:r>
          </w:p>
          <w:p w14:paraId="63589D5D" w14:textId="77777777" w:rsidR="001B7C12" w:rsidRPr="00C05CFC" w:rsidRDefault="001B7C12" w:rsidP="00A05687">
            <w:pPr>
              <w:rPr>
                <w:rFonts w:cstheme="minorHAnsi"/>
                <w:sz w:val="22"/>
                <w:szCs w:val="22"/>
              </w:rPr>
            </w:pPr>
            <w:r w:rsidRPr="00C05CFC">
              <w:rPr>
                <w:rFonts w:cstheme="minorHAnsi"/>
                <w:sz w:val="22"/>
                <w:szCs w:val="22"/>
              </w:rPr>
              <w:t> </w:t>
            </w:r>
          </w:p>
          <w:p w14:paraId="5999F10B" w14:textId="77777777" w:rsidR="001B7C12" w:rsidRPr="00C05CFC" w:rsidRDefault="001B7C12" w:rsidP="00A05687">
            <w:pPr>
              <w:rPr>
                <w:rFonts w:cstheme="minorHAnsi"/>
                <w:sz w:val="22"/>
                <w:szCs w:val="22"/>
              </w:rPr>
            </w:pPr>
            <w:r w:rsidRPr="00C05CFC">
              <w:rPr>
                <w:rFonts w:cstheme="minorHAnsi"/>
                <w:sz w:val="22"/>
                <w:szCs w:val="22"/>
              </w:rPr>
              <w:t> </w:t>
            </w:r>
          </w:p>
          <w:p w14:paraId="01C1214B" w14:textId="77777777" w:rsidR="001B7C12" w:rsidRPr="00C05CFC" w:rsidRDefault="001B7C12" w:rsidP="00A05687">
            <w:pPr>
              <w:rPr>
                <w:rFonts w:cstheme="minorHAnsi"/>
                <w:sz w:val="22"/>
                <w:szCs w:val="22"/>
              </w:rPr>
            </w:pPr>
            <w:r w:rsidRPr="00C05CFC">
              <w:rPr>
                <w:rFonts w:cstheme="minorHAnsi"/>
                <w:sz w:val="22"/>
                <w:szCs w:val="22"/>
              </w:rPr>
              <w:t> </w:t>
            </w:r>
          </w:p>
          <w:p w14:paraId="6926FC1B" w14:textId="77777777" w:rsidR="001B7C12" w:rsidRPr="00C05CFC" w:rsidRDefault="001B7C12" w:rsidP="00A05687">
            <w:pPr>
              <w:rPr>
                <w:rFonts w:cstheme="minorHAnsi"/>
                <w:sz w:val="22"/>
                <w:szCs w:val="22"/>
              </w:rPr>
            </w:pPr>
            <w:r w:rsidRPr="00C05CFC">
              <w:rPr>
                <w:rFonts w:cstheme="minorHAnsi"/>
                <w:sz w:val="22"/>
                <w:szCs w:val="22"/>
              </w:rPr>
              <w:t> </w:t>
            </w:r>
          </w:p>
          <w:p w14:paraId="17A28B0E" w14:textId="77777777" w:rsidR="001B7C12" w:rsidRPr="00C05CFC" w:rsidRDefault="001B7C12" w:rsidP="00A05687">
            <w:pPr>
              <w:rPr>
                <w:rFonts w:cstheme="minorHAnsi"/>
                <w:sz w:val="22"/>
                <w:szCs w:val="22"/>
              </w:rPr>
            </w:pPr>
            <w:r w:rsidRPr="00C05CFC">
              <w:rPr>
                <w:rFonts w:cstheme="minorHAnsi"/>
                <w:sz w:val="22"/>
                <w:szCs w:val="22"/>
              </w:rPr>
              <w:t> </w:t>
            </w:r>
          </w:p>
          <w:p w14:paraId="51BD4A23" w14:textId="77777777" w:rsidR="001B7C12" w:rsidRPr="00C05CFC" w:rsidRDefault="001B7C12" w:rsidP="00A05687">
            <w:pPr>
              <w:rPr>
                <w:rFonts w:cstheme="minorHAnsi"/>
                <w:b/>
                <w:bCs/>
                <w:sz w:val="22"/>
                <w:szCs w:val="22"/>
              </w:rPr>
            </w:pPr>
            <w:r w:rsidRPr="00C05CFC">
              <w:rPr>
                <w:rFonts w:cstheme="minorHAnsi"/>
                <w:sz w:val="22"/>
                <w:szCs w:val="22"/>
              </w:rPr>
              <w:t> </w:t>
            </w:r>
          </w:p>
        </w:tc>
        <w:tc>
          <w:tcPr>
            <w:tcW w:w="1448" w:type="dxa"/>
            <w:vMerge w:val="restart"/>
            <w:tcBorders>
              <w:top w:val="double" w:sz="4" w:space="0" w:color="auto"/>
            </w:tcBorders>
            <w:hideMark/>
          </w:tcPr>
          <w:p w14:paraId="65D20771" w14:textId="77777777" w:rsidR="001B7C12" w:rsidRPr="00C05CFC" w:rsidRDefault="001B7C12" w:rsidP="00A05687">
            <w:pPr>
              <w:rPr>
                <w:rFonts w:cstheme="minorHAnsi"/>
                <w:b/>
                <w:bCs/>
                <w:sz w:val="22"/>
                <w:szCs w:val="22"/>
              </w:rPr>
            </w:pPr>
            <w:r w:rsidRPr="00C05CFC">
              <w:rPr>
                <w:rFonts w:cstheme="minorHAnsi"/>
                <w:b/>
                <w:bCs/>
                <w:sz w:val="22"/>
                <w:szCs w:val="22"/>
              </w:rPr>
              <w:t>Abd Elkader et al. (2013)</w:t>
            </w:r>
          </w:p>
          <w:p w14:paraId="45745504" w14:textId="77777777" w:rsidR="001B7C12" w:rsidRPr="00C05CFC" w:rsidRDefault="001B7C12" w:rsidP="00A05687">
            <w:pPr>
              <w:rPr>
                <w:rFonts w:cstheme="minorHAnsi"/>
                <w:b/>
                <w:bCs/>
                <w:sz w:val="22"/>
                <w:szCs w:val="22"/>
              </w:rPr>
            </w:pPr>
            <w:r w:rsidRPr="00C05CFC">
              <w:rPr>
                <w:rFonts w:cstheme="minorHAnsi"/>
                <w:b/>
                <w:bCs/>
                <w:sz w:val="22"/>
                <w:szCs w:val="22"/>
              </w:rPr>
              <w:t> </w:t>
            </w:r>
          </w:p>
          <w:p w14:paraId="1AEE4190" w14:textId="77777777" w:rsidR="001B7C12" w:rsidRPr="00C05CFC" w:rsidRDefault="001B7C12" w:rsidP="00A05687">
            <w:pPr>
              <w:rPr>
                <w:rFonts w:cstheme="minorHAnsi"/>
                <w:b/>
                <w:bCs/>
                <w:sz w:val="22"/>
                <w:szCs w:val="22"/>
              </w:rPr>
            </w:pPr>
            <w:r w:rsidRPr="00C05CFC">
              <w:rPr>
                <w:rFonts w:cstheme="minorHAnsi"/>
                <w:b/>
                <w:bCs/>
                <w:sz w:val="22"/>
                <w:szCs w:val="22"/>
              </w:rPr>
              <w:t> </w:t>
            </w:r>
          </w:p>
          <w:p w14:paraId="4155F340" w14:textId="77777777" w:rsidR="001B7C12" w:rsidRPr="00C05CFC" w:rsidRDefault="001B7C12" w:rsidP="00A05687">
            <w:pPr>
              <w:rPr>
                <w:rFonts w:cstheme="minorHAnsi"/>
                <w:sz w:val="22"/>
                <w:szCs w:val="22"/>
              </w:rPr>
            </w:pPr>
            <w:r w:rsidRPr="00C05CFC">
              <w:rPr>
                <w:rFonts w:cstheme="minorHAnsi"/>
                <w:b/>
                <w:bCs/>
                <w:sz w:val="22"/>
                <w:szCs w:val="22"/>
              </w:rPr>
              <w:t> </w:t>
            </w:r>
          </w:p>
        </w:tc>
        <w:tc>
          <w:tcPr>
            <w:tcW w:w="1563" w:type="dxa"/>
            <w:vMerge w:val="restart"/>
            <w:tcBorders>
              <w:top w:val="double" w:sz="4" w:space="0" w:color="auto"/>
            </w:tcBorders>
            <w:hideMark/>
          </w:tcPr>
          <w:p w14:paraId="1961B219" w14:textId="09972854" w:rsidR="001B7C12" w:rsidRPr="00C05CFC" w:rsidRDefault="0083339A" w:rsidP="00A05687">
            <w:pPr>
              <w:rPr>
                <w:rFonts w:cstheme="minorHAnsi"/>
                <w:sz w:val="22"/>
                <w:szCs w:val="22"/>
              </w:rPr>
            </w:pPr>
            <w:r>
              <w:rPr>
                <w:rFonts w:cstheme="minorHAnsi"/>
                <w:sz w:val="22"/>
                <w:szCs w:val="22"/>
              </w:rPr>
              <w:t>Down</w:t>
            </w:r>
            <w:r w:rsidR="001B7C12" w:rsidRPr="00C05CFC">
              <w:rPr>
                <w:rFonts w:cstheme="minorHAnsi"/>
                <w:sz w:val="22"/>
                <w:szCs w:val="22"/>
              </w:rPr>
              <w:t xml:space="preserve"> Syndrome mobile pes planus</w:t>
            </w:r>
          </w:p>
          <w:p w14:paraId="53FA265F" w14:textId="77777777" w:rsidR="001B7C12" w:rsidRPr="00C05CFC" w:rsidRDefault="001B7C12" w:rsidP="00A05687">
            <w:pPr>
              <w:rPr>
                <w:rFonts w:cstheme="minorHAnsi"/>
                <w:sz w:val="22"/>
                <w:szCs w:val="22"/>
              </w:rPr>
            </w:pPr>
            <w:r w:rsidRPr="00C05CFC">
              <w:rPr>
                <w:rFonts w:cstheme="minorHAnsi"/>
                <w:sz w:val="22"/>
                <w:szCs w:val="22"/>
              </w:rPr>
              <w:t> </w:t>
            </w:r>
          </w:p>
          <w:p w14:paraId="3E9EFAAE" w14:textId="77777777" w:rsidR="001B7C12" w:rsidRPr="00C05CFC" w:rsidRDefault="001B7C12" w:rsidP="00A05687">
            <w:pPr>
              <w:rPr>
                <w:rFonts w:cstheme="minorHAnsi"/>
                <w:sz w:val="22"/>
                <w:szCs w:val="22"/>
              </w:rPr>
            </w:pPr>
            <w:r w:rsidRPr="00C05CFC">
              <w:rPr>
                <w:rFonts w:cstheme="minorHAnsi"/>
                <w:sz w:val="22"/>
                <w:szCs w:val="22"/>
              </w:rPr>
              <w:t> </w:t>
            </w:r>
          </w:p>
          <w:p w14:paraId="7403BBD3" w14:textId="77777777" w:rsidR="001B7C12" w:rsidRPr="00C05CFC" w:rsidRDefault="001B7C12" w:rsidP="00A05687">
            <w:pPr>
              <w:rPr>
                <w:rFonts w:cstheme="minorHAnsi"/>
                <w:sz w:val="22"/>
                <w:szCs w:val="22"/>
              </w:rPr>
            </w:pPr>
            <w:r w:rsidRPr="00C05CFC">
              <w:rPr>
                <w:rFonts w:cstheme="minorHAnsi"/>
                <w:sz w:val="22"/>
                <w:szCs w:val="22"/>
              </w:rPr>
              <w:t> </w:t>
            </w:r>
          </w:p>
        </w:tc>
        <w:tc>
          <w:tcPr>
            <w:tcW w:w="3676" w:type="dxa"/>
            <w:tcBorders>
              <w:top w:val="double" w:sz="4" w:space="0" w:color="auto"/>
            </w:tcBorders>
            <w:hideMark/>
          </w:tcPr>
          <w:p w14:paraId="4E498CF4" w14:textId="77777777" w:rsidR="001B7C12" w:rsidRPr="00C05CFC" w:rsidRDefault="001B7C12" w:rsidP="00A05687">
            <w:pPr>
              <w:rPr>
                <w:rFonts w:cstheme="minorHAnsi"/>
                <w:sz w:val="22"/>
                <w:szCs w:val="22"/>
              </w:rPr>
            </w:pPr>
            <w:r w:rsidRPr="00C05CFC">
              <w:rPr>
                <w:rFonts w:cstheme="minorHAnsi"/>
                <w:sz w:val="22"/>
                <w:szCs w:val="22"/>
              </w:rPr>
              <w:t>Group 1 BF</w:t>
            </w:r>
          </w:p>
        </w:tc>
        <w:tc>
          <w:tcPr>
            <w:tcW w:w="1440" w:type="dxa"/>
            <w:tcBorders>
              <w:top w:val="double" w:sz="4" w:space="0" w:color="auto"/>
            </w:tcBorders>
            <w:hideMark/>
          </w:tcPr>
          <w:p w14:paraId="76B15DDB" w14:textId="77777777" w:rsidR="001B7C12" w:rsidRPr="00C05CFC" w:rsidRDefault="001B7C12" w:rsidP="00A05687">
            <w:pPr>
              <w:rPr>
                <w:rFonts w:cstheme="minorHAnsi"/>
                <w:sz w:val="22"/>
                <w:szCs w:val="22"/>
              </w:rPr>
            </w:pPr>
            <w:r w:rsidRPr="00C05CFC">
              <w:rPr>
                <w:rFonts w:cstheme="minorHAnsi"/>
                <w:sz w:val="22"/>
                <w:szCs w:val="22"/>
              </w:rPr>
              <w:t>26.53 (3.72)</w:t>
            </w:r>
          </w:p>
        </w:tc>
        <w:tc>
          <w:tcPr>
            <w:tcW w:w="1247" w:type="dxa"/>
            <w:tcBorders>
              <w:top w:val="double" w:sz="4" w:space="0" w:color="auto"/>
            </w:tcBorders>
            <w:hideMark/>
          </w:tcPr>
          <w:p w14:paraId="0D6A8602" w14:textId="77777777" w:rsidR="001B7C12" w:rsidRPr="00C05CFC" w:rsidRDefault="001B7C12"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4AA3C07C" w14:textId="77777777" w:rsidR="001B7C12" w:rsidRPr="00C05CFC" w:rsidRDefault="001B7C12" w:rsidP="00A05687">
            <w:pPr>
              <w:rPr>
                <w:rFonts w:cstheme="minorHAnsi"/>
                <w:sz w:val="22"/>
                <w:szCs w:val="22"/>
              </w:rPr>
            </w:pPr>
            <w:r w:rsidRPr="00C05CFC">
              <w:rPr>
                <w:rFonts w:cstheme="minorHAnsi"/>
                <w:sz w:val="22"/>
                <w:szCs w:val="22"/>
              </w:rPr>
              <w:t>Paired t test:</w:t>
            </w:r>
          </w:p>
          <w:p w14:paraId="071C3303" w14:textId="77777777" w:rsidR="001B7C12" w:rsidRPr="00C05CFC" w:rsidRDefault="001B7C12" w:rsidP="00A05687">
            <w:pPr>
              <w:rPr>
                <w:rFonts w:cstheme="minorHAnsi"/>
                <w:b/>
                <w:bCs/>
                <w:sz w:val="22"/>
                <w:szCs w:val="22"/>
              </w:rPr>
            </w:pPr>
            <w:r w:rsidRPr="00C05CFC">
              <w:rPr>
                <w:rFonts w:cstheme="minorHAnsi"/>
                <w:sz w:val="22"/>
                <w:szCs w:val="22"/>
              </w:rPr>
              <w:t xml:space="preserve">Group 1 </w:t>
            </w:r>
            <w:r w:rsidRPr="00C05CFC">
              <w:rPr>
                <w:rFonts w:cstheme="minorHAnsi"/>
                <w:b/>
                <w:bCs/>
                <w:sz w:val="22"/>
                <w:szCs w:val="22"/>
              </w:rPr>
              <w:t>p&lt;0.05</w:t>
            </w:r>
          </w:p>
          <w:p w14:paraId="5FDDA506" w14:textId="77777777" w:rsidR="001B7C12" w:rsidRPr="00C05CFC" w:rsidRDefault="001B7C12" w:rsidP="00A05687">
            <w:pPr>
              <w:rPr>
                <w:rFonts w:cstheme="minorHAnsi"/>
                <w:sz w:val="22"/>
                <w:szCs w:val="22"/>
              </w:rPr>
            </w:pPr>
            <w:r w:rsidRPr="00C05CFC">
              <w:rPr>
                <w:rFonts w:cstheme="minorHAnsi"/>
                <w:sz w:val="22"/>
                <w:szCs w:val="22"/>
              </w:rPr>
              <w:t xml:space="preserve">Group 2 </w:t>
            </w:r>
            <w:r w:rsidRPr="00C05CFC">
              <w:rPr>
                <w:rFonts w:cstheme="minorHAnsi"/>
                <w:b/>
                <w:bCs/>
                <w:sz w:val="22"/>
                <w:szCs w:val="22"/>
              </w:rPr>
              <w:t>p&lt;0.05</w:t>
            </w:r>
          </w:p>
        </w:tc>
      </w:tr>
      <w:tr w:rsidR="001B7C12" w:rsidRPr="00C05CFC" w14:paraId="0E99EDDB" w14:textId="77777777" w:rsidTr="00A05687">
        <w:trPr>
          <w:trHeight w:val="340"/>
        </w:trPr>
        <w:tc>
          <w:tcPr>
            <w:tcW w:w="1566" w:type="dxa"/>
            <w:vMerge/>
            <w:noWrap/>
            <w:hideMark/>
          </w:tcPr>
          <w:p w14:paraId="7CD9B92F" w14:textId="77777777" w:rsidR="001B7C12" w:rsidRPr="00C05CFC" w:rsidRDefault="001B7C12" w:rsidP="00A05687">
            <w:pPr>
              <w:rPr>
                <w:rFonts w:cstheme="minorHAnsi"/>
                <w:sz w:val="22"/>
                <w:szCs w:val="22"/>
              </w:rPr>
            </w:pPr>
          </w:p>
        </w:tc>
        <w:tc>
          <w:tcPr>
            <w:tcW w:w="1448" w:type="dxa"/>
            <w:vMerge/>
            <w:hideMark/>
          </w:tcPr>
          <w:p w14:paraId="47A23051" w14:textId="77777777" w:rsidR="001B7C12" w:rsidRPr="00C05CFC" w:rsidRDefault="001B7C12" w:rsidP="00A05687">
            <w:pPr>
              <w:rPr>
                <w:rFonts w:cstheme="minorHAnsi"/>
                <w:sz w:val="22"/>
                <w:szCs w:val="22"/>
              </w:rPr>
            </w:pPr>
          </w:p>
        </w:tc>
        <w:tc>
          <w:tcPr>
            <w:tcW w:w="1563" w:type="dxa"/>
            <w:vMerge/>
            <w:hideMark/>
          </w:tcPr>
          <w:p w14:paraId="3424712A" w14:textId="77777777" w:rsidR="001B7C12" w:rsidRPr="00C05CFC" w:rsidRDefault="001B7C12" w:rsidP="00A05687">
            <w:pPr>
              <w:rPr>
                <w:rFonts w:cstheme="minorHAnsi"/>
                <w:sz w:val="22"/>
                <w:szCs w:val="22"/>
              </w:rPr>
            </w:pPr>
          </w:p>
        </w:tc>
        <w:tc>
          <w:tcPr>
            <w:tcW w:w="3676" w:type="dxa"/>
            <w:hideMark/>
          </w:tcPr>
          <w:p w14:paraId="751614A6" w14:textId="77777777" w:rsidR="001B7C12" w:rsidRPr="00C05CFC" w:rsidRDefault="001B7C12" w:rsidP="00A05687">
            <w:pPr>
              <w:rPr>
                <w:rFonts w:cstheme="minorHAnsi"/>
                <w:sz w:val="22"/>
                <w:szCs w:val="22"/>
              </w:rPr>
            </w:pPr>
            <w:r w:rsidRPr="00C05CFC">
              <w:rPr>
                <w:rFonts w:cstheme="minorHAnsi"/>
                <w:sz w:val="22"/>
                <w:szCs w:val="22"/>
              </w:rPr>
              <w:t>Group1 FSTF</w:t>
            </w:r>
          </w:p>
        </w:tc>
        <w:tc>
          <w:tcPr>
            <w:tcW w:w="1440" w:type="dxa"/>
            <w:hideMark/>
          </w:tcPr>
          <w:p w14:paraId="6B230D94" w14:textId="77777777" w:rsidR="001B7C12" w:rsidRPr="00C05CFC" w:rsidRDefault="001B7C12" w:rsidP="00A05687">
            <w:pPr>
              <w:rPr>
                <w:rFonts w:cstheme="minorHAnsi"/>
                <w:sz w:val="22"/>
                <w:szCs w:val="22"/>
              </w:rPr>
            </w:pPr>
            <w:r w:rsidRPr="00C05CFC">
              <w:rPr>
                <w:rFonts w:cstheme="minorHAnsi"/>
                <w:sz w:val="22"/>
                <w:szCs w:val="22"/>
              </w:rPr>
              <w:t> </w:t>
            </w:r>
          </w:p>
        </w:tc>
        <w:tc>
          <w:tcPr>
            <w:tcW w:w="1247" w:type="dxa"/>
            <w:hideMark/>
          </w:tcPr>
          <w:p w14:paraId="3ACCC88C" w14:textId="77777777" w:rsidR="001B7C12" w:rsidRPr="00C05CFC" w:rsidRDefault="001B7C12" w:rsidP="00A05687">
            <w:pPr>
              <w:rPr>
                <w:rFonts w:cstheme="minorHAnsi"/>
                <w:sz w:val="22"/>
                <w:szCs w:val="22"/>
              </w:rPr>
            </w:pPr>
            <w:r w:rsidRPr="00C05CFC">
              <w:rPr>
                <w:rFonts w:cstheme="minorHAnsi"/>
                <w:sz w:val="22"/>
                <w:szCs w:val="22"/>
              </w:rPr>
              <w:t>30.83 (4.28)</w:t>
            </w:r>
          </w:p>
        </w:tc>
        <w:tc>
          <w:tcPr>
            <w:tcW w:w="3010" w:type="dxa"/>
            <w:vMerge/>
          </w:tcPr>
          <w:p w14:paraId="5D367E58" w14:textId="77777777" w:rsidR="001B7C12" w:rsidRPr="00C05CFC" w:rsidRDefault="001B7C12" w:rsidP="00A05687">
            <w:pPr>
              <w:rPr>
                <w:rFonts w:cstheme="minorHAnsi"/>
                <w:sz w:val="22"/>
                <w:szCs w:val="22"/>
              </w:rPr>
            </w:pPr>
          </w:p>
        </w:tc>
      </w:tr>
      <w:tr w:rsidR="001B7C12" w:rsidRPr="00C05CFC" w14:paraId="1D516F34" w14:textId="77777777" w:rsidTr="00A05687">
        <w:trPr>
          <w:trHeight w:val="320"/>
        </w:trPr>
        <w:tc>
          <w:tcPr>
            <w:tcW w:w="1566" w:type="dxa"/>
            <w:vMerge/>
            <w:hideMark/>
          </w:tcPr>
          <w:p w14:paraId="4246B603" w14:textId="77777777" w:rsidR="001B7C12" w:rsidRPr="00C05CFC" w:rsidRDefault="001B7C12" w:rsidP="00A05687">
            <w:pPr>
              <w:rPr>
                <w:rFonts w:cstheme="minorHAnsi"/>
                <w:sz w:val="22"/>
                <w:szCs w:val="22"/>
              </w:rPr>
            </w:pPr>
          </w:p>
        </w:tc>
        <w:tc>
          <w:tcPr>
            <w:tcW w:w="1448" w:type="dxa"/>
            <w:vMerge/>
            <w:hideMark/>
          </w:tcPr>
          <w:p w14:paraId="2DC1678F" w14:textId="77777777" w:rsidR="001B7C12" w:rsidRPr="00C05CFC" w:rsidRDefault="001B7C12" w:rsidP="00A05687">
            <w:pPr>
              <w:rPr>
                <w:rFonts w:cstheme="minorHAnsi"/>
                <w:sz w:val="22"/>
                <w:szCs w:val="22"/>
              </w:rPr>
            </w:pPr>
          </w:p>
        </w:tc>
        <w:tc>
          <w:tcPr>
            <w:tcW w:w="1563" w:type="dxa"/>
            <w:vMerge/>
            <w:hideMark/>
          </w:tcPr>
          <w:p w14:paraId="6FAEA3F3" w14:textId="77777777" w:rsidR="001B7C12" w:rsidRPr="00C05CFC" w:rsidRDefault="001B7C12" w:rsidP="00A05687">
            <w:pPr>
              <w:rPr>
                <w:rFonts w:cstheme="minorHAnsi"/>
                <w:sz w:val="22"/>
                <w:szCs w:val="22"/>
              </w:rPr>
            </w:pPr>
          </w:p>
        </w:tc>
        <w:tc>
          <w:tcPr>
            <w:tcW w:w="3676" w:type="dxa"/>
            <w:hideMark/>
          </w:tcPr>
          <w:p w14:paraId="19D49AAA" w14:textId="77777777" w:rsidR="001B7C12" w:rsidRPr="00C05CFC" w:rsidRDefault="001B7C12" w:rsidP="00A05687">
            <w:pPr>
              <w:rPr>
                <w:rFonts w:cstheme="minorHAnsi"/>
                <w:sz w:val="22"/>
                <w:szCs w:val="22"/>
              </w:rPr>
            </w:pPr>
            <w:r w:rsidRPr="00C05CFC">
              <w:rPr>
                <w:rFonts w:cstheme="minorHAnsi"/>
                <w:sz w:val="22"/>
                <w:szCs w:val="22"/>
              </w:rPr>
              <w:t>Group 2 BF</w:t>
            </w:r>
          </w:p>
        </w:tc>
        <w:tc>
          <w:tcPr>
            <w:tcW w:w="1440" w:type="dxa"/>
            <w:hideMark/>
          </w:tcPr>
          <w:p w14:paraId="0C3E2921" w14:textId="77777777" w:rsidR="001B7C12" w:rsidRPr="00C05CFC" w:rsidRDefault="001B7C12" w:rsidP="00A05687">
            <w:pPr>
              <w:rPr>
                <w:rFonts w:cstheme="minorHAnsi"/>
                <w:sz w:val="22"/>
                <w:szCs w:val="22"/>
              </w:rPr>
            </w:pPr>
            <w:r w:rsidRPr="00C05CFC">
              <w:rPr>
                <w:rFonts w:cstheme="minorHAnsi"/>
                <w:sz w:val="22"/>
                <w:szCs w:val="22"/>
              </w:rPr>
              <w:t>25.63 (4.62)</w:t>
            </w:r>
          </w:p>
        </w:tc>
        <w:tc>
          <w:tcPr>
            <w:tcW w:w="1247" w:type="dxa"/>
            <w:hideMark/>
          </w:tcPr>
          <w:p w14:paraId="47BC8166" w14:textId="77777777" w:rsidR="001B7C12" w:rsidRPr="00C05CFC" w:rsidRDefault="001B7C12" w:rsidP="00A05687">
            <w:pPr>
              <w:rPr>
                <w:rFonts w:cstheme="minorHAnsi"/>
                <w:sz w:val="22"/>
                <w:szCs w:val="22"/>
              </w:rPr>
            </w:pPr>
            <w:r w:rsidRPr="00C05CFC">
              <w:rPr>
                <w:rFonts w:cstheme="minorHAnsi"/>
                <w:sz w:val="22"/>
                <w:szCs w:val="22"/>
              </w:rPr>
              <w:t> </w:t>
            </w:r>
          </w:p>
        </w:tc>
        <w:tc>
          <w:tcPr>
            <w:tcW w:w="3010" w:type="dxa"/>
            <w:vMerge w:val="restart"/>
          </w:tcPr>
          <w:p w14:paraId="25BCF88D" w14:textId="77777777" w:rsidR="001B7C12" w:rsidRPr="00C05CFC" w:rsidRDefault="001B7C12" w:rsidP="00A05687">
            <w:pPr>
              <w:rPr>
                <w:rFonts w:cstheme="minorHAnsi"/>
                <w:sz w:val="22"/>
                <w:szCs w:val="22"/>
              </w:rPr>
            </w:pPr>
            <w:r w:rsidRPr="00C05CFC">
              <w:rPr>
                <w:rFonts w:cstheme="minorHAnsi"/>
                <w:sz w:val="22"/>
                <w:szCs w:val="22"/>
              </w:rPr>
              <w:t>Independent t test:</w:t>
            </w:r>
          </w:p>
          <w:p w14:paraId="5D981289" w14:textId="77777777" w:rsidR="001B7C12" w:rsidRPr="00C05CFC" w:rsidRDefault="001B7C12" w:rsidP="00A05687">
            <w:pPr>
              <w:rPr>
                <w:rFonts w:cstheme="minorHAnsi"/>
                <w:sz w:val="22"/>
                <w:szCs w:val="22"/>
              </w:rPr>
            </w:pPr>
            <w:r w:rsidRPr="00C05CFC">
              <w:rPr>
                <w:rFonts w:cstheme="minorHAnsi"/>
                <w:sz w:val="22"/>
                <w:szCs w:val="22"/>
              </w:rPr>
              <w:t>BF Group 1 vs. 2 p=0.62;</w:t>
            </w:r>
          </w:p>
          <w:p w14:paraId="2E0BFF64" w14:textId="77777777" w:rsidR="001B7C12" w:rsidRPr="00C05CFC" w:rsidRDefault="001B7C12" w:rsidP="00A05687">
            <w:pPr>
              <w:rPr>
                <w:rFonts w:cstheme="minorHAnsi"/>
                <w:sz w:val="22"/>
                <w:szCs w:val="22"/>
              </w:rPr>
            </w:pPr>
            <w:r w:rsidRPr="00C05CFC">
              <w:rPr>
                <w:rFonts w:cstheme="minorHAnsi"/>
                <w:sz w:val="22"/>
                <w:szCs w:val="22"/>
              </w:rPr>
              <w:t>FSTF vs. FT p=0.95</w:t>
            </w:r>
          </w:p>
        </w:tc>
      </w:tr>
      <w:tr w:rsidR="001B7C12" w:rsidRPr="00C05CFC" w14:paraId="4FD794AC" w14:textId="77777777" w:rsidTr="00A05687">
        <w:trPr>
          <w:trHeight w:val="340"/>
        </w:trPr>
        <w:tc>
          <w:tcPr>
            <w:tcW w:w="1566" w:type="dxa"/>
            <w:vMerge/>
            <w:hideMark/>
          </w:tcPr>
          <w:p w14:paraId="5823E97E" w14:textId="77777777" w:rsidR="001B7C12" w:rsidRPr="00C05CFC" w:rsidRDefault="001B7C12" w:rsidP="00A05687">
            <w:pPr>
              <w:rPr>
                <w:rFonts w:cstheme="minorHAnsi"/>
                <w:sz w:val="22"/>
                <w:szCs w:val="22"/>
              </w:rPr>
            </w:pPr>
          </w:p>
        </w:tc>
        <w:tc>
          <w:tcPr>
            <w:tcW w:w="1448" w:type="dxa"/>
            <w:vMerge/>
            <w:hideMark/>
          </w:tcPr>
          <w:p w14:paraId="74C16B2D" w14:textId="77777777" w:rsidR="001B7C12" w:rsidRPr="00C05CFC" w:rsidRDefault="001B7C12" w:rsidP="00A05687">
            <w:pPr>
              <w:rPr>
                <w:rFonts w:cstheme="minorHAnsi"/>
                <w:sz w:val="22"/>
                <w:szCs w:val="22"/>
              </w:rPr>
            </w:pPr>
          </w:p>
        </w:tc>
        <w:tc>
          <w:tcPr>
            <w:tcW w:w="1563" w:type="dxa"/>
            <w:vMerge/>
            <w:hideMark/>
          </w:tcPr>
          <w:p w14:paraId="3B398679" w14:textId="77777777" w:rsidR="001B7C12" w:rsidRPr="00C05CFC" w:rsidRDefault="001B7C12" w:rsidP="00A05687">
            <w:pPr>
              <w:rPr>
                <w:rFonts w:cstheme="minorHAnsi"/>
                <w:sz w:val="22"/>
                <w:szCs w:val="22"/>
              </w:rPr>
            </w:pPr>
          </w:p>
        </w:tc>
        <w:tc>
          <w:tcPr>
            <w:tcW w:w="3676" w:type="dxa"/>
            <w:hideMark/>
          </w:tcPr>
          <w:p w14:paraId="28E8A3CE" w14:textId="77777777" w:rsidR="001B7C12" w:rsidRPr="00C05CFC" w:rsidRDefault="001B7C12" w:rsidP="00A05687">
            <w:pPr>
              <w:rPr>
                <w:rFonts w:cstheme="minorHAnsi"/>
                <w:sz w:val="22"/>
                <w:szCs w:val="22"/>
              </w:rPr>
            </w:pPr>
            <w:r w:rsidRPr="00C05CFC">
              <w:rPr>
                <w:rFonts w:cstheme="minorHAnsi"/>
                <w:sz w:val="22"/>
                <w:szCs w:val="22"/>
              </w:rPr>
              <w:t>Group 2 FT</w:t>
            </w:r>
          </w:p>
        </w:tc>
        <w:tc>
          <w:tcPr>
            <w:tcW w:w="1440" w:type="dxa"/>
            <w:hideMark/>
          </w:tcPr>
          <w:p w14:paraId="7FE0D320" w14:textId="77777777" w:rsidR="001B7C12" w:rsidRPr="00C05CFC" w:rsidRDefault="001B7C12" w:rsidP="00A05687">
            <w:pPr>
              <w:rPr>
                <w:rFonts w:cstheme="minorHAnsi"/>
                <w:sz w:val="22"/>
                <w:szCs w:val="22"/>
              </w:rPr>
            </w:pPr>
            <w:r w:rsidRPr="00C05CFC">
              <w:rPr>
                <w:rFonts w:cstheme="minorHAnsi"/>
                <w:sz w:val="22"/>
                <w:szCs w:val="22"/>
              </w:rPr>
              <w:t> </w:t>
            </w:r>
          </w:p>
        </w:tc>
        <w:tc>
          <w:tcPr>
            <w:tcW w:w="1247" w:type="dxa"/>
            <w:hideMark/>
          </w:tcPr>
          <w:p w14:paraId="6F1062CA" w14:textId="77777777" w:rsidR="001B7C12" w:rsidRPr="00C05CFC" w:rsidRDefault="001B7C12" w:rsidP="00A05687">
            <w:pPr>
              <w:rPr>
                <w:rFonts w:cstheme="minorHAnsi"/>
                <w:sz w:val="22"/>
                <w:szCs w:val="22"/>
              </w:rPr>
            </w:pPr>
            <w:r w:rsidRPr="00C05CFC">
              <w:rPr>
                <w:rFonts w:cstheme="minorHAnsi"/>
                <w:sz w:val="22"/>
                <w:szCs w:val="22"/>
              </w:rPr>
              <w:t>30.73 (5.51)</w:t>
            </w:r>
          </w:p>
        </w:tc>
        <w:tc>
          <w:tcPr>
            <w:tcW w:w="3010" w:type="dxa"/>
            <w:vMerge/>
          </w:tcPr>
          <w:p w14:paraId="62AADC70" w14:textId="77777777" w:rsidR="001B7C12" w:rsidRPr="00C05CFC" w:rsidRDefault="001B7C12" w:rsidP="00A05687">
            <w:pPr>
              <w:rPr>
                <w:rFonts w:cstheme="minorHAnsi"/>
                <w:sz w:val="22"/>
                <w:szCs w:val="22"/>
              </w:rPr>
            </w:pPr>
          </w:p>
        </w:tc>
      </w:tr>
      <w:tr w:rsidR="001B7C12" w:rsidRPr="00C05CFC" w14:paraId="3ACB2BB1" w14:textId="77777777" w:rsidTr="00A05687">
        <w:trPr>
          <w:trHeight w:val="520"/>
        </w:trPr>
        <w:tc>
          <w:tcPr>
            <w:tcW w:w="1566" w:type="dxa"/>
            <w:vMerge/>
            <w:hideMark/>
          </w:tcPr>
          <w:p w14:paraId="1C6F581D" w14:textId="77777777" w:rsidR="001B7C12" w:rsidRPr="00C05CFC" w:rsidRDefault="001B7C12" w:rsidP="00A05687">
            <w:pPr>
              <w:rPr>
                <w:rFonts w:cstheme="minorHAnsi"/>
                <w:sz w:val="22"/>
                <w:szCs w:val="22"/>
              </w:rPr>
            </w:pPr>
          </w:p>
        </w:tc>
        <w:tc>
          <w:tcPr>
            <w:tcW w:w="1448" w:type="dxa"/>
            <w:vMerge w:val="restart"/>
            <w:hideMark/>
          </w:tcPr>
          <w:p w14:paraId="76940AE7" w14:textId="77777777" w:rsidR="001B7C12" w:rsidRPr="00C05CFC" w:rsidRDefault="001B7C12" w:rsidP="00A05687">
            <w:pPr>
              <w:rPr>
                <w:rFonts w:cstheme="minorHAnsi"/>
                <w:b/>
                <w:bCs/>
                <w:sz w:val="22"/>
                <w:szCs w:val="22"/>
              </w:rPr>
            </w:pPr>
            <w:proofErr w:type="spellStart"/>
            <w:r w:rsidRPr="00C05CFC">
              <w:rPr>
                <w:rFonts w:cstheme="minorHAnsi"/>
                <w:b/>
                <w:bCs/>
                <w:sz w:val="22"/>
                <w:szCs w:val="22"/>
              </w:rPr>
              <w:t>Aboutorabi</w:t>
            </w:r>
            <w:proofErr w:type="spellEnd"/>
            <w:r w:rsidRPr="00C05CFC">
              <w:rPr>
                <w:rFonts w:cstheme="minorHAnsi"/>
                <w:b/>
                <w:bCs/>
                <w:sz w:val="22"/>
                <w:szCs w:val="22"/>
              </w:rPr>
              <w:t xml:space="preserve"> et al. (2014)</w:t>
            </w:r>
          </w:p>
          <w:p w14:paraId="28732CDE" w14:textId="77777777" w:rsidR="001B7C12" w:rsidRPr="00C05CFC" w:rsidRDefault="001B7C12" w:rsidP="00A05687">
            <w:pPr>
              <w:rPr>
                <w:rFonts w:cstheme="minorHAnsi"/>
                <w:b/>
                <w:bCs/>
                <w:sz w:val="22"/>
                <w:szCs w:val="22"/>
              </w:rPr>
            </w:pPr>
            <w:r w:rsidRPr="00C05CFC">
              <w:rPr>
                <w:rFonts w:cstheme="minorHAnsi"/>
                <w:b/>
                <w:bCs/>
                <w:sz w:val="22"/>
                <w:szCs w:val="22"/>
              </w:rPr>
              <w:t> </w:t>
            </w:r>
          </w:p>
          <w:p w14:paraId="658CF851" w14:textId="77777777" w:rsidR="001B7C12" w:rsidRPr="00C05CFC" w:rsidRDefault="001B7C12" w:rsidP="00A05687">
            <w:pPr>
              <w:rPr>
                <w:rFonts w:cstheme="minorHAnsi"/>
                <w:sz w:val="22"/>
                <w:szCs w:val="22"/>
              </w:rPr>
            </w:pPr>
            <w:r w:rsidRPr="00C05CFC">
              <w:rPr>
                <w:rFonts w:cstheme="minorHAnsi"/>
                <w:b/>
                <w:bCs/>
                <w:sz w:val="22"/>
                <w:szCs w:val="22"/>
              </w:rPr>
              <w:t> </w:t>
            </w:r>
          </w:p>
        </w:tc>
        <w:tc>
          <w:tcPr>
            <w:tcW w:w="1563" w:type="dxa"/>
            <w:vMerge w:val="restart"/>
            <w:hideMark/>
          </w:tcPr>
          <w:p w14:paraId="6C1F3A0D" w14:textId="77777777" w:rsidR="001B7C12" w:rsidRPr="00C05CFC" w:rsidRDefault="001B7C12" w:rsidP="00A05687">
            <w:pPr>
              <w:rPr>
                <w:rFonts w:cstheme="minorHAnsi"/>
                <w:sz w:val="22"/>
                <w:szCs w:val="22"/>
              </w:rPr>
            </w:pPr>
            <w:r w:rsidRPr="00C05CFC">
              <w:rPr>
                <w:rFonts w:cstheme="minorHAnsi"/>
                <w:sz w:val="22"/>
                <w:szCs w:val="22"/>
              </w:rPr>
              <w:t>Mobile pes planus</w:t>
            </w:r>
          </w:p>
          <w:p w14:paraId="050303E1" w14:textId="77777777" w:rsidR="001B7C12" w:rsidRPr="00C05CFC" w:rsidRDefault="001B7C12" w:rsidP="00A05687">
            <w:pPr>
              <w:rPr>
                <w:rFonts w:cstheme="minorHAnsi"/>
                <w:sz w:val="22"/>
                <w:szCs w:val="22"/>
              </w:rPr>
            </w:pPr>
            <w:r w:rsidRPr="00C05CFC">
              <w:rPr>
                <w:rFonts w:cstheme="minorHAnsi"/>
                <w:sz w:val="22"/>
                <w:szCs w:val="22"/>
              </w:rPr>
              <w:t> </w:t>
            </w:r>
          </w:p>
          <w:p w14:paraId="5FB88BA7" w14:textId="77777777" w:rsidR="001B7C12" w:rsidRPr="00C05CFC" w:rsidRDefault="001B7C12" w:rsidP="00A05687">
            <w:pPr>
              <w:rPr>
                <w:rFonts w:cstheme="minorHAnsi"/>
                <w:sz w:val="22"/>
                <w:szCs w:val="22"/>
              </w:rPr>
            </w:pPr>
            <w:r w:rsidRPr="00C05CFC">
              <w:rPr>
                <w:rFonts w:cstheme="minorHAnsi"/>
                <w:sz w:val="22"/>
                <w:szCs w:val="22"/>
              </w:rPr>
              <w:t> </w:t>
            </w:r>
          </w:p>
        </w:tc>
        <w:tc>
          <w:tcPr>
            <w:tcW w:w="3676" w:type="dxa"/>
            <w:hideMark/>
          </w:tcPr>
          <w:p w14:paraId="45D2795B" w14:textId="77777777" w:rsidR="001B7C12" w:rsidRPr="00C05CFC" w:rsidRDefault="001B7C12" w:rsidP="00A05687">
            <w:pPr>
              <w:rPr>
                <w:rFonts w:cstheme="minorHAnsi"/>
                <w:sz w:val="22"/>
                <w:szCs w:val="22"/>
              </w:rPr>
            </w:pPr>
            <w:r w:rsidRPr="00C05CFC">
              <w:rPr>
                <w:rFonts w:cstheme="minorHAnsi"/>
                <w:sz w:val="22"/>
                <w:szCs w:val="22"/>
              </w:rPr>
              <w:t xml:space="preserve">BF </w:t>
            </w:r>
          </w:p>
        </w:tc>
        <w:tc>
          <w:tcPr>
            <w:tcW w:w="1440" w:type="dxa"/>
            <w:hideMark/>
          </w:tcPr>
          <w:p w14:paraId="36868348" w14:textId="77777777" w:rsidR="001B7C12" w:rsidRPr="00C05CFC" w:rsidRDefault="001B7C12" w:rsidP="00A05687">
            <w:pPr>
              <w:rPr>
                <w:rFonts w:cstheme="minorHAnsi"/>
                <w:sz w:val="22"/>
                <w:szCs w:val="22"/>
              </w:rPr>
            </w:pPr>
            <w:r w:rsidRPr="00C05CFC">
              <w:rPr>
                <w:rFonts w:cstheme="minorHAnsi"/>
                <w:sz w:val="22"/>
                <w:szCs w:val="22"/>
              </w:rPr>
              <w:t>37.99 (3.82)</w:t>
            </w:r>
          </w:p>
        </w:tc>
        <w:tc>
          <w:tcPr>
            <w:tcW w:w="1247" w:type="dxa"/>
            <w:hideMark/>
          </w:tcPr>
          <w:p w14:paraId="61673839" w14:textId="77777777" w:rsidR="001B7C12" w:rsidRPr="00C05CFC" w:rsidRDefault="001B7C12" w:rsidP="00A05687">
            <w:pPr>
              <w:rPr>
                <w:rFonts w:cstheme="minorHAnsi"/>
                <w:sz w:val="22"/>
                <w:szCs w:val="22"/>
              </w:rPr>
            </w:pPr>
            <w:r w:rsidRPr="00C05CFC">
              <w:rPr>
                <w:rFonts w:cstheme="minorHAnsi"/>
                <w:sz w:val="22"/>
                <w:szCs w:val="22"/>
              </w:rPr>
              <w:t> </w:t>
            </w:r>
          </w:p>
        </w:tc>
        <w:tc>
          <w:tcPr>
            <w:tcW w:w="3010" w:type="dxa"/>
            <w:vMerge w:val="restart"/>
          </w:tcPr>
          <w:p w14:paraId="4FE4BF18" w14:textId="77777777" w:rsidR="001B7C12" w:rsidRPr="00C05CFC" w:rsidRDefault="001B7C12" w:rsidP="00A05687">
            <w:pPr>
              <w:rPr>
                <w:rFonts w:cstheme="minorHAnsi"/>
                <w:sz w:val="22"/>
                <w:szCs w:val="22"/>
              </w:rPr>
            </w:pPr>
            <w:r w:rsidRPr="00C05CFC">
              <w:rPr>
                <w:rFonts w:cstheme="minorHAnsi"/>
                <w:sz w:val="22"/>
                <w:szCs w:val="22"/>
              </w:rPr>
              <w:t>Repeated measures ANOVA:</w:t>
            </w:r>
          </w:p>
          <w:p w14:paraId="1583D423" w14:textId="77777777" w:rsidR="001B7C12" w:rsidRPr="00C05CFC" w:rsidRDefault="001B7C12" w:rsidP="00A05687">
            <w:pPr>
              <w:rPr>
                <w:rFonts w:cstheme="minorHAnsi"/>
                <w:sz w:val="22"/>
                <w:szCs w:val="22"/>
              </w:rPr>
            </w:pPr>
            <w:r w:rsidRPr="00C05CFC">
              <w:rPr>
                <w:rFonts w:cstheme="minorHAnsi"/>
                <w:sz w:val="22"/>
                <w:szCs w:val="22"/>
              </w:rPr>
              <w:t>p=0.478</w:t>
            </w:r>
          </w:p>
          <w:p w14:paraId="7D6E0313" w14:textId="77777777" w:rsidR="001B7C12" w:rsidRPr="00C05CFC" w:rsidRDefault="001B7C12" w:rsidP="00A05687">
            <w:pPr>
              <w:rPr>
                <w:rFonts w:cstheme="minorHAnsi"/>
                <w:sz w:val="22"/>
                <w:szCs w:val="22"/>
              </w:rPr>
            </w:pPr>
            <w:r w:rsidRPr="00C05CFC">
              <w:rPr>
                <w:rFonts w:cstheme="minorHAnsi"/>
                <w:sz w:val="22"/>
                <w:szCs w:val="22"/>
              </w:rPr>
              <w:t> </w:t>
            </w:r>
          </w:p>
          <w:p w14:paraId="0078F13C" w14:textId="77777777" w:rsidR="001B7C12" w:rsidRPr="00C05CFC" w:rsidRDefault="001B7C12" w:rsidP="00A05687">
            <w:pPr>
              <w:rPr>
                <w:rFonts w:cstheme="minorHAnsi"/>
                <w:sz w:val="22"/>
                <w:szCs w:val="22"/>
              </w:rPr>
            </w:pPr>
            <w:r w:rsidRPr="00C05CFC">
              <w:rPr>
                <w:rFonts w:cstheme="minorHAnsi"/>
                <w:sz w:val="22"/>
                <w:szCs w:val="22"/>
              </w:rPr>
              <w:t> </w:t>
            </w:r>
          </w:p>
        </w:tc>
      </w:tr>
      <w:tr w:rsidR="001B7C12" w:rsidRPr="00C05CFC" w14:paraId="03D463F9" w14:textId="77777777" w:rsidTr="00A05687">
        <w:trPr>
          <w:trHeight w:val="320"/>
        </w:trPr>
        <w:tc>
          <w:tcPr>
            <w:tcW w:w="1566" w:type="dxa"/>
            <w:vMerge/>
            <w:hideMark/>
          </w:tcPr>
          <w:p w14:paraId="1F57F52E" w14:textId="77777777" w:rsidR="001B7C12" w:rsidRPr="00C05CFC" w:rsidRDefault="001B7C12" w:rsidP="00A05687">
            <w:pPr>
              <w:rPr>
                <w:rFonts w:cstheme="minorHAnsi"/>
                <w:sz w:val="22"/>
                <w:szCs w:val="22"/>
              </w:rPr>
            </w:pPr>
          </w:p>
        </w:tc>
        <w:tc>
          <w:tcPr>
            <w:tcW w:w="1448" w:type="dxa"/>
            <w:vMerge/>
            <w:hideMark/>
          </w:tcPr>
          <w:p w14:paraId="0C65966B" w14:textId="77777777" w:rsidR="001B7C12" w:rsidRPr="00C05CFC" w:rsidRDefault="001B7C12" w:rsidP="00A05687">
            <w:pPr>
              <w:rPr>
                <w:rFonts w:cstheme="minorHAnsi"/>
                <w:sz w:val="22"/>
                <w:szCs w:val="22"/>
              </w:rPr>
            </w:pPr>
          </w:p>
        </w:tc>
        <w:tc>
          <w:tcPr>
            <w:tcW w:w="1563" w:type="dxa"/>
            <w:vMerge/>
            <w:hideMark/>
          </w:tcPr>
          <w:p w14:paraId="30483CE5" w14:textId="77777777" w:rsidR="001B7C12" w:rsidRPr="00C05CFC" w:rsidRDefault="001B7C12" w:rsidP="00A05687">
            <w:pPr>
              <w:rPr>
                <w:rFonts w:cstheme="minorHAnsi"/>
                <w:sz w:val="22"/>
                <w:szCs w:val="22"/>
              </w:rPr>
            </w:pPr>
          </w:p>
        </w:tc>
        <w:tc>
          <w:tcPr>
            <w:tcW w:w="3676" w:type="dxa"/>
            <w:hideMark/>
          </w:tcPr>
          <w:p w14:paraId="5E54F59B" w14:textId="77777777" w:rsidR="001B7C12" w:rsidRPr="00C05CFC" w:rsidRDefault="001B7C12" w:rsidP="00A05687">
            <w:pPr>
              <w:rPr>
                <w:rFonts w:cstheme="minorHAnsi"/>
                <w:sz w:val="22"/>
                <w:szCs w:val="22"/>
              </w:rPr>
            </w:pPr>
            <w:r w:rsidRPr="00C05CFC">
              <w:rPr>
                <w:rFonts w:cstheme="minorHAnsi"/>
                <w:sz w:val="22"/>
                <w:szCs w:val="22"/>
              </w:rPr>
              <w:t>FSTF</w:t>
            </w:r>
          </w:p>
        </w:tc>
        <w:tc>
          <w:tcPr>
            <w:tcW w:w="1440" w:type="dxa"/>
            <w:hideMark/>
          </w:tcPr>
          <w:p w14:paraId="7C5F2208" w14:textId="77777777" w:rsidR="001B7C12" w:rsidRPr="00C05CFC" w:rsidRDefault="001B7C12" w:rsidP="00A05687">
            <w:pPr>
              <w:rPr>
                <w:rFonts w:cstheme="minorHAnsi"/>
                <w:sz w:val="22"/>
                <w:szCs w:val="22"/>
              </w:rPr>
            </w:pPr>
            <w:r w:rsidRPr="00C05CFC">
              <w:rPr>
                <w:rFonts w:cstheme="minorHAnsi"/>
                <w:sz w:val="22"/>
                <w:szCs w:val="22"/>
              </w:rPr>
              <w:t> </w:t>
            </w:r>
          </w:p>
        </w:tc>
        <w:tc>
          <w:tcPr>
            <w:tcW w:w="1247" w:type="dxa"/>
            <w:hideMark/>
          </w:tcPr>
          <w:p w14:paraId="68A98E3B" w14:textId="77777777" w:rsidR="001B7C12" w:rsidRPr="00C05CFC" w:rsidRDefault="001B7C12" w:rsidP="00A05687">
            <w:pPr>
              <w:rPr>
                <w:rFonts w:cstheme="minorHAnsi"/>
                <w:sz w:val="22"/>
                <w:szCs w:val="22"/>
              </w:rPr>
            </w:pPr>
            <w:r w:rsidRPr="00C05CFC">
              <w:rPr>
                <w:rFonts w:cstheme="minorHAnsi"/>
                <w:sz w:val="22"/>
                <w:szCs w:val="22"/>
              </w:rPr>
              <w:t xml:space="preserve">38.85 </w:t>
            </w:r>
          </w:p>
          <w:p w14:paraId="4BC25B0E" w14:textId="77777777" w:rsidR="001B7C12" w:rsidRPr="00C05CFC" w:rsidRDefault="001B7C12" w:rsidP="00A05687">
            <w:pPr>
              <w:rPr>
                <w:rFonts w:cstheme="minorHAnsi"/>
                <w:sz w:val="22"/>
                <w:szCs w:val="22"/>
              </w:rPr>
            </w:pPr>
            <w:r w:rsidRPr="00C05CFC">
              <w:rPr>
                <w:rFonts w:cstheme="minorHAnsi"/>
                <w:sz w:val="22"/>
                <w:szCs w:val="22"/>
              </w:rPr>
              <w:t>(4.97)</w:t>
            </w:r>
          </w:p>
        </w:tc>
        <w:tc>
          <w:tcPr>
            <w:tcW w:w="3010" w:type="dxa"/>
            <w:vMerge/>
          </w:tcPr>
          <w:p w14:paraId="7A2BF7F5" w14:textId="77777777" w:rsidR="001B7C12" w:rsidRPr="00C05CFC" w:rsidRDefault="001B7C12" w:rsidP="00A05687">
            <w:pPr>
              <w:rPr>
                <w:rFonts w:cstheme="minorHAnsi"/>
                <w:sz w:val="22"/>
                <w:szCs w:val="22"/>
              </w:rPr>
            </w:pPr>
          </w:p>
        </w:tc>
      </w:tr>
      <w:tr w:rsidR="001B7C12" w:rsidRPr="00C05CFC" w14:paraId="162D62C4" w14:textId="77777777" w:rsidTr="00A05687">
        <w:trPr>
          <w:trHeight w:val="340"/>
        </w:trPr>
        <w:tc>
          <w:tcPr>
            <w:tcW w:w="1566" w:type="dxa"/>
            <w:vMerge/>
            <w:tcBorders>
              <w:bottom w:val="double" w:sz="4" w:space="0" w:color="auto"/>
            </w:tcBorders>
            <w:hideMark/>
          </w:tcPr>
          <w:p w14:paraId="060C0594" w14:textId="77777777" w:rsidR="001B7C12" w:rsidRPr="00C05CFC" w:rsidRDefault="001B7C12" w:rsidP="00A05687">
            <w:pPr>
              <w:rPr>
                <w:rFonts w:cstheme="minorHAnsi"/>
                <w:sz w:val="22"/>
                <w:szCs w:val="22"/>
              </w:rPr>
            </w:pPr>
          </w:p>
        </w:tc>
        <w:tc>
          <w:tcPr>
            <w:tcW w:w="1448" w:type="dxa"/>
            <w:vMerge/>
            <w:tcBorders>
              <w:bottom w:val="double" w:sz="4" w:space="0" w:color="auto"/>
            </w:tcBorders>
            <w:hideMark/>
          </w:tcPr>
          <w:p w14:paraId="163EA222" w14:textId="77777777" w:rsidR="001B7C12" w:rsidRPr="00C05CFC" w:rsidRDefault="001B7C12" w:rsidP="00A05687">
            <w:pPr>
              <w:rPr>
                <w:rFonts w:cstheme="minorHAnsi"/>
                <w:sz w:val="22"/>
                <w:szCs w:val="22"/>
              </w:rPr>
            </w:pPr>
          </w:p>
        </w:tc>
        <w:tc>
          <w:tcPr>
            <w:tcW w:w="1563" w:type="dxa"/>
            <w:vMerge/>
            <w:tcBorders>
              <w:bottom w:val="double" w:sz="4" w:space="0" w:color="auto"/>
            </w:tcBorders>
            <w:hideMark/>
          </w:tcPr>
          <w:p w14:paraId="7BDEC1FF" w14:textId="77777777" w:rsidR="001B7C12" w:rsidRPr="00C05CFC" w:rsidRDefault="001B7C12" w:rsidP="00A05687">
            <w:pPr>
              <w:rPr>
                <w:rFonts w:cstheme="minorHAnsi"/>
                <w:sz w:val="22"/>
                <w:szCs w:val="22"/>
              </w:rPr>
            </w:pPr>
          </w:p>
        </w:tc>
        <w:tc>
          <w:tcPr>
            <w:tcW w:w="3676" w:type="dxa"/>
            <w:tcBorders>
              <w:bottom w:val="double" w:sz="4" w:space="0" w:color="auto"/>
            </w:tcBorders>
            <w:hideMark/>
          </w:tcPr>
          <w:p w14:paraId="2BC55710" w14:textId="77777777" w:rsidR="001B7C12" w:rsidRPr="00C05CFC" w:rsidRDefault="001B7C12" w:rsidP="00A05687">
            <w:pPr>
              <w:rPr>
                <w:rFonts w:cstheme="minorHAnsi"/>
                <w:sz w:val="22"/>
                <w:szCs w:val="22"/>
              </w:rPr>
            </w:pPr>
            <w:r w:rsidRPr="00C05CFC">
              <w:rPr>
                <w:rFonts w:cstheme="minorHAnsi"/>
                <w:sz w:val="22"/>
                <w:szCs w:val="22"/>
              </w:rPr>
              <w:t>SLS+FO</w:t>
            </w:r>
          </w:p>
        </w:tc>
        <w:tc>
          <w:tcPr>
            <w:tcW w:w="1440" w:type="dxa"/>
            <w:tcBorders>
              <w:bottom w:val="double" w:sz="4" w:space="0" w:color="auto"/>
            </w:tcBorders>
            <w:hideMark/>
          </w:tcPr>
          <w:p w14:paraId="4CA9CB5E" w14:textId="77777777" w:rsidR="001B7C12" w:rsidRPr="00C05CFC" w:rsidRDefault="001B7C12" w:rsidP="00A05687">
            <w:pPr>
              <w:rPr>
                <w:rFonts w:cstheme="minorHAnsi"/>
                <w:sz w:val="22"/>
                <w:szCs w:val="22"/>
              </w:rPr>
            </w:pPr>
            <w:r w:rsidRPr="00C05CFC">
              <w:rPr>
                <w:rFonts w:cstheme="minorHAnsi"/>
                <w:sz w:val="22"/>
                <w:szCs w:val="22"/>
              </w:rPr>
              <w:t> </w:t>
            </w:r>
          </w:p>
        </w:tc>
        <w:tc>
          <w:tcPr>
            <w:tcW w:w="1247" w:type="dxa"/>
            <w:tcBorders>
              <w:bottom w:val="double" w:sz="4" w:space="0" w:color="auto"/>
            </w:tcBorders>
            <w:hideMark/>
          </w:tcPr>
          <w:p w14:paraId="28EBA4B9" w14:textId="77777777" w:rsidR="001B7C12" w:rsidRPr="00C05CFC" w:rsidRDefault="001B7C12" w:rsidP="00A05687">
            <w:pPr>
              <w:rPr>
                <w:rFonts w:cstheme="minorHAnsi"/>
                <w:sz w:val="22"/>
                <w:szCs w:val="22"/>
              </w:rPr>
            </w:pPr>
            <w:r w:rsidRPr="00C05CFC">
              <w:rPr>
                <w:rFonts w:cstheme="minorHAnsi"/>
                <w:sz w:val="22"/>
                <w:szCs w:val="22"/>
              </w:rPr>
              <w:t xml:space="preserve">39.05 </w:t>
            </w:r>
          </w:p>
          <w:p w14:paraId="731B234C" w14:textId="77777777" w:rsidR="001B7C12" w:rsidRPr="00C05CFC" w:rsidRDefault="001B7C12" w:rsidP="00A05687">
            <w:pPr>
              <w:rPr>
                <w:rFonts w:cstheme="minorHAnsi"/>
                <w:sz w:val="22"/>
                <w:szCs w:val="22"/>
              </w:rPr>
            </w:pPr>
            <w:r w:rsidRPr="00C05CFC">
              <w:rPr>
                <w:rFonts w:cstheme="minorHAnsi"/>
                <w:sz w:val="22"/>
                <w:szCs w:val="22"/>
              </w:rPr>
              <w:t>(4.68)</w:t>
            </w:r>
          </w:p>
        </w:tc>
        <w:tc>
          <w:tcPr>
            <w:tcW w:w="3010" w:type="dxa"/>
            <w:vMerge/>
            <w:tcBorders>
              <w:bottom w:val="double" w:sz="4" w:space="0" w:color="auto"/>
            </w:tcBorders>
          </w:tcPr>
          <w:p w14:paraId="73260F7F" w14:textId="77777777" w:rsidR="001B7C12" w:rsidRPr="00C05CFC" w:rsidRDefault="001B7C12" w:rsidP="00A05687">
            <w:pPr>
              <w:rPr>
                <w:rFonts w:cstheme="minorHAnsi"/>
                <w:sz w:val="22"/>
                <w:szCs w:val="22"/>
              </w:rPr>
            </w:pPr>
          </w:p>
        </w:tc>
      </w:tr>
    </w:tbl>
    <w:p w14:paraId="4FB03A0D" w14:textId="77777777" w:rsidR="00186EB2" w:rsidRDefault="00186EB2" w:rsidP="00D81E0D"/>
    <w:p w14:paraId="3260AA1C" w14:textId="77777777" w:rsidR="009434DC" w:rsidRDefault="009434DC" w:rsidP="00D81E0D"/>
    <w:p w14:paraId="3A2052BF" w14:textId="77777777" w:rsidR="009434DC" w:rsidRDefault="009434DC" w:rsidP="00D81E0D"/>
    <w:p w14:paraId="4B2A063B" w14:textId="77777777" w:rsidR="009434DC" w:rsidRDefault="009434DC" w:rsidP="00D81E0D"/>
    <w:p w14:paraId="1139201E" w14:textId="77777777" w:rsidR="009434DC" w:rsidRDefault="009434DC" w:rsidP="00D81E0D"/>
    <w:p w14:paraId="129383C8" w14:textId="77777777" w:rsidR="009434DC" w:rsidRDefault="009434DC" w:rsidP="00D81E0D"/>
    <w:p w14:paraId="2DE4A326" w14:textId="77777777" w:rsidR="001B1DEE" w:rsidRDefault="001B1DEE" w:rsidP="00D81E0D"/>
    <w:p w14:paraId="4AAABA51" w14:textId="77777777" w:rsidR="0091742F" w:rsidRDefault="0091742F" w:rsidP="00D81E0D"/>
    <w:p w14:paraId="2BC55E57" w14:textId="20F3F92B" w:rsidR="00B12266" w:rsidRPr="00C76A1F" w:rsidRDefault="009131AC" w:rsidP="00D81E0D">
      <w:r>
        <w:t xml:space="preserve">Table 3-4 </w:t>
      </w:r>
      <w:r w:rsidRPr="004201C4">
        <w:t xml:space="preserve">Outcome measures </w:t>
      </w:r>
      <w:r w:rsidR="009434DC">
        <w:t>b</w:t>
      </w:r>
      <w:r w:rsidR="009434DC" w:rsidRPr="004201C4">
        <w:t>iomechanical</w:t>
      </w:r>
      <w:r w:rsidR="009434DC">
        <w:t xml:space="preserve"> continued.</w:t>
      </w:r>
    </w:p>
    <w:tbl>
      <w:tblPr>
        <w:tblStyle w:val="TableGrid"/>
        <w:tblW w:w="0" w:type="auto"/>
        <w:tblLook w:val="04A0" w:firstRow="1" w:lastRow="0" w:firstColumn="1" w:lastColumn="0" w:noHBand="0" w:noVBand="1"/>
      </w:tblPr>
      <w:tblGrid>
        <w:gridCol w:w="1566"/>
        <w:gridCol w:w="1448"/>
        <w:gridCol w:w="1563"/>
        <w:gridCol w:w="2789"/>
        <w:gridCol w:w="1701"/>
        <w:gridCol w:w="1701"/>
        <w:gridCol w:w="3182"/>
      </w:tblGrid>
      <w:tr w:rsidR="003A35C8" w:rsidRPr="003A35C8" w14:paraId="2F9D1DEF" w14:textId="77777777" w:rsidTr="00825CEB">
        <w:trPr>
          <w:trHeight w:val="936"/>
        </w:trPr>
        <w:tc>
          <w:tcPr>
            <w:tcW w:w="1566" w:type="dxa"/>
            <w:tcBorders>
              <w:top w:val="single" w:sz="12" w:space="0" w:color="auto"/>
              <w:bottom w:val="single" w:sz="12" w:space="0" w:color="auto"/>
            </w:tcBorders>
            <w:hideMark/>
          </w:tcPr>
          <w:p w14:paraId="506864DD" w14:textId="77777777" w:rsidR="003A35C8" w:rsidRPr="003A35C8" w:rsidRDefault="003A35C8" w:rsidP="00A05687">
            <w:pPr>
              <w:rPr>
                <w:rFonts w:cstheme="minorHAnsi"/>
                <w:b/>
                <w:bCs/>
                <w:sz w:val="22"/>
                <w:szCs w:val="22"/>
              </w:rPr>
            </w:pPr>
            <w:r w:rsidRPr="003A35C8">
              <w:rPr>
                <w:rFonts w:cstheme="minorHAnsi"/>
                <w:b/>
                <w:bCs/>
                <w:sz w:val="22"/>
                <w:szCs w:val="22"/>
              </w:rPr>
              <w:t xml:space="preserve">Outcome </w:t>
            </w:r>
          </w:p>
          <w:p w14:paraId="4FF263E0" w14:textId="77777777" w:rsidR="003A35C8" w:rsidRPr="003A35C8" w:rsidRDefault="003A35C8" w:rsidP="00A05687">
            <w:pPr>
              <w:rPr>
                <w:rFonts w:cstheme="minorHAnsi"/>
                <w:b/>
                <w:bCs/>
                <w:sz w:val="22"/>
                <w:szCs w:val="22"/>
              </w:rPr>
            </w:pPr>
            <w:r w:rsidRPr="003A35C8">
              <w:rPr>
                <w:rFonts w:cstheme="minorHAnsi"/>
                <w:b/>
                <w:bCs/>
                <w:sz w:val="22"/>
                <w:szCs w:val="22"/>
              </w:rPr>
              <w:t> </w:t>
            </w:r>
          </w:p>
        </w:tc>
        <w:tc>
          <w:tcPr>
            <w:tcW w:w="1448" w:type="dxa"/>
            <w:tcBorders>
              <w:top w:val="single" w:sz="12" w:space="0" w:color="auto"/>
              <w:bottom w:val="single" w:sz="12" w:space="0" w:color="auto"/>
            </w:tcBorders>
            <w:hideMark/>
          </w:tcPr>
          <w:p w14:paraId="20EE704E" w14:textId="77777777" w:rsidR="003A35C8" w:rsidRPr="003A35C8" w:rsidRDefault="003A35C8" w:rsidP="00A05687">
            <w:pPr>
              <w:rPr>
                <w:rFonts w:cstheme="minorHAnsi"/>
                <w:b/>
                <w:bCs/>
                <w:sz w:val="22"/>
                <w:szCs w:val="22"/>
              </w:rPr>
            </w:pPr>
            <w:r w:rsidRPr="003A35C8">
              <w:rPr>
                <w:rFonts w:cstheme="minorHAnsi"/>
                <w:b/>
                <w:bCs/>
                <w:sz w:val="22"/>
                <w:szCs w:val="22"/>
              </w:rPr>
              <w:t>Study</w:t>
            </w:r>
          </w:p>
          <w:p w14:paraId="76571156" w14:textId="77777777" w:rsidR="003A35C8" w:rsidRPr="003A35C8" w:rsidRDefault="003A35C8" w:rsidP="00A05687">
            <w:pPr>
              <w:rPr>
                <w:rFonts w:cstheme="minorHAnsi"/>
                <w:b/>
                <w:bCs/>
                <w:sz w:val="22"/>
                <w:szCs w:val="22"/>
              </w:rPr>
            </w:pPr>
            <w:r w:rsidRPr="003A35C8">
              <w:rPr>
                <w:rFonts w:cstheme="minorHAnsi"/>
                <w:b/>
                <w:bCs/>
                <w:sz w:val="22"/>
                <w:szCs w:val="22"/>
              </w:rPr>
              <w:t> </w:t>
            </w:r>
          </w:p>
        </w:tc>
        <w:tc>
          <w:tcPr>
            <w:tcW w:w="1563" w:type="dxa"/>
            <w:tcBorders>
              <w:top w:val="single" w:sz="12" w:space="0" w:color="auto"/>
              <w:bottom w:val="single" w:sz="12" w:space="0" w:color="auto"/>
            </w:tcBorders>
            <w:hideMark/>
          </w:tcPr>
          <w:p w14:paraId="05410882" w14:textId="77777777" w:rsidR="003A35C8" w:rsidRPr="003A35C8" w:rsidRDefault="003A35C8" w:rsidP="00A05687">
            <w:pPr>
              <w:rPr>
                <w:rFonts w:cstheme="minorHAnsi"/>
                <w:b/>
                <w:bCs/>
                <w:sz w:val="22"/>
                <w:szCs w:val="22"/>
              </w:rPr>
            </w:pPr>
            <w:r w:rsidRPr="003A35C8">
              <w:rPr>
                <w:rFonts w:cstheme="minorHAnsi"/>
                <w:b/>
                <w:bCs/>
                <w:sz w:val="22"/>
                <w:szCs w:val="22"/>
              </w:rPr>
              <w:t>Condition</w:t>
            </w:r>
          </w:p>
          <w:p w14:paraId="2AF004DF" w14:textId="77777777" w:rsidR="003A35C8" w:rsidRPr="003A35C8" w:rsidRDefault="003A35C8" w:rsidP="00A05687">
            <w:pPr>
              <w:rPr>
                <w:rFonts w:cstheme="minorHAnsi"/>
                <w:b/>
                <w:bCs/>
                <w:sz w:val="22"/>
                <w:szCs w:val="22"/>
              </w:rPr>
            </w:pPr>
            <w:r w:rsidRPr="003A35C8">
              <w:rPr>
                <w:rFonts w:cstheme="minorHAnsi"/>
                <w:b/>
                <w:bCs/>
                <w:sz w:val="22"/>
                <w:szCs w:val="22"/>
              </w:rPr>
              <w:t> </w:t>
            </w:r>
          </w:p>
        </w:tc>
        <w:tc>
          <w:tcPr>
            <w:tcW w:w="2789" w:type="dxa"/>
            <w:tcBorders>
              <w:top w:val="single" w:sz="12" w:space="0" w:color="auto"/>
              <w:bottom w:val="single" w:sz="12" w:space="0" w:color="auto"/>
            </w:tcBorders>
            <w:hideMark/>
          </w:tcPr>
          <w:p w14:paraId="54F7A7D7" w14:textId="77777777" w:rsidR="003A35C8" w:rsidRPr="003A35C8" w:rsidRDefault="003A35C8" w:rsidP="00A05687">
            <w:pPr>
              <w:rPr>
                <w:rFonts w:cstheme="minorHAnsi"/>
                <w:b/>
                <w:bCs/>
                <w:sz w:val="22"/>
                <w:szCs w:val="22"/>
              </w:rPr>
            </w:pPr>
            <w:r w:rsidRPr="003A35C8">
              <w:rPr>
                <w:rFonts w:cstheme="minorHAnsi"/>
                <w:b/>
                <w:bCs/>
                <w:sz w:val="22"/>
                <w:szCs w:val="22"/>
              </w:rPr>
              <w:t xml:space="preserve">Group </w:t>
            </w:r>
          </w:p>
          <w:p w14:paraId="3BEED23A" w14:textId="77777777" w:rsidR="003A35C8" w:rsidRPr="003A35C8" w:rsidRDefault="003A35C8" w:rsidP="00A05687">
            <w:pPr>
              <w:rPr>
                <w:rFonts w:cstheme="minorHAnsi"/>
                <w:b/>
                <w:bCs/>
                <w:sz w:val="22"/>
                <w:szCs w:val="22"/>
              </w:rPr>
            </w:pPr>
            <w:r w:rsidRPr="003A35C8">
              <w:rPr>
                <w:rFonts w:cstheme="minorHAnsi"/>
                <w:b/>
                <w:bCs/>
                <w:sz w:val="22"/>
                <w:szCs w:val="22"/>
              </w:rPr>
              <w:t> </w:t>
            </w:r>
          </w:p>
        </w:tc>
        <w:tc>
          <w:tcPr>
            <w:tcW w:w="1701" w:type="dxa"/>
            <w:tcBorders>
              <w:top w:val="single" w:sz="12" w:space="0" w:color="auto"/>
              <w:bottom w:val="single" w:sz="12" w:space="0" w:color="auto"/>
            </w:tcBorders>
            <w:hideMark/>
          </w:tcPr>
          <w:p w14:paraId="5403BCDB" w14:textId="77777777" w:rsidR="003A35C8" w:rsidRPr="003A35C8" w:rsidRDefault="003A35C8" w:rsidP="00A05687">
            <w:pPr>
              <w:rPr>
                <w:rFonts w:cstheme="minorHAnsi"/>
                <w:b/>
                <w:bCs/>
                <w:sz w:val="22"/>
                <w:szCs w:val="22"/>
              </w:rPr>
            </w:pPr>
            <w:r w:rsidRPr="003A35C8">
              <w:rPr>
                <w:rFonts w:cstheme="minorHAnsi"/>
                <w:b/>
                <w:bCs/>
                <w:sz w:val="22"/>
                <w:szCs w:val="22"/>
              </w:rPr>
              <w:t>Baseline</w:t>
            </w:r>
          </w:p>
          <w:p w14:paraId="2E7109D5" w14:textId="77777777" w:rsidR="003A35C8" w:rsidRPr="003A35C8" w:rsidRDefault="003A35C8" w:rsidP="00A05687">
            <w:pPr>
              <w:rPr>
                <w:rFonts w:cstheme="minorHAnsi"/>
                <w:b/>
                <w:bCs/>
                <w:sz w:val="22"/>
                <w:szCs w:val="22"/>
              </w:rPr>
            </w:pPr>
            <w:r w:rsidRPr="003A35C8">
              <w:rPr>
                <w:rFonts w:cstheme="minorHAnsi"/>
                <w:b/>
                <w:bCs/>
                <w:sz w:val="22"/>
                <w:szCs w:val="22"/>
              </w:rPr>
              <w:t xml:space="preserve"> Mean </w:t>
            </w:r>
          </w:p>
          <w:p w14:paraId="4192F5EA" w14:textId="77777777" w:rsidR="003A35C8" w:rsidRPr="003A35C8" w:rsidRDefault="003A35C8" w:rsidP="00A05687">
            <w:pPr>
              <w:rPr>
                <w:rFonts w:cstheme="minorHAnsi"/>
                <w:b/>
                <w:bCs/>
                <w:sz w:val="22"/>
                <w:szCs w:val="22"/>
              </w:rPr>
            </w:pPr>
            <w:r w:rsidRPr="003A35C8">
              <w:rPr>
                <w:rFonts w:cstheme="minorHAnsi"/>
                <w:b/>
                <w:bCs/>
                <w:sz w:val="22"/>
                <w:szCs w:val="22"/>
              </w:rPr>
              <w:t>(SD +/-)</w:t>
            </w:r>
          </w:p>
        </w:tc>
        <w:tc>
          <w:tcPr>
            <w:tcW w:w="1701" w:type="dxa"/>
            <w:tcBorders>
              <w:top w:val="single" w:sz="12" w:space="0" w:color="auto"/>
              <w:bottom w:val="single" w:sz="12" w:space="0" w:color="auto"/>
            </w:tcBorders>
            <w:hideMark/>
          </w:tcPr>
          <w:p w14:paraId="3DF0DB10" w14:textId="77777777" w:rsidR="003A35C8" w:rsidRPr="003A35C8" w:rsidRDefault="003A35C8" w:rsidP="00A05687">
            <w:pPr>
              <w:rPr>
                <w:rFonts w:cstheme="minorHAnsi"/>
                <w:b/>
                <w:bCs/>
                <w:sz w:val="22"/>
                <w:szCs w:val="22"/>
              </w:rPr>
            </w:pPr>
            <w:r w:rsidRPr="003A35C8">
              <w:rPr>
                <w:rFonts w:cstheme="minorHAnsi"/>
                <w:b/>
                <w:bCs/>
                <w:sz w:val="22"/>
                <w:szCs w:val="22"/>
              </w:rPr>
              <w:t>Final</w:t>
            </w:r>
          </w:p>
          <w:p w14:paraId="5C10D279" w14:textId="77777777" w:rsidR="003A35C8" w:rsidRPr="003A35C8" w:rsidRDefault="003A35C8" w:rsidP="00A05687">
            <w:pPr>
              <w:rPr>
                <w:rFonts w:cstheme="minorHAnsi"/>
                <w:b/>
                <w:bCs/>
                <w:sz w:val="22"/>
                <w:szCs w:val="22"/>
              </w:rPr>
            </w:pPr>
            <w:r w:rsidRPr="003A35C8">
              <w:rPr>
                <w:rFonts w:cstheme="minorHAnsi"/>
                <w:b/>
                <w:bCs/>
                <w:sz w:val="22"/>
                <w:szCs w:val="22"/>
              </w:rPr>
              <w:t xml:space="preserve">Mean </w:t>
            </w:r>
          </w:p>
          <w:p w14:paraId="0C6747BF" w14:textId="77777777" w:rsidR="003A35C8" w:rsidRPr="003A35C8" w:rsidRDefault="003A35C8" w:rsidP="00A05687">
            <w:pPr>
              <w:rPr>
                <w:rFonts w:cstheme="minorHAnsi"/>
                <w:b/>
                <w:bCs/>
                <w:sz w:val="22"/>
                <w:szCs w:val="22"/>
              </w:rPr>
            </w:pPr>
            <w:r w:rsidRPr="003A35C8">
              <w:rPr>
                <w:rFonts w:cstheme="minorHAnsi"/>
                <w:b/>
                <w:bCs/>
                <w:sz w:val="22"/>
                <w:szCs w:val="22"/>
              </w:rPr>
              <w:t>(SD +/-)</w:t>
            </w:r>
          </w:p>
        </w:tc>
        <w:tc>
          <w:tcPr>
            <w:tcW w:w="3182" w:type="dxa"/>
            <w:tcBorders>
              <w:top w:val="single" w:sz="12" w:space="0" w:color="auto"/>
              <w:bottom w:val="single" w:sz="12" w:space="0" w:color="auto"/>
            </w:tcBorders>
          </w:tcPr>
          <w:p w14:paraId="7138316B" w14:textId="77777777" w:rsidR="003A35C8" w:rsidRPr="003A35C8" w:rsidRDefault="003A35C8" w:rsidP="00A05687">
            <w:pPr>
              <w:rPr>
                <w:rFonts w:cstheme="minorHAnsi"/>
                <w:b/>
                <w:bCs/>
                <w:sz w:val="22"/>
                <w:szCs w:val="22"/>
              </w:rPr>
            </w:pPr>
            <w:r w:rsidRPr="003A35C8">
              <w:rPr>
                <w:rFonts w:cstheme="minorHAnsi"/>
                <w:b/>
                <w:bCs/>
                <w:sz w:val="22"/>
                <w:szCs w:val="22"/>
              </w:rPr>
              <w:t>Statistical Result</w:t>
            </w:r>
          </w:p>
          <w:p w14:paraId="13CCB735" w14:textId="77777777" w:rsidR="003A35C8" w:rsidRPr="003A35C8" w:rsidRDefault="003A35C8" w:rsidP="00A05687">
            <w:pPr>
              <w:rPr>
                <w:rFonts w:cstheme="minorHAnsi"/>
                <w:b/>
                <w:bCs/>
                <w:sz w:val="22"/>
                <w:szCs w:val="22"/>
              </w:rPr>
            </w:pPr>
            <w:r w:rsidRPr="003A35C8">
              <w:rPr>
                <w:rFonts w:cstheme="minorHAnsi"/>
                <w:b/>
                <w:bCs/>
                <w:sz w:val="22"/>
                <w:szCs w:val="22"/>
              </w:rPr>
              <w:t>(Significant values given in bold)</w:t>
            </w:r>
          </w:p>
        </w:tc>
      </w:tr>
      <w:tr w:rsidR="003A35C8" w:rsidRPr="003A35C8" w14:paraId="752B4282" w14:textId="77777777" w:rsidTr="00C76A1F">
        <w:trPr>
          <w:trHeight w:val="415"/>
        </w:trPr>
        <w:tc>
          <w:tcPr>
            <w:tcW w:w="13950" w:type="dxa"/>
            <w:gridSpan w:val="7"/>
            <w:tcBorders>
              <w:top w:val="double" w:sz="4" w:space="0" w:color="000000"/>
              <w:bottom w:val="single" w:sz="12" w:space="0" w:color="auto"/>
            </w:tcBorders>
            <w:shd w:val="clear" w:color="auto" w:fill="FFFFFF" w:themeFill="background1"/>
            <w:hideMark/>
          </w:tcPr>
          <w:p w14:paraId="358A9853" w14:textId="09A4D07E" w:rsidR="003A35C8" w:rsidRPr="003A35C8" w:rsidRDefault="003A35C8" w:rsidP="00C76A1F">
            <w:pPr>
              <w:jc w:val="center"/>
              <w:rPr>
                <w:rFonts w:cstheme="minorHAnsi"/>
                <w:b/>
                <w:bCs/>
                <w:sz w:val="22"/>
                <w:szCs w:val="22"/>
              </w:rPr>
            </w:pPr>
            <w:r w:rsidRPr="003A35C8">
              <w:rPr>
                <w:rFonts w:cstheme="minorHAnsi"/>
                <w:b/>
                <w:bCs/>
                <w:sz w:val="22"/>
                <w:szCs w:val="22"/>
              </w:rPr>
              <w:t>Functional Stability Therapeutic Footwear</w:t>
            </w:r>
          </w:p>
          <w:p w14:paraId="21026D63" w14:textId="77777777" w:rsidR="003A35C8" w:rsidRPr="003A35C8" w:rsidRDefault="003A35C8" w:rsidP="00A05687">
            <w:pPr>
              <w:rPr>
                <w:rFonts w:cstheme="minorHAnsi"/>
                <w:b/>
                <w:bCs/>
                <w:sz w:val="22"/>
                <w:szCs w:val="22"/>
              </w:rPr>
            </w:pPr>
          </w:p>
        </w:tc>
      </w:tr>
      <w:tr w:rsidR="003A35C8" w:rsidRPr="003A35C8" w14:paraId="05AC0656" w14:textId="77777777" w:rsidTr="00A05687">
        <w:trPr>
          <w:trHeight w:val="340"/>
        </w:trPr>
        <w:tc>
          <w:tcPr>
            <w:tcW w:w="13950" w:type="dxa"/>
            <w:gridSpan w:val="7"/>
            <w:tcBorders>
              <w:top w:val="double" w:sz="4" w:space="0" w:color="auto"/>
              <w:bottom w:val="double" w:sz="4" w:space="0" w:color="auto"/>
            </w:tcBorders>
            <w:hideMark/>
          </w:tcPr>
          <w:p w14:paraId="17A36360" w14:textId="77777777" w:rsidR="003A35C8" w:rsidRPr="003A35C8" w:rsidRDefault="003A35C8" w:rsidP="00A05687">
            <w:pPr>
              <w:rPr>
                <w:rFonts w:cstheme="minorHAnsi"/>
                <w:b/>
                <w:bCs/>
                <w:sz w:val="22"/>
                <w:szCs w:val="22"/>
              </w:rPr>
            </w:pPr>
            <w:r w:rsidRPr="003A35C8">
              <w:rPr>
                <w:rFonts w:cstheme="minorHAnsi"/>
                <w:b/>
                <w:bCs/>
                <w:sz w:val="22"/>
                <w:szCs w:val="22"/>
              </w:rPr>
              <w:t>Spatiotemporal</w:t>
            </w:r>
          </w:p>
          <w:p w14:paraId="72280DF3" w14:textId="77777777" w:rsidR="003A35C8" w:rsidRPr="003A35C8" w:rsidRDefault="003A35C8" w:rsidP="00A05687">
            <w:pPr>
              <w:rPr>
                <w:rFonts w:cstheme="minorHAnsi"/>
                <w:b/>
                <w:bCs/>
                <w:sz w:val="22"/>
                <w:szCs w:val="22"/>
              </w:rPr>
            </w:pPr>
          </w:p>
        </w:tc>
      </w:tr>
      <w:tr w:rsidR="003A35C8" w:rsidRPr="003A35C8" w14:paraId="690BF786" w14:textId="77777777" w:rsidTr="00825CEB">
        <w:trPr>
          <w:trHeight w:val="520"/>
        </w:trPr>
        <w:tc>
          <w:tcPr>
            <w:tcW w:w="1566" w:type="dxa"/>
            <w:vMerge w:val="restart"/>
            <w:tcBorders>
              <w:top w:val="double" w:sz="4" w:space="0" w:color="auto"/>
            </w:tcBorders>
            <w:hideMark/>
          </w:tcPr>
          <w:p w14:paraId="337BC9D0" w14:textId="77777777" w:rsidR="003A35C8" w:rsidRPr="003A35C8" w:rsidRDefault="003A35C8" w:rsidP="00A05687">
            <w:pPr>
              <w:rPr>
                <w:rFonts w:cstheme="minorHAnsi"/>
                <w:b/>
                <w:bCs/>
                <w:sz w:val="22"/>
                <w:szCs w:val="22"/>
              </w:rPr>
            </w:pPr>
            <w:r w:rsidRPr="003A35C8">
              <w:rPr>
                <w:rFonts w:cstheme="minorHAnsi"/>
                <w:b/>
                <w:bCs/>
                <w:sz w:val="22"/>
                <w:szCs w:val="22"/>
              </w:rPr>
              <w:t>Step symmetry (%)</w:t>
            </w:r>
          </w:p>
          <w:p w14:paraId="2EFA0FB9" w14:textId="77777777" w:rsidR="003A35C8" w:rsidRPr="003A35C8" w:rsidRDefault="003A35C8" w:rsidP="00A05687">
            <w:pPr>
              <w:rPr>
                <w:rFonts w:cstheme="minorHAnsi"/>
                <w:sz w:val="22"/>
                <w:szCs w:val="22"/>
              </w:rPr>
            </w:pPr>
            <w:r w:rsidRPr="003A35C8">
              <w:rPr>
                <w:rFonts w:cstheme="minorHAnsi"/>
                <w:sz w:val="22"/>
                <w:szCs w:val="22"/>
              </w:rPr>
              <w:t> </w:t>
            </w:r>
          </w:p>
          <w:p w14:paraId="4A39F9E8" w14:textId="77777777" w:rsidR="003A35C8" w:rsidRPr="003A35C8" w:rsidRDefault="003A35C8" w:rsidP="00A05687">
            <w:pPr>
              <w:rPr>
                <w:rFonts w:cstheme="minorHAnsi"/>
                <w:b/>
                <w:bCs/>
                <w:sz w:val="22"/>
                <w:szCs w:val="22"/>
              </w:rPr>
            </w:pPr>
            <w:r w:rsidRPr="003A35C8">
              <w:rPr>
                <w:rFonts w:cstheme="minorHAnsi"/>
                <w:sz w:val="22"/>
                <w:szCs w:val="22"/>
              </w:rPr>
              <w:t> </w:t>
            </w:r>
          </w:p>
        </w:tc>
        <w:tc>
          <w:tcPr>
            <w:tcW w:w="1448" w:type="dxa"/>
            <w:vMerge w:val="restart"/>
            <w:tcBorders>
              <w:top w:val="double" w:sz="4" w:space="0" w:color="auto"/>
            </w:tcBorders>
            <w:hideMark/>
          </w:tcPr>
          <w:p w14:paraId="2D3520FC" w14:textId="77777777" w:rsidR="003A35C8" w:rsidRPr="003A35C8" w:rsidRDefault="003A35C8" w:rsidP="00A05687">
            <w:pPr>
              <w:rPr>
                <w:rFonts w:cstheme="minorHAnsi"/>
                <w:b/>
                <w:bCs/>
                <w:sz w:val="22"/>
                <w:szCs w:val="22"/>
              </w:rPr>
            </w:pPr>
            <w:proofErr w:type="spellStart"/>
            <w:r w:rsidRPr="003A35C8">
              <w:rPr>
                <w:rFonts w:cstheme="minorHAnsi"/>
                <w:b/>
                <w:bCs/>
                <w:sz w:val="22"/>
                <w:szCs w:val="22"/>
              </w:rPr>
              <w:t>Aboutorabi</w:t>
            </w:r>
            <w:proofErr w:type="spellEnd"/>
            <w:r w:rsidRPr="003A35C8">
              <w:rPr>
                <w:rFonts w:cstheme="minorHAnsi"/>
                <w:b/>
                <w:bCs/>
                <w:sz w:val="22"/>
                <w:szCs w:val="22"/>
              </w:rPr>
              <w:t xml:space="preserve"> et al. (2014)</w:t>
            </w:r>
          </w:p>
          <w:p w14:paraId="6A3F2602" w14:textId="77777777" w:rsidR="003A35C8" w:rsidRPr="003A35C8" w:rsidRDefault="003A35C8" w:rsidP="00A05687">
            <w:pPr>
              <w:rPr>
                <w:rFonts w:cstheme="minorHAnsi"/>
                <w:b/>
                <w:bCs/>
                <w:sz w:val="22"/>
                <w:szCs w:val="22"/>
              </w:rPr>
            </w:pPr>
            <w:r w:rsidRPr="003A35C8">
              <w:rPr>
                <w:rFonts w:cstheme="minorHAnsi"/>
                <w:b/>
                <w:bCs/>
                <w:sz w:val="22"/>
                <w:szCs w:val="22"/>
              </w:rPr>
              <w:t> </w:t>
            </w:r>
          </w:p>
          <w:p w14:paraId="13A1F8FD" w14:textId="77777777" w:rsidR="003A35C8" w:rsidRPr="003A35C8" w:rsidRDefault="003A35C8" w:rsidP="00A05687">
            <w:pPr>
              <w:rPr>
                <w:rFonts w:cstheme="minorHAnsi"/>
                <w:sz w:val="22"/>
                <w:szCs w:val="22"/>
              </w:rPr>
            </w:pPr>
            <w:r w:rsidRPr="003A35C8">
              <w:rPr>
                <w:rFonts w:cstheme="minorHAnsi"/>
                <w:b/>
                <w:bCs/>
                <w:sz w:val="22"/>
                <w:szCs w:val="22"/>
              </w:rPr>
              <w:t> </w:t>
            </w:r>
          </w:p>
        </w:tc>
        <w:tc>
          <w:tcPr>
            <w:tcW w:w="1563" w:type="dxa"/>
            <w:vMerge w:val="restart"/>
            <w:tcBorders>
              <w:top w:val="double" w:sz="4" w:space="0" w:color="auto"/>
            </w:tcBorders>
            <w:hideMark/>
          </w:tcPr>
          <w:p w14:paraId="47D9C8B8" w14:textId="77777777" w:rsidR="003A35C8" w:rsidRPr="003A35C8" w:rsidRDefault="003A35C8" w:rsidP="00A05687">
            <w:pPr>
              <w:rPr>
                <w:rFonts w:cstheme="minorHAnsi"/>
                <w:sz w:val="22"/>
                <w:szCs w:val="22"/>
              </w:rPr>
            </w:pPr>
            <w:r w:rsidRPr="003A35C8">
              <w:rPr>
                <w:rFonts w:cstheme="minorHAnsi"/>
                <w:sz w:val="22"/>
                <w:szCs w:val="22"/>
              </w:rPr>
              <w:t>Mobile pes planus</w:t>
            </w:r>
          </w:p>
          <w:p w14:paraId="08F60746" w14:textId="77777777" w:rsidR="003A35C8" w:rsidRPr="003A35C8" w:rsidRDefault="003A35C8" w:rsidP="00A05687">
            <w:pPr>
              <w:rPr>
                <w:rFonts w:cstheme="minorHAnsi"/>
                <w:sz w:val="22"/>
                <w:szCs w:val="22"/>
              </w:rPr>
            </w:pPr>
            <w:r w:rsidRPr="003A35C8">
              <w:rPr>
                <w:rFonts w:cstheme="minorHAnsi"/>
                <w:sz w:val="22"/>
                <w:szCs w:val="22"/>
              </w:rPr>
              <w:t> </w:t>
            </w:r>
          </w:p>
          <w:p w14:paraId="6181C665" w14:textId="77777777" w:rsidR="003A35C8" w:rsidRPr="003A35C8" w:rsidRDefault="003A35C8" w:rsidP="00A05687">
            <w:pPr>
              <w:rPr>
                <w:rFonts w:cstheme="minorHAnsi"/>
                <w:sz w:val="22"/>
                <w:szCs w:val="22"/>
              </w:rPr>
            </w:pPr>
            <w:r w:rsidRPr="003A35C8">
              <w:rPr>
                <w:rFonts w:cstheme="minorHAnsi"/>
                <w:sz w:val="22"/>
                <w:szCs w:val="22"/>
              </w:rPr>
              <w:t> </w:t>
            </w:r>
          </w:p>
        </w:tc>
        <w:tc>
          <w:tcPr>
            <w:tcW w:w="2789" w:type="dxa"/>
            <w:tcBorders>
              <w:top w:val="double" w:sz="4" w:space="0" w:color="auto"/>
            </w:tcBorders>
            <w:hideMark/>
          </w:tcPr>
          <w:p w14:paraId="4AA4F2D9" w14:textId="77777777" w:rsidR="003A35C8" w:rsidRPr="003A35C8" w:rsidRDefault="003A35C8" w:rsidP="00A05687">
            <w:pPr>
              <w:rPr>
                <w:rFonts w:cstheme="minorHAnsi"/>
                <w:sz w:val="22"/>
                <w:szCs w:val="22"/>
              </w:rPr>
            </w:pPr>
            <w:r w:rsidRPr="003A35C8">
              <w:rPr>
                <w:rFonts w:cstheme="minorHAnsi"/>
                <w:sz w:val="22"/>
                <w:szCs w:val="22"/>
              </w:rPr>
              <w:t xml:space="preserve">BF </w:t>
            </w:r>
          </w:p>
        </w:tc>
        <w:tc>
          <w:tcPr>
            <w:tcW w:w="1701" w:type="dxa"/>
            <w:tcBorders>
              <w:top w:val="double" w:sz="4" w:space="0" w:color="auto"/>
            </w:tcBorders>
            <w:hideMark/>
          </w:tcPr>
          <w:p w14:paraId="350546B9" w14:textId="77777777" w:rsidR="003A35C8" w:rsidRPr="003A35C8" w:rsidRDefault="003A35C8" w:rsidP="00A05687">
            <w:pPr>
              <w:rPr>
                <w:rFonts w:cstheme="minorHAnsi"/>
                <w:sz w:val="22"/>
                <w:szCs w:val="22"/>
              </w:rPr>
            </w:pPr>
            <w:r w:rsidRPr="003A35C8">
              <w:rPr>
                <w:rFonts w:cstheme="minorHAnsi"/>
                <w:sz w:val="22"/>
                <w:szCs w:val="22"/>
              </w:rPr>
              <w:t>-4.90 (4.66)</w:t>
            </w:r>
          </w:p>
        </w:tc>
        <w:tc>
          <w:tcPr>
            <w:tcW w:w="1701" w:type="dxa"/>
            <w:tcBorders>
              <w:top w:val="double" w:sz="4" w:space="0" w:color="auto"/>
            </w:tcBorders>
            <w:hideMark/>
          </w:tcPr>
          <w:p w14:paraId="26770385" w14:textId="77777777" w:rsidR="003A35C8" w:rsidRPr="003A35C8" w:rsidRDefault="003A35C8" w:rsidP="00A05687">
            <w:pPr>
              <w:rPr>
                <w:rFonts w:cstheme="minorHAnsi"/>
                <w:sz w:val="22"/>
                <w:szCs w:val="22"/>
              </w:rPr>
            </w:pPr>
            <w:r w:rsidRPr="003A35C8">
              <w:rPr>
                <w:rFonts w:cstheme="minorHAnsi"/>
                <w:sz w:val="22"/>
                <w:szCs w:val="22"/>
              </w:rPr>
              <w:t> </w:t>
            </w:r>
          </w:p>
        </w:tc>
        <w:tc>
          <w:tcPr>
            <w:tcW w:w="3182" w:type="dxa"/>
            <w:tcBorders>
              <w:top w:val="double" w:sz="4" w:space="0" w:color="auto"/>
            </w:tcBorders>
          </w:tcPr>
          <w:p w14:paraId="3ECED6C4" w14:textId="77777777" w:rsidR="003A35C8" w:rsidRPr="003A35C8" w:rsidRDefault="003A35C8" w:rsidP="00A05687">
            <w:pPr>
              <w:rPr>
                <w:rFonts w:cstheme="minorHAnsi"/>
                <w:sz w:val="22"/>
                <w:szCs w:val="22"/>
              </w:rPr>
            </w:pPr>
            <w:r w:rsidRPr="003A35C8">
              <w:rPr>
                <w:rFonts w:cstheme="minorHAnsi"/>
                <w:sz w:val="22"/>
                <w:szCs w:val="22"/>
              </w:rPr>
              <w:t>Repeated measures ANOVA:</w:t>
            </w:r>
          </w:p>
          <w:p w14:paraId="2011E1B1" w14:textId="77777777" w:rsidR="003A35C8" w:rsidRPr="003A35C8" w:rsidRDefault="003A35C8" w:rsidP="00A05687">
            <w:pPr>
              <w:rPr>
                <w:rFonts w:cstheme="minorHAnsi"/>
                <w:b/>
                <w:bCs/>
                <w:sz w:val="22"/>
                <w:szCs w:val="22"/>
              </w:rPr>
            </w:pPr>
            <w:r w:rsidRPr="003A35C8">
              <w:rPr>
                <w:rFonts w:cstheme="minorHAnsi"/>
                <w:b/>
                <w:bCs/>
                <w:sz w:val="22"/>
                <w:szCs w:val="22"/>
              </w:rPr>
              <w:t>p=0.000</w:t>
            </w:r>
          </w:p>
        </w:tc>
      </w:tr>
      <w:tr w:rsidR="003A35C8" w:rsidRPr="003A35C8" w14:paraId="1669B21C" w14:textId="77777777" w:rsidTr="00825CEB">
        <w:trPr>
          <w:trHeight w:val="320"/>
        </w:trPr>
        <w:tc>
          <w:tcPr>
            <w:tcW w:w="1566" w:type="dxa"/>
            <w:vMerge/>
            <w:noWrap/>
            <w:hideMark/>
          </w:tcPr>
          <w:p w14:paraId="0B23C0AD" w14:textId="77777777" w:rsidR="003A35C8" w:rsidRPr="003A35C8" w:rsidRDefault="003A35C8" w:rsidP="00A05687">
            <w:pPr>
              <w:rPr>
                <w:rFonts w:cstheme="minorHAnsi"/>
                <w:sz w:val="22"/>
                <w:szCs w:val="22"/>
              </w:rPr>
            </w:pPr>
          </w:p>
        </w:tc>
        <w:tc>
          <w:tcPr>
            <w:tcW w:w="1448" w:type="dxa"/>
            <w:vMerge/>
            <w:hideMark/>
          </w:tcPr>
          <w:p w14:paraId="75A35D06" w14:textId="77777777" w:rsidR="003A35C8" w:rsidRPr="003A35C8" w:rsidRDefault="003A35C8" w:rsidP="00A05687">
            <w:pPr>
              <w:rPr>
                <w:rFonts w:cstheme="minorHAnsi"/>
                <w:sz w:val="22"/>
                <w:szCs w:val="22"/>
              </w:rPr>
            </w:pPr>
          </w:p>
        </w:tc>
        <w:tc>
          <w:tcPr>
            <w:tcW w:w="1563" w:type="dxa"/>
            <w:vMerge/>
            <w:hideMark/>
          </w:tcPr>
          <w:p w14:paraId="1734A784" w14:textId="77777777" w:rsidR="003A35C8" w:rsidRPr="003A35C8" w:rsidRDefault="003A35C8" w:rsidP="00A05687">
            <w:pPr>
              <w:rPr>
                <w:rFonts w:cstheme="minorHAnsi"/>
                <w:sz w:val="22"/>
                <w:szCs w:val="22"/>
              </w:rPr>
            </w:pPr>
          </w:p>
        </w:tc>
        <w:tc>
          <w:tcPr>
            <w:tcW w:w="2789" w:type="dxa"/>
            <w:hideMark/>
          </w:tcPr>
          <w:p w14:paraId="5A0B4200" w14:textId="77777777" w:rsidR="003A35C8" w:rsidRPr="003A35C8" w:rsidRDefault="003A35C8" w:rsidP="00A05687">
            <w:pPr>
              <w:rPr>
                <w:rFonts w:cstheme="minorHAnsi"/>
                <w:sz w:val="22"/>
                <w:szCs w:val="22"/>
              </w:rPr>
            </w:pPr>
            <w:r w:rsidRPr="003A35C8">
              <w:rPr>
                <w:rFonts w:cstheme="minorHAnsi"/>
                <w:sz w:val="22"/>
                <w:szCs w:val="22"/>
              </w:rPr>
              <w:t xml:space="preserve">FSTF </w:t>
            </w:r>
          </w:p>
        </w:tc>
        <w:tc>
          <w:tcPr>
            <w:tcW w:w="1701" w:type="dxa"/>
            <w:hideMark/>
          </w:tcPr>
          <w:p w14:paraId="7CEFEC0A"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hideMark/>
          </w:tcPr>
          <w:p w14:paraId="1B3F2702" w14:textId="77777777" w:rsidR="003A35C8" w:rsidRPr="003A35C8" w:rsidRDefault="003A35C8" w:rsidP="00A05687">
            <w:pPr>
              <w:rPr>
                <w:rFonts w:cstheme="minorHAnsi"/>
                <w:sz w:val="22"/>
                <w:szCs w:val="22"/>
              </w:rPr>
            </w:pPr>
            <w:r w:rsidRPr="003A35C8">
              <w:rPr>
                <w:rFonts w:cstheme="minorHAnsi"/>
                <w:sz w:val="22"/>
                <w:szCs w:val="22"/>
              </w:rPr>
              <w:t>-2.70 (25.54)</w:t>
            </w:r>
          </w:p>
        </w:tc>
        <w:tc>
          <w:tcPr>
            <w:tcW w:w="3182" w:type="dxa"/>
            <w:vMerge w:val="restart"/>
          </w:tcPr>
          <w:p w14:paraId="60C83671" w14:textId="77777777" w:rsidR="003A35C8" w:rsidRPr="003A35C8" w:rsidRDefault="003A35C8" w:rsidP="00A05687">
            <w:pPr>
              <w:rPr>
                <w:rFonts w:cstheme="minorHAnsi"/>
                <w:sz w:val="22"/>
                <w:szCs w:val="22"/>
              </w:rPr>
            </w:pPr>
            <w:r w:rsidRPr="003A35C8">
              <w:rPr>
                <w:rFonts w:cstheme="minorHAnsi"/>
                <w:sz w:val="22"/>
                <w:szCs w:val="22"/>
              </w:rPr>
              <w:t>Post hoc</w:t>
            </w:r>
          </w:p>
          <w:p w14:paraId="7BDD6829" w14:textId="77777777" w:rsidR="003A35C8" w:rsidRPr="003A35C8" w:rsidRDefault="003A35C8" w:rsidP="00A05687">
            <w:pPr>
              <w:rPr>
                <w:rFonts w:cstheme="minorHAnsi"/>
                <w:sz w:val="22"/>
                <w:szCs w:val="22"/>
              </w:rPr>
            </w:pPr>
            <w:r w:rsidRPr="003A35C8">
              <w:rPr>
                <w:rFonts w:cstheme="minorHAnsi"/>
                <w:sz w:val="22"/>
                <w:szCs w:val="22"/>
              </w:rPr>
              <w:t xml:space="preserve">FSTF vs. SLS+FO </w:t>
            </w:r>
            <w:r w:rsidRPr="003A35C8">
              <w:rPr>
                <w:rFonts w:cstheme="minorHAnsi"/>
                <w:b/>
                <w:bCs/>
                <w:sz w:val="22"/>
                <w:szCs w:val="22"/>
              </w:rPr>
              <w:t xml:space="preserve">p&lt;0.05 </w:t>
            </w:r>
          </w:p>
          <w:p w14:paraId="77F1E84C" w14:textId="77777777" w:rsidR="003A35C8" w:rsidRPr="003A35C8" w:rsidRDefault="003A35C8" w:rsidP="00A05687">
            <w:pPr>
              <w:rPr>
                <w:rFonts w:cstheme="minorHAnsi"/>
                <w:sz w:val="22"/>
                <w:szCs w:val="22"/>
              </w:rPr>
            </w:pPr>
            <w:r w:rsidRPr="003A35C8">
              <w:rPr>
                <w:rFonts w:cstheme="minorHAnsi"/>
                <w:sz w:val="22"/>
                <w:szCs w:val="22"/>
              </w:rPr>
              <w:t> </w:t>
            </w:r>
          </w:p>
        </w:tc>
      </w:tr>
      <w:tr w:rsidR="003A35C8" w:rsidRPr="003A35C8" w14:paraId="7894443B" w14:textId="77777777" w:rsidTr="00825CEB">
        <w:trPr>
          <w:trHeight w:val="340"/>
        </w:trPr>
        <w:tc>
          <w:tcPr>
            <w:tcW w:w="1566" w:type="dxa"/>
            <w:vMerge/>
            <w:tcBorders>
              <w:bottom w:val="double" w:sz="4" w:space="0" w:color="auto"/>
            </w:tcBorders>
            <w:hideMark/>
          </w:tcPr>
          <w:p w14:paraId="6FE29171" w14:textId="77777777" w:rsidR="003A35C8" w:rsidRPr="003A35C8" w:rsidRDefault="003A35C8" w:rsidP="00A05687">
            <w:pPr>
              <w:rPr>
                <w:rFonts w:cstheme="minorHAnsi"/>
                <w:sz w:val="22"/>
                <w:szCs w:val="22"/>
              </w:rPr>
            </w:pPr>
          </w:p>
        </w:tc>
        <w:tc>
          <w:tcPr>
            <w:tcW w:w="1448" w:type="dxa"/>
            <w:vMerge/>
            <w:tcBorders>
              <w:bottom w:val="double" w:sz="4" w:space="0" w:color="auto"/>
            </w:tcBorders>
            <w:hideMark/>
          </w:tcPr>
          <w:p w14:paraId="61F2A1DF" w14:textId="77777777" w:rsidR="003A35C8" w:rsidRPr="003A35C8" w:rsidRDefault="003A35C8" w:rsidP="00A05687">
            <w:pPr>
              <w:rPr>
                <w:rFonts w:cstheme="minorHAnsi"/>
                <w:sz w:val="22"/>
                <w:szCs w:val="22"/>
              </w:rPr>
            </w:pPr>
          </w:p>
        </w:tc>
        <w:tc>
          <w:tcPr>
            <w:tcW w:w="1563" w:type="dxa"/>
            <w:vMerge/>
            <w:tcBorders>
              <w:bottom w:val="double" w:sz="4" w:space="0" w:color="auto"/>
            </w:tcBorders>
            <w:hideMark/>
          </w:tcPr>
          <w:p w14:paraId="3438D1BD" w14:textId="77777777" w:rsidR="003A35C8" w:rsidRPr="003A35C8" w:rsidRDefault="003A35C8" w:rsidP="00A05687">
            <w:pPr>
              <w:rPr>
                <w:rFonts w:cstheme="minorHAnsi"/>
                <w:sz w:val="22"/>
                <w:szCs w:val="22"/>
              </w:rPr>
            </w:pPr>
          </w:p>
        </w:tc>
        <w:tc>
          <w:tcPr>
            <w:tcW w:w="2789" w:type="dxa"/>
            <w:tcBorders>
              <w:bottom w:val="double" w:sz="4" w:space="0" w:color="auto"/>
            </w:tcBorders>
            <w:hideMark/>
          </w:tcPr>
          <w:p w14:paraId="02D2FE74" w14:textId="77777777" w:rsidR="003A35C8" w:rsidRPr="003A35C8" w:rsidRDefault="003A35C8" w:rsidP="00A05687">
            <w:pPr>
              <w:rPr>
                <w:rFonts w:cstheme="minorHAnsi"/>
                <w:sz w:val="22"/>
                <w:szCs w:val="22"/>
              </w:rPr>
            </w:pPr>
            <w:r w:rsidRPr="003A35C8">
              <w:rPr>
                <w:rFonts w:cstheme="minorHAnsi"/>
                <w:sz w:val="22"/>
                <w:szCs w:val="22"/>
              </w:rPr>
              <w:t>SLS+FO</w:t>
            </w:r>
          </w:p>
        </w:tc>
        <w:tc>
          <w:tcPr>
            <w:tcW w:w="1701" w:type="dxa"/>
            <w:tcBorders>
              <w:bottom w:val="double" w:sz="4" w:space="0" w:color="auto"/>
            </w:tcBorders>
            <w:hideMark/>
          </w:tcPr>
          <w:p w14:paraId="737863DB"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tcBorders>
              <w:bottom w:val="double" w:sz="4" w:space="0" w:color="auto"/>
            </w:tcBorders>
            <w:hideMark/>
          </w:tcPr>
          <w:p w14:paraId="6C9BBFD8" w14:textId="77777777" w:rsidR="003A35C8" w:rsidRPr="003A35C8" w:rsidRDefault="003A35C8" w:rsidP="00A05687">
            <w:pPr>
              <w:rPr>
                <w:rFonts w:cstheme="minorHAnsi"/>
                <w:sz w:val="22"/>
                <w:szCs w:val="22"/>
              </w:rPr>
            </w:pPr>
            <w:r w:rsidRPr="003A35C8">
              <w:rPr>
                <w:rFonts w:cstheme="minorHAnsi"/>
                <w:sz w:val="22"/>
                <w:szCs w:val="22"/>
              </w:rPr>
              <w:t>16.08 (31.25)</w:t>
            </w:r>
          </w:p>
        </w:tc>
        <w:tc>
          <w:tcPr>
            <w:tcW w:w="3182" w:type="dxa"/>
            <w:vMerge/>
            <w:tcBorders>
              <w:bottom w:val="double" w:sz="4" w:space="0" w:color="auto"/>
            </w:tcBorders>
          </w:tcPr>
          <w:p w14:paraId="2E1BB8FB" w14:textId="77777777" w:rsidR="003A35C8" w:rsidRPr="003A35C8" w:rsidRDefault="003A35C8" w:rsidP="00A05687">
            <w:pPr>
              <w:rPr>
                <w:rFonts w:cstheme="minorHAnsi"/>
                <w:sz w:val="22"/>
                <w:szCs w:val="22"/>
              </w:rPr>
            </w:pPr>
          </w:p>
        </w:tc>
      </w:tr>
      <w:tr w:rsidR="003A35C8" w:rsidRPr="003A35C8" w14:paraId="36DD1D64" w14:textId="77777777" w:rsidTr="00825CEB">
        <w:trPr>
          <w:trHeight w:val="520"/>
        </w:trPr>
        <w:tc>
          <w:tcPr>
            <w:tcW w:w="1566" w:type="dxa"/>
            <w:vMerge w:val="restart"/>
            <w:tcBorders>
              <w:top w:val="double" w:sz="4" w:space="0" w:color="auto"/>
            </w:tcBorders>
            <w:hideMark/>
          </w:tcPr>
          <w:p w14:paraId="6B0A7D79" w14:textId="77777777" w:rsidR="003A35C8" w:rsidRPr="003A35C8" w:rsidRDefault="003A35C8" w:rsidP="00A05687">
            <w:pPr>
              <w:rPr>
                <w:rFonts w:cstheme="minorHAnsi"/>
                <w:b/>
                <w:bCs/>
                <w:sz w:val="22"/>
                <w:szCs w:val="22"/>
              </w:rPr>
            </w:pPr>
            <w:r w:rsidRPr="003A35C8">
              <w:rPr>
                <w:rFonts w:cstheme="minorHAnsi"/>
                <w:b/>
                <w:bCs/>
                <w:sz w:val="22"/>
                <w:szCs w:val="22"/>
              </w:rPr>
              <w:t>Step width (cm)</w:t>
            </w:r>
          </w:p>
          <w:p w14:paraId="0C7C767C" w14:textId="77777777" w:rsidR="003A35C8" w:rsidRPr="003A35C8" w:rsidRDefault="003A35C8" w:rsidP="00A05687">
            <w:pPr>
              <w:rPr>
                <w:rFonts w:cstheme="minorHAnsi"/>
                <w:sz w:val="22"/>
                <w:szCs w:val="22"/>
              </w:rPr>
            </w:pPr>
            <w:r w:rsidRPr="003A35C8">
              <w:rPr>
                <w:rFonts w:cstheme="minorHAnsi"/>
                <w:sz w:val="22"/>
                <w:szCs w:val="22"/>
              </w:rPr>
              <w:t> </w:t>
            </w:r>
          </w:p>
          <w:p w14:paraId="1DDA1956" w14:textId="77777777" w:rsidR="003A35C8" w:rsidRPr="003A35C8" w:rsidRDefault="003A35C8" w:rsidP="00A05687">
            <w:pPr>
              <w:rPr>
                <w:rFonts w:cstheme="minorHAnsi"/>
                <w:b/>
                <w:bCs/>
                <w:sz w:val="22"/>
                <w:szCs w:val="22"/>
              </w:rPr>
            </w:pPr>
            <w:r w:rsidRPr="003A35C8">
              <w:rPr>
                <w:rFonts w:cstheme="minorHAnsi"/>
                <w:sz w:val="22"/>
                <w:szCs w:val="22"/>
              </w:rPr>
              <w:t> </w:t>
            </w:r>
          </w:p>
        </w:tc>
        <w:tc>
          <w:tcPr>
            <w:tcW w:w="1448" w:type="dxa"/>
            <w:vMerge w:val="restart"/>
            <w:tcBorders>
              <w:top w:val="double" w:sz="4" w:space="0" w:color="auto"/>
            </w:tcBorders>
            <w:hideMark/>
          </w:tcPr>
          <w:p w14:paraId="530ACB1D" w14:textId="77777777" w:rsidR="003A35C8" w:rsidRPr="003A35C8" w:rsidRDefault="003A35C8" w:rsidP="00A05687">
            <w:pPr>
              <w:rPr>
                <w:rFonts w:cstheme="minorHAnsi"/>
                <w:b/>
                <w:bCs/>
                <w:sz w:val="22"/>
                <w:szCs w:val="22"/>
              </w:rPr>
            </w:pPr>
            <w:proofErr w:type="spellStart"/>
            <w:r w:rsidRPr="003A35C8">
              <w:rPr>
                <w:rFonts w:cstheme="minorHAnsi"/>
                <w:b/>
                <w:bCs/>
                <w:sz w:val="22"/>
                <w:szCs w:val="22"/>
              </w:rPr>
              <w:t>Aboutorabi</w:t>
            </w:r>
            <w:proofErr w:type="spellEnd"/>
            <w:r w:rsidRPr="003A35C8">
              <w:rPr>
                <w:rFonts w:cstheme="minorHAnsi"/>
                <w:b/>
                <w:bCs/>
                <w:sz w:val="22"/>
                <w:szCs w:val="22"/>
              </w:rPr>
              <w:t xml:space="preserve"> et al. (2014)</w:t>
            </w:r>
          </w:p>
          <w:p w14:paraId="601EED54" w14:textId="77777777" w:rsidR="003A35C8" w:rsidRPr="003A35C8" w:rsidRDefault="003A35C8" w:rsidP="00A05687">
            <w:pPr>
              <w:rPr>
                <w:rFonts w:cstheme="minorHAnsi"/>
                <w:b/>
                <w:bCs/>
                <w:sz w:val="22"/>
                <w:szCs w:val="22"/>
              </w:rPr>
            </w:pPr>
            <w:r w:rsidRPr="003A35C8">
              <w:rPr>
                <w:rFonts w:cstheme="minorHAnsi"/>
                <w:b/>
                <w:bCs/>
                <w:sz w:val="22"/>
                <w:szCs w:val="22"/>
              </w:rPr>
              <w:t> </w:t>
            </w:r>
          </w:p>
          <w:p w14:paraId="1D838888" w14:textId="77777777" w:rsidR="003A35C8" w:rsidRPr="003A35C8" w:rsidRDefault="003A35C8" w:rsidP="00A05687">
            <w:pPr>
              <w:rPr>
                <w:rFonts w:cstheme="minorHAnsi"/>
                <w:sz w:val="22"/>
                <w:szCs w:val="22"/>
              </w:rPr>
            </w:pPr>
            <w:r w:rsidRPr="003A35C8">
              <w:rPr>
                <w:rFonts w:cstheme="minorHAnsi"/>
                <w:b/>
                <w:bCs/>
                <w:sz w:val="22"/>
                <w:szCs w:val="22"/>
              </w:rPr>
              <w:t> </w:t>
            </w:r>
          </w:p>
        </w:tc>
        <w:tc>
          <w:tcPr>
            <w:tcW w:w="1563" w:type="dxa"/>
            <w:vMerge w:val="restart"/>
            <w:tcBorders>
              <w:top w:val="double" w:sz="4" w:space="0" w:color="auto"/>
            </w:tcBorders>
            <w:hideMark/>
          </w:tcPr>
          <w:p w14:paraId="5A199B27" w14:textId="77777777" w:rsidR="003A35C8" w:rsidRPr="003A35C8" w:rsidRDefault="003A35C8" w:rsidP="00A05687">
            <w:pPr>
              <w:rPr>
                <w:rFonts w:cstheme="minorHAnsi"/>
                <w:sz w:val="22"/>
                <w:szCs w:val="22"/>
              </w:rPr>
            </w:pPr>
            <w:r w:rsidRPr="003A35C8">
              <w:rPr>
                <w:rFonts w:cstheme="minorHAnsi"/>
                <w:sz w:val="22"/>
                <w:szCs w:val="22"/>
              </w:rPr>
              <w:t>Mobile pes planus</w:t>
            </w:r>
          </w:p>
          <w:p w14:paraId="23620787" w14:textId="77777777" w:rsidR="003A35C8" w:rsidRPr="003A35C8" w:rsidRDefault="003A35C8" w:rsidP="00A05687">
            <w:pPr>
              <w:rPr>
                <w:rFonts w:cstheme="minorHAnsi"/>
                <w:sz w:val="22"/>
                <w:szCs w:val="22"/>
              </w:rPr>
            </w:pPr>
            <w:r w:rsidRPr="003A35C8">
              <w:rPr>
                <w:rFonts w:cstheme="minorHAnsi"/>
                <w:sz w:val="22"/>
                <w:szCs w:val="22"/>
              </w:rPr>
              <w:t> </w:t>
            </w:r>
          </w:p>
          <w:p w14:paraId="02C79027" w14:textId="77777777" w:rsidR="003A35C8" w:rsidRPr="003A35C8" w:rsidRDefault="003A35C8" w:rsidP="00A05687">
            <w:pPr>
              <w:rPr>
                <w:rFonts w:cstheme="minorHAnsi"/>
                <w:sz w:val="22"/>
                <w:szCs w:val="22"/>
              </w:rPr>
            </w:pPr>
            <w:r w:rsidRPr="003A35C8">
              <w:rPr>
                <w:rFonts w:cstheme="minorHAnsi"/>
                <w:sz w:val="22"/>
                <w:szCs w:val="22"/>
              </w:rPr>
              <w:t> </w:t>
            </w:r>
          </w:p>
        </w:tc>
        <w:tc>
          <w:tcPr>
            <w:tcW w:w="2789" w:type="dxa"/>
            <w:tcBorders>
              <w:top w:val="double" w:sz="4" w:space="0" w:color="auto"/>
            </w:tcBorders>
            <w:hideMark/>
          </w:tcPr>
          <w:p w14:paraId="3CF1CDEF" w14:textId="77777777" w:rsidR="003A35C8" w:rsidRPr="003A35C8" w:rsidRDefault="003A35C8" w:rsidP="00A05687">
            <w:pPr>
              <w:rPr>
                <w:rFonts w:cstheme="minorHAnsi"/>
                <w:sz w:val="22"/>
                <w:szCs w:val="22"/>
              </w:rPr>
            </w:pPr>
            <w:r w:rsidRPr="003A35C8">
              <w:rPr>
                <w:rFonts w:cstheme="minorHAnsi"/>
                <w:sz w:val="22"/>
                <w:szCs w:val="22"/>
              </w:rPr>
              <w:t>BF</w:t>
            </w:r>
          </w:p>
        </w:tc>
        <w:tc>
          <w:tcPr>
            <w:tcW w:w="1701" w:type="dxa"/>
            <w:tcBorders>
              <w:top w:val="double" w:sz="4" w:space="0" w:color="auto"/>
            </w:tcBorders>
            <w:hideMark/>
          </w:tcPr>
          <w:p w14:paraId="23761249" w14:textId="77777777" w:rsidR="003A35C8" w:rsidRPr="003A35C8" w:rsidRDefault="003A35C8" w:rsidP="00A05687">
            <w:pPr>
              <w:rPr>
                <w:rFonts w:cstheme="minorHAnsi"/>
                <w:sz w:val="22"/>
                <w:szCs w:val="22"/>
              </w:rPr>
            </w:pPr>
            <w:r w:rsidRPr="003A35C8">
              <w:rPr>
                <w:rFonts w:cstheme="minorHAnsi"/>
                <w:sz w:val="22"/>
                <w:szCs w:val="22"/>
              </w:rPr>
              <w:t>8.87 (1.61)</w:t>
            </w:r>
          </w:p>
        </w:tc>
        <w:tc>
          <w:tcPr>
            <w:tcW w:w="1701" w:type="dxa"/>
            <w:tcBorders>
              <w:top w:val="double" w:sz="4" w:space="0" w:color="auto"/>
            </w:tcBorders>
            <w:hideMark/>
          </w:tcPr>
          <w:p w14:paraId="03A83771" w14:textId="77777777" w:rsidR="003A35C8" w:rsidRPr="003A35C8" w:rsidRDefault="003A35C8" w:rsidP="00A05687">
            <w:pPr>
              <w:rPr>
                <w:rFonts w:cstheme="minorHAnsi"/>
                <w:sz w:val="22"/>
                <w:szCs w:val="22"/>
              </w:rPr>
            </w:pPr>
            <w:r w:rsidRPr="003A35C8">
              <w:rPr>
                <w:rFonts w:cstheme="minorHAnsi"/>
                <w:sz w:val="22"/>
                <w:szCs w:val="22"/>
              </w:rPr>
              <w:t> </w:t>
            </w:r>
          </w:p>
        </w:tc>
        <w:tc>
          <w:tcPr>
            <w:tcW w:w="3182" w:type="dxa"/>
            <w:vMerge w:val="restart"/>
            <w:tcBorders>
              <w:top w:val="double" w:sz="4" w:space="0" w:color="auto"/>
            </w:tcBorders>
          </w:tcPr>
          <w:p w14:paraId="67639103" w14:textId="77777777" w:rsidR="003A35C8" w:rsidRPr="003A35C8" w:rsidRDefault="003A35C8" w:rsidP="00A05687">
            <w:pPr>
              <w:rPr>
                <w:rFonts w:cstheme="minorHAnsi"/>
                <w:sz w:val="22"/>
                <w:szCs w:val="22"/>
              </w:rPr>
            </w:pPr>
            <w:r w:rsidRPr="003A35C8">
              <w:rPr>
                <w:rFonts w:cstheme="minorHAnsi"/>
                <w:sz w:val="22"/>
                <w:szCs w:val="22"/>
              </w:rPr>
              <w:t>Repeated measures ANOVA:</w:t>
            </w:r>
          </w:p>
          <w:p w14:paraId="71BF0B4F" w14:textId="77777777" w:rsidR="003A35C8" w:rsidRPr="003A35C8" w:rsidRDefault="003A35C8" w:rsidP="00A05687">
            <w:pPr>
              <w:rPr>
                <w:rFonts w:cstheme="minorHAnsi"/>
                <w:sz w:val="22"/>
                <w:szCs w:val="22"/>
              </w:rPr>
            </w:pPr>
          </w:p>
          <w:p w14:paraId="4921D321" w14:textId="77777777" w:rsidR="003A35C8" w:rsidRPr="003A35C8" w:rsidRDefault="003A35C8" w:rsidP="00A05687">
            <w:pPr>
              <w:rPr>
                <w:rFonts w:cstheme="minorHAnsi"/>
                <w:sz w:val="22"/>
                <w:szCs w:val="22"/>
              </w:rPr>
            </w:pPr>
            <w:r w:rsidRPr="003A35C8">
              <w:rPr>
                <w:rFonts w:cstheme="minorHAnsi"/>
                <w:sz w:val="22"/>
                <w:szCs w:val="22"/>
              </w:rPr>
              <w:t>p=0.170</w:t>
            </w:r>
          </w:p>
          <w:p w14:paraId="31AD7587" w14:textId="77777777" w:rsidR="003A35C8" w:rsidRPr="003A35C8" w:rsidRDefault="003A35C8" w:rsidP="00A05687">
            <w:pPr>
              <w:rPr>
                <w:rFonts w:cstheme="minorHAnsi"/>
                <w:sz w:val="22"/>
                <w:szCs w:val="22"/>
              </w:rPr>
            </w:pPr>
            <w:r w:rsidRPr="003A35C8">
              <w:rPr>
                <w:rFonts w:cstheme="minorHAnsi"/>
                <w:sz w:val="22"/>
                <w:szCs w:val="22"/>
              </w:rPr>
              <w:t> </w:t>
            </w:r>
          </w:p>
          <w:p w14:paraId="66827C08" w14:textId="77777777" w:rsidR="003A35C8" w:rsidRPr="003A35C8" w:rsidRDefault="003A35C8" w:rsidP="00A05687">
            <w:pPr>
              <w:rPr>
                <w:rFonts w:cstheme="minorHAnsi"/>
                <w:sz w:val="22"/>
                <w:szCs w:val="22"/>
              </w:rPr>
            </w:pPr>
            <w:r w:rsidRPr="003A35C8">
              <w:rPr>
                <w:rFonts w:cstheme="minorHAnsi"/>
                <w:sz w:val="22"/>
                <w:szCs w:val="22"/>
              </w:rPr>
              <w:t> </w:t>
            </w:r>
          </w:p>
        </w:tc>
      </w:tr>
      <w:tr w:rsidR="003A35C8" w:rsidRPr="003A35C8" w14:paraId="1DDF2403" w14:textId="77777777" w:rsidTr="00825CEB">
        <w:trPr>
          <w:trHeight w:val="320"/>
        </w:trPr>
        <w:tc>
          <w:tcPr>
            <w:tcW w:w="1566" w:type="dxa"/>
            <w:vMerge/>
            <w:noWrap/>
            <w:hideMark/>
          </w:tcPr>
          <w:p w14:paraId="5BBD610A" w14:textId="77777777" w:rsidR="003A35C8" w:rsidRPr="003A35C8" w:rsidRDefault="003A35C8" w:rsidP="00A05687">
            <w:pPr>
              <w:rPr>
                <w:rFonts w:cstheme="minorHAnsi"/>
                <w:sz w:val="22"/>
                <w:szCs w:val="22"/>
              </w:rPr>
            </w:pPr>
          </w:p>
        </w:tc>
        <w:tc>
          <w:tcPr>
            <w:tcW w:w="1448" w:type="dxa"/>
            <w:vMerge/>
            <w:hideMark/>
          </w:tcPr>
          <w:p w14:paraId="0B40A310" w14:textId="77777777" w:rsidR="003A35C8" w:rsidRPr="003A35C8" w:rsidRDefault="003A35C8" w:rsidP="00A05687">
            <w:pPr>
              <w:rPr>
                <w:rFonts w:cstheme="minorHAnsi"/>
                <w:sz w:val="22"/>
                <w:szCs w:val="22"/>
              </w:rPr>
            </w:pPr>
          </w:p>
        </w:tc>
        <w:tc>
          <w:tcPr>
            <w:tcW w:w="1563" w:type="dxa"/>
            <w:vMerge/>
            <w:hideMark/>
          </w:tcPr>
          <w:p w14:paraId="49BC5BE7" w14:textId="77777777" w:rsidR="003A35C8" w:rsidRPr="003A35C8" w:rsidRDefault="003A35C8" w:rsidP="00A05687">
            <w:pPr>
              <w:rPr>
                <w:rFonts w:cstheme="minorHAnsi"/>
                <w:sz w:val="22"/>
                <w:szCs w:val="22"/>
              </w:rPr>
            </w:pPr>
          </w:p>
        </w:tc>
        <w:tc>
          <w:tcPr>
            <w:tcW w:w="2789" w:type="dxa"/>
            <w:hideMark/>
          </w:tcPr>
          <w:p w14:paraId="5A1E8482" w14:textId="77777777" w:rsidR="003A35C8" w:rsidRPr="003A35C8" w:rsidRDefault="003A35C8" w:rsidP="00A05687">
            <w:pPr>
              <w:rPr>
                <w:rFonts w:cstheme="minorHAnsi"/>
                <w:sz w:val="22"/>
                <w:szCs w:val="22"/>
              </w:rPr>
            </w:pPr>
            <w:r w:rsidRPr="003A35C8">
              <w:rPr>
                <w:rFonts w:cstheme="minorHAnsi"/>
                <w:sz w:val="22"/>
                <w:szCs w:val="22"/>
              </w:rPr>
              <w:t xml:space="preserve">FSTF </w:t>
            </w:r>
          </w:p>
        </w:tc>
        <w:tc>
          <w:tcPr>
            <w:tcW w:w="1701" w:type="dxa"/>
            <w:hideMark/>
          </w:tcPr>
          <w:p w14:paraId="5FCE5607"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hideMark/>
          </w:tcPr>
          <w:p w14:paraId="09C72C7A" w14:textId="77777777" w:rsidR="003A35C8" w:rsidRPr="003A35C8" w:rsidRDefault="003A35C8" w:rsidP="00A05687">
            <w:pPr>
              <w:rPr>
                <w:rFonts w:cstheme="minorHAnsi"/>
                <w:sz w:val="22"/>
                <w:szCs w:val="22"/>
              </w:rPr>
            </w:pPr>
            <w:r w:rsidRPr="003A35C8">
              <w:rPr>
                <w:rFonts w:cstheme="minorHAnsi"/>
                <w:sz w:val="22"/>
                <w:szCs w:val="22"/>
              </w:rPr>
              <w:t xml:space="preserve"> 8.91 (1.99)</w:t>
            </w:r>
          </w:p>
        </w:tc>
        <w:tc>
          <w:tcPr>
            <w:tcW w:w="3182" w:type="dxa"/>
            <w:vMerge/>
          </w:tcPr>
          <w:p w14:paraId="3902074F" w14:textId="77777777" w:rsidR="003A35C8" w:rsidRPr="003A35C8" w:rsidRDefault="003A35C8" w:rsidP="00A05687">
            <w:pPr>
              <w:rPr>
                <w:rFonts w:cstheme="minorHAnsi"/>
                <w:sz w:val="22"/>
                <w:szCs w:val="22"/>
              </w:rPr>
            </w:pPr>
          </w:p>
        </w:tc>
      </w:tr>
      <w:tr w:rsidR="003A35C8" w:rsidRPr="003A35C8" w14:paraId="25F5786F" w14:textId="77777777" w:rsidTr="00825CEB">
        <w:trPr>
          <w:trHeight w:val="340"/>
        </w:trPr>
        <w:tc>
          <w:tcPr>
            <w:tcW w:w="1566" w:type="dxa"/>
            <w:vMerge/>
            <w:tcBorders>
              <w:bottom w:val="double" w:sz="4" w:space="0" w:color="auto"/>
            </w:tcBorders>
            <w:hideMark/>
          </w:tcPr>
          <w:p w14:paraId="1475576A" w14:textId="77777777" w:rsidR="003A35C8" w:rsidRPr="003A35C8" w:rsidRDefault="003A35C8" w:rsidP="00A05687">
            <w:pPr>
              <w:rPr>
                <w:rFonts w:cstheme="minorHAnsi"/>
                <w:sz w:val="22"/>
                <w:szCs w:val="22"/>
              </w:rPr>
            </w:pPr>
          </w:p>
        </w:tc>
        <w:tc>
          <w:tcPr>
            <w:tcW w:w="1448" w:type="dxa"/>
            <w:vMerge/>
            <w:tcBorders>
              <w:bottom w:val="double" w:sz="4" w:space="0" w:color="auto"/>
            </w:tcBorders>
            <w:hideMark/>
          </w:tcPr>
          <w:p w14:paraId="74A74C8E" w14:textId="77777777" w:rsidR="003A35C8" w:rsidRPr="003A35C8" w:rsidRDefault="003A35C8" w:rsidP="00A05687">
            <w:pPr>
              <w:rPr>
                <w:rFonts w:cstheme="minorHAnsi"/>
                <w:sz w:val="22"/>
                <w:szCs w:val="22"/>
              </w:rPr>
            </w:pPr>
          </w:p>
        </w:tc>
        <w:tc>
          <w:tcPr>
            <w:tcW w:w="1563" w:type="dxa"/>
            <w:vMerge/>
            <w:tcBorders>
              <w:bottom w:val="double" w:sz="4" w:space="0" w:color="auto"/>
            </w:tcBorders>
            <w:hideMark/>
          </w:tcPr>
          <w:p w14:paraId="5130D5A0" w14:textId="77777777" w:rsidR="003A35C8" w:rsidRPr="003A35C8" w:rsidRDefault="003A35C8" w:rsidP="00A05687">
            <w:pPr>
              <w:rPr>
                <w:rFonts w:cstheme="minorHAnsi"/>
                <w:sz w:val="22"/>
                <w:szCs w:val="22"/>
              </w:rPr>
            </w:pPr>
          </w:p>
        </w:tc>
        <w:tc>
          <w:tcPr>
            <w:tcW w:w="2789" w:type="dxa"/>
            <w:tcBorders>
              <w:bottom w:val="double" w:sz="4" w:space="0" w:color="auto"/>
            </w:tcBorders>
            <w:hideMark/>
          </w:tcPr>
          <w:p w14:paraId="598046A5" w14:textId="77777777" w:rsidR="003A35C8" w:rsidRPr="003A35C8" w:rsidRDefault="003A35C8" w:rsidP="00A05687">
            <w:pPr>
              <w:rPr>
                <w:rFonts w:cstheme="minorHAnsi"/>
                <w:sz w:val="22"/>
                <w:szCs w:val="22"/>
              </w:rPr>
            </w:pPr>
            <w:r w:rsidRPr="003A35C8">
              <w:rPr>
                <w:rFonts w:cstheme="minorHAnsi"/>
                <w:sz w:val="22"/>
                <w:szCs w:val="22"/>
              </w:rPr>
              <w:t>SLS+FO</w:t>
            </w:r>
          </w:p>
        </w:tc>
        <w:tc>
          <w:tcPr>
            <w:tcW w:w="1701" w:type="dxa"/>
            <w:tcBorders>
              <w:bottom w:val="double" w:sz="4" w:space="0" w:color="auto"/>
            </w:tcBorders>
            <w:hideMark/>
          </w:tcPr>
          <w:p w14:paraId="29231AE2"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tcBorders>
              <w:bottom w:val="double" w:sz="4" w:space="0" w:color="auto"/>
            </w:tcBorders>
            <w:hideMark/>
          </w:tcPr>
          <w:p w14:paraId="42CB1C01" w14:textId="77777777" w:rsidR="003A35C8" w:rsidRPr="003A35C8" w:rsidRDefault="003A35C8" w:rsidP="00A05687">
            <w:pPr>
              <w:rPr>
                <w:rFonts w:cstheme="minorHAnsi"/>
                <w:sz w:val="22"/>
                <w:szCs w:val="22"/>
              </w:rPr>
            </w:pPr>
            <w:r w:rsidRPr="003A35C8">
              <w:rPr>
                <w:rFonts w:cstheme="minorHAnsi"/>
                <w:sz w:val="22"/>
                <w:szCs w:val="22"/>
              </w:rPr>
              <w:t>9.41 (1.69)</w:t>
            </w:r>
          </w:p>
        </w:tc>
        <w:tc>
          <w:tcPr>
            <w:tcW w:w="3182" w:type="dxa"/>
            <w:vMerge/>
            <w:tcBorders>
              <w:bottom w:val="double" w:sz="4" w:space="0" w:color="auto"/>
            </w:tcBorders>
          </w:tcPr>
          <w:p w14:paraId="04FE2C48" w14:textId="77777777" w:rsidR="003A35C8" w:rsidRPr="003A35C8" w:rsidRDefault="003A35C8" w:rsidP="00A05687">
            <w:pPr>
              <w:rPr>
                <w:rFonts w:cstheme="minorHAnsi"/>
                <w:sz w:val="22"/>
                <w:szCs w:val="22"/>
              </w:rPr>
            </w:pPr>
          </w:p>
        </w:tc>
      </w:tr>
      <w:tr w:rsidR="003A35C8" w:rsidRPr="003A35C8" w14:paraId="35246A03" w14:textId="77777777" w:rsidTr="00825CEB">
        <w:trPr>
          <w:trHeight w:val="1040"/>
        </w:trPr>
        <w:tc>
          <w:tcPr>
            <w:tcW w:w="1566" w:type="dxa"/>
            <w:vMerge w:val="restart"/>
            <w:tcBorders>
              <w:top w:val="single" w:sz="12" w:space="0" w:color="auto"/>
            </w:tcBorders>
            <w:hideMark/>
          </w:tcPr>
          <w:p w14:paraId="551A0F97" w14:textId="77777777" w:rsidR="003A35C8" w:rsidRPr="003A35C8" w:rsidRDefault="003A35C8" w:rsidP="00A05687">
            <w:pPr>
              <w:rPr>
                <w:rFonts w:cstheme="minorHAnsi"/>
                <w:b/>
                <w:bCs/>
                <w:sz w:val="22"/>
                <w:szCs w:val="22"/>
              </w:rPr>
            </w:pPr>
            <w:r w:rsidRPr="003A35C8">
              <w:rPr>
                <w:rFonts w:cstheme="minorHAnsi"/>
                <w:b/>
                <w:bCs/>
                <w:sz w:val="22"/>
                <w:szCs w:val="22"/>
              </w:rPr>
              <w:t>Stride length (m)</w:t>
            </w:r>
          </w:p>
          <w:p w14:paraId="63D508D1" w14:textId="77777777" w:rsidR="003A35C8" w:rsidRPr="003A35C8" w:rsidRDefault="003A35C8" w:rsidP="00A05687">
            <w:pPr>
              <w:rPr>
                <w:rFonts w:cstheme="minorHAnsi"/>
                <w:sz w:val="22"/>
                <w:szCs w:val="22"/>
              </w:rPr>
            </w:pPr>
            <w:r w:rsidRPr="003A35C8">
              <w:rPr>
                <w:rFonts w:cstheme="minorHAnsi"/>
                <w:sz w:val="22"/>
                <w:szCs w:val="22"/>
              </w:rPr>
              <w:t> </w:t>
            </w:r>
          </w:p>
          <w:p w14:paraId="7EC02884" w14:textId="77777777" w:rsidR="003A35C8" w:rsidRPr="003A35C8" w:rsidRDefault="003A35C8" w:rsidP="00A05687">
            <w:pPr>
              <w:rPr>
                <w:rFonts w:cstheme="minorHAnsi"/>
                <w:sz w:val="22"/>
                <w:szCs w:val="22"/>
              </w:rPr>
            </w:pPr>
            <w:r w:rsidRPr="003A35C8">
              <w:rPr>
                <w:rFonts w:cstheme="minorHAnsi"/>
                <w:sz w:val="22"/>
                <w:szCs w:val="22"/>
              </w:rPr>
              <w:t> </w:t>
            </w:r>
          </w:p>
          <w:p w14:paraId="2CDF540E" w14:textId="77777777" w:rsidR="003A35C8" w:rsidRPr="003A35C8" w:rsidRDefault="003A35C8" w:rsidP="00A05687">
            <w:pPr>
              <w:rPr>
                <w:rFonts w:cstheme="minorHAnsi"/>
                <w:b/>
                <w:bCs/>
                <w:sz w:val="22"/>
                <w:szCs w:val="22"/>
              </w:rPr>
            </w:pPr>
            <w:r w:rsidRPr="003A35C8">
              <w:rPr>
                <w:rFonts w:cstheme="minorHAnsi"/>
                <w:sz w:val="22"/>
                <w:szCs w:val="22"/>
              </w:rPr>
              <w:t> </w:t>
            </w:r>
          </w:p>
          <w:p w14:paraId="0EA8598E" w14:textId="77777777" w:rsidR="003A35C8" w:rsidRPr="003A35C8" w:rsidRDefault="003A35C8" w:rsidP="00A05687">
            <w:pPr>
              <w:rPr>
                <w:rFonts w:cstheme="minorHAnsi"/>
                <w:sz w:val="22"/>
                <w:szCs w:val="22"/>
              </w:rPr>
            </w:pPr>
            <w:r w:rsidRPr="003A35C8">
              <w:rPr>
                <w:rFonts w:cstheme="minorHAnsi"/>
                <w:sz w:val="22"/>
                <w:szCs w:val="22"/>
              </w:rPr>
              <w:t> </w:t>
            </w:r>
          </w:p>
          <w:p w14:paraId="6B806677" w14:textId="77777777" w:rsidR="003A35C8" w:rsidRPr="003A35C8" w:rsidRDefault="003A35C8" w:rsidP="00A05687">
            <w:pPr>
              <w:rPr>
                <w:rFonts w:cstheme="minorHAnsi"/>
                <w:b/>
                <w:bCs/>
                <w:sz w:val="22"/>
                <w:szCs w:val="22"/>
              </w:rPr>
            </w:pPr>
            <w:r w:rsidRPr="003A35C8">
              <w:rPr>
                <w:rFonts w:cstheme="minorHAnsi"/>
                <w:sz w:val="22"/>
                <w:szCs w:val="22"/>
              </w:rPr>
              <w:lastRenderedPageBreak/>
              <w:t> </w:t>
            </w:r>
          </w:p>
        </w:tc>
        <w:tc>
          <w:tcPr>
            <w:tcW w:w="1448" w:type="dxa"/>
            <w:vMerge w:val="restart"/>
            <w:tcBorders>
              <w:top w:val="single" w:sz="12" w:space="0" w:color="auto"/>
            </w:tcBorders>
            <w:hideMark/>
          </w:tcPr>
          <w:p w14:paraId="37E7C0D1" w14:textId="77777777" w:rsidR="003A35C8" w:rsidRPr="003A35C8" w:rsidRDefault="003A35C8" w:rsidP="00A05687">
            <w:pPr>
              <w:rPr>
                <w:rFonts w:cstheme="minorHAnsi"/>
                <w:b/>
                <w:bCs/>
                <w:sz w:val="22"/>
                <w:szCs w:val="22"/>
              </w:rPr>
            </w:pPr>
            <w:r w:rsidRPr="003A35C8">
              <w:rPr>
                <w:rFonts w:cstheme="minorHAnsi"/>
                <w:b/>
                <w:bCs/>
                <w:sz w:val="22"/>
                <w:szCs w:val="22"/>
              </w:rPr>
              <w:lastRenderedPageBreak/>
              <w:t>Abd Elkader et al. (2013)</w:t>
            </w:r>
          </w:p>
          <w:p w14:paraId="50DCE6D2" w14:textId="77777777" w:rsidR="003A35C8" w:rsidRPr="003A35C8" w:rsidRDefault="003A35C8" w:rsidP="00A05687">
            <w:pPr>
              <w:rPr>
                <w:rFonts w:cstheme="minorHAnsi"/>
                <w:b/>
                <w:bCs/>
                <w:sz w:val="22"/>
                <w:szCs w:val="22"/>
              </w:rPr>
            </w:pPr>
            <w:r w:rsidRPr="003A35C8">
              <w:rPr>
                <w:rFonts w:cstheme="minorHAnsi"/>
                <w:b/>
                <w:bCs/>
                <w:sz w:val="22"/>
                <w:szCs w:val="22"/>
              </w:rPr>
              <w:t> </w:t>
            </w:r>
          </w:p>
          <w:p w14:paraId="458FD869" w14:textId="77777777" w:rsidR="003A35C8" w:rsidRPr="003A35C8" w:rsidRDefault="003A35C8" w:rsidP="00A05687">
            <w:pPr>
              <w:rPr>
                <w:rFonts w:cstheme="minorHAnsi"/>
                <w:b/>
                <w:bCs/>
                <w:sz w:val="22"/>
                <w:szCs w:val="22"/>
              </w:rPr>
            </w:pPr>
            <w:r w:rsidRPr="003A35C8">
              <w:rPr>
                <w:rFonts w:cstheme="minorHAnsi"/>
                <w:b/>
                <w:bCs/>
                <w:sz w:val="22"/>
                <w:szCs w:val="22"/>
              </w:rPr>
              <w:t> </w:t>
            </w:r>
          </w:p>
          <w:p w14:paraId="3A6E10FB" w14:textId="77777777" w:rsidR="003A35C8" w:rsidRPr="003A35C8" w:rsidRDefault="003A35C8" w:rsidP="00A05687">
            <w:pPr>
              <w:rPr>
                <w:rFonts w:cstheme="minorHAnsi"/>
                <w:sz w:val="22"/>
                <w:szCs w:val="22"/>
              </w:rPr>
            </w:pPr>
            <w:r w:rsidRPr="003A35C8">
              <w:rPr>
                <w:rFonts w:cstheme="minorHAnsi"/>
                <w:b/>
                <w:bCs/>
                <w:sz w:val="22"/>
                <w:szCs w:val="22"/>
              </w:rPr>
              <w:t> </w:t>
            </w:r>
          </w:p>
        </w:tc>
        <w:tc>
          <w:tcPr>
            <w:tcW w:w="1563" w:type="dxa"/>
            <w:vMerge w:val="restart"/>
            <w:tcBorders>
              <w:top w:val="single" w:sz="12" w:space="0" w:color="auto"/>
            </w:tcBorders>
            <w:hideMark/>
          </w:tcPr>
          <w:p w14:paraId="2B8E490C" w14:textId="06F2E181" w:rsidR="003A35C8" w:rsidRPr="003A35C8" w:rsidRDefault="0083339A" w:rsidP="00A05687">
            <w:pPr>
              <w:rPr>
                <w:rFonts w:cstheme="minorHAnsi"/>
                <w:sz w:val="22"/>
                <w:szCs w:val="22"/>
              </w:rPr>
            </w:pPr>
            <w:r>
              <w:rPr>
                <w:rFonts w:cstheme="minorHAnsi"/>
                <w:sz w:val="22"/>
                <w:szCs w:val="22"/>
              </w:rPr>
              <w:t>Down</w:t>
            </w:r>
            <w:r w:rsidR="003A35C8" w:rsidRPr="003A35C8">
              <w:rPr>
                <w:rFonts w:cstheme="minorHAnsi"/>
                <w:sz w:val="22"/>
                <w:szCs w:val="22"/>
              </w:rPr>
              <w:t xml:space="preserve"> Syndrome mobile pes planus</w:t>
            </w:r>
          </w:p>
          <w:p w14:paraId="4FE0E9A2" w14:textId="102A995F" w:rsidR="003A35C8" w:rsidRPr="003A35C8" w:rsidRDefault="003A35C8" w:rsidP="00A05687">
            <w:pPr>
              <w:rPr>
                <w:rFonts w:cstheme="minorHAnsi"/>
                <w:sz w:val="22"/>
                <w:szCs w:val="22"/>
              </w:rPr>
            </w:pPr>
            <w:r w:rsidRPr="003A35C8">
              <w:rPr>
                <w:rFonts w:cstheme="minorHAnsi"/>
                <w:sz w:val="22"/>
                <w:szCs w:val="22"/>
              </w:rPr>
              <w:t>  </w:t>
            </w:r>
          </w:p>
          <w:p w14:paraId="026FC432" w14:textId="77777777" w:rsidR="003A35C8" w:rsidRPr="003A35C8" w:rsidRDefault="003A35C8" w:rsidP="00A05687">
            <w:pPr>
              <w:rPr>
                <w:rFonts w:cstheme="minorHAnsi"/>
                <w:sz w:val="22"/>
                <w:szCs w:val="22"/>
              </w:rPr>
            </w:pPr>
            <w:r w:rsidRPr="003A35C8">
              <w:rPr>
                <w:rFonts w:cstheme="minorHAnsi"/>
                <w:sz w:val="22"/>
                <w:szCs w:val="22"/>
              </w:rPr>
              <w:t> </w:t>
            </w:r>
          </w:p>
        </w:tc>
        <w:tc>
          <w:tcPr>
            <w:tcW w:w="2789" w:type="dxa"/>
            <w:tcBorders>
              <w:top w:val="single" w:sz="12" w:space="0" w:color="auto"/>
            </w:tcBorders>
            <w:hideMark/>
          </w:tcPr>
          <w:p w14:paraId="14C66B90" w14:textId="77777777" w:rsidR="003A35C8" w:rsidRPr="003A35C8" w:rsidRDefault="003A35C8" w:rsidP="00A05687">
            <w:pPr>
              <w:rPr>
                <w:rFonts w:cstheme="minorHAnsi"/>
                <w:sz w:val="22"/>
                <w:szCs w:val="22"/>
              </w:rPr>
            </w:pPr>
            <w:r w:rsidRPr="003A35C8">
              <w:rPr>
                <w:rFonts w:cstheme="minorHAnsi"/>
                <w:sz w:val="22"/>
                <w:szCs w:val="22"/>
              </w:rPr>
              <w:t>Group 1 BF</w:t>
            </w:r>
          </w:p>
        </w:tc>
        <w:tc>
          <w:tcPr>
            <w:tcW w:w="1701" w:type="dxa"/>
            <w:tcBorders>
              <w:top w:val="single" w:sz="12" w:space="0" w:color="auto"/>
            </w:tcBorders>
            <w:hideMark/>
          </w:tcPr>
          <w:p w14:paraId="1B192C0A" w14:textId="77777777" w:rsidR="003A35C8" w:rsidRPr="003A35C8" w:rsidRDefault="003A35C8" w:rsidP="00A05687">
            <w:pPr>
              <w:rPr>
                <w:rFonts w:cstheme="minorHAnsi"/>
                <w:sz w:val="22"/>
                <w:szCs w:val="22"/>
              </w:rPr>
            </w:pPr>
            <w:r w:rsidRPr="003A35C8">
              <w:rPr>
                <w:rFonts w:cstheme="minorHAnsi"/>
                <w:sz w:val="22"/>
                <w:szCs w:val="22"/>
              </w:rPr>
              <w:t>0.448 (0.06)</w:t>
            </w:r>
          </w:p>
        </w:tc>
        <w:tc>
          <w:tcPr>
            <w:tcW w:w="1701" w:type="dxa"/>
            <w:tcBorders>
              <w:top w:val="single" w:sz="12" w:space="0" w:color="auto"/>
            </w:tcBorders>
            <w:hideMark/>
          </w:tcPr>
          <w:p w14:paraId="2FBB3302" w14:textId="77777777" w:rsidR="003A35C8" w:rsidRPr="003A35C8" w:rsidRDefault="003A35C8" w:rsidP="00A05687">
            <w:pPr>
              <w:rPr>
                <w:rFonts w:cstheme="minorHAnsi"/>
                <w:sz w:val="22"/>
                <w:szCs w:val="22"/>
              </w:rPr>
            </w:pPr>
            <w:r w:rsidRPr="003A35C8">
              <w:rPr>
                <w:rFonts w:cstheme="minorHAnsi"/>
                <w:sz w:val="22"/>
                <w:szCs w:val="22"/>
              </w:rPr>
              <w:t> </w:t>
            </w:r>
          </w:p>
        </w:tc>
        <w:tc>
          <w:tcPr>
            <w:tcW w:w="3182" w:type="dxa"/>
            <w:vMerge w:val="restart"/>
            <w:tcBorders>
              <w:top w:val="single" w:sz="12" w:space="0" w:color="auto"/>
            </w:tcBorders>
          </w:tcPr>
          <w:p w14:paraId="3BA0901F" w14:textId="77777777" w:rsidR="003A35C8" w:rsidRPr="003A35C8" w:rsidRDefault="003A35C8" w:rsidP="00A05687">
            <w:pPr>
              <w:rPr>
                <w:rFonts w:cstheme="minorHAnsi"/>
                <w:sz w:val="22"/>
                <w:szCs w:val="22"/>
              </w:rPr>
            </w:pPr>
            <w:r w:rsidRPr="003A35C8">
              <w:rPr>
                <w:rFonts w:cstheme="minorHAnsi"/>
                <w:sz w:val="22"/>
                <w:szCs w:val="22"/>
              </w:rPr>
              <w:t>Paired t test:</w:t>
            </w:r>
          </w:p>
          <w:p w14:paraId="19C5B82D" w14:textId="77777777" w:rsidR="003A35C8" w:rsidRPr="003A35C8" w:rsidRDefault="003A35C8" w:rsidP="00A05687">
            <w:pPr>
              <w:rPr>
                <w:rFonts w:cstheme="minorHAnsi"/>
                <w:sz w:val="22"/>
                <w:szCs w:val="22"/>
              </w:rPr>
            </w:pPr>
          </w:p>
          <w:p w14:paraId="513751B1" w14:textId="77777777" w:rsidR="003A35C8" w:rsidRPr="003A35C8" w:rsidRDefault="003A35C8" w:rsidP="00A05687">
            <w:pPr>
              <w:rPr>
                <w:rFonts w:cstheme="minorHAnsi"/>
                <w:b/>
                <w:bCs/>
                <w:sz w:val="22"/>
                <w:szCs w:val="22"/>
              </w:rPr>
            </w:pPr>
            <w:r w:rsidRPr="003A35C8">
              <w:rPr>
                <w:rFonts w:cstheme="minorHAnsi"/>
                <w:sz w:val="22"/>
                <w:szCs w:val="22"/>
              </w:rPr>
              <w:t xml:space="preserve">Group 1 </w:t>
            </w:r>
            <w:r w:rsidRPr="003A35C8">
              <w:rPr>
                <w:rFonts w:cstheme="minorHAnsi"/>
                <w:b/>
                <w:bCs/>
                <w:sz w:val="22"/>
                <w:szCs w:val="22"/>
              </w:rPr>
              <w:t>p&lt;0.05</w:t>
            </w:r>
          </w:p>
          <w:p w14:paraId="5245C7BF" w14:textId="77777777" w:rsidR="003A35C8" w:rsidRPr="003A35C8" w:rsidRDefault="003A35C8" w:rsidP="00A05687">
            <w:pPr>
              <w:rPr>
                <w:rFonts w:cstheme="minorHAnsi"/>
                <w:sz w:val="22"/>
                <w:szCs w:val="22"/>
              </w:rPr>
            </w:pPr>
          </w:p>
          <w:p w14:paraId="5A0CB90F" w14:textId="77777777" w:rsidR="003A35C8" w:rsidRPr="003A35C8" w:rsidRDefault="003A35C8" w:rsidP="00A05687">
            <w:pPr>
              <w:rPr>
                <w:rFonts w:cstheme="minorHAnsi"/>
                <w:sz w:val="22"/>
                <w:szCs w:val="22"/>
              </w:rPr>
            </w:pPr>
            <w:r w:rsidRPr="003A35C8">
              <w:rPr>
                <w:rFonts w:cstheme="minorHAnsi"/>
                <w:sz w:val="22"/>
                <w:szCs w:val="22"/>
              </w:rPr>
              <w:t xml:space="preserve">Group 2 </w:t>
            </w:r>
            <w:r w:rsidRPr="003A35C8">
              <w:rPr>
                <w:rFonts w:cstheme="minorHAnsi"/>
                <w:b/>
                <w:bCs/>
                <w:sz w:val="22"/>
                <w:szCs w:val="22"/>
              </w:rPr>
              <w:t>p&lt;0.05</w:t>
            </w:r>
          </w:p>
        </w:tc>
      </w:tr>
      <w:tr w:rsidR="003A35C8" w:rsidRPr="003A35C8" w14:paraId="792B1AA9" w14:textId="77777777" w:rsidTr="00825CEB">
        <w:trPr>
          <w:trHeight w:val="340"/>
        </w:trPr>
        <w:tc>
          <w:tcPr>
            <w:tcW w:w="1566" w:type="dxa"/>
            <w:vMerge/>
            <w:noWrap/>
            <w:hideMark/>
          </w:tcPr>
          <w:p w14:paraId="5103CEB4" w14:textId="77777777" w:rsidR="003A35C8" w:rsidRPr="003A35C8" w:rsidRDefault="003A35C8" w:rsidP="00A05687">
            <w:pPr>
              <w:rPr>
                <w:rFonts w:cstheme="minorHAnsi"/>
                <w:sz w:val="22"/>
                <w:szCs w:val="22"/>
              </w:rPr>
            </w:pPr>
          </w:p>
        </w:tc>
        <w:tc>
          <w:tcPr>
            <w:tcW w:w="1448" w:type="dxa"/>
            <w:vMerge/>
            <w:hideMark/>
          </w:tcPr>
          <w:p w14:paraId="1A1DB286" w14:textId="77777777" w:rsidR="003A35C8" w:rsidRPr="003A35C8" w:rsidRDefault="003A35C8" w:rsidP="00A05687">
            <w:pPr>
              <w:rPr>
                <w:rFonts w:cstheme="minorHAnsi"/>
                <w:sz w:val="22"/>
                <w:szCs w:val="22"/>
              </w:rPr>
            </w:pPr>
          </w:p>
        </w:tc>
        <w:tc>
          <w:tcPr>
            <w:tcW w:w="1563" w:type="dxa"/>
            <w:vMerge/>
            <w:hideMark/>
          </w:tcPr>
          <w:p w14:paraId="00567E13" w14:textId="77777777" w:rsidR="003A35C8" w:rsidRPr="003A35C8" w:rsidRDefault="003A35C8" w:rsidP="00A05687">
            <w:pPr>
              <w:rPr>
                <w:rFonts w:cstheme="minorHAnsi"/>
                <w:sz w:val="22"/>
                <w:szCs w:val="22"/>
              </w:rPr>
            </w:pPr>
          </w:p>
        </w:tc>
        <w:tc>
          <w:tcPr>
            <w:tcW w:w="2789" w:type="dxa"/>
            <w:hideMark/>
          </w:tcPr>
          <w:p w14:paraId="112F45A5" w14:textId="77777777" w:rsidR="003A35C8" w:rsidRPr="003A35C8" w:rsidRDefault="003A35C8" w:rsidP="00A05687">
            <w:pPr>
              <w:rPr>
                <w:rFonts w:cstheme="minorHAnsi"/>
                <w:sz w:val="22"/>
                <w:szCs w:val="22"/>
              </w:rPr>
            </w:pPr>
            <w:r w:rsidRPr="003A35C8">
              <w:rPr>
                <w:rFonts w:cstheme="minorHAnsi"/>
                <w:sz w:val="22"/>
                <w:szCs w:val="22"/>
              </w:rPr>
              <w:t>Group 1 FSTF</w:t>
            </w:r>
          </w:p>
        </w:tc>
        <w:tc>
          <w:tcPr>
            <w:tcW w:w="1701" w:type="dxa"/>
            <w:hideMark/>
          </w:tcPr>
          <w:p w14:paraId="5D8F7AE5"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hideMark/>
          </w:tcPr>
          <w:p w14:paraId="646A94FD" w14:textId="77777777" w:rsidR="003A35C8" w:rsidRPr="003A35C8" w:rsidRDefault="003A35C8" w:rsidP="00A05687">
            <w:pPr>
              <w:rPr>
                <w:rFonts w:cstheme="minorHAnsi"/>
                <w:sz w:val="22"/>
                <w:szCs w:val="22"/>
              </w:rPr>
            </w:pPr>
            <w:r w:rsidRPr="003A35C8">
              <w:rPr>
                <w:rFonts w:cstheme="minorHAnsi"/>
                <w:sz w:val="22"/>
                <w:szCs w:val="22"/>
              </w:rPr>
              <w:t>0.504 (0.064)</w:t>
            </w:r>
          </w:p>
        </w:tc>
        <w:tc>
          <w:tcPr>
            <w:tcW w:w="3182" w:type="dxa"/>
            <w:vMerge/>
          </w:tcPr>
          <w:p w14:paraId="67E28C3E" w14:textId="77777777" w:rsidR="003A35C8" w:rsidRPr="003A35C8" w:rsidRDefault="003A35C8" w:rsidP="00A05687">
            <w:pPr>
              <w:rPr>
                <w:rFonts w:cstheme="minorHAnsi"/>
                <w:sz w:val="22"/>
                <w:szCs w:val="22"/>
              </w:rPr>
            </w:pPr>
          </w:p>
        </w:tc>
      </w:tr>
      <w:tr w:rsidR="003A35C8" w:rsidRPr="003A35C8" w14:paraId="4F935A92" w14:textId="77777777" w:rsidTr="00825CEB">
        <w:trPr>
          <w:trHeight w:val="320"/>
        </w:trPr>
        <w:tc>
          <w:tcPr>
            <w:tcW w:w="1566" w:type="dxa"/>
            <w:vMerge/>
            <w:hideMark/>
          </w:tcPr>
          <w:p w14:paraId="05AAB411" w14:textId="77777777" w:rsidR="003A35C8" w:rsidRPr="003A35C8" w:rsidRDefault="003A35C8" w:rsidP="00A05687">
            <w:pPr>
              <w:rPr>
                <w:rFonts w:cstheme="minorHAnsi"/>
                <w:sz w:val="22"/>
                <w:szCs w:val="22"/>
              </w:rPr>
            </w:pPr>
          </w:p>
        </w:tc>
        <w:tc>
          <w:tcPr>
            <w:tcW w:w="1448" w:type="dxa"/>
            <w:vMerge/>
            <w:hideMark/>
          </w:tcPr>
          <w:p w14:paraId="00CAAE98" w14:textId="77777777" w:rsidR="003A35C8" w:rsidRPr="003A35C8" w:rsidRDefault="003A35C8" w:rsidP="00A05687">
            <w:pPr>
              <w:rPr>
                <w:rFonts w:cstheme="minorHAnsi"/>
                <w:sz w:val="22"/>
                <w:szCs w:val="22"/>
              </w:rPr>
            </w:pPr>
          </w:p>
        </w:tc>
        <w:tc>
          <w:tcPr>
            <w:tcW w:w="1563" w:type="dxa"/>
            <w:vMerge/>
            <w:hideMark/>
          </w:tcPr>
          <w:p w14:paraId="7A98BC74" w14:textId="77777777" w:rsidR="003A35C8" w:rsidRPr="003A35C8" w:rsidRDefault="003A35C8" w:rsidP="00A05687">
            <w:pPr>
              <w:rPr>
                <w:rFonts w:cstheme="minorHAnsi"/>
                <w:sz w:val="22"/>
                <w:szCs w:val="22"/>
              </w:rPr>
            </w:pPr>
          </w:p>
        </w:tc>
        <w:tc>
          <w:tcPr>
            <w:tcW w:w="2789" w:type="dxa"/>
            <w:hideMark/>
          </w:tcPr>
          <w:p w14:paraId="5082BA08" w14:textId="77777777" w:rsidR="003A35C8" w:rsidRPr="003A35C8" w:rsidRDefault="003A35C8" w:rsidP="00A05687">
            <w:pPr>
              <w:rPr>
                <w:rFonts w:cstheme="minorHAnsi"/>
                <w:sz w:val="22"/>
                <w:szCs w:val="22"/>
              </w:rPr>
            </w:pPr>
            <w:r w:rsidRPr="003A35C8">
              <w:rPr>
                <w:rFonts w:cstheme="minorHAnsi"/>
                <w:sz w:val="22"/>
                <w:szCs w:val="22"/>
              </w:rPr>
              <w:t>Group 2 BF</w:t>
            </w:r>
          </w:p>
        </w:tc>
        <w:tc>
          <w:tcPr>
            <w:tcW w:w="1701" w:type="dxa"/>
            <w:hideMark/>
          </w:tcPr>
          <w:p w14:paraId="4227AF14" w14:textId="77777777" w:rsidR="003A35C8" w:rsidRPr="003A35C8" w:rsidRDefault="003A35C8" w:rsidP="00A05687">
            <w:pPr>
              <w:rPr>
                <w:rFonts w:cstheme="minorHAnsi"/>
                <w:sz w:val="22"/>
                <w:szCs w:val="22"/>
              </w:rPr>
            </w:pPr>
            <w:r w:rsidRPr="003A35C8">
              <w:rPr>
                <w:rFonts w:cstheme="minorHAnsi"/>
                <w:sz w:val="22"/>
                <w:szCs w:val="22"/>
              </w:rPr>
              <w:t>0.455 (0.071)</w:t>
            </w:r>
          </w:p>
        </w:tc>
        <w:tc>
          <w:tcPr>
            <w:tcW w:w="1701" w:type="dxa"/>
            <w:hideMark/>
          </w:tcPr>
          <w:p w14:paraId="07747ADF" w14:textId="77777777" w:rsidR="003A35C8" w:rsidRPr="003A35C8" w:rsidRDefault="003A35C8" w:rsidP="00A05687">
            <w:pPr>
              <w:rPr>
                <w:rFonts w:cstheme="minorHAnsi"/>
                <w:sz w:val="22"/>
                <w:szCs w:val="22"/>
              </w:rPr>
            </w:pPr>
            <w:r w:rsidRPr="003A35C8">
              <w:rPr>
                <w:rFonts w:cstheme="minorHAnsi"/>
                <w:sz w:val="22"/>
                <w:szCs w:val="22"/>
              </w:rPr>
              <w:t> </w:t>
            </w:r>
          </w:p>
        </w:tc>
        <w:tc>
          <w:tcPr>
            <w:tcW w:w="3182" w:type="dxa"/>
            <w:vMerge w:val="restart"/>
          </w:tcPr>
          <w:p w14:paraId="2F61D989" w14:textId="5464BAB9" w:rsidR="003A35C8" w:rsidRPr="003A35C8" w:rsidRDefault="003A35C8" w:rsidP="00A05687">
            <w:pPr>
              <w:rPr>
                <w:rFonts w:cstheme="minorHAnsi"/>
                <w:sz w:val="22"/>
                <w:szCs w:val="22"/>
              </w:rPr>
            </w:pPr>
            <w:r w:rsidRPr="003A35C8">
              <w:rPr>
                <w:rFonts w:cstheme="minorHAnsi"/>
                <w:sz w:val="22"/>
                <w:szCs w:val="22"/>
              </w:rPr>
              <w:t>Independent t test:</w:t>
            </w:r>
          </w:p>
          <w:p w14:paraId="57E32812" w14:textId="77777777" w:rsidR="003A35C8" w:rsidRPr="003A35C8" w:rsidRDefault="003A35C8" w:rsidP="00A05687">
            <w:pPr>
              <w:rPr>
                <w:rFonts w:cstheme="minorHAnsi"/>
                <w:sz w:val="22"/>
                <w:szCs w:val="22"/>
              </w:rPr>
            </w:pPr>
            <w:r w:rsidRPr="003A35C8">
              <w:rPr>
                <w:rFonts w:cstheme="minorHAnsi"/>
                <w:sz w:val="22"/>
                <w:szCs w:val="22"/>
              </w:rPr>
              <w:lastRenderedPageBreak/>
              <w:t>BF Group 1 vs. 2 p=0.82;</w:t>
            </w:r>
          </w:p>
          <w:p w14:paraId="4085296F" w14:textId="77777777" w:rsidR="003A35C8" w:rsidRPr="003A35C8" w:rsidRDefault="003A35C8" w:rsidP="00A05687">
            <w:pPr>
              <w:rPr>
                <w:rFonts w:cstheme="minorHAnsi"/>
                <w:sz w:val="22"/>
                <w:szCs w:val="22"/>
              </w:rPr>
            </w:pPr>
            <w:r w:rsidRPr="003A35C8">
              <w:rPr>
                <w:rFonts w:cstheme="minorHAnsi"/>
                <w:sz w:val="22"/>
                <w:szCs w:val="22"/>
              </w:rPr>
              <w:t>FSTF vs. FT p=0.44</w:t>
            </w:r>
          </w:p>
        </w:tc>
      </w:tr>
      <w:tr w:rsidR="003A35C8" w:rsidRPr="003A35C8" w14:paraId="54ADA1D5" w14:textId="77777777" w:rsidTr="00825CEB">
        <w:trPr>
          <w:trHeight w:val="527"/>
        </w:trPr>
        <w:tc>
          <w:tcPr>
            <w:tcW w:w="1566" w:type="dxa"/>
            <w:vMerge/>
            <w:hideMark/>
          </w:tcPr>
          <w:p w14:paraId="6306654F" w14:textId="77777777" w:rsidR="003A35C8" w:rsidRPr="003A35C8" w:rsidRDefault="003A35C8" w:rsidP="00A05687">
            <w:pPr>
              <w:rPr>
                <w:rFonts w:cstheme="minorHAnsi"/>
                <w:sz w:val="22"/>
                <w:szCs w:val="22"/>
              </w:rPr>
            </w:pPr>
          </w:p>
        </w:tc>
        <w:tc>
          <w:tcPr>
            <w:tcW w:w="1448" w:type="dxa"/>
            <w:vMerge/>
            <w:hideMark/>
          </w:tcPr>
          <w:p w14:paraId="0769727A" w14:textId="77777777" w:rsidR="003A35C8" w:rsidRPr="003A35C8" w:rsidRDefault="003A35C8" w:rsidP="00A05687">
            <w:pPr>
              <w:rPr>
                <w:rFonts w:cstheme="minorHAnsi"/>
                <w:sz w:val="22"/>
                <w:szCs w:val="22"/>
              </w:rPr>
            </w:pPr>
          </w:p>
        </w:tc>
        <w:tc>
          <w:tcPr>
            <w:tcW w:w="1563" w:type="dxa"/>
            <w:vMerge/>
            <w:hideMark/>
          </w:tcPr>
          <w:p w14:paraId="73595F93" w14:textId="77777777" w:rsidR="003A35C8" w:rsidRPr="003A35C8" w:rsidRDefault="003A35C8" w:rsidP="00A05687">
            <w:pPr>
              <w:rPr>
                <w:rFonts w:cstheme="minorHAnsi"/>
                <w:sz w:val="22"/>
                <w:szCs w:val="22"/>
              </w:rPr>
            </w:pPr>
          </w:p>
        </w:tc>
        <w:tc>
          <w:tcPr>
            <w:tcW w:w="2789" w:type="dxa"/>
            <w:hideMark/>
          </w:tcPr>
          <w:p w14:paraId="46B47F84" w14:textId="77777777" w:rsidR="003A35C8" w:rsidRPr="003A35C8" w:rsidRDefault="003A35C8" w:rsidP="00A05687">
            <w:pPr>
              <w:rPr>
                <w:rFonts w:cstheme="minorHAnsi"/>
                <w:sz w:val="22"/>
                <w:szCs w:val="22"/>
              </w:rPr>
            </w:pPr>
            <w:r w:rsidRPr="003A35C8">
              <w:rPr>
                <w:rFonts w:cstheme="minorHAnsi"/>
                <w:sz w:val="22"/>
                <w:szCs w:val="22"/>
              </w:rPr>
              <w:t>Group 2 FT</w:t>
            </w:r>
          </w:p>
        </w:tc>
        <w:tc>
          <w:tcPr>
            <w:tcW w:w="1701" w:type="dxa"/>
            <w:hideMark/>
          </w:tcPr>
          <w:p w14:paraId="158CC133"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hideMark/>
          </w:tcPr>
          <w:p w14:paraId="53DC77A0" w14:textId="77777777" w:rsidR="003A35C8" w:rsidRPr="003A35C8" w:rsidRDefault="003A35C8" w:rsidP="00A05687">
            <w:pPr>
              <w:rPr>
                <w:rFonts w:cstheme="minorHAnsi"/>
                <w:sz w:val="22"/>
                <w:szCs w:val="22"/>
              </w:rPr>
            </w:pPr>
            <w:r w:rsidRPr="003A35C8">
              <w:rPr>
                <w:rFonts w:cstheme="minorHAnsi"/>
                <w:sz w:val="22"/>
                <w:szCs w:val="22"/>
              </w:rPr>
              <w:t>0.524 (0.078)</w:t>
            </w:r>
          </w:p>
        </w:tc>
        <w:tc>
          <w:tcPr>
            <w:tcW w:w="3182" w:type="dxa"/>
            <w:vMerge/>
          </w:tcPr>
          <w:p w14:paraId="4BE61482" w14:textId="77777777" w:rsidR="003A35C8" w:rsidRPr="003A35C8" w:rsidRDefault="003A35C8" w:rsidP="00A05687">
            <w:pPr>
              <w:rPr>
                <w:rFonts w:cstheme="minorHAnsi"/>
                <w:sz w:val="22"/>
                <w:szCs w:val="22"/>
              </w:rPr>
            </w:pPr>
          </w:p>
        </w:tc>
      </w:tr>
      <w:tr w:rsidR="003A35C8" w:rsidRPr="003A35C8" w14:paraId="63B19DCA" w14:textId="77777777" w:rsidTr="00825CEB">
        <w:trPr>
          <w:trHeight w:val="520"/>
        </w:trPr>
        <w:tc>
          <w:tcPr>
            <w:tcW w:w="1566" w:type="dxa"/>
            <w:vMerge/>
            <w:hideMark/>
          </w:tcPr>
          <w:p w14:paraId="242643B8" w14:textId="77777777" w:rsidR="003A35C8" w:rsidRPr="003A35C8" w:rsidRDefault="003A35C8" w:rsidP="00A05687">
            <w:pPr>
              <w:rPr>
                <w:rFonts w:cstheme="minorHAnsi"/>
                <w:sz w:val="22"/>
                <w:szCs w:val="22"/>
              </w:rPr>
            </w:pPr>
          </w:p>
        </w:tc>
        <w:tc>
          <w:tcPr>
            <w:tcW w:w="1448" w:type="dxa"/>
            <w:vMerge w:val="restart"/>
            <w:hideMark/>
          </w:tcPr>
          <w:p w14:paraId="6B00AD6D" w14:textId="77777777" w:rsidR="003A35C8" w:rsidRPr="003A35C8" w:rsidRDefault="003A35C8" w:rsidP="00A05687">
            <w:pPr>
              <w:rPr>
                <w:rFonts w:cstheme="minorHAnsi"/>
                <w:b/>
                <w:bCs/>
                <w:sz w:val="22"/>
                <w:szCs w:val="22"/>
              </w:rPr>
            </w:pPr>
            <w:proofErr w:type="spellStart"/>
            <w:r w:rsidRPr="003A35C8">
              <w:rPr>
                <w:rFonts w:cstheme="minorHAnsi"/>
                <w:b/>
                <w:bCs/>
                <w:sz w:val="22"/>
                <w:szCs w:val="22"/>
              </w:rPr>
              <w:t>Jagadamma</w:t>
            </w:r>
            <w:proofErr w:type="spellEnd"/>
            <w:r w:rsidRPr="003A35C8">
              <w:rPr>
                <w:rFonts w:cstheme="minorHAnsi"/>
                <w:b/>
                <w:bCs/>
                <w:sz w:val="22"/>
                <w:szCs w:val="22"/>
              </w:rPr>
              <w:t xml:space="preserve"> et al. (2009)</w:t>
            </w:r>
          </w:p>
          <w:p w14:paraId="140A28A9" w14:textId="77777777" w:rsidR="003A35C8" w:rsidRPr="003A35C8" w:rsidRDefault="003A35C8" w:rsidP="00A05687">
            <w:pPr>
              <w:rPr>
                <w:rFonts w:cstheme="minorHAnsi"/>
                <w:sz w:val="22"/>
                <w:szCs w:val="22"/>
              </w:rPr>
            </w:pPr>
            <w:r w:rsidRPr="003A35C8">
              <w:rPr>
                <w:rFonts w:cstheme="minorHAnsi"/>
                <w:b/>
                <w:bCs/>
                <w:sz w:val="22"/>
                <w:szCs w:val="22"/>
              </w:rPr>
              <w:t> </w:t>
            </w:r>
          </w:p>
        </w:tc>
        <w:tc>
          <w:tcPr>
            <w:tcW w:w="1563" w:type="dxa"/>
            <w:vMerge w:val="restart"/>
            <w:hideMark/>
          </w:tcPr>
          <w:p w14:paraId="64C68AD2" w14:textId="77777777" w:rsidR="003A35C8" w:rsidRPr="003A35C8" w:rsidRDefault="003A35C8" w:rsidP="00A05687">
            <w:pPr>
              <w:rPr>
                <w:rFonts w:cstheme="minorHAnsi"/>
                <w:sz w:val="22"/>
                <w:szCs w:val="22"/>
              </w:rPr>
            </w:pPr>
            <w:r w:rsidRPr="003A35C8">
              <w:rPr>
                <w:rFonts w:cstheme="minorHAnsi"/>
                <w:sz w:val="22"/>
                <w:szCs w:val="22"/>
              </w:rPr>
              <w:t>Cerebral palsy</w:t>
            </w:r>
          </w:p>
          <w:p w14:paraId="2FC899AB" w14:textId="77777777" w:rsidR="003A35C8" w:rsidRPr="003A35C8" w:rsidRDefault="003A35C8" w:rsidP="00A05687">
            <w:pPr>
              <w:rPr>
                <w:rFonts w:cstheme="minorHAnsi"/>
                <w:sz w:val="22"/>
                <w:szCs w:val="22"/>
              </w:rPr>
            </w:pPr>
            <w:r w:rsidRPr="003A35C8">
              <w:rPr>
                <w:rFonts w:cstheme="minorHAnsi"/>
                <w:sz w:val="22"/>
                <w:szCs w:val="22"/>
              </w:rPr>
              <w:t> </w:t>
            </w:r>
          </w:p>
        </w:tc>
        <w:tc>
          <w:tcPr>
            <w:tcW w:w="2789" w:type="dxa"/>
            <w:hideMark/>
          </w:tcPr>
          <w:p w14:paraId="3DBC06DE" w14:textId="77777777" w:rsidR="003A35C8" w:rsidRPr="003A35C8" w:rsidRDefault="003A35C8" w:rsidP="00A05687">
            <w:pPr>
              <w:rPr>
                <w:rFonts w:cstheme="minorHAnsi"/>
                <w:sz w:val="22"/>
                <w:szCs w:val="22"/>
              </w:rPr>
            </w:pPr>
            <w:r w:rsidRPr="003A35C8">
              <w:rPr>
                <w:rFonts w:cstheme="minorHAnsi"/>
                <w:sz w:val="22"/>
                <w:szCs w:val="22"/>
              </w:rPr>
              <w:t>AFO and SSF</w:t>
            </w:r>
          </w:p>
        </w:tc>
        <w:tc>
          <w:tcPr>
            <w:tcW w:w="1701" w:type="dxa"/>
            <w:hideMark/>
          </w:tcPr>
          <w:p w14:paraId="71605301" w14:textId="77777777" w:rsidR="003A35C8" w:rsidRPr="003A35C8" w:rsidRDefault="003A35C8" w:rsidP="00A05687">
            <w:pPr>
              <w:rPr>
                <w:rFonts w:cstheme="minorHAnsi"/>
                <w:sz w:val="22"/>
                <w:szCs w:val="22"/>
              </w:rPr>
            </w:pPr>
            <w:r w:rsidRPr="003A35C8">
              <w:rPr>
                <w:rFonts w:cstheme="minorHAnsi"/>
                <w:sz w:val="22"/>
                <w:szCs w:val="22"/>
              </w:rPr>
              <w:t>1.08 (0.19)</w:t>
            </w:r>
          </w:p>
        </w:tc>
        <w:tc>
          <w:tcPr>
            <w:tcW w:w="1701" w:type="dxa"/>
            <w:hideMark/>
          </w:tcPr>
          <w:p w14:paraId="175D3DD5" w14:textId="77777777" w:rsidR="003A35C8" w:rsidRPr="003A35C8" w:rsidRDefault="003A35C8" w:rsidP="00A05687">
            <w:pPr>
              <w:rPr>
                <w:rFonts w:cstheme="minorHAnsi"/>
                <w:sz w:val="22"/>
                <w:szCs w:val="22"/>
              </w:rPr>
            </w:pPr>
            <w:r w:rsidRPr="003A35C8">
              <w:rPr>
                <w:rFonts w:cstheme="minorHAnsi"/>
                <w:sz w:val="22"/>
                <w:szCs w:val="22"/>
              </w:rPr>
              <w:t> </w:t>
            </w:r>
          </w:p>
        </w:tc>
        <w:tc>
          <w:tcPr>
            <w:tcW w:w="3182" w:type="dxa"/>
            <w:vMerge w:val="restart"/>
          </w:tcPr>
          <w:p w14:paraId="6F19E094" w14:textId="77777777" w:rsidR="003A35C8" w:rsidRPr="003A35C8" w:rsidRDefault="003A35C8" w:rsidP="00A05687">
            <w:pPr>
              <w:rPr>
                <w:rFonts w:cstheme="minorHAnsi"/>
                <w:sz w:val="22"/>
                <w:szCs w:val="22"/>
              </w:rPr>
            </w:pPr>
            <w:r w:rsidRPr="003A35C8">
              <w:rPr>
                <w:rFonts w:cstheme="minorHAnsi"/>
                <w:sz w:val="22"/>
                <w:szCs w:val="22"/>
              </w:rPr>
              <w:t>Paired t test:</w:t>
            </w:r>
          </w:p>
          <w:p w14:paraId="4EC9838D" w14:textId="77777777" w:rsidR="003A35C8" w:rsidRPr="003A35C8" w:rsidRDefault="003A35C8" w:rsidP="00A05687">
            <w:pPr>
              <w:rPr>
                <w:rFonts w:cstheme="minorHAnsi"/>
                <w:sz w:val="22"/>
                <w:szCs w:val="22"/>
              </w:rPr>
            </w:pPr>
            <w:r w:rsidRPr="003A35C8">
              <w:rPr>
                <w:rFonts w:cstheme="minorHAnsi"/>
                <w:sz w:val="22"/>
                <w:szCs w:val="22"/>
              </w:rPr>
              <w:t>p=0.54</w:t>
            </w:r>
          </w:p>
          <w:p w14:paraId="23C8A6BE" w14:textId="77777777" w:rsidR="003A35C8" w:rsidRPr="003A35C8" w:rsidRDefault="003A35C8" w:rsidP="00A05687">
            <w:pPr>
              <w:rPr>
                <w:rFonts w:cstheme="minorHAnsi"/>
                <w:sz w:val="22"/>
                <w:szCs w:val="22"/>
              </w:rPr>
            </w:pPr>
            <w:r w:rsidRPr="003A35C8">
              <w:rPr>
                <w:rFonts w:cstheme="minorHAnsi"/>
                <w:sz w:val="22"/>
                <w:szCs w:val="22"/>
              </w:rPr>
              <w:t> </w:t>
            </w:r>
          </w:p>
        </w:tc>
      </w:tr>
      <w:tr w:rsidR="003A35C8" w:rsidRPr="003A35C8" w14:paraId="53628104" w14:textId="77777777" w:rsidTr="00825CEB">
        <w:trPr>
          <w:trHeight w:val="340"/>
        </w:trPr>
        <w:tc>
          <w:tcPr>
            <w:tcW w:w="1566" w:type="dxa"/>
            <w:vMerge/>
            <w:tcBorders>
              <w:bottom w:val="double" w:sz="4" w:space="0" w:color="auto"/>
            </w:tcBorders>
            <w:hideMark/>
          </w:tcPr>
          <w:p w14:paraId="2FFF3543" w14:textId="77777777" w:rsidR="003A35C8" w:rsidRPr="003A35C8" w:rsidRDefault="003A35C8" w:rsidP="00A05687">
            <w:pPr>
              <w:rPr>
                <w:rFonts w:cstheme="minorHAnsi"/>
                <w:sz w:val="22"/>
                <w:szCs w:val="22"/>
              </w:rPr>
            </w:pPr>
          </w:p>
        </w:tc>
        <w:tc>
          <w:tcPr>
            <w:tcW w:w="1448" w:type="dxa"/>
            <w:vMerge/>
            <w:tcBorders>
              <w:bottom w:val="double" w:sz="4" w:space="0" w:color="auto"/>
            </w:tcBorders>
            <w:hideMark/>
          </w:tcPr>
          <w:p w14:paraId="6CAB0DE0" w14:textId="77777777" w:rsidR="003A35C8" w:rsidRPr="003A35C8" w:rsidRDefault="003A35C8" w:rsidP="00A05687">
            <w:pPr>
              <w:rPr>
                <w:rFonts w:cstheme="minorHAnsi"/>
                <w:sz w:val="22"/>
                <w:szCs w:val="22"/>
              </w:rPr>
            </w:pPr>
          </w:p>
        </w:tc>
        <w:tc>
          <w:tcPr>
            <w:tcW w:w="1563" w:type="dxa"/>
            <w:vMerge/>
            <w:tcBorders>
              <w:bottom w:val="double" w:sz="4" w:space="0" w:color="auto"/>
            </w:tcBorders>
            <w:hideMark/>
          </w:tcPr>
          <w:p w14:paraId="79402F9A" w14:textId="77777777" w:rsidR="003A35C8" w:rsidRPr="003A35C8" w:rsidRDefault="003A35C8" w:rsidP="00A05687">
            <w:pPr>
              <w:rPr>
                <w:rFonts w:cstheme="minorHAnsi"/>
                <w:sz w:val="22"/>
                <w:szCs w:val="22"/>
              </w:rPr>
            </w:pPr>
          </w:p>
        </w:tc>
        <w:tc>
          <w:tcPr>
            <w:tcW w:w="2789" w:type="dxa"/>
            <w:tcBorders>
              <w:bottom w:val="double" w:sz="4" w:space="0" w:color="auto"/>
            </w:tcBorders>
            <w:hideMark/>
          </w:tcPr>
          <w:p w14:paraId="2E6F1012" w14:textId="77777777" w:rsidR="003A35C8" w:rsidRPr="003A35C8" w:rsidRDefault="003A35C8" w:rsidP="00A05687">
            <w:pPr>
              <w:rPr>
                <w:rFonts w:cstheme="minorHAnsi"/>
                <w:sz w:val="22"/>
                <w:szCs w:val="22"/>
              </w:rPr>
            </w:pPr>
            <w:r w:rsidRPr="003A35C8">
              <w:rPr>
                <w:rFonts w:cstheme="minorHAnsi"/>
                <w:sz w:val="22"/>
                <w:szCs w:val="22"/>
              </w:rPr>
              <w:t>FSTF+AFO</w:t>
            </w:r>
          </w:p>
        </w:tc>
        <w:tc>
          <w:tcPr>
            <w:tcW w:w="1701" w:type="dxa"/>
            <w:tcBorders>
              <w:bottom w:val="double" w:sz="4" w:space="0" w:color="auto"/>
            </w:tcBorders>
            <w:hideMark/>
          </w:tcPr>
          <w:p w14:paraId="75C85662" w14:textId="77777777" w:rsidR="003A35C8" w:rsidRPr="003A35C8" w:rsidRDefault="003A35C8" w:rsidP="00A05687">
            <w:pPr>
              <w:rPr>
                <w:rFonts w:cstheme="minorHAnsi"/>
                <w:sz w:val="22"/>
                <w:szCs w:val="22"/>
              </w:rPr>
            </w:pPr>
            <w:r w:rsidRPr="003A35C8">
              <w:rPr>
                <w:rFonts w:cstheme="minorHAnsi"/>
                <w:sz w:val="22"/>
                <w:szCs w:val="22"/>
              </w:rPr>
              <w:t> </w:t>
            </w:r>
          </w:p>
        </w:tc>
        <w:tc>
          <w:tcPr>
            <w:tcW w:w="1701" w:type="dxa"/>
            <w:tcBorders>
              <w:bottom w:val="double" w:sz="4" w:space="0" w:color="auto"/>
            </w:tcBorders>
            <w:hideMark/>
          </w:tcPr>
          <w:p w14:paraId="21A6D142" w14:textId="77777777" w:rsidR="003A35C8" w:rsidRPr="003A35C8" w:rsidRDefault="003A35C8" w:rsidP="00A05687">
            <w:pPr>
              <w:rPr>
                <w:rFonts w:cstheme="minorHAnsi"/>
                <w:sz w:val="22"/>
                <w:szCs w:val="22"/>
              </w:rPr>
            </w:pPr>
            <w:r w:rsidRPr="003A35C8">
              <w:rPr>
                <w:rFonts w:cstheme="minorHAnsi"/>
                <w:sz w:val="22"/>
                <w:szCs w:val="22"/>
              </w:rPr>
              <w:t>1.06 (0.20)</w:t>
            </w:r>
          </w:p>
        </w:tc>
        <w:tc>
          <w:tcPr>
            <w:tcW w:w="3182" w:type="dxa"/>
            <w:vMerge/>
            <w:tcBorders>
              <w:bottom w:val="double" w:sz="4" w:space="0" w:color="auto"/>
            </w:tcBorders>
          </w:tcPr>
          <w:p w14:paraId="17B69AEF" w14:textId="77777777" w:rsidR="003A35C8" w:rsidRPr="003A35C8" w:rsidRDefault="003A35C8" w:rsidP="00A05687">
            <w:pPr>
              <w:rPr>
                <w:rFonts w:cstheme="minorHAnsi"/>
                <w:sz w:val="22"/>
                <w:szCs w:val="22"/>
              </w:rPr>
            </w:pPr>
          </w:p>
        </w:tc>
      </w:tr>
    </w:tbl>
    <w:p w14:paraId="1CE0AB52" w14:textId="77777777" w:rsidR="009131AC" w:rsidRDefault="009131AC" w:rsidP="00D81E0D">
      <w:pPr>
        <w:rPr>
          <w:b/>
          <w:bCs/>
        </w:rPr>
      </w:pPr>
    </w:p>
    <w:p w14:paraId="1CF5BD2F" w14:textId="77777777" w:rsidR="0091742F" w:rsidRDefault="0091742F" w:rsidP="00D81E0D"/>
    <w:p w14:paraId="69BAF29D" w14:textId="5766C739" w:rsidR="002F306A" w:rsidRPr="009434DC" w:rsidRDefault="00825CEB" w:rsidP="00D81E0D">
      <w:r>
        <w:t xml:space="preserve">Table 3-4 </w:t>
      </w:r>
      <w:r w:rsidRPr="004201C4">
        <w:t xml:space="preserve">Outcome measures </w:t>
      </w:r>
      <w:r w:rsidR="009434DC">
        <w:t>b</w:t>
      </w:r>
      <w:r w:rsidR="009434DC" w:rsidRPr="004201C4">
        <w:t>iomechanical</w:t>
      </w:r>
      <w:r w:rsidR="009434DC">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9F5231" w:rsidRPr="00C05CFC" w14:paraId="5C4E6AEA" w14:textId="77777777" w:rsidTr="00A05687">
        <w:trPr>
          <w:trHeight w:val="936"/>
        </w:trPr>
        <w:tc>
          <w:tcPr>
            <w:tcW w:w="1566" w:type="dxa"/>
            <w:tcBorders>
              <w:top w:val="single" w:sz="12" w:space="0" w:color="auto"/>
              <w:bottom w:val="single" w:sz="12" w:space="0" w:color="auto"/>
            </w:tcBorders>
            <w:hideMark/>
          </w:tcPr>
          <w:p w14:paraId="325E564B" w14:textId="77777777" w:rsidR="009F5231" w:rsidRPr="00C05CFC" w:rsidRDefault="009F5231" w:rsidP="00A05687">
            <w:pPr>
              <w:rPr>
                <w:rFonts w:cstheme="minorHAnsi"/>
                <w:b/>
                <w:bCs/>
                <w:sz w:val="22"/>
                <w:szCs w:val="22"/>
              </w:rPr>
            </w:pPr>
            <w:r w:rsidRPr="00C05CFC">
              <w:rPr>
                <w:rFonts w:cstheme="minorHAnsi"/>
                <w:b/>
                <w:bCs/>
                <w:sz w:val="22"/>
                <w:szCs w:val="22"/>
              </w:rPr>
              <w:t xml:space="preserve">Outcome </w:t>
            </w:r>
          </w:p>
          <w:p w14:paraId="682142CD" w14:textId="77777777" w:rsidR="009F5231" w:rsidRPr="00C05CFC" w:rsidRDefault="009F5231"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5F0C9E38" w14:textId="77777777" w:rsidR="009F5231" w:rsidRPr="00C05CFC" w:rsidRDefault="009F5231" w:rsidP="00A05687">
            <w:pPr>
              <w:rPr>
                <w:rFonts w:cstheme="minorHAnsi"/>
                <w:b/>
                <w:bCs/>
                <w:sz w:val="22"/>
                <w:szCs w:val="22"/>
              </w:rPr>
            </w:pPr>
            <w:r w:rsidRPr="00C05CFC">
              <w:rPr>
                <w:rFonts w:cstheme="minorHAnsi"/>
                <w:b/>
                <w:bCs/>
                <w:sz w:val="22"/>
                <w:szCs w:val="22"/>
              </w:rPr>
              <w:t>Study</w:t>
            </w:r>
          </w:p>
          <w:p w14:paraId="021EABD4" w14:textId="77777777" w:rsidR="009F5231" w:rsidRPr="00C05CFC" w:rsidRDefault="009F5231"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6DB2A38D" w14:textId="77777777" w:rsidR="009F5231" w:rsidRPr="00C05CFC" w:rsidRDefault="009F5231" w:rsidP="00A05687">
            <w:pPr>
              <w:rPr>
                <w:rFonts w:cstheme="minorHAnsi"/>
                <w:b/>
                <w:bCs/>
                <w:sz w:val="22"/>
                <w:szCs w:val="22"/>
              </w:rPr>
            </w:pPr>
            <w:r w:rsidRPr="00C05CFC">
              <w:rPr>
                <w:rFonts w:cstheme="minorHAnsi"/>
                <w:b/>
                <w:bCs/>
                <w:sz w:val="22"/>
                <w:szCs w:val="22"/>
              </w:rPr>
              <w:t>Condition</w:t>
            </w:r>
          </w:p>
          <w:p w14:paraId="7939599F" w14:textId="77777777" w:rsidR="009F5231" w:rsidRPr="00C05CFC" w:rsidRDefault="009F5231"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28303434" w14:textId="77777777" w:rsidR="009F5231" w:rsidRPr="00C05CFC" w:rsidRDefault="009F5231" w:rsidP="00A05687">
            <w:pPr>
              <w:rPr>
                <w:rFonts w:cstheme="minorHAnsi"/>
                <w:b/>
                <w:bCs/>
                <w:sz w:val="22"/>
                <w:szCs w:val="22"/>
              </w:rPr>
            </w:pPr>
            <w:r w:rsidRPr="00C05CFC">
              <w:rPr>
                <w:rFonts w:cstheme="minorHAnsi"/>
                <w:b/>
                <w:bCs/>
                <w:sz w:val="22"/>
                <w:szCs w:val="22"/>
              </w:rPr>
              <w:t xml:space="preserve">Group </w:t>
            </w:r>
          </w:p>
          <w:p w14:paraId="5C4F8A14" w14:textId="77777777" w:rsidR="009F5231" w:rsidRPr="00C05CFC" w:rsidRDefault="009F5231"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7270FD46" w14:textId="77777777" w:rsidR="009F5231" w:rsidRPr="00C05CFC" w:rsidRDefault="009F5231" w:rsidP="00A05687">
            <w:pPr>
              <w:rPr>
                <w:rFonts w:cstheme="minorHAnsi"/>
                <w:b/>
                <w:bCs/>
                <w:sz w:val="22"/>
                <w:szCs w:val="22"/>
              </w:rPr>
            </w:pPr>
            <w:r w:rsidRPr="00C05CFC">
              <w:rPr>
                <w:rFonts w:cstheme="minorHAnsi"/>
                <w:b/>
                <w:bCs/>
                <w:sz w:val="22"/>
                <w:szCs w:val="22"/>
              </w:rPr>
              <w:t>Baseline</w:t>
            </w:r>
          </w:p>
          <w:p w14:paraId="73B168BA" w14:textId="77777777" w:rsidR="009F5231" w:rsidRPr="00C05CFC" w:rsidRDefault="009F5231" w:rsidP="00A05687">
            <w:pPr>
              <w:rPr>
                <w:rFonts w:cstheme="minorHAnsi"/>
                <w:b/>
                <w:bCs/>
                <w:sz w:val="22"/>
                <w:szCs w:val="22"/>
              </w:rPr>
            </w:pPr>
            <w:r w:rsidRPr="00C05CFC">
              <w:rPr>
                <w:rFonts w:cstheme="minorHAnsi"/>
                <w:b/>
                <w:bCs/>
                <w:sz w:val="22"/>
                <w:szCs w:val="22"/>
              </w:rPr>
              <w:t xml:space="preserve"> Mean </w:t>
            </w:r>
          </w:p>
          <w:p w14:paraId="780BA2F9" w14:textId="77777777" w:rsidR="009F5231" w:rsidRPr="00C05CFC" w:rsidRDefault="009F5231"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717830F3" w14:textId="77777777" w:rsidR="009F5231" w:rsidRPr="00C05CFC" w:rsidRDefault="009F5231" w:rsidP="00A05687">
            <w:pPr>
              <w:rPr>
                <w:rFonts w:cstheme="minorHAnsi"/>
                <w:b/>
                <w:bCs/>
                <w:sz w:val="22"/>
                <w:szCs w:val="22"/>
              </w:rPr>
            </w:pPr>
            <w:r w:rsidRPr="00C05CFC">
              <w:rPr>
                <w:rFonts w:cstheme="minorHAnsi"/>
                <w:b/>
                <w:bCs/>
                <w:sz w:val="22"/>
                <w:szCs w:val="22"/>
              </w:rPr>
              <w:t>Final</w:t>
            </w:r>
          </w:p>
          <w:p w14:paraId="2AFADC48" w14:textId="77777777" w:rsidR="009F5231" w:rsidRPr="00C05CFC" w:rsidRDefault="009F5231" w:rsidP="00A05687">
            <w:pPr>
              <w:rPr>
                <w:rFonts w:cstheme="minorHAnsi"/>
                <w:b/>
                <w:bCs/>
                <w:sz w:val="22"/>
                <w:szCs w:val="22"/>
              </w:rPr>
            </w:pPr>
            <w:r w:rsidRPr="00C05CFC">
              <w:rPr>
                <w:rFonts w:cstheme="minorHAnsi"/>
                <w:b/>
                <w:bCs/>
                <w:sz w:val="22"/>
                <w:szCs w:val="22"/>
              </w:rPr>
              <w:t xml:space="preserve">Mean </w:t>
            </w:r>
          </w:p>
          <w:p w14:paraId="74E16F53" w14:textId="77777777" w:rsidR="009F5231" w:rsidRPr="00C05CFC" w:rsidRDefault="009F5231"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0778B3B3" w14:textId="77777777" w:rsidR="009F5231" w:rsidRPr="00C05CFC" w:rsidRDefault="009F5231" w:rsidP="00A05687">
            <w:pPr>
              <w:rPr>
                <w:rFonts w:cstheme="minorHAnsi"/>
                <w:b/>
                <w:bCs/>
                <w:sz w:val="22"/>
                <w:szCs w:val="22"/>
              </w:rPr>
            </w:pPr>
            <w:r w:rsidRPr="00C05CFC">
              <w:rPr>
                <w:rFonts w:cstheme="minorHAnsi"/>
                <w:b/>
                <w:bCs/>
                <w:sz w:val="22"/>
                <w:szCs w:val="22"/>
              </w:rPr>
              <w:t>Statistical Result</w:t>
            </w:r>
          </w:p>
          <w:p w14:paraId="3C9286E9" w14:textId="77777777" w:rsidR="009F5231" w:rsidRPr="00C05CFC" w:rsidRDefault="009F5231" w:rsidP="00A05687">
            <w:pPr>
              <w:rPr>
                <w:rFonts w:cstheme="minorHAnsi"/>
                <w:b/>
                <w:bCs/>
                <w:sz w:val="22"/>
                <w:szCs w:val="22"/>
              </w:rPr>
            </w:pPr>
            <w:r w:rsidRPr="00C05CFC">
              <w:rPr>
                <w:rFonts w:cstheme="minorHAnsi"/>
                <w:b/>
                <w:bCs/>
                <w:sz w:val="22"/>
                <w:szCs w:val="22"/>
              </w:rPr>
              <w:t>(Significant values given in bold)</w:t>
            </w:r>
          </w:p>
        </w:tc>
      </w:tr>
      <w:tr w:rsidR="009F5231" w:rsidRPr="00C05CFC" w14:paraId="1C7AB1AB" w14:textId="77777777" w:rsidTr="00A05687">
        <w:trPr>
          <w:trHeight w:val="300"/>
        </w:trPr>
        <w:tc>
          <w:tcPr>
            <w:tcW w:w="13950" w:type="dxa"/>
            <w:gridSpan w:val="7"/>
            <w:tcBorders>
              <w:top w:val="double" w:sz="4" w:space="0" w:color="000000"/>
              <w:bottom w:val="single" w:sz="12" w:space="0" w:color="auto"/>
            </w:tcBorders>
            <w:shd w:val="clear" w:color="auto" w:fill="FFFFFF" w:themeFill="background1"/>
            <w:hideMark/>
          </w:tcPr>
          <w:p w14:paraId="47687DC8" w14:textId="77777777" w:rsidR="009F5231" w:rsidRPr="00C05CFC" w:rsidRDefault="009F5231" w:rsidP="00A05687">
            <w:pPr>
              <w:jc w:val="center"/>
              <w:rPr>
                <w:rFonts w:cstheme="minorHAnsi"/>
                <w:b/>
                <w:bCs/>
                <w:sz w:val="22"/>
                <w:szCs w:val="22"/>
              </w:rPr>
            </w:pPr>
            <w:r w:rsidRPr="00C05CFC">
              <w:rPr>
                <w:rFonts w:cstheme="minorHAnsi"/>
                <w:b/>
                <w:bCs/>
                <w:sz w:val="22"/>
                <w:szCs w:val="22"/>
              </w:rPr>
              <w:t>Functional Stability Therapeutic Footwear</w:t>
            </w:r>
          </w:p>
          <w:p w14:paraId="0EAE3548" w14:textId="77777777" w:rsidR="009F5231" w:rsidRPr="00C05CFC" w:rsidRDefault="009F5231" w:rsidP="00A05687">
            <w:pPr>
              <w:jc w:val="center"/>
              <w:rPr>
                <w:rFonts w:cstheme="minorHAnsi"/>
                <w:b/>
                <w:bCs/>
                <w:sz w:val="22"/>
                <w:szCs w:val="22"/>
              </w:rPr>
            </w:pPr>
          </w:p>
          <w:p w14:paraId="4C3EB38B" w14:textId="77777777" w:rsidR="009F5231" w:rsidRPr="00C05CFC" w:rsidRDefault="009F5231" w:rsidP="00A05687">
            <w:pPr>
              <w:rPr>
                <w:rFonts w:cstheme="minorHAnsi"/>
                <w:b/>
                <w:bCs/>
                <w:sz w:val="22"/>
                <w:szCs w:val="22"/>
              </w:rPr>
            </w:pPr>
          </w:p>
        </w:tc>
      </w:tr>
      <w:tr w:rsidR="009F5231" w:rsidRPr="00C05CFC" w14:paraId="1E849C59" w14:textId="77777777" w:rsidTr="00A05687">
        <w:trPr>
          <w:trHeight w:val="340"/>
        </w:trPr>
        <w:tc>
          <w:tcPr>
            <w:tcW w:w="13950" w:type="dxa"/>
            <w:gridSpan w:val="7"/>
            <w:tcBorders>
              <w:top w:val="double" w:sz="4" w:space="0" w:color="auto"/>
              <w:bottom w:val="double" w:sz="4" w:space="0" w:color="auto"/>
            </w:tcBorders>
            <w:hideMark/>
          </w:tcPr>
          <w:p w14:paraId="29FE9C41" w14:textId="77777777" w:rsidR="009F5231" w:rsidRPr="00C05CFC" w:rsidRDefault="009F5231" w:rsidP="00A05687">
            <w:pPr>
              <w:rPr>
                <w:rFonts w:cstheme="minorHAnsi"/>
                <w:b/>
                <w:bCs/>
                <w:sz w:val="22"/>
                <w:szCs w:val="22"/>
              </w:rPr>
            </w:pPr>
            <w:r w:rsidRPr="00C05CFC">
              <w:rPr>
                <w:rFonts w:cstheme="minorHAnsi"/>
                <w:b/>
                <w:bCs/>
                <w:sz w:val="22"/>
                <w:szCs w:val="22"/>
              </w:rPr>
              <w:t>Spatiotemporal</w:t>
            </w:r>
          </w:p>
          <w:p w14:paraId="27BD26C2" w14:textId="77777777" w:rsidR="009F5231" w:rsidRPr="00C05CFC" w:rsidRDefault="009F5231" w:rsidP="00A05687">
            <w:pPr>
              <w:rPr>
                <w:rFonts w:cstheme="minorHAnsi"/>
                <w:b/>
                <w:bCs/>
                <w:sz w:val="22"/>
                <w:szCs w:val="22"/>
              </w:rPr>
            </w:pPr>
          </w:p>
        </w:tc>
      </w:tr>
      <w:tr w:rsidR="009F5231" w:rsidRPr="00C05CFC" w14:paraId="54D6F562" w14:textId="77777777" w:rsidTr="00A05687">
        <w:trPr>
          <w:trHeight w:val="1040"/>
        </w:trPr>
        <w:tc>
          <w:tcPr>
            <w:tcW w:w="1566" w:type="dxa"/>
            <w:vMerge w:val="restart"/>
            <w:tcBorders>
              <w:top w:val="double" w:sz="4" w:space="0" w:color="auto"/>
            </w:tcBorders>
            <w:hideMark/>
          </w:tcPr>
          <w:p w14:paraId="606EBAD4" w14:textId="77777777" w:rsidR="009F5231" w:rsidRPr="00C05CFC" w:rsidRDefault="009F5231" w:rsidP="00A05687">
            <w:pPr>
              <w:rPr>
                <w:rFonts w:cstheme="minorHAnsi"/>
                <w:b/>
                <w:bCs/>
                <w:sz w:val="22"/>
                <w:szCs w:val="22"/>
              </w:rPr>
            </w:pPr>
            <w:r w:rsidRPr="00C05CFC">
              <w:rPr>
                <w:rFonts w:cstheme="minorHAnsi"/>
                <w:b/>
                <w:bCs/>
                <w:sz w:val="22"/>
                <w:szCs w:val="22"/>
              </w:rPr>
              <w:t>Velocity (m/s)</w:t>
            </w:r>
          </w:p>
          <w:p w14:paraId="13022F36" w14:textId="77777777" w:rsidR="009F5231" w:rsidRPr="00C05CFC" w:rsidRDefault="009F5231" w:rsidP="00A05687">
            <w:pPr>
              <w:rPr>
                <w:rFonts w:cstheme="minorHAnsi"/>
                <w:sz w:val="22"/>
                <w:szCs w:val="22"/>
              </w:rPr>
            </w:pPr>
            <w:r w:rsidRPr="00C05CFC">
              <w:rPr>
                <w:rFonts w:cstheme="minorHAnsi"/>
                <w:sz w:val="22"/>
                <w:szCs w:val="22"/>
              </w:rPr>
              <w:t> </w:t>
            </w:r>
          </w:p>
          <w:p w14:paraId="55D9D613" w14:textId="77777777" w:rsidR="009F5231" w:rsidRPr="00C05CFC" w:rsidRDefault="009F5231" w:rsidP="00A05687">
            <w:pPr>
              <w:rPr>
                <w:rFonts w:cstheme="minorHAnsi"/>
                <w:b/>
                <w:bCs/>
                <w:sz w:val="22"/>
                <w:szCs w:val="22"/>
              </w:rPr>
            </w:pPr>
            <w:r w:rsidRPr="00C05CFC">
              <w:rPr>
                <w:rFonts w:cstheme="minorHAnsi"/>
                <w:b/>
                <w:bCs/>
                <w:sz w:val="22"/>
                <w:szCs w:val="22"/>
              </w:rPr>
              <w:t> </w:t>
            </w:r>
          </w:p>
          <w:p w14:paraId="20F67E3B" w14:textId="77777777" w:rsidR="009F5231" w:rsidRPr="00C05CFC" w:rsidRDefault="009F5231" w:rsidP="00A05687">
            <w:pPr>
              <w:rPr>
                <w:rFonts w:cstheme="minorHAnsi"/>
                <w:sz w:val="22"/>
                <w:szCs w:val="22"/>
              </w:rPr>
            </w:pPr>
            <w:r w:rsidRPr="00C05CFC">
              <w:rPr>
                <w:rFonts w:cstheme="minorHAnsi"/>
                <w:sz w:val="22"/>
                <w:szCs w:val="22"/>
              </w:rPr>
              <w:t> </w:t>
            </w:r>
          </w:p>
          <w:p w14:paraId="2B55636B" w14:textId="77777777" w:rsidR="009F5231" w:rsidRPr="00C05CFC" w:rsidRDefault="009F5231" w:rsidP="00A05687">
            <w:pPr>
              <w:rPr>
                <w:rFonts w:cstheme="minorHAnsi"/>
                <w:sz w:val="22"/>
                <w:szCs w:val="22"/>
              </w:rPr>
            </w:pPr>
            <w:r w:rsidRPr="00C05CFC">
              <w:rPr>
                <w:rFonts w:cstheme="minorHAnsi"/>
                <w:sz w:val="22"/>
                <w:szCs w:val="22"/>
              </w:rPr>
              <w:t> </w:t>
            </w:r>
          </w:p>
          <w:p w14:paraId="05D3CC60" w14:textId="77777777" w:rsidR="009F5231" w:rsidRPr="00C05CFC" w:rsidRDefault="009F5231" w:rsidP="00A05687">
            <w:pPr>
              <w:rPr>
                <w:rFonts w:cstheme="minorHAnsi"/>
                <w:sz w:val="22"/>
                <w:szCs w:val="22"/>
              </w:rPr>
            </w:pPr>
            <w:r w:rsidRPr="00C05CFC">
              <w:rPr>
                <w:rFonts w:cstheme="minorHAnsi"/>
                <w:sz w:val="22"/>
                <w:szCs w:val="22"/>
              </w:rPr>
              <w:t> </w:t>
            </w:r>
          </w:p>
          <w:p w14:paraId="295443D0" w14:textId="77777777" w:rsidR="009F5231" w:rsidRPr="00C05CFC" w:rsidRDefault="009F5231" w:rsidP="00A05687">
            <w:pPr>
              <w:rPr>
                <w:rFonts w:cstheme="minorHAnsi"/>
                <w:sz w:val="22"/>
                <w:szCs w:val="22"/>
              </w:rPr>
            </w:pPr>
            <w:r w:rsidRPr="00C05CFC">
              <w:rPr>
                <w:rFonts w:cstheme="minorHAnsi"/>
                <w:sz w:val="22"/>
                <w:szCs w:val="22"/>
              </w:rPr>
              <w:t> </w:t>
            </w:r>
          </w:p>
          <w:p w14:paraId="20BA3A3D" w14:textId="77777777" w:rsidR="009F5231" w:rsidRPr="00C05CFC" w:rsidRDefault="009F5231" w:rsidP="00A05687">
            <w:pPr>
              <w:rPr>
                <w:rFonts w:cstheme="minorHAnsi"/>
                <w:sz w:val="22"/>
                <w:szCs w:val="22"/>
              </w:rPr>
            </w:pPr>
            <w:r w:rsidRPr="00C05CFC">
              <w:rPr>
                <w:rFonts w:cstheme="minorHAnsi"/>
                <w:sz w:val="22"/>
                <w:szCs w:val="22"/>
              </w:rPr>
              <w:t> </w:t>
            </w:r>
          </w:p>
          <w:p w14:paraId="2358E811" w14:textId="77777777" w:rsidR="009F5231" w:rsidRPr="00C05CFC" w:rsidRDefault="009F5231" w:rsidP="00A05687">
            <w:pPr>
              <w:rPr>
                <w:rFonts w:cstheme="minorHAnsi"/>
                <w:b/>
                <w:bCs/>
                <w:sz w:val="22"/>
                <w:szCs w:val="22"/>
              </w:rPr>
            </w:pPr>
            <w:r w:rsidRPr="00C05CFC">
              <w:rPr>
                <w:rFonts w:cstheme="minorHAnsi"/>
                <w:sz w:val="22"/>
                <w:szCs w:val="22"/>
              </w:rPr>
              <w:t> </w:t>
            </w:r>
          </w:p>
        </w:tc>
        <w:tc>
          <w:tcPr>
            <w:tcW w:w="1448" w:type="dxa"/>
            <w:vMerge w:val="restart"/>
            <w:tcBorders>
              <w:top w:val="double" w:sz="4" w:space="0" w:color="auto"/>
            </w:tcBorders>
            <w:hideMark/>
          </w:tcPr>
          <w:p w14:paraId="24CB869B" w14:textId="77777777" w:rsidR="009F5231" w:rsidRPr="00C05CFC" w:rsidRDefault="009F5231" w:rsidP="00A05687">
            <w:pPr>
              <w:rPr>
                <w:rFonts w:cstheme="minorHAnsi"/>
                <w:b/>
                <w:bCs/>
                <w:sz w:val="22"/>
                <w:szCs w:val="22"/>
              </w:rPr>
            </w:pPr>
            <w:r w:rsidRPr="00C05CFC">
              <w:rPr>
                <w:rFonts w:cstheme="minorHAnsi"/>
                <w:b/>
                <w:bCs/>
                <w:sz w:val="22"/>
                <w:szCs w:val="22"/>
              </w:rPr>
              <w:t>Abd Elkader et al. (2013)</w:t>
            </w:r>
          </w:p>
          <w:p w14:paraId="2EF7A527" w14:textId="77777777" w:rsidR="009F5231" w:rsidRPr="00C05CFC" w:rsidRDefault="009F5231" w:rsidP="00A05687">
            <w:pPr>
              <w:rPr>
                <w:rFonts w:cstheme="minorHAnsi"/>
                <w:b/>
                <w:bCs/>
                <w:sz w:val="22"/>
                <w:szCs w:val="22"/>
              </w:rPr>
            </w:pPr>
            <w:r w:rsidRPr="00C05CFC">
              <w:rPr>
                <w:rFonts w:cstheme="minorHAnsi"/>
                <w:b/>
                <w:bCs/>
                <w:sz w:val="22"/>
                <w:szCs w:val="22"/>
              </w:rPr>
              <w:t> </w:t>
            </w:r>
          </w:p>
          <w:p w14:paraId="6D878F86" w14:textId="77777777" w:rsidR="009F5231" w:rsidRPr="00C05CFC" w:rsidRDefault="009F5231" w:rsidP="00A05687">
            <w:pPr>
              <w:rPr>
                <w:rFonts w:cstheme="minorHAnsi"/>
                <w:b/>
                <w:bCs/>
                <w:sz w:val="22"/>
                <w:szCs w:val="22"/>
              </w:rPr>
            </w:pPr>
            <w:r w:rsidRPr="00C05CFC">
              <w:rPr>
                <w:rFonts w:cstheme="minorHAnsi"/>
                <w:b/>
                <w:bCs/>
                <w:sz w:val="22"/>
                <w:szCs w:val="22"/>
              </w:rPr>
              <w:t> </w:t>
            </w:r>
          </w:p>
          <w:p w14:paraId="0499F707" w14:textId="77777777" w:rsidR="009F5231" w:rsidRPr="00C05CFC" w:rsidRDefault="009F5231" w:rsidP="00A05687">
            <w:pPr>
              <w:rPr>
                <w:rFonts w:cstheme="minorHAnsi"/>
                <w:sz w:val="22"/>
                <w:szCs w:val="22"/>
              </w:rPr>
            </w:pPr>
            <w:r w:rsidRPr="00C05CFC">
              <w:rPr>
                <w:rFonts w:cstheme="minorHAnsi"/>
                <w:b/>
                <w:bCs/>
                <w:sz w:val="22"/>
                <w:szCs w:val="22"/>
              </w:rPr>
              <w:t> </w:t>
            </w:r>
          </w:p>
        </w:tc>
        <w:tc>
          <w:tcPr>
            <w:tcW w:w="1563" w:type="dxa"/>
            <w:vMerge w:val="restart"/>
            <w:tcBorders>
              <w:top w:val="double" w:sz="4" w:space="0" w:color="auto"/>
            </w:tcBorders>
            <w:hideMark/>
          </w:tcPr>
          <w:p w14:paraId="21A67806" w14:textId="2EC1D42D" w:rsidR="009F5231" w:rsidRPr="00C05CFC" w:rsidRDefault="0083339A" w:rsidP="00A05687">
            <w:pPr>
              <w:rPr>
                <w:rFonts w:cstheme="minorHAnsi"/>
                <w:sz w:val="22"/>
                <w:szCs w:val="22"/>
              </w:rPr>
            </w:pPr>
            <w:r>
              <w:rPr>
                <w:rFonts w:cstheme="minorHAnsi"/>
                <w:sz w:val="22"/>
                <w:szCs w:val="22"/>
              </w:rPr>
              <w:t>Down</w:t>
            </w:r>
            <w:r w:rsidR="009F5231" w:rsidRPr="00C05CFC">
              <w:rPr>
                <w:rFonts w:cstheme="minorHAnsi"/>
                <w:sz w:val="22"/>
                <w:szCs w:val="22"/>
              </w:rPr>
              <w:t xml:space="preserve"> Syndrome mobile pes planus</w:t>
            </w:r>
          </w:p>
          <w:p w14:paraId="0A5745AA" w14:textId="77777777" w:rsidR="009F5231" w:rsidRPr="00C05CFC" w:rsidRDefault="009F5231" w:rsidP="00A05687">
            <w:pPr>
              <w:rPr>
                <w:rFonts w:cstheme="minorHAnsi"/>
                <w:sz w:val="22"/>
                <w:szCs w:val="22"/>
              </w:rPr>
            </w:pPr>
            <w:r w:rsidRPr="00C05CFC">
              <w:rPr>
                <w:rFonts w:cstheme="minorHAnsi"/>
                <w:sz w:val="22"/>
                <w:szCs w:val="22"/>
              </w:rPr>
              <w:t> </w:t>
            </w:r>
          </w:p>
          <w:p w14:paraId="5118492C" w14:textId="77777777" w:rsidR="009F5231" w:rsidRPr="00C05CFC" w:rsidRDefault="009F5231" w:rsidP="00A05687">
            <w:pPr>
              <w:rPr>
                <w:rFonts w:cstheme="minorHAnsi"/>
                <w:sz w:val="22"/>
                <w:szCs w:val="22"/>
              </w:rPr>
            </w:pPr>
            <w:r w:rsidRPr="00C05CFC">
              <w:rPr>
                <w:rFonts w:cstheme="minorHAnsi"/>
                <w:sz w:val="22"/>
                <w:szCs w:val="22"/>
              </w:rPr>
              <w:t> </w:t>
            </w:r>
          </w:p>
          <w:p w14:paraId="2BBC0297" w14:textId="77777777" w:rsidR="009F5231" w:rsidRPr="00C05CFC" w:rsidRDefault="009F5231" w:rsidP="00A05687">
            <w:pPr>
              <w:rPr>
                <w:rFonts w:cstheme="minorHAnsi"/>
                <w:sz w:val="22"/>
                <w:szCs w:val="22"/>
              </w:rPr>
            </w:pPr>
            <w:r w:rsidRPr="00C05CFC">
              <w:rPr>
                <w:rFonts w:cstheme="minorHAnsi"/>
                <w:sz w:val="22"/>
                <w:szCs w:val="22"/>
              </w:rPr>
              <w:t> </w:t>
            </w:r>
          </w:p>
        </w:tc>
        <w:tc>
          <w:tcPr>
            <w:tcW w:w="3676" w:type="dxa"/>
            <w:tcBorders>
              <w:top w:val="double" w:sz="4" w:space="0" w:color="auto"/>
            </w:tcBorders>
            <w:hideMark/>
          </w:tcPr>
          <w:p w14:paraId="66BC1A05" w14:textId="77777777" w:rsidR="009F5231" w:rsidRPr="00C05CFC" w:rsidRDefault="009F5231" w:rsidP="00A05687">
            <w:pPr>
              <w:rPr>
                <w:rFonts w:cstheme="minorHAnsi"/>
                <w:sz w:val="22"/>
                <w:szCs w:val="22"/>
              </w:rPr>
            </w:pPr>
            <w:r w:rsidRPr="00C05CFC">
              <w:rPr>
                <w:rFonts w:cstheme="minorHAnsi"/>
                <w:sz w:val="22"/>
                <w:szCs w:val="22"/>
              </w:rPr>
              <w:t>Group 1 BF</w:t>
            </w:r>
          </w:p>
        </w:tc>
        <w:tc>
          <w:tcPr>
            <w:tcW w:w="1440" w:type="dxa"/>
            <w:tcBorders>
              <w:top w:val="double" w:sz="4" w:space="0" w:color="auto"/>
            </w:tcBorders>
            <w:hideMark/>
          </w:tcPr>
          <w:p w14:paraId="593F1060" w14:textId="77777777" w:rsidR="009F5231" w:rsidRPr="00C05CFC" w:rsidRDefault="009F5231" w:rsidP="00A05687">
            <w:pPr>
              <w:rPr>
                <w:rFonts w:cstheme="minorHAnsi"/>
                <w:sz w:val="22"/>
                <w:szCs w:val="22"/>
              </w:rPr>
            </w:pPr>
            <w:r w:rsidRPr="00C05CFC">
              <w:rPr>
                <w:rFonts w:cstheme="minorHAnsi"/>
                <w:sz w:val="22"/>
                <w:szCs w:val="22"/>
              </w:rPr>
              <w:t>0.674 (.059)</w:t>
            </w:r>
          </w:p>
        </w:tc>
        <w:tc>
          <w:tcPr>
            <w:tcW w:w="1247" w:type="dxa"/>
            <w:tcBorders>
              <w:top w:val="double" w:sz="4" w:space="0" w:color="auto"/>
            </w:tcBorders>
            <w:hideMark/>
          </w:tcPr>
          <w:p w14:paraId="6364158E" w14:textId="77777777" w:rsidR="009F5231" w:rsidRPr="00C05CFC" w:rsidRDefault="009F5231"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tcPr>
          <w:p w14:paraId="119BCAE5" w14:textId="77777777" w:rsidR="009F5231" w:rsidRPr="00C05CFC" w:rsidRDefault="009F5231" w:rsidP="00A05687">
            <w:pPr>
              <w:rPr>
                <w:rFonts w:cstheme="minorHAnsi"/>
                <w:sz w:val="22"/>
                <w:szCs w:val="22"/>
              </w:rPr>
            </w:pPr>
            <w:r w:rsidRPr="00C05CFC">
              <w:rPr>
                <w:rFonts w:cstheme="minorHAnsi"/>
                <w:sz w:val="22"/>
                <w:szCs w:val="22"/>
              </w:rPr>
              <w:t>Paired t test:</w:t>
            </w:r>
          </w:p>
          <w:p w14:paraId="20C372A8" w14:textId="77777777" w:rsidR="009F5231" w:rsidRPr="00C05CFC" w:rsidRDefault="009F5231" w:rsidP="00A05687">
            <w:pPr>
              <w:rPr>
                <w:rFonts w:cstheme="minorHAnsi"/>
                <w:b/>
                <w:bCs/>
                <w:sz w:val="22"/>
                <w:szCs w:val="22"/>
              </w:rPr>
            </w:pPr>
            <w:r w:rsidRPr="00C05CFC">
              <w:rPr>
                <w:rFonts w:cstheme="minorHAnsi"/>
                <w:sz w:val="22"/>
                <w:szCs w:val="22"/>
              </w:rPr>
              <w:t xml:space="preserve">Group 1 </w:t>
            </w:r>
            <w:r w:rsidRPr="00C05CFC">
              <w:rPr>
                <w:rFonts w:cstheme="minorHAnsi"/>
                <w:b/>
                <w:bCs/>
                <w:sz w:val="22"/>
                <w:szCs w:val="22"/>
              </w:rPr>
              <w:t>p&lt;0.05</w:t>
            </w:r>
          </w:p>
          <w:p w14:paraId="05126B1B" w14:textId="77777777" w:rsidR="009F5231" w:rsidRPr="00C05CFC" w:rsidRDefault="009F5231" w:rsidP="00A05687">
            <w:pPr>
              <w:rPr>
                <w:rFonts w:cstheme="minorHAnsi"/>
                <w:sz w:val="22"/>
                <w:szCs w:val="22"/>
              </w:rPr>
            </w:pPr>
          </w:p>
          <w:p w14:paraId="2EA396A5" w14:textId="77777777" w:rsidR="009F5231" w:rsidRPr="00C05CFC" w:rsidRDefault="009F5231" w:rsidP="00A05687">
            <w:pPr>
              <w:rPr>
                <w:rFonts w:cstheme="minorHAnsi"/>
                <w:sz w:val="22"/>
                <w:szCs w:val="22"/>
              </w:rPr>
            </w:pPr>
            <w:r w:rsidRPr="00C05CFC">
              <w:rPr>
                <w:rFonts w:cstheme="minorHAnsi"/>
                <w:sz w:val="22"/>
                <w:szCs w:val="22"/>
              </w:rPr>
              <w:t xml:space="preserve">Group 2 </w:t>
            </w:r>
            <w:r w:rsidRPr="00C05CFC">
              <w:rPr>
                <w:rFonts w:cstheme="minorHAnsi"/>
                <w:b/>
                <w:bCs/>
                <w:sz w:val="22"/>
                <w:szCs w:val="22"/>
              </w:rPr>
              <w:t>p&lt;0.05</w:t>
            </w:r>
          </w:p>
        </w:tc>
      </w:tr>
      <w:tr w:rsidR="009F5231" w:rsidRPr="00C05CFC" w14:paraId="0393E7B9" w14:textId="77777777" w:rsidTr="00A05687">
        <w:trPr>
          <w:trHeight w:val="340"/>
        </w:trPr>
        <w:tc>
          <w:tcPr>
            <w:tcW w:w="1566" w:type="dxa"/>
            <w:vMerge/>
            <w:noWrap/>
            <w:hideMark/>
          </w:tcPr>
          <w:p w14:paraId="55908857" w14:textId="77777777" w:rsidR="009F5231" w:rsidRPr="00C05CFC" w:rsidRDefault="009F5231" w:rsidP="00A05687">
            <w:pPr>
              <w:rPr>
                <w:rFonts w:cstheme="minorHAnsi"/>
                <w:sz w:val="22"/>
                <w:szCs w:val="22"/>
              </w:rPr>
            </w:pPr>
          </w:p>
        </w:tc>
        <w:tc>
          <w:tcPr>
            <w:tcW w:w="1448" w:type="dxa"/>
            <w:vMerge/>
            <w:hideMark/>
          </w:tcPr>
          <w:p w14:paraId="24CB6659" w14:textId="77777777" w:rsidR="009F5231" w:rsidRPr="00C05CFC" w:rsidRDefault="009F5231" w:rsidP="00A05687">
            <w:pPr>
              <w:rPr>
                <w:rFonts w:cstheme="minorHAnsi"/>
                <w:sz w:val="22"/>
                <w:szCs w:val="22"/>
              </w:rPr>
            </w:pPr>
          </w:p>
        </w:tc>
        <w:tc>
          <w:tcPr>
            <w:tcW w:w="1563" w:type="dxa"/>
            <w:vMerge/>
            <w:hideMark/>
          </w:tcPr>
          <w:p w14:paraId="2A2217A9" w14:textId="77777777" w:rsidR="009F5231" w:rsidRPr="00C05CFC" w:rsidRDefault="009F5231" w:rsidP="00A05687">
            <w:pPr>
              <w:rPr>
                <w:rFonts w:cstheme="minorHAnsi"/>
                <w:sz w:val="22"/>
                <w:szCs w:val="22"/>
              </w:rPr>
            </w:pPr>
          </w:p>
        </w:tc>
        <w:tc>
          <w:tcPr>
            <w:tcW w:w="3676" w:type="dxa"/>
            <w:hideMark/>
          </w:tcPr>
          <w:p w14:paraId="78F27220" w14:textId="77777777" w:rsidR="009F5231" w:rsidRPr="00C05CFC" w:rsidRDefault="009F5231" w:rsidP="00A05687">
            <w:pPr>
              <w:rPr>
                <w:rFonts w:cstheme="minorHAnsi"/>
                <w:sz w:val="22"/>
                <w:szCs w:val="22"/>
              </w:rPr>
            </w:pPr>
            <w:r w:rsidRPr="00C05CFC">
              <w:rPr>
                <w:rFonts w:cstheme="minorHAnsi"/>
                <w:sz w:val="22"/>
                <w:szCs w:val="22"/>
              </w:rPr>
              <w:t>Group 1 FSTF</w:t>
            </w:r>
          </w:p>
        </w:tc>
        <w:tc>
          <w:tcPr>
            <w:tcW w:w="1440" w:type="dxa"/>
            <w:hideMark/>
          </w:tcPr>
          <w:p w14:paraId="08113DA0"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hideMark/>
          </w:tcPr>
          <w:p w14:paraId="1875CA51" w14:textId="77777777" w:rsidR="009F5231" w:rsidRPr="00C05CFC" w:rsidRDefault="009F5231" w:rsidP="00A05687">
            <w:pPr>
              <w:rPr>
                <w:rFonts w:cstheme="minorHAnsi"/>
                <w:sz w:val="22"/>
                <w:szCs w:val="22"/>
              </w:rPr>
            </w:pPr>
            <w:r w:rsidRPr="00C05CFC">
              <w:rPr>
                <w:rFonts w:cstheme="minorHAnsi"/>
                <w:sz w:val="22"/>
                <w:szCs w:val="22"/>
              </w:rPr>
              <w:t>0.775 (0.035)</w:t>
            </w:r>
          </w:p>
        </w:tc>
        <w:tc>
          <w:tcPr>
            <w:tcW w:w="3010" w:type="dxa"/>
            <w:vMerge/>
          </w:tcPr>
          <w:p w14:paraId="79DF38D3" w14:textId="77777777" w:rsidR="009F5231" w:rsidRPr="00C05CFC" w:rsidRDefault="009F5231" w:rsidP="00A05687">
            <w:pPr>
              <w:rPr>
                <w:rFonts w:cstheme="minorHAnsi"/>
                <w:sz w:val="22"/>
                <w:szCs w:val="22"/>
              </w:rPr>
            </w:pPr>
          </w:p>
        </w:tc>
      </w:tr>
      <w:tr w:rsidR="009F5231" w:rsidRPr="00C05CFC" w14:paraId="1C04FCF9" w14:textId="77777777" w:rsidTr="00A05687">
        <w:trPr>
          <w:trHeight w:val="320"/>
        </w:trPr>
        <w:tc>
          <w:tcPr>
            <w:tcW w:w="1566" w:type="dxa"/>
            <w:vMerge/>
            <w:hideMark/>
          </w:tcPr>
          <w:p w14:paraId="5C2D5B6E" w14:textId="77777777" w:rsidR="009F5231" w:rsidRPr="00C05CFC" w:rsidRDefault="009F5231" w:rsidP="00A05687">
            <w:pPr>
              <w:rPr>
                <w:rFonts w:cstheme="minorHAnsi"/>
                <w:b/>
                <w:bCs/>
                <w:sz w:val="22"/>
                <w:szCs w:val="22"/>
              </w:rPr>
            </w:pPr>
          </w:p>
        </w:tc>
        <w:tc>
          <w:tcPr>
            <w:tcW w:w="1448" w:type="dxa"/>
            <w:vMerge/>
            <w:hideMark/>
          </w:tcPr>
          <w:p w14:paraId="53195FC7" w14:textId="77777777" w:rsidR="009F5231" w:rsidRPr="00C05CFC" w:rsidRDefault="009F5231" w:rsidP="00A05687">
            <w:pPr>
              <w:rPr>
                <w:rFonts w:cstheme="minorHAnsi"/>
                <w:sz w:val="22"/>
                <w:szCs w:val="22"/>
              </w:rPr>
            </w:pPr>
          </w:p>
        </w:tc>
        <w:tc>
          <w:tcPr>
            <w:tcW w:w="1563" w:type="dxa"/>
            <w:vMerge/>
            <w:hideMark/>
          </w:tcPr>
          <w:p w14:paraId="0F7C46D0" w14:textId="77777777" w:rsidR="009F5231" w:rsidRPr="00C05CFC" w:rsidRDefault="009F5231" w:rsidP="00A05687">
            <w:pPr>
              <w:rPr>
                <w:rFonts w:cstheme="minorHAnsi"/>
                <w:sz w:val="22"/>
                <w:szCs w:val="22"/>
              </w:rPr>
            </w:pPr>
          </w:p>
        </w:tc>
        <w:tc>
          <w:tcPr>
            <w:tcW w:w="3676" w:type="dxa"/>
            <w:hideMark/>
          </w:tcPr>
          <w:p w14:paraId="2DB55428" w14:textId="77777777" w:rsidR="009F5231" w:rsidRPr="00C05CFC" w:rsidRDefault="009F5231" w:rsidP="00A05687">
            <w:pPr>
              <w:rPr>
                <w:rFonts w:cstheme="minorHAnsi"/>
                <w:sz w:val="22"/>
                <w:szCs w:val="22"/>
              </w:rPr>
            </w:pPr>
            <w:r w:rsidRPr="00C05CFC">
              <w:rPr>
                <w:rFonts w:cstheme="minorHAnsi"/>
                <w:sz w:val="22"/>
                <w:szCs w:val="22"/>
              </w:rPr>
              <w:t>Group 2 BF</w:t>
            </w:r>
          </w:p>
        </w:tc>
        <w:tc>
          <w:tcPr>
            <w:tcW w:w="1440" w:type="dxa"/>
            <w:hideMark/>
          </w:tcPr>
          <w:p w14:paraId="206A5E05" w14:textId="77777777" w:rsidR="009F5231" w:rsidRPr="00C05CFC" w:rsidRDefault="009F5231" w:rsidP="00A05687">
            <w:pPr>
              <w:rPr>
                <w:rFonts w:cstheme="minorHAnsi"/>
                <w:sz w:val="22"/>
                <w:szCs w:val="22"/>
              </w:rPr>
            </w:pPr>
            <w:r w:rsidRPr="00C05CFC">
              <w:rPr>
                <w:rFonts w:cstheme="minorHAnsi"/>
                <w:sz w:val="22"/>
                <w:szCs w:val="22"/>
              </w:rPr>
              <w:t>0.672 (0.109)</w:t>
            </w:r>
          </w:p>
        </w:tc>
        <w:tc>
          <w:tcPr>
            <w:tcW w:w="1247" w:type="dxa"/>
            <w:hideMark/>
          </w:tcPr>
          <w:p w14:paraId="2BA5B757" w14:textId="77777777" w:rsidR="009F5231" w:rsidRPr="00C05CFC" w:rsidRDefault="009F5231" w:rsidP="00A05687">
            <w:pPr>
              <w:rPr>
                <w:rFonts w:cstheme="minorHAnsi"/>
                <w:sz w:val="22"/>
                <w:szCs w:val="22"/>
              </w:rPr>
            </w:pPr>
            <w:r w:rsidRPr="00C05CFC">
              <w:rPr>
                <w:rFonts w:cstheme="minorHAnsi"/>
                <w:sz w:val="22"/>
                <w:szCs w:val="22"/>
              </w:rPr>
              <w:t> </w:t>
            </w:r>
          </w:p>
        </w:tc>
        <w:tc>
          <w:tcPr>
            <w:tcW w:w="3010" w:type="dxa"/>
            <w:vMerge w:val="restart"/>
          </w:tcPr>
          <w:p w14:paraId="0F775010" w14:textId="77777777" w:rsidR="009F5231" w:rsidRPr="00C05CFC" w:rsidRDefault="009F5231" w:rsidP="00A05687">
            <w:pPr>
              <w:rPr>
                <w:rFonts w:cstheme="minorHAnsi"/>
                <w:sz w:val="22"/>
                <w:szCs w:val="22"/>
              </w:rPr>
            </w:pPr>
            <w:r w:rsidRPr="00C05CFC">
              <w:rPr>
                <w:rFonts w:cstheme="minorHAnsi"/>
                <w:sz w:val="22"/>
                <w:szCs w:val="22"/>
              </w:rPr>
              <w:t>Independent t test:</w:t>
            </w:r>
          </w:p>
          <w:p w14:paraId="6F4725EA" w14:textId="77777777" w:rsidR="009F5231" w:rsidRPr="00C05CFC" w:rsidRDefault="009F5231" w:rsidP="00A05687">
            <w:pPr>
              <w:rPr>
                <w:rFonts w:cstheme="minorHAnsi"/>
                <w:sz w:val="22"/>
                <w:szCs w:val="22"/>
              </w:rPr>
            </w:pPr>
            <w:r w:rsidRPr="00C05CFC">
              <w:rPr>
                <w:rFonts w:cstheme="minorHAnsi"/>
                <w:sz w:val="22"/>
                <w:szCs w:val="22"/>
              </w:rPr>
              <w:t>BF Group 1 vs. 2 p=0.95;</w:t>
            </w:r>
          </w:p>
          <w:p w14:paraId="17867361" w14:textId="77777777" w:rsidR="009F5231" w:rsidRPr="00C05CFC" w:rsidRDefault="009F5231" w:rsidP="00A05687">
            <w:pPr>
              <w:rPr>
                <w:rFonts w:cstheme="minorHAnsi"/>
                <w:sz w:val="22"/>
                <w:szCs w:val="22"/>
              </w:rPr>
            </w:pPr>
            <w:r w:rsidRPr="00C05CFC">
              <w:rPr>
                <w:rFonts w:cstheme="minorHAnsi"/>
                <w:sz w:val="22"/>
                <w:szCs w:val="22"/>
              </w:rPr>
              <w:t>FSTF vs. FT p=0.61</w:t>
            </w:r>
          </w:p>
        </w:tc>
      </w:tr>
      <w:tr w:rsidR="009F5231" w:rsidRPr="00C05CFC" w14:paraId="2B4AB8DC" w14:textId="77777777" w:rsidTr="00A05687">
        <w:trPr>
          <w:trHeight w:val="340"/>
        </w:trPr>
        <w:tc>
          <w:tcPr>
            <w:tcW w:w="1566" w:type="dxa"/>
            <w:vMerge/>
            <w:hideMark/>
          </w:tcPr>
          <w:p w14:paraId="0669A0CC" w14:textId="77777777" w:rsidR="009F5231" w:rsidRPr="00C05CFC" w:rsidRDefault="009F5231" w:rsidP="00A05687">
            <w:pPr>
              <w:rPr>
                <w:rFonts w:cstheme="minorHAnsi"/>
                <w:sz w:val="22"/>
                <w:szCs w:val="22"/>
              </w:rPr>
            </w:pPr>
          </w:p>
        </w:tc>
        <w:tc>
          <w:tcPr>
            <w:tcW w:w="1448" w:type="dxa"/>
            <w:vMerge/>
            <w:hideMark/>
          </w:tcPr>
          <w:p w14:paraId="1D4A5866" w14:textId="77777777" w:rsidR="009F5231" w:rsidRPr="00C05CFC" w:rsidRDefault="009F5231" w:rsidP="00A05687">
            <w:pPr>
              <w:rPr>
                <w:rFonts w:cstheme="minorHAnsi"/>
                <w:sz w:val="22"/>
                <w:szCs w:val="22"/>
              </w:rPr>
            </w:pPr>
          </w:p>
        </w:tc>
        <w:tc>
          <w:tcPr>
            <w:tcW w:w="1563" w:type="dxa"/>
            <w:vMerge/>
            <w:hideMark/>
          </w:tcPr>
          <w:p w14:paraId="482E13ED" w14:textId="77777777" w:rsidR="009F5231" w:rsidRPr="00C05CFC" w:rsidRDefault="009F5231" w:rsidP="00A05687">
            <w:pPr>
              <w:rPr>
                <w:rFonts w:cstheme="minorHAnsi"/>
                <w:sz w:val="22"/>
                <w:szCs w:val="22"/>
              </w:rPr>
            </w:pPr>
          </w:p>
        </w:tc>
        <w:tc>
          <w:tcPr>
            <w:tcW w:w="3676" w:type="dxa"/>
            <w:hideMark/>
          </w:tcPr>
          <w:p w14:paraId="2ABF40E4" w14:textId="77777777" w:rsidR="009F5231" w:rsidRPr="00C05CFC" w:rsidRDefault="009F5231" w:rsidP="00A05687">
            <w:pPr>
              <w:rPr>
                <w:rFonts w:cstheme="minorHAnsi"/>
                <w:sz w:val="22"/>
                <w:szCs w:val="22"/>
              </w:rPr>
            </w:pPr>
            <w:r w:rsidRPr="00C05CFC">
              <w:rPr>
                <w:rFonts w:cstheme="minorHAnsi"/>
                <w:sz w:val="22"/>
                <w:szCs w:val="22"/>
              </w:rPr>
              <w:t>Group 2 FT</w:t>
            </w:r>
          </w:p>
        </w:tc>
        <w:tc>
          <w:tcPr>
            <w:tcW w:w="1440" w:type="dxa"/>
            <w:hideMark/>
          </w:tcPr>
          <w:p w14:paraId="062943D9"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hideMark/>
          </w:tcPr>
          <w:p w14:paraId="781C8736" w14:textId="77777777" w:rsidR="009F5231" w:rsidRPr="00C05CFC" w:rsidRDefault="009F5231" w:rsidP="00A05687">
            <w:pPr>
              <w:rPr>
                <w:rFonts w:cstheme="minorHAnsi"/>
                <w:sz w:val="22"/>
                <w:szCs w:val="22"/>
              </w:rPr>
            </w:pPr>
            <w:r w:rsidRPr="00C05CFC">
              <w:rPr>
                <w:rFonts w:cstheme="minorHAnsi"/>
                <w:sz w:val="22"/>
                <w:szCs w:val="22"/>
              </w:rPr>
              <w:t>0.762 (0.090)</w:t>
            </w:r>
          </w:p>
        </w:tc>
        <w:tc>
          <w:tcPr>
            <w:tcW w:w="3010" w:type="dxa"/>
            <w:vMerge/>
          </w:tcPr>
          <w:p w14:paraId="797C2956" w14:textId="77777777" w:rsidR="009F5231" w:rsidRPr="00C05CFC" w:rsidRDefault="009F5231" w:rsidP="00A05687">
            <w:pPr>
              <w:rPr>
                <w:rFonts w:cstheme="minorHAnsi"/>
                <w:sz w:val="22"/>
                <w:szCs w:val="22"/>
              </w:rPr>
            </w:pPr>
          </w:p>
        </w:tc>
      </w:tr>
      <w:tr w:rsidR="009F5231" w:rsidRPr="00C05CFC" w14:paraId="72634514" w14:textId="77777777" w:rsidTr="00A05687">
        <w:trPr>
          <w:trHeight w:val="520"/>
        </w:trPr>
        <w:tc>
          <w:tcPr>
            <w:tcW w:w="1566" w:type="dxa"/>
            <w:vMerge/>
            <w:hideMark/>
          </w:tcPr>
          <w:p w14:paraId="6CA2AA0F" w14:textId="77777777" w:rsidR="009F5231" w:rsidRPr="00C05CFC" w:rsidRDefault="009F5231" w:rsidP="00A05687">
            <w:pPr>
              <w:rPr>
                <w:rFonts w:cstheme="minorHAnsi"/>
                <w:sz w:val="22"/>
                <w:szCs w:val="22"/>
              </w:rPr>
            </w:pPr>
          </w:p>
        </w:tc>
        <w:tc>
          <w:tcPr>
            <w:tcW w:w="1448" w:type="dxa"/>
            <w:vMerge w:val="restart"/>
            <w:hideMark/>
          </w:tcPr>
          <w:p w14:paraId="3762EEFF" w14:textId="77777777" w:rsidR="009F5231" w:rsidRPr="00C05CFC" w:rsidRDefault="009F5231" w:rsidP="00A05687">
            <w:pPr>
              <w:rPr>
                <w:rFonts w:cstheme="minorHAnsi"/>
                <w:b/>
                <w:bCs/>
                <w:sz w:val="22"/>
                <w:szCs w:val="22"/>
              </w:rPr>
            </w:pPr>
            <w:proofErr w:type="spellStart"/>
            <w:r w:rsidRPr="00C05CFC">
              <w:rPr>
                <w:rFonts w:cstheme="minorHAnsi"/>
                <w:b/>
                <w:bCs/>
                <w:sz w:val="22"/>
                <w:szCs w:val="22"/>
              </w:rPr>
              <w:t>Aboutorabi</w:t>
            </w:r>
            <w:proofErr w:type="spellEnd"/>
            <w:r w:rsidRPr="00C05CFC">
              <w:rPr>
                <w:rFonts w:cstheme="minorHAnsi"/>
                <w:b/>
                <w:bCs/>
                <w:sz w:val="22"/>
                <w:szCs w:val="22"/>
              </w:rPr>
              <w:t xml:space="preserve"> et al. (2014)</w:t>
            </w:r>
          </w:p>
          <w:p w14:paraId="697775B1" w14:textId="77777777" w:rsidR="009F5231" w:rsidRPr="00C05CFC" w:rsidRDefault="009F5231" w:rsidP="00A05687">
            <w:pPr>
              <w:rPr>
                <w:rFonts w:cstheme="minorHAnsi"/>
                <w:b/>
                <w:bCs/>
                <w:sz w:val="22"/>
                <w:szCs w:val="22"/>
              </w:rPr>
            </w:pPr>
            <w:r w:rsidRPr="00C05CFC">
              <w:rPr>
                <w:rFonts w:cstheme="minorHAnsi"/>
                <w:b/>
                <w:bCs/>
                <w:sz w:val="22"/>
                <w:szCs w:val="22"/>
              </w:rPr>
              <w:t> </w:t>
            </w:r>
          </w:p>
          <w:p w14:paraId="26EAE4F7" w14:textId="77777777" w:rsidR="009F5231" w:rsidRPr="00C05CFC" w:rsidRDefault="009F5231" w:rsidP="00A05687">
            <w:pPr>
              <w:rPr>
                <w:rFonts w:cstheme="minorHAnsi"/>
                <w:sz w:val="22"/>
                <w:szCs w:val="22"/>
              </w:rPr>
            </w:pPr>
            <w:r w:rsidRPr="00C05CFC">
              <w:rPr>
                <w:rFonts w:cstheme="minorHAnsi"/>
                <w:b/>
                <w:bCs/>
                <w:sz w:val="22"/>
                <w:szCs w:val="22"/>
              </w:rPr>
              <w:t> </w:t>
            </w:r>
          </w:p>
        </w:tc>
        <w:tc>
          <w:tcPr>
            <w:tcW w:w="1563" w:type="dxa"/>
            <w:vMerge w:val="restart"/>
            <w:hideMark/>
          </w:tcPr>
          <w:p w14:paraId="1C5E8D28" w14:textId="77777777" w:rsidR="009F5231" w:rsidRPr="00C05CFC" w:rsidRDefault="009F5231" w:rsidP="00A05687">
            <w:pPr>
              <w:rPr>
                <w:rFonts w:cstheme="minorHAnsi"/>
                <w:sz w:val="22"/>
                <w:szCs w:val="22"/>
              </w:rPr>
            </w:pPr>
            <w:r w:rsidRPr="00C05CFC">
              <w:rPr>
                <w:rFonts w:cstheme="minorHAnsi"/>
                <w:sz w:val="22"/>
                <w:szCs w:val="22"/>
              </w:rPr>
              <w:t>Mobile pes planus</w:t>
            </w:r>
          </w:p>
          <w:p w14:paraId="7259FE8F" w14:textId="77777777" w:rsidR="009F5231" w:rsidRPr="00C05CFC" w:rsidRDefault="009F5231" w:rsidP="00A05687">
            <w:pPr>
              <w:rPr>
                <w:rFonts w:cstheme="minorHAnsi"/>
                <w:sz w:val="22"/>
                <w:szCs w:val="22"/>
              </w:rPr>
            </w:pPr>
            <w:r w:rsidRPr="00C05CFC">
              <w:rPr>
                <w:rFonts w:cstheme="minorHAnsi"/>
                <w:sz w:val="22"/>
                <w:szCs w:val="22"/>
              </w:rPr>
              <w:t> </w:t>
            </w:r>
          </w:p>
          <w:p w14:paraId="0187BBA6" w14:textId="77777777" w:rsidR="009F5231" w:rsidRPr="00C05CFC" w:rsidRDefault="009F5231" w:rsidP="00A05687">
            <w:pPr>
              <w:rPr>
                <w:rFonts w:cstheme="minorHAnsi"/>
                <w:sz w:val="22"/>
                <w:szCs w:val="22"/>
              </w:rPr>
            </w:pPr>
            <w:r w:rsidRPr="00C05CFC">
              <w:rPr>
                <w:rFonts w:cstheme="minorHAnsi"/>
                <w:sz w:val="22"/>
                <w:szCs w:val="22"/>
              </w:rPr>
              <w:t> </w:t>
            </w:r>
          </w:p>
        </w:tc>
        <w:tc>
          <w:tcPr>
            <w:tcW w:w="3676" w:type="dxa"/>
            <w:hideMark/>
          </w:tcPr>
          <w:p w14:paraId="4F3680FB" w14:textId="77777777" w:rsidR="009F5231" w:rsidRPr="00C05CFC" w:rsidRDefault="009F5231" w:rsidP="00A05687">
            <w:pPr>
              <w:rPr>
                <w:rFonts w:cstheme="minorHAnsi"/>
                <w:sz w:val="22"/>
                <w:szCs w:val="22"/>
              </w:rPr>
            </w:pPr>
            <w:r w:rsidRPr="00C05CFC">
              <w:rPr>
                <w:rFonts w:cstheme="minorHAnsi"/>
                <w:sz w:val="22"/>
                <w:szCs w:val="22"/>
              </w:rPr>
              <w:t xml:space="preserve">BF </w:t>
            </w:r>
          </w:p>
        </w:tc>
        <w:tc>
          <w:tcPr>
            <w:tcW w:w="1440" w:type="dxa"/>
            <w:hideMark/>
          </w:tcPr>
          <w:p w14:paraId="78FF076E" w14:textId="77777777" w:rsidR="009F5231" w:rsidRPr="00C05CFC" w:rsidRDefault="009F5231" w:rsidP="00A05687">
            <w:pPr>
              <w:rPr>
                <w:rFonts w:cstheme="minorHAnsi"/>
                <w:sz w:val="22"/>
                <w:szCs w:val="22"/>
              </w:rPr>
            </w:pPr>
            <w:r w:rsidRPr="00C05CFC">
              <w:rPr>
                <w:rFonts w:cstheme="minorHAnsi"/>
                <w:sz w:val="22"/>
                <w:szCs w:val="22"/>
              </w:rPr>
              <w:t>0.727 (0.136)</w:t>
            </w:r>
          </w:p>
        </w:tc>
        <w:tc>
          <w:tcPr>
            <w:tcW w:w="1247" w:type="dxa"/>
            <w:hideMark/>
          </w:tcPr>
          <w:p w14:paraId="6ACD01FE" w14:textId="77777777" w:rsidR="009F5231" w:rsidRPr="00C05CFC" w:rsidRDefault="009F5231" w:rsidP="00A05687">
            <w:pPr>
              <w:rPr>
                <w:rFonts w:cstheme="minorHAnsi"/>
                <w:sz w:val="22"/>
                <w:szCs w:val="22"/>
              </w:rPr>
            </w:pPr>
            <w:r w:rsidRPr="00C05CFC">
              <w:rPr>
                <w:rFonts w:cstheme="minorHAnsi"/>
                <w:sz w:val="22"/>
                <w:szCs w:val="22"/>
              </w:rPr>
              <w:t> </w:t>
            </w:r>
          </w:p>
        </w:tc>
        <w:tc>
          <w:tcPr>
            <w:tcW w:w="3010" w:type="dxa"/>
          </w:tcPr>
          <w:p w14:paraId="55D25101" w14:textId="77777777" w:rsidR="009F5231" w:rsidRPr="00C05CFC" w:rsidRDefault="009F5231" w:rsidP="00A05687">
            <w:pPr>
              <w:rPr>
                <w:rFonts w:cstheme="minorHAnsi"/>
                <w:b/>
                <w:bCs/>
                <w:sz w:val="22"/>
                <w:szCs w:val="22"/>
              </w:rPr>
            </w:pPr>
            <w:r w:rsidRPr="00C05CFC">
              <w:rPr>
                <w:rFonts w:cstheme="minorHAnsi"/>
                <w:sz w:val="22"/>
                <w:szCs w:val="22"/>
              </w:rPr>
              <w:t>Repeated measures ANOVA:</w:t>
            </w:r>
          </w:p>
          <w:p w14:paraId="007A6437" w14:textId="77777777" w:rsidR="009F5231" w:rsidRPr="00C05CFC" w:rsidRDefault="009F5231" w:rsidP="00A05687">
            <w:pPr>
              <w:rPr>
                <w:rFonts w:cstheme="minorHAnsi"/>
                <w:sz w:val="22"/>
                <w:szCs w:val="22"/>
              </w:rPr>
            </w:pPr>
            <w:r w:rsidRPr="00C05CFC">
              <w:rPr>
                <w:rFonts w:cstheme="minorHAnsi"/>
                <w:b/>
                <w:bCs/>
                <w:sz w:val="22"/>
                <w:szCs w:val="22"/>
              </w:rPr>
              <w:t>p=0.000</w:t>
            </w:r>
            <w:r w:rsidRPr="00C05CFC">
              <w:rPr>
                <w:rFonts w:cstheme="minorHAnsi"/>
                <w:sz w:val="22"/>
                <w:szCs w:val="22"/>
              </w:rPr>
              <w:t xml:space="preserve"> </w:t>
            </w:r>
          </w:p>
        </w:tc>
      </w:tr>
      <w:tr w:rsidR="009F5231" w:rsidRPr="00C05CFC" w14:paraId="075D9384" w14:textId="77777777" w:rsidTr="00A05687">
        <w:trPr>
          <w:trHeight w:val="320"/>
        </w:trPr>
        <w:tc>
          <w:tcPr>
            <w:tcW w:w="1566" w:type="dxa"/>
            <w:vMerge/>
            <w:hideMark/>
          </w:tcPr>
          <w:p w14:paraId="655E0BD2" w14:textId="77777777" w:rsidR="009F5231" w:rsidRPr="00C05CFC" w:rsidRDefault="009F5231" w:rsidP="00A05687">
            <w:pPr>
              <w:rPr>
                <w:rFonts w:cstheme="minorHAnsi"/>
                <w:sz w:val="22"/>
                <w:szCs w:val="22"/>
              </w:rPr>
            </w:pPr>
          </w:p>
        </w:tc>
        <w:tc>
          <w:tcPr>
            <w:tcW w:w="1448" w:type="dxa"/>
            <w:vMerge/>
            <w:hideMark/>
          </w:tcPr>
          <w:p w14:paraId="63F870E5" w14:textId="77777777" w:rsidR="009F5231" w:rsidRPr="00C05CFC" w:rsidRDefault="009F5231" w:rsidP="00A05687">
            <w:pPr>
              <w:rPr>
                <w:rFonts w:cstheme="minorHAnsi"/>
                <w:sz w:val="22"/>
                <w:szCs w:val="22"/>
              </w:rPr>
            </w:pPr>
          </w:p>
        </w:tc>
        <w:tc>
          <w:tcPr>
            <w:tcW w:w="1563" w:type="dxa"/>
            <w:vMerge/>
            <w:hideMark/>
          </w:tcPr>
          <w:p w14:paraId="4D0FF9D3" w14:textId="77777777" w:rsidR="009F5231" w:rsidRPr="00C05CFC" w:rsidRDefault="009F5231" w:rsidP="00A05687">
            <w:pPr>
              <w:rPr>
                <w:rFonts w:cstheme="minorHAnsi"/>
                <w:sz w:val="22"/>
                <w:szCs w:val="22"/>
              </w:rPr>
            </w:pPr>
          </w:p>
        </w:tc>
        <w:tc>
          <w:tcPr>
            <w:tcW w:w="3676" w:type="dxa"/>
            <w:hideMark/>
          </w:tcPr>
          <w:p w14:paraId="78EFFE6C" w14:textId="77777777" w:rsidR="009F5231" w:rsidRPr="00C05CFC" w:rsidRDefault="009F5231" w:rsidP="00A05687">
            <w:pPr>
              <w:rPr>
                <w:rFonts w:cstheme="minorHAnsi"/>
                <w:sz w:val="22"/>
                <w:szCs w:val="22"/>
              </w:rPr>
            </w:pPr>
            <w:r w:rsidRPr="00C05CFC">
              <w:rPr>
                <w:rFonts w:cstheme="minorHAnsi"/>
                <w:sz w:val="22"/>
                <w:szCs w:val="22"/>
              </w:rPr>
              <w:t>FSTF</w:t>
            </w:r>
          </w:p>
        </w:tc>
        <w:tc>
          <w:tcPr>
            <w:tcW w:w="1440" w:type="dxa"/>
            <w:hideMark/>
          </w:tcPr>
          <w:p w14:paraId="2A006F38"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hideMark/>
          </w:tcPr>
          <w:p w14:paraId="6DB78617" w14:textId="77777777" w:rsidR="009F5231" w:rsidRPr="00C05CFC" w:rsidRDefault="009F5231" w:rsidP="00A05687">
            <w:pPr>
              <w:rPr>
                <w:rFonts w:cstheme="minorHAnsi"/>
                <w:sz w:val="22"/>
                <w:szCs w:val="22"/>
              </w:rPr>
            </w:pPr>
            <w:r w:rsidRPr="00C05CFC">
              <w:rPr>
                <w:rFonts w:cstheme="minorHAnsi"/>
                <w:sz w:val="22"/>
                <w:szCs w:val="22"/>
              </w:rPr>
              <w:t>0.847 (0.156)</w:t>
            </w:r>
          </w:p>
        </w:tc>
        <w:tc>
          <w:tcPr>
            <w:tcW w:w="3010" w:type="dxa"/>
            <w:vMerge w:val="restart"/>
          </w:tcPr>
          <w:p w14:paraId="34A01CE3" w14:textId="77777777" w:rsidR="009F5231" w:rsidRPr="00C05CFC" w:rsidRDefault="009F5231" w:rsidP="00A05687">
            <w:pPr>
              <w:rPr>
                <w:rFonts w:cstheme="minorHAnsi"/>
                <w:sz w:val="22"/>
                <w:szCs w:val="22"/>
              </w:rPr>
            </w:pPr>
            <w:r w:rsidRPr="00C05CFC">
              <w:rPr>
                <w:rFonts w:cstheme="minorHAnsi"/>
                <w:sz w:val="22"/>
                <w:szCs w:val="22"/>
              </w:rPr>
              <w:t>Post hoc:</w:t>
            </w:r>
          </w:p>
          <w:p w14:paraId="7D81061B" w14:textId="77777777" w:rsidR="009F5231" w:rsidRPr="00C05CFC" w:rsidRDefault="009F5231" w:rsidP="00A05687">
            <w:pPr>
              <w:rPr>
                <w:rFonts w:cstheme="minorHAnsi"/>
                <w:sz w:val="22"/>
                <w:szCs w:val="22"/>
              </w:rPr>
            </w:pPr>
          </w:p>
          <w:p w14:paraId="59D42B40" w14:textId="77777777" w:rsidR="009F5231" w:rsidRPr="00C05CFC" w:rsidRDefault="009F5231" w:rsidP="00A05687">
            <w:pPr>
              <w:rPr>
                <w:rFonts w:cstheme="minorHAnsi"/>
                <w:sz w:val="22"/>
                <w:szCs w:val="22"/>
              </w:rPr>
            </w:pPr>
            <w:r w:rsidRPr="00C05CFC">
              <w:rPr>
                <w:rFonts w:cstheme="minorHAnsi"/>
                <w:sz w:val="22"/>
                <w:szCs w:val="22"/>
              </w:rPr>
              <w:t xml:space="preserve">FSTF vs. BF </w:t>
            </w:r>
            <w:r w:rsidRPr="00C05CFC">
              <w:rPr>
                <w:rFonts w:cstheme="minorHAnsi"/>
                <w:b/>
                <w:bCs/>
                <w:sz w:val="22"/>
                <w:szCs w:val="22"/>
              </w:rPr>
              <w:t>p&lt;0.05;</w:t>
            </w:r>
          </w:p>
          <w:p w14:paraId="3B8C1064" w14:textId="77777777" w:rsidR="009F5231" w:rsidRPr="00C05CFC" w:rsidRDefault="009F5231" w:rsidP="00A05687">
            <w:pPr>
              <w:rPr>
                <w:rFonts w:cstheme="minorHAnsi"/>
                <w:sz w:val="22"/>
                <w:szCs w:val="22"/>
              </w:rPr>
            </w:pPr>
            <w:r w:rsidRPr="00C05CFC">
              <w:rPr>
                <w:rFonts w:cstheme="minorHAnsi"/>
                <w:sz w:val="22"/>
                <w:szCs w:val="22"/>
              </w:rPr>
              <w:t xml:space="preserve">SLF +FO vs. BF </w:t>
            </w:r>
            <w:r w:rsidRPr="00C05CFC">
              <w:rPr>
                <w:rFonts w:cstheme="minorHAnsi"/>
                <w:b/>
                <w:bCs/>
                <w:sz w:val="22"/>
                <w:szCs w:val="22"/>
              </w:rPr>
              <w:t xml:space="preserve">p&lt;0.05 </w:t>
            </w:r>
          </w:p>
        </w:tc>
      </w:tr>
      <w:tr w:rsidR="009F5231" w:rsidRPr="00C05CFC" w14:paraId="5BBC09CE" w14:textId="77777777" w:rsidTr="00A05687">
        <w:trPr>
          <w:trHeight w:val="340"/>
        </w:trPr>
        <w:tc>
          <w:tcPr>
            <w:tcW w:w="1566" w:type="dxa"/>
            <w:vMerge/>
            <w:hideMark/>
          </w:tcPr>
          <w:p w14:paraId="2BF0D17F" w14:textId="77777777" w:rsidR="009F5231" w:rsidRPr="00C05CFC" w:rsidRDefault="009F5231" w:rsidP="00A05687">
            <w:pPr>
              <w:rPr>
                <w:rFonts w:cstheme="minorHAnsi"/>
                <w:sz w:val="22"/>
                <w:szCs w:val="22"/>
              </w:rPr>
            </w:pPr>
          </w:p>
        </w:tc>
        <w:tc>
          <w:tcPr>
            <w:tcW w:w="1448" w:type="dxa"/>
            <w:vMerge/>
            <w:hideMark/>
          </w:tcPr>
          <w:p w14:paraId="50A1C4DC" w14:textId="77777777" w:rsidR="009F5231" w:rsidRPr="00C05CFC" w:rsidRDefault="009F5231" w:rsidP="00A05687">
            <w:pPr>
              <w:rPr>
                <w:rFonts w:cstheme="minorHAnsi"/>
                <w:sz w:val="22"/>
                <w:szCs w:val="22"/>
              </w:rPr>
            </w:pPr>
          </w:p>
        </w:tc>
        <w:tc>
          <w:tcPr>
            <w:tcW w:w="1563" w:type="dxa"/>
            <w:vMerge/>
            <w:hideMark/>
          </w:tcPr>
          <w:p w14:paraId="690A0FF3" w14:textId="77777777" w:rsidR="009F5231" w:rsidRPr="00C05CFC" w:rsidRDefault="009F5231" w:rsidP="00A05687">
            <w:pPr>
              <w:rPr>
                <w:rFonts w:cstheme="minorHAnsi"/>
                <w:sz w:val="22"/>
                <w:szCs w:val="22"/>
              </w:rPr>
            </w:pPr>
          </w:p>
        </w:tc>
        <w:tc>
          <w:tcPr>
            <w:tcW w:w="3676" w:type="dxa"/>
            <w:hideMark/>
          </w:tcPr>
          <w:p w14:paraId="4212C9EC" w14:textId="77777777" w:rsidR="009F5231" w:rsidRPr="00C05CFC" w:rsidRDefault="009F5231" w:rsidP="00A05687">
            <w:pPr>
              <w:rPr>
                <w:rFonts w:cstheme="minorHAnsi"/>
                <w:sz w:val="22"/>
                <w:szCs w:val="22"/>
              </w:rPr>
            </w:pPr>
            <w:r w:rsidRPr="00C05CFC">
              <w:rPr>
                <w:rFonts w:cstheme="minorHAnsi"/>
                <w:sz w:val="22"/>
                <w:szCs w:val="22"/>
              </w:rPr>
              <w:t>SLS+FO</w:t>
            </w:r>
          </w:p>
        </w:tc>
        <w:tc>
          <w:tcPr>
            <w:tcW w:w="1440" w:type="dxa"/>
            <w:hideMark/>
          </w:tcPr>
          <w:p w14:paraId="65D94B1C"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hideMark/>
          </w:tcPr>
          <w:p w14:paraId="5C234BFC" w14:textId="77777777" w:rsidR="009F5231" w:rsidRPr="00C05CFC" w:rsidRDefault="009F5231" w:rsidP="00A05687">
            <w:pPr>
              <w:rPr>
                <w:rFonts w:cstheme="minorHAnsi"/>
                <w:sz w:val="22"/>
                <w:szCs w:val="22"/>
              </w:rPr>
            </w:pPr>
            <w:r w:rsidRPr="00C05CFC">
              <w:rPr>
                <w:rFonts w:cstheme="minorHAnsi"/>
                <w:sz w:val="22"/>
                <w:szCs w:val="22"/>
              </w:rPr>
              <w:t>0.779 (0.128)</w:t>
            </w:r>
          </w:p>
        </w:tc>
        <w:tc>
          <w:tcPr>
            <w:tcW w:w="3010" w:type="dxa"/>
            <w:vMerge/>
          </w:tcPr>
          <w:p w14:paraId="5126E214" w14:textId="77777777" w:rsidR="009F5231" w:rsidRPr="00C05CFC" w:rsidRDefault="009F5231" w:rsidP="00A05687">
            <w:pPr>
              <w:rPr>
                <w:rFonts w:cstheme="minorHAnsi"/>
                <w:sz w:val="22"/>
                <w:szCs w:val="22"/>
              </w:rPr>
            </w:pPr>
          </w:p>
        </w:tc>
      </w:tr>
      <w:tr w:rsidR="009F5231" w:rsidRPr="00C05CFC" w14:paraId="066F63BE" w14:textId="77777777" w:rsidTr="00A05687">
        <w:trPr>
          <w:trHeight w:val="520"/>
        </w:trPr>
        <w:tc>
          <w:tcPr>
            <w:tcW w:w="1566" w:type="dxa"/>
            <w:vMerge/>
            <w:hideMark/>
          </w:tcPr>
          <w:p w14:paraId="57D11D4B" w14:textId="77777777" w:rsidR="009F5231" w:rsidRPr="00C05CFC" w:rsidRDefault="009F5231" w:rsidP="00A05687">
            <w:pPr>
              <w:rPr>
                <w:rFonts w:cstheme="minorHAnsi"/>
                <w:sz w:val="22"/>
                <w:szCs w:val="22"/>
              </w:rPr>
            </w:pPr>
          </w:p>
        </w:tc>
        <w:tc>
          <w:tcPr>
            <w:tcW w:w="1448" w:type="dxa"/>
            <w:vMerge w:val="restart"/>
            <w:hideMark/>
          </w:tcPr>
          <w:p w14:paraId="0C5DB0F3" w14:textId="77777777" w:rsidR="009F5231" w:rsidRPr="00C05CFC" w:rsidRDefault="009F5231" w:rsidP="00A05687">
            <w:pPr>
              <w:rPr>
                <w:rFonts w:cstheme="minorHAnsi"/>
                <w:b/>
                <w:bCs/>
                <w:sz w:val="22"/>
                <w:szCs w:val="22"/>
              </w:rPr>
            </w:pPr>
            <w:proofErr w:type="spellStart"/>
            <w:r w:rsidRPr="00C05CFC">
              <w:rPr>
                <w:rFonts w:cstheme="minorHAnsi"/>
                <w:b/>
                <w:bCs/>
                <w:sz w:val="22"/>
                <w:szCs w:val="22"/>
              </w:rPr>
              <w:t>Jagadamma</w:t>
            </w:r>
            <w:proofErr w:type="spellEnd"/>
            <w:r w:rsidRPr="00C05CFC">
              <w:rPr>
                <w:rFonts w:cstheme="minorHAnsi"/>
                <w:b/>
                <w:bCs/>
                <w:sz w:val="22"/>
                <w:szCs w:val="22"/>
              </w:rPr>
              <w:t xml:space="preserve"> et al. (2009)</w:t>
            </w:r>
          </w:p>
          <w:p w14:paraId="015A0092" w14:textId="77777777" w:rsidR="009F5231" w:rsidRPr="00C05CFC" w:rsidRDefault="009F5231" w:rsidP="00A05687">
            <w:pPr>
              <w:rPr>
                <w:rFonts w:cstheme="minorHAnsi"/>
                <w:b/>
                <w:bCs/>
                <w:sz w:val="22"/>
                <w:szCs w:val="22"/>
              </w:rPr>
            </w:pPr>
            <w:r w:rsidRPr="00C05CFC">
              <w:rPr>
                <w:rFonts w:cstheme="minorHAnsi"/>
                <w:b/>
                <w:bCs/>
                <w:sz w:val="22"/>
                <w:szCs w:val="22"/>
              </w:rPr>
              <w:t> </w:t>
            </w:r>
          </w:p>
          <w:p w14:paraId="74D48D8B" w14:textId="77777777" w:rsidR="009F5231" w:rsidRPr="00C05CFC" w:rsidRDefault="009F5231" w:rsidP="00A05687">
            <w:pPr>
              <w:rPr>
                <w:rFonts w:cstheme="minorHAnsi"/>
                <w:sz w:val="22"/>
                <w:szCs w:val="22"/>
              </w:rPr>
            </w:pPr>
            <w:r w:rsidRPr="00C05CFC">
              <w:rPr>
                <w:rFonts w:cstheme="minorHAnsi"/>
                <w:sz w:val="22"/>
                <w:szCs w:val="22"/>
              </w:rPr>
              <w:t> </w:t>
            </w:r>
          </w:p>
        </w:tc>
        <w:tc>
          <w:tcPr>
            <w:tcW w:w="1563" w:type="dxa"/>
            <w:vMerge w:val="restart"/>
            <w:hideMark/>
          </w:tcPr>
          <w:p w14:paraId="194709A8" w14:textId="77777777" w:rsidR="009F5231" w:rsidRPr="00C05CFC" w:rsidRDefault="009F5231" w:rsidP="00A05687">
            <w:pPr>
              <w:rPr>
                <w:rFonts w:cstheme="minorHAnsi"/>
                <w:sz w:val="22"/>
                <w:szCs w:val="22"/>
              </w:rPr>
            </w:pPr>
            <w:r w:rsidRPr="00C05CFC">
              <w:rPr>
                <w:rFonts w:cstheme="minorHAnsi"/>
                <w:sz w:val="22"/>
                <w:szCs w:val="22"/>
              </w:rPr>
              <w:t>Cerebral palsy</w:t>
            </w:r>
          </w:p>
          <w:p w14:paraId="554A304C" w14:textId="77777777" w:rsidR="009F5231" w:rsidRPr="00C05CFC" w:rsidRDefault="009F5231" w:rsidP="00A05687">
            <w:pPr>
              <w:rPr>
                <w:rFonts w:cstheme="minorHAnsi"/>
                <w:sz w:val="22"/>
                <w:szCs w:val="22"/>
              </w:rPr>
            </w:pPr>
            <w:r w:rsidRPr="00C05CFC">
              <w:rPr>
                <w:rFonts w:cstheme="minorHAnsi"/>
                <w:sz w:val="22"/>
                <w:szCs w:val="22"/>
              </w:rPr>
              <w:t> </w:t>
            </w:r>
          </w:p>
        </w:tc>
        <w:tc>
          <w:tcPr>
            <w:tcW w:w="3676" w:type="dxa"/>
            <w:hideMark/>
          </w:tcPr>
          <w:p w14:paraId="1A2BAB47" w14:textId="77777777" w:rsidR="009F5231" w:rsidRPr="00C05CFC" w:rsidRDefault="009F5231" w:rsidP="00A05687">
            <w:pPr>
              <w:rPr>
                <w:rFonts w:cstheme="minorHAnsi"/>
                <w:sz w:val="22"/>
                <w:szCs w:val="22"/>
              </w:rPr>
            </w:pPr>
            <w:r w:rsidRPr="00C05CFC">
              <w:rPr>
                <w:rFonts w:cstheme="minorHAnsi"/>
                <w:sz w:val="22"/>
                <w:szCs w:val="22"/>
              </w:rPr>
              <w:t>AFO and SSF</w:t>
            </w:r>
          </w:p>
        </w:tc>
        <w:tc>
          <w:tcPr>
            <w:tcW w:w="1440" w:type="dxa"/>
            <w:hideMark/>
          </w:tcPr>
          <w:p w14:paraId="18568A34" w14:textId="77777777" w:rsidR="009F5231" w:rsidRPr="00C05CFC" w:rsidRDefault="009F5231" w:rsidP="00A05687">
            <w:pPr>
              <w:rPr>
                <w:rFonts w:cstheme="minorHAnsi"/>
                <w:sz w:val="22"/>
                <w:szCs w:val="22"/>
              </w:rPr>
            </w:pPr>
            <w:r w:rsidRPr="00C05CFC">
              <w:rPr>
                <w:rFonts w:cstheme="minorHAnsi"/>
                <w:sz w:val="22"/>
                <w:szCs w:val="22"/>
              </w:rPr>
              <w:t>1.08 (0.1)</w:t>
            </w:r>
          </w:p>
        </w:tc>
        <w:tc>
          <w:tcPr>
            <w:tcW w:w="1247" w:type="dxa"/>
            <w:hideMark/>
          </w:tcPr>
          <w:p w14:paraId="4B00A456" w14:textId="77777777" w:rsidR="009F5231" w:rsidRPr="00C05CFC" w:rsidRDefault="009F5231" w:rsidP="00A05687">
            <w:pPr>
              <w:rPr>
                <w:rFonts w:cstheme="minorHAnsi"/>
                <w:sz w:val="22"/>
                <w:szCs w:val="22"/>
              </w:rPr>
            </w:pPr>
            <w:r w:rsidRPr="00C05CFC">
              <w:rPr>
                <w:rFonts w:cstheme="minorHAnsi"/>
                <w:sz w:val="22"/>
                <w:szCs w:val="22"/>
              </w:rPr>
              <w:t> </w:t>
            </w:r>
          </w:p>
        </w:tc>
        <w:tc>
          <w:tcPr>
            <w:tcW w:w="3010" w:type="dxa"/>
            <w:vMerge w:val="restart"/>
          </w:tcPr>
          <w:p w14:paraId="72AD60F7" w14:textId="77777777" w:rsidR="009F5231" w:rsidRPr="00C05CFC" w:rsidRDefault="009F5231" w:rsidP="00A05687">
            <w:pPr>
              <w:rPr>
                <w:rFonts w:cstheme="minorHAnsi"/>
                <w:sz w:val="22"/>
                <w:szCs w:val="22"/>
              </w:rPr>
            </w:pPr>
            <w:r w:rsidRPr="00C05CFC">
              <w:rPr>
                <w:rFonts w:cstheme="minorHAnsi"/>
                <w:sz w:val="22"/>
                <w:szCs w:val="22"/>
              </w:rPr>
              <w:t>Paired t test:</w:t>
            </w:r>
          </w:p>
          <w:p w14:paraId="006DC8E3" w14:textId="77777777" w:rsidR="009F5231" w:rsidRPr="00C05CFC" w:rsidRDefault="009F5231" w:rsidP="00A05687">
            <w:pPr>
              <w:rPr>
                <w:rFonts w:cstheme="minorHAnsi"/>
                <w:sz w:val="22"/>
                <w:szCs w:val="22"/>
              </w:rPr>
            </w:pPr>
            <w:r w:rsidRPr="00C05CFC">
              <w:rPr>
                <w:rFonts w:cstheme="minorHAnsi"/>
                <w:sz w:val="22"/>
                <w:szCs w:val="22"/>
              </w:rPr>
              <w:t>p=0.80</w:t>
            </w:r>
          </w:p>
          <w:p w14:paraId="0EC06856" w14:textId="77777777" w:rsidR="009F5231" w:rsidRPr="00C05CFC" w:rsidRDefault="009F5231" w:rsidP="00A05687">
            <w:pPr>
              <w:rPr>
                <w:rFonts w:cstheme="minorHAnsi"/>
                <w:sz w:val="22"/>
                <w:szCs w:val="22"/>
              </w:rPr>
            </w:pPr>
            <w:r w:rsidRPr="00C05CFC">
              <w:rPr>
                <w:rFonts w:cstheme="minorHAnsi"/>
                <w:sz w:val="22"/>
                <w:szCs w:val="22"/>
              </w:rPr>
              <w:t> </w:t>
            </w:r>
          </w:p>
        </w:tc>
      </w:tr>
      <w:tr w:rsidR="009F5231" w:rsidRPr="00C05CFC" w14:paraId="6E620BBF" w14:textId="77777777" w:rsidTr="00A05687">
        <w:trPr>
          <w:trHeight w:val="340"/>
        </w:trPr>
        <w:tc>
          <w:tcPr>
            <w:tcW w:w="1566" w:type="dxa"/>
            <w:vMerge/>
            <w:tcBorders>
              <w:bottom w:val="single" w:sz="12" w:space="0" w:color="auto"/>
            </w:tcBorders>
            <w:hideMark/>
          </w:tcPr>
          <w:p w14:paraId="7A522D59" w14:textId="77777777" w:rsidR="009F5231" w:rsidRPr="00C05CFC" w:rsidRDefault="009F5231" w:rsidP="00A05687">
            <w:pPr>
              <w:rPr>
                <w:rFonts w:cstheme="minorHAnsi"/>
                <w:sz w:val="22"/>
                <w:szCs w:val="22"/>
              </w:rPr>
            </w:pPr>
          </w:p>
        </w:tc>
        <w:tc>
          <w:tcPr>
            <w:tcW w:w="1448" w:type="dxa"/>
            <w:vMerge/>
            <w:tcBorders>
              <w:bottom w:val="single" w:sz="12" w:space="0" w:color="auto"/>
            </w:tcBorders>
            <w:hideMark/>
          </w:tcPr>
          <w:p w14:paraId="3DA2B62A" w14:textId="77777777" w:rsidR="009F5231" w:rsidRPr="00C05CFC" w:rsidRDefault="009F5231" w:rsidP="00A05687">
            <w:pPr>
              <w:rPr>
                <w:rFonts w:cstheme="minorHAnsi"/>
                <w:sz w:val="22"/>
                <w:szCs w:val="22"/>
              </w:rPr>
            </w:pPr>
          </w:p>
        </w:tc>
        <w:tc>
          <w:tcPr>
            <w:tcW w:w="1563" w:type="dxa"/>
            <w:vMerge/>
            <w:tcBorders>
              <w:bottom w:val="single" w:sz="12" w:space="0" w:color="auto"/>
            </w:tcBorders>
            <w:hideMark/>
          </w:tcPr>
          <w:p w14:paraId="26335109" w14:textId="77777777" w:rsidR="009F5231" w:rsidRPr="00C05CFC" w:rsidRDefault="009F5231" w:rsidP="00A05687">
            <w:pPr>
              <w:rPr>
                <w:rFonts w:cstheme="minorHAnsi"/>
                <w:sz w:val="22"/>
                <w:szCs w:val="22"/>
              </w:rPr>
            </w:pPr>
          </w:p>
        </w:tc>
        <w:tc>
          <w:tcPr>
            <w:tcW w:w="3676" w:type="dxa"/>
            <w:tcBorders>
              <w:bottom w:val="single" w:sz="12" w:space="0" w:color="auto"/>
            </w:tcBorders>
            <w:hideMark/>
          </w:tcPr>
          <w:p w14:paraId="19B88FB4" w14:textId="77777777" w:rsidR="009F5231" w:rsidRPr="00C05CFC" w:rsidRDefault="009F5231" w:rsidP="00A05687">
            <w:pPr>
              <w:rPr>
                <w:rFonts w:cstheme="minorHAnsi"/>
                <w:sz w:val="22"/>
                <w:szCs w:val="22"/>
              </w:rPr>
            </w:pPr>
            <w:r w:rsidRPr="00C05CFC">
              <w:rPr>
                <w:rFonts w:cstheme="minorHAnsi"/>
                <w:sz w:val="22"/>
                <w:szCs w:val="22"/>
              </w:rPr>
              <w:t>FSTF+AFO</w:t>
            </w:r>
          </w:p>
        </w:tc>
        <w:tc>
          <w:tcPr>
            <w:tcW w:w="1440" w:type="dxa"/>
            <w:tcBorders>
              <w:bottom w:val="single" w:sz="12" w:space="0" w:color="auto"/>
            </w:tcBorders>
            <w:hideMark/>
          </w:tcPr>
          <w:p w14:paraId="586DA02A"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tcBorders>
              <w:bottom w:val="single" w:sz="12" w:space="0" w:color="auto"/>
            </w:tcBorders>
            <w:hideMark/>
          </w:tcPr>
          <w:p w14:paraId="00A658CF" w14:textId="77777777" w:rsidR="009F5231" w:rsidRPr="00C05CFC" w:rsidRDefault="009F5231" w:rsidP="00A05687">
            <w:pPr>
              <w:rPr>
                <w:rFonts w:cstheme="minorHAnsi"/>
                <w:sz w:val="22"/>
                <w:szCs w:val="22"/>
              </w:rPr>
            </w:pPr>
            <w:r w:rsidRPr="00C05CFC">
              <w:rPr>
                <w:rFonts w:cstheme="minorHAnsi"/>
                <w:sz w:val="22"/>
                <w:szCs w:val="22"/>
              </w:rPr>
              <w:t>1.07 (0.14)</w:t>
            </w:r>
          </w:p>
        </w:tc>
        <w:tc>
          <w:tcPr>
            <w:tcW w:w="3010" w:type="dxa"/>
            <w:vMerge/>
            <w:tcBorders>
              <w:bottom w:val="single" w:sz="12" w:space="0" w:color="auto"/>
            </w:tcBorders>
          </w:tcPr>
          <w:p w14:paraId="08A99FBF" w14:textId="77777777" w:rsidR="009F5231" w:rsidRPr="00C05CFC" w:rsidRDefault="009F5231" w:rsidP="00A05687">
            <w:pPr>
              <w:rPr>
                <w:rFonts w:cstheme="minorHAnsi"/>
                <w:sz w:val="22"/>
                <w:szCs w:val="22"/>
              </w:rPr>
            </w:pPr>
          </w:p>
        </w:tc>
      </w:tr>
      <w:tr w:rsidR="009F5231" w:rsidRPr="00C05CFC" w14:paraId="1A8A1DA3" w14:textId="77777777" w:rsidTr="00A05687">
        <w:trPr>
          <w:trHeight w:val="340"/>
        </w:trPr>
        <w:tc>
          <w:tcPr>
            <w:tcW w:w="1566" w:type="dxa"/>
            <w:vMerge/>
            <w:noWrap/>
            <w:hideMark/>
          </w:tcPr>
          <w:p w14:paraId="42698DEB" w14:textId="77777777" w:rsidR="009F5231" w:rsidRPr="00C05CFC" w:rsidRDefault="009F5231" w:rsidP="00A05687">
            <w:pPr>
              <w:rPr>
                <w:rFonts w:cstheme="minorHAnsi"/>
                <w:b/>
                <w:bCs/>
                <w:sz w:val="22"/>
                <w:szCs w:val="22"/>
              </w:rPr>
            </w:pPr>
          </w:p>
        </w:tc>
        <w:tc>
          <w:tcPr>
            <w:tcW w:w="1448" w:type="dxa"/>
            <w:vMerge/>
            <w:noWrap/>
            <w:hideMark/>
          </w:tcPr>
          <w:p w14:paraId="6676456A" w14:textId="77777777" w:rsidR="009F5231" w:rsidRPr="00C05CFC" w:rsidRDefault="009F5231" w:rsidP="00A05687">
            <w:pPr>
              <w:rPr>
                <w:rFonts w:cstheme="minorHAnsi"/>
                <w:sz w:val="22"/>
                <w:szCs w:val="22"/>
              </w:rPr>
            </w:pPr>
          </w:p>
        </w:tc>
        <w:tc>
          <w:tcPr>
            <w:tcW w:w="1563" w:type="dxa"/>
            <w:vMerge/>
            <w:noWrap/>
            <w:hideMark/>
          </w:tcPr>
          <w:p w14:paraId="6251D390" w14:textId="77777777" w:rsidR="009F5231" w:rsidRPr="00C05CFC" w:rsidRDefault="009F5231" w:rsidP="00A05687">
            <w:pPr>
              <w:rPr>
                <w:rFonts w:cstheme="minorHAnsi"/>
                <w:sz w:val="22"/>
                <w:szCs w:val="22"/>
              </w:rPr>
            </w:pPr>
          </w:p>
        </w:tc>
        <w:tc>
          <w:tcPr>
            <w:tcW w:w="3676" w:type="dxa"/>
            <w:noWrap/>
            <w:hideMark/>
          </w:tcPr>
          <w:p w14:paraId="782E3644" w14:textId="77777777" w:rsidR="009F5231" w:rsidRPr="00C05CFC" w:rsidRDefault="009F5231" w:rsidP="00A05687">
            <w:pPr>
              <w:rPr>
                <w:rFonts w:cstheme="minorHAnsi"/>
                <w:sz w:val="22"/>
                <w:szCs w:val="22"/>
              </w:rPr>
            </w:pPr>
            <w:r w:rsidRPr="00C05CFC">
              <w:rPr>
                <w:rFonts w:cstheme="minorHAnsi"/>
                <w:sz w:val="22"/>
                <w:szCs w:val="22"/>
              </w:rPr>
              <w:t>SSF</w:t>
            </w:r>
          </w:p>
        </w:tc>
        <w:tc>
          <w:tcPr>
            <w:tcW w:w="1440" w:type="dxa"/>
            <w:noWrap/>
            <w:hideMark/>
          </w:tcPr>
          <w:p w14:paraId="1FE4D1AE" w14:textId="77777777" w:rsidR="009F5231" w:rsidRPr="00C05CFC" w:rsidRDefault="009F5231" w:rsidP="00A05687">
            <w:pPr>
              <w:rPr>
                <w:rFonts w:cstheme="minorHAnsi"/>
                <w:sz w:val="22"/>
                <w:szCs w:val="22"/>
              </w:rPr>
            </w:pPr>
            <w:r w:rsidRPr="00C05CFC">
              <w:rPr>
                <w:rFonts w:cstheme="minorHAnsi"/>
                <w:sz w:val="22"/>
                <w:szCs w:val="22"/>
              </w:rPr>
              <w:t> </w:t>
            </w:r>
          </w:p>
        </w:tc>
        <w:tc>
          <w:tcPr>
            <w:tcW w:w="1247" w:type="dxa"/>
            <w:noWrap/>
            <w:hideMark/>
          </w:tcPr>
          <w:p w14:paraId="284CC72B" w14:textId="77777777" w:rsidR="009F5231" w:rsidRPr="00C05CFC" w:rsidRDefault="009F5231" w:rsidP="00A05687">
            <w:pPr>
              <w:rPr>
                <w:rFonts w:cstheme="minorHAnsi"/>
                <w:sz w:val="22"/>
                <w:szCs w:val="22"/>
              </w:rPr>
            </w:pPr>
            <w:r w:rsidRPr="00C05CFC">
              <w:rPr>
                <w:rFonts w:cstheme="minorHAnsi"/>
                <w:sz w:val="22"/>
                <w:szCs w:val="22"/>
              </w:rPr>
              <w:t>1.21‡ (0.22) §</w:t>
            </w:r>
          </w:p>
        </w:tc>
        <w:tc>
          <w:tcPr>
            <w:tcW w:w="3010" w:type="dxa"/>
            <w:vMerge/>
            <w:noWrap/>
          </w:tcPr>
          <w:p w14:paraId="248196FD" w14:textId="77777777" w:rsidR="009F5231" w:rsidRPr="00C05CFC" w:rsidRDefault="009F5231" w:rsidP="00A05687">
            <w:pPr>
              <w:rPr>
                <w:rFonts w:cstheme="minorHAnsi"/>
                <w:sz w:val="22"/>
                <w:szCs w:val="22"/>
              </w:rPr>
            </w:pPr>
          </w:p>
        </w:tc>
      </w:tr>
    </w:tbl>
    <w:p w14:paraId="207C6E02" w14:textId="77777777" w:rsidR="009F5231" w:rsidRDefault="009F5231" w:rsidP="00D81E0D">
      <w:pPr>
        <w:rPr>
          <w:b/>
          <w:bCs/>
        </w:rPr>
      </w:pPr>
    </w:p>
    <w:p w14:paraId="05C84DE3" w14:textId="77777777" w:rsidR="00186EB2" w:rsidRDefault="00186EB2" w:rsidP="00D839BB"/>
    <w:p w14:paraId="5D5FA5A1" w14:textId="77777777" w:rsidR="0091742F" w:rsidRDefault="0091742F" w:rsidP="00D81E0D"/>
    <w:p w14:paraId="6D1158D8" w14:textId="0C2AB49D" w:rsidR="00825CEB" w:rsidRPr="009434DC" w:rsidRDefault="00D839BB" w:rsidP="00D81E0D">
      <w:r>
        <w:t xml:space="preserve">Table 3-4 </w:t>
      </w:r>
      <w:r w:rsidRPr="004201C4">
        <w:t xml:space="preserve">Outcome measures </w:t>
      </w:r>
      <w:r w:rsidR="009434DC">
        <w:t>b</w:t>
      </w:r>
      <w:r w:rsidR="009434DC" w:rsidRPr="004201C4">
        <w:t>iomechanical</w:t>
      </w:r>
      <w:r w:rsidR="009434DC">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4C3F95" w:rsidRPr="00C05CFC" w14:paraId="582801F3" w14:textId="77777777" w:rsidTr="00A05687">
        <w:trPr>
          <w:trHeight w:val="936"/>
        </w:trPr>
        <w:tc>
          <w:tcPr>
            <w:tcW w:w="1566" w:type="dxa"/>
            <w:tcBorders>
              <w:top w:val="single" w:sz="12" w:space="0" w:color="auto"/>
              <w:bottom w:val="single" w:sz="12" w:space="0" w:color="auto"/>
            </w:tcBorders>
            <w:hideMark/>
          </w:tcPr>
          <w:p w14:paraId="23829A9A" w14:textId="77777777" w:rsidR="004C3F95" w:rsidRPr="00C05CFC" w:rsidRDefault="004C3F95" w:rsidP="00A05687">
            <w:pPr>
              <w:rPr>
                <w:rFonts w:cstheme="minorHAnsi"/>
                <w:b/>
                <w:bCs/>
                <w:sz w:val="22"/>
                <w:szCs w:val="22"/>
              </w:rPr>
            </w:pPr>
            <w:r w:rsidRPr="00C05CFC">
              <w:rPr>
                <w:rFonts w:cstheme="minorHAnsi"/>
                <w:b/>
                <w:bCs/>
                <w:sz w:val="22"/>
                <w:szCs w:val="22"/>
              </w:rPr>
              <w:t xml:space="preserve">Outcome </w:t>
            </w:r>
          </w:p>
          <w:p w14:paraId="6471C8DB" w14:textId="77777777" w:rsidR="004C3F95" w:rsidRPr="00C05CFC" w:rsidRDefault="004C3F95"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7C335B43" w14:textId="77777777" w:rsidR="004C3F95" w:rsidRPr="00C05CFC" w:rsidRDefault="004C3F95" w:rsidP="00A05687">
            <w:pPr>
              <w:rPr>
                <w:rFonts w:cstheme="minorHAnsi"/>
                <w:b/>
                <w:bCs/>
                <w:sz w:val="22"/>
                <w:szCs w:val="22"/>
              </w:rPr>
            </w:pPr>
            <w:r w:rsidRPr="00C05CFC">
              <w:rPr>
                <w:rFonts w:cstheme="minorHAnsi"/>
                <w:b/>
                <w:bCs/>
                <w:sz w:val="22"/>
                <w:szCs w:val="22"/>
              </w:rPr>
              <w:t>Study</w:t>
            </w:r>
          </w:p>
          <w:p w14:paraId="59411425" w14:textId="77777777" w:rsidR="004C3F95" w:rsidRPr="00C05CFC" w:rsidRDefault="004C3F95"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30AEC48E" w14:textId="77777777" w:rsidR="004C3F95" w:rsidRPr="00C05CFC" w:rsidRDefault="004C3F95" w:rsidP="00A05687">
            <w:pPr>
              <w:rPr>
                <w:rFonts w:cstheme="minorHAnsi"/>
                <w:b/>
                <w:bCs/>
                <w:sz w:val="22"/>
                <w:szCs w:val="22"/>
              </w:rPr>
            </w:pPr>
            <w:r w:rsidRPr="00C05CFC">
              <w:rPr>
                <w:rFonts w:cstheme="minorHAnsi"/>
                <w:b/>
                <w:bCs/>
                <w:sz w:val="22"/>
                <w:szCs w:val="22"/>
              </w:rPr>
              <w:t>Condition</w:t>
            </w:r>
          </w:p>
          <w:p w14:paraId="3BB751C1" w14:textId="77777777" w:rsidR="004C3F95" w:rsidRPr="00C05CFC" w:rsidRDefault="004C3F95"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02C82E9C" w14:textId="77777777" w:rsidR="004C3F95" w:rsidRPr="00C05CFC" w:rsidRDefault="004C3F95" w:rsidP="00A05687">
            <w:pPr>
              <w:rPr>
                <w:rFonts w:cstheme="minorHAnsi"/>
                <w:b/>
                <w:bCs/>
                <w:sz w:val="22"/>
                <w:szCs w:val="22"/>
              </w:rPr>
            </w:pPr>
            <w:r w:rsidRPr="00C05CFC">
              <w:rPr>
                <w:rFonts w:cstheme="minorHAnsi"/>
                <w:b/>
                <w:bCs/>
                <w:sz w:val="22"/>
                <w:szCs w:val="22"/>
              </w:rPr>
              <w:t xml:space="preserve">Group </w:t>
            </w:r>
          </w:p>
          <w:p w14:paraId="54B0D3D0" w14:textId="77777777" w:rsidR="004C3F95" w:rsidRPr="00C05CFC" w:rsidRDefault="004C3F95"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1EBAB4CC" w14:textId="77777777" w:rsidR="004C3F95" w:rsidRPr="00C05CFC" w:rsidRDefault="004C3F95" w:rsidP="00A05687">
            <w:pPr>
              <w:rPr>
                <w:rFonts w:cstheme="minorHAnsi"/>
                <w:b/>
                <w:bCs/>
                <w:sz w:val="22"/>
                <w:szCs w:val="22"/>
              </w:rPr>
            </w:pPr>
            <w:r w:rsidRPr="00C05CFC">
              <w:rPr>
                <w:rFonts w:cstheme="minorHAnsi"/>
                <w:b/>
                <w:bCs/>
                <w:sz w:val="22"/>
                <w:szCs w:val="22"/>
              </w:rPr>
              <w:t>Baseline</w:t>
            </w:r>
          </w:p>
          <w:p w14:paraId="7BB6C59B" w14:textId="77777777" w:rsidR="004C3F95" w:rsidRPr="00C05CFC" w:rsidRDefault="004C3F95" w:rsidP="00A05687">
            <w:pPr>
              <w:rPr>
                <w:rFonts w:cstheme="minorHAnsi"/>
                <w:b/>
                <w:bCs/>
                <w:sz w:val="22"/>
                <w:szCs w:val="22"/>
              </w:rPr>
            </w:pPr>
            <w:r w:rsidRPr="00C05CFC">
              <w:rPr>
                <w:rFonts w:cstheme="minorHAnsi"/>
                <w:b/>
                <w:bCs/>
                <w:sz w:val="22"/>
                <w:szCs w:val="22"/>
              </w:rPr>
              <w:t xml:space="preserve"> Mean </w:t>
            </w:r>
          </w:p>
          <w:p w14:paraId="2DC7C0CC" w14:textId="77777777" w:rsidR="004C3F95" w:rsidRPr="00C05CFC" w:rsidRDefault="004C3F95"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633C24C1" w14:textId="77777777" w:rsidR="004C3F95" w:rsidRPr="00C05CFC" w:rsidRDefault="004C3F95" w:rsidP="00A05687">
            <w:pPr>
              <w:rPr>
                <w:rFonts w:cstheme="minorHAnsi"/>
                <w:b/>
                <w:bCs/>
                <w:sz w:val="22"/>
                <w:szCs w:val="22"/>
              </w:rPr>
            </w:pPr>
            <w:r w:rsidRPr="00C05CFC">
              <w:rPr>
                <w:rFonts w:cstheme="minorHAnsi"/>
                <w:b/>
                <w:bCs/>
                <w:sz w:val="22"/>
                <w:szCs w:val="22"/>
              </w:rPr>
              <w:t>Final</w:t>
            </w:r>
          </w:p>
          <w:p w14:paraId="155AE75E" w14:textId="77777777" w:rsidR="004C3F95" w:rsidRPr="00C05CFC" w:rsidRDefault="004C3F95" w:rsidP="00A05687">
            <w:pPr>
              <w:rPr>
                <w:rFonts w:cstheme="minorHAnsi"/>
                <w:b/>
                <w:bCs/>
                <w:sz w:val="22"/>
                <w:szCs w:val="22"/>
              </w:rPr>
            </w:pPr>
            <w:r w:rsidRPr="00C05CFC">
              <w:rPr>
                <w:rFonts w:cstheme="minorHAnsi"/>
                <w:b/>
                <w:bCs/>
                <w:sz w:val="22"/>
                <w:szCs w:val="22"/>
              </w:rPr>
              <w:t xml:space="preserve">Mean </w:t>
            </w:r>
          </w:p>
          <w:p w14:paraId="5B6AC029" w14:textId="77777777" w:rsidR="004C3F95" w:rsidRPr="00C05CFC" w:rsidRDefault="004C3F95"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295ADBE2" w14:textId="77777777" w:rsidR="004C3F95" w:rsidRPr="00C05CFC" w:rsidRDefault="004C3F95" w:rsidP="00A05687">
            <w:pPr>
              <w:rPr>
                <w:rFonts w:cstheme="minorHAnsi"/>
                <w:b/>
                <w:bCs/>
                <w:sz w:val="22"/>
                <w:szCs w:val="22"/>
              </w:rPr>
            </w:pPr>
            <w:r w:rsidRPr="00C05CFC">
              <w:rPr>
                <w:rFonts w:cstheme="minorHAnsi"/>
                <w:b/>
                <w:bCs/>
                <w:sz w:val="22"/>
                <w:szCs w:val="22"/>
              </w:rPr>
              <w:t>Statistical Result</w:t>
            </w:r>
          </w:p>
          <w:p w14:paraId="1DB231AA" w14:textId="77777777" w:rsidR="004C3F95" w:rsidRPr="00C05CFC" w:rsidRDefault="004C3F95" w:rsidP="00A05687">
            <w:pPr>
              <w:rPr>
                <w:rFonts w:cstheme="minorHAnsi"/>
                <w:b/>
                <w:bCs/>
                <w:sz w:val="22"/>
                <w:szCs w:val="22"/>
              </w:rPr>
            </w:pPr>
            <w:r w:rsidRPr="00C05CFC">
              <w:rPr>
                <w:rFonts w:cstheme="minorHAnsi"/>
                <w:b/>
                <w:bCs/>
                <w:sz w:val="22"/>
                <w:szCs w:val="22"/>
              </w:rPr>
              <w:t>(Significant values given in bold)</w:t>
            </w:r>
          </w:p>
        </w:tc>
      </w:tr>
      <w:tr w:rsidR="004C3F95" w:rsidRPr="00C05CFC" w14:paraId="2D9C43A9" w14:textId="77777777" w:rsidTr="00A05687">
        <w:trPr>
          <w:trHeight w:val="422"/>
        </w:trPr>
        <w:tc>
          <w:tcPr>
            <w:tcW w:w="13950" w:type="dxa"/>
            <w:gridSpan w:val="7"/>
            <w:tcBorders>
              <w:top w:val="single" w:sz="12" w:space="0" w:color="auto"/>
              <w:bottom w:val="double" w:sz="4" w:space="0" w:color="auto"/>
            </w:tcBorders>
            <w:shd w:val="clear" w:color="auto" w:fill="auto"/>
            <w:hideMark/>
          </w:tcPr>
          <w:p w14:paraId="11DFB427" w14:textId="77777777" w:rsidR="004C3F95" w:rsidRPr="00C05CFC" w:rsidRDefault="004C3F95" w:rsidP="00A05687">
            <w:pPr>
              <w:jc w:val="center"/>
              <w:rPr>
                <w:rFonts w:cstheme="minorHAnsi"/>
                <w:b/>
                <w:bCs/>
                <w:sz w:val="22"/>
                <w:szCs w:val="22"/>
              </w:rPr>
            </w:pPr>
            <w:r w:rsidRPr="00C05CFC">
              <w:rPr>
                <w:rFonts w:cstheme="minorHAnsi"/>
                <w:b/>
                <w:bCs/>
                <w:sz w:val="22"/>
                <w:szCs w:val="22"/>
              </w:rPr>
              <w:t>Functional Instability Therapeutic Footwear</w:t>
            </w:r>
          </w:p>
          <w:p w14:paraId="4E0EECB9" w14:textId="77777777" w:rsidR="004C3F95" w:rsidRPr="00C05CFC" w:rsidRDefault="004C3F95" w:rsidP="00A05687">
            <w:pPr>
              <w:jc w:val="center"/>
              <w:rPr>
                <w:rFonts w:cstheme="minorHAnsi"/>
                <w:b/>
                <w:bCs/>
                <w:sz w:val="22"/>
                <w:szCs w:val="22"/>
              </w:rPr>
            </w:pPr>
          </w:p>
        </w:tc>
      </w:tr>
      <w:tr w:rsidR="004C3F95" w:rsidRPr="00C05CFC" w14:paraId="480F99EA" w14:textId="77777777" w:rsidTr="00A05687">
        <w:trPr>
          <w:trHeight w:val="340"/>
        </w:trPr>
        <w:tc>
          <w:tcPr>
            <w:tcW w:w="13950" w:type="dxa"/>
            <w:gridSpan w:val="7"/>
            <w:tcBorders>
              <w:top w:val="double" w:sz="4" w:space="0" w:color="auto"/>
              <w:bottom w:val="double" w:sz="4" w:space="0" w:color="auto"/>
            </w:tcBorders>
            <w:noWrap/>
            <w:hideMark/>
          </w:tcPr>
          <w:p w14:paraId="5EDC64B0" w14:textId="77777777" w:rsidR="004C3F95" w:rsidRPr="00C05CFC" w:rsidRDefault="004C3F95" w:rsidP="00A05687">
            <w:pPr>
              <w:rPr>
                <w:rFonts w:cstheme="minorHAnsi"/>
                <w:b/>
                <w:bCs/>
                <w:sz w:val="22"/>
                <w:szCs w:val="22"/>
              </w:rPr>
            </w:pPr>
            <w:r w:rsidRPr="00C05CFC">
              <w:rPr>
                <w:rFonts w:cstheme="minorHAnsi"/>
                <w:b/>
                <w:bCs/>
                <w:sz w:val="22"/>
                <w:szCs w:val="22"/>
              </w:rPr>
              <w:t>Balance (Dynamic)</w:t>
            </w:r>
            <w:r w:rsidRPr="00C05CFC">
              <w:rPr>
                <w:rFonts w:cstheme="minorHAnsi"/>
                <w:sz w:val="22"/>
                <w:szCs w:val="22"/>
              </w:rPr>
              <w:t> </w:t>
            </w:r>
          </w:p>
        </w:tc>
      </w:tr>
      <w:tr w:rsidR="004C3F95" w:rsidRPr="00C05CFC" w14:paraId="41903BEA" w14:textId="77777777" w:rsidTr="00A05687">
        <w:trPr>
          <w:trHeight w:val="1077"/>
        </w:trPr>
        <w:tc>
          <w:tcPr>
            <w:tcW w:w="1566" w:type="dxa"/>
            <w:vMerge w:val="restart"/>
            <w:tcBorders>
              <w:top w:val="double" w:sz="4" w:space="0" w:color="auto"/>
              <w:bottom w:val="single" w:sz="4" w:space="0" w:color="auto"/>
            </w:tcBorders>
            <w:noWrap/>
            <w:hideMark/>
          </w:tcPr>
          <w:p w14:paraId="19908804" w14:textId="77777777" w:rsidR="004C3F95" w:rsidRPr="00C05CFC" w:rsidRDefault="004C3F95" w:rsidP="00A05687">
            <w:pPr>
              <w:rPr>
                <w:rFonts w:cstheme="minorHAnsi"/>
                <w:b/>
                <w:bCs/>
                <w:sz w:val="22"/>
                <w:szCs w:val="22"/>
              </w:rPr>
            </w:pPr>
            <w:r w:rsidRPr="00C05CFC">
              <w:rPr>
                <w:rFonts w:cstheme="minorHAnsi"/>
                <w:b/>
                <w:bCs/>
                <w:sz w:val="22"/>
                <w:szCs w:val="22"/>
              </w:rPr>
              <w:t>Anterior posterior control (CoP)</w:t>
            </w:r>
          </w:p>
        </w:tc>
        <w:tc>
          <w:tcPr>
            <w:tcW w:w="1448" w:type="dxa"/>
            <w:vMerge w:val="restart"/>
            <w:tcBorders>
              <w:top w:val="double" w:sz="4" w:space="0" w:color="auto"/>
              <w:bottom w:val="single" w:sz="4" w:space="0" w:color="auto"/>
            </w:tcBorders>
            <w:hideMark/>
          </w:tcPr>
          <w:p w14:paraId="58BECB68" w14:textId="77777777" w:rsidR="004C3F95" w:rsidRPr="00C05CFC" w:rsidRDefault="004C3F95" w:rsidP="00A05687">
            <w:pPr>
              <w:rPr>
                <w:rFonts w:cstheme="minorHAnsi"/>
                <w:b/>
                <w:bCs/>
                <w:sz w:val="22"/>
                <w:szCs w:val="22"/>
              </w:rPr>
            </w:pPr>
            <w:r w:rsidRPr="00C05CFC">
              <w:rPr>
                <w:rFonts w:cstheme="minorHAnsi"/>
                <w:b/>
                <w:bCs/>
                <w:sz w:val="22"/>
                <w:szCs w:val="22"/>
              </w:rPr>
              <w:t xml:space="preserve">Ramstrand et al. (2008) </w:t>
            </w:r>
            <w:r w:rsidRPr="00C05CFC">
              <w:rPr>
                <w:rFonts w:cstheme="minorHAnsi"/>
                <w:sz w:val="22"/>
                <w:szCs w:val="22"/>
              </w:rPr>
              <w:t>*</w:t>
            </w:r>
          </w:p>
          <w:p w14:paraId="2A8E3956" w14:textId="77777777" w:rsidR="004C3F95" w:rsidRPr="00C05CFC" w:rsidRDefault="004C3F95" w:rsidP="00A05687">
            <w:pPr>
              <w:rPr>
                <w:rFonts w:cstheme="minorHAnsi"/>
                <w:sz w:val="22"/>
                <w:szCs w:val="22"/>
              </w:rPr>
            </w:pPr>
          </w:p>
        </w:tc>
        <w:tc>
          <w:tcPr>
            <w:tcW w:w="1563" w:type="dxa"/>
            <w:vMerge w:val="restart"/>
            <w:tcBorders>
              <w:top w:val="double" w:sz="4" w:space="0" w:color="auto"/>
              <w:bottom w:val="single" w:sz="4" w:space="0" w:color="auto"/>
            </w:tcBorders>
            <w:hideMark/>
          </w:tcPr>
          <w:p w14:paraId="2D3A68F1" w14:textId="77777777" w:rsidR="004C3F95" w:rsidRPr="00C05CFC" w:rsidRDefault="004C3F95" w:rsidP="00A05687">
            <w:pPr>
              <w:rPr>
                <w:rFonts w:cstheme="minorHAnsi"/>
                <w:sz w:val="22"/>
                <w:szCs w:val="22"/>
              </w:rPr>
            </w:pPr>
            <w:r w:rsidRPr="00C05CFC">
              <w:rPr>
                <w:rFonts w:cstheme="minorHAnsi"/>
                <w:sz w:val="22"/>
                <w:szCs w:val="22"/>
              </w:rPr>
              <w:t>Cerebral Palsy + mixed developmental disability</w:t>
            </w:r>
          </w:p>
        </w:tc>
        <w:tc>
          <w:tcPr>
            <w:tcW w:w="3676" w:type="dxa"/>
            <w:tcBorders>
              <w:top w:val="double" w:sz="4" w:space="0" w:color="auto"/>
              <w:bottom w:val="single" w:sz="4" w:space="0" w:color="auto"/>
            </w:tcBorders>
            <w:noWrap/>
          </w:tcPr>
          <w:p w14:paraId="34D8B114" w14:textId="77777777" w:rsidR="004C3F95" w:rsidRPr="00C05CFC" w:rsidRDefault="004C3F95" w:rsidP="00A05687">
            <w:pPr>
              <w:rPr>
                <w:rFonts w:cstheme="minorHAnsi"/>
                <w:sz w:val="22"/>
                <w:szCs w:val="22"/>
              </w:rPr>
            </w:pPr>
            <w:r w:rsidRPr="00C05CFC">
              <w:rPr>
                <w:rFonts w:cstheme="minorHAnsi"/>
                <w:sz w:val="22"/>
                <w:szCs w:val="22"/>
              </w:rPr>
              <w:t>BF Medium (at 4 weeks)</w:t>
            </w:r>
          </w:p>
        </w:tc>
        <w:tc>
          <w:tcPr>
            <w:tcW w:w="1440" w:type="dxa"/>
            <w:tcBorders>
              <w:top w:val="double" w:sz="4" w:space="0" w:color="auto"/>
              <w:bottom w:val="single" w:sz="4" w:space="0" w:color="auto"/>
            </w:tcBorders>
            <w:noWrap/>
          </w:tcPr>
          <w:p w14:paraId="780E29B3" w14:textId="77777777" w:rsidR="004C3F95" w:rsidRPr="00C05CFC" w:rsidRDefault="004C3F95" w:rsidP="00A05687">
            <w:pPr>
              <w:rPr>
                <w:rFonts w:cstheme="minorHAnsi"/>
                <w:sz w:val="22"/>
                <w:szCs w:val="22"/>
              </w:rPr>
            </w:pPr>
            <w:r w:rsidRPr="00C05CFC">
              <w:rPr>
                <w:rFonts w:cstheme="minorHAnsi"/>
                <w:sz w:val="22"/>
                <w:szCs w:val="22"/>
              </w:rPr>
              <w:t> </w:t>
            </w:r>
          </w:p>
        </w:tc>
        <w:tc>
          <w:tcPr>
            <w:tcW w:w="1247" w:type="dxa"/>
            <w:tcBorders>
              <w:top w:val="double" w:sz="4" w:space="0" w:color="auto"/>
              <w:bottom w:val="single" w:sz="4" w:space="0" w:color="auto"/>
            </w:tcBorders>
            <w:noWrap/>
          </w:tcPr>
          <w:p w14:paraId="5262A546" w14:textId="77777777" w:rsidR="004C3F95" w:rsidRPr="00C05CFC" w:rsidRDefault="004C3F95" w:rsidP="00A05687">
            <w:pPr>
              <w:rPr>
                <w:rFonts w:cstheme="minorHAnsi"/>
                <w:sz w:val="22"/>
                <w:szCs w:val="22"/>
              </w:rPr>
            </w:pPr>
            <w:r w:rsidRPr="00C05CFC">
              <w:rPr>
                <w:rFonts w:cstheme="minorHAnsi"/>
                <w:sz w:val="22"/>
                <w:szCs w:val="22"/>
              </w:rPr>
              <w:t>45.7 (25.5-66.5) †</w:t>
            </w:r>
          </w:p>
        </w:tc>
        <w:tc>
          <w:tcPr>
            <w:tcW w:w="3010" w:type="dxa"/>
            <w:vMerge w:val="restart"/>
            <w:tcBorders>
              <w:top w:val="double" w:sz="4" w:space="0" w:color="auto"/>
              <w:bottom w:val="single" w:sz="4" w:space="0" w:color="auto"/>
            </w:tcBorders>
          </w:tcPr>
          <w:p w14:paraId="2D6B41FA" w14:textId="77777777" w:rsidR="004C3F95" w:rsidRPr="00C05CFC" w:rsidRDefault="004C3F95" w:rsidP="00A05687">
            <w:pPr>
              <w:rPr>
                <w:rFonts w:cstheme="minorHAnsi"/>
                <w:sz w:val="22"/>
                <w:szCs w:val="22"/>
              </w:rPr>
            </w:pPr>
            <w:r w:rsidRPr="00C05CFC">
              <w:rPr>
                <w:rFonts w:cstheme="minorHAnsi"/>
                <w:sz w:val="22"/>
                <w:szCs w:val="22"/>
              </w:rPr>
              <w:t>Wilcoxon signed rank</w:t>
            </w:r>
          </w:p>
          <w:p w14:paraId="06CEDB9B" w14:textId="77777777" w:rsidR="004C3F95" w:rsidRPr="00C05CFC" w:rsidRDefault="004C3F95" w:rsidP="00A05687">
            <w:pPr>
              <w:rPr>
                <w:rFonts w:cstheme="minorHAnsi"/>
                <w:sz w:val="22"/>
                <w:szCs w:val="22"/>
              </w:rPr>
            </w:pPr>
          </w:p>
          <w:p w14:paraId="48CB7D3C" w14:textId="77777777" w:rsidR="004C3F95" w:rsidRPr="00C05CFC" w:rsidRDefault="004C3F95" w:rsidP="00A05687">
            <w:pPr>
              <w:rPr>
                <w:rFonts w:cstheme="minorHAnsi"/>
                <w:sz w:val="22"/>
                <w:szCs w:val="22"/>
              </w:rPr>
            </w:pPr>
            <w:r w:rsidRPr="00C05CFC">
              <w:rPr>
                <w:rFonts w:cstheme="minorHAnsi"/>
                <w:sz w:val="22"/>
                <w:szCs w:val="22"/>
              </w:rPr>
              <w:t xml:space="preserve">BF vs. FITF Medium at week 4 </w:t>
            </w:r>
            <w:r w:rsidRPr="00C05CFC">
              <w:rPr>
                <w:rFonts w:cstheme="minorHAnsi"/>
                <w:b/>
                <w:bCs/>
                <w:sz w:val="22"/>
                <w:szCs w:val="22"/>
              </w:rPr>
              <w:t>p&lt;0.05</w:t>
            </w:r>
          </w:p>
        </w:tc>
      </w:tr>
      <w:tr w:rsidR="004C3F95" w:rsidRPr="00C05CFC" w14:paraId="1721257E" w14:textId="77777777" w:rsidTr="00A05687">
        <w:trPr>
          <w:trHeight w:val="971"/>
        </w:trPr>
        <w:tc>
          <w:tcPr>
            <w:tcW w:w="1566" w:type="dxa"/>
            <w:vMerge/>
            <w:noWrap/>
            <w:hideMark/>
          </w:tcPr>
          <w:p w14:paraId="55576709" w14:textId="77777777" w:rsidR="004C3F95" w:rsidRPr="00C05CFC" w:rsidRDefault="004C3F95" w:rsidP="00A05687">
            <w:pPr>
              <w:rPr>
                <w:rFonts w:cstheme="minorHAnsi"/>
                <w:sz w:val="22"/>
                <w:szCs w:val="22"/>
              </w:rPr>
            </w:pPr>
          </w:p>
        </w:tc>
        <w:tc>
          <w:tcPr>
            <w:tcW w:w="1448" w:type="dxa"/>
            <w:vMerge/>
            <w:noWrap/>
            <w:hideMark/>
          </w:tcPr>
          <w:p w14:paraId="151894BF" w14:textId="77777777" w:rsidR="004C3F95" w:rsidRPr="00C05CFC" w:rsidRDefault="004C3F95" w:rsidP="00A05687">
            <w:pPr>
              <w:rPr>
                <w:rFonts w:cstheme="minorHAnsi"/>
                <w:sz w:val="22"/>
                <w:szCs w:val="22"/>
              </w:rPr>
            </w:pPr>
          </w:p>
        </w:tc>
        <w:tc>
          <w:tcPr>
            <w:tcW w:w="1563" w:type="dxa"/>
            <w:vMerge/>
            <w:noWrap/>
            <w:hideMark/>
          </w:tcPr>
          <w:p w14:paraId="6B0F1A02" w14:textId="77777777" w:rsidR="004C3F95" w:rsidRPr="00C05CFC" w:rsidRDefault="004C3F95" w:rsidP="00A05687">
            <w:pPr>
              <w:rPr>
                <w:rFonts w:cstheme="minorHAnsi"/>
                <w:sz w:val="22"/>
                <w:szCs w:val="22"/>
              </w:rPr>
            </w:pPr>
          </w:p>
        </w:tc>
        <w:tc>
          <w:tcPr>
            <w:tcW w:w="3676" w:type="dxa"/>
            <w:noWrap/>
            <w:hideMark/>
          </w:tcPr>
          <w:p w14:paraId="3D65A887" w14:textId="77777777" w:rsidR="004C3F95" w:rsidRPr="00C05CFC" w:rsidRDefault="004C3F95" w:rsidP="00A05687">
            <w:pPr>
              <w:rPr>
                <w:rFonts w:cstheme="minorHAnsi"/>
                <w:sz w:val="22"/>
                <w:szCs w:val="22"/>
              </w:rPr>
            </w:pPr>
            <w:r w:rsidRPr="00C05CFC">
              <w:rPr>
                <w:rFonts w:cstheme="minorHAnsi"/>
                <w:sz w:val="22"/>
                <w:szCs w:val="22"/>
              </w:rPr>
              <w:t>FITF Medium (at 4 weeks)</w:t>
            </w:r>
          </w:p>
        </w:tc>
        <w:tc>
          <w:tcPr>
            <w:tcW w:w="1440" w:type="dxa"/>
            <w:noWrap/>
            <w:hideMark/>
          </w:tcPr>
          <w:p w14:paraId="7FFF08CC" w14:textId="77777777" w:rsidR="004C3F95" w:rsidRPr="00C05CFC" w:rsidRDefault="004C3F95" w:rsidP="00A05687">
            <w:pPr>
              <w:rPr>
                <w:rFonts w:cstheme="minorHAnsi"/>
                <w:sz w:val="22"/>
                <w:szCs w:val="22"/>
              </w:rPr>
            </w:pPr>
            <w:r w:rsidRPr="00C05CFC">
              <w:rPr>
                <w:rFonts w:cstheme="minorHAnsi"/>
                <w:sz w:val="22"/>
                <w:szCs w:val="22"/>
              </w:rPr>
              <w:t> </w:t>
            </w:r>
          </w:p>
        </w:tc>
        <w:tc>
          <w:tcPr>
            <w:tcW w:w="1247" w:type="dxa"/>
            <w:noWrap/>
            <w:hideMark/>
          </w:tcPr>
          <w:p w14:paraId="76017E6E" w14:textId="77777777" w:rsidR="004C3F95" w:rsidRPr="00C05CFC" w:rsidRDefault="004C3F95" w:rsidP="00A05687">
            <w:pPr>
              <w:rPr>
                <w:rFonts w:cstheme="minorHAnsi"/>
                <w:sz w:val="22"/>
                <w:szCs w:val="22"/>
              </w:rPr>
            </w:pPr>
            <w:r w:rsidRPr="00C05CFC">
              <w:rPr>
                <w:rFonts w:cstheme="minorHAnsi"/>
                <w:sz w:val="22"/>
                <w:szCs w:val="22"/>
              </w:rPr>
              <w:t>51.44 (33.7-69.2) †</w:t>
            </w:r>
          </w:p>
        </w:tc>
        <w:tc>
          <w:tcPr>
            <w:tcW w:w="3010" w:type="dxa"/>
            <w:vMerge/>
            <w:noWrap/>
          </w:tcPr>
          <w:p w14:paraId="325C39C6" w14:textId="77777777" w:rsidR="004C3F95" w:rsidRPr="00C05CFC" w:rsidRDefault="004C3F95" w:rsidP="00A05687">
            <w:pPr>
              <w:rPr>
                <w:rFonts w:cstheme="minorHAnsi"/>
                <w:sz w:val="22"/>
                <w:szCs w:val="22"/>
              </w:rPr>
            </w:pPr>
          </w:p>
        </w:tc>
      </w:tr>
      <w:tr w:rsidR="004C3F95" w:rsidRPr="00C05CFC" w14:paraId="28825085" w14:textId="77777777" w:rsidTr="00A05687">
        <w:trPr>
          <w:trHeight w:val="682"/>
        </w:trPr>
        <w:tc>
          <w:tcPr>
            <w:tcW w:w="1566" w:type="dxa"/>
            <w:vMerge w:val="restart"/>
            <w:tcBorders>
              <w:top w:val="double" w:sz="4" w:space="0" w:color="auto"/>
            </w:tcBorders>
            <w:noWrap/>
            <w:hideMark/>
          </w:tcPr>
          <w:p w14:paraId="6DA80DF7" w14:textId="77777777" w:rsidR="004C3F95" w:rsidRPr="00C05CFC" w:rsidRDefault="004C3F95" w:rsidP="00A05687">
            <w:pPr>
              <w:rPr>
                <w:rFonts w:cstheme="minorHAnsi"/>
                <w:b/>
                <w:bCs/>
                <w:sz w:val="22"/>
                <w:szCs w:val="22"/>
              </w:rPr>
            </w:pPr>
            <w:r w:rsidRPr="00C05CFC">
              <w:rPr>
                <w:rFonts w:cstheme="minorHAnsi"/>
                <w:b/>
                <w:bCs/>
                <w:sz w:val="22"/>
                <w:szCs w:val="22"/>
              </w:rPr>
              <w:t>Mediolateral control (CoP)</w:t>
            </w:r>
          </w:p>
          <w:p w14:paraId="632CA999" w14:textId="77777777" w:rsidR="004C3F95" w:rsidRPr="00C05CFC" w:rsidRDefault="004C3F95" w:rsidP="00A05687">
            <w:pPr>
              <w:rPr>
                <w:rFonts w:cstheme="minorHAnsi"/>
                <w:b/>
                <w:bCs/>
                <w:sz w:val="22"/>
                <w:szCs w:val="22"/>
              </w:rPr>
            </w:pPr>
          </w:p>
        </w:tc>
        <w:tc>
          <w:tcPr>
            <w:tcW w:w="1448" w:type="dxa"/>
            <w:vMerge/>
            <w:hideMark/>
          </w:tcPr>
          <w:p w14:paraId="43734FF0" w14:textId="77777777" w:rsidR="004C3F95" w:rsidRPr="00C05CFC" w:rsidRDefault="004C3F95" w:rsidP="00A05687">
            <w:pPr>
              <w:rPr>
                <w:rFonts w:cstheme="minorHAnsi"/>
                <w:sz w:val="22"/>
                <w:szCs w:val="22"/>
              </w:rPr>
            </w:pPr>
          </w:p>
        </w:tc>
        <w:tc>
          <w:tcPr>
            <w:tcW w:w="1563" w:type="dxa"/>
            <w:vMerge/>
            <w:tcBorders>
              <w:top w:val="double" w:sz="4" w:space="0" w:color="auto"/>
            </w:tcBorders>
            <w:hideMark/>
          </w:tcPr>
          <w:p w14:paraId="39CE7F9B" w14:textId="77777777" w:rsidR="004C3F95" w:rsidRPr="00C05CFC" w:rsidRDefault="004C3F95" w:rsidP="00A05687">
            <w:pPr>
              <w:rPr>
                <w:rFonts w:cstheme="minorHAnsi"/>
                <w:sz w:val="22"/>
                <w:szCs w:val="22"/>
              </w:rPr>
            </w:pPr>
          </w:p>
        </w:tc>
        <w:tc>
          <w:tcPr>
            <w:tcW w:w="3676" w:type="dxa"/>
            <w:tcBorders>
              <w:top w:val="double" w:sz="4" w:space="0" w:color="auto"/>
            </w:tcBorders>
            <w:noWrap/>
            <w:hideMark/>
          </w:tcPr>
          <w:p w14:paraId="420239D8" w14:textId="77777777" w:rsidR="004C3F95" w:rsidRPr="00C05CFC" w:rsidRDefault="004C3F95" w:rsidP="00A05687">
            <w:pPr>
              <w:rPr>
                <w:rFonts w:cstheme="minorHAnsi"/>
                <w:sz w:val="22"/>
                <w:szCs w:val="22"/>
              </w:rPr>
            </w:pPr>
            <w:r w:rsidRPr="00C05CFC">
              <w:rPr>
                <w:rFonts w:cstheme="minorHAnsi"/>
                <w:sz w:val="22"/>
                <w:szCs w:val="22"/>
              </w:rPr>
              <w:t>BF Slow (baseline)</w:t>
            </w:r>
          </w:p>
        </w:tc>
        <w:tc>
          <w:tcPr>
            <w:tcW w:w="1440" w:type="dxa"/>
            <w:tcBorders>
              <w:top w:val="double" w:sz="4" w:space="0" w:color="auto"/>
            </w:tcBorders>
            <w:noWrap/>
            <w:hideMark/>
          </w:tcPr>
          <w:p w14:paraId="6A71F9D2" w14:textId="77777777" w:rsidR="004C3F95" w:rsidRPr="00C05CFC" w:rsidRDefault="004C3F95" w:rsidP="00A05687">
            <w:pPr>
              <w:rPr>
                <w:rFonts w:cstheme="minorHAnsi"/>
                <w:sz w:val="22"/>
                <w:szCs w:val="22"/>
              </w:rPr>
            </w:pPr>
            <w:r w:rsidRPr="00C05CFC">
              <w:rPr>
                <w:rFonts w:cstheme="minorHAnsi"/>
                <w:sz w:val="22"/>
                <w:szCs w:val="22"/>
              </w:rPr>
              <w:t>57.2 (47.0-67.2) †</w:t>
            </w:r>
          </w:p>
        </w:tc>
        <w:tc>
          <w:tcPr>
            <w:tcW w:w="1247" w:type="dxa"/>
            <w:tcBorders>
              <w:top w:val="double" w:sz="4" w:space="0" w:color="auto"/>
            </w:tcBorders>
            <w:noWrap/>
            <w:hideMark/>
          </w:tcPr>
          <w:p w14:paraId="3189CBC6" w14:textId="77777777" w:rsidR="004C3F95" w:rsidRPr="00C05CFC" w:rsidRDefault="004C3F95" w:rsidP="00A05687">
            <w:pPr>
              <w:rPr>
                <w:rFonts w:cstheme="minorHAnsi"/>
                <w:sz w:val="22"/>
                <w:szCs w:val="22"/>
              </w:rPr>
            </w:pPr>
            <w:r w:rsidRPr="00C05CFC">
              <w:rPr>
                <w:rFonts w:cstheme="minorHAnsi"/>
                <w:sz w:val="22"/>
                <w:szCs w:val="22"/>
              </w:rPr>
              <w:t> </w:t>
            </w:r>
          </w:p>
        </w:tc>
        <w:tc>
          <w:tcPr>
            <w:tcW w:w="3010" w:type="dxa"/>
            <w:tcBorders>
              <w:top w:val="double" w:sz="4" w:space="0" w:color="auto"/>
            </w:tcBorders>
          </w:tcPr>
          <w:p w14:paraId="0E5B46A5" w14:textId="77777777" w:rsidR="004C3F95" w:rsidRPr="00C05CFC" w:rsidRDefault="004C3F95" w:rsidP="00A05687">
            <w:pPr>
              <w:rPr>
                <w:rFonts w:cstheme="minorHAnsi"/>
                <w:sz w:val="22"/>
                <w:szCs w:val="22"/>
              </w:rPr>
            </w:pPr>
            <w:r w:rsidRPr="00C05CFC">
              <w:rPr>
                <w:rFonts w:cstheme="minorHAnsi"/>
                <w:sz w:val="22"/>
                <w:szCs w:val="22"/>
              </w:rPr>
              <w:t>Friedman ANOVA:</w:t>
            </w:r>
          </w:p>
          <w:p w14:paraId="5EB1E801" w14:textId="77777777" w:rsidR="004C3F95" w:rsidRPr="00C05CFC" w:rsidRDefault="004C3F95" w:rsidP="00A05687">
            <w:pPr>
              <w:rPr>
                <w:rFonts w:cstheme="minorHAnsi"/>
                <w:sz w:val="22"/>
                <w:szCs w:val="22"/>
              </w:rPr>
            </w:pPr>
            <w:r w:rsidRPr="00C05CFC">
              <w:rPr>
                <w:rFonts w:cstheme="minorHAnsi"/>
                <w:sz w:val="22"/>
                <w:szCs w:val="22"/>
              </w:rPr>
              <w:t xml:space="preserve">BF Slow </w:t>
            </w:r>
            <w:r w:rsidRPr="00C05CFC">
              <w:rPr>
                <w:rFonts w:cstheme="minorHAnsi"/>
                <w:b/>
                <w:bCs/>
                <w:sz w:val="22"/>
                <w:szCs w:val="22"/>
              </w:rPr>
              <w:t xml:space="preserve">p&lt;0.05 </w:t>
            </w:r>
            <w:r w:rsidRPr="00C05CFC">
              <w:rPr>
                <w:rFonts w:cstheme="minorHAnsi"/>
                <w:sz w:val="22"/>
                <w:szCs w:val="22"/>
              </w:rPr>
              <w:t> </w:t>
            </w:r>
          </w:p>
          <w:p w14:paraId="6A1E53D0" w14:textId="77777777" w:rsidR="004C3F95" w:rsidRPr="00C05CFC" w:rsidRDefault="004C3F95" w:rsidP="00A05687">
            <w:pPr>
              <w:rPr>
                <w:rFonts w:cstheme="minorHAnsi"/>
                <w:sz w:val="22"/>
                <w:szCs w:val="22"/>
              </w:rPr>
            </w:pPr>
          </w:p>
        </w:tc>
      </w:tr>
      <w:tr w:rsidR="004C3F95" w:rsidRPr="00C05CFC" w14:paraId="5EBDBE99" w14:textId="77777777" w:rsidTr="00A05687">
        <w:trPr>
          <w:trHeight w:val="845"/>
        </w:trPr>
        <w:tc>
          <w:tcPr>
            <w:tcW w:w="1566" w:type="dxa"/>
            <w:vMerge/>
            <w:tcBorders>
              <w:bottom w:val="single" w:sz="4" w:space="0" w:color="auto"/>
            </w:tcBorders>
            <w:noWrap/>
            <w:hideMark/>
          </w:tcPr>
          <w:p w14:paraId="2A57BEC2" w14:textId="77777777" w:rsidR="004C3F95" w:rsidRPr="00C05CFC" w:rsidRDefault="004C3F95" w:rsidP="00A05687">
            <w:pPr>
              <w:rPr>
                <w:rFonts w:cstheme="minorHAnsi"/>
                <w:sz w:val="22"/>
                <w:szCs w:val="22"/>
              </w:rPr>
            </w:pPr>
          </w:p>
        </w:tc>
        <w:tc>
          <w:tcPr>
            <w:tcW w:w="1448" w:type="dxa"/>
            <w:vMerge/>
            <w:tcBorders>
              <w:bottom w:val="single" w:sz="4" w:space="0" w:color="auto"/>
            </w:tcBorders>
            <w:hideMark/>
          </w:tcPr>
          <w:p w14:paraId="033DD40C" w14:textId="77777777" w:rsidR="004C3F95" w:rsidRPr="00C05CFC" w:rsidRDefault="004C3F95" w:rsidP="00A05687">
            <w:pPr>
              <w:rPr>
                <w:rFonts w:cstheme="minorHAnsi"/>
                <w:sz w:val="22"/>
                <w:szCs w:val="22"/>
              </w:rPr>
            </w:pPr>
          </w:p>
        </w:tc>
        <w:tc>
          <w:tcPr>
            <w:tcW w:w="1563" w:type="dxa"/>
            <w:vMerge/>
            <w:tcBorders>
              <w:bottom w:val="single" w:sz="4" w:space="0" w:color="auto"/>
            </w:tcBorders>
            <w:hideMark/>
          </w:tcPr>
          <w:p w14:paraId="75FC9358" w14:textId="77777777" w:rsidR="004C3F95" w:rsidRPr="00C05CFC" w:rsidRDefault="004C3F95" w:rsidP="00A05687">
            <w:pPr>
              <w:rPr>
                <w:rFonts w:cstheme="minorHAnsi"/>
                <w:sz w:val="22"/>
                <w:szCs w:val="22"/>
              </w:rPr>
            </w:pPr>
          </w:p>
        </w:tc>
        <w:tc>
          <w:tcPr>
            <w:tcW w:w="3676" w:type="dxa"/>
            <w:vMerge w:val="restart"/>
            <w:tcBorders>
              <w:bottom w:val="single" w:sz="4" w:space="0" w:color="auto"/>
            </w:tcBorders>
            <w:noWrap/>
            <w:hideMark/>
          </w:tcPr>
          <w:p w14:paraId="75AD7FA5" w14:textId="77777777" w:rsidR="004C3F95" w:rsidRPr="00C05CFC" w:rsidRDefault="004C3F95" w:rsidP="00A05687">
            <w:pPr>
              <w:rPr>
                <w:rFonts w:cstheme="minorHAnsi"/>
                <w:sz w:val="22"/>
                <w:szCs w:val="22"/>
              </w:rPr>
            </w:pPr>
            <w:r w:rsidRPr="00C05CFC">
              <w:rPr>
                <w:rFonts w:cstheme="minorHAnsi"/>
                <w:sz w:val="22"/>
                <w:szCs w:val="22"/>
              </w:rPr>
              <w:t>BF Medium (baseline)</w:t>
            </w:r>
          </w:p>
        </w:tc>
        <w:tc>
          <w:tcPr>
            <w:tcW w:w="1440" w:type="dxa"/>
            <w:vMerge w:val="restart"/>
            <w:tcBorders>
              <w:bottom w:val="single" w:sz="4" w:space="0" w:color="auto"/>
            </w:tcBorders>
            <w:noWrap/>
            <w:hideMark/>
          </w:tcPr>
          <w:p w14:paraId="1C06C445" w14:textId="77777777" w:rsidR="004C3F95" w:rsidRPr="00C05CFC" w:rsidRDefault="004C3F95" w:rsidP="00A05687">
            <w:pPr>
              <w:rPr>
                <w:rFonts w:cstheme="minorHAnsi"/>
                <w:sz w:val="22"/>
                <w:szCs w:val="22"/>
              </w:rPr>
            </w:pPr>
            <w:r w:rsidRPr="00C05CFC">
              <w:rPr>
                <w:rFonts w:cstheme="minorHAnsi"/>
                <w:sz w:val="22"/>
                <w:szCs w:val="22"/>
              </w:rPr>
              <w:t>66.4 (52.6-80.1) †</w:t>
            </w:r>
          </w:p>
        </w:tc>
        <w:tc>
          <w:tcPr>
            <w:tcW w:w="1247" w:type="dxa"/>
            <w:vMerge w:val="restart"/>
            <w:tcBorders>
              <w:bottom w:val="single" w:sz="4" w:space="0" w:color="auto"/>
            </w:tcBorders>
            <w:noWrap/>
            <w:hideMark/>
          </w:tcPr>
          <w:p w14:paraId="4AA45120" w14:textId="77777777" w:rsidR="004C3F95" w:rsidRPr="00C05CFC" w:rsidRDefault="004C3F95" w:rsidP="00A05687">
            <w:pPr>
              <w:rPr>
                <w:rFonts w:cstheme="minorHAnsi"/>
                <w:sz w:val="22"/>
                <w:szCs w:val="22"/>
              </w:rPr>
            </w:pPr>
            <w:r w:rsidRPr="00C05CFC">
              <w:rPr>
                <w:rFonts w:cstheme="minorHAnsi"/>
                <w:sz w:val="22"/>
                <w:szCs w:val="22"/>
              </w:rPr>
              <w:t> </w:t>
            </w:r>
          </w:p>
        </w:tc>
        <w:tc>
          <w:tcPr>
            <w:tcW w:w="3010" w:type="dxa"/>
            <w:tcBorders>
              <w:bottom w:val="single" w:sz="4" w:space="0" w:color="auto"/>
            </w:tcBorders>
            <w:noWrap/>
          </w:tcPr>
          <w:p w14:paraId="1CC90C19" w14:textId="77777777" w:rsidR="004C3F95" w:rsidRPr="00C05CFC" w:rsidRDefault="004C3F95" w:rsidP="00A05687">
            <w:pPr>
              <w:rPr>
                <w:rFonts w:cstheme="minorHAnsi"/>
                <w:sz w:val="22"/>
                <w:szCs w:val="22"/>
              </w:rPr>
            </w:pPr>
            <w:r w:rsidRPr="00C05CFC">
              <w:rPr>
                <w:rFonts w:cstheme="minorHAnsi"/>
                <w:sz w:val="22"/>
                <w:szCs w:val="22"/>
              </w:rPr>
              <w:t>Post hoc</w:t>
            </w:r>
          </w:p>
          <w:p w14:paraId="67E1DBE5" w14:textId="77777777" w:rsidR="004C3F95" w:rsidRPr="00C05CFC" w:rsidRDefault="004C3F95" w:rsidP="00A05687">
            <w:pPr>
              <w:rPr>
                <w:rFonts w:cstheme="minorHAnsi"/>
                <w:b/>
                <w:bCs/>
                <w:sz w:val="22"/>
                <w:szCs w:val="22"/>
              </w:rPr>
            </w:pPr>
            <w:r w:rsidRPr="00C05CFC">
              <w:rPr>
                <w:rFonts w:cstheme="minorHAnsi"/>
                <w:sz w:val="22"/>
                <w:szCs w:val="22"/>
              </w:rPr>
              <w:t xml:space="preserve">BF Slow at week 8 vs. week 4 and baseline </w:t>
            </w:r>
            <w:r w:rsidRPr="00C05CFC">
              <w:rPr>
                <w:rFonts w:cstheme="minorHAnsi"/>
                <w:b/>
                <w:bCs/>
                <w:sz w:val="22"/>
                <w:szCs w:val="22"/>
              </w:rPr>
              <w:t xml:space="preserve">p&lt;0.05 </w:t>
            </w:r>
          </w:p>
        </w:tc>
      </w:tr>
      <w:tr w:rsidR="004C3F95" w:rsidRPr="00C05CFC" w14:paraId="424CCF62" w14:textId="77777777" w:rsidTr="004C3F95">
        <w:trPr>
          <w:trHeight w:val="293"/>
        </w:trPr>
        <w:tc>
          <w:tcPr>
            <w:tcW w:w="1566" w:type="dxa"/>
            <w:vMerge/>
            <w:tcBorders>
              <w:bottom w:val="single" w:sz="4" w:space="0" w:color="auto"/>
            </w:tcBorders>
            <w:noWrap/>
            <w:hideMark/>
          </w:tcPr>
          <w:p w14:paraId="3045EEB1" w14:textId="77777777" w:rsidR="004C3F95" w:rsidRPr="00C05CFC" w:rsidRDefault="004C3F95" w:rsidP="00A05687">
            <w:pPr>
              <w:rPr>
                <w:rFonts w:cstheme="minorHAnsi"/>
                <w:sz w:val="22"/>
                <w:szCs w:val="22"/>
              </w:rPr>
            </w:pPr>
          </w:p>
        </w:tc>
        <w:tc>
          <w:tcPr>
            <w:tcW w:w="1448" w:type="dxa"/>
            <w:vMerge/>
            <w:tcBorders>
              <w:bottom w:val="single" w:sz="4" w:space="0" w:color="auto"/>
            </w:tcBorders>
            <w:noWrap/>
            <w:hideMark/>
          </w:tcPr>
          <w:p w14:paraId="05E2C07D" w14:textId="77777777" w:rsidR="004C3F95" w:rsidRPr="00C05CFC" w:rsidRDefault="004C3F95" w:rsidP="00A05687">
            <w:pPr>
              <w:rPr>
                <w:rFonts w:cstheme="minorHAnsi"/>
                <w:sz w:val="22"/>
                <w:szCs w:val="22"/>
              </w:rPr>
            </w:pPr>
          </w:p>
        </w:tc>
        <w:tc>
          <w:tcPr>
            <w:tcW w:w="1563" w:type="dxa"/>
            <w:vMerge/>
            <w:tcBorders>
              <w:bottom w:val="single" w:sz="4" w:space="0" w:color="auto"/>
            </w:tcBorders>
            <w:noWrap/>
            <w:hideMark/>
          </w:tcPr>
          <w:p w14:paraId="66FF3A20" w14:textId="77777777" w:rsidR="004C3F95" w:rsidRPr="00C05CFC" w:rsidRDefault="004C3F95" w:rsidP="00A05687">
            <w:pPr>
              <w:rPr>
                <w:rFonts w:cstheme="minorHAnsi"/>
                <w:sz w:val="22"/>
                <w:szCs w:val="22"/>
              </w:rPr>
            </w:pPr>
          </w:p>
        </w:tc>
        <w:tc>
          <w:tcPr>
            <w:tcW w:w="3676" w:type="dxa"/>
            <w:vMerge/>
            <w:tcBorders>
              <w:bottom w:val="single" w:sz="4" w:space="0" w:color="auto"/>
            </w:tcBorders>
            <w:noWrap/>
          </w:tcPr>
          <w:p w14:paraId="6865B8BC" w14:textId="77777777" w:rsidR="004C3F95" w:rsidRPr="00C05CFC" w:rsidRDefault="004C3F95" w:rsidP="00A05687">
            <w:pPr>
              <w:rPr>
                <w:rFonts w:cstheme="minorHAnsi"/>
                <w:sz w:val="22"/>
                <w:szCs w:val="22"/>
              </w:rPr>
            </w:pPr>
          </w:p>
        </w:tc>
        <w:tc>
          <w:tcPr>
            <w:tcW w:w="1440" w:type="dxa"/>
            <w:vMerge/>
            <w:tcBorders>
              <w:bottom w:val="single" w:sz="4" w:space="0" w:color="auto"/>
            </w:tcBorders>
            <w:noWrap/>
          </w:tcPr>
          <w:p w14:paraId="216CFFB5" w14:textId="77777777" w:rsidR="004C3F95" w:rsidRPr="00C05CFC" w:rsidRDefault="004C3F95" w:rsidP="00A05687">
            <w:pPr>
              <w:rPr>
                <w:rFonts w:cstheme="minorHAnsi"/>
                <w:sz w:val="22"/>
                <w:szCs w:val="22"/>
              </w:rPr>
            </w:pPr>
          </w:p>
        </w:tc>
        <w:tc>
          <w:tcPr>
            <w:tcW w:w="1247" w:type="dxa"/>
            <w:vMerge/>
            <w:tcBorders>
              <w:bottom w:val="single" w:sz="4" w:space="0" w:color="auto"/>
            </w:tcBorders>
            <w:noWrap/>
            <w:hideMark/>
          </w:tcPr>
          <w:p w14:paraId="6D9A7C72" w14:textId="77777777" w:rsidR="004C3F95" w:rsidRPr="00C05CFC" w:rsidRDefault="004C3F95" w:rsidP="00A05687">
            <w:pPr>
              <w:rPr>
                <w:rFonts w:cstheme="minorHAnsi"/>
                <w:sz w:val="22"/>
                <w:szCs w:val="22"/>
              </w:rPr>
            </w:pPr>
          </w:p>
        </w:tc>
        <w:tc>
          <w:tcPr>
            <w:tcW w:w="3010" w:type="dxa"/>
            <w:vMerge w:val="restart"/>
            <w:tcBorders>
              <w:bottom w:val="single" w:sz="4" w:space="0" w:color="auto"/>
            </w:tcBorders>
            <w:noWrap/>
          </w:tcPr>
          <w:p w14:paraId="5AA51C5F" w14:textId="77777777" w:rsidR="004C3F95" w:rsidRPr="00C05CFC" w:rsidRDefault="004C3F95" w:rsidP="00A05687">
            <w:pPr>
              <w:rPr>
                <w:rFonts w:cstheme="minorHAnsi"/>
                <w:sz w:val="22"/>
                <w:szCs w:val="22"/>
              </w:rPr>
            </w:pPr>
            <w:r w:rsidRPr="00C05CFC">
              <w:rPr>
                <w:rFonts w:cstheme="minorHAnsi"/>
                <w:sz w:val="22"/>
                <w:szCs w:val="22"/>
              </w:rPr>
              <w:t>Wilcoxon signed rank</w:t>
            </w:r>
          </w:p>
          <w:p w14:paraId="0B3E4534" w14:textId="77777777" w:rsidR="004C3F95" w:rsidRPr="009B764E" w:rsidRDefault="004C3F95" w:rsidP="00A05687">
            <w:pPr>
              <w:rPr>
                <w:rFonts w:cstheme="minorHAnsi"/>
                <w:b/>
                <w:bCs/>
                <w:sz w:val="22"/>
                <w:szCs w:val="22"/>
              </w:rPr>
            </w:pPr>
            <w:r w:rsidRPr="00C05CFC">
              <w:rPr>
                <w:rFonts w:cstheme="minorHAnsi"/>
                <w:sz w:val="22"/>
                <w:szCs w:val="22"/>
              </w:rPr>
              <w:t xml:space="preserve">BF vs. FITF Slow at 8 weeks </w:t>
            </w:r>
            <w:r w:rsidRPr="00C05CFC">
              <w:rPr>
                <w:rFonts w:cstheme="minorHAnsi"/>
                <w:b/>
                <w:bCs/>
                <w:sz w:val="22"/>
                <w:szCs w:val="22"/>
              </w:rPr>
              <w:t>p&lt;0.05;</w:t>
            </w:r>
          </w:p>
          <w:p w14:paraId="6EF18373" w14:textId="77777777" w:rsidR="004C3F95" w:rsidRPr="00C05CFC" w:rsidRDefault="004C3F95" w:rsidP="00A05687">
            <w:pPr>
              <w:rPr>
                <w:rFonts w:cstheme="minorHAnsi"/>
                <w:sz w:val="22"/>
                <w:szCs w:val="22"/>
              </w:rPr>
            </w:pPr>
            <w:r w:rsidRPr="00C05CFC">
              <w:rPr>
                <w:rFonts w:cstheme="minorHAnsi"/>
                <w:sz w:val="22"/>
                <w:szCs w:val="22"/>
              </w:rPr>
              <w:t xml:space="preserve">BF vs. FITF Medium at 4- and 8-weeks </w:t>
            </w:r>
            <w:r w:rsidRPr="00C05CFC">
              <w:rPr>
                <w:rFonts w:cstheme="minorHAnsi"/>
                <w:b/>
                <w:bCs/>
                <w:sz w:val="22"/>
                <w:szCs w:val="22"/>
              </w:rPr>
              <w:t>p&lt;0.05</w:t>
            </w:r>
          </w:p>
        </w:tc>
      </w:tr>
      <w:tr w:rsidR="004C3F95" w:rsidRPr="00C05CFC" w14:paraId="6A46D2E8" w14:textId="77777777" w:rsidTr="00A05687">
        <w:trPr>
          <w:trHeight w:val="409"/>
        </w:trPr>
        <w:tc>
          <w:tcPr>
            <w:tcW w:w="1566" w:type="dxa"/>
            <w:vMerge/>
            <w:noWrap/>
            <w:hideMark/>
          </w:tcPr>
          <w:p w14:paraId="17BCBF24" w14:textId="77777777" w:rsidR="004C3F95" w:rsidRPr="00C05CFC" w:rsidRDefault="004C3F95" w:rsidP="00A05687">
            <w:pPr>
              <w:rPr>
                <w:rFonts w:cstheme="minorHAnsi"/>
                <w:sz w:val="22"/>
                <w:szCs w:val="22"/>
              </w:rPr>
            </w:pPr>
          </w:p>
        </w:tc>
        <w:tc>
          <w:tcPr>
            <w:tcW w:w="1448" w:type="dxa"/>
            <w:vMerge/>
            <w:noWrap/>
            <w:hideMark/>
          </w:tcPr>
          <w:p w14:paraId="3EFD8811" w14:textId="77777777" w:rsidR="004C3F95" w:rsidRPr="00C05CFC" w:rsidRDefault="004C3F95" w:rsidP="00A05687">
            <w:pPr>
              <w:rPr>
                <w:rFonts w:cstheme="minorHAnsi"/>
                <w:sz w:val="22"/>
                <w:szCs w:val="22"/>
              </w:rPr>
            </w:pPr>
          </w:p>
        </w:tc>
        <w:tc>
          <w:tcPr>
            <w:tcW w:w="1563" w:type="dxa"/>
            <w:vMerge/>
            <w:noWrap/>
            <w:hideMark/>
          </w:tcPr>
          <w:p w14:paraId="1F59D2AA" w14:textId="77777777" w:rsidR="004C3F95" w:rsidRPr="00C05CFC" w:rsidRDefault="004C3F95" w:rsidP="00A05687">
            <w:pPr>
              <w:rPr>
                <w:rFonts w:cstheme="minorHAnsi"/>
                <w:sz w:val="22"/>
                <w:szCs w:val="22"/>
              </w:rPr>
            </w:pPr>
          </w:p>
        </w:tc>
        <w:tc>
          <w:tcPr>
            <w:tcW w:w="3676" w:type="dxa"/>
            <w:noWrap/>
            <w:hideMark/>
          </w:tcPr>
          <w:p w14:paraId="53F3791B" w14:textId="77777777" w:rsidR="004C3F95" w:rsidRPr="00C05CFC" w:rsidRDefault="004C3F95" w:rsidP="00A05687">
            <w:pPr>
              <w:rPr>
                <w:rFonts w:cstheme="minorHAnsi"/>
                <w:sz w:val="22"/>
                <w:szCs w:val="22"/>
              </w:rPr>
            </w:pPr>
            <w:r w:rsidRPr="00C05CFC">
              <w:rPr>
                <w:rFonts w:cstheme="minorHAnsi"/>
                <w:sz w:val="22"/>
                <w:szCs w:val="22"/>
              </w:rPr>
              <w:t>BF Slow (at 4 weeks)</w:t>
            </w:r>
          </w:p>
        </w:tc>
        <w:tc>
          <w:tcPr>
            <w:tcW w:w="1440" w:type="dxa"/>
            <w:noWrap/>
            <w:hideMark/>
          </w:tcPr>
          <w:p w14:paraId="3E79E73C" w14:textId="77777777" w:rsidR="004C3F95" w:rsidRPr="00C05CFC" w:rsidRDefault="004C3F95" w:rsidP="00A05687">
            <w:pPr>
              <w:rPr>
                <w:rFonts w:cstheme="minorHAnsi"/>
                <w:sz w:val="22"/>
                <w:szCs w:val="22"/>
              </w:rPr>
            </w:pPr>
            <w:r w:rsidRPr="00C05CFC">
              <w:rPr>
                <w:rFonts w:cstheme="minorHAnsi"/>
                <w:sz w:val="22"/>
                <w:szCs w:val="22"/>
              </w:rPr>
              <w:t> </w:t>
            </w:r>
          </w:p>
        </w:tc>
        <w:tc>
          <w:tcPr>
            <w:tcW w:w="1247" w:type="dxa"/>
            <w:noWrap/>
            <w:hideMark/>
          </w:tcPr>
          <w:p w14:paraId="65A8CE3F" w14:textId="77777777" w:rsidR="004C3F95" w:rsidRPr="00C05CFC" w:rsidRDefault="004C3F95" w:rsidP="00A05687">
            <w:pPr>
              <w:rPr>
                <w:rFonts w:cstheme="minorHAnsi"/>
                <w:sz w:val="22"/>
                <w:szCs w:val="22"/>
              </w:rPr>
            </w:pPr>
            <w:r w:rsidRPr="00C05CFC">
              <w:rPr>
                <w:rFonts w:cstheme="minorHAnsi"/>
                <w:sz w:val="22"/>
                <w:szCs w:val="22"/>
              </w:rPr>
              <w:t>69.2 (59.9-78.5) †</w:t>
            </w:r>
          </w:p>
        </w:tc>
        <w:tc>
          <w:tcPr>
            <w:tcW w:w="3010" w:type="dxa"/>
            <w:vMerge/>
            <w:noWrap/>
          </w:tcPr>
          <w:p w14:paraId="17FD44D8" w14:textId="77777777" w:rsidR="004C3F95" w:rsidRPr="00C05CFC" w:rsidRDefault="004C3F95" w:rsidP="00A05687">
            <w:pPr>
              <w:rPr>
                <w:rFonts w:cstheme="minorHAnsi"/>
                <w:sz w:val="22"/>
                <w:szCs w:val="22"/>
              </w:rPr>
            </w:pPr>
          </w:p>
        </w:tc>
      </w:tr>
      <w:tr w:rsidR="004C3F95" w:rsidRPr="00C05CFC" w14:paraId="1B67E438" w14:textId="77777777" w:rsidTr="00A05687">
        <w:trPr>
          <w:trHeight w:val="916"/>
        </w:trPr>
        <w:tc>
          <w:tcPr>
            <w:tcW w:w="1566" w:type="dxa"/>
            <w:vMerge/>
            <w:noWrap/>
            <w:hideMark/>
          </w:tcPr>
          <w:p w14:paraId="3A15F037" w14:textId="77777777" w:rsidR="004C3F95" w:rsidRPr="00C05CFC" w:rsidRDefault="004C3F95" w:rsidP="00A05687">
            <w:pPr>
              <w:rPr>
                <w:rFonts w:cstheme="minorHAnsi"/>
                <w:sz w:val="22"/>
                <w:szCs w:val="22"/>
              </w:rPr>
            </w:pPr>
          </w:p>
        </w:tc>
        <w:tc>
          <w:tcPr>
            <w:tcW w:w="1448" w:type="dxa"/>
            <w:vMerge/>
            <w:noWrap/>
            <w:hideMark/>
          </w:tcPr>
          <w:p w14:paraId="76AD30F7" w14:textId="77777777" w:rsidR="004C3F95" w:rsidRPr="00C05CFC" w:rsidRDefault="004C3F95" w:rsidP="00A05687">
            <w:pPr>
              <w:rPr>
                <w:rFonts w:cstheme="minorHAnsi"/>
                <w:sz w:val="22"/>
                <w:szCs w:val="22"/>
              </w:rPr>
            </w:pPr>
          </w:p>
        </w:tc>
        <w:tc>
          <w:tcPr>
            <w:tcW w:w="1563" w:type="dxa"/>
            <w:vMerge/>
            <w:noWrap/>
            <w:hideMark/>
          </w:tcPr>
          <w:p w14:paraId="6D3C5C67" w14:textId="77777777" w:rsidR="004C3F95" w:rsidRPr="00C05CFC" w:rsidRDefault="004C3F95" w:rsidP="00A05687">
            <w:pPr>
              <w:rPr>
                <w:rFonts w:cstheme="minorHAnsi"/>
                <w:sz w:val="22"/>
                <w:szCs w:val="22"/>
              </w:rPr>
            </w:pPr>
          </w:p>
        </w:tc>
        <w:tc>
          <w:tcPr>
            <w:tcW w:w="3676" w:type="dxa"/>
            <w:noWrap/>
            <w:hideMark/>
          </w:tcPr>
          <w:p w14:paraId="3FB1D22E" w14:textId="77777777" w:rsidR="004C3F95" w:rsidRPr="00C05CFC" w:rsidRDefault="004C3F95" w:rsidP="00A05687">
            <w:pPr>
              <w:rPr>
                <w:rFonts w:cstheme="minorHAnsi"/>
                <w:sz w:val="22"/>
                <w:szCs w:val="22"/>
              </w:rPr>
            </w:pPr>
            <w:r w:rsidRPr="00C05CFC">
              <w:rPr>
                <w:rFonts w:cstheme="minorHAnsi"/>
                <w:sz w:val="22"/>
                <w:szCs w:val="22"/>
              </w:rPr>
              <w:t>BF Medium (at 4 weeks)</w:t>
            </w:r>
          </w:p>
        </w:tc>
        <w:tc>
          <w:tcPr>
            <w:tcW w:w="1440" w:type="dxa"/>
            <w:noWrap/>
            <w:hideMark/>
          </w:tcPr>
          <w:p w14:paraId="23D904CE" w14:textId="77777777" w:rsidR="004C3F95" w:rsidRPr="00C05CFC" w:rsidRDefault="004C3F95" w:rsidP="00A05687">
            <w:pPr>
              <w:rPr>
                <w:rFonts w:cstheme="minorHAnsi"/>
                <w:sz w:val="22"/>
                <w:szCs w:val="22"/>
              </w:rPr>
            </w:pPr>
            <w:r w:rsidRPr="00C05CFC">
              <w:rPr>
                <w:rFonts w:cstheme="minorHAnsi"/>
                <w:sz w:val="22"/>
                <w:szCs w:val="22"/>
              </w:rPr>
              <w:t> </w:t>
            </w:r>
          </w:p>
        </w:tc>
        <w:tc>
          <w:tcPr>
            <w:tcW w:w="1247" w:type="dxa"/>
            <w:noWrap/>
            <w:hideMark/>
          </w:tcPr>
          <w:p w14:paraId="579A215C" w14:textId="77777777" w:rsidR="004C3F95" w:rsidRPr="00C05CFC" w:rsidRDefault="004C3F95" w:rsidP="00A05687">
            <w:pPr>
              <w:rPr>
                <w:rFonts w:cstheme="minorHAnsi"/>
                <w:sz w:val="22"/>
                <w:szCs w:val="22"/>
              </w:rPr>
            </w:pPr>
            <w:r w:rsidRPr="00C05CFC">
              <w:rPr>
                <w:rFonts w:cstheme="minorHAnsi"/>
                <w:sz w:val="22"/>
                <w:szCs w:val="22"/>
              </w:rPr>
              <w:t>75 (67.4-82.6) †</w:t>
            </w:r>
          </w:p>
        </w:tc>
        <w:tc>
          <w:tcPr>
            <w:tcW w:w="3010" w:type="dxa"/>
            <w:vMerge/>
            <w:noWrap/>
          </w:tcPr>
          <w:p w14:paraId="4EFEAE0C" w14:textId="77777777" w:rsidR="004C3F95" w:rsidRPr="00C05CFC" w:rsidRDefault="004C3F95" w:rsidP="00A05687">
            <w:pPr>
              <w:rPr>
                <w:rFonts w:cstheme="minorHAnsi"/>
                <w:sz w:val="22"/>
                <w:szCs w:val="22"/>
              </w:rPr>
            </w:pPr>
          </w:p>
        </w:tc>
      </w:tr>
      <w:tr w:rsidR="004C3F95" w:rsidRPr="00C05CFC" w14:paraId="23FCBEC2" w14:textId="77777777" w:rsidTr="00A05687">
        <w:trPr>
          <w:trHeight w:val="320"/>
        </w:trPr>
        <w:tc>
          <w:tcPr>
            <w:tcW w:w="1566" w:type="dxa"/>
            <w:vMerge/>
            <w:noWrap/>
            <w:hideMark/>
          </w:tcPr>
          <w:p w14:paraId="7BAAF45C" w14:textId="77777777" w:rsidR="004C3F95" w:rsidRPr="00C05CFC" w:rsidRDefault="004C3F95" w:rsidP="00A05687">
            <w:pPr>
              <w:rPr>
                <w:rFonts w:cstheme="minorHAnsi"/>
                <w:sz w:val="22"/>
                <w:szCs w:val="22"/>
              </w:rPr>
            </w:pPr>
          </w:p>
        </w:tc>
        <w:tc>
          <w:tcPr>
            <w:tcW w:w="1448" w:type="dxa"/>
            <w:vMerge/>
            <w:noWrap/>
            <w:hideMark/>
          </w:tcPr>
          <w:p w14:paraId="686D5A37" w14:textId="77777777" w:rsidR="004C3F95" w:rsidRPr="00C05CFC" w:rsidRDefault="004C3F95" w:rsidP="00A05687">
            <w:pPr>
              <w:rPr>
                <w:rFonts w:cstheme="minorHAnsi"/>
                <w:sz w:val="22"/>
                <w:szCs w:val="22"/>
              </w:rPr>
            </w:pPr>
          </w:p>
        </w:tc>
        <w:tc>
          <w:tcPr>
            <w:tcW w:w="1563" w:type="dxa"/>
            <w:vMerge/>
            <w:noWrap/>
            <w:hideMark/>
          </w:tcPr>
          <w:p w14:paraId="462AE64B" w14:textId="77777777" w:rsidR="004C3F95" w:rsidRPr="00C05CFC" w:rsidRDefault="004C3F95" w:rsidP="00A05687">
            <w:pPr>
              <w:rPr>
                <w:rFonts w:cstheme="minorHAnsi"/>
                <w:sz w:val="22"/>
                <w:szCs w:val="22"/>
              </w:rPr>
            </w:pPr>
          </w:p>
        </w:tc>
        <w:tc>
          <w:tcPr>
            <w:tcW w:w="3676" w:type="dxa"/>
            <w:noWrap/>
            <w:hideMark/>
          </w:tcPr>
          <w:p w14:paraId="76D19DD0" w14:textId="77777777" w:rsidR="004C3F95" w:rsidRPr="00C05CFC" w:rsidRDefault="004C3F95" w:rsidP="00A05687">
            <w:pPr>
              <w:rPr>
                <w:rFonts w:cstheme="minorHAnsi"/>
                <w:sz w:val="22"/>
                <w:szCs w:val="22"/>
              </w:rPr>
            </w:pPr>
            <w:r w:rsidRPr="00C05CFC">
              <w:rPr>
                <w:rFonts w:cstheme="minorHAnsi"/>
                <w:sz w:val="22"/>
                <w:szCs w:val="22"/>
              </w:rPr>
              <w:t>FITF Slow (at 4 weeks)</w:t>
            </w:r>
          </w:p>
        </w:tc>
        <w:tc>
          <w:tcPr>
            <w:tcW w:w="1440" w:type="dxa"/>
            <w:noWrap/>
            <w:hideMark/>
          </w:tcPr>
          <w:p w14:paraId="62A03B35" w14:textId="77777777" w:rsidR="004C3F95" w:rsidRPr="00C05CFC" w:rsidRDefault="004C3F95" w:rsidP="00A05687">
            <w:pPr>
              <w:rPr>
                <w:rFonts w:cstheme="minorHAnsi"/>
                <w:sz w:val="22"/>
                <w:szCs w:val="22"/>
              </w:rPr>
            </w:pPr>
            <w:r w:rsidRPr="00C05CFC">
              <w:rPr>
                <w:rFonts w:cstheme="minorHAnsi"/>
                <w:sz w:val="22"/>
                <w:szCs w:val="22"/>
              </w:rPr>
              <w:t> </w:t>
            </w:r>
          </w:p>
        </w:tc>
        <w:tc>
          <w:tcPr>
            <w:tcW w:w="1247" w:type="dxa"/>
            <w:noWrap/>
            <w:hideMark/>
          </w:tcPr>
          <w:p w14:paraId="380C49D4" w14:textId="77777777" w:rsidR="004C3F95" w:rsidRPr="00C05CFC" w:rsidRDefault="004C3F95" w:rsidP="00A05687">
            <w:pPr>
              <w:rPr>
                <w:rFonts w:cstheme="minorHAnsi"/>
                <w:sz w:val="22"/>
                <w:szCs w:val="22"/>
              </w:rPr>
            </w:pPr>
            <w:r w:rsidRPr="00C05CFC">
              <w:rPr>
                <w:rFonts w:cstheme="minorHAnsi"/>
                <w:sz w:val="22"/>
                <w:szCs w:val="22"/>
              </w:rPr>
              <w:t>55.1 (36.3-73) †</w:t>
            </w:r>
          </w:p>
        </w:tc>
        <w:tc>
          <w:tcPr>
            <w:tcW w:w="3010" w:type="dxa"/>
            <w:vMerge/>
            <w:noWrap/>
          </w:tcPr>
          <w:p w14:paraId="4A79213B" w14:textId="77777777" w:rsidR="004C3F95" w:rsidRPr="00C05CFC" w:rsidRDefault="004C3F95" w:rsidP="00A05687">
            <w:pPr>
              <w:rPr>
                <w:rFonts w:cstheme="minorHAnsi"/>
                <w:sz w:val="22"/>
                <w:szCs w:val="22"/>
              </w:rPr>
            </w:pPr>
          </w:p>
        </w:tc>
      </w:tr>
    </w:tbl>
    <w:p w14:paraId="6EB4B019" w14:textId="77777777" w:rsidR="004C3F95" w:rsidRDefault="004C3F95" w:rsidP="00D81E0D">
      <w:pPr>
        <w:rPr>
          <w:b/>
          <w:bCs/>
        </w:rPr>
      </w:pPr>
    </w:p>
    <w:p w14:paraId="44612F30" w14:textId="77777777" w:rsidR="0091742F" w:rsidRDefault="0091742F" w:rsidP="00D81E0D"/>
    <w:p w14:paraId="2A4C0DF0" w14:textId="2B6B09BC" w:rsidR="004E6EB9" w:rsidRPr="004629A6" w:rsidRDefault="004E6EB9" w:rsidP="00D81E0D">
      <w:r>
        <w:t xml:space="preserve">Table 3-4 </w:t>
      </w:r>
      <w:r w:rsidRPr="004201C4">
        <w:t xml:space="preserve">Outcome measures </w:t>
      </w:r>
      <w:r>
        <w:t>b</w:t>
      </w:r>
      <w:r w:rsidRPr="004201C4">
        <w:t>iomechanical</w:t>
      </w:r>
      <w:r>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4E6EB9" w:rsidRPr="00C05CFC" w14:paraId="4221C7A0" w14:textId="77777777" w:rsidTr="00252563">
        <w:trPr>
          <w:trHeight w:val="936"/>
        </w:trPr>
        <w:tc>
          <w:tcPr>
            <w:tcW w:w="1566" w:type="dxa"/>
            <w:tcBorders>
              <w:top w:val="single" w:sz="12" w:space="0" w:color="auto"/>
              <w:bottom w:val="single" w:sz="12" w:space="0" w:color="auto"/>
            </w:tcBorders>
            <w:hideMark/>
          </w:tcPr>
          <w:p w14:paraId="78B7B695" w14:textId="77777777" w:rsidR="004E6EB9" w:rsidRPr="00C05CFC" w:rsidRDefault="004E6EB9" w:rsidP="00252563">
            <w:pPr>
              <w:rPr>
                <w:rFonts w:cstheme="minorHAnsi"/>
                <w:b/>
                <w:bCs/>
                <w:sz w:val="22"/>
                <w:szCs w:val="22"/>
              </w:rPr>
            </w:pPr>
            <w:r w:rsidRPr="00C05CFC">
              <w:rPr>
                <w:rFonts w:cstheme="minorHAnsi"/>
                <w:b/>
                <w:bCs/>
                <w:sz w:val="22"/>
                <w:szCs w:val="22"/>
              </w:rPr>
              <w:t xml:space="preserve">Outcome </w:t>
            </w:r>
          </w:p>
          <w:p w14:paraId="3AE45EB3" w14:textId="77777777" w:rsidR="004E6EB9" w:rsidRPr="00C05CFC" w:rsidRDefault="004E6EB9" w:rsidP="00252563">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6611DA82" w14:textId="77777777" w:rsidR="004E6EB9" w:rsidRPr="00C05CFC" w:rsidRDefault="004E6EB9" w:rsidP="00252563">
            <w:pPr>
              <w:rPr>
                <w:rFonts w:cstheme="minorHAnsi"/>
                <w:b/>
                <w:bCs/>
                <w:sz w:val="22"/>
                <w:szCs w:val="22"/>
              </w:rPr>
            </w:pPr>
            <w:r w:rsidRPr="00C05CFC">
              <w:rPr>
                <w:rFonts w:cstheme="minorHAnsi"/>
                <w:b/>
                <w:bCs/>
                <w:sz w:val="22"/>
                <w:szCs w:val="22"/>
              </w:rPr>
              <w:t>Study</w:t>
            </w:r>
          </w:p>
          <w:p w14:paraId="55F89321" w14:textId="77777777" w:rsidR="004E6EB9" w:rsidRPr="00C05CFC" w:rsidRDefault="004E6EB9" w:rsidP="00252563">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3C313407" w14:textId="77777777" w:rsidR="004E6EB9" w:rsidRPr="00C05CFC" w:rsidRDefault="004E6EB9" w:rsidP="00252563">
            <w:pPr>
              <w:rPr>
                <w:rFonts w:cstheme="minorHAnsi"/>
                <w:b/>
                <w:bCs/>
                <w:sz w:val="22"/>
                <w:szCs w:val="22"/>
              </w:rPr>
            </w:pPr>
            <w:r w:rsidRPr="00C05CFC">
              <w:rPr>
                <w:rFonts w:cstheme="minorHAnsi"/>
                <w:b/>
                <w:bCs/>
                <w:sz w:val="22"/>
                <w:szCs w:val="22"/>
              </w:rPr>
              <w:t>Condition</w:t>
            </w:r>
          </w:p>
          <w:p w14:paraId="46A5BE9E" w14:textId="77777777" w:rsidR="004E6EB9" w:rsidRPr="00C05CFC" w:rsidRDefault="004E6EB9" w:rsidP="00252563">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5F8E9793" w14:textId="77777777" w:rsidR="004E6EB9" w:rsidRPr="00C05CFC" w:rsidRDefault="004E6EB9" w:rsidP="00252563">
            <w:pPr>
              <w:rPr>
                <w:rFonts w:cstheme="minorHAnsi"/>
                <w:b/>
                <w:bCs/>
                <w:sz w:val="22"/>
                <w:szCs w:val="22"/>
              </w:rPr>
            </w:pPr>
            <w:r w:rsidRPr="00C05CFC">
              <w:rPr>
                <w:rFonts w:cstheme="minorHAnsi"/>
                <w:b/>
                <w:bCs/>
                <w:sz w:val="22"/>
                <w:szCs w:val="22"/>
              </w:rPr>
              <w:t xml:space="preserve">Group </w:t>
            </w:r>
          </w:p>
          <w:p w14:paraId="7C59DCFB" w14:textId="77777777" w:rsidR="004E6EB9" w:rsidRPr="00C05CFC" w:rsidRDefault="004E6EB9" w:rsidP="00252563">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1E7F8FAF" w14:textId="77777777" w:rsidR="004E6EB9" w:rsidRPr="00C05CFC" w:rsidRDefault="004E6EB9" w:rsidP="00252563">
            <w:pPr>
              <w:rPr>
                <w:rFonts w:cstheme="minorHAnsi"/>
                <w:b/>
                <w:bCs/>
                <w:sz w:val="22"/>
                <w:szCs w:val="22"/>
              </w:rPr>
            </w:pPr>
            <w:r w:rsidRPr="00C05CFC">
              <w:rPr>
                <w:rFonts w:cstheme="minorHAnsi"/>
                <w:b/>
                <w:bCs/>
                <w:sz w:val="22"/>
                <w:szCs w:val="22"/>
              </w:rPr>
              <w:t>Baseline</w:t>
            </w:r>
          </w:p>
          <w:p w14:paraId="1EB7E1DA" w14:textId="77777777" w:rsidR="004E6EB9" w:rsidRPr="00C05CFC" w:rsidRDefault="004E6EB9" w:rsidP="00252563">
            <w:pPr>
              <w:rPr>
                <w:rFonts w:cstheme="minorHAnsi"/>
                <w:b/>
                <w:bCs/>
                <w:sz w:val="22"/>
                <w:szCs w:val="22"/>
              </w:rPr>
            </w:pPr>
            <w:r w:rsidRPr="00C05CFC">
              <w:rPr>
                <w:rFonts w:cstheme="minorHAnsi"/>
                <w:b/>
                <w:bCs/>
                <w:sz w:val="22"/>
                <w:szCs w:val="22"/>
              </w:rPr>
              <w:t xml:space="preserve"> Mean </w:t>
            </w:r>
          </w:p>
          <w:p w14:paraId="0F60214B" w14:textId="77777777" w:rsidR="004E6EB9" w:rsidRPr="00C05CFC" w:rsidRDefault="004E6EB9" w:rsidP="00252563">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75E9FD74" w14:textId="77777777" w:rsidR="004E6EB9" w:rsidRPr="00C05CFC" w:rsidRDefault="004E6EB9" w:rsidP="00252563">
            <w:pPr>
              <w:rPr>
                <w:rFonts w:cstheme="minorHAnsi"/>
                <w:b/>
                <w:bCs/>
                <w:sz w:val="22"/>
                <w:szCs w:val="22"/>
              </w:rPr>
            </w:pPr>
            <w:r w:rsidRPr="00C05CFC">
              <w:rPr>
                <w:rFonts w:cstheme="minorHAnsi"/>
                <w:b/>
                <w:bCs/>
                <w:sz w:val="22"/>
                <w:szCs w:val="22"/>
              </w:rPr>
              <w:t>Final</w:t>
            </w:r>
          </w:p>
          <w:p w14:paraId="2CAD48B9" w14:textId="77777777" w:rsidR="004E6EB9" w:rsidRPr="00C05CFC" w:rsidRDefault="004E6EB9" w:rsidP="00252563">
            <w:pPr>
              <w:rPr>
                <w:rFonts w:cstheme="minorHAnsi"/>
                <w:b/>
                <w:bCs/>
                <w:sz w:val="22"/>
                <w:szCs w:val="22"/>
              </w:rPr>
            </w:pPr>
            <w:r w:rsidRPr="00C05CFC">
              <w:rPr>
                <w:rFonts w:cstheme="minorHAnsi"/>
                <w:b/>
                <w:bCs/>
                <w:sz w:val="22"/>
                <w:szCs w:val="22"/>
              </w:rPr>
              <w:t xml:space="preserve">Mean </w:t>
            </w:r>
          </w:p>
          <w:p w14:paraId="0ECBA52C" w14:textId="77777777" w:rsidR="004E6EB9" w:rsidRPr="00C05CFC" w:rsidRDefault="004E6EB9" w:rsidP="00252563">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358C32CC" w14:textId="77777777" w:rsidR="004E6EB9" w:rsidRPr="00C05CFC" w:rsidRDefault="004E6EB9" w:rsidP="00252563">
            <w:pPr>
              <w:rPr>
                <w:rFonts w:cstheme="minorHAnsi"/>
                <w:b/>
                <w:bCs/>
                <w:sz w:val="22"/>
                <w:szCs w:val="22"/>
              </w:rPr>
            </w:pPr>
            <w:r w:rsidRPr="00C05CFC">
              <w:rPr>
                <w:rFonts w:cstheme="minorHAnsi"/>
                <w:b/>
                <w:bCs/>
                <w:sz w:val="22"/>
                <w:szCs w:val="22"/>
              </w:rPr>
              <w:t>Statistical Result</w:t>
            </w:r>
          </w:p>
          <w:p w14:paraId="5E857D38" w14:textId="77777777" w:rsidR="004E6EB9" w:rsidRPr="00C05CFC" w:rsidRDefault="004E6EB9" w:rsidP="00252563">
            <w:pPr>
              <w:rPr>
                <w:rFonts w:cstheme="minorHAnsi"/>
                <w:b/>
                <w:bCs/>
                <w:sz w:val="22"/>
                <w:szCs w:val="22"/>
              </w:rPr>
            </w:pPr>
            <w:r w:rsidRPr="00C05CFC">
              <w:rPr>
                <w:rFonts w:cstheme="minorHAnsi"/>
                <w:b/>
                <w:bCs/>
                <w:sz w:val="22"/>
                <w:szCs w:val="22"/>
              </w:rPr>
              <w:t>(Significant values given in bold)</w:t>
            </w:r>
          </w:p>
        </w:tc>
      </w:tr>
      <w:tr w:rsidR="004E6EB9" w:rsidRPr="00C05CFC" w14:paraId="7F42DF50" w14:textId="77777777" w:rsidTr="00252563">
        <w:trPr>
          <w:trHeight w:val="422"/>
        </w:trPr>
        <w:tc>
          <w:tcPr>
            <w:tcW w:w="13950" w:type="dxa"/>
            <w:gridSpan w:val="7"/>
            <w:tcBorders>
              <w:top w:val="single" w:sz="12" w:space="0" w:color="auto"/>
              <w:bottom w:val="double" w:sz="4" w:space="0" w:color="auto"/>
            </w:tcBorders>
            <w:shd w:val="clear" w:color="auto" w:fill="auto"/>
            <w:hideMark/>
          </w:tcPr>
          <w:p w14:paraId="24F42FC0" w14:textId="77777777" w:rsidR="004E6EB9" w:rsidRPr="00C05CFC" w:rsidRDefault="004E6EB9" w:rsidP="00252563">
            <w:pPr>
              <w:jc w:val="center"/>
              <w:rPr>
                <w:rFonts w:cstheme="minorHAnsi"/>
                <w:b/>
                <w:bCs/>
                <w:sz w:val="22"/>
                <w:szCs w:val="22"/>
              </w:rPr>
            </w:pPr>
            <w:r w:rsidRPr="00C05CFC">
              <w:rPr>
                <w:rFonts w:cstheme="minorHAnsi"/>
                <w:b/>
                <w:bCs/>
                <w:sz w:val="22"/>
                <w:szCs w:val="22"/>
              </w:rPr>
              <w:t>Functional Instability Therapeutic Footwear</w:t>
            </w:r>
          </w:p>
          <w:p w14:paraId="46D89E6F" w14:textId="77777777" w:rsidR="004E6EB9" w:rsidRPr="00C05CFC" w:rsidRDefault="004E6EB9" w:rsidP="00252563">
            <w:pPr>
              <w:jc w:val="center"/>
              <w:rPr>
                <w:rFonts w:cstheme="minorHAnsi"/>
                <w:b/>
                <w:bCs/>
                <w:sz w:val="22"/>
                <w:szCs w:val="22"/>
              </w:rPr>
            </w:pPr>
          </w:p>
        </w:tc>
      </w:tr>
      <w:tr w:rsidR="004E6EB9" w:rsidRPr="00C05CFC" w14:paraId="53336A01" w14:textId="77777777" w:rsidTr="00252563">
        <w:trPr>
          <w:trHeight w:val="340"/>
        </w:trPr>
        <w:tc>
          <w:tcPr>
            <w:tcW w:w="13950" w:type="dxa"/>
            <w:gridSpan w:val="7"/>
            <w:tcBorders>
              <w:top w:val="double" w:sz="4" w:space="0" w:color="auto"/>
              <w:bottom w:val="double" w:sz="4" w:space="0" w:color="auto"/>
            </w:tcBorders>
            <w:noWrap/>
            <w:hideMark/>
          </w:tcPr>
          <w:p w14:paraId="437DFBD8" w14:textId="77777777" w:rsidR="004E6EB9" w:rsidRPr="00C05CFC" w:rsidRDefault="004E6EB9" w:rsidP="00252563">
            <w:pPr>
              <w:rPr>
                <w:rFonts w:cstheme="minorHAnsi"/>
                <w:b/>
                <w:bCs/>
                <w:sz w:val="22"/>
                <w:szCs w:val="22"/>
              </w:rPr>
            </w:pPr>
            <w:r w:rsidRPr="00C05CFC">
              <w:rPr>
                <w:rFonts w:cstheme="minorHAnsi"/>
                <w:b/>
                <w:bCs/>
                <w:sz w:val="22"/>
                <w:szCs w:val="22"/>
              </w:rPr>
              <w:t>Balance (Dynamic)</w:t>
            </w:r>
            <w:r w:rsidRPr="00C05CFC">
              <w:rPr>
                <w:rFonts w:cstheme="minorHAnsi"/>
                <w:sz w:val="22"/>
                <w:szCs w:val="22"/>
              </w:rPr>
              <w:t> </w:t>
            </w:r>
          </w:p>
        </w:tc>
      </w:tr>
      <w:tr w:rsidR="004E6EB9" w:rsidRPr="00C05CFC" w14:paraId="728057C6" w14:textId="77777777" w:rsidTr="00252563">
        <w:trPr>
          <w:trHeight w:val="682"/>
        </w:trPr>
        <w:tc>
          <w:tcPr>
            <w:tcW w:w="1566" w:type="dxa"/>
            <w:vMerge w:val="restart"/>
            <w:tcBorders>
              <w:top w:val="double" w:sz="4" w:space="0" w:color="auto"/>
            </w:tcBorders>
            <w:noWrap/>
            <w:hideMark/>
          </w:tcPr>
          <w:p w14:paraId="76768EB6" w14:textId="77777777" w:rsidR="004E6EB9" w:rsidRPr="00C05CFC" w:rsidRDefault="004E6EB9" w:rsidP="00252563">
            <w:pPr>
              <w:rPr>
                <w:rFonts w:cstheme="minorHAnsi"/>
                <w:b/>
                <w:bCs/>
                <w:sz w:val="22"/>
                <w:szCs w:val="22"/>
              </w:rPr>
            </w:pPr>
            <w:r w:rsidRPr="00C05CFC">
              <w:rPr>
                <w:rFonts w:cstheme="minorHAnsi"/>
                <w:b/>
                <w:bCs/>
                <w:sz w:val="22"/>
                <w:szCs w:val="22"/>
              </w:rPr>
              <w:t>Mediolateral control (CoP)</w:t>
            </w:r>
          </w:p>
          <w:p w14:paraId="3D4DE0F7" w14:textId="77777777" w:rsidR="004E6EB9" w:rsidRPr="00C05CFC" w:rsidRDefault="004E6EB9" w:rsidP="00252563">
            <w:pPr>
              <w:rPr>
                <w:rFonts w:cstheme="minorHAnsi"/>
                <w:b/>
                <w:bCs/>
                <w:sz w:val="22"/>
                <w:szCs w:val="22"/>
              </w:rPr>
            </w:pPr>
          </w:p>
        </w:tc>
        <w:tc>
          <w:tcPr>
            <w:tcW w:w="1448" w:type="dxa"/>
            <w:vMerge w:val="restart"/>
            <w:hideMark/>
          </w:tcPr>
          <w:p w14:paraId="6FBC3F84" w14:textId="77777777" w:rsidR="004E6EB9" w:rsidRPr="00C05CFC" w:rsidRDefault="004E6EB9" w:rsidP="00252563">
            <w:pPr>
              <w:rPr>
                <w:rFonts w:cstheme="minorHAnsi"/>
                <w:b/>
                <w:bCs/>
                <w:sz w:val="22"/>
                <w:szCs w:val="22"/>
              </w:rPr>
            </w:pPr>
            <w:r w:rsidRPr="00C05CFC">
              <w:rPr>
                <w:rFonts w:cstheme="minorHAnsi"/>
                <w:b/>
                <w:bCs/>
                <w:sz w:val="22"/>
                <w:szCs w:val="22"/>
              </w:rPr>
              <w:t xml:space="preserve">Ramstrand et al. (2008) </w:t>
            </w:r>
            <w:r w:rsidRPr="00C05CFC">
              <w:rPr>
                <w:rFonts w:cstheme="minorHAnsi"/>
                <w:sz w:val="22"/>
                <w:szCs w:val="22"/>
              </w:rPr>
              <w:t>*</w:t>
            </w:r>
          </w:p>
          <w:p w14:paraId="23DD985A" w14:textId="77777777" w:rsidR="004E6EB9" w:rsidRPr="00C05CFC" w:rsidRDefault="004E6EB9" w:rsidP="00252563">
            <w:pPr>
              <w:rPr>
                <w:rFonts w:cstheme="minorHAnsi"/>
                <w:sz w:val="22"/>
                <w:szCs w:val="22"/>
              </w:rPr>
            </w:pPr>
          </w:p>
        </w:tc>
        <w:tc>
          <w:tcPr>
            <w:tcW w:w="1563" w:type="dxa"/>
            <w:vMerge w:val="restart"/>
            <w:tcBorders>
              <w:top w:val="double" w:sz="4" w:space="0" w:color="auto"/>
            </w:tcBorders>
            <w:hideMark/>
          </w:tcPr>
          <w:p w14:paraId="072A6FAB" w14:textId="77777777" w:rsidR="004E6EB9" w:rsidRPr="00C05CFC" w:rsidRDefault="004E6EB9" w:rsidP="00252563">
            <w:pPr>
              <w:rPr>
                <w:rFonts w:cstheme="minorHAnsi"/>
                <w:sz w:val="22"/>
                <w:szCs w:val="22"/>
              </w:rPr>
            </w:pPr>
            <w:r w:rsidRPr="00C05CFC">
              <w:rPr>
                <w:rFonts w:cstheme="minorHAnsi"/>
                <w:sz w:val="22"/>
                <w:szCs w:val="22"/>
              </w:rPr>
              <w:t>Cerebral Palsy + mixed developmental disability</w:t>
            </w:r>
          </w:p>
        </w:tc>
        <w:tc>
          <w:tcPr>
            <w:tcW w:w="3676" w:type="dxa"/>
            <w:tcBorders>
              <w:top w:val="double" w:sz="4" w:space="0" w:color="auto"/>
            </w:tcBorders>
            <w:noWrap/>
            <w:hideMark/>
          </w:tcPr>
          <w:p w14:paraId="020AA4BA" w14:textId="77777777" w:rsidR="004E6EB9" w:rsidRPr="00C05CFC" w:rsidRDefault="004E6EB9" w:rsidP="00252563">
            <w:pPr>
              <w:rPr>
                <w:rFonts w:cstheme="minorHAnsi"/>
                <w:sz w:val="22"/>
                <w:szCs w:val="22"/>
              </w:rPr>
            </w:pPr>
            <w:r w:rsidRPr="00C05CFC">
              <w:rPr>
                <w:rFonts w:cstheme="minorHAnsi"/>
                <w:sz w:val="22"/>
                <w:szCs w:val="22"/>
              </w:rPr>
              <w:t>FITF Medium (at 4 weeks)</w:t>
            </w:r>
          </w:p>
        </w:tc>
        <w:tc>
          <w:tcPr>
            <w:tcW w:w="1440" w:type="dxa"/>
            <w:tcBorders>
              <w:top w:val="double" w:sz="4" w:space="0" w:color="auto"/>
            </w:tcBorders>
            <w:noWrap/>
            <w:hideMark/>
          </w:tcPr>
          <w:p w14:paraId="6D5E307C" w14:textId="77777777" w:rsidR="004E6EB9" w:rsidRPr="00C05CFC" w:rsidRDefault="004E6EB9" w:rsidP="00252563">
            <w:pPr>
              <w:rPr>
                <w:rFonts w:cstheme="minorHAnsi"/>
                <w:sz w:val="22"/>
                <w:szCs w:val="22"/>
              </w:rPr>
            </w:pPr>
            <w:r w:rsidRPr="00C05CFC">
              <w:rPr>
                <w:rFonts w:cstheme="minorHAnsi"/>
                <w:sz w:val="22"/>
                <w:szCs w:val="22"/>
              </w:rPr>
              <w:t> </w:t>
            </w:r>
          </w:p>
        </w:tc>
        <w:tc>
          <w:tcPr>
            <w:tcW w:w="1247" w:type="dxa"/>
            <w:tcBorders>
              <w:top w:val="double" w:sz="4" w:space="0" w:color="auto"/>
            </w:tcBorders>
            <w:noWrap/>
            <w:hideMark/>
          </w:tcPr>
          <w:p w14:paraId="5176F8BD" w14:textId="77777777" w:rsidR="004E6EB9" w:rsidRPr="00C05CFC" w:rsidRDefault="004E6EB9" w:rsidP="00252563">
            <w:pPr>
              <w:rPr>
                <w:rFonts w:cstheme="minorHAnsi"/>
                <w:sz w:val="22"/>
                <w:szCs w:val="22"/>
              </w:rPr>
            </w:pPr>
            <w:r w:rsidRPr="00C05CFC">
              <w:rPr>
                <w:rFonts w:cstheme="minorHAnsi"/>
                <w:sz w:val="22"/>
                <w:szCs w:val="22"/>
              </w:rPr>
              <w:t>67 (54.3-79.2) †</w:t>
            </w:r>
          </w:p>
        </w:tc>
        <w:tc>
          <w:tcPr>
            <w:tcW w:w="3010" w:type="dxa"/>
            <w:tcBorders>
              <w:top w:val="double" w:sz="4" w:space="0" w:color="auto"/>
            </w:tcBorders>
          </w:tcPr>
          <w:p w14:paraId="5C314699" w14:textId="77777777" w:rsidR="004E6EB9" w:rsidRPr="00C05CFC" w:rsidRDefault="004E6EB9" w:rsidP="00252563">
            <w:pPr>
              <w:rPr>
                <w:rFonts w:cstheme="minorHAnsi"/>
                <w:sz w:val="22"/>
                <w:szCs w:val="22"/>
              </w:rPr>
            </w:pPr>
            <w:r w:rsidRPr="00C05CFC">
              <w:rPr>
                <w:rFonts w:cstheme="minorHAnsi"/>
                <w:sz w:val="22"/>
                <w:szCs w:val="22"/>
              </w:rPr>
              <w:t>Friedman ANOVA:</w:t>
            </w:r>
          </w:p>
          <w:p w14:paraId="696E308C" w14:textId="77777777" w:rsidR="004E6EB9" w:rsidRPr="00C05CFC" w:rsidRDefault="004E6EB9" w:rsidP="00252563">
            <w:pPr>
              <w:rPr>
                <w:rFonts w:cstheme="minorHAnsi"/>
                <w:sz w:val="22"/>
                <w:szCs w:val="22"/>
              </w:rPr>
            </w:pPr>
            <w:r w:rsidRPr="00C05CFC">
              <w:rPr>
                <w:rFonts w:cstheme="minorHAnsi"/>
                <w:sz w:val="22"/>
                <w:szCs w:val="22"/>
              </w:rPr>
              <w:t xml:space="preserve">BF Slow </w:t>
            </w:r>
            <w:r w:rsidRPr="00C05CFC">
              <w:rPr>
                <w:rFonts w:cstheme="minorHAnsi"/>
                <w:b/>
                <w:bCs/>
                <w:sz w:val="22"/>
                <w:szCs w:val="22"/>
              </w:rPr>
              <w:t xml:space="preserve">p&lt;0.05 </w:t>
            </w:r>
            <w:r w:rsidRPr="00C05CFC">
              <w:rPr>
                <w:rFonts w:cstheme="minorHAnsi"/>
                <w:sz w:val="22"/>
                <w:szCs w:val="22"/>
              </w:rPr>
              <w:t> </w:t>
            </w:r>
          </w:p>
          <w:p w14:paraId="43496A50" w14:textId="77777777" w:rsidR="004E6EB9" w:rsidRPr="00C05CFC" w:rsidRDefault="004E6EB9" w:rsidP="00252563">
            <w:pPr>
              <w:rPr>
                <w:rFonts w:cstheme="minorHAnsi"/>
                <w:sz w:val="22"/>
                <w:szCs w:val="22"/>
              </w:rPr>
            </w:pPr>
          </w:p>
        </w:tc>
      </w:tr>
      <w:tr w:rsidR="004E6EB9" w:rsidRPr="00C05CFC" w14:paraId="295F93B2" w14:textId="77777777" w:rsidTr="00252563">
        <w:trPr>
          <w:trHeight w:val="845"/>
        </w:trPr>
        <w:tc>
          <w:tcPr>
            <w:tcW w:w="1566" w:type="dxa"/>
            <w:vMerge/>
            <w:tcBorders>
              <w:bottom w:val="single" w:sz="4" w:space="0" w:color="auto"/>
            </w:tcBorders>
            <w:noWrap/>
            <w:hideMark/>
          </w:tcPr>
          <w:p w14:paraId="40B44988" w14:textId="77777777" w:rsidR="004E6EB9" w:rsidRPr="00C05CFC" w:rsidRDefault="004E6EB9" w:rsidP="00252563">
            <w:pPr>
              <w:rPr>
                <w:rFonts w:cstheme="minorHAnsi"/>
                <w:sz w:val="22"/>
                <w:szCs w:val="22"/>
              </w:rPr>
            </w:pPr>
          </w:p>
        </w:tc>
        <w:tc>
          <w:tcPr>
            <w:tcW w:w="1448" w:type="dxa"/>
            <w:vMerge/>
            <w:tcBorders>
              <w:bottom w:val="single" w:sz="4" w:space="0" w:color="auto"/>
            </w:tcBorders>
            <w:hideMark/>
          </w:tcPr>
          <w:p w14:paraId="5F75B0F5" w14:textId="77777777" w:rsidR="004E6EB9" w:rsidRPr="00C05CFC" w:rsidRDefault="004E6EB9" w:rsidP="00252563">
            <w:pPr>
              <w:rPr>
                <w:rFonts w:cstheme="minorHAnsi"/>
                <w:sz w:val="22"/>
                <w:szCs w:val="22"/>
              </w:rPr>
            </w:pPr>
          </w:p>
        </w:tc>
        <w:tc>
          <w:tcPr>
            <w:tcW w:w="1563" w:type="dxa"/>
            <w:vMerge/>
            <w:tcBorders>
              <w:bottom w:val="single" w:sz="4" w:space="0" w:color="auto"/>
            </w:tcBorders>
            <w:hideMark/>
          </w:tcPr>
          <w:p w14:paraId="41129CF1" w14:textId="77777777" w:rsidR="004E6EB9" w:rsidRPr="00C05CFC" w:rsidRDefault="004E6EB9" w:rsidP="00252563">
            <w:pPr>
              <w:rPr>
                <w:rFonts w:cstheme="minorHAnsi"/>
                <w:sz w:val="22"/>
                <w:szCs w:val="22"/>
              </w:rPr>
            </w:pPr>
          </w:p>
        </w:tc>
        <w:tc>
          <w:tcPr>
            <w:tcW w:w="3676" w:type="dxa"/>
            <w:vMerge w:val="restart"/>
            <w:tcBorders>
              <w:bottom w:val="single" w:sz="4" w:space="0" w:color="auto"/>
            </w:tcBorders>
            <w:noWrap/>
            <w:hideMark/>
          </w:tcPr>
          <w:p w14:paraId="021B9FA6" w14:textId="77777777" w:rsidR="004E6EB9" w:rsidRPr="00C05CFC" w:rsidRDefault="004E6EB9" w:rsidP="00252563">
            <w:pPr>
              <w:rPr>
                <w:rFonts w:cstheme="minorHAnsi"/>
                <w:sz w:val="22"/>
                <w:szCs w:val="22"/>
              </w:rPr>
            </w:pPr>
            <w:r w:rsidRPr="00C05CFC">
              <w:rPr>
                <w:rFonts w:cstheme="minorHAnsi"/>
                <w:sz w:val="22"/>
                <w:szCs w:val="22"/>
              </w:rPr>
              <w:t>BF Slow (at 8 weeks)</w:t>
            </w:r>
          </w:p>
        </w:tc>
        <w:tc>
          <w:tcPr>
            <w:tcW w:w="1440" w:type="dxa"/>
            <w:vMerge w:val="restart"/>
            <w:tcBorders>
              <w:bottom w:val="single" w:sz="4" w:space="0" w:color="auto"/>
            </w:tcBorders>
            <w:noWrap/>
            <w:hideMark/>
          </w:tcPr>
          <w:p w14:paraId="78C84B77" w14:textId="77777777" w:rsidR="004E6EB9" w:rsidRPr="00C05CFC" w:rsidRDefault="004E6EB9" w:rsidP="00252563">
            <w:pPr>
              <w:rPr>
                <w:rFonts w:cstheme="minorHAnsi"/>
                <w:sz w:val="22"/>
                <w:szCs w:val="22"/>
              </w:rPr>
            </w:pPr>
            <w:r w:rsidRPr="00C05CFC">
              <w:rPr>
                <w:rFonts w:cstheme="minorHAnsi"/>
                <w:sz w:val="22"/>
                <w:szCs w:val="22"/>
              </w:rPr>
              <w:t> </w:t>
            </w:r>
          </w:p>
        </w:tc>
        <w:tc>
          <w:tcPr>
            <w:tcW w:w="1247" w:type="dxa"/>
            <w:vMerge w:val="restart"/>
            <w:tcBorders>
              <w:bottom w:val="single" w:sz="4" w:space="0" w:color="auto"/>
            </w:tcBorders>
            <w:noWrap/>
            <w:hideMark/>
          </w:tcPr>
          <w:p w14:paraId="3703FBDC" w14:textId="77777777" w:rsidR="004E6EB9" w:rsidRPr="00C05CFC" w:rsidRDefault="004E6EB9" w:rsidP="00252563">
            <w:pPr>
              <w:rPr>
                <w:rFonts w:cstheme="minorHAnsi"/>
                <w:sz w:val="22"/>
                <w:szCs w:val="22"/>
              </w:rPr>
            </w:pPr>
            <w:r w:rsidRPr="00C05CFC">
              <w:rPr>
                <w:rFonts w:cstheme="minorHAnsi"/>
                <w:sz w:val="22"/>
                <w:szCs w:val="22"/>
              </w:rPr>
              <w:t>74.89 (64.9-84.8) †</w:t>
            </w:r>
          </w:p>
        </w:tc>
        <w:tc>
          <w:tcPr>
            <w:tcW w:w="3010" w:type="dxa"/>
            <w:tcBorders>
              <w:bottom w:val="single" w:sz="4" w:space="0" w:color="auto"/>
            </w:tcBorders>
            <w:noWrap/>
          </w:tcPr>
          <w:p w14:paraId="2EE1F96B" w14:textId="77777777" w:rsidR="004E6EB9" w:rsidRPr="00C05CFC" w:rsidRDefault="004E6EB9" w:rsidP="00252563">
            <w:pPr>
              <w:rPr>
                <w:rFonts w:cstheme="minorHAnsi"/>
                <w:sz w:val="22"/>
                <w:szCs w:val="22"/>
              </w:rPr>
            </w:pPr>
            <w:r w:rsidRPr="00C05CFC">
              <w:rPr>
                <w:rFonts w:cstheme="minorHAnsi"/>
                <w:sz w:val="22"/>
                <w:szCs w:val="22"/>
              </w:rPr>
              <w:t>Post hoc</w:t>
            </w:r>
          </w:p>
          <w:p w14:paraId="2E2A5730" w14:textId="77777777" w:rsidR="004E6EB9" w:rsidRPr="00C05CFC" w:rsidRDefault="004E6EB9" w:rsidP="00252563">
            <w:pPr>
              <w:rPr>
                <w:rFonts w:cstheme="minorHAnsi"/>
                <w:b/>
                <w:bCs/>
                <w:sz w:val="22"/>
                <w:szCs w:val="22"/>
              </w:rPr>
            </w:pPr>
            <w:r w:rsidRPr="00C05CFC">
              <w:rPr>
                <w:rFonts w:cstheme="minorHAnsi"/>
                <w:sz w:val="22"/>
                <w:szCs w:val="22"/>
              </w:rPr>
              <w:t xml:space="preserve">BF Slow at week 8 vs. week 4 and baseline </w:t>
            </w:r>
            <w:r w:rsidRPr="00C05CFC">
              <w:rPr>
                <w:rFonts w:cstheme="minorHAnsi"/>
                <w:b/>
                <w:bCs/>
                <w:sz w:val="22"/>
                <w:szCs w:val="22"/>
              </w:rPr>
              <w:t xml:space="preserve">p&lt;0.05 </w:t>
            </w:r>
          </w:p>
        </w:tc>
      </w:tr>
      <w:tr w:rsidR="004E6EB9" w:rsidRPr="00C05CFC" w14:paraId="211DA996" w14:textId="77777777" w:rsidTr="00252563">
        <w:trPr>
          <w:trHeight w:val="293"/>
        </w:trPr>
        <w:tc>
          <w:tcPr>
            <w:tcW w:w="1566" w:type="dxa"/>
            <w:vMerge/>
            <w:tcBorders>
              <w:bottom w:val="single" w:sz="4" w:space="0" w:color="auto"/>
            </w:tcBorders>
            <w:noWrap/>
            <w:hideMark/>
          </w:tcPr>
          <w:p w14:paraId="52B1E389" w14:textId="77777777" w:rsidR="004E6EB9" w:rsidRPr="00C05CFC" w:rsidRDefault="004E6EB9" w:rsidP="00252563">
            <w:pPr>
              <w:rPr>
                <w:rFonts w:cstheme="minorHAnsi"/>
                <w:sz w:val="22"/>
                <w:szCs w:val="22"/>
              </w:rPr>
            </w:pPr>
          </w:p>
        </w:tc>
        <w:tc>
          <w:tcPr>
            <w:tcW w:w="1448" w:type="dxa"/>
            <w:vMerge/>
            <w:tcBorders>
              <w:bottom w:val="single" w:sz="4" w:space="0" w:color="auto"/>
            </w:tcBorders>
            <w:noWrap/>
            <w:hideMark/>
          </w:tcPr>
          <w:p w14:paraId="0D72F0BD" w14:textId="77777777" w:rsidR="004E6EB9" w:rsidRPr="00C05CFC" w:rsidRDefault="004E6EB9" w:rsidP="00252563">
            <w:pPr>
              <w:rPr>
                <w:rFonts w:cstheme="minorHAnsi"/>
                <w:sz w:val="22"/>
                <w:szCs w:val="22"/>
              </w:rPr>
            </w:pPr>
          </w:p>
        </w:tc>
        <w:tc>
          <w:tcPr>
            <w:tcW w:w="1563" w:type="dxa"/>
            <w:vMerge/>
            <w:tcBorders>
              <w:bottom w:val="single" w:sz="4" w:space="0" w:color="auto"/>
            </w:tcBorders>
            <w:noWrap/>
            <w:hideMark/>
          </w:tcPr>
          <w:p w14:paraId="0D8A40B4" w14:textId="77777777" w:rsidR="004E6EB9" w:rsidRPr="00C05CFC" w:rsidRDefault="004E6EB9" w:rsidP="00252563">
            <w:pPr>
              <w:rPr>
                <w:rFonts w:cstheme="minorHAnsi"/>
                <w:sz w:val="22"/>
                <w:szCs w:val="22"/>
              </w:rPr>
            </w:pPr>
          </w:p>
        </w:tc>
        <w:tc>
          <w:tcPr>
            <w:tcW w:w="3676" w:type="dxa"/>
            <w:vMerge/>
            <w:tcBorders>
              <w:bottom w:val="single" w:sz="4" w:space="0" w:color="auto"/>
            </w:tcBorders>
            <w:noWrap/>
          </w:tcPr>
          <w:p w14:paraId="0BE0FC28" w14:textId="77777777" w:rsidR="004E6EB9" w:rsidRPr="00C05CFC" w:rsidRDefault="004E6EB9" w:rsidP="00252563">
            <w:pPr>
              <w:rPr>
                <w:rFonts w:cstheme="minorHAnsi"/>
                <w:sz w:val="22"/>
                <w:szCs w:val="22"/>
              </w:rPr>
            </w:pPr>
          </w:p>
        </w:tc>
        <w:tc>
          <w:tcPr>
            <w:tcW w:w="1440" w:type="dxa"/>
            <w:vMerge/>
            <w:tcBorders>
              <w:bottom w:val="single" w:sz="4" w:space="0" w:color="auto"/>
            </w:tcBorders>
            <w:noWrap/>
          </w:tcPr>
          <w:p w14:paraId="513637F0" w14:textId="77777777" w:rsidR="004E6EB9" w:rsidRPr="00C05CFC" w:rsidRDefault="004E6EB9" w:rsidP="00252563">
            <w:pPr>
              <w:rPr>
                <w:rFonts w:cstheme="minorHAnsi"/>
                <w:sz w:val="22"/>
                <w:szCs w:val="22"/>
              </w:rPr>
            </w:pPr>
          </w:p>
        </w:tc>
        <w:tc>
          <w:tcPr>
            <w:tcW w:w="1247" w:type="dxa"/>
            <w:vMerge/>
            <w:tcBorders>
              <w:bottom w:val="single" w:sz="4" w:space="0" w:color="auto"/>
            </w:tcBorders>
            <w:noWrap/>
            <w:hideMark/>
          </w:tcPr>
          <w:p w14:paraId="280CCEE0" w14:textId="77777777" w:rsidR="004E6EB9" w:rsidRPr="00C05CFC" w:rsidRDefault="004E6EB9" w:rsidP="00252563">
            <w:pPr>
              <w:rPr>
                <w:rFonts w:cstheme="minorHAnsi"/>
                <w:sz w:val="22"/>
                <w:szCs w:val="22"/>
              </w:rPr>
            </w:pPr>
          </w:p>
        </w:tc>
        <w:tc>
          <w:tcPr>
            <w:tcW w:w="3010" w:type="dxa"/>
            <w:vMerge w:val="restart"/>
            <w:tcBorders>
              <w:bottom w:val="single" w:sz="4" w:space="0" w:color="auto"/>
            </w:tcBorders>
            <w:noWrap/>
          </w:tcPr>
          <w:p w14:paraId="0E69354E" w14:textId="77777777" w:rsidR="004E6EB9" w:rsidRPr="00C05CFC" w:rsidRDefault="004E6EB9" w:rsidP="00252563">
            <w:pPr>
              <w:rPr>
                <w:rFonts w:cstheme="minorHAnsi"/>
                <w:sz w:val="22"/>
                <w:szCs w:val="22"/>
              </w:rPr>
            </w:pPr>
            <w:r w:rsidRPr="00C05CFC">
              <w:rPr>
                <w:rFonts w:cstheme="minorHAnsi"/>
                <w:sz w:val="22"/>
                <w:szCs w:val="22"/>
              </w:rPr>
              <w:t>Wilcoxon signed rank</w:t>
            </w:r>
          </w:p>
          <w:p w14:paraId="752EA136" w14:textId="77777777" w:rsidR="004E6EB9" w:rsidRPr="009B764E" w:rsidRDefault="004E6EB9" w:rsidP="00252563">
            <w:pPr>
              <w:rPr>
                <w:rFonts w:cstheme="minorHAnsi"/>
                <w:b/>
                <w:bCs/>
                <w:sz w:val="22"/>
                <w:szCs w:val="22"/>
              </w:rPr>
            </w:pPr>
            <w:r w:rsidRPr="00C05CFC">
              <w:rPr>
                <w:rFonts w:cstheme="minorHAnsi"/>
                <w:sz w:val="22"/>
                <w:szCs w:val="22"/>
              </w:rPr>
              <w:t xml:space="preserve">BF vs. FITF Slow at 8 weeks </w:t>
            </w:r>
            <w:r w:rsidRPr="00C05CFC">
              <w:rPr>
                <w:rFonts w:cstheme="minorHAnsi"/>
                <w:b/>
                <w:bCs/>
                <w:sz w:val="22"/>
                <w:szCs w:val="22"/>
              </w:rPr>
              <w:t>p&lt;0.05;</w:t>
            </w:r>
          </w:p>
          <w:p w14:paraId="18EB9772" w14:textId="77777777" w:rsidR="004E6EB9" w:rsidRPr="00C05CFC" w:rsidRDefault="004E6EB9" w:rsidP="00252563">
            <w:pPr>
              <w:rPr>
                <w:rFonts w:cstheme="minorHAnsi"/>
                <w:sz w:val="22"/>
                <w:szCs w:val="22"/>
              </w:rPr>
            </w:pPr>
            <w:r w:rsidRPr="00C05CFC">
              <w:rPr>
                <w:rFonts w:cstheme="minorHAnsi"/>
                <w:sz w:val="22"/>
                <w:szCs w:val="22"/>
              </w:rPr>
              <w:lastRenderedPageBreak/>
              <w:t xml:space="preserve">BF vs. FITF Medium at 4- and 8-weeks </w:t>
            </w:r>
            <w:r w:rsidRPr="00C05CFC">
              <w:rPr>
                <w:rFonts w:cstheme="minorHAnsi"/>
                <w:b/>
                <w:bCs/>
                <w:sz w:val="22"/>
                <w:szCs w:val="22"/>
              </w:rPr>
              <w:t>p&lt;0.05</w:t>
            </w:r>
          </w:p>
        </w:tc>
      </w:tr>
      <w:tr w:rsidR="004E6EB9" w:rsidRPr="00C05CFC" w14:paraId="15CF6F74" w14:textId="77777777" w:rsidTr="00252563">
        <w:trPr>
          <w:trHeight w:val="409"/>
        </w:trPr>
        <w:tc>
          <w:tcPr>
            <w:tcW w:w="1566" w:type="dxa"/>
            <w:vMerge/>
            <w:noWrap/>
            <w:hideMark/>
          </w:tcPr>
          <w:p w14:paraId="09FFA9AD" w14:textId="77777777" w:rsidR="004E6EB9" w:rsidRPr="00C05CFC" w:rsidRDefault="004E6EB9" w:rsidP="00252563">
            <w:pPr>
              <w:rPr>
                <w:rFonts w:cstheme="minorHAnsi"/>
                <w:sz w:val="22"/>
                <w:szCs w:val="22"/>
              </w:rPr>
            </w:pPr>
          </w:p>
        </w:tc>
        <w:tc>
          <w:tcPr>
            <w:tcW w:w="1448" w:type="dxa"/>
            <w:vMerge/>
            <w:noWrap/>
            <w:hideMark/>
          </w:tcPr>
          <w:p w14:paraId="301CFE95" w14:textId="77777777" w:rsidR="004E6EB9" w:rsidRPr="00C05CFC" w:rsidRDefault="004E6EB9" w:rsidP="00252563">
            <w:pPr>
              <w:rPr>
                <w:rFonts w:cstheme="minorHAnsi"/>
                <w:sz w:val="22"/>
                <w:szCs w:val="22"/>
              </w:rPr>
            </w:pPr>
          </w:p>
        </w:tc>
        <w:tc>
          <w:tcPr>
            <w:tcW w:w="1563" w:type="dxa"/>
            <w:vMerge/>
            <w:noWrap/>
            <w:hideMark/>
          </w:tcPr>
          <w:p w14:paraId="635F5E76" w14:textId="77777777" w:rsidR="004E6EB9" w:rsidRPr="00C05CFC" w:rsidRDefault="004E6EB9" w:rsidP="00252563">
            <w:pPr>
              <w:rPr>
                <w:rFonts w:cstheme="minorHAnsi"/>
                <w:sz w:val="22"/>
                <w:szCs w:val="22"/>
              </w:rPr>
            </w:pPr>
          </w:p>
        </w:tc>
        <w:tc>
          <w:tcPr>
            <w:tcW w:w="3676" w:type="dxa"/>
            <w:noWrap/>
            <w:hideMark/>
          </w:tcPr>
          <w:p w14:paraId="5CB7C7E1" w14:textId="77777777" w:rsidR="004E6EB9" w:rsidRPr="00C05CFC" w:rsidRDefault="004E6EB9" w:rsidP="00252563">
            <w:pPr>
              <w:rPr>
                <w:rFonts w:cstheme="minorHAnsi"/>
                <w:sz w:val="22"/>
                <w:szCs w:val="22"/>
              </w:rPr>
            </w:pPr>
            <w:r w:rsidRPr="00C05CFC">
              <w:rPr>
                <w:rFonts w:cstheme="minorHAnsi"/>
                <w:sz w:val="22"/>
                <w:szCs w:val="22"/>
              </w:rPr>
              <w:t>BF Medium (at 8 weeks)</w:t>
            </w:r>
          </w:p>
        </w:tc>
        <w:tc>
          <w:tcPr>
            <w:tcW w:w="1440" w:type="dxa"/>
            <w:noWrap/>
            <w:hideMark/>
          </w:tcPr>
          <w:p w14:paraId="117BFBFA" w14:textId="77777777" w:rsidR="004E6EB9" w:rsidRPr="00C05CFC" w:rsidRDefault="004E6EB9" w:rsidP="00252563">
            <w:pPr>
              <w:rPr>
                <w:rFonts w:cstheme="minorHAnsi"/>
                <w:sz w:val="22"/>
                <w:szCs w:val="22"/>
              </w:rPr>
            </w:pPr>
            <w:r w:rsidRPr="00C05CFC">
              <w:rPr>
                <w:rFonts w:cstheme="minorHAnsi"/>
                <w:sz w:val="22"/>
                <w:szCs w:val="22"/>
              </w:rPr>
              <w:t> </w:t>
            </w:r>
          </w:p>
        </w:tc>
        <w:tc>
          <w:tcPr>
            <w:tcW w:w="1247" w:type="dxa"/>
            <w:noWrap/>
            <w:hideMark/>
          </w:tcPr>
          <w:p w14:paraId="5C7E5540" w14:textId="77777777" w:rsidR="004E6EB9" w:rsidRPr="00C05CFC" w:rsidRDefault="004E6EB9" w:rsidP="00252563">
            <w:pPr>
              <w:rPr>
                <w:rFonts w:cstheme="minorHAnsi"/>
                <w:sz w:val="22"/>
                <w:szCs w:val="22"/>
              </w:rPr>
            </w:pPr>
            <w:r w:rsidRPr="00C05CFC">
              <w:rPr>
                <w:rFonts w:cstheme="minorHAnsi"/>
                <w:sz w:val="22"/>
                <w:szCs w:val="22"/>
              </w:rPr>
              <w:t>72.44 (55.1-89.9) †</w:t>
            </w:r>
          </w:p>
        </w:tc>
        <w:tc>
          <w:tcPr>
            <w:tcW w:w="3010" w:type="dxa"/>
            <w:vMerge/>
            <w:noWrap/>
          </w:tcPr>
          <w:p w14:paraId="75995143" w14:textId="77777777" w:rsidR="004E6EB9" w:rsidRPr="00C05CFC" w:rsidRDefault="004E6EB9" w:rsidP="00252563">
            <w:pPr>
              <w:rPr>
                <w:rFonts w:cstheme="minorHAnsi"/>
                <w:sz w:val="22"/>
                <w:szCs w:val="22"/>
              </w:rPr>
            </w:pPr>
          </w:p>
        </w:tc>
      </w:tr>
      <w:tr w:rsidR="004E6EB9" w:rsidRPr="00C05CFC" w14:paraId="126A33CC" w14:textId="77777777" w:rsidTr="00252563">
        <w:trPr>
          <w:trHeight w:val="1629"/>
        </w:trPr>
        <w:tc>
          <w:tcPr>
            <w:tcW w:w="1566" w:type="dxa"/>
            <w:vMerge/>
            <w:noWrap/>
            <w:hideMark/>
          </w:tcPr>
          <w:p w14:paraId="51F36F36" w14:textId="77777777" w:rsidR="004E6EB9" w:rsidRPr="00C05CFC" w:rsidRDefault="004E6EB9" w:rsidP="00252563">
            <w:pPr>
              <w:rPr>
                <w:rFonts w:cstheme="minorHAnsi"/>
                <w:sz w:val="22"/>
                <w:szCs w:val="22"/>
              </w:rPr>
            </w:pPr>
          </w:p>
        </w:tc>
        <w:tc>
          <w:tcPr>
            <w:tcW w:w="1448" w:type="dxa"/>
            <w:vMerge/>
            <w:noWrap/>
            <w:hideMark/>
          </w:tcPr>
          <w:p w14:paraId="02FE3BB2" w14:textId="77777777" w:rsidR="004E6EB9" w:rsidRPr="00C05CFC" w:rsidRDefault="004E6EB9" w:rsidP="00252563">
            <w:pPr>
              <w:rPr>
                <w:rFonts w:cstheme="minorHAnsi"/>
                <w:sz w:val="22"/>
                <w:szCs w:val="22"/>
              </w:rPr>
            </w:pPr>
          </w:p>
        </w:tc>
        <w:tc>
          <w:tcPr>
            <w:tcW w:w="1563" w:type="dxa"/>
            <w:vMerge/>
            <w:noWrap/>
            <w:hideMark/>
          </w:tcPr>
          <w:p w14:paraId="6E44BD4E" w14:textId="77777777" w:rsidR="004E6EB9" w:rsidRPr="00C05CFC" w:rsidRDefault="004E6EB9" w:rsidP="00252563">
            <w:pPr>
              <w:rPr>
                <w:rFonts w:cstheme="minorHAnsi"/>
                <w:sz w:val="22"/>
                <w:szCs w:val="22"/>
              </w:rPr>
            </w:pPr>
          </w:p>
        </w:tc>
        <w:tc>
          <w:tcPr>
            <w:tcW w:w="3676" w:type="dxa"/>
            <w:noWrap/>
            <w:hideMark/>
          </w:tcPr>
          <w:p w14:paraId="5E1F4888" w14:textId="77777777" w:rsidR="004E6EB9" w:rsidRPr="00C05CFC" w:rsidRDefault="004E6EB9" w:rsidP="00252563">
            <w:pPr>
              <w:rPr>
                <w:rFonts w:cstheme="minorHAnsi"/>
                <w:sz w:val="22"/>
                <w:szCs w:val="22"/>
              </w:rPr>
            </w:pPr>
            <w:r w:rsidRPr="00C05CFC">
              <w:rPr>
                <w:rFonts w:cstheme="minorHAnsi"/>
                <w:sz w:val="22"/>
                <w:szCs w:val="22"/>
              </w:rPr>
              <w:t>FITF Slow (at 8 weeks)</w:t>
            </w:r>
          </w:p>
        </w:tc>
        <w:tc>
          <w:tcPr>
            <w:tcW w:w="1440" w:type="dxa"/>
            <w:noWrap/>
            <w:hideMark/>
          </w:tcPr>
          <w:p w14:paraId="712E693D" w14:textId="77777777" w:rsidR="004E6EB9" w:rsidRPr="00C05CFC" w:rsidRDefault="004E6EB9" w:rsidP="00252563">
            <w:pPr>
              <w:rPr>
                <w:rFonts w:cstheme="minorHAnsi"/>
                <w:sz w:val="22"/>
                <w:szCs w:val="22"/>
              </w:rPr>
            </w:pPr>
            <w:r w:rsidRPr="00C05CFC">
              <w:rPr>
                <w:rFonts w:cstheme="minorHAnsi"/>
                <w:sz w:val="22"/>
                <w:szCs w:val="22"/>
              </w:rPr>
              <w:t> </w:t>
            </w:r>
          </w:p>
        </w:tc>
        <w:tc>
          <w:tcPr>
            <w:tcW w:w="1247" w:type="dxa"/>
            <w:noWrap/>
            <w:hideMark/>
          </w:tcPr>
          <w:p w14:paraId="1C882F37" w14:textId="77777777" w:rsidR="004E6EB9" w:rsidRPr="00C05CFC" w:rsidRDefault="004E6EB9" w:rsidP="00252563">
            <w:pPr>
              <w:rPr>
                <w:rFonts w:cstheme="minorHAnsi"/>
                <w:sz w:val="22"/>
                <w:szCs w:val="22"/>
              </w:rPr>
            </w:pPr>
            <w:r w:rsidRPr="00C05CFC">
              <w:rPr>
                <w:rFonts w:cstheme="minorHAnsi"/>
                <w:sz w:val="22"/>
                <w:szCs w:val="22"/>
              </w:rPr>
              <w:t>57.56 (40.3-74.8) †</w:t>
            </w:r>
          </w:p>
        </w:tc>
        <w:tc>
          <w:tcPr>
            <w:tcW w:w="3010" w:type="dxa"/>
            <w:vMerge/>
            <w:noWrap/>
          </w:tcPr>
          <w:p w14:paraId="2F8813BE" w14:textId="77777777" w:rsidR="004E6EB9" w:rsidRPr="00C05CFC" w:rsidRDefault="004E6EB9" w:rsidP="00252563">
            <w:pPr>
              <w:rPr>
                <w:rFonts w:cstheme="minorHAnsi"/>
                <w:sz w:val="22"/>
                <w:szCs w:val="22"/>
              </w:rPr>
            </w:pPr>
          </w:p>
        </w:tc>
      </w:tr>
      <w:tr w:rsidR="004E6EB9" w:rsidRPr="00C05CFC" w14:paraId="4F1BEACA" w14:textId="77777777" w:rsidTr="00252563">
        <w:trPr>
          <w:trHeight w:val="1266"/>
        </w:trPr>
        <w:tc>
          <w:tcPr>
            <w:tcW w:w="1566" w:type="dxa"/>
            <w:vMerge/>
            <w:noWrap/>
            <w:hideMark/>
          </w:tcPr>
          <w:p w14:paraId="0F51CF70" w14:textId="77777777" w:rsidR="004E6EB9" w:rsidRPr="00C05CFC" w:rsidRDefault="004E6EB9" w:rsidP="00252563">
            <w:pPr>
              <w:rPr>
                <w:rFonts w:cstheme="minorHAnsi"/>
                <w:sz w:val="22"/>
                <w:szCs w:val="22"/>
              </w:rPr>
            </w:pPr>
          </w:p>
        </w:tc>
        <w:tc>
          <w:tcPr>
            <w:tcW w:w="1448" w:type="dxa"/>
            <w:vMerge/>
            <w:noWrap/>
            <w:hideMark/>
          </w:tcPr>
          <w:p w14:paraId="508FA340" w14:textId="77777777" w:rsidR="004E6EB9" w:rsidRPr="00C05CFC" w:rsidRDefault="004E6EB9" w:rsidP="00252563">
            <w:pPr>
              <w:rPr>
                <w:rFonts w:cstheme="minorHAnsi"/>
                <w:sz w:val="22"/>
                <w:szCs w:val="22"/>
              </w:rPr>
            </w:pPr>
          </w:p>
        </w:tc>
        <w:tc>
          <w:tcPr>
            <w:tcW w:w="1563" w:type="dxa"/>
            <w:vMerge/>
            <w:noWrap/>
            <w:hideMark/>
          </w:tcPr>
          <w:p w14:paraId="3176A47E" w14:textId="77777777" w:rsidR="004E6EB9" w:rsidRPr="00C05CFC" w:rsidRDefault="004E6EB9" w:rsidP="00252563">
            <w:pPr>
              <w:rPr>
                <w:rFonts w:cstheme="minorHAnsi"/>
                <w:sz w:val="22"/>
                <w:szCs w:val="22"/>
              </w:rPr>
            </w:pPr>
          </w:p>
        </w:tc>
        <w:tc>
          <w:tcPr>
            <w:tcW w:w="3676" w:type="dxa"/>
            <w:noWrap/>
            <w:hideMark/>
          </w:tcPr>
          <w:p w14:paraId="2F91523C" w14:textId="77777777" w:rsidR="004E6EB9" w:rsidRPr="00C05CFC" w:rsidRDefault="004E6EB9" w:rsidP="00252563">
            <w:pPr>
              <w:rPr>
                <w:rFonts w:cstheme="minorHAnsi"/>
                <w:sz w:val="22"/>
                <w:szCs w:val="22"/>
              </w:rPr>
            </w:pPr>
            <w:r w:rsidRPr="00C05CFC">
              <w:rPr>
                <w:rFonts w:cstheme="minorHAnsi"/>
                <w:sz w:val="22"/>
                <w:szCs w:val="22"/>
              </w:rPr>
              <w:t>FITF Medium (at 8 weeks)</w:t>
            </w:r>
          </w:p>
        </w:tc>
        <w:tc>
          <w:tcPr>
            <w:tcW w:w="1440" w:type="dxa"/>
            <w:noWrap/>
            <w:hideMark/>
          </w:tcPr>
          <w:p w14:paraId="750CA72D" w14:textId="77777777" w:rsidR="004E6EB9" w:rsidRPr="00C05CFC" w:rsidRDefault="004E6EB9" w:rsidP="00252563">
            <w:pPr>
              <w:rPr>
                <w:rFonts w:cstheme="minorHAnsi"/>
                <w:sz w:val="22"/>
                <w:szCs w:val="22"/>
              </w:rPr>
            </w:pPr>
            <w:r w:rsidRPr="00C05CFC">
              <w:rPr>
                <w:rFonts w:cstheme="minorHAnsi"/>
                <w:sz w:val="22"/>
                <w:szCs w:val="22"/>
              </w:rPr>
              <w:t> </w:t>
            </w:r>
          </w:p>
        </w:tc>
        <w:tc>
          <w:tcPr>
            <w:tcW w:w="1247" w:type="dxa"/>
            <w:noWrap/>
            <w:hideMark/>
          </w:tcPr>
          <w:p w14:paraId="01767252" w14:textId="77777777" w:rsidR="004E6EB9" w:rsidRPr="00C05CFC" w:rsidRDefault="004E6EB9" w:rsidP="00252563">
            <w:pPr>
              <w:rPr>
                <w:rFonts w:cstheme="minorHAnsi"/>
                <w:sz w:val="22"/>
                <w:szCs w:val="22"/>
              </w:rPr>
            </w:pPr>
            <w:r w:rsidRPr="00C05CFC">
              <w:rPr>
                <w:rFonts w:cstheme="minorHAnsi"/>
                <w:sz w:val="22"/>
                <w:szCs w:val="22"/>
              </w:rPr>
              <w:t>65.33 (44.5-86.2) †</w:t>
            </w:r>
          </w:p>
        </w:tc>
        <w:tc>
          <w:tcPr>
            <w:tcW w:w="3010" w:type="dxa"/>
            <w:vMerge/>
            <w:noWrap/>
          </w:tcPr>
          <w:p w14:paraId="380C68C4" w14:textId="77777777" w:rsidR="004E6EB9" w:rsidRPr="00C05CFC" w:rsidRDefault="004E6EB9" w:rsidP="00252563">
            <w:pPr>
              <w:rPr>
                <w:rFonts w:cstheme="minorHAnsi"/>
                <w:sz w:val="22"/>
                <w:szCs w:val="22"/>
              </w:rPr>
            </w:pPr>
          </w:p>
        </w:tc>
      </w:tr>
    </w:tbl>
    <w:p w14:paraId="7080D36F" w14:textId="77777777" w:rsidR="00DD7F1B" w:rsidRDefault="00DD7F1B" w:rsidP="00D81E0D">
      <w:pPr>
        <w:rPr>
          <w:b/>
          <w:bCs/>
        </w:rPr>
      </w:pPr>
    </w:p>
    <w:p w14:paraId="2D6BC130" w14:textId="77777777" w:rsidR="00186EB2" w:rsidRDefault="00186EB2" w:rsidP="0094680D"/>
    <w:p w14:paraId="18E3FF2A" w14:textId="77777777" w:rsidR="0091742F" w:rsidRDefault="0091742F" w:rsidP="00D81E0D"/>
    <w:p w14:paraId="257FE554" w14:textId="19C0EA2A" w:rsidR="00F433E6" w:rsidRPr="00186EB2" w:rsidRDefault="0094680D" w:rsidP="00D81E0D">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F433E6" w:rsidRPr="00C05CFC" w14:paraId="4A8061A2" w14:textId="77777777" w:rsidTr="00A05687">
        <w:trPr>
          <w:trHeight w:val="936"/>
        </w:trPr>
        <w:tc>
          <w:tcPr>
            <w:tcW w:w="1566" w:type="dxa"/>
            <w:tcBorders>
              <w:top w:val="single" w:sz="12" w:space="0" w:color="auto"/>
              <w:bottom w:val="single" w:sz="12" w:space="0" w:color="auto"/>
            </w:tcBorders>
            <w:hideMark/>
          </w:tcPr>
          <w:p w14:paraId="78482D3F" w14:textId="77777777" w:rsidR="00F433E6" w:rsidRPr="00C05CFC" w:rsidRDefault="00F433E6" w:rsidP="00A05687">
            <w:pPr>
              <w:rPr>
                <w:rFonts w:cstheme="minorHAnsi"/>
                <w:b/>
                <w:bCs/>
                <w:sz w:val="22"/>
                <w:szCs w:val="22"/>
              </w:rPr>
            </w:pPr>
            <w:r w:rsidRPr="00C05CFC">
              <w:rPr>
                <w:rFonts w:cstheme="minorHAnsi"/>
                <w:b/>
                <w:bCs/>
                <w:sz w:val="22"/>
                <w:szCs w:val="22"/>
              </w:rPr>
              <w:t xml:space="preserve">Outcome </w:t>
            </w:r>
          </w:p>
          <w:p w14:paraId="03FCC8F8" w14:textId="77777777" w:rsidR="00F433E6" w:rsidRPr="00C05CFC" w:rsidRDefault="00F433E6"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13B687F8" w14:textId="77777777" w:rsidR="00F433E6" w:rsidRPr="00C05CFC" w:rsidRDefault="00F433E6" w:rsidP="00A05687">
            <w:pPr>
              <w:rPr>
                <w:rFonts w:cstheme="minorHAnsi"/>
                <w:b/>
                <w:bCs/>
                <w:sz w:val="22"/>
                <w:szCs w:val="22"/>
              </w:rPr>
            </w:pPr>
            <w:r w:rsidRPr="00C05CFC">
              <w:rPr>
                <w:rFonts w:cstheme="minorHAnsi"/>
                <w:b/>
                <w:bCs/>
                <w:sz w:val="22"/>
                <w:szCs w:val="22"/>
              </w:rPr>
              <w:t>Study</w:t>
            </w:r>
          </w:p>
          <w:p w14:paraId="5C8AFF92" w14:textId="77777777" w:rsidR="00F433E6" w:rsidRPr="00C05CFC" w:rsidRDefault="00F433E6"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5B7B7302" w14:textId="77777777" w:rsidR="00F433E6" w:rsidRPr="00C05CFC" w:rsidRDefault="00F433E6" w:rsidP="00A05687">
            <w:pPr>
              <w:rPr>
                <w:rFonts w:cstheme="minorHAnsi"/>
                <w:b/>
                <w:bCs/>
                <w:sz w:val="22"/>
                <w:szCs w:val="22"/>
              </w:rPr>
            </w:pPr>
            <w:r w:rsidRPr="00C05CFC">
              <w:rPr>
                <w:rFonts w:cstheme="minorHAnsi"/>
                <w:b/>
                <w:bCs/>
                <w:sz w:val="22"/>
                <w:szCs w:val="22"/>
              </w:rPr>
              <w:t>Condition</w:t>
            </w:r>
          </w:p>
          <w:p w14:paraId="29F7EDF1" w14:textId="77777777" w:rsidR="00F433E6" w:rsidRPr="00C05CFC" w:rsidRDefault="00F433E6"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277004B4" w14:textId="77777777" w:rsidR="00F433E6" w:rsidRPr="00C05CFC" w:rsidRDefault="00F433E6" w:rsidP="00A05687">
            <w:pPr>
              <w:rPr>
                <w:rFonts w:cstheme="minorHAnsi"/>
                <w:b/>
                <w:bCs/>
                <w:sz w:val="22"/>
                <w:szCs w:val="22"/>
              </w:rPr>
            </w:pPr>
            <w:r w:rsidRPr="00C05CFC">
              <w:rPr>
                <w:rFonts w:cstheme="minorHAnsi"/>
                <w:b/>
                <w:bCs/>
                <w:sz w:val="22"/>
                <w:szCs w:val="22"/>
              </w:rPr>
              <w:t xml:space="preserve">Group </w:t>
            </w:r>
          </w:p>
          <w:p w14:paraId="0F71322E" w14:textId="77777777" w:rsidR="00F433E6" w:rsidRPr="00C05CFC" w:rsidRDefault="00F433E6"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049EB873" w14:textId="77777777" w:rsidR="00F433E6" w:rsidRPr="00C05CFC" w:rsidRDefault="00F433E6" w:rsidP="00A05687">
            <w:pPr>
              <w:rPr>
                <w:rFonts w:cstheme="minorHAnsi"/>
                <w:b/>
                <w:bCs/>
                <w:sz w:val="22"/>
                <w:szCs w:val="22"/>
              </w:rPr>
            </w:pPr>
            <w:r w:rsidRPr="00C05CFC">
              <w:rPr>
                <w:rFonts w:cstheme="minorHAnsi"/>
                <w:b/>
                <w:bCs/>
                <w:sz w:val="22"/>
                <w:szCs w:val="22"/>
              </w:rPr>
              <w:t>Baseline</w:t>
            </w:r>
          </w:p>
          <w:p w14:paraId="7DE6AEC6" w14:textId="31B07180" w:rsidR="00F433E6" w:rsidRPr="00C05CFC" w:rsidRDefault="00F433E6" w:rsidP="00A05687">
            <w:pPr>
              <w:rPr>
                <w:rFonts w:cstheme="minorHAnsi"/>
                <w:b/>
                <w:bCs/>
                <w:sz w:val="22"/>
                <w:szCs w:val="22"/>
              </w:rPr>
            </w:pPr>
            <w:r w:rsidRPr="00C05CFC">
              <w:rPr>
                <w:rFonts w:cstheme="minorHAnsi"/>
                <w:b/>
                <w:bCs/>
                <w:sz w:val="22"/>
                <w:szCs w:val="22"/>
              </w:rPr>
              <w:t xml:space="preserve"> </w:t>
            </w:r>
            <w:r w:rsidR="00CC4B6D">
              <w:rPr>
                <w:rFonts w:cstheme="minorHAnsi"/>
                <w:b/>
                <w:bCs/>
                <w:sz w:val="22"/>
                <w:szCs w:val="22"/>
              </w:rPr>
              <w:t>Ra</w:t>
            </w:r>
            <w:r w:rsidR="0036198C">
              <w:rPr>
                <w:rFonts w:cstheme="minorHAnsi"/>
                <w:b/>
                <w:bCs/>
                <w:sz w:val="22"/>
                <w:szCs w:val="22"/>
              </w:rPr>
              <w:t>nge</w:t>
            </w:r>
          </w:p>
        </w:tc>
        <w:tc>
          <w:tcPr>
            <w:tcW w:w="1247" w:type="dxa"/>
            <w:tcBorders>
              <w:top w:val="single" w:sz="12" w:space="0" w:color="auto"/>
              <w:bottom w:val="single" w:sz="12" w:space="0" w:color="auto"/>
            </w:tcBorders>
            <w:hideMark/>
          </w:tcPr>
          <w:p w14:paraId="15CBCC2E" w14:textId="77777777" w:rsidR="00F433E6" w:rsidRPr="00C05CFC" w:rsidRDefault="00F433E6" w:rsidP="00A05687">
            <w:pPr>
              <w:rPr>
                <w:rFonts w:cstheme="minorHAnsi"/>
                <w:b/>
                <w:bCs/>
                <w:sz w:val="22"/>
                <w:szCs w:val="22"/>
              </w:rPr>
            </w:pPr>
            <w:r w:rsidRPr="00C05CFC">
              <w:rPr>
                <w:rFonts w:cstheme="minorHAnsi"/>
                <w:b/>
                <w:bCs/>
                <w:sz w:val="22"/>
                <w:szCs w:val="22"/>
              </w:rPr>
              <w:t>Final</w:t>
            </w:r>
          </w:p>
          <w:p w14:paraId="23A8C159" w14:textId="763745F2" w:rsidR="00F433E6" w:rsidRPr="00C05CFC" w:rsidRDefault="0036198C" w:rsidP="00A05687">
            <w:pPr>
              <w:rPr>
                <w:rFonts w:cstheme="minorHAnsi"/>
                <w:b/>
                <w:bCs/>
                <w:sz w:val="22"/>
                <w:szCs w:val="22"/>
              </w:rPr>
            </w:pPr>
            <w:r>
              <w:rPr>
                <w:rFonts w:cstheme="minorHAnsi"/>
                <w:b/>
                <w:bCs/>
                <w:sz w:val="22"/>
                <w:szCs w:val="22"/>
              </w:rPr>
              <w:t>Range</w:t>
            </w:r>
          </w:p>
        </w:tc>
        <w:tc>
          <w:tcPr>
            <w:tcW w:w="3010" w:type="dxa"/>
            <w:tcBorders>
              <w:top w:val="single" w:sz="12" w:space="0" w:color="auto"/>
              <w:bottom w:val="single" w:sz="12" w:space="0" w:color="auto"/>
            </w:tcBorders>
          </w:tcPr>
          <w:p w14:paraId="1C0E3EA3" w14:textId="77777777" w:rsidR="00F433E6" w:rsidRPr="00C05CFC" w:rsidRDefault="00F433E6" w:rsidP="00A05687">
            <w:pPr>
              <w:rPr>
                <w:rFonts w:cstheme="minorHAnsi"/>
                <w:b/>
                <w:bCs/>
                <w:sz w:val="22"/>
                <w:szCs w:val="22"/>
              </w:rPr>
            </w:pPr>
            <w:r w:rsidRPr="00C05CFC">
              <w:rPr>
                <w:rFonts w:cstheme="minorHAnsi"/>
                <w:b/>
                <w:bCs/>
                <w:sz w:val="22"/>
                <w:szCs w:val="22"/>
              </w:rPr>
              <w:t>Statistical Result</w:t>
            </w:r>
          </w:p>
          <w:p w14:paraId="6985BBBE" w14:textId="77777777" w:rsidR="00F433E6" w:rsidRPr="00C05CFC" w:rsidRDefault="00F433E6" w:rsidP="00A05687">
            <w:pPr>
              <w:rPr>
                <w:rFonts w:cstheme="minorHAnsi"/>
                <w:b/>
                <w:bCs/>
                <w:sz w:val="22"/>
                <w:szCs w:val="22"/>
              </w:rPr>
            </w:pPr>
            <w:r w:rsidRPr="00C05CFC">
              <w:rPr>
                <w:rFonts w:cstheme="minorHAnsi"/>
                <w:b/>
                <w:bCs/>
                <w:sz w:val="22"/>
                <w:szCs w:val="22"/>
              </w:rPr>
              <w:t>(Significant values given in bold)</w:t>
            </w:r>
          </w:p>
        </w:tc>
      </w:tr>
      <w:tr w:rsidR="00F433E6" w:rsidRPr="00C05CFC" w14:paraId="19AF02E4" w14:textId="77777777" w:rsidTr="00A05687">
        <w:trPr>
          <w:trHeight w:val="422"/>
        </w:trPr>
        <w:tc>
          <w:tcPr>
            <w:tcW w:w="13950" w:type="dxa"/>
            <w:gridSpan w:val="7"/>
            <w:tcBorders>
              <w:top w:val="single" w:sz="12" w:space="0" w:color="auto"/>
              <w:bottom w:val="double" w:sz="4" w:space="0" w:color="auto"/>
            </w:tcBorders>
            <w:shd w:val="clear" w:color="auto" w:fill="auto"/>
            <w:hideMark/>
          </w:tcPr>
          <w:p w14:paraId="3A2E5620" w14:textId="77777777" w:rsidR="00F433E6" w:rsidRPr="00C05CFC" w:rsidRDefault="00F433E6" w:rsidP="00A05687">
            <w:pPr>
              <w:jc w:val="center"/>
              <w:rPr>
                <w:rFonts w:cstheme="minorHAnsi"/>
                <w:b/>
                <w:bCs/>
                <w:sz w:val="22"/>
                <w:szCs w:val="22"/>
              </w:rPr>
            </w:pPr>
            <w:r w:rsidRPr="00C05CFC">
              <w:rPr>
                <w:rFonts w:cstheme="minorHAnsi"/>
                <w:b/>
                <w:bCs/>
                <w:sz w:val="22"/>
                <w:szCs w:val="22"/>
              </w:rPr>
              <w:t>Functional Instability Therapeutic Footwear</w:t>
            </w:r>
          </w:p>
          <w:p w14:paraId="1EAACE09" w14:textId="77777777" w:rsidR="00F433E6" w:rsidRPr="00C05CFC" w:rsidRDefault="00F433E6" w:rsidP="00A05687">
            <w:pPr>
              <w:jc w:val="center"/>
              <w:rPr>
                <w:rFonts w:cstheme="minorHAnsi"/>
                <w:b/>
                <w:bCs/>
                <w:sz w:val="22"/>
                <w:szCs w:val="22"/>
              </w:rPr>
            </w:pPr>
          </w:p>
        </w:tc>
      </w:tr>
      <w:tr w:rsidR="00F433E6" w:rsidRPr="00C05CFC" w14:paraId="510C0AEF" w14:textId="77777777" w:rsidTr="00A05687">
        <w:trPr>
          <w:trHeight w:val="340"/>
        </w:trPr>
        <w:tc>
          <w:tcPr>
            <w:tcW w:w="13950" w:type="dxa"/>
            <w:gridSpan w:val="7"/>
            <w:tcBorders>
              <w:top w:val="double" w:sz="4" w:space="0" w:color="auto"/>
              <w:bottom w:val="double" w:sz="4" w:space="0" w:color="auto"/>
            </w:tcBorders>
            <w:noWrap/>
            <w:hideMark/>
          </w:tcPr>
          <w:p w14:paraId="6A0EB393" w14:textId="77777777" w:rsidR="00F433E6" w:rsidRPr="00C05CFC" w:rsidRDefault="00F433E6" w:rsidP="00A05687">
            <w:pPr>
              <w:rPr>
                <w:rFonts w:cstheme="minorHAnsi"/>
                <w:b/>
                <w:bCs/>
                <w:sz w:val="22"/>
                <w:szCs w:val="22"/>
              </w:rPr>
            </w:pPr>
            <w:r w:rsidRPr="00C05CFC">
              <w:rPr>
                <w:rFonts w:cstheme="minorHAnsi"/>
                <w:b/>
                <w:bCs/>
                <w:sz w:val="22"/>
                <w:szCs w:val="22"/>
              </w:rPr>
              <w:t>Balance (Dynamic)</w:t>
            </w:r>
            <w:r w:rsidRPr="00C05CFC">
              <w:rPr>
                <w:rFonts w:cstheme="minorHAnsi"/>
                <w:sz w:val="22"/>
                <w:szCs w:val="22"/>
              </w:rPr>
              <w:t> </w:t>
            </w:r>
          </w:p>
        </w:tc>
      </w:tr>
      <w:tr w:rsidR="0094680D" w:rsidRPr="00C05CFC" w14:paraId="0339966F" w14:textId="77777777" w:rsidTr="00A05687">
        <w:trPr>
          <w:trHeight w:val="320"/>
        </w:trPr>
        <w:tc>
          <w:tcPr>
            <w:tcW w:w="1566" w:type="dxa"/>
            <w:vMerge w:val="restart"/>
            <w:tcBorders>
              <w:top w:val="double" w:sz="4" w:space="0" w:color="auto"/>
            </w:tcBorders>
            <w:noWrap/>
            <w:hideMark/>
          </w:tcPr>
          <w:p w14:paraId="560C4851" w14:textId="77777777" w:rsidR="0094680D" w:rsidRPr="00C05CFC" w:rsidRDefault="0094680D" w:rsidP="0094680D">
            <w:pPr>
              <w:rPr>
                <w:rFonts w:cstheme="minorHAnsi"/>
                <w:b/>
                <w:bCs/>
                <w:sz w:val="22"/>
                <w:szCs w:val="22"/>
              </w:rPr>
            </w:pPr>
            <w:r w:rsidRPr="00C05CFC">
              <w:rPr>
                <w:rFonts w:cstheme="minorHAnsi"/>
                <w:b/>
                <w:bCs/>
                <w:sz w:val="22"/>
                <w:szCs w:val="22"/>
              </w:rPr>
              <w:t>Number of falls toes up condition</w:t>
            </w:r>
          </w:p>
          <w:p w14:paraId="303F2EEF" w14:textId="77777777" w:rsidR="0094680D" w:rsidRPr="00C05CFC" w:rsidRDefault="0094680D" w:rsidP="0094680D">
            <w:pPr>
              <w:rPr>
                <w:rFonts w:cstheme="minorHAnsi"/>
                <w:b/>
                <w:bCs/>
                <w:sz w:val="22"/>
                <w:szCs w:val="22"/>
              </w:rPr>
            </w:pPr>
            <w:r w:rsidRPr="00C05CFC">
              <w:rPr>
                <w:rFonts w:cstheme="minorHAnsi"/>
                <w:sz w:val="22"/>
                <w:szCs w:val="22"/>
              </w:rPr>
              <w:t> </w:t>
            </w:r>
          </w:p>
        </w:tc>
        <w:tc>
          <w:tcPr>
            <w:tcW w:w="1448" w:type="dxa"/>
            <w:vMerge w:val="restart"/>
            <w:hideMark/>
          </w:tcPr>
          <w:p w14:paraId="0D7C46E1" w14:textId="77777777" w:rsidR="0094680D" w:rsidRPr="00C05CFC" w:rsidRDefault="0094680D" w:rsidP="0094680D">
            <w:pPr>
              <w:rPr>
                <w:rFonts w:cstheme="minorHAnsi"/>
                <w:b/>
                <w:bCs/>
                <w:sz w:val="22"/>
                <w:szCs w:val="22"/>
              </w:rPr>
            </w:pPr>
            <w:r w:rsidRPr="00C05CFC">
              <w:rPr>
                <w:rFonts w:cstheme="minorHAnsi"/>
                <w:b/>
                <w:bCs/>
                <w:sz w:val="22"/>
                <w:szCs w:val="22"/>
              </w:rPr>
              <w:t xml:space="preserve">Ramstrand et al. (2008) </w:t>
            </w:r>
            <w:r w:rsidRPr="00C05CFC">
              <w:rPr>
                <w:rFonts w:cstheme="minorHAnsi"/>
                <w:sz w:val="22"/>
                <w:szCs w:val="22"/>
              </w:rPr>
              <w:t>*</w:t>
            </w:r>
          </w:p>
          <w:p w14:paraId="02F842B2" w14:textId="77777777" w:rsidR="0094680D" w:rsidRPr="00C05CFC" w:rsidRDefault="0094680D" w:rsidP="0094680D">
            <w:pPr>
              <w:rPr>
                <w:rFonts w:cstheme="minorHAnsi"/>
                <w:sz w:val="22"/>
                <w:szCs w:val="22"/>
              </w:rPr>
            </w:pPr>
          </w:p>
        </w:tc>
        <w:tc>
          <w:tcPr>
            <w:tcW w:w="1563" w:type="dxa"/>
            <w:vMerge w:val="restart"/>
            <w:tcBorders>
              <w:top w:val="double" w:sz="4" w:space="0" w:color="auto"/>
            </w:tcBorders>
            <w:hideMark/>
          </w:tcPr>
          <w:p w14:paraId="09235F2A" w14:textId="73B7CD26" w:rsidR="0094680D" w:rsidRPr="00C05CFC" w:rsidRDefault="0094680D" w:rsidP="0094680D">
            <w:pPr>
              <w:rPr>
                <w:rFonts w:cstheme="minorHAnsi"/>
                <w:sz w:val="22"/>
                <w:szCs w:val="22"/>
              </w:rPr>
            </w:pPr>
            <w:r w:rsidRPr="00C05CFC">
              <w:rPr>
                <w:rFonts w:cstheme="minorHAnsi"/>
                <w:sz w:val="22"/>
                <w:szCs w:val="22"/>
              </w:rPr>
              <w:t>Cerebral Palsy + mixed developmental disability</w:t>
            </w:r>
          </w:p>
        </w:tc>
        <w:tc>
          <w:tcPr>
            <w:tcW w:w="3676" w:type="dxa"/>
            <w:tcBorders>
              <w:top w:val="double" w:sz="4" w:space="0" w:color="auto"/>
            </w:tcBorders>
            <w:noWrap/>
            <w:hideMark/>
          </w:tcPr>
          <w:p w14:paraId="2D068017" w14:textId="77777777" w:rsidR="0094680D" w:rsidRPr="00C05CFC" w:rsidRDefault="0094680D" w:rsidP="0094680D">
            <w:pPr>
              <w:rPr>
                <w:rFonts w:cstheme="minorHAnsi"/>
                <w:sz w:val="22"/>
                <w:szCs w:val="22"/>
              </w:rPr>
            </w:pPr>
            <w:r w:rsidRPr="00C05CFC">
              <w:rPr>
                <w:rFonts w:cstheme="minorHAnsi"/>
                <w:sz w:val="22"/>
                <w:szCs w:val="22"/>
              </w:rPr>
              <w:t>Subject 1,2,6,9,10</w:t>
            </w:r>
          </w:p>
        </w:tc>
        <w:tc>
          <w:tcPr>
            <w:tcW w:w="1440" w:type="dxa"/>
            <w:tcBorders>
              <w:top w:val="double" w:sz="4" w:space="0" w:color="auto"/>
            </w:tcBorders>
            <w:noWrap/>
            <w:hideMark/>
          </w:tcPr>
          <w:p w14:paraId="6D6CB4CE" w14:textId="77777777" w:rsidR="0094680D" w:rsidRPr="00C05CFC" w:rsidRDefault="0094680D" w:rsidP="0094680D">
            <w:pPr>
              <w:rPr>
                <w:rFonts w:cstheme="minorHAnsi"/>
                <w:sz w:val="22"/>
                <w:szCs w:val="22"/>
              </w:rPr>
            </w:pPr>
            <w:r w:rsidRPr="00C05CFC">
              <w:rPr>
                <w:rFonts w:cstheme="minorHAnsi"/>
                <w:sz w:val="22"/>
                <w:szCs w:val="22"/>
              </w:rPr>
              <w:t>0</w:t>
            </w:r>
          </w:p>
        </w:tc>
        <w:tc>
          <w:tcPr>
            <w:tcW w:w="1247" w:type="dxa"/>
            <w:tcBorders>
              <w:top w:val="double" w:sz="4" w:space="0" w:color="auto"/>
            </w:tcBorders>
            <w:noWrap/>
            <w:hideMark/>
          </w:tcPr>
          <w:p w14:paraId="7E613835" w14:textId="77777777" w:rsidR="0094680D" w:rsidRPr="00C05CFC" w:rsidRDefault="0094680D" w:rsidP="0094680D">
            <w:pPr>
              <w:rPr>
                <w:rFonts w:cstheme="minorHAnsi"/>
                <w:sz w:val="22"/>
                <w:szCs w:val="22"/>
              </w:rPr>
            </w:pPr>
            <w:r w:rsidRPr="00C05CFC">
              <w:rPr>
                <w:rFonts w:cstheme="minorHAnsi"/>
                <w:sz w:val="22"/>
                <w:szCs w:val="22"/>
              </w:rPr>
              <w:t> </w:t>
            </w:r>
          </w:p>
        </w:tc>
        <w:tc>
          <w:tcPr>
            <w:tcW w:w="3010" w:type="dxa"/>
            <w:vMerge w:val="restart"/>
            <w:tcBorders>
              <w:top w:val="double" w:sz="4" w:space="0" w:color="auto"/>
            </w:tcBorders>
            <w:noWrap/>
          </w:tcPr>
          <w:p w14:paraId="72B64B1A" w14:textId="77777777" w:rsidR="0094680D" w:rsidRPr="00C05CFC" w:rsidRDefault="0094680D" w:rsidP="0094680D">
            <w:pPr>
              <w:rPr>
                <w:rFonts w:cstheme="minorHAnsi"/>
                <w:sz w:val="22"/>
                <w:szCs w:val="22"/>
              </w:rPr>
            </w:pPr>
            <w:r w:rsidRPr="00C05CFC">
              <w:rPr>
                <w:rFonts w:cstheme="minorHAnsi"/>
                <w:sz w:val="22"/>
                <w:szCs w:val="22"/>
              </w:rPr>
              <w:t>Chi Square:</w:t>
            </w:r>
          </w:p>
          <w:p w14:paraId="566C1C68" w14:textId="77777777" w:rsidR="0094680D" w:rsidRPr="00C05CFC" w:rsidRDefault="0094680D" w:rsidP="0094680D">
            <w:pPr>
              <w:rPr>
                <w:rFonts w:cstheme="minorHAnsi"/>
                <w:sz w:val="22"/>
                <w:szCs w:val="22"/>
              </w:rPr>
            </w:pPr>
            <w:r w:rsidRPr="00C05CFC">
              <w:rPr>
                <w:rFonts w:cstheme="minorHAnsi"/>
                <w:sz w:val="22"/>
                <w:szCs w:val="22"/>
              </w:rPr>
              <w:t xml:space="preserve">Between testing occasions </w:t>
            </w:r>
            <w:r w:rsidRPr="00C05CFC">
              <w:rPr>
                <w:rFonts w:cstheme="minorHAnsi"/>
                <w:b/>
                <w:bCs/>
                <w:sz w:val="22"/>
                <w:szCs w:val="22"/>
              </w:rPr>
              <w:t>p&lt;0.05</w:t>
            </w:r>
          </w:p>
          <w:p w14:paraId="0C8A9448" w14:textId="77777777" w:rsidR="0094680D" w:rsidRPr="00C05CFC" w:rsidRDefault="0094680D" w:rsidP="0094680D">
            <w:pPr>
              <w:rPr>
                <w:rFonts w:cstheme="minorHAnsi"/>
                <w:sz w:val="22"/>
                <w:szCs w:val="22"/>
              </w:rPr>
            </w:pPr>
            <w:r w:rsidRPr="00C05CFC">
              <w:rPr>
                <w:rFonts w:cstheme="minorHAnsi"/>
                <w:sz w:val="22"/>
                <w:szCs w:val="22"/>
              </w:rPr>
              <w:t> </w:t>
            </w:r>
          </w:p>
          <w:p w14:paraId="3B67411C" w14:textId="77777777" w:rsidR="0094680D" w:rsidRPr="00C05CFC" w:rsidRDefault="0094680D" w:rsidP="0094680D">
            <w:pPr>
              <w:rPr>
                <w:rFonts w:cstheme="minorHAnsi"/>
                <w:sz w:val="22"/>
                <w:szCs w:val="22"/>
              </w:rPr>
            </w:pPr>
          </w:p>
        </w:tc>
      </w:tr>
      <w:tr w:rsidR="0094680D" w:rsidRPr="00C05CFC" w14:paraId="61E07F7D" w14:textId="77777777" w:rsidTr="00A05687">
        <w:trPr>
          <w:trHeight w:val="320"/>
        </w:trPr>
        <w:tc>
          <w:tcPr>
            <w:tcW w:w="1566" w:type="dxa"/>
            <w:vMerge/>
            <w:noWrap/>
            <w:hideMark/>
          </w:tcPr>
          <w:p w14:paraId="534CC9D5" w14:textId="77777777" w:rsidR="0094680D" w:rsidRPr="00C05CFC" w:rsidRDefault="0094680D" w:rsidP="0094680D">
            <w:pPr>
              <w:rPr>
                <w:rFonts w:cstheme="minorHAnsi"/>
                <w:sz w:val="22"/>
                <w:szCs w:val="22"/>
              </w:rPr>
            </w:pPr>
          </w:p>
        </w:tc>
        <w:tc>
          <w:tcPr>
            <w:tcW w:w="1448" w:type="dxa"/>
            <w:vMerge/>
            <w:noWrap/>
            <w:hideMark/>
          </w:tcPr>
          <w:p w14:paraId="43E7E259" w14:textId="77777777" w:rsidR="0094680D" w:rsidRPr="00C05CFC" w:rsidRDefault="0094680D" w:rsidP="0094680D">
            <w:pPr>
              <w:rPr>
                <w:rFonts w:cstheme="minorHAnsi"/>
                <w:sz w:val="22"/>
                <w:szCs w:val="22"/>
              </w:rPr>
            </w:pPr>
          </w:p>
        </w:tc>
        <w:tc>
          <w:tcPr>
            <w:tcW w:w="1563" w:type="dxa"/>
            <w:vMerge/>
            <w:noWrap/>
            <w:hideMark/>
          </w:tcPr>
          <w:p w14:paraId="31E34560" w14:textId="77777777" w:rsidR="0094680D" w:rsidRPr="00C05CFC" w:rsidRDefault="0094680D" w:rsidP="0094680D">
            <w:pPr>
              <w:rPr>
                <w:rFonts w:cstheme="minorHAnsi"/>
                <w:sz w:val="22"/>
                <w:szCs w:val="22"/>
              </w:rPr>
            </w:pPr>
          </w:p>
        </w:tc>
        <w:tc>
          <w:tcPr>
            <w:tcW w:w="3676" w:type="dxa"/>
            <w:noWrap/>
            <w:hideMark/>
          </w:tcPr>
          <w:p w14:paraId="76E953EE" w14:textId="77777777" w:rsidR="0094680D" w:rsidRPr="00C05CFC" w:rsidRDefault="0094680D" w:rsidP="0094680D">
            <w:pPr>
              <w:rPr>
                <w:rFonts w:cstheme="minorHAnsi"/>
                <w:sz w:val="22"/>
                <w:szCs w:val="22"/>
              </w:rPr>
            </w:pPr>
            <w:r w:rsidRPr="00C05CFC">
              <w:rPr>
                <w:rFonts w:cstheme="minorHAnsi"/>
                <w:sz w:val="22"/>
                <w:szCs w:val="22"/>
              </w:rPr>
              <w:t>Subject 3</w:t>
            </w:r>
          </w:p>
        </w:tc>
        <w:tc>
          <w:tcPr>
            <w:tcW w:w="1440" w:type="dxa"/>
            <w:noWrap/>
            <w:hideMark/>
          </w:tcPr>
          <w:p w14:paraId="7045CC6A" w14:textId="77777777" w:rsidR="0094680D" w:rsidRPr="00C05CFC" w:rsidRDefault="0094680D" w:rsidP="0094680D">
            <w:pPr>
              <w:rPr>
                <w:rFonts w:cstheme="minorHAnsi"/>
                <w:sz w:val="22"/>
                <w:szCs w:val="22"/>
              </w:rPr>
            </w:pPr>
            <w:r w:rsidRPr="00C05CFC">
              <w:rPr>
                <w:rFonts w:cstheme="minorHAnsi"/>
                <w:sz w:val="22"/>
                <w:szCs w:val="22"/>
              </w:rPr>
              <w:t>2</w:t>
            </w:r>
          </w:p>
        </w:tc>
        <w:tc>
          <w:tcPr>
            <w:tcW w:w="1247" w:type="dxa"/>
            <w:noWrap/>
            <w:hideMark/>
          </w:tcPr>
          <w:p w14:paraId="40C0018F" w14:textId="77777777" w:rsidR="0094680D" w:rsidRPr="00C05CFC" w:rsidRDefault="0094680D" w:rsidP="0094680D">
            <w:pPr>
              <w:rPr>
                <w:rFonts w:cstheme="minorHAnsi"/>
                <w:sz w:val="22"/>
                <w:szCs w:val="22"/>
              </w:rPr>
            </w:pPr>
            <w:r w:rsidRPr="00C05CFC">
              <w:rPr>
                <w:rFonts w:cstheme="minorHAnsi"/>
                <w:sz w:val="22"/>
                <w:szCs w:val="22"/>
              </w:rPr>
              <w:t> </w:t>
            </w:r>
          </w:p>
        </w:tc>
        <w:tc>
          <w:tcPr>
            <w:tcW w:w="3010" w:type="dxa"/>
            <w:vMerge/>
            <w:noWrap/>
          </w:tcPr>
          <w:p w14:paraId="210898F4" w14:textId="77777777" w:rsidR="0094680D" w:rsidRPr="00C05CFC" w:rsidRDefault="0094680D" w:rsidP="0094680D">
            <w:pPr>
              <w:rPr>
                <w:rFonts w:cstheme="minorHAnsi"/>
                <w:sz w:val="22"/>
                <w:szCs w:val="22"/>
              </w:rPr>
            </w:pPr>
          </w:p>
        </w:tc>
      </w:tr>
      <w:tr w:rsidR="0094680D" w:rsidRPr="00C05CFC" w14:paraId="0D21E561" w14:textId="77777777" w:rsidTr="00A05687">
        <w:trPr>
          <w:trHeight w:val="320"/>
        </w:trPr>
        <w:tc>
          <w:tcPr>
            <w:tcW w:w="1566" w:type="dxa"/>
            <w:vMerge/>
            <w:noWrap/>
            <w:hideMark/>
          </w:tcPr>
          <w:p w14:paraId="7C87B6BF" w14:textId="77777777" w:rsidR="0094680D" w:rsidRPr="00C05CFC" w:rsidRDefault="0094680D" w:rsidP="0094680D">
            <w:pPr>
              <w:rPr>
                <w:rFonts w:cstheme="minorHAnsi"/>
                <w:sz w:val="22"/>
                <w:szCs w:val="22"/>
              </w:rPr>
            </w:pPr>
          </w:p>
        </w:tc>
        <w:tc>
          <w:tcPr>
            <w:tcW w:w="1448" w:type="dxa"/>
            <w:vMerge/>
            <w:noWrap/>
            <w:hideMark/>
          </w:tcPr>
          <w:p w14:paraId="7D7AC381" w14:textId="77777777" w:rsidR="0094680D" w:rsidRPr="00C05CFC" w:rsidRDefault="0094680D" w:rsidP="0094680D">
            <w:pPr>
              <w:rPr>
                <w:rFonts w:cstheme="minorHAnsi"/>
                <w:sz w:val="22"/>
                <w:szCs w:val="22"/>
              </w:rPr>
            </w:pPr>
          </w:p>
        </w:tc>
        <w:tc>
          <w:tcPr>
            <w:tcW w:w="1563" w:type="dxa"/>
            <w:vMerge/>
            <w:noWrap/>
            <w:hideMark/>
          </w:tcPr>
          <w:p w14:paraId="69AB3175" w14:textId="77777777" w:rsidR="0094680D" w:rsidRPr="00C05CFC" w:rsidRDefault="0094680D" w:rsidP="0094680D">
            <w:pPr>
              <w:rPr>
                <w:rFonts w:cstheme="minorHAnsi"/>
                <w:sz w:val="22"/>
                <w:szCs w:val="22"/>
              </w:rPr>
            </w:pPr>
          </w:p>
        </w:tc>
        <w:tc>
          <w:tcPr>
            <w:tcW w:w="3676" w:type="dxa"/>
            <w:noWrap/>
            <w:hideMark/>
          </w:tcPr>
          <w:p w14:paraId="6795509C" w14:textId="77777777" w:rsidR="0094680D" w:rsidRPr="00C05CFC" w:rsidRDefault="0094680D" w:rsidP="0094680D">
            <w:pPr>
              <w:rPr>
                <w:rFonts w:cstheme="minorHAnsi"/>
                <w:sz w:val="22"/>
                <w:szCs w:val="22"/>
              </w:rPr>
            </w:pPr>
            <w:r w:rsidRPr="00C05CFC">
              <w:rPr>
                <w:rFonts w:cstheme="minorHAnsi"/>
                <w:sz w:val="22"/>
                <w:szCs w:val="22"/>
              </w:rPr>
              <w:t>Subject 4</w:t>
            </w:r>
          </w:p>
        </w:tc>
        <w:tc>
          <w:tcPr>
            <w:tcW w:w="1440" w:type="dxa"/>
            <w:noWrap/>
            <w:hideMark/>
          </w:tcPr>
          <w:p w14:paraId="66425B38" w14:textId="77777777" w:rsidR="0094680D" w:rsidRPr="00C05CFC" w:rsidRDefault="0094680D" w:rsidP="0094680D">
            <w:pPr>
              <w:rPr>
                <w:rFonts w:cstheme="minorHAnsi"/>
                <w:sz w:val="22"/>
                <w:szCs w:val="22"/>
              </w:rPr>
            </w:pPr>
            <w:r w:rsidRPr="00C05CFC">
              <w:rPr>
                <w:rFonts w:cstheme="minorHAnsi"/>
                <w:sz w:val="22"/>
                <w:szCs w:val="22"/>
              </w:rPr>
              <w:t>3</w:t>
            </w:r>
          </w:p>
        </w:tc>
        <w:tc>
          <w:tcPr>
            <w:tcW w:w="1247" w:type="dxa"/>
            <w:noWrap/>
            <w:hideMark/>
          </w:tcPr>
          <w:p w14:paraId="1AB2586D" w14:textId="77777777" w:rsidR="0094680D" w:rsidRPr="00C05CFC" w:rsidRDefault="0094680D" w:rsidP="0094680D">
            <w:pPr>
              <w:rPr>
                <w:rFonts w:cstheme="minorHAnsi"/>
                <w:sz w:val="22"/>
                <w:szCs w:val="22"/>
              </w:rPr>
            </w:pPr>
            <w:r w:rsidRPr="00C05CFC">
              <w:rPr>
                <w:rFonts w:cstheme="minorHAnsi"/>
                <w:sz w:val="22"/>
                <w:szCs w:val="22"/>
              </w:rPr>
              <w:t> </w:t>
            </w:r>
          </w:p>
        </w:tc>
        <w:tc>
          <w:tcPr>
            <w:tcW w:w="3010" w:type="dxa"/>
            <w:vMerge/>
            <w:noWrap/>
          </w:tcPr>
          <w:p w14:paraId="46F70259" w14:textId="77777777" w:rsidR="0094680D" w:rsidRPr="00C05CFC" w:rsidRDefault="0094680D" w:rsidP="0094680D">
            <w:pPr>
              <w:rPr>
                <w:rFonts w:cstheme="minorHAnsi"/>
                <w:sz w:val="22"/>
                <w:szCs w:val="22"/>
              </w:rPr>
            </w:pPr>
          </w:p>
        </w:tc>
      </w:tr>
      <w:tr w:rsidR="0094680D" w:rsidRPr="00C05CFC" w14:paraId="7406B708" w14:textId="77777777" w:rsidTr="00A05687">
        <w:trPr>
          <w:trHeight w:val="320"/>
        </w:trPr>
        <w:tc>
          <w:tcPr>
            <w:tcW w:w="1566" w:type="dxa"/>
            <w:vMerge/>
            <w:noWrap/>
            <w:hideMark/>
          </w:tcPr>
          <w:p w14:paraId="686973EE" w14:textId="77777777" w:rsidR="0094680D" w:rsidRPr="00C05CFC" w:rsidRDefault="0094680D" w:rsidP="0094680D">
            <w:pPr>
              <w:rPr>
                <w:rFonts w:cstheme="minorHAnsi"/>
                <w:sz w:val="22"/>
                <w:szCs w:val="22"/>
              </w:rPr>
            </w:pPr>
          </w:p>
        </w:tc>
        <w:tc>
          <w:tcPr>
            <w:tcW w:w="1448" w:type="dxa"/>
            <w:vMerge/>
            <w:noWrap/>
            <w:hideMark/>
          </w:tcPr>
          <w:p w14:paraId="30916C6B" w14:textId="77777777" w:rsidR="0094680D" w:rsidRPr="00C05CFC" w:rsidRDefault="0094680D" w:rsidP="0094680D">
            <w:pPr>
              <w:rPr>
                <w:rFonts w:cstheme="minorHAnsi"/>
                <w:sz w:val="22"/>
                <w:szCs w:val="22"/>
              </w:rPr>
            </w:pPr>
          </w:p>
        </w:tc>
        <w:tc>
          <w:tcPr>
            <w:tcW w:w="1563" w:type="dxa"/>
            <w:vMerge/>
            <w:noWrap/>
            <w:hideMark/>
          </w:tcPr>
          <w:p w14:paraId="55F9217B" w14:textId="77777777" w:rsidR="0094680D" w:rsidRPr="00C05CFC" w:rsidRDefault="0094680D" w:rsidP="0094680D">
            <w:pPr>
              <w:rPr>
                <w:rFonts w:cstheme="minorHAnsi"/>
                <w:sz w:val="22"/>
                <w:szCs w:val="22"/>
              </w:rPr>
            </w:pPr>
          </w:p>
        </w:tc>
        <w:tc>
          <w:tcPr>
            <w:tcW w:w="3676" w:type="dxa"/>
            <w:noWrap/>
            <w:hideMark/>
          </w:tcPr>
          <w:p w14:paraId="51865901" w14:textId="77777777" w:rsidR="0094680D" w:rsidRPr="00C05CFC" w:rsidRDefault="0094680D" w:rsidP="0094680D">
            <w:pPr>
              <w:rPr>
                <w:rFonts w:cstheme="minorHAnsi"/>
                <w:sz w:val="22"/>
                <w:szCs w:val="22"/>
              </w:rPr>
            </w:pPr>
            <w:r w:rsidRPr="00C05CFC">
              <w:rPr>
                <w:rFonts w:cstheme="minorHAnsi"/>
                <w:sz w:val="22"/>
                <w:szCs w:val="22"/>
              </w:rPr>
              <w:t>Subjects 5,8</w:t>
            </w:r>
          </w:p>
        </w:tc>
        <w:tc>
          <w:tcPr>
            <w:tcW w:w="1440" w:type="dxa"/>
            <w:noWrap/>
            <w:hideMark/>
          </w:tcPr>
          <w:p w14:paraId="2A1155BA" w14:textId="77777777" w:rsidR="0094680D" w:rsidRPr="00C05CFC" w:rsidRDefault="0094680D" w:rsidP="0094680D">
            <w:pPr>
              <w:rPr>
                <w:rFonts w:cstheme="minorHAnsi"/>
                <w:sz w:val="22"/>
                <w:szCs w:val="22"/>
              </w:rPr>
            </w:pPr>
            <w:r w:rsidRPr="00C05CFC">
              <w:rPr>
                <w:rFonts w:cstheme="minorHAnsi"/>
                <w:sz w:val="22"/>
                <w:szCs w:val="22"/>
              </w:rPr>
              <w:t>4</w:t>
            </w:r>
          </w:p>
        </w:tc>
        <w:tc>
          <w:tcPr>
            <w:tcW w:w="1247" w:type="dxa"/>
            <w:noWrap/>
            <w:hideMark/>
          </w:tcPr>
          <w:p w14:paraId="76129CA7" w14:textId="77777777" w:rsidR="0094680D" w:rsidRPr="00C05CFC" w:rsidRDefault="0094680D" w:rsidP="0094680D">
            <w:pPr>
              <w:rPr>
                <w:rFonts w:cstheme="minorHAnsi"/>
                <w:sz w:val="22"/>
                <w:szCs w:val="22"/>
              </w:rPr>
            </w:pPr>
            <w:r w:rsidRPr="00C05CFC">
              <w:rPr>
                <w:rFonts w:cstheme="minorHAnsi"/>
                <w:sz w:val="22"/>
                <w:szCs w:val="22"/>
              </w:rPr>
              <w:t> </w:t>
            </w:r>
          </w:p>
        </w:tc>
        <w:tc>
          <w:tcPr>
            <w:tcW w:w="3010" w:type="dxa"/>
            <w:vMerge/>
            <w:noWrap/>
          </w:tcPr>
          <w:p w14:paraId="4310BBF0" w14:textId="77777777" w:rsidR="0094680D" w:rsidRPr="00C05CFC" w:rsidRDefault="0094680D" w:rsidP="0094680D">
            <w:pPr>
              <w:rPr>
                <w:rFonts w:cstheme="minorHAnsi"/>
                <w:sz w:val="22"/>
                <w:szCs w:val="22"/>
              </w:rPr>
            </w:pPr>
          </w:p>
        </w:tc>
      </w:tr>
      <w:tr w:rsidR="0094680D" w:rsidRPr="00C05CFC" w14:paraId="2FEEF37E" w14:textId="77777777" w:rsidTr="00A05687">
        <w:trPr>
          <w:trHeight w:val="340"/>
        </w:trPr>
        <w:tc>
          <w:tcPr>
            <w:tcW w:w="1566" w:type="dxa"/>
            <w:vMerge/>
            <w:noWrap/>
            <w:hideMark/>
          </w:tcPr>
          <w:p w14:paraId="40A8ADBC" w14:textId="77777777" w:rsidR="0094680D" w:rsidRPr="00C05CFC" w:rsidRDefault="0094680D" w:rsidP="0094680D">
            <w:pPr>
              <w:rPr>
                <w:rFonts w:cstheme="minorHAnsi"/>
                <w:sz w:val="22"/>
                <w:szCs w:val="22"/>
              </w:rPr>
            </w:pPr>
          </w:p>
        </w:tc>
        <w:tc>
          <w:tcPr>
            <w:tcW w:w="1448" w:type="dxa"/>
            <w:vMerge/>
            <w:noWrap/>
            <w:hideMark/>
          </w:tcPr>
          <w:p w14:paraId="221DDAA4" w14:textId="77777777" w:rsidR="0094680D" w:rsidRPr="00C05CFC" w:rsidRDefault="0094680D" w:rsidP="0094680D">
            <w:pPr>
              <w:rPr>
                <w:rFonts w:cstheme="minorHAnsi"/>
                <w:sz w:val="22"/>
                <w:szCs w:val="22"/>
              </w:rPr>
            </w:pPr>
          </w:p>
        </w:tc>
        <w:tc>
          <w:tcPr>
            <w:tcW w:w="1563" w:type="dxa"/>
            <w:vMerge/>
            <w:noWrap/>
            <w:hideMark/>
          </w:tcPr>
          <w:p w14:paraId="6E599B25" w14:textId="77777777" w:rsidR="0094680D" w:rsidRPr="00C05CFC" w:rsidRDefault="0094680D" w:rsidP="0094680D">
            <w:pPr>
              <w:rPr>
                <w:rFonts w:cstheme="minorHAnsi"/>
                <w:sz w:val="22"/>
                <w:szCs w:val="22"/>
              </w:rPr>
            </w:pPr>
          </w:p>
        </w:tc>
        <w:tc>
          <w:tcPr>
            <w:tcW w:w="3676" w:type="dxa"/>
            <w:noWrap/>
            <w:hideMark/>
          </w:tcPr>
          <w:p w14:paraId="7EA1C4E9" w14:textId="77777777" w:rsidR="0094680D" w:rsidRPr="00C05CFC" w:rsidRDefault="0094680D" w:rsidP="0094680D">
            <w:pPr>
              <w:rPr>
                <w:rFonts w:cstheme="minorHAnsi"/>
                <w:sz w:val="22"/>
                <w:szCs w:val="22"/>
              </w:rPr>
            </w:pPr>
            <w:r w:rsidRPr="00C05CFC">
              <w:rPr>
                <w:rFonts w:cstheme="minorHAnsi"/>
                <w:sz w:val="22"/>
                <w:szCs w:val="22"/>
              </w:rPr>
              <w:t>Subject 7</w:t>
            </w:r>
          </w:p>
        </w:tc>
        <w:tc>
          <w:tcPr>
            <w:tcW w:w="1440" w:type="dxa"/>
            <w:noWrap/>
            <w:hideMark/>
          </w:tcPr>
          <w:p w14:paraId="1F0C2332" w14:textId="77777777" w:rsidR="0094680D" w:rsidRPr="00C05CFC" w:rsidRDefault="0094680D" w:rsidP="0094680D">
            <w:pPr>
              <w:rPr>
                <w:rFonts w:cstheme="minorHAnsi"/>
                <w:sz w:val="22"/>
                <w:szCs w:val="22"/>
              </w:rPr>
            </w:pPr>
            <w:r w:rsidRPr="00C05CFC">
              <w:rPr>
                <w:rFonts w:cstheme="minorHAnsi"/>
                <w:sz w:val="22"/>
                <w:szCs w:val="22"/>
              </w:rPr>
              <w:t>10</w:t>
            </w:r>
          </w:p>
        </w:tc>
        <w:tc>
          <w:tcPr>
            <w:tcW w:w="1247" w:type="dxa"/>
            <w:noWrap/>
            <w:hideMark/>
          </w:tcPr>
          <w:p w14:paraId="2FAEF514" w14:textId="77777777" w:rsidR="0094680D" w:rsidRPr="00C05CFC" w:rsidRDefault="0094680D" w:rsidP="0094680D">
            <w:pPr>
              <w:rPr>
                <w:rFonts w:cstheme="minorHAnsi"/>
                <w:sz w:val="22"/>
                <w:szCs w:val="22"/>
              </w:rPr>
            </w:pPr>
            <w:r w:rsidRPr="00C05CFC">
              <w:rPr>
                <w:rFonts w:cstheme="minorHAnsi"/>
                <w:sz w:val="22"/>
                <w:szCs w:val="22"/>
              </w:rPr>
              <w:t> </w:t>
            </w:r>
          </w:p>
        </w:tc>
        <w:tc>
          <w:tcPr>
            <w:tcW w:w="3010" w:type="dxa"/>
            <w:vMerge/>
            <w:noWrap/>
          </w:tcPr>
          <w:p w14:paraId="65FCD7C8" w14:textId="77777777" w:rsidR="0094680D" w:rsidRPr="00C05CFC" w:rsidRDefault="0094680D" w:rsidP="0094680D">
            <w:pPr>
              <w:rPr>
                <w:rFonts w:cstheme="minorHAnsi"/>
                <w:sz w:val="22"/>
                <w:szCs w:val="22"/>
              </w:rPr>
            </w:pPr>
          </w:p>
        </w:tc>
      </w:tr>
      <w:tr w:rsidR="0094680D" w:rsidRPr="00C05CFC" w14:paraId="74B167D6" w14:textId="77777777" w:rsidTr="00A05687">
        <w:trPr>
          <w:trHeight w:val="320"/>
        </w:trPr>
        <w:tc>
          <w:tcPr>
            <w:tcW w:w="1566" w:type="dxa"/>
            <w:vMerge/>
            <w:noWrap/>
            <w:hideMark/>
          </w:tcPr>
          <w:p w14:paraId="7CFFE876" w14:textId="77777777" w:rsidR="0094680D" w:rsidRPr="00C05CFC" w:rsidRDefault="0094680D" w:rsidP="0094680D">
            <w:pPr>
              <w:rPr>
                <w:rFonts w:cstheme="minorHAnsi"/>
                <w:sz w:val="22"/>
                <w:szCs w:val="22"/>
              </w:rPr>
            </w:pPr>
          </w:p>
        </w:tc>
        <w:tc>
          <w:tcPr>
            <w:tcW w:w="1448" w:type="dxa"/>
            <w:vMerge/>
            <w:noWrap/>
            <w:hideMark/>
          </w:tcPr>
          <w:p w14:paraId="0085DFD9" w14:textId="77777777" w:rsidR="0094680D" w:rsidRPr="00C05CFC" w:rsidRDefault="0094680D" w:rsidP="0094680D">
            <w:pPr>
              <w:rPr>
                <w:rFonts w:cstheme="minorHAnsi"/>
                <w:sz w:val="22"/>
                <w:szCs w:val="22"/>
              </w:rPr>
            </w:pPr>
          </w:p>
        </w:tc>
        <w:tc>
          <w:tcPr>
            <w:tcW w:w="1563" w:type="dxa"/>
            <w:vMerge/>
            <w:noWrap/>
            <w:hideMark/>
          </w:tcPr>
          <w:p w14:paraId="2AE92761" w14:textId="77777777" w:rsidR="0094680D" w:rsidRPr="00C05CFC" w:rsidRDefault="0094680D" w:rsidP="0094680D">
            <w:pPr>
              <w:rPr>
                <w:rFonts w:cstheme="minorHAnsi"/>
                <w:sz w:val="22"/>
                <w:szCs w:val="22"/>
              </w:rPr>
            </w:pPr>
          </w:p>
        </w:tc>
        <w:tc>
          <w:tcPr>
            <w:tcW w:w="3676" w:type="dxa"/>
            <w:noWrap/>
            <w:hideMark/>
          </w:tcPr>
          <w:p w14:paraId="4D9879C6" w14:textId="77777777" w:rsidR="0094680D" w:rsidRPr="00C05CFC" w:rsidRDefault="0094680D" w:rsidP="0094680D">
            <w:pPr>
              <w:rPr>
                <w:rFonts w:cstheme="minorHAnsi"/>
                <w:sz w:val="22"/>
                <w:szCs w:val="22"/>
              </w:rPr>
            </w:pPr>
            <w:r w:rsidRPr="00C05CFC">
              <w:rPr>
                <w:rFonts w:cstheme="minorHAnsi"/>
                <w:sz w:val="22"/>
                <w:szCs w:val="22"/>
              </w:rPr>
              <w:t>Subjects 1,5, 8 -10 (at 4 weeks)</w:t>
            </w:r>
          </w:p>
        </w:tc>
        <w:tc>
          <w:tcPr>
            <w:tcW w:w="1440" w:type="dxa"/>
            <w:noWrap/>
            <w:hideMark/>
          </w:tcPr>
          <w:p w14:paraId="6D84757C"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noWrap/>
            <w:hideMark/>
          </w:tcPr>
          <w:p w14:paraId="0D9C0266" w14:textId="77777777" w:rsidR="0094680D" w:rsidRPr="00C05CFC" w:rsidRDefault="0094680D" w:rsidP="0094680D">
            <w:pPr>
              <w:rPr>
                <w:rFonts w:cstheme="minorHAnsi"/>
                <w:sz w:val="22"/>
                <w:szCs w:val="22"/>
              </w:rPr>
            </w:pPr>
            <w:r w:rsidRPr="00C05CFC">
              <w:rPr>
                <w:rFonts w:cstheme="minorHAnsi"/>
                <w:sz w:val="22"/>
                <w:szCs w:val="22"/>
              </w:rPr>
              <w:t>0</w:t>
            </w:r>
          </w:p>
        </w:tc>
        <w:tc>
          <w:tcPr>
            <w:tcW w:w="3010" w:type="dxa"/>
            <w:vMerge/>
            <w:noWrap/>
          </w:tcPr>
          <w:p w14:paraId="3514A958" w14:textId="77777777" w:rsidR="0094680D" w:rsidRPr="00C05CFC" w:rsidRDefault="0094680D" w:rsidP="0094680D">
            <w:pPr>
              <w:rPr>
                <w:rFonts w:cstheme="minorHAnsi"/>
                <w:sz w:val="22"/>
                <w:szCs w:val="22"/>
              </w:rPr>
            </w:pPr>
          </w:p>
        </w:tc>
      </w:tr>
      <w:tr w:rsidR="0094680D" w:rsidRPr="00C05CFC" w14:paraId="1BF93559" w14:textId="77777777" w:rsidTr="00A05687">
        <w:trPr>
          <w:trHeight w:val="320"/>
        </w:trPr>
        <w:tc>
          <w:tcPr>
            <w:tcW w:w="1566" w:type="dxa"/>
            <w:vMerge/>
            <w:noWrap/>
            <w:hideMark/>
          </w:tcPr>
          <w:p w14:paraId="54E978E6" w14:textId="77777777" w:rsidR="0094680D" w:rsidRPr="00C05CFC" w:rsidRDefault="0094680D" w:rsidP="0094680D">
            <w:pPr>
              <w:rPr>
                <w:rFonts w:cstheme="minorHAnsi"/>
                <w:b/>
                <w:bCs/>
                <w:sz w:val="22"/>
                <w:szCs w:val="22"/>
              </w:rPr>
            </w:pPr>
          </w:p>
        </w:tc>
        <w:tc>
          <w:tcPr>
            <w:tcW w:w="1448" w:type="dxa"/>
            <w:vMerge/>
            <w:noWrap/>
            <w:hideMark/>
          </w:tcPr>
          <w:p w14:paraId="1BCFE8A6" w14:textId="77777777" w:rsidR="0094680D" w:rsidRPr="00C05CFC" w:rsidRDefault="0094680D" w:rsidP="0094680D">
            <w:pPr>
              <w:rPr>
                <w:rFonts w:cstheme="minorHAnsi"/>
                <w:sz w:val="22"/>
                <w:szCs w:val="22"/>
              </w:rPr>
            </w:pPr>
          </w:p>
        </w:tc>
        <w:tc>
          <w:tcPr>
            <w:tcW w:w="1563" w:type="dxa"/>
            <w:vMerge/>
            <w:noWrap/>
            <w:hideMark/>
          </w:tcPr>
          <w:p w14:paraId="121CDAA9" w14:textId="77777777" w:rsidR="0094680D" w:rsidRPr="00C05CFC" w:rsidRDefault="0094680D" w:rsidP="0094680D">
            <w:pPr>
              <w:rPr>
                <w:rFonts w:cstheme="minorHAnsi"/>
                <w:sz w:val="22"/>
                <w:szCs w:val="22"/>
              </w:rPr>
            </w:pPr>
          </w:p>
        </w:tc>
        <w:tc>
          <w:tcPr>
            <w:tcW w:w="3676" w:type="dxa"/>
            <w:noWrap/>
            <w:hideMark/>
          </w:tcPr>
          <w:p w14:paraId="77FD3B44" w14:textId="77777777" w:rsidR="0094680D" w:rsidRPr="00C05CFC" w:rsidRDefault="0094680D" w:rsidP="0094680D">
            <w:pPr>
              <w:rPr>
                <w:rFonts w:cstheme="minorHAnsi"/>
                <w:sz w:val="22"/>
                <w:szCs w:val="22"/>
              </w:rPr>
            </w:pPr>
            <w:r w:rsidRPr="00C05CFC">
              <w:rPr>
                <w:rFonts w:cstheme="minorHAnsi"/>
                <w:sz w:val="22"/>
                <w:szCs w:val="22"/>
              </w:rPr>
              <w:t>Subjects 2, 6 (at 4 weeks)</w:t>
            </w:r>
          </w:p>
        </w:tc>
        <w:tc>
          <w:tcPr>
            <w:tcW w:w="1440" w:type="dxa"/>
            <w:noWrap/>
            <w:hideMark/>
          </w:tcPr>
          <w:p w14:paraId="48D7908C"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noWrap/>
            <w:hideMark/>
          </w:tcPr>
          <w:p w14:paraId="10D1139E" w14:textId="77777777" w:rsidR="0094680D" w:rsidRPr="00C05CFC" w:rsidRDefault="0094680D" w:rsidP="0094680D">
            <w:pPr>
              <w:rPr>
                <w:rFonts w:cstheme="minorHAnsi"/>
                <w:sz w:val="22"/>
                <w:szCs w:val="22"/>
              </w:rPr>
            </w:pPr>
            <w:r w:rsidRPr="00C05CFC">
              <w:rPr>
                <w:rFonts w:cstheme="minorHAnsi"/>
                <w:sz w:val="22"/>
                <w:szCs w:val="22"/>
              </w:rPr>
              <w:t>Did not participate</w:t>
            </w:r>
          </w:p>
        </w:tc>
        <w:tc>
          <w:tcPr>
            <w:tcW w:w="3010" w:type="dxa"/>
            <w:vMerge/>
            <w:noWrap/>
          </w:tcPr>
          <w:p w14:paraId="3FEA5630" w14:textId="77777777" w:rsidR="0094680D" w:rsidRPr="00C05CFC" w:rsidRDefault="0094680D" w:rsidP="0094680D">
            <w:pPr>
              <w:rPr>
                <w:rFonts w:cstheme="minorHAnsi"/>
                <w:sz w:val="22"/>
                <w:szCs w:val="22"/>
              </w:rPr>
            </w:pPr>
          </w:p>
        </w:tc>
      </w:tr>
      <w:tr w:rsidR="0094680D" w:rsidRPr="00C05CFC" w14:paraId="211A4C0F" w14:textId="77777777" w:rsidTr="00A05687">
        <w:trPr>
          <w:trHeight w:val="320"/>
        </w:trPr>
        <w:tc>
          <w:tcPr>
            <w:tcW w:w="1566" w:type="dxa"/>
            <w:vMerge/>
            <w:noWrap/>
            <w:hideMark/>
          </w:tcPr>
          <w:p w14:paraId="42805CDE" w14:textId="77777777" w:rsidR="0094680D" w:rsidRPr="00C05CFC" w:rsidRDefault="0094680D" w:rsidP="0094680D">
            <w:pPr>
              <w:rPr>
                <w:rFonts w:cstheme="minorHAnsi"/>
                <w:sz w:val="22"/>
                <w:szCs w:val="22"/>
              </w:rPr>
            </w:pPr>
          </w:p>
        </w:tc>
        <w:tc>
          <w:tcPr>
            <w:tcW w:w="1448" w:type="dxa"/>
            <w:vMerge/>
            <w:noWrap/>
            <w:hideMark/>
          </w:tcPr>
          <w:p w14:paraId="517779B4" w14:textId="77777777" w:rsidR="0094680D" w:rsidRPr="00C05CFC" w:rsidRDefault="0094680D" w:rsidP="0094680D">
            <w:pPr>
              <w:rPr>
                <w:rFonts w:cstheme="minorHAnsi"/>
                <w:sz w:val="22"/>
                <w:szCs w:val="22"/>
              </w:rPr>
            </w:pPr>
          </w:p>
        </w:tc>
        <w:tc>
          <w:tcPr>
            <w:tcW w:w="1563" w:type="dxa"/>
            <w:vMerge/>
            <w:noWrap/>
            <w:hideMark/>
          </w:tcPr>
          <w:p w14:paraId="6F84CC0C" w14:textId="77777777" w:rsidR="0094680D" w:rsidRPr="00C05CFC" w:rsidRDefault="0094680D" w:rsidP="0094680D">
            <w:pPr>
              <w:rPr>
                <w:rFonts w:cstheme="minorHAnsi"/>
                <w:sz w:val="22"/>
                <w:szCs w:val="22"/>
              </w:rPr>
            </w:pPr>
          </w:p>
        </w:tc>
        <w:tc>
          <w:tcPr>
            <w:tcW w:w="3676" w:type="dxa"/>
            <w:noWrap/>
            <w:hideMark/>
          </w:tcPr>
          <w:p w14:paraId="5494EA82" w14:textId="77777777" w:rsidR="0094680D" w:rsidRPr="00C05CFC" w:rsidRDefault="0094680D" w:rsidP="0094680D">
            <w:pPr>
              <w:rPr>
                <w:rFonts w:cstheme="minorHAnsi"/>
                <w:sz w:val="22"/>
                <w:szCs w:val="22"/>
              </w:rPr>
            </w:pPr>
            <w:r w:rsidRPr="00C05CFC">
              <w:rPr>
                <w:rFonts w:cstheme="minorHAnsi"/>
                <w:sz w:val="22"/>
                <w:szCs w:val="22"/>
              </w:rPr>
              <w:t>Subjects 3 ,4 (at 4 weeks)</w:t>
            </w:r>
          </w:p>
        </w:tc>
        <w:tc>
          <w:tcPr>
            <w:tcW w:w="1440" w:type="dxa"/>
            <w:noWrap/>
            <w:hideMark/>
          </w:tcPr>
          <w:p w14:paraId="6FF56AB2"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noWrap/>
            <w:hideMark/>
          </w:tcPr>
          <w:p w14:paraId="350B16F7" w14:textId="77777777" w:rsidR="0094680D" w:rsidRPr="00C05CFC" w:rsidRDefault="0094680D" w:rsidP="0094680D">
            <w:pPr>
              <w:rPr>
                <w:rFonts w:cstheme="minorHAnsi"/>
                <w:sz w:val="22"/>
                <w:szCs w:val="22"/>
              </w:rPr>
            </w:pPr>
            <w:r w:rsidRPr="00C05CFC">
              <w:rPr>
                <w:rFonts w:cstheme="minorHAnsi"/>
                <w:sz w:val="22"/>
                <w:szCs w:val="22"/>
              </w:rPr>
              <w:t>1</w:t>
            </w:r>
          </w:p>
        </w:tc>
        <w:tc>
          <w:tcPr>
            <w:tcW w:w="3010" w:type="dxa"/>
            <w:vMerge/>
            <w:noWrap/>
          </w:tcPr>
          <w:p w14:paraId="057CD594" w14:textId="77777777" w:rsidR="0094680D" w:rsidRPr="00C05CFC" w:rsidRDefault="0094680D" w:rsidP="0094680D">
            <w:pPr>
              <w:rPr>
                <w:rFonts w:cstheme="minorHAnsi"/>
                <w:sz w:val="22"/>
                <w:szCs w:val="22"/>
              </w:rPr>
            </w:pPr>
          </w:p>
        </w:tc>
      </w:tr>
      <w:tr w:rsidR="0094680D" w:rsidRPr="00C05CFC" w14:paraId="688A54EE" w14:textId="77777777" w:rsidTr="00A05687">
        <w:trPr>
          <w:trHeight w:val="340"/>
        </w:trPr>
        <w:tc>
          <w:tcPr>
            <w:tcW w:w="1566" w:type="dxa"/>
            <w:vMerge/>
            <w:noWrap/>
            <w:hideMark/>
          </w:tcPr>
          <w:p w14:paraId="08E4A542" w14:textId="77777777" w:rsidR="0094680D" w:rsidRPr="00C05CFC" w:rsidRDefault="0094680D" w:rsidP="0094680D">
            <w:pPr>
              <w:rPr>
                <w:rFonts w:cstheme="minorHAnsi"/>
                <w:sz w:val="22"/>
                <w:szCs w:val="22"/>
              </w:rPr>
            </w:pPr>
          </w:p>
        </w:tc>
        <w:tc>
          <w:tcPr>
            <w:tcW w:w="1448" w:type="dxa"/>
            <w:vMerge/>
            <w:noWrap/>
            <w:hideMark/>
          </w:tcPr>
          <w:p w14:paraId="46A4853B" w14:textId="77777777" w:rsidR="0094680D" w:rsidRPr="00C05CFC" w:rsidRDefault="0094680D" w:rsidP="0094680D">
            <w:pPr>
              <w:rPr>
                <w:rFonts w:cstheme="minorHAnsi"/>
                <w:sz w:val="22"/>
                <w:szCs w:val="22"/>
              </w:rPr>
            </w:pPr>
          </w:p>
        </w:tc>
        <w:tc>
          <w:tcPr>
            <w:tcW w:w="1563" w:type="dxa"/>
            <w:vMerge/>
            <w:noWrap/>
            <w:hideMark/>
          </w:tcPr>
          <w:p w14:paraId="30980160" w14:textId="77777777" w:rsidR="0094680D" w:rsidRPr="00C05CFC" w:rsidRDefault="0094680D" w:rsidP="0094680D">
            <w:pPr>
              <w:rPr>
                <w:rFonts w:cstheme="minorHAnsi"/>
                <w:sz w:val="22"/>
                <w:szCs w:val="22"/>
              </w:rPr>
            </w:pPr>
          </w:p>
        </w:tc>
        <w:tc>
          <w:tcPr>
            <w:tcW w:w="3676" w:type="dxa"/>
            <w:noWrap/>
            <w:hideMark/>
          </w:tcPr>
          <w:p w14:paraId="52798AA7" w14:textId="77777777" w:rsidR="0094680D" w:rsidRPr="00C05CFC" w:rsidRDefault="0094680D" w:rsidP="0094680D">
            <w:pPr>
              <w:rPr>
                <w:rFonts w:cstheme="minorHAnsi"/>
                <w:sz w:val="22"/>
                <w:szCs w:val="22"/>
              </w:rPr>
            </w:pPr>
            <w:r w:rsidRPr="00C05CFC">
              <w:rPr>
                <w:rFonts w:cstheme="minorHAnsi"/>
                <w:sz w:val="22"/>
                <w:szCs w:val="22"/>
              </w:rPr>
              <w:t>Subject 7 (at 4 weeks)</w:t>
            </w:r>
          </w:p>
        </w:tc>
        <w:tc>
          <w:tcPr>
            <w:tcW w:w="1440" w:type="dxa"/>
            <w:noWrap/>
            <w:hideMark/>
          </w:tcPr>
          <w:p w14:paraId="1BC90D26"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noWrap/>
            <w:hideMark/>
          </w:tcPr>
          <w:p w14:paraId="0B0A348A" w14:textId="77777777" w:rsidR="0094680D" w:rsidRPr="00C05CFC" w:rsidRDefault="0094680D" w:rsidP="0094680D">
            <w:pPr>
              <w:rPr>
                <w:rFonts w:cstheme="minorHAnsi"/>
                <w:sz w:val="22"/>
                <w:szCs w:val="22"/>
              </w:rPr>
            </w:pPr>
            <w:r w:rsidRPr="00C05CFC">
              <w:rPr>
                <w:rFonts w:cstheme="minorHAnsi"/>
                <w:sz w:val="22"/>
                <w:szCs w:val="22"/>
              </w:rPr>
              <w:t>2</w:t>
            </w:r>
          </w:p>
        </w:tc>
        <w:tc>
          <w:tcPr>
            <w:tcW w:w="3010" w:type="dxa"/>
            <w:vMerge/>
            <w:noWrap/>
          </w:tcPr>
          <w:p w14:paraId="218E3B6C" w14:textId="77777777" w:rsidR="0094680D" w:rsidRPr="00C05CFC" w:rsidRDefault="0094680D" w:rsidP="0094680D">
            <w:pPr>
              <w:rPr>
                <w:rFonts w:cstheme="minorHAnsi"/>
                <w:sz w:val="22"/>
                <w:szCs w:val="22"/>
              </w:rPr>
            </w:pPr>
          </w:p>
        </w:tc>
      </w:tr>
      <w:tr w:rsidR="0094680D" w:rsidRPr="00C05CFC" w14:paraId="6BDA5144" w14:textId="77777777" w:rsidTr="00A05687">
        <w:trPr>
          <w:trHeight w:val="320"/>
        </w:trPr>
        <w:tc>
          <w:tcPr>
            <w:tcW w:w="1566" w:type="dxa"/>
            <w:vMerge/>
            <w:noWrap/>
            <w:hideMark/>
          </w:tcPr>
          <w:p w14:paraId="1DE91F3B" w14:textId="77777777" w:rsidR="0094680D" w:rsidRPr="00C05CFC" w:rsidRDefault="0094680D" w:rsidP="0094680D">
            <w:pPr>
              <w:rPr>
                <w:rFonts w:cstheme="minorHAnsi"/>
                <w:sz w:val="22"/>
                <w:szCs w:val="22"/>
              </w:rPr>
            </w:pPr>
          </w:p>
        </w:tc>
        <w:tc>
          <w:tcPr>
            <w:tcW w:w="1448" w:type="dxa"/>
            <w:vMerge/>
            <w:noWrap/>
            <w:hideMark/>
          </w:tcPr>
          <w:p w14:paraId="135FDC13" w14:textId="77777777" w:rsidR="0094680D" w:rsidRPr="00C05CFC" w:rsidRDefault="0094680D" w:rsidP="0094680D">
            <w:pPr>
              <w:rPr>
                <w:rFonts w:cstheme="minorHAnsi"/>
                <w:sz w:val="22"/>
                <w:szCs w:val="22"/>
              </w:rPr>
            </w:pPr>
          </w:p>
        </w:tc>
        <w:tc>
          <w:tcPr>
            <w:tcW w:w="1563" w:type="dxa"/>
            <w:vMerge/>
            <w:noWrap/>
            <w:hideMark/>
          </w:tcPr>
          <w:p w14:paraId="5F8A7CDF" w14:textId="77777777" w:rsidR="0094680D" w:rsidRPr="00C05CFC" w:rsidRDefault="0094680D" w:rsidP="0094680D">
            <w:pPr>
              <w:rPr>
                <w:rFonts w:cstheme="minorHAnsi"/>
                <w:sz w:val="22"/>
                <w:szCs w:val="22"/>
              </w:rPr>
            </w:pPr>
          </w:p>
        </w:tc>
        <w:tc>
          <w:tcPr>
            <w:tcW w:w="3676" w:type="dxa"/>
            <w:noWrap/>
            <w:hideMark/>
          </w:tcPr>
          <w:p w14:paraId="5EE56B26" w14:textId="77777777" w:rsidR="0094680D" w:rsidRPr="00C05CFC" w:rsidRDefault="0094680D" w:rsidP="0094680D">
            <w:pPr>
              <w:rPr>
                <w:rFonts w:cstheme="minorHAnsi"/>
                <w:sz w:val="22"/>
                <w:szCs w:val="22"/>
              </w:rPr>
            </w:pPr>
            <w:r w:rsidRPr="00C05CFC">
              <w:rPr>
                <w:rFonts w:cstheme="minorHAnsi"/>
                <w:sz w:val="22"/>
                <w:szCs w:val="22"/>
              </w:rPr>
              <w:t>Subjects 1,2, 4 - 10 (at 8 weeks)</w:t>
            </w:r>
          </w:p>
        </w:tc>
        <w:tc>
          <w:tcPr>
            <w:tcW w:w="1440" w:type="dxa"/>
            <w:noWrap/>
            <w:hideMark/>
          </w:tcPr>
          <w:p w14:paraId="224C7F7A"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noWrap/>
            <w:hideMark/>
          </w:tcPr>
          <w:p w14:paraId="6BC329A9" w14:textId="77777777" w:rsidR="0094680D" w:rsidRPr="00C05CFC" w:rsidRDefault="0094680D" w:rsidP="0094680D">
            <w:pPr>
              <w:rPr>
                <w:rFonts w:cstheme="minorHAnsi"/>
                <w:sz w:val="22"/>
                <w:szCs w:val="22"/>
              </w:rPr>
            </w:pPr>
            <w:r w:rsidRPr="00C05CFC">
              <w:rPr>
                <w:rFonts w:cstheme="minorHAnsi"/>
                <w:sz w:val="22"/>
                <w:szCs w:val="22"/>
              </w:rPr>
              <w:t>0</w:t>
            </w:r>
          </w:p>
        </w:tc>
        <w:tc>
          <w:tcPr>
            <w:tcW w:w="3010" w:type="dxa"/>
            <w:vMerge/>
            <w:noWrap/>
          </w:tcPr>
          <w:p w14:paraId="39221708" w14:textId="77777777" w:rsidR="0094680D" w:rsidRPr="00C05CFC" w:rsidRDefault="0094680D" w:rsidP="0094680D">
            <w:pPr>
              <w:rPr>
                <w:rFonts w:cstheme="minorHAnsi"/>
                <w:sz w:val="22"/>
                <w:szCs w:val="22"/>
              </w:rPr>
            </w:pPr>
          </w:p>
        </w:tc>
      </w:tr>
      <w:tr w:rsidR="0094680D" w:rsidRPr="00C05CFC" w14:paraId="25A26082" w14:textId="77777777" w:rsidTr="00A05687">
        <w:trPr>
          <w:trHeight w:val="499"/>
        </w:trPr>
        <w:tc>
          <w:tcPr>
            <w:tcW w:w="1566" w:type="dxa"/>
            <w:vMerge/>
            <w:tcBorders>
              <w:bottom w:val="single" w:sz="4" w:space="0" w:color="auto"/>
            </w:tcBorders>
            <w:noWrap/>
            <w:hideMark/>
          </w:tcPr>
          <w:p w14:paraId="316C82DC" w14:textId="77777777" w:rsidR="0094680D" w:rsidRPr="00C05CFC" w:rsidRDefault="0094680D" w:rsidP="0094680D">
            <w:pPr>
              <w:rPr>
                <w:rFonts w:cstheme="minorHAnsi"/>
                <w:sz w:val="22"/>
                <w:szCs w:val="22"/>
              </w:rPr>
            </w:pPr>
          </w:p>
        </w:tc>
        <w:tc>
          <w:tcPr>
            <w:tcW w:w="1448" w:type="dxa"/>
            <w:vMerge/>
            <w:tcBorders>
              <w:bottom w:val="single" w:sz="4" w:space="0" w:color="auto"/>
            </w:tcBorders>
            <w:noWrap/>
            <w:hideMark/>
          </w:tcPr>
          <w:p w14:paraId="2AE4EDCB" w14:textId="77777777" w:rsidR="0094680D" w:rsidRPr="00C05CFC" w:rsidRDefault="0094680D" w:rsidP="0094680D">
            <w:pPr>
              <w:rPr>
                <w:rFonts w:cstheme="minorHAnsi"/>
                <w:sz w:val="22"/>
                <w:szCs w:val="22"/>
              </w:rPr>
            </w:pPr>
          </w:p>
        </w:tc>
        <w:tc>
          <w:tcPr>
            <w:tcW w:w="1563" w:type="dxa"/>
            <w:vMerge/>
            <w:tcBorders>
              <w:bottom w:val="single" w:sz="4" w:space="0" w:color="auto"/>
            </w:tcBorders>
            <w:noWrap/>
            <w:hideMark/>
          </w:tcPr>
          <w:p w14:paraId="2B833D3E" w14:textId="77777777" w:rsidR="0094680D" w:rsidRPr="00C05CFC" w:rsidRDefault="0094680D" w:rsidP="0094680D">
            <w:pPr>
              <w:rPr>
                <w:rFonts w:cstheme="minorHAnsi"/>
                <w:sz w:val="22"/>
                <w:szCs w:val="22"/>
              </w:rPr>
            </w:pPr>
          </w:p>
        </w:tc>
        <w:tc>
          <w:tcPr>
            <w:tcW w:w="3676" w:type="dxa"/>
            <w:tcBorders>
              <w:bottom w:val="single" w:sz="4" w:space="0" w:color="auto"/>
            </w:tcBorders>
            <w:noWrap/>
            <w:hideMark/>
          </w:tcPr>
          <w:p w14:paraId="64D14BB6" w14:textId="77777777" w:rsidR="0094680D" w:rsidRPr="00C05CFC" w:rsidRDefault="0094680D" w:rsidP="0094680D">
            <w:pPr>
              <w:rPr>
                <w:rFonts w:cstheme="minorHAnsi"/>
                <w:sz w:val="22"/>
                <w:szCs w:val="22"/>
              </w:rPr>
            </w:pPr>
            <w:r w:rsidRPr="00C05CFC">
              <w:rPr>
                <w:rFonts w:cstheme="minorHAnsi"/>
                <w:sz w:val="22"/>
                <w:szCs w:val="22"/>
              </w:rPr>
              <w:t>Subject 3 (at 8 weeks)</w:t>
            </w:r>
          </w:p>
        </w:tc>
        <w:tc>
          <w:tcPr>
            <w:tcW w:w="1440" w:type="dxa"/>
            <w:tcBorders>
              <w:bottom w:val="single" w:sz="4" w:space="0" w:color="auto"/>
            </w:tcBorders>
            <w:noWrap/>
            <w:hideMark/>
          </w:tcPr>
          <w:p w14:paraId="4C527D4D" w14:textId="77777777" w:rsidR="0094680D" w:rsidRPr="00C05CFC" w:rsidRDefault="0094680D" w:rsidP="0094680D">
            <w:pPr>
              <w:rPr>
                <w:rFonts w:cstheme="minorHAnsi"/>
                <w:sz w:val="22"/>
                <w:szCs w:val="22"/>
              </w:rPr>
            </w:pPr>
            <w:r w:rsidRPr="00C05CFC">
              <w:rPr>
                <w:rFonts w:cstheme="minorHAnsi"/>
                <w:sz w:val="22"/>
                <w:szCs w:val="22"/>
              </w:rPr>
              <w:t> </w:t>
            </w:r>
          </w:p>
        </w:tc>
        <w:tc>
          <w:tcPr>
            <w:tcW w:w="1247" w:type="dxa"/>
            <w:tcBorders>
              <w:bottom w:val="single" w:sz="4" w:space="0" w:color="auto"/>
            </w:tcBorders>
            <w:noWrap/>
            <w:hideMark/>
          </w:tcPr>
          <w:p w14:paraId="139DDA4D" w14:textId="77777777" w:rsidR="0094680D" w:rsidRPr="00C05CFC" w:rsidRDefault="0094680D" w:rsidP="0094680D">
            <w:pPr>
              <w:rPr>
                <w:rFonts w:cstheme="minorHAnsi"/>
                <w:sz w:val="22"/>
                <w:szCs w:val="22"/>
              </w:rPr>
            </w:pPr>
            <w:r w:rsidRPr="00C05CFC">
              <w:rPr>
                <w:rFonts w:cstheme="minorHAnsi"/>
                <w:sz w:val="22"/>
                <w:szCs w:val="22"/>
              </w:rPr>
              <w:t>1</w:t>
            </w:r>
          </w:p>
        </w:tc>
        <w:tc>
          <w:tcPr>
            <w:tcW w:w="3010" w:type="dxa"/>
            <w:vMerge/>
            <w:tcBorders>
              <w:bottom w:val="single" w:sz="4" w:space="0" w:color="auto"/>
            </w:tcBorders>
            <w:noWrap/>
          </w:tcPr>
          <w:p w14:paraId="29CC81F5" w14:textId="77777777" w:rsidR="0094680D" w:rsidRPr="00C05CFC" w:rsidRDefault="0094680D" w:rsidP="0094680D">
            <w:pPr>
              <w:rPr>
                <w:rFonts w:cstheme="minorHAnsi"/>
                <w:sz w:val="22"/>
                <w:szCs w:val="22"/>
              </w:rPr>
            </w:pPr>
          </w:p>
        </w:tc>
      </w:tr>
    </w:tbl>
    <w:p w14:paraId="204521E5" w14:textId="77777777" w:rsidR="00F433E6" w:rsidRDefault="00F433E6" w:rsidP="00D81E0D">
      <w:pPr>
        <w:rPr>
          <w:b/>
          <w:bCs/>
        </w:rPr>
      </w:pPr>
    </w:p>
    <w:p w14:paraId="6281791F" w14:textId="77777777" w:rsidR="00442850" w:rsidRDefault="00442850" w:rsidP="00D81E0D">
      <w:pPr>
        <w:rPr>
          <w:b/>
          <w:bCs/>
        </w:rPr>
      </w:pPr>
    </w:p>
    <w:p w14:paraId="3E7F3867" w14:textId="77777777" w:rsidR="00442850" w:rsidRDefault="00442850" w:rsidP="00D81E0D">
      <w:pPr>
        <w:rPr>
          <w:b/>
          <w:bCs/>
        </w:rPr>
      </w:pPr>
    </w:p>
    <w:p w14:paraId="6BE4645D" w14:textId="77777777" w:rsidR="00442850" w:rsidRDefault="00442850" w:rsidP="00D81E0D">
      <w:pPr>
        <w:rPr>
          <w:b/>
          <w:bCs/>
        </w:rPr>
      </w:pPr>
    </w:p>
    <w:p w14:paraId="61EA061C" w14:textId="77777777" w:rsidR="00442850" w:rsidRDefault="00442850" w:rsidP="00D81E0D">
      <w:pPr>
        <w:rPr>
          <w:b/>
          <w:bCs/>
        </w:rPr>
      </w:pPr>
    </w:p>
    <w:p w14:paraId="1A66E8ED" w14:textId="77777777" w:rsidR="00442850" w:rsidRDefault="00442850" w:rsidP="00D81E0D">
      <w:pPr>
        <w:rPr>
          <w:b/>
          <w:bCs/>
        </w:rPr>
      </w:pPr>
    </w:p>
    <w:p w14:paraId="28BC04B6" w14:textId="77777777" w:rsidR="00186EB2" w:rsidRDefault="00186EB2" w:rsidP="00442850"/>
    <w:p w14:paraId="0B2410F8" w14:textId="77777777" w:rsidR="0091742F" w:rsidRDefault="0091742F" w:rsidP="00D81E0D"/>
    <w:p w14:paraId="239F28B7" w14:textId="007E5F8B" w:rsidR="00442850" w:rsidRPr="00186EB2" w:rsidRDefault="00442850" w:rsidP="00D81E0D">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247"/>
        <w:gridCol w:w="3010"/>
      </w:tblGrid>
      <w:tr w:rsidR="00442850" w:rsidRPr="00C05CFC" w14:paraId="5056EBF4" w14:textId="77777777" w:rsidTr="00A05687">
        <w:trPr>
          <w:trHeight w:val="936"/>
        </w:trPr>
        <w:tc>
          <w:tcPr>
            <w:tcW w:w="1566" w:type="dxa"/>
            <w:tcBorders>
              <w:top w:val="single" w:sz="12" w:space="0" w:color="auto"/>
              <w:bottom w:val="single" w:sz="12" w:space="0" w:color="auto"/>
            </w:tcBorders>
            <w:hideMark/>
          </w:tcPr>
          <w:p w14:paraId="2F95D651" w14:textId="77777777" w:rsidR="00442850" w:rsidRPr="00C05CFC" w:rsidRDefault="00442850" w:rsidP="00A05687">
            <w:pPr>
              <w:rPr>
                <w:rFonts w:cstheme="minorHAnsi"/>
                <w:b/>
                <w:bCs/>
                <w:sz w:val="22"/>
                <w:szCs w:val="22"/>
              </w:rPr>
            </w:pPr>
            <w:r w:rsidRPr="00C05CFC">
              <w:rPr>
                <w:rFonts w:cstheme="minorHAnsi"/>
                <w:b/>
                <w:bCs/>
                <w:sz w:val="22"/>
                <w:szCs w:val="22"/>
              </w:rPr>
              <w:t xml:space="preserve">Outcome </w:t>
            </w:r>
          </w:p>
          <w:p w14:paraId="224BB1AD" w14:textId="77777777" w:rsidR="00442850" w:rsidRPr="00C05CFC" w:rsidRDefault="00442850"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4CEC01EE" w14:textId="77777777" w:rsidR="00442850" w:rsidRPr="00C05CFC" w:rsidRDefault="00442850" w:rsidP="00A05687">
            <w:pPr>
              <w:rPr>
                <w:rFonts w:cstheme="minorHAnsi"/>
                <w:b/>
                <w:bCs/>
                <w:sz w:val="22"/>
                <w:szCs w:val="22"/>
              </w:rPr>
            </w:pPr>
            <w:r w:rsidRPr="00C05CFC">
              <w:rPr>
                <w:rFonts w:cstheme="minorHAnsi"/>
                <w:b/>
                <w:bCs/>
                <w:sz w:val="22"/>
                <w:szCs w:val="22"/>
              </w:rPr>
              <w:t>Study</w:t>
            </w:r>
          </w:p>
          <w:p w14:paraId="1512D743" w14:textId="77777777" w:rsidR="00442850" w:rsidRPr="00C05CFC" w:rsidRDefault="00442850"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0ED8E9FA" w14:textId="77777777" w:rsidR="00442850" w:rsidRPr="00C05CFC" w:rsidRDefault="00442850" w:rsidP="00A05687">
            <w:pPr>
              <w:rPr>
                <w:rFonts w:cstheme="minorHAnsi"/>
                <w:b/>
                <w:bCs/>
                <w:sz w:val="22"/>
                <w:szCs w:val="22"/>
              </w:rPr>
            </w:pPr>
            <w:r w:rsidRPr="00C05CFC">
              <w:rPr>
                <w:rFonts w:cstheme="minorHAnsi"/>
                <w:b/>
                <w:bCs/>
                <w:sz w:val="22"/>
                <w:szCs w:val="22"/>
              </w:rPr>
              <w:t>Condition</w:t>
            </w:r>
          </w:p>
          <w:p w14:paraId="3294DDFC" w14:textId="77777777" w:rsidR="00442850" w:rsidRPr="00C05CFC" w:rsidRDefault="00442850"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1414CEF0" w14:textId="77777777" w:rsidR="00442850" w:rsidRPr="00C05CFC" w:rsidRDefault="00442850" w:rsidP="00A05687">
            <w:pPr>
              <w:rPr>
                <w:rFonts w:cstheme="minorHAnsi"/>
                <w:b/>
                <w:bCs/>
                <w:sz w:val="22"/>
                <w:szCs w:val="22"/>
              </w:rPr>
            </w:pPr>
            <w:r w:rsidRPr="00C05CFC">
              <w:rPr>
                <w:rFonts w:cstheme="minorHAnsi"/>
                <w:b/>
                <w:bCs/>
                <w:sz w:val="22"/>
                <w:szCs w:val="22"/>
              </w:rPr>
              <w:t xml:space="preserve">Group </w:t>
            </w:r>
          </w:p>
          <w:p w14:paraId="7D537E1D" w14:textId="77777777" w:rsidR="00442850" w:rsidRPr="00C05CFC" w:rsidRDefault="00442850"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071A0FD5" w14:textId="77777777" w:rsidR="00442850" w:rsidRPr="00C05CFC" w:rsidRDefault="00442850" w:rsidP="00A05687">
            <w:pPr>
              <w:rPr>
                <w:rFonts w:cstheme="minorHAnsi"/>
                <w:b/>
                <w:bCs/>
                <w:sz w:val="22"/>
                <w:szCs w:val="22"/>
              </w:rPr>
            </w:pPr>
            <w:r w:rsidRPr="00C05CFC">
              <w:rPr>
                <w:rFonts w:cstheme="minorHAnsi"/>
                <w:b/>
                <w:bCs/>
                <w:sz w:val="22"/>
                <w:szCs w:val="22"/>
              </w:rPr>
              <w:t>Baseline</w:t>
            </w:r>
          </w:p>
          <w:p w14:paraId="0DDE0412" w14:textId="77777777" w:rsidR="00442850" w:rsidRPr="00C05CFC" w:rsidRDefault="00442850" w:rsidP="00A05687">
            <w:pPr>
              <w:rPr>
                <w:rFonts w:cstheme="minorHAnsi"/>
                <w:b/>
                <w:bCs/>
                <w:sz w:val="22"/>
                <w:szCs w:val="22"/>
              </w:rPr>
            </w:pPr>
            <w:r w:rsidRPr="00C05CFC">
              <w:rPr>
                <w:rFonts w:cstheme="minorHAnsi"/>
                <w:b/>
                <w:bCs/>
                <w:sz w:val="22"/>
                <w:szCs w:val="22"/>
              </w:rPr>
              <w:t xml:space="preserve"> Mean </w:t>
            </w:r>
          </w:p>
          <w:p w14:paraId="194EE807" w14:textId="77777777" w:rsidR="00442850" w:rsidRPr="00C05CFC" w:rsidRDefault="00442850" w:rsidP="00A05687">
            <w:pPr>
              <w:rPr>
                <w:rFonts w:cstheme="minorHAnsi"/>
                <w:b/>
                <w:bCs/>
                <w:sz w:val="22"/>
                <w:szCs w:val="22"/>
              </w:rPr>
            </w:pPr>
            <w:r w:rsidRPr="00C05CFC">
              <w:rPr>
                <w:rFonts w:cstheme="minorHAnsi"/>
                <w:b/>
                <w:bCs/>
                <w:sz w:val="22"/>
                <w:szCs w:val="22"/>
              </w:rPr>
              <w:t>(SD +/-)</w:t>
            </w:r>
          </w:p>
        </w:tc>
        <w:tc>
          <w:tcPr>
            <w:tcW w:w="1247" w:type="dxa"/>
            <w:tcBorders>
              <w:top w:val="single" w:sz="12" w:space="0" w:color="auto"/>
              <w:bottom w:val="single" w:sz="12" w:space="0" w:color="auto"/>
            </w:tcBorders>
            <w:hideMark/>
          </w:tcPr>
          <w:p w14:paraId="032824F2" w14:textId="77777777" w:rsidR="00442850" w:rsidRPr="00C05CFC" w:rsidRDefault="00442850" w:rsidP="00A05687">
            <w:pPr>
              <w:rPr>
                <w:rFonts w:cstheme="minorHAnsi"/>
                <w:b/>
                <w:bCs/>
                <w:sz w:val="22"/>
                <w:szCs w:val="22"/>
              </w:rPr>
            </w:pPr>
            <w:r w:rsidRPr="00C05CFC">
              <w:rPr>
                <w:rFonts w:cstheme="minorHAnsi"/>
                <w:b/>
                <w:bCs/>
                <w:sz w:val="22"/>
                <w:szCs w:val="22"/>
              </w:rPr>
              <w:t>Final</w:t>
            </w:r>
          </w:p>
          <w:p w14:paraId="361E0792" w14:textId="77777777" w:rsidR="00442850" w:rsidRPr="00C05CFC" w:rsidRDefault="00442850" w:rsidP="00A05687">
            <w:pPr>
              <w:rPr>
                <w:rFonts w:cstheme="minorHAnsi"/>
                <w:b/>
                <w:bCs/>
                <w:sz w:val="22"/>
                <w:szCs w:val="22"/>
              </w:rPr>
            </w:pPr>
            <w:r w:rsidRPr="00C05CFC">
              <w:rPr>
                <w:rFonts w:cstheme="minorHAnsi"/>
                <w:b/>
                <w:bCs/>
                <w:sz w:val="22"/>
                <w:szCs w:val="22"/>
              </w:rPr>
              <w:t xml:space="preserve">Mean </w:t>
            </w:r>
          </w:p>
          <w:p w14:paraId="39153399" w14:textId="77777777" w:rsidR="00442850" w:rsidRPr="00C05CFC" w:rsidRDefault="00442850" w:rsidP="00A05687">
            <w:pPr>
              <w:rPr>
                <w:rFonts w:cstheme="minorHAnsi"/>
                <w:b/>
                <w:bCs/>
                <w:sz w:val="22"/>
                <w:szCs w:val="22"/>
              </w:rPr>
            </w:pPr>
            <w:r w:rsidRPr="00C05CFC">
              <w:rPr>
                <w:rFonts w:cstheme="minorHAnsi"/>
                <w:b/>
                <w:bCs/>
                <w:sz w:val="22"/>
                <w:szCs w:val="22"/>
              </w:rPr>
              <w:t>(SD +/-)</w:t>
            </w:r>
          </w:p>
        </w:tc>
        <w:tc>
          <w:tcPr>
            <w:tcW w:w="3010" w:type="dxa"/>
            <w:tcBorders>
              <w:top w:val="single" w:sz="12" w:space="0" w:color="auto"/>
              <w:bottom w:val="single" w:sz="12" w:space="0" w:color="auto"/>
            </w:tcBorders>
          </w:tcPr>
          <w:p w14:paraId="7D6950F7" w14:textId="77777777" w:rsidR="00442850" w:rsidRPr="00C05CFC" w:rsidRDefault="00442850" w:rsidP="00A05687">
            <w:pPr>
              <w:rPr>
                <w:rFonts w:cstheme="minorHAnsi"/>
                <w:b/>
                <w:bCs/>
                <w:sz w:val="22"/>
                <w:szCs w:val="22"/>
              </w:rPr>
            </w:pPr>
            <w:r w:rsidRPr="00C05CFC">
              <w:rPr>
                <w:rFonts w:cstheme="minorHAnsi"/>
                <w:b/>
                <w:bCs/>
                <w:sz w:val="22"/>
                <w:szCs w:val="22"/>
              </w:rPr>
              <w:t>Statistical Result</w:t>
            </w:r>
          </w:p>
          <w:p w14:paraId="4C541282" w14:textId="77777777" w:rsidR="00442850" w:rsidRPr="00C05CFC" w:rsidRDefault="00442850" w:rsidP="00A05687">
            <w:pPr>
              <w:rPr>
                <w:rFonts w:cstheme="minorHAnsi"/>
                <w:b/>
                <w:bCs/>
                <w:sz w:val="22"/>
                <w:szCs w:val="22"/>
              </w:rPr>
            </w:pPr>
            <w:r w:rsidRPr="00C05CFC">
              <w:rPr>
                <w:rFonts w:cstheme="minorHAnsi"/>
                <w:b/>
                <w:bCs/>
                <w:sz w:val="22"/>
                <w:szCs w:val="22"/>
              </w:rPr>
              <w:t>(Significant values given in bold)</w:t>
            </w:r>
          </w:p>
        </w:tc>
      </w:tr>
      <w:tr w:rsidR="00442850" w:rsidRPr="00C05CFC" w14:paraId="21B0F60C" w14:textId="77777777" w:rsidTr="00A05687">
        <w:trPr>
          <w:trHeight w:val="340"/>
        </w:trPr>
        <w:tc>
          <w:tcPr>
            <w:tcW w:w="13950" w:type="dxa"/>
            <w:gridSpan w:val="7"/>
            <w:tcBorders>
              <w:top w:val="double" w:sz="4" w:space="0" w:color="000000"/>
              <w:bottom w:val="single" w:sz="12" w:space="0" w:color="auto"/>
            </w:tcBorders>
            <w:shd w:val="clear" w:color="auto" w:fill="FFFFFF" w:themeFill="background1"/>
            <w:hideMark/>
          </w:tcPr>
          <w:p w14:paraId="66B7636A" w14:textId="288D5806" w:rsidR="00442850" w:rsidRPr="00C05CFC" w:rsidRDefault="00442850" w:rsidP="00A05687">
            <w:pPr>
              <w:jc w:val="center"/>
              <w:rPr>
                <w:rFonts w:cstheme="minorHAnsi"/>
                <w:b/>
                <w:bCs/>
                <w:sz w:val="22"/>
                <w:szCs w:val="22"/>
              </w:rPr>
            </w:pPr>
            <w:r w:rsidRPr="00C05CFC">
              <w:rPr>
                <w:rFonts w:cstheme="minorHAnsi"/>
                <w:b/>
                <w:bCs/>
                <w:sz w:val="22"/>
                <w:szCs w:val="22"/>
              </w:rPr>
              <w:t>Functional Lift Therapeutic Footwear</w:t>
            </w:r>
          </w:p>
          <w:p w14:paraId="246DC1CF" w14:textId="77777777" w:rsidR="00442850" w:rsidRPr="00C05CFC" w:rsidRDefault="00442850" w:rsidP="00A05687">
            <w:pPr>
              <w:rPr>
                <w:rFonts w:cstheme="minorHAnsi"/>
                <w:b/>
                <w:bCs/>
                <w:sz w:val="22"/>
                <w:szCs w:val="22"/>
              </w:rPr>
            </w:pPr>
          </w:p>
        </w:tc>
      </w:tr>
      <w:tr w:rsidR="00442850" w:rsidRPr="00C05CFC" w14:paraId="3B52BB79" w14:textId="77777777" w:rsidTr="00A05687">
        <w:trPr>
          <w:trHeight w:val="340"/>
        </w:trPr>
        <w:tc>
          <w:tcPr>
            <w:tcW w:w="13950" w:type="dxa"/>
            <w:gridSpan w:val="7"/>
            <w:tcBorders>
              <w:top w:val="single" w:sz="12" w:space="0" w:color="auto"/>
              <w:bottom w:val="double" w:sz="4" w:space="0" w:color="000000"/>
            </w:tcBorders>
            <w:hideMark/>
          </w:tcPr>
          <w:p w14:paraId="1CDBE7A7" w14:textId="77777777" w:rsidR="00442850" w:rsidRPr="00C05CFC" w:rsidRDefault="00442850" w:rsidP="00A05687">
            <w:pPr>
              <w:rPr>
                <w:rFonts w:cstheme="minorHAnsi"/>
                <w:b/>
                <w:bCs/>
                <w:sz w:val="22"/>
                <w:szCs w:val="22"/>
              </w:rPr>
            </w:pPr>
            <w:r w:rsidRPr="00C05CFC">
              <w:rPr>
                <w:rFonts w:cstheme="minorHAnsi"/>
                <w:b/>
                <w:bCs/>
                <w:sz w:val="22"/>
                <w:szCs w:val="22"/>
              </w:rPr>
              <w:t>Kinematic  </w:t>
            </w:r>
          </w:p>
        </w:tc>
      </w:tr>
      <w:tr w:rsidR="00442850" w:rsidRPr="00C05CFC" w14:paraId="1EE9DBE4" w14:textId="77777777" w:rsidTr="00A05687">
        <w:trPr>
          <w:trHeight w:val="320"/>
        </w:trPr>
        <w:tc>
          <w:tcPr>
            <w:tcW w:w="1566" w:type="dxa"/>
            <w:vMerge w:val="restart"/>
            <w:tcBorders>
              <w:top w:val="single" w:sz="12" w:space="0" w:color="auto"/>
            </w:tcBorders>
            <w:noWrap/>
            <w:hideMark/>
          </w:tcPr>
          <w:p w14:paraId="6FEEE792" w14:textId="77777777" w:rsidR="00442850" w:rsidRPr="00C05CFC" w:rsidRDefault="00442850" w:rsidP="00A05687">
            <w:pPr>
              <w:rPr>
                <w:rFonts w:cstheme="minorHAnsi"/>
                <w:b/>
                <w:bCs/>
                <w:sz w:val="22"/>
                <w:szCs w:val="22"/>
              </w:rPr>
            </w:pPr>
            <w:r w:rsidRPr="00C05CFC">
              <w:rPr>
                <w:rFonts w:cstheme="minorHAnsi"/>
                <w:b/>
                <w:bCs/>
                <w:sz w:val="22"/>
                <w:szCs w:val="22"/>
              </w:rPr>
              <w:t xml:space="preserve">Ankle </w:t>
            </w:r>
          </w:p>
          <w:p w14:paraId="3B36CB58" w14:textId="77777777" w:rsidR="00442850" w:rsidRPr="00C05CFC" w:rsidRDefault="00442850" w:rsidP="00A05687">
            <w:pPr>
              <w:rPr>
                <w:rFonts w:cstheme="minorHAnsi"/>
                <w:b/>
                <w:bCs/>
                <w:sz w:val="22"/>
                <w:szCs w:val="22"/>
              </w:rPr>
            </w:pPr>
            <w:r w:rsidRPr="00C05CFC">
              <w:rPr>
                <w:rFonts w:cstheme="minorHAnsi"/>
                <w:b/>
                <w:bCs/>
                <w:sz w:val="22"/>
                <w:szCs w:val="22"/>
              </w:rPr>
              <w:t>dorsiflexion at initial contact (°)</w:t>
            </w:r>
          </w:p>
          <w:p w14:paraId="4023B9D3" w14:textId="77777777" w:rsidR="00442850" w:rsidRPr="00C05CFC" w:rsidRDefault="00442850" w:rsidP="00A05687">
            <w:pPr>
              <w:rPr>
                <w:rFonts w:cstheme="minorHAnsi"/>
                <w:sz w:val="22"/>
                <w:szCs w:val="22"/>
              </w:rPr>
            </w:pPr>
            <w:r w:rsidRPr="00C05CFC">
              <w:rPr>
                <w:rFonts w:cstheme="minorHAnsi"/>
                <w:sz w:val="22"/>
                <w:szCs w:val="22"/>
              </w:rPr>
              <w:t> </w:t>
            </w:r>
          </w:p>
          <w:p w14:paraId="359C98BD" w14:textId="77777777" w:rsidR="00442850" w:rsidRPr="00C05CFC" w:rsidRDefault="00442850" w:rsidP="00A05687">
            <w:pPr>
              <w:rPr>
                <w:rFonts w:cstheme="minorHAnsi"/>
                <w:sz w:val="22"/>
                <w:szCs w:val="22"/>
              </w:rPr>
            </w:pPr>
            <w:r w:rsidRPr="00C05CFC">
              <w:rPr>
                <w:rFonts w:cstheme="minorHAnsi"/>
                <w:sz w:val="22"/>
                <w:szCs w:val="22"/>
              </w:rPr>
              <w:t> </w:t>
            </w:r>
          </w:p>
          <w:p w14:paraId="539C5045" w14:textId="77777777" w:rsidR="00442850" w:rsidRPr="00C05CFC" w:rsidRDefault="00442850" w:rsidP="00A05687">
            <w:pPr>
              <w:rPr>
                <w:rFonts w:cstheme="minorHAnsi"/>
                <w:sz w:val="22"/>
                <w:szCs w:val="22"/>
              </w:rPr>
            </w:pPr>
            <w:r w:rsidRPr="00C05CFC">
              <w:rPr>
                <w:rFonts w:cstheme="minorHAnsi"/>
                <w:sz w:val="22"/>
                <w:szCs w:val="22"/>
              </w:rPr>
              <w:t> </w:t>
            </w:r>
          </w:p>
          <w:p w14:paraId="2EC03717" w14:textId="77777777" w:rsidR="00442850" w:rsidRPr="00C05CFC" w:rsidRDefault="00442850" w:rsidP="00A05687">
            <w:pPr>
              <w:rPr>
                <w:rFonts w:cstheme="minorHAnsi"/>
                <w:b/>
                <w:bCs/>
                <w:sz w:val="22"/>
                <w:szCs w:val="22"/>
              </w:rPr>
            </w:pPr>
            <w:r w:rsidRPr="00C05CFC">
              <w:rPr>
                <w:rFonts w:cstheme="minorHAnsi"/>
                <w:sz w:val="22"/>
                <w:szCs w:val="22"/>
              </w:rPr>
              <w:t> </w:t>
            </w:r>
          </w:p>
        </w:tc>
        <w:tc>
          <w:tcPr>
            <w:tcW w:w="1448" w:type="dxa"/>
            <w:vMerge w:val="restart"/>
            <w:tcBorders>
              <w:top w:val="single" w:sz="12" w:space="0" w:color="auto"/>
            </w:tcBorders>
            <w:noWrap/>
            <w:hideMark/>
          </w:tcPr>
          <w:p w14:paraId="1F0E46E6" w14:textId="77777777" w:rsidR="00442850" w:rsidRPr="00C05CFC" w:rsidRDefault="00442850" w:rsidP="00A05687">
            <w:pPr>
              <w:rPr>
                <w:rFonts w:cstheme="minorHAnsi"/>
                <w:b/>
                <w:bCs/>
                <w:sz w:val="22"/>
                <w:szCs w:val="22"/>
              </w:rPr>
            </w:pPr>
            <w:r w:rsidRPr="00C05CFC">
              <w:rPr>
                <w:rFonts w:cstheme="minorHAnsi"/>
                <w:b/>
                <w:bCs/>
                <w:sz w:val="22"/>
                <w:szCs w:val="22"/>
              </w:rPr>
              <w:t>Eek et al. (2017)</w:t>
            </w:r>
          </w:p>
          <w:p w14:paraId="01C29B5B"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21CEB592"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12186EC5"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4E5E460B"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11B202F8"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752897F1" w14:textId="77777777" w:rsidR="00442850" w:rsidRPr="00C05CFC" w:rsidRDefault="00442850" w:rsidP="00A05687">
            <w:pPr>
              <w:rPr>
                <w:rFonts w:cstheme="minorHAnsi"/>
                <w:sz w:val="22"/>
                <w:szCs w:val="22"/>
              </w:rPr>
            </w:pPr>
            <w:r w:rsidRPr="00C05CFC">
              <w:rPr>
                <w:rFonts w:cstheme="minorHAnsi"/>
                <w:sz w:val="22"/>
                <w:szCs w:val="22"/>
              </w:rPr>
              <w:t> </w:t>
            </w:r>
          </w:p>
          <w:p w14:paraId="3159ED11" w14:textId="77777777" w:rsidR="00442850" w:rsidRPr="00C05CFC" w:rsidRDefault="00442850" w:rsidP="00A05687">
            <w:pPr>
              <w:rPr>
                <w:rFonts w:cstheme="minorHAnsi"/>
                <w:b/>
                <w:bCs/>
                <w:sz w:val="22"/>
                <w:szCs w:val="22"/>
              </w:rPr>
            </w:pPr>
            <w:r w:rsidRPr="00C05CFC">
              <w:rPr>
                <w:rFonts w:cstheme="minorHAnsi"/>
                <w:b/>
                <w:bCs/>
                <w:sz w:val="22"/>
                <w:szCs w:val="22"/>
              </w:rPr>
              <w:lastRenderedPageBreak/>
              <w:t> </w:t>
            </w:r>
          </w:p>
          <w:p w14:paraId="61E86A08"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2C38B256"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161E69A2"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27C71DE8"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1CD30DA6"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67BF4DE7"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311C8464"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2E0FB244"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2B36AE8D" w14:textId="77777777" w:rsidR="00442850" w:rsidRPr="00C05CFC" w:rsidRDefault="00442850" w:rsidP="00A05687">
            <w:pPr>
              <w:rPr>
                <w:rFonts w:cstheme="minorHAnsi"/>
                <w:sz w:val="22"/>
                <w:szCs w:val="22"/>
              </w:rPr>
            </w:pPr>
            <w:r w:rsidRPr="00C05CFC">
              <w:rPr>
                <w:rFonts w:cstheme="minorHAnsi"/>
                <w:sz w:val="22"/>
                <w:szCs w:val="22"/>
              </w:rPr>
              <w:t> </w:t>
            </w:r>
          </w:p>
        </w:tc>
        <w:tc>
          <w:tcPr>
            <w:tcW w:w="1563" w:type="dxa"/>
            <w:vMerge w:val="restart"/>
            <w:tcBorders>
              <w:top w:val="single" w:sz="12" w:space="0" w:color="auto"/>
            </w:tcBorders>
            <w:hideMark/>
          </w:tcPr>
          <w:p w14:paraId="6BD31483" w14:textId="77777777" w:rsidR="00442850" w:rsidRPr="00C05CFC" w:rsidRDefault="00442850" w:rsidP="00A05687">
            <w:pPr>
              <w:rPr>
                <w:rFonts w:cstheme="minorHAnsi"/>
                <w:sz w:val="22"/>
                <w:szCs w:val="22"/>
              </w:rPr>
            </w:pPr>
            <w:r w:rsidRPr="00C05CFC">
              <w:rPr>
                <w:rFonts w:cstheme="minorHAnsi"/>
                <w:sz w:val="22"/>
                <w:szCs w:val="22"/>
              </w:rPr>
              <w:lastRenderedPageBreak/>
              <w:t>Cerebral palsy</w:t>
            </w:r>
          </w:p>
          <w:p w14:paraId="1BC6D5C3" w14:textId="77777777" w:rsidR="00442850" w:rsidRPr="00C05CFC" w:rsidRDefault="00442850" w:rsidP="00A05687">
            <w:pPr>
              <w:rPr>
                <w:rFonts w:cstheme="minorHAnsi"/>
                <w:sz w:val="22"/>
                <w:szCs w:val="22"/>
              </w:rPr>
            </w:pPr>
            <w:r w:rsidRPr="00C05CFC">
              <w:rPr>
                <w:rFonts w:cstheme="minorHAnsi"/>
                <w:sz w:val="22"/>
                <w:szCs w:val="22"/>
              </w:rPr>
              <w:t>   </w:t>
            </w:r>
          </w:p>
        </w:tc>
        <w:tc>
          <w:tcPr>
            <w:tcW w:w="3676" w:type="dxa"/>
            <w:tcBorders>
              <w:top w:val="single" w:sz="12" w:space="0" w:color="auto"/>
            </w:tcBorders>
            <w:noWrap/>
            <w:hideMark/>
          </w:tcPr>
          <w:p w14:paraId="36034A2B" w14:textId="77777777" w:rsidR="00442850" w:rsidRPr="00C05CFC" w:rsidRDefault="00442850" w:rsidP="00A05687">
            <w:pPr>
              <w:rPr>
                <w:rFonts w:cstheme="minorHAnsi"/>
                <w:sz w:val="22"/>
                <w:szCs w:val="22"/>
              </w:rPr>
            </w:pPr>
            <w:r w:rsidRPr="00C05CFC">
              <w:rPr>
                <w:rFonts w:cstheme="minorHAnsi"/>
                <w:sz w:val="22"/>
                <w:szCs w:val="22"/>
              </w:rPr>
              <w:t xml:space="preserve">BF Long leg </w:t>
            </w:r>
          </w:p>
        </w:tc>
        <w:tc>
          <w:tcPr>
            <w:tcW w:w="1440" w:type="dxa"/>
            <w:tcBorders>
              <w:top w:val="single" w:sz="12" w:space="0" w:color="auto"/>
            </w:tcBorders>
            <w:noWrap/>
            <w:hideMark/>
          </w:tcPr>
          <w:p w14:paraId="37413388" w14:textId="77777777" w:rsidR="00442850" w:rsidRPr="00C05CFC" w:rsidRDefault="00442850" w:rsidP="00A05687">
            <w:pPr>
              <w:rPr>
                <w:rFonts w:cstheme="minorHAnsi"/>
                <w:sz w:val="22"/>
                <w:szCs w:val="22"/>
              </w:rPr>
            </w:pPr>
            <w:r w:rsidRPr="00C05CFC">
              <w:rPr>
                <w:rFonts w:cstheme="minorHAnsi"/>
                <w:sz w:val="22"/>
                <w:szCs w:val="22"/>
              </w:rPr>
              <w:t>-2.3‡ (7.9) §</w:t>
            </w:r>
          </w:p>
        </w:tc>
        <w:tc>
          <w:tcPr>
            <w:tcW w:w="1247" w:type="dxa"/>
            <w:tcBorders>
              <w:top w:val="single" w:sz="12" w:space="0" w:color="auto"/>
            </w:tcBorders>
            <w:noWrap/>
            <w:hideMark/>
          </w:tcPr>
          <w:p w14:paraId="5B62AF10" w14:textId="77777777" w:rsidR="00442850" w:rsidRPr="00C05CFC" w:rsidRDefault="00442850" w:rsidP="00A05687">
            <w:pPr>
              <w:rPr>
                <w:rFonts w:cstheme="minorHAnsi"/>
                <w:sz w:val="22"/>
                <w:szCs w:val="22"/>
              </w:rPr>
            </w:pPr>
            <w:r w:rsidRPr="00C05CFC">
              <w:rPr>
                <w:rFonts w:cstheme="minorHAnsi"/>
                <w:sz w:val="22"/>
                <w:szCs w:val="22"/>
              </w:rPr>
              <w:t> </w:t>
            </w:r>
          </w:p>
        </w:tc>
        <w:tc>
          <w:tcPr>
            <w:tcW w:w="3010" w:type="dxa"/>
            <w:vMerge w:val="restart"/>
            <w:tcBorders>
              <w:top w:val="single" w:sz="12" w:space="0" w:color="auto"/>
            </w:tcBorders>
            <w:noWrap/>
          </w:tcPr>
          <w:p w14:paraId="73E2DDAA" w14:textId="77777777" w:rsidR="00442850" w:rsidRPr="00C05CFC" w:rsidRDefault="00442850" w:rsidP="00A05687">
            <w:pPr>
              <w:rPr>
                <w:rFonts w:cstheme="minorHAnsi"/>
                <w:sz w:val="22"/>
                <w:szCs w:val="22"/>
              </w:rPr>
            </w:pPr>
            <w:r w:rsidRPr="00C05CFC">
              <w:rPr>
                <w:rFonts w:cstheme="minorHAnsi"/>
                <w:sz w:val="22"/>
                <w:szCs w:val="22"/>
              </w:rPr>
              <w:t>Wilcoxon signed rank:</w:t>
            </w:r>
          </w:p>
          <w:p w14:paraId="615EAF54" w14:textId="77777777" w:rsidR="00442850" w:rsidRPr="00C05CFC" w:rsidRDefault="00442850" w:rsidP="00A05687">
            <w:pPr>
              <w:rPr>
                <w:rFonts w:cstheme="minorHAnsi"/>
                <w:sz w:val="22"/>
                <w:szCs w:val="22"/>
              </w:rPr>
            </w:pPr>
          </w:p>
          <w:p w14:paraId="08790B00" w14:textId="77777777" w:rsidR="00442850" w:rsidRPr="00C05CFC" w:rsidRDefault="00442850" w:rsidP="00A05687">
            <w:pPr>
              <w:rPr>
                <w:rFonts w:cstheme="minorHAnsi"/>
                <w:sz w:val="22"/>
                <w:szCs w:val="22"/>
              </w:rPr>
            </w:pPr>
            <w:r w:rsidRPr="00C05CFC">
              <w:rPr>
                <w:rFonts w:cstheme="minorHAnsi"/>
                <w:sz w:val="22"/>
                <w:szCs w:val="22"/>
              </w:rPr>
              <w:t>Comparison long to short</w:t>
            </w:r>
          </w:p>
          <w:p w14:paraId="26A7BE8B" w14:textId="77777777" w:rsidR="00442850" w:rsidRPr="00C05CFC" w:rsidRDefault="00442850" w:rsidP="00A05687">
            <w:pPr>
              <w:rPr>
                <w:rFonts w:cstheme="minorHAnsi"/>
                <w:b/>
                <w:bCs/>
                <w:sz w:val="22"/>
                <w:szCs w:val="22"/>
              </w:rPr>
            </w:pPr>
            <w:r w:rsidRPr="00C05CFC">
              <w:rPr>
                <w:rFonts w:cstheme="minorHAnsi"/>
                <w:sz w:val="22"/>
                <w:szCs w:val="22"/>
              </w:rPr>
              <w:t xml:space="preserve">BF </w:t>
            </w:r>
            <w:r w:rsidRPr="00C05CFC">
              <w:rPr>
                <w:rFonts w:cstheme="minorHAnsi"/>
                <w:b/>
                <w:bCs/>
                <w:sz w:val="22"/>
                <w:szCs w:val="22"/>
              </w:rPr>
              <w:t>p = 0.009;</w:t>
            </w:r>
          </w:p>
          <w:p w14:paraId="0C458F2D" w14:textId="77777777" w:rsidR="00442850" w:rsidRPr="00C05CFC" w:rsidRDefault="00442850" w:rsidP="00A05687">
            <w:pPr>
              <w:rPr>
                <w:rFonts w:cstheme="minorHAnsi"/>
                <w:b/>
                <w:bCs/>
                <w:sz w:val="22"/>
                <w:szCs w:val="22"/>
              </w:rPr>
            </w:pPr>
            <w:r w:rsidRPr="00C05CFC">
              <w:rPr>
                <w:rFonts w:cstheme="minorHAnsi"/>
                <w:sz w:val="22"/>
                <w:szCs w:val="22"/>
              </w:rPr>
              <w:t xml:space="preserve">FLTF </w:t>
            </w:r>
            <w:r w:rsidRPr="00C05CFC">
              <w:rPr>
                <w:rFonts w:cstheme="minorHAnsi"/>
                <w:b/>
                <w:bCs/>
                <w:sz w:val="22"/>
                <w:szCs w:val="22"/>
              </w:rPr>
              <w:t>p= 0.017;</w:t>
            </w:r>
          </w:p>
          <w:p w14:paraId="6392590F" w14:textId="77777777" w:rsidR="00442850" w:rsidRPr="00C05CFC" w:rsidRDefault="00442850" w:rsidP="00A05687">
            <w:pPr>
              <w:rPr>
                <w:rFonts w:cstheme="minorHAnsi"/>
                <w:sz w:val="22"/>
                <w:szCs w:val="22"/>
              </w:rPr>
            </w:pPr>
            <w:r w:rsidRPr="00C05CFC">
              <w:rPr>
                <w:rFonts w:cstheme="minorHAnsi"/>
                <w:sz w:val="22"/>
                <w:szCs w:val="22"/>
              </w:rPr>
              <w:t xml:space="preserve">SSF </w:t>
            </w:r>
            <w:r w:rsidRPr="00C05CFC">
              <w:rPr>
                <w:rFonts w:cstheme="minorHAnsi"/>
                <w:b/>
                <w:bCs/>
                <w:sz w:val="22"/>
                <w:szCs w:val="22"/>
              </w:rPr>
              <w:t>p=0.009</w:t>
            </w:r>
          </w:p>
          <w:p w14:paraId="006F78A2" w14:textId="77777777" w:rsidR="00442850" w:rsidRPr="00C05CFC" w:rsidRDefault="00442850" w:rsidP="00A05687">
            <w:pPr>
              <w:rPr>
                <w:rFonts w:cstheme="minorHAnsi"/>
                <w:sz w:val="22"/>
                <w:szCs w:val="22"/>
              </w:rPr>
            </w:pPr>
            <w:r w:rsidRPr="00C05CFC">
              <w:rPr>
                <w:rFonts w:cstheme="minorHAnsi"/>
                <w:sz w:val="22"/>
                <w:szCs w:val="22"/>
              </w:rPr>
              <w:t> </w:t>
            </w:r>
          </w:p>
          <w:p w14:paraId="4F738CB5" w14:textId="77777777" w:rsidR="00442850" w:rsidRPr="00C05CFC" w:rsidRDefault="00442850" w:rsidP="00A05687">
            <w:pPr>
              <w:rPr>
                <w:rFonts w:cstheme="minorHAnsi"/>
                <w:sz w:val="22"/>
                <w:szCs w:val="22"/>
              </w:rPr>
            </w:pPr>
            <w:r w:rsidRPr="00C05CFC">
              <w:rPr>
                <w:rFonts w:cstheme="minorHAnsi"/>
                <w:sz w:val="22"/>
                <w:szCs w:val="22"/>
              </w:rPr>
              <w:t> </w:t>
            </w:r>
          </w:p>
        </w:tc>
      </w:tr>
      <w:tr w:rsidR="00442850" w:rsidRPr="00C05CFC" w14:paraId="30041959" w14:textId="77777777" w:rsidTr="00A05687">
        <w:trPr>
          <w:trHeight w:val="320"/>
        </w:trPr>
        <w:tc>
          <w:tcPr>
            <w:tcW w:w="1566" w:type="dxa"/>
            <w:vMerge/>
            <w:hideMark/>
          </w:tcPr>
          <w:p w14:paraId="0CA57A7F" w14:textId="77777777" w:rsidR="00442850" w:rsidRPr="00C05CFC" w:rsidRDefault="00442850" w:rsidP="00A05687">
            <w:pPr>
              <w:rPr>
                <w:rFonts w:cstheme="minorHAnsi"/>
                <w:b/>
                <w:bCs/>
                <w:sz w:val="22"/>
                <w:szCs w:val="22"/>
              </w:rPr>
            </w:pPr>
          </w:p>
        </w:tc>
        <w:tc>
          <w:tcPr>
            <w:tcW w:w="1448" w:type="dxa"/>
            <w:vMerge/>
            <w:noWrap/>
            <w:hideMark/>
          </w:tcPr>
          <w:p w14:paraId="4359043F" w14:textId="77777777" w:rsidR="00442850" w:rsidRPr="00C05CFC" w:rsidRDefault="00442850" w:rsidP="00A05687">
            <w:pPr>
              <w:rPr>
                <w:rFonts w:cstheme="minorHAnsi"/>
                <w:b/>
                <w:bCs/>
                <w:sz w:val="22"/>
                <w:szCs w:val="22"/>
              </w:rPr>
            </w:pPr>
          </w:p>
        </w:tc>
        <w:tc>
          <w:tcPr>
            <w:tcW w:w="1563" w:type="dxa"/>
            <w:vMerge/>
            <w:noWrap/>
            <w:hideMark/>
          </w:tcPr>
          <w:p w14:paraId="4904C1DF" w14:textId="77777777" w:rsidR="00442850" w:rsidRPr="00C05CFC" w:rsidRDefault="00442850" w:rsidP="00A05687">
            <w:pPr>
              <w:rPr>
                <w:rFonts w:cstheme="minorHAnsi"/>
                <w:sz w:val="22"/>
                <w:szCs w:val="22"/>
              </w:rPr>
            </w:pPr>
          </w:p>
        </w:tc>
        <w:tc>
          <w:tcPr>
            <w:tcW w:w="3676" w:type="dxa"/>
            <w:noWrap/>
            <w:hideMark/>
          </w:tcPr>
          <w:p w14:paraId="568E71CF" w14:textId="77777777" w:rsidR="00442850" w:rsidRPr="00C05CFC" w:rsidRDefault="00442850" w:rsidP="00A05687">
            <w:pPr>
              <w:rPr>
                <w:rFonts w:cstheme="minorHAnsi"/>
                <w:sz w:val="22"/>
                <w:szCs w:val="22"/>
              </w:rPr>
            </w:pPr>
            <w:r w:rsidRPr="00C05CFC">
              <w:rPr>
                <w:rFonts w:cstheme="minorHAnsi"/>
                <w:sz w:val="22"/>
                <w:szCs w:val="22"/>
              </w:rPr>
              <w:t>BF Short leg</w:t>
            </w:r>
          </w:p>
        </w:tc>
        <w:tc>
          <w:tcPr>
            <w:tcW w:w="1440" w:type="dxa"/>
            <w:noWrap/>
            <w:hideMark/>
          </w:tcPr>
          <w:p w14:paraId="31B0FE52" w14:textId="77777777" w:rsidR="00442850" w:rsidRPr="00C05CFC" w:rsidRDefault="00442850" w:rsidP="00A05687">
            <w:pPr>
              <w:rPr>
                <w:rFonts w:cstheme="minorHAnsi"/>
                <w:sz w:val="22"/>
                <w:szCs w:val="22"/>
              </w:rPr>
            </w:pPr>
            <w:r w:rsidRPr="00C05CFC">
              <w:rPr>
                <w:rFonts w:cstheme="minorHAnsi"/>
                <w:sz w:val="22"/>
                <w:szCs w:val="22"/>
              </w:rPr>
              <w:t>-9.2‡ (13.6) §</w:t>
            </w:r>
          </w:p>
        </w:tc>
        <w:tc>
          <w:tcPr>
            <w:tcW w:w="1247" w:type="dxa"/>
            <w:noWrap/>
            <w:hideMark/>
          </w:tcPr>
          <w:p w14:paraId="6E196DBF" w14:textId="77777777" w:rsidR="00442850" w:rsidRPr="00C05CFC" w:rsidRDefault="00442850" w:rsidP="00A05687">
            <w:pPr>
              <w:rPr>
                <w:rFonts w:cstheme="minorHAnsi"/>
                <w:sz w:val="22"/>
                <w:szCs w:val="22"/>
              </w:rPr>
            </w:pPr>
            <w:r w:rsidRPr="00C05CFC">
              <w:rPr>
                <w:rFonts w:cstheme="minorHAnsi"/>
                <w:sz w:val="22"/>
                <w:szCs w:val="22"/>
              </w:rPr>
              <w:t> </w:t>
            </w:r>
          </w:p>
        </w:tc>
        <w:tc>
          <w:tcPr>
            <w:tcW w:w="3010" w:type="dxa"/>
            <w:vMerge/>
            <w:noWrap/>
          </w:tcPr>
          <w:p w14:paraId="6094300C" w14:textId="77777777" w:rsidR="00442850" w:rsidRPr="00C05CFC" w:rsidRDefault="00442850" w:rsidP="00A05687">
            <w:pPr>
              <w:rPr>
                <w:rFonts w:cstheme="minorHAnsi"/>
                <w:sz w:val="22"/>
                <w:szCs w:val="22"/>
              </w:rPr>
            </w:pPr>
          </w:p>
        </w:tc>
      </w:tr>
      <w:tr w:rsidR="00442850" w:rsidRPr="00C05CFC" w14:paraId="77507601" w14:textId="77777777" w:rsidTr="00A05687">
        <w:trPr>
          <w:trHeight w:val="320"/>
        </w:trPr>
        <w:tc>
          <w:tcPr>
            <w:tcW w:w="1566" w:type="dxa"/>
            <w:vMerge/>
            <w:noWrap/>
            <w:hideMark/>
          </w:tcPr>
          <w:p w14:paraId="284D2EC5" w14:textId="77777777" w:rsidR="00442850" w:rsidRPr="00C05CFC" w:rsidRDefault="00442850" w:rsidP="00A05687">
            <w:pPr>
              <w:rPr>
                <w:rFonts w:cstheme="minorHAnsi"/>
                <w:sz w:val="22"/>
                <w:szCs w:val="22"/>
              </w:rPr>
            </w:pPr>
          </w:p>
        </w:tc>
        <w:tc>
          <w:tcPr>
            <w:tcW w:w="1448" w:type="dxa"/>
            <w:vMerge/>
            <w:noWrap/>
            <w:hideMark/>
          </w:tcPr>
          <w:p w14:paraId="34080153" w14:textId="77777777" w:rsidR="00442850" w:rsidRPr="00C05CFC" w:rsidRDefault="00442850" w:rsidP="00A05687">
            <w:pPr>
              <w:rPr>
                <w:rFonts w:cstheme="minorHAnsi"/>
                <w:sz w:val="22"/>
                <w:szCs w:val="22"/>
              </w:rPr>
            </w:pPr>
          </w:p>
        </w:tc>
        <w:tc>
          <w:tcPr>
            <w:tcW w:w="1563" w:type="dxa"/>
            <w:vMerge/>
            <w:noWrap/>
            <w:hideMark/>
          </w:tcPr>
          <w:p w14:paraId="3227AB1D" w14:textId="77777777" w:rsidR="00442850" w:rsidRPr="00C05CFC" w:rsidRDefault="00442850" w:rsidP="00A05687">
            <w:pPr>
              <w:rPr>
                <w:rFonts w:cstheme="minorHAnsi"/>
                <w:sz w:val="22"/>
                <w:szCs w:val="22"/>
              </w:rPr>
            </w:pPr>
          </w:p>
        </w:tc>
        <w:tc>
          <w:tcPr>
            <w:tcW w:w="3676" w:type="dxa"/>
            <w:noWrap/>
            <w:hideMark/>
          </w:tcPr>
          <w:p w14:paraId="36DC48D5" w14:textId="77777777" w:rsidR="00442850" w:rsidRPr="00C05CFC" w:rsidRDefault="00442850" w:rsidP="00A05687">
            <w:pPr>
              <w:rPr>
                <w:rFonts w:cstheme="minorHAnsi"/>
                <w:sz w:val="22"/>
                <w:szCs w:val="22"/>
              </w:rPr>
            </w:pPr>
            <w:r w:rsidRPr="00C05CFC">
              <w:rPr>
                <w:rFonts w:cstheme="minorHAnsi"/>
                <w:sz w:val="22"/>
                <w:szCs w:val="22"/>
              </w:rPr>
              <w:t>FLTF Long leg</w:t>
            </w:r>
          </w:p>
        </w:tc>
        <w:tc>
          <w:tcPr>
            <w:tcW w:w="1440" w:type="dxa"/>
            <w:noWrap/>
            <w:hideMark/>
          </w:tcPr>
          <w:p w14:paraId="3BE2F04A"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0C2929B7" w14:textId="77777777" w:rsidR="00442850" w:rsidRPr="00C05CFC" w:rsidRDefault="00442850" w:rsidP="00A05687">
            <w:pPr>
              <w:rPr>
                <w:rFonts w:cstheme="minorHAnsi"/>
                <w:sz w:val="22"/>
                <w:szCs w:val="22"/>
              </w:rPr>
            </w:pPr>
            <w:r w:rsidRPr="00C05CFC">
              <w:rPr>
                <w:rFonts w:cstheme="minorHAnsi"/>
                <w:sz w:val="22"/>
                <w:szCs w:val="22"/>
              </w:rPr>
              <w:t>4.3‡ (9.1) §</w:t>
            </w:r>
          </w:p>
        </w:tc>
        <w:tc>
          <w:tcPr>
            <w:tcW w:w="3010" w:type="dxa"/>
            <w:vMerge/>
            <w:noWrap/>
          </w:tcPr>
          <w:p w14:paraId="22321B5D" w14:textId="77777777" w:rsidR="00442850" w:rsidRPr="00C05CFC" w:rsidRDefault="00442850" w:rsidP="00A05687">
            <w:pPr>
              <w:rPr>
                <w:rFonts w:cstheme="minorHAnsi"/>
                <w:sz w:val="22"/>
                <w:szCs w:val="22"/>
              </w:rPr>
            </w:pPr>
          </w:p>
        </w:tc>
      </w:tr>
      <w:tr w:rsidR="00442850" w:rsidRPr="00C05CFC" w14:paraId="6FAF99F4" w14:textId="77777777" w:rsidTr="00A05687">
        <w:trPr>
          <w:trHeight w:val="320"/>
        </w:trPr>
        <w:tc>
          <w:tcPr>
            <w:tcW w:w="1566" w:type="dxa"/>
            <w:vMerge/>
            <w:noWrap/>
            <w:hideMark/>
          </w:tcPr>
          <w:p w14:paraId="64CBFF8B" w14:textId="77777777" w:rsidR="00442850" w:rsidRPr="00C05CFC" w:rsidRDefault="00442850" w:rsidP="00A05687">
            <w:pPr>
              <w:rPr>
                <w:rFonts w:cstheme="minorHAnsi"/>
                <w:sz w:val="22"/>
                <w:szCs w:val="22"/>
              </w:rPr>
            </w:pPr>
          </w:p>
        </w:tc>
        <w:tc>
          <w:tcPr>
            <w:tcW w:w="1448" w:type="dxa"/>
            <w:vMerge/>
            <w:noWrap/>
            <w:hideMark/>
          </w:tcPr>
          <w:p w14:paraId="01176904" w14:textId="77777777" w:rsidR="00442850" w:rsidRPr="00C05CFC" w:rsidRDefault="00442850" w:rsidP="00A05687">
            <w:pPr>
              <w:rPr>
                <w:rFonts w:cstheme="minorHAnsi"/>
                <w:sz w:val="22"/>
                <w:szCs w:val="22"/>
              </w:rPr>
            </w:pPr>
          </w:p>
        </w:tc>
        <w:tc>
          <w:tcPr>
            <w:tcW w:w="1563" w:type="dxa"/>
            <w:vMerge/>
            <w:noWrap/>
            <w:hideMark/>
          </w:tcPr>
          <w:p w14:paraId="7A24790B" w14:textId="77777777" w:rsidR="00442850" w:rsidRPr="00C05CFC" w:rsidRDefault="00442850" w:rsidP="00A05687">
            <w:pPr>
              <w:rPr>
                <w:rFonts w:cstheme="minorHAnsi"/>
                <w:sz w:val="22"/>
                <w:szCs w:val="22"/>
              </w:rPr>
            </w:pPr>
          </w:p>
        </w:tc>
        <w:tc>
          <w:tcPr>
            <w:tcW w:w="3676" w:type="dxa"/>
            <w:noWrap/>
            <w:hideMark/>
          </w:tcPr>
          <w:p w14:paraId="64449CD9" w14:textId="77777777" w:rsidR="00442850" w:rsidRPr="00C05CFC" w:rsidRDefault="00442850" w:rsidP="00A05687">
            <w:pPr>
              <w:rPr>
                <w:rFonts w:cstheme="minorHAnsi"/>
                <w:sz w:val="22"/>
                <w:szCs w:val="22"/>
              </w:rPr>
            </w:pPr>
            <w:r w:rsidRPr="00C05CFC">
              <w:rPr>
                <w:rFonts w:cstheme="minorHAnsi"/>
                <w:sz w:val="22"/>
                <w:szCs w:val="22"/>
              </w:rPr>
              <w:t>FLTF Short leg</w:t>
            </w:r>
          </w:p>
        </w:tc>
        <w:tc>
          <w:tcPr>
            <w:tcW w:w="1440" w:type="dxa"/>
            <w:noWrap/>
            <w:hideMark/>
          </w:tcPr>
          <w:p w14:paraId="37420DF8"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7C1EB476" w14:textId="77777777" w:rsidR="00442850" w:rsidRPr="00C05CFC" w:rsidRDefault="00442850" w:rsidP="00A05687">
            <w:pPr>
              <w:rPr>
                <w:rFonts w:cstheme="minorHAnsi"/>
                <w:sz w:val="22"/>
                <w:szCs w:val="22"/>
              </w:rPr>
            </w:pPr>
            <w:r w:rsidRPr="00C05CFC">
              <w:rPr>
                <w:rFonts w:cstheme="minorHAnsi"/>
                <w:sz w:val="22"/>
                <w:szCs w:val="22"/>
              </w:rPr>
              <w:t>-2‡ (17) §</w:t>
            </w:r>
          </w:p>
        </w:tc>
        <w:tc>
          <w:tcPr>
            <w:tcW w:w="3010" w:type="dxa"/>
            <w:vMerge/>
            <w:noWrap/>
          </w:tcPr>
          <w:p w14:paraId="40FE1D1C" w14:textId="77777777" w:rsidR="00442850" w:rsidRPr="00C05CFC" w:rsidRDefault="00442850" w:rsidP="00A05687">
            <w:pPr>
              <w:rPr>
                <w:rFonts w:cstheme="minorHAnsi"/>
                <w:sz w:val="22"/>
                <w:szCs w:val="22"/>
              </w:rPr>
            </w:pPr>
          </w:p>
        </w:tc>
      </w:tr>
      <w:tr w:rsidR="00442850" w:rsidRPr="00C05CFC" w14:paraId="5D6ECA78" w14:textId="77777777" w:rsidTr="00A05687">
        <w:trPr>
          <w:trHeight w:val="320"/>
        </w:trPr>
        <w:tc>
          <w:tcPr>
            <w:tcW w:w="1566" w:type="dxa"/>
            <w:vMerge/>
            <w:noWrap/>
            <w:hideMark/>
          </w:tcPr>
          <w:p w14:paraId="3EB21D3A" w14:textId="77777777" w:rsidR="00442850" w:rsidRPr="00C05CFC" w:rsidRDefault="00442850" w:rsidP="00A05687">
            <w:pPr>
              <w:rPr>
                <w:rFonts w:cstheme="minorHAnsi"/>
                <w:sz w:val="22"/>
                <w:szCs w:val="22"/>
              </w:rPr>
            </w:pPr>
          </w:p>
        </w:tc>
        <w:tc>
          <w:tcPr>
            <w:tcW w:w="1448" w:type="dxa"/>
            <w:vMerge/>
            <w:noWrap/>
            <w:hideMark/>
          </w:tcPr>
          <w:p w14:paraId="52181003" w14:textId="77777777" w:rsidR="00442850" w:rsidRPr="00C05CFC" w:rsidRDefault="00442850" w:rsidP="00A05687">
            <w:pPr>
              <w:rPr>
                <w:rFonts w:cstheme="minorHAnsi"/>
                <w:sz w:val="22"/>
                <w:szCs w:val="22"/>
              </w:rPr>
            </w:pPr>
          </w:p>
        </w:tc>
        <w:tc>
          <w:tcPr>
            <w:tcW w:w="1563" w:type="dxa"/>
            <w:vMerge/>
            <w:noWrap/>
            <w:hideMark/>
          </w:tcPr>
          <w:p w14:paraId="002B2A0C" w14:textId="77777777" w:rsidR="00442850" w:rsidRPr="00C05CFC" w:rsidRDefault="00442850" w:rsidP="00A05687">
            <w:pPr>
              <w:rPr>
                <w:rFonts w:cstheme="minorHAnsi"/>
                <w:sz w:val="22"/>
                <w:szCs w:val="22"/>
              </w:rPr>
            </w:pPr>
          </w:p>
        </w:tc>
        <w:tc>
          <w:tcPr>
            <w:tcW w:w="3676" w:type="dxa"/>
            <w:noWrap/>
            <w:hideMark/>
          </w:tcPr>
          <w:p w14:paraId="12F8B181" w14:textId="77777777" w:rsidR="00442850" w:rsidRPr="00C05CFC" w:rsidRDefault="00442850" w:rsidP="00A05687">
            <w:pPr>
              <w:rPr>
                <w:rFonts w:cstheme="minorHAnsi"/>
                <w:sz w:val="22"/>
                <w:szCs w:val="22"/>
              </w:rPr>
            </w:pPr>
            <w:r w:rsidRPr="00C05CFC">
              <w:rPr>
                <w:rFonts w:cstheme="minorHAnsi"/>
                <w:sz w:val="22"/>
                <w:szCs w:val="22"/>
              </w:rPr>
              <w:t>SSF Long leg</w:t>
            </w:r>
          </w:p>
        </w:tc>
        <w:tc>
          <w:tcPr>
            <w:tcW w:w="1440" w:type="dxa"/>
            <w:noWrap/>
            <w:hideMark/>
          </w:tcPr>
          <w:p w14:paraId="69BE5C9B"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46F39E1A" w14:textId="77777777" w:rsidR="00442850" w:rsidRPr="00C05CFC" w:rsidRDefault="00442850" w:rsidP="00A05687">
            <w:pPr>
              <w:rPr>
                <w:rFonts w:cstheme="minorHAnsi"/>
                <w:sz w:val="22"/>
                <w:szCs w:val="22"/>
              </w:rPr>
            </w:pPr>
            <w:r w:rsidRPr="00C05CFC">
              <w:rPr>
                <w:rFonts w:cstheme="minorHAnsi"/>
                <w:sz w:val="22"/>
                <w:szCs w:val="22"/>
              </w:rPr>
              <w:t>3.5‡ (9.) §</w:t>
            </w:r>
          </w:p>
        </w:tc>
        <w:tc>
          <w:tcPr>
            <w:tcW w:w="3010" w:type="dxa"/>
            <w:vMerge/>
            <w:noWrap/>
          </w:tcPr>
          <w:p w14:paraId="0B0517CD" w14:textId="77777777" w:rsidR="00442850" w:rsidRPr="00C05CFC" w:rsidRDefault="00442850" w:rsidP="00A05687">
            <w:pPr>
              <w:rPr>
                <w:rFonts w:cstheme="minorHAnsi"/>
                <w:sz w:val="22"/>
                <w:szCs w:val="22"/>
              </w:rPr>
            </w:pPr>
          </w:p>
        </w:tc>
      </w:tr>
      <w:tr w:rsidR="00442850" w:rsidRPr="00C05CFC" w14:paraId="391C1BBF" w14:textId="77777777" w:rsidTr="00A05687">
        <w:trPr>
          <w:trHeight w:val="340"/>
        </w:trPr>
        <w:tc>
          <w:tcPr>
            <w:tcW w:w="1566" w:type="dxa"/>
            <w:vMerge/>
            <w:tcBorders>
              <w:bottom w:val="double" w:sz="4" w:space="0" w:color="000000"/>
            </w:tcBorders>
            <w:noWrap/>
            <w:hideMark/>
          </w:tcPr>
          <w:p w14:paraId="7E5A43DE" w14:textId="77777777" w:rsidR="00442850" w:rsidRPr="00C05CFC" w:rsidRDefault="00442850" w:rsidP="00A05687">
            <w:pPr>
              <w:rPr>
                <w:rFonts w:cstheme="minorHAnsi"/>
                <w:sz w:val="22"/>
                <w:szCs w:val="22"/>
              </w:rPr>
            </w:pPr>
          </w:p>
        </w:tc>
        <w:tc>
          <w:tcPr>
            <w:tcW w:w="1448" w:type="dxa"/>
            <w:vMerge/>
            <w:noWrap/>
            <w:hideMark/>
          </w:tcPr>
          <w:p w14:paraId="67EA9987" w14:textId="77777777" w:rsidR="00442850" w:rsidRPr="00C05CFC" w:rsidRDefault="00442850" w:rsidP="00A05687">
            <w:pPr>
              <w:rPr>
                <w:rFonts w:cstheme="minorHAnsi"/>
                <w:sz w:val="22"/>
                <w:szCs w:val="22"/>
              </w:rPr>
            </w:pPr>
          </w:p>
        </w:tc>
        <w:tc>
          <w:tcPr>
            <w:tcW w:w="1563" w:type="dxa"/>
            <w:vMerge/>
            <w:tcBorders>
              <w:bottom w:val="double" w:sz="4" w:space="0" w:color="000000"/>
            </w:tcBorders>
            <w:noWrap/>
            <w:hideMark/>
          </w:tcPr>
          <w:p w14:paraId="2E10AFE1" w14:textId="77777777" w:rsidR="00442850" w:rsidRPr="00C05CFC" w:rsidRDefault="00442850" w:rsidP="00A05687">
            <w:pPr>
              <w:rPr>
                <w:rFonts w:cstheme="minorHAnsi"/>
                <w:sz w:val="22"/>
                <w:szCs w:val="22"/>
              </w:rPr>
            </w:pPr>
          </w:p>
        </w:tc>
        <w:tc>
          <w:tcPr>
            <w:tcW w:w="3676" w:type="dxa"/>
            <w:tcBorders>
              <w:bottom w:val="double" w:sz="4" w:space="0" w:color="000000"/>
            </w:tcBorders>
            <w:noWrap/>
            <w:hideMark/>
          </w:tcPr>
          <w:p w14:paraId="51380A6D" w14:textId="77777777" w:rsidR="00442850" w:rsidRPr="00C05CFC" w:rsidRDefault="00442850" w:rsidP="00A05687">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6DF4E092"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tcBorders>
              <w:bottom w:val="double" w:sz="4" w:space="0" w:color="000000"/>
            </w:tcBorders>
            <w:noWrap/>
            <w:hideMark/>
          </w:tcPr>
          <w:p w14:paraId="66582D3C" w14:textId="77777777" w:rsidR="00442850" w:rsidRPr="00C05CFC" w:rsidRDefault="00442850" w:rsidP="00A05687">
            <w:pPr>
              <w:rPr>
                <w:rFonts w:cstheme="minorHAnsi"/>
                <w:sz w:val="22"/>
                <w:szCs w:val="22"/>
              </w:rPr>
            </w:pPr>
            <w:r w:rsidRPr="00C05CFC">
              <w:rPr>
                <w:rFonts w:cstheme="minorHAnsi"/>
                <w:sz w:val="22"/>
                <w:szCs w:val="22"/>
              </w:rPr>
              <w:t>-6.2‡ (11.3) §</w:t>
            </w:r>
          </w:p>
        </w:tc>
        <w:tc>
          <w:tcPr>
            <w:tcW w:w="3010" w:type="dxa"/>
            <w:vMerge/>
            <w:tcBorders>
              <w:bottom w:val="double" w:sz="4" w:space="0" w:color="000000"/>
            </w:tcBorders>
            <w:noWrap/>
          </w:tcPr>
          <w:p w14:paraId="5FCC3BB9" w14:textId="77777777" w:rsidR="00442850" w:rsidRPr="00C05CFC" w:rsidRDefault="00442850" w:rsidP="00A05687">
            <w:pPr>
              <w:rPr>
                <w:rFonts w:cstheme="minorHAnsi"/>
                <w:sz w:val="22"/>
                <w:szCs w:val="22"/>
              </w:rPr>
            </w:pPr>
          </w:p>
        </w:tc>
      </w:tr>
      <w:tr w:rsidR="00442850" w:rsidRPr="00C05CFC" w14:paraId="28AB7975" w14:textId="77777777" w:rsidTr="00A05687">
        <w:trPr>
          <w:trHeight w:val="320"/>
        </w:trPr>
        <w:tc>
          <w:tcPr>
            <w:tcW w:w="1566" w:type="dxa"/>
            <w:vMerge w:val="restart"/>
            <w:tcBorders>
              <w:top w:val="double" w:sz="4" w:space="0" w:color="000000"/>
            </w:tcBorders>
            <w:noWrap/>
            <w:hideMark/>
          </w:tcPr>
          <w:p w14:paraId="06614BAD" w14:textId="77777777" w:rsidR="00442850" w:rsidRPr="00C05CFC" w:rsidRDefault="00442850" w:rsidP="00A05687">
            <w:pPr>
              <w:rPr>
                <w:rFonts w:cstheme="minorHAnsi"/>
                <w:b/>
                <w:bCs/>
                <w:sz w:val="22"/>
                <w:szCs w:val="22"/>
              </w:rPr>
            </w:pPr>
            <w:r w:rsidRPr="00C05CFC">
              <w:rPr>
                <w:rFonts w:cstheme="minorHAnsi"/>
                <w:b/>
                <w:bCs/>
                <w:sz w:val="22"/>
                <w:szCs w:val="22"/>
              </w:rPr>
              <w:lastRenderedPageBreak/>
              <w:t xml:space="preserve">Ankle </w:t>
            </w:r>
          </w:p>
          <w:p w14:paraId="5DA0E4CB" w14:textId="77777777" w:rsidR="00442850" w:rsidRPr="00C05CFC" w:rsidRDefault="00442850" w:rsidP="00A05687">
            <w:pPr>
              <w:rPr>
                <w:rFonts w:cstheme="minorHAnsi"/>
                <w:b/>
                <w:bCs/>
                <w:sz w:val="22"/>
                <w:szCs w:val="22"/>
              </w:rPr>
            </w:pPr>
            <w:r w:rsidRPr="00C05CFC">
              <w:rPr>
                <w:rFonts w:cstheme="minorHAnsi"/>
                <w:b/>
                <w:bCs/>
                <w:sz w:val="22"/>
                <w:szCs w:val="22"/>
              </w:rPr>
              <w:t>dorsiflexion in stance (°)</w:t>
            </w:r>
          </w:p>
          <w:p w14:paraId="00761B63"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4E055E0F"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3EF64F06" w14:textId="77777777" w:rsidR="00442850" w:rsidRPr="00C05CFC" w:rsidRDefault="00442850" w:rsidP="00A05687">
            <w:pPr>
              <w:rPr>
                <w:rFonts w:cstheme="minorHAnsi"/>
                <w:b/>
                <w:bCs/>
                <w:sz w:val="22"/>
                <w:szCs w:val="22"/>
              </w:rPr>
            </w:pPr>
            <w:r w:rsidRPr="00C05CFC">
              <w:rPr>
                <w:rFonts w:cstheme="minorHAnsi"/>
                <w:b/>
                <w:bCs/>
                <w:sz w:val="22"/>
                <w:szCs w:val="22"/>
              </w:rPr>
              <w:t> </w:t>
            </w:r>
          </w:p>
          <w:p w14:paraId="0A427BDD" w14:textId="77777777" w:rsidR="00442850" w:rsidRPr="00C05CFC" w:rsidRDefault="00442850" w:rsidP="00A05687">
            <w:pPr>
              <w:rPr>
                <w:rFonts w:cstheme="minorHAnsi"/>
                <w:b/>
                <w:bCs/>
                <w:sz w:val="22"/>
                <w:szCs w:val="22"/>
              </w:rPr>
            </w:pPr>
            <w:r w:rsidRPr="00C05CFC">
              <w:rPr>
                <w:rFonts w:cstheme="minorHAnsi"/>
                <w:b/>
                <w:bCs/>
                <w:sz w:val="22"/>
                <w:szCs w:val="22"/>
              </w:rPr>
              <w:t> </w:t>
            </w:r>
          </w:p>
        </w:tc>
        <w:tc>
          <w:tcPr>
            <w:tcW w:w="1448" w:type="dxa"/>
            <w:vMerge/>
            <w:noWrap/>
            <w:hideMark/>
          </w:tcPr>
          <w:p w14:paraId="3396893B" w14:textId="77777777" w:rsidR="00442850" w:rsidRPr="00C05CFC" w:rsidRDefault="00442850" w:rsidP="00A05687">
            <w:pPr>
              <w:rPr>
                <w:rFonts w:cstheme="minorHAnsi"/>
                <w:sz w:val="22"/>
                <w:szCs w:val="22"/>
              </w:rPr>
            </w:pPr>
          </w:p>
        </w:tc>
        <w:tc>
          <w:tcPr>
            <w:tcW w:w="1563" w:type="dxa"/>
            <w:vMerge/>
            <w:tcBorders>
              <w:top w:val="double" w:sz="4" w:space="0" w:color="000000"/>
            </w:tcBorders>
            <w:noWrap/>
            <w:hideMark/>
          </w:tcPr>
          <w:p w14:paraId="311B5BE6" w14:textId="77777777" w:rsidR="00442850" w:rsidRPr="00C05CFC" w:rsidRDefault="00442850" w:rsidP="00A05687">
            <w:pPr>
              <w:rPr>
                <w:rFonts w:cstheme="minorHAnsi"/>
                <w:sz w:val="22"/>
                <w:szCs w:val="22"/>
              </w:rPr>
            </w:pPr>
          </w:p>
        </w:tc>
        <w:tc>
          <w:tcPr>
            <w:tcW w:w="3676" w:type="dxa"/>
            <w:tcBorders>
              <w:top w:val="double" w:sz="4" w:space="0" w:color="000000"/>
            </w:tcBorders>
            <w:noWrap/>
            <w:hideMark/>
          </w:tcPr>
          <w:p w14:paraId="01A15AA1" w14:textId="77777777" w:rsidR="00442850" w:rsidRPr="00C05CFC" w:rsidRDefault="00442850" w:rsidP="00A05687">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261E7E53" w14:textId="77777777" w:rsidR="00442850" w:rsidRPr="00C05CFC" w:rsidRDefault="00442850" w:rsidP="00A05687">
            <w:pPr>
              <w:rPr>
                <w:rFonts w:cstheme="minorHAnsi"/>
                <w:sz w:val="22"/>
                <w:szCs w:val="22"/>
              </w:rPr>
            </w:pPr>
            <w:r w:rsidRPr="00C05CFC">
              <w:rPr>
                <w:rFonts w:cstheme="minorHAnsi"/>
                <w:sz w:val="22"/>
                <w:szCs w:val="22"/>
              </w:rPr>
              <w:t>11.9‡ (11.6) §</w:t>
            </w:r>
          </w:p>
        </w:tc>
        <w:tc>
          <w:tcPr>
            <w:tcW w:w="1247" w:type="dxa"/>
            <w:tcBorders>
              <w:top w:val="double" w:sz="4" w:space="0" w:color="000000"/>
            </w:tcBorders>
            <w:noWrap/>
            <w:hideMark/>
          </w:tcPr>
          <w:p w14:paraId="7AE0F397" w14:textId="77777777" w:rsidR="00442850" w:rsidRPr="00C05CFC" w:rsidRDefault="00442850" w:rsidP="00A05687">
            <w:pPr>
              <w:rPr>
                <w:rFonts w:cstheme="minorHAnsi"/>
                <w:sz w:val="22"/>
                <w:szCs w:val="22"/>
              </w:rPr>
            </w:pPr>
            <w:r w:rsidRPr="00C05CFC">
              <w:rPr>
                <w:rFonts w:cstheme="minorHAnsi"/>
                <w:sz w:val="22"/>
                <w:szCs w:val="22"/>
              </w:rPr>
              <w:t> </w:t>
            </w:r>
          </w:p>
        </w:tc>
        <w:tc>
          <w:tcPr>
            <w:tcW w:w="3010" w:type="dxa"/>
            <w:vMerge w:val="restart"/>
            <w:tcBorders>
              <w:top w:val="double" w:sz="4" w:space="0" w:color="000000"/>
            </w:tcBorders>
            <w:noWrap/>
          </w:tcPr>
          <w:p w14:paraId="22EDF177" w14:textId="77777777" w:rsidR="00442850" w:rsidRPr="00C05CFC" w:rsidRDefault="00442850" w:rsidP="00A05687">
            <w:pPr>
              <w:rPr>
                <w:rFonts w:cstheme="minorHAnsi"/>
                <w:sz w:val="22"/>
                <w:szCs w:val="22"/>
              </w:rPr>
            </w:pPr>
            <w:r w:rsidRPr="00C05CFC">
              <w:rPr>
                <w:rFonts w:cstheme="minorHAnsi"/>
                <w:sz w:val="22"/>
                <w:szCs w:val="22"/>
              </w:rPr>
              <w:t>Comparison long to short</w:t>
            </w:r>
          </w:p>
          <w:p w14:paraId="1D551901" w14:textId="77777777" w:rsidR="00442850" w:rsidRPr="00C05CFC" w:rsidRDefault="00442850" w:rsidP="00A05687">
            <w:pPr>
              <w:rPr>
                <w:rFonts w:cstheme="minorHAnsi"/>
                <w:sz w:val="22"/>
                <w:szCs w:val="22"/>
              </w:rPr>
            </w:pPr>
            <w:r w:rsidRPr="00C05CFC">
              <w:rPr>
                <w:rFonts w:cstheme="minorHAnsi"/>
                <w:sz w:val="22"/>
                <w:szCs w:val="22"/>
              </w:rPr>
              <w:t>BF p = 0.22;</w:t>
            </w:r>
          </w:p>
          <w:p w14:paraId="64AD0CBC" w14:textId="77777777" w:rsidR="00442850" w:rsidRPr="00C05CFC" w:rsidRDefault="00442850" w:rsidP="00A05687">
            <w:pPr>
              <w:rPr>
                <w:rFonts w:cstheme="minorHAnsi"/>
                <w:sz w:val="22"/>
                <w:szCs w:val="22"/>
              </w:rPr>
            </w:pPr>
            <w:r w:rsidRPr="00C05CFC">
              <w:rPr>
                <w:rFonts w:cstheme="minorHAnsi"/>
                <w:sz w:val="22"/>
                <w:szCs w:val="22"/>
              </w:rPr>
              <w:t>FLTF p=0.241;</w:t>
            </w:r>
          </w:p>
          <w:p w14:paraId="5DCE6C2D" w14:textId="77777777" w:rsidR="00442850" w:rsidRPr="00C05CFC" w:rsidRDefault="00442850" w:rsidP="00A05687">
            <w:pPr>
              <w:rPr>
                <w:rFonts w:cstheme="minorHAnsi"/>
                <w:sz w:val="22"/>
                <w:szCs w:val="22"/>
              </w:rPr>
            </w:pPr>
            <w:r w:rsidRPr="00C05CFC">
              <w:rPr>
                <w:rFonts w:cstheme="minorHAnsi"/>
                <w:sz w:val="22"/>
                <w:szCs w:val="22"/>
              </w:rPr>
              <w:t xml:space="preserve">SSF </w:t>
            </w:r>
            <w:r w:rsidRPr="00C05CFC">
              <w:rPr>
                <w:rFonts w:cstheme="minorHAnsi"/>
                <w:b/>
                <w:bCs/>
                <w:sz w:val="22"/>
                <w:szCs w:val="22"/>
              </w:rPr>
              <w:t>p=0.022</w:t>
            </w:r>
          </w:p>
          <w:p w14:paraId="5318D90E" w14:textId="77777777" w:rsidR="00442850" w:rsidRPr="00C05CFC" w:rsidRDefault="00442850" w:rsidP="00A05687">
            <w:pPr>
              <w:rPr>
                <w:rFonts w:cstheme="minorHAnsi"/>
                <w:sz w:val="22"/>
                <w:szCs w:val="22"/>
              </w:rPr>
            </w:pPr>
            <w:r w:rsidRPr="00C05CFC">
              <w:rPr>
                <w:rFonts w:cstheme="minorHAnsi"/>
                <w:sz w:val="22"/>
                <w:szCs w:val="22"/>
              </w:rPr>
              <w:t> </w:t>
            </w:r>
          </w:p>
          <w:p w14:paraId="7B4BDEB3" w14:textId="77777777" w:rsidR="00442850" w:rsidRPr="00C05CFC" w:rsidRDefault="00442850" w:rsidP="00A05687">
            <w:pPr>
              <w:rPr>
                <w:rFonts w:cstheme="minorHAnsi"/>
                <w:sz w:val="22"/>
                <w:szCs w:val="22"/>
              </w:rPr>
            </w:pPr>
            <w:r w:rsidRPr="00C05CFC">
              <w:rPr>
                <w:rFonts w:cstheme="minorHAnsi"/>
                <w:sz w:val="22"/>
                <w:szCs w:val="22"/>
              </w:rPr>
              <w:t> </w:t>
            </w:r>
          </w:p>
        </w:tc>
      </w:tr>
      <w:tr w:rsidR="00442850" w:rsidRPr="00C05CFC" w14:paraId="59E4D5D8" w14:textId="77777777" w:rsidTr="00A05687">
        <w:trPr>
          <w:trHeight w:val="320"/>
        </w:trPr>
        <w:tc>
          <w:tcPr>
            <w:tcW w:w="1566" w:type="dxa"/>
            <w:vMerge/>
            <w:noWrap/>
            <w:hideMark/>
          </w:tcPr>
          <w:p w14:paraId="555F3DDE" w14:textId="77777777" w:rsidR="00442850" w:rsidRPr="00C05CFC" w:rsidRDefault="00442850" w:rsidP="00A05687">
            <w:pPr>
              <w:rPr>
                <w:rFonts w:cstheme="minorHAnsi"/>
                <w:b/>
                <w:bCs/>
                <w:sz w:val="22"/>
                <w:szCs w:val="22"/>
              </w:rPr>
            </w:pPr>
          </w:p>
        </w:tc>
        <w:tc>
          <w:tcPr>
            <w:tcW w:w="1448" w:type="dxa"/>
            <w:vMerge/>
            <w:noWrap/>
            <w:hideMark/>
          </w:tcPr>
          <w:p w14:paraId="41D5489D" w14:textId="77777777" w:rsidR="00442850" w:rsidRPr="00C05CFC" w:rsidRDefault="00442850" w:rsidP="00A05687">
            <w:pPr>
              <w:rPr>
                <w:rFonts w:cstheme="minorHAnsi"/>
                <w:sz w:val="22"/>
                <w:szCs w:val="22"/>
              </w:rPr>
            </w:pPr>
          </w:p>
        </w:tc>
        <w:tc>
          <w:tcPr>
            <w:tcW w:w="1563" w:type="dxa"/>
            <w:vMerge/>
            <w:noWrap/>
            <w:hideMark/>
          </w:tcPr>
          <w:p w14:paraId="2E4F7625" w14:textId="77777777" w:rsidR="00442850" w:rsidRPr="00C05CFC" w:rsidRDefault="00442850" w:rsidP="00A05687">
            <w:pPr>
              <w:rPr>
                <w:rFonts w:cstheme="minorHAnsi"/>
                <w:sz w:val="22"/>
                <w:szCs w:val="22"/>
              </w:rPr>
            </w:pPr>
          </w:p>
        </w:tc>
        <w:tc>
          <w:tcPr>
            <w:tcW w:w="3676" w:type="dxa"/>
            <w:noWrap/>
            <w:hideMark/>
          </w:tcPr>
          <w:p w14:paraId="39742B61" w14:textId="77777777" w:rsidR="00442850" w:rsidRPr="00C05CFC" w:rsidRDefault="00442850" w:rsidP="00A05687">
            <w:pPr>
              <w:rPr>
                <w:rFonts w:cstheme="minorHAnsi"/>
                <w:sz w:val="22"/>
                <w:szCs w:val="22"/>
              </w:rPr>
            </w:pPr>
            <w:r w:rsidRPr="00C05CFC">
              <w:rPr>
                <w:rFonts w:cstheme="minorHAnsi"/>
                <w:sz w:val="22"/>
                <w:szCs w:val="22"/>
              </w:rPr>
              <w:t>BF Short leg</w:t>
            </w:r>
          </w:p>
        </w:tc>
        <w:tc>
          <w:tcPr>
            <w:tcW w:w="1440" w:type="dxa"/>
            <w:noWrap/>
            <w:hideMark/>
          </w:tcPr>
          <w:p w14:paraId="38B0FC15" w14:textId="77777777" w:rsidR="00442850" w:rsidRPr="00C05CFC" w:rsidRDefault="00442850" w:rsidP="00A05687">
            <w:pPr>
              <w:rPr>
                <w:rFonts w:cstheme="minorHAnsi"/>
                <w:sz w:val="22"/>
                <w:szCs w:val="22"/>
              </w:rPr>
            </w:pPr>
            <w:r w:rsidRPr="00C05CFC">
              <w:rPr>
                <w:rFonts w:cstheme="minorHAnsi"/>
                <w:sz w:val="22"/>
                <w:szCs w:val="22"/>
              </w:rPr>
              <w:t>6.5‡ (6.4) §</w:t>
            </w:r>
          </w:p>
        </w:tc>
        <w:tc>
          <w:tcPr>
            <w:tcW w:w="1247" w:type="dxa"/>
            <w:noWrap/>
            <w:hideMark/>
          </w:tcPr>
          <w:p w14:paraId="78C39548" w14:textId="77777777" w:rsidR="00442850" w:rsidRPr="00C05CFC" w:rsidRDefault="00442850" w:rsidP="00A05687">
            <w:pPr>
              <w:rPr>
                <w:rFonts w:cstheme="minorHAnsi"/>
                <w:sz w:val="22"/>
                <w:szCs w:val="22"/>
              </w:rPr>
            </w:pPr>
            <w:r w:rsidRPr="00C05CFC">
              <w:rPr>
                <w:rFonts w:cstheme="minorHAnsi"/>
                <w:sz w:val="22"/>
                <w:szCs w:val="22"/>
              </w:rPr>
              <w:t> </w:t>
            </w:r>
          </w:p>
        </w:tc>
        <w:tc>
          <w:tcPr>
            <w:tcW w:w="3010" w:type="dxa"/>
            <w:vMerge/>
            <w:noWrap/>
          </w:tcPr>
          <w:p w14:paraId="0242DB54" w14:textId="77777777" w:rsidR="00442850" w:rsidRPr="00C05CFC" w:rsidRDefault="00442850" w:rsidP="00A05687">
            <w:pPr>
              <w:rPr>
                <w:rFonts w:cstheme="minorHAnsi"/>
                <w:sz w:val="22"/>
                <w:szCs w:val="22"/>
              </w:rPr>
            </w:pPr>
          </w:p>
        </w:tc>
      </w:tr>
      <w:tr w:rsidR="00442850" w:rsidRPr="00C05CFC" w14:paraId="5B004813" w14:textId="77777777" w:rsidTr="00A05687">
        <w:trPr>
          <w:trHeight w:val="320"/>
        </w:trPr>
        <w:tc>
          <w:tcPr>
            <w:tcW w:w="1566" w:type="dxa"/>
            <w:vMerge/>
            <w:noWrap/>
            <w:hideMark/>
          </w:tcPr>
          <w:p w14:paraId="3AEC9F61" w14:textId="77777777" w:rsidR="00442850" w:rsidRPr="00C05CFC" w:rsidRDefault="00442850" w:rsidP="00A05687">
            <w:pPr>
              <w:rPr>
                <w:rFonts w:cstheme="minorHAnsi"/>
                <w:b/>
                <w:bCs/>
                <w:sz w:val="22"/>
                <w:szCs w:val="22"/>
              </w:rPr>
            </w:pPr>
          </w:p>
        </w:tc>
        <w:tc>
          <w:tcPr>
            <w:tcW w:w="1448" w:type="dxa"/>
            <w:vMerge/>
            <w:noWrap/>
            <w:hideMark/>
          </w:tcPr>
          <w:p w14:paraId="22AB29E7" w14:textId="77777777" w:rsidR="00442850" w:rsidRPr="00C05CFC" w:rsidRDefault="00442850" w:rsidP="00A05687">
            <w:pPr>
              <w:rPr>
                <w:rFonts w:cstheme="minorHAnsi"/>
                <w:sz w:val="22"/>
                <w:szCs w:val="22"/>
              </w:rPr>
            </w:pPr>
          </w:p>
        </w:tc>
        <w:tc>
          <w:tcPr>
            <w:tcW w:w="1563" w:type="dxa"/>
            <w:vMerge/>
            <w:noWrap/>
            <w:hideMark/>
          </w:tcPr>
          <w:p w14:paraId="1B733858" w14:textId="77777777" w:rsidR="00442850" w:rsidRPr="00C05CFC" w:rsidRDefault="00442850" w:rsidP="00A05687">
            <w:pPr>
              <w:rPr>
                <w:rFonts w:cstheme="minorHAnsi"/>
                <w:sz w:val="22"/>
                <w:szCs w:val="22"/>
              </w:rPr>
            </w:pPr>
          </w:p>
        </w:tc>
        <w:tc>
          <w:tcPr>
            <w:tcW w:w="3676" w:type="dxa"/>
            <w:noWrap/>
            <w:hideMark/>
          </w:tcPr>
          <w:p w14:paraId="2E454F01" w14:textId="77777777" w:rsidR="00442850" w:rsidRPr="00C05CFC" w:rsidRDefault="00442850" w:rsidP="00A05687">
            <w:pPr>
              <w:rPr>
                <w:rFonts w:cstheme="minorHAnsi"/>
                <w:sz w:val="22"/>
                <w:szCs w:val="22"/>
              </w:rPr>
            </w:pPr>
            <w:r w:rsidRPr="00C05CFC">
              <w:rPr>
                <w:rFonts w:cstheme="minorHAnsi"/>
                <w:sz w:val="22"/>
                <w:szCs w:val="22"/>
              </w:rPr>
              <w:t>FLTF Long leg</w:t>
            </w:r>
          </w:p>
        </w:tc>
        <w:tc>
          <w:tcPr>
            <w:tcW w:w="1440" w:type="dxa"/>
            <w:noWrap/>
            <w:hideMark/>
          </w:tcPr>
          <w:p w14:paraId="33F49455"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48EB58D8" w14:textId="77777777" w:rsidR="00442850" w:rsidRPr="00C05CFC" w:rsidRDefault="00442850" w:rsidP="00A05687">
            <w:pPr>
              <w:rPr>
                <w:rFonts w:cstheme="minorHAnsi"/>
                <w:sz w:val="22"/>
                <w:szCs w:val="22"/>
              </w:rPr>
            </w:pPr>
            <w:r w:rsidRPr="00C05CFC">
              <w:rPr>
                <w:rFonts w:cstheme="minorHAnsi"/>
                <w:sz w:val="22"/>
                <w:szCs w:val="22"/>
              </w:rPr>
              <w:t>15.1‡ (4.9) §</w:t>
            </w:r>
          </w:p>
        </w:tc>
        <w:tc>
          <w:tcPr>
            <w:tcW w:w="3010" w:type="dxa"/>
            <w:vMerge/>
            <w:noWrap/>
          </w:tcPr>
          <w:p w14:paraId="07BC39C1" w14:textId="77777777" w:rsidR="00442850" w:rsidRPr="00C05CFC" w:rsidRDefault="00442850" w:rsidP="00A05687">
            <w:pPr>
              <w:rPr>
                <w:rFonts w:cstheme="minorHAnsi"/>
                <w:sz w:val="22"/>
                <w:szCs w:val="22"/>
              </w:rPr>
            </w:pPr>
          </w:p>
        </w:tc>
      </w:tr>
      <w:tr w:rsidR="00442850" w:rsidRPr="00C05CFC" w14:paraId="3D8A36E5" w14:textId="77777777" w:rsidTr="00A05687">
        <w:trPr>
          <w:trHeight w:val="320"/>
        </w:trPr>
        <w:tc>
          <w:tcPr>
            <w:tcW w:w="1566" w:type="dxa"/>
            <w:vMerge/>
            <w:noWrap/>
            <w:hideMark/>
          </w:tcPr>
          <w:p w14:paraId="34D9EC20" w14:textId="77777777" w:rsidR="00442850" w:rsidRPr="00C05CFC" w:rsidRDefault="00442850" w:rsidP="00A05687">
            <w:pPr>
              <w:rPr>
                <w:rFonts w:cstheme="minorHAnsi"/>
                <w:b/>
                <w:bCs/>
                <w:sz w:val="22"/>
                <w:szCs w:val="22"/>
              </w:rPr>
            </w:pPr>
          </w:p>
        </w:tc>
        <w:tc>
          <w:tcPr>
            <w:tcW w:w="1448" w:type="dxa"/>
            <w:vMerge/>
            <w:noWrap/>
            <w:hideMark/>
          </w:tcPr>
          <w:p w14:paraId="27445EB2" w14:textId="77777777" w:rsidR="00442850" w:rsidRPr="00C05CFC" w:rsidRDefault="00442850" w:rsidP="00A05687">
            <w:pPr>
              <w:rPr>
                <w:rFonts w:cstheme="minorHAnsi"/>
                <w:sz w:val="22"/>
                <w:szCs w:val="22"/>
              </w:rPr>
            </w:pPr>
          </w:p>
        </w:tc>
        <w:tc>
          <w:tcPr>
            <w:tcW w:w="1563" w:type="dxa"/>
            <w:vMerge/>
            <w:noWrap/>
            <w:hideMark/>
          </w:tcPr>
          <w:p w14:paraId="04F188B1" w14:textId="77777777" w:rsidR="00442850" w:rsidRPr="00C05CFC" w:rsidRDefault="00442850" w:rsidP="00A05687">
            <w:pPr>
              <w:rPr>
                <w:rFonts w:cstheme="minorHAnsi"/>
                <w:sz w:val="22"/>
                <w:szCs w:val="22"/>
              </w:rPr>
            </w:pPr>
          </w:p>
        </w:tc>
        <w:tc>
          <w:tcPr>
            <w:tcW w:w="3676" w:type="dxa"/>
            <w:noWrap/>
            <w:hideMark/>
          </w:tcPr>
          <w:p w14:paraId="4115A05A" w14:textId="77777777" w:rsidR="00442850" w:rsidRPr="00C05CFC" w:rsidRDefault="00442850" w:rsidP="00A05687">
            <w:pPr>
              <w:rPr>
                <w:rFonts w:cstheme="minorHAnsi"/>
                <w:sz w:val="22"/>
                <w:szCs w:val="22"/>
              </w:rPr>
            </w:pPr>
            <w:r w:rsidRPr="00C05CFC">
              <w:rPr>
                <w:rFonts w:cstheme="minorHAnsi"/>
                <w:sz w:val="22"/>
                <w:szCs w:val="22"/>
              </w:rPr>
              <w:t>FLTF Short leg</w:t>
            </w:r>
          </w:p>
        </w:tc>
        <w:tc>
          <w:tcPr>
            <w:tcW w:w="1440" w:type="dxa"/>
            <w:noWrap/>
            <w:hideMark/>
          </w:tcPr>
          <w:p w14:paraId="75B5836B"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4F7FA132" w14:textId="77777777" w:rsidR="00442850" w:rsidRPr="00C05CFC" w:rsidRDefault="00442850" w:rsidP="00A05687">
            <w:pPr>
              <w:rPr>
                <w:rFonts w:cstheme="minorHAnsi"/>
                <w:sz w:val="22"/>
                <w:szCs w:val="22"/>
              </w:rPr>
            </w:pPr>
            <w:r w:rsidRPr="00C05CFC">
              <w:rPr>
                <w:rFonts w:cstheme="minorHAnsi"/>
                <w:sz w:val="22"/>
                <w:szCs w:val="22"/>
              </w:rPr>
              <w:t>14.4‡ (8.6) §</w:t>
            </w:r>
          </w:p>
        </w:tc>
        <w:tc>
          <w:tcPr>
            <w:tcW w:w="3010" w:type="dxa"/>
            <w:vMerge/>
            <w:noWrap/>
          </w:tcPr>
          <w:p w14:paraId="6E57E8C8" w14:textId="77777777" w:rsidR="00442850" w:rsidRPr="00C05CFC" w:rsidRDefault="00442850" w:rsidP="00A05687">
            <w:pPr>
              <w:rPr>
                <w:rFonts w:cstheme="minorHAnsi"/>
                <w:sz w:val="22"/>
                <w:szCs w:val="22"/>
              </w:rPr>
            </w:pPr>
          </w:p>
        </w:tc>
      </w:tr>
      <w:tr w:rsidR="00442850" w:rsidRPr="00C05CFC" w14:paraId="7E744BBC" w14:textId="77777777" w:rsidTr="00A05687">
        <w:trPr>
          <w:trHeight w:val="320"/>
        </w:trPr>
        <w:tc>
          <w:tcPr>
            <w:tcW w:w="1566" w:type="dxa"/>
            <w:vMerge/>
            <w:noWrap/>
            <w:hideMark/>
          </w:tcPr>
          <w:p w14:paraId="7A68BAF1" w14:textId="77777777" w:rsidR="00442850" w:rsidRPr="00C05CFC" w:rsidRDefault="00442850" w:rsidP="00A05687">
            <w:pPr>
              <w:rPr>
                <w:rFonts w:cstheme="minorHAnsi"/>
                <w:b/>
                <w:bCs/>
                <w:sz w:val="22"/>
                <w:szCs w:val="22"/>
              </w:rPr>
            </w:pPr>
          </w:p>
        </w:tc>
        <w:tc>
          <w:tcPr>
            <w:tcW w:w="1448" w:type="dxa"/>
            <w:vMerge/>
            <w:noWrap/>
            <w:hideMark/>
          </w:tcPr>
          <w:p w14:paraId="1ED8A1E5" w14:textId="77777777" w:rsidR="00442850" w:rsidRPr="00C05CFC" w:rsidRDefault="00442850" w:rsidP="00A05687">
            <w:pPr>
              <w:rPr>
                <w:rFonts w:cstheme="minorHAnsi"/>
                <w:sz w:val="22"/>
                <w:szCs w:val="22"/>
              </w:rPr>
            </w:pPr>
          </w:p>
        </w:tc>
        <w:tc>
          <w:tcPr>
            <w:tcW w:w="1563" w:type="dxa"/>
            <w:vMerge/>
            <w:noWrap/>
            <w:hideMark/>
          </w:tcPr>
          <w:p w14:paraId="77C788DB" w14:textId="77777777" w:rsidR="00442850" w:rsidRPr="00C05CFC" w:rsidRDefault="00442850" w:rsidP="00A05687">
            <w:pPr>
              <w:rPr>
                <w:rFonts w:cstheme="minorHAnsi"/>
                <w:sz w:val="22"/>
                <w:szCs w:val="22"/>
              </w:rPr>
            </w:pPr>
          </w:p>
        </w:tc>
        <w:tc>
          <w:tcPr>
            <w:tcW w:w="3676" w:type="dxa"/>
            <w:noWrap/>
            <w:hideMark/>
          </w:tcPr>
          <w:p w14:paraId="3CDA4261" w14:textId="77777777" w:rsidR="00442850" w:rsidRPr="00C05CFC" w:rsidRDefault="00442850" w:rsidP="00A05687">
            <w:pPr>
              <w:rPr>
                <w:rFonts w:cstheme="minorHAnsi"/>
                <w:sz w:val="22"/>
                <w:szCs w:val="22"/>
              </w:rPr>
            </w:pPr>
            <w:r w:rsidRPr="00C05CFC">
              <w:rPr>
                <w:rFonts w:cstheme="minorHAnsi"/>
                <w:sz w:val="22"/>
                <w:szCs w:val="22"/>
              </w:rPr>
              <w:t>SSF Long leg</w:t>
            </w:r>
          </w:p>
        </w:tc>
        <w:tc>
          <w:tcPr>
            <w:tcW w:w="1440" w:type="dxa"/>
            <w:noWrap/>
            <w:hideMark/>
          </w:tcPr>
          <w:p w14:paraId="1C3150CB"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noWrap/>
            <w:hideMark/>
          </w:tcPr>
          <w:p w14:paraId="2AF52F26" w14:textId="77777777" w:rsidR="00442850" w:rsidRPr="00C05CFC" w:rsidRDefault="00442850" w:rsidP="00A05687">
            <w:pPr>
              <w:rPr>
                <w:rFonts w:cstheme="minorHAnsi"/>
                <w:sz w:val="22"/>
                <w:szCs w:val="22"/>
              </w:rPr>
            </w:pPr>
            <w:r w:rsidRPr="00C05CFC">
              <w:rPr>
                <w:rFonts w:cstheme="minorHAnsi"/>
                <w:sz w:val="22"/>
                <w:szCs w:val="22"/>
              </w:rPr>
              <w:t>16.5‡ (2.8) §</w:t>
            </w:r>
          </w:p>
        </w:tc>
        <w:tc>
          <w:tcPr>
            <w:tcW w:w="3010" w:type="dxa"/>
            <w:vMerge/>
            <w:noWrap/>
          </w:tcPr>
          <w:p w14:paraId="1B1E8F83" w14:textId="77777777" w:rsidR="00442850" w:rsidRPr="00C05CFC" w:rsidRDefault="00442850" w:rsidP="00A05687">
            <w:pPr>
              <w:rPr>
                <w:rFonts w:cstheme="minorHAnsi"/>
                <w:sz w:val="22"/>
                <w:szCs w:val="22"/>
              </w:rPr>
            </w:pPr>
          </w:p>
        </w:tc>
      </w:tr>
      <w:tr w:rsidR="00442850" w:rsidRPr="00C05CFC" w14:paraId="4555C554" w14:textId="77777777" w:rsidTr="00A05687">
        <w:trPr>
          <w:trHeight w:val="340"/>
        </w:trPr>
        <w:tc>
          <w:tcPr>
            <w:tcW w:w="1566" w:type="dxa"/>
            <w:vMerge/>
            <w:tcBorders>
              <w:bottom w:val="single" w:sz="12" w:space="0" w:color="auto"/>
            </w:tcBorders>
            <w:noWrap/>
            <w:hideMark/>
          </w:tcPr>
          <w:p w14:paraId="4E8A5F83" w14:textId="77777777" w:rsidR="00442850" w:rsidRPr="00C05CFC" w:rsidRDefault="00442850" w:rsidP="00A05687">
            <w:pPr>
              <w:rPr>
                <w:rFonts w:cstheme="minorHAnsi"/>
                <w:b/>
                <w:bCs/>
                <w:sz w:val="22"/>
                <w:szCs w:val="22"/>
              </w:rPr>
            </w:pPr>
          </w:p>
        </w:tc>
        <w:tc>
          <w:tcPr>
            <w:tcW w:w="1448" w:type="dxa"/>
            <w:vMerge/>
            <w:noWrap/>
            <w:hideMark/>
          </w:tcPr>
          <w:p w14:paraId="2D7EF3F1" w14:textId="77777777" w:rsidR="00442850" w:rsidRPr="00C05CFC" w:rsidRDefault="00442850" w:rsidP="00A05687">
            <w:pPr>
              <w:rPr>
                <w:rFonts w:cstheme="minorHAnsi"/>
                <w:sz w:val="22"/>
                <w:szCs w:val="22"/>
              </w:rPr>
            </w:pPr>
          </w:p>
        </w:tc>
        <w:tc>
          <w:tcPr>
            <w:tcW w:w="1563" w:type="dxa"/>
            <w:vMerge/>
            <w:tcBorders>
              <w:bottom w:val="single" w:sz="12" w:space="0" w:color="auto"/>
            </w:tcBorders>
            <w:noWrap/>
            <w:hideMark/>
          </w:tcPr>
          <w:p w14:paraId="7A6125BC" w14:textId="77777777" w:rsidR="00442850" w:rsidRPr="00C05CFC" w:rsidRDefault="00442850" w:rsidP="00A05687">
            <w:pPr>
              <w:rPr>
                <w:rFonts w:cstheme="minorHAnsi"/>
                <w:sz w:val="22"/>
                <w:szCs w:val="22"/>
              </w:rPr>
            </w:pPr>
          </w:p>
        </w:tc>
        <w:tc>
          <w:tcPr>
            <w:tcW w:w="3676" w:type="dxa"/>
            <w:tcBorders>
              <w:bottom w:val="single" w:sz="12" w:space="0" w:color="auto"/>
            </w:tcBorders>
            <w:noWrap/>
            <w:hideMark/>
          </w:tcPr>
          <w:p w14:paraId="7BF19E8B" w14:textId="77777777" w:rsidR="00442850" w:rsidRPr="00C05CFC" w:rsidRDefault="00442850" w:rsidP="00A05687">
            <w:pPr>
              <w:rPr>
                <w:rFonts w:cstheme="minorHAnsi"/>
                <w:sz w:val="22"/>
                <w:szCs w:val="22"/>
              </w:rPr>
            </w:pPr>
            <w:r w:rsidRPr="00C05CFC">
              <w:rPr>
                <w:rFonts w:cstheme="minorHAnsi"/>
                <w:sz w:val="22"/>
                <w:szCs w:val="22"/>
              </w:rPr>
              <w:t>SSF Short leg</w:t>
            </w:r>
          </w:p>
        </w:tc>
        <w:tc>
          <w:tcPr>
            <w:tcW w:w="1440" w:type="dxa"/>
            <w:tcBorders>
              <w:bottom w:val="single" w:sz="12" w:space="0" w:color="auto"/>
            </w:tcBorders>
            <w:noWrap/>
            <w:hideMark/>
          </w:tcPr>
          <w:p w14:paraId="7F5C476F" w14:textId="77777777" w:rsidR="00442850" w:rsidRPr="00C05CFC" w:rsidRDefault="00442850" w:rsidP="00A05687">
            <w:pPr>
              <w:rPr>
                <w:rFonts w:cstheme="minorHAnsi"/>
                <w:sz w:val="22"/>
                <w:szCs w:val="22"/>
              </w:rPr>
            </w:pPr>
            <w:r w:rsidRPr="00C05CFC">
              <w:rPr>
                <w:rFonts w:cstheme="minorHAnsi"/>
                <w:sz w:val="22"/>
                <w:szCs w:val="22"/>
              </w:rPr>
              <w:t> </w:t>
            </w:r>
          </w:p>
        </w:tc>
        <w:tc>
          <w:tcPr>
            <w:tcW w:w="1247" w:type="dxa"/>
            <w:tcBorders>
              <w:bottom w:val="single" w:sz="12" w:space="0" w:color="auto"/>
            </w:tcBorders>
            <w:noWrap/>
            <w:hideMark/>
          </w:tcPr>
          <w:p w14:paraId="122D60CB" w14:textId="77777777" w:rsidR="00442850" w:rsidRPr="00C05CFC" w:rsidRDefault="00442850" w:rsidP="00A05687">
            <w:pPr>
              <w:rPr>
                <w:rFonts w:cstheme="minorHAnsi"/>
                <w:sz w:val="22"/>
                <w:szCs w:val="22"/>
              </w:rPr>
            </w:pPr>
            <w:r w:rsidRPr="00C05CFC">
              <w:rPr>
                <w:rFonts w:cstheme="minorHAnsi"/>
                <w:sz w:val="22"/>
                <w:szCs w:val="22"/>
              </w:rPr>
              <w:t>11.4‡ (10.7) §</w:t>
            </w:r>
          </w:p>
        </w:tc>
        <w:tc>
          <w:tcPr>
            <w:tcW w:w="3010" w:type="dxa"/>
            <w:vMerge/>
            <w:tcBorders>
              <w:bottom w:val="single" w:sz="12" w:space="0" w:color="auto"/>
            </w:tcBorders>
            <w:noWrap/>
          </w:tcPr>
          <w:p w14:paraId="71E6FBC6" w14:textId="77777777" w:rsidR="00442850" w:rsidRPr="00C05CFC" w:rsidRDefault="00442850" w:rsidP="00A05687">
            <w:pPr>
              <w:rPr>
                <w:rFonts w:cstheme="minorHAnsi"/>
                <w:sz w:val="22"/>
                <w:szCs w:val="22"/>
              </w:rPr>
            </w:pPr>
          </w:p>
        </w:tc>
      </w:tr>
    </w:tbl>
    <w:p w14:paraId="72BC3B5A" w14:textId="77777777" w:rsidR="00442850" w:rsidRDefault="00442850" w:rsidP="00D81E0D">
      <w:pPr>
        <w:rPr>
          <w:b/>
          <w:bCs/>
        </w:rPr>
      </w:pPr>
    </w:p>
    <w:p w14:paraId="5C5EB785" w14:textId="77777777" w:rsidR="00442850" w:rsidRDefault="00442850" w:rsidP="00D81E0D">
      <w:pPr>
        <w:rPr>
          <w:b/>
          <w:bCs/>
        </w:rPr>
      </w:pPr>
    </w:p>
    <w:p w14:paraId="5B04C047" w14:textId="77777777" w:rsidR="00D03603" w:rsidRDefault="00D03603" w:rsidP="00442850"/>
    <w:p w14:paraId="019D4A99" w14:textId="421281A7" w:rsidR="00442850" w:rsidRPr="00C76A1F" w:rsidRDefault="00442850" w:rsidP="00442850">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501"/>
        <w:gridCol w:w="2756"/>
      </w:tblGrid>
      <w:tr w:rsidR="00EF0BC5" w:rsidRPr="00C05CFC" w14:paraId="74C09059" w14:textId="77777777" w:rsidTr="00DE1920">
        <w:trPr>
          <w:trHeight w:val="936"/>
        </w:trPr>
        <w:tc>
          <w:tcPr>
            <w:tcW w:w="1566" w:type="dxa"/>
            <w:tcBorders>
              <w:top w:val="single" w:sz="12" w:space="0" w:color="auto"/>
              <w:bottom w:val="single" w:sz="12" w:space="0" w:color="auto"/>
            </w:tcBorders>
            <w:hideMark/>
          </w:tcPr>
          <w:p w14:paraId="12B209B5" w14:textId="77777777" w:rsidR="00EF0BC5" w:rsidRPr="00C05CFC" w:rsidRDefault="00EF0BC5" w:rsidP="00A05687">
            <w:pPr>
              <w:rPr>
                <w:rFonts w:cstheme="minorHAnsi"/>
                <w:b/>
                <w:bCs/>
                <w:sz w:val="22"/>
                <w:szCs w:val="22"/>
              </w:rPr>
            </w:pPr>
            <w:r w:rsidRPr="00C05CFC">
              <w:rPr>
                <w:rFonts w:cstheme="minorHAnsi"/>
                <w:b/>
                <w:bCs/>
                <w:sz w:val="22"/>
                <w:szCs w:val="22"/>
              </w:rPr>
              <w:t xml:space="preserve">Outcome </w:t>
            </w:r>
          </w:p>
          <w:p w14:paraId="532B21BF" w14:textId="77777777" w:rsidR="00EF0BC5" w:rsidRPr="00C05CFC" w:rsidRDefault="00EF0BC5"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38BA70AF" w14:textId="77777777" w:rsidR="00EF0BC5" w:rsidRPr="00C05CFC" w:rsidRDefault="00EF0BC5" w:rsidP="00A05687">
            <w:pPr>
              <w:rPr>
                <w:rFonts w:cstheme="minorHAnsi"/>
                <w:b/>
                <w:bCs/>
                <w:sz w:val="22"/>
                <w:szCs w:val="22"/>
              </w:rPr>
            </w:pPr>
            <w:r w:rsidRPr="00C05CFC">
              <w:rPr>
                <w:rFonts w:cstheme="minorHAnsi"/>
                <w:b/>
                <w:bCs/>
                <w:sz w:val="22"/>
                <w:szCs w:val="22"/>
              </w:rPr>
              <w:t>Study</w:t>
            </w:r>
          </w:p>
          <w:p w14:paraId="6381AA4F" w14:textId="77777777" w:rsidR="00EF0BC5" w:rsidRPr="00C05CFC" w:rsidRDefault="00EF0BC5"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006F9682" w14:textId="77777777" w:rsidR="00EF0BC5" w:rsidRPr="00C05CFC" w:rsidRDefault="00EF0BC5" w:rsidP="00A05687">
            <w:pPr>
              <w:rPr>
                <w:rFonts w:cstheme="minorHAnsi"/>
                <w:b/>
                <w:bCs/>
                <w:sz w:val="22"/>
                <w:szCs w:val="22"/>
              </w:rPr>
            </w:pPr>
            <w:r w:rsidRPr="00C05CFC">
              <w:rPr>
                <w:rFonts w:cstheme="minorHAnsi"/>
                <w:b/>
                <w:bCs/>
                <w:sz w:val="22"/>
                <w:szCs w:val="22"/>
              </w:rPr>
              <w:t>Condition</w:t>
            </w:r>
          </w:p>
          <w:p w14:paraId="53EDABBA" w14:textId="77777777" w:rsidR="00EF0BC5" w:rsidRPr="00C05CFC" w:rsidRDefault="00EF0BC5"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5FE1E8BE" w14:textId="77777777" w:rsidR="00EF0BC5" w:rsidRPr="00C05CFC" w:rsidRDefault="00EF0BC5" w:rsidP="00A05687">
            <w:pPr>
              <w:rPr>
                <w:rFonts w:cstheme="minorHAnsi"/>
                <w:b/>
                <w:bCs/>
                <w:sz w:val="22"/>
                <w:szCs w:val="22"/>
              </w:rPr>
            </w:pPr>
            <w:r w:rsidRPr="00C05CFC">
              <w:rPr>
                <w:rFonts w:cstheme="minorHAnsi"/>
                <w:b/>
                <w:bCs/>
                <w:sz w:val="22"/>
                <w:szCs w:val="22"/>
              </w:rPr>
              <w:t xml:space="preserve">Group </w:t>
            </w:r>
          </w:p>
          <w:p w14:paraId="78AAB516" w14:textId="77777777" w:rsidR="00EF0BC5" w:rsidRPr="00C05CFC" w:rsidRDefault="00EF0BC5"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47F1F4B1" w14:textId="77777777" w:rsidR="00EF0BC5" w:rsidRPr="00C05CFC" w:rsidRDefault="00EF0BC5" w:rsidP="00A05687">
            <w:pPr>
              <w:rPr>
                <w:rFonts w:cstheme="minorHAnsi"/>
                <w:b/>
                <w:bCs/>
                <w:sz w:val="22"/>
                <w:szCs w:val="22"/>
              </w:rPr>
            </w:pPr>
            <w:r w:rsidRPr="00C05CFC">
              <w:rPr>
                <w:rFonts w:cstheme="minorHAnsi"/>
                <w:b/>
                <w:bCs/>
                <w:sz w:val="22"/>
                <w:szCs w:val="22"/>
              </w:rPr>
              <w:t>Baseline</w:t>
            </w:r>
          </w:p>
          <w:p w14:paraId="28451321" w14:textId="77777777" w:rsidR="00EF0BC5" w:rsidRPr="00C05CFC" w:rsidRDefault="00EF0BC5" w:rsidP="00A05687">
            <w:pPr>
              <w:rPr>
                <w:rFonts w:cstheme="minorHAnsi"/>
                <w:b/>
                <w:bCs/>
                <w:sz w:val="22"/>
                <w:szCs w:val="22"/>
              </w:rPr>
            </w:pPr>
            <w:r w:rsidRPr="00C05CFC">
              <w:rPr>
                <w:rFonts w:cstheme="minorHAnsi"/>
                <w:b/>
                <w:bCs/>
                <w:sz w:val="22"/>
                <w:szCs w:val="22"/>
              </w:rPr>
              <w:t xml:space="preserve"> Mean </w:t>
            </w:r>
          </w:p>
          <w:p w14:paraId="7CFB90E2" w14:textId="77777777" w:rsidR="00EF0BC5" w:rsidRPr="00C05CFC" w:rsidRDefault="00EF0BC5" w:rsidP="00A05687">
            <w:pPr>
              <w:rPr>
                <w:rFonts w:cstheme="minorHAnsi"/>
                <w:b/>
                <w:bCs/>
                <w:sz w:val="22"/>
                <w:szCs w:val="22"/>
              </w:rPr>
            </w:pPr>
            <w:r w:rsidRPr="00C05CFC">
              <w:rPr>
                <w:rFonts w:cstheme="minorHAnsi"/>
                <w:b/>
                <w:bCs/>
                <w:sz w:val="22"/>
                <w:szCs w:val="22"/>
              </w:rPr>
              <w:t>(SD +/-)</w:t>
            </w:r>
          </w:p>
        </w:tc>
        <w:tc>
          <w:tcPr>
            <w:tcW w:w="1501" w:type="dxa"/>
            <w:tcBorders>
              <w:top w:val="single" w:sz="12" w:space="0" w:color="auto"/>
              <w:bottom w:val="single" w:sz="12" w:space="0" w:color="auto"/>
            </w:tcBorders>
            <w:hideMark/>
          </w:tcPr>
          <w:p w14:paraId="59F21B45" w14:textId="77777777" w:rsidR="00EF0BC5" w:rsidRPr="00C05CFC" w:rsidRDefault="00EF0BC5" w:rsidP="00A05687">
            <w:pPr>
              <w:rPr>
                <w:rFonts w:cstheme="minorHAnsi"/>
                <w:b/>
                <w:bCs/>
                <w:sz w:val="22"/>
                <w:szCs w:val="22"/>
              </w:rPr>
            </w:pPr>
            <w:r w:rsidRPr="00C05CFC">
              <w:rPr>
                <w:rFonts w:cstheme="minorHAnsi"/>
                <w:b/>
                <w:bCs/>
                <w:sz w:val="22"/>
                <w:szCs w:val="22"/>
              </w:rPr>
              <w:t>Final</w:t>
            </w:r>
          </w:p>
          <w:p w14:paraId="380D18EF" w14:textId="77777777" w:rsidR="00EF0BC5" w:rsidRPr="00C05CFC" w:rsidRDefault="00EF0BC5" w:rsidP="00A05687">
            <w:pPr>
              <w:rPr>
                <w:rFonts w:cstheme="minorHAnsi"/>
                <w:b/>
                <w:bCs/>
                <w:sz w:val="22"/>
                <w:szCs w:val="22"/>
              </w:rPr>
            </w:pPr>
            <w:r w:rsidRPr="00C05CFC">
              <w:rPr>
                <w:rFonts w:cstheme="minorHAnsi"/>
                <w:b/>
                <w:bCs/>
                <w:sz w:val="22"/>
                <w:szCs w:val="22"/>
              </w:rPr>
              <w:t xml:space="preserve">Mean </w:t>
            </w:r>
          </w:p>
          <w:p w14:paraId="69824DC2" w14:textId="77777777" w:rsidR="00EF0BC5" w:rsidRPr="00C05CFC" w:rsidRDefault="00EF0BC5" w:rsidP="00A05687">
            <w:pPr>
              <w:rPr>
                <w:rFonts w:cstheme="minorHAnsi"/>
                <w:b/>
                <w:bCs/>
                <w:sz w:val="22"/>
                <w:szCs w:val="22"/>
              </w:rPr>
            </w:pPr>
            <w:r w:rsidRPr="00C05CFC">
              <w:rPr>
                <w:rFonts w:cstheme="minorHAnsi"/>
                <w:b/>
                <w:bCs/>
                <w:sz w:val="22"/>
                <w:szCs w:val="22"/>
              </w:rPr>
              <w:t>(SD +/-)</w:t>
            </w:r>
          </w:p>
        </w:tc>
        <w:tc>
          <w:tcPr>
            <w:tcW w:w="2756" w:type="dxa"/>
            <w:tcBorders>
              <w:top w:val="single" w:sz="12" w:space="0" w:color="auto"/>
              <w:bottom w:val="single" w:sz="12" w:space="0" w:color="auto"/>
            </w:tcBorders>
          </w:tcPr>
          <w:p w14:paraId="46EDE983" w14:textId="77777777" w:rsidR="00EF0BC5" w:rsidRPr="00C05CFC" w:rsidRDefault="00EF0BC5" w:rsidP="00A05687">
            <w:pPr>
              <w:rPr>
                <w:rFonts w:cstheme="minorHAnsi"/>
                <w:b/>
                <w:bCs/>
                <w:sz w:val="22"/>
                <w:szCs w:val="22"/>
              </w:rPr>
            </w:pPr>
            <w:r w:rsidRPr="00C05CFC">
              <w:rPr>
                <w:rFonts w:cstheme="minorHAnsi"/>
                <w:b/>
                <w:bCs/>
                <w:sz w:val="22"/>
                <w:szCs w:val="22"/>
              </w:rPr>
              <w:t>Statistical Result</w:t>
            </w:r>
          </w:p>
          <w:p w14:paraId="30241EDB" w14:textId="77777777" w:rsidR="00EF0BC5" w:rsidRPr="00C05CFC" w:rsidRDefault="00EF0BC5" w:rsidP="00A05687">
            <w:pPr>
              <w:rPr>
                <w:rFonts w:cstheme="minorHAnsi"/>
                <w:b/>
                <w:bCs/>
                <w:sz w:val="22"/>
                <w:szCs w:val="22"/>
              </w:rPr>
            </w:pPr>
            <w:r w:rsidRPr="00C05CFC">
              <w:rPr>
                <w:rFonts w:cstheme="minorHAnsi"/>
                <w:b/>
                <w:bCs/>
                <w:sz w:val="22"/>
                <w:szCs w:val="22"/>
              </w:rPr>
              <w:t>(Significant values given in bold)</w:t>
            </w:r>
          </w:p>
        </w:tc>
      </w:tr>
      <w:tr w:rsidR="00EF0BC5" w:rsidRPr="00C05CFC" w14:paraId="7EFF45CD" w14:textId="77777777" w:rsidTr="00DE1920">
        <w:trPr>
          <w:trHeight w:val="426"/>
        </w:trPr>
        <w:tc>
          <w:tcPr>
            <w:tcW w:w="13950" w:type="dxa"/>
            <w:gridSpan w:val="7"/>
            <w:tcBorders>
              <w:top w:val="double" w:sz="4" w:space="0" w:color="000000"/>
              <w:bottom w:val="single" w:sz="12" w:space="0" w:color="auto"/>
            </w:tcBorders>
            <w:shd w:val="clear" w:color="auto" w:fill="FFFFFF" w:themeFill="background1"/>
            <w:hideMark/>
          </w:tcPr>
          <w:p w14:paraId="1D9F397E" w14:textId="28A5F018" w:rsidR="00EF0BC5" w:rsidRPr="00C05CFC" w:rsidRDefault="00EF0BC5" w:rsidP="00DE1920">
            <w:pPr>
              <w:jc w:val="center"/>
              <w:rPr>
                <w:rFonts w:cstheme="minorHAnsi"/>
                <w:b/>
                <w:bCs/>
                <w:sz w:val="22"/>
                <w:szCs w:val="22"/>
              </w:rPr>
            </w:pPr>
            <w:r w:rsidRPr="00C05CFC">
              <w:rPr>
                <w:rFonts w:cstheme="minorHAnsi"/>
                <w:b/>
                <w:bCs/>
                <w:sz w:val="22"/>
                <w:szCs w:val="22"/>
              </w:rPr>
              <w:t>Functional Lift Therapeutic Footwear</w:t>
            </w:r>
          </w:p>
          <w:p w14:paraId="006D5FC2" w14:textId="77777777" w:rsidR="00EF0BC5" w:rsidRPr="00C05CFC" w:rsidRDefault="00EF0BC5" w:rsidP="00A05687">
            <w:pPr>
              <w:rPr>
                <w:rFonts w:cstheme="minorHAnsi"/>
                <w:b/>
                <w:bCs/>
                <w:sz w:val="22"/>
                <w:szCs w:val="22"/>
              </w:rPr>
            </w:pPr>
          </w:p>
        </w:tc>
      </w:tr>
      <w:tr w:rsidR="00EF0BC5" w:rsidRPr="00C05CFC" w14:paraId="1F9FA496" w14:textId="77777777" w:rsidTr="00A05687">
        <w:trPr>
          <w:trHeight w:val="340"/>
        </w:trPr>
        <w:tc>
          <w:tcPr>
            <w:tcW w:w="13950" w:type="dxa"/>
            <w:gridSpan w:val="7"/>
            <w:tcBorders>
              <w:top w:val="single" w:sz="12" w:space="0" w:color="auto"/>
              <w:bottom w:val="double" w:sz="4" w:space="0" w:color="000000"/>
            </w:tcBorders>
            <w:hideMark/>
          </w:tcPr>
          <w:p w14:paraId="2225CFBF" w14:textId="77777777" w:rsidR="00EF0BC5" w:rsidRPr="00C05CFC" w:rsidRDefault="00EF0BC5" w:rsidP="00A05687">
            <w:pPr>
              <w:rPr>
                <w:rFonts w:cstheme="minorHAnsi"/>
                <w:b/>
                <w:bCs/>
                <w:sz w:val="22"/>
                <w:szCs w:val="22"/>
              </w:rPr>
            </w:pPr>
            <w:r w:rsidRPr="00C05CFC">
              <w:rPr>
                <w:rFonts w:cstheme="minorHAnsi"/>
                <w:b/>
                <w:bCs/>
                <w:sz w:val="22"/>
                <w:szCs w:val="22"/>
              </w:rPr>
              <w:t>Kinematic  </w:t>
            </w:r>
          </w:p>
        </w:tc>
      </w:tr>
      <w:tr w:rsidR="00EF0BC5" w:rsidRPr="00C05CFC" w14:paraId="0CAFD732" w14:textId="77777777" w:rsidTr="00DE1920">
        <w:trPr>
          <w:trHeight w:val="320"/>
        </w:trPr>
        <w:tc>
          <w:tcPr>
            <w:tcW w:w="1566" w:type="dxa"/>
            <w:vMerge w:val="restart"/>
            <w:tcBorders>
              <w:top w:val="double" w:sz="4" w:space="0" w:color="000000"/>
            </w:tcBorders>
            <w:noWrap/>
            <w:hideMark/>
          </w:tcPr>
          <w:p w14:paraId="4A79CBEF" w14:textId="77777777" w:rsidR="00EF0BC5" w:rsidRPr="00C05CFC" w:rsidRDefault="00EF0BC5" w:rsidP="00EF0BC5">
            <w:pPr>
              <w:rPr>
                <w:rFonts w:cstheme="minorHAnsi"/>
                <w:b/>
                <w:bCs/>
                <w:sz w:val="22"/>
                <w:szCs w:val="22"/>
              </w:rPr>
            </w:pPr>
            <w:r w:rsidRPr="00C05CFC">
              <w:rPr>
                <w:rFonts w:cstheme="minorHAnsi"/>
                <w:b/>
                <w:bCs/>
                <w:sz w:val="22"/>
                <w:szCs w:val="22"/>
              </w:rPr>
              <w:t xml:space="preserve">Ankle </w:t>
            </w:r>
          </w:p>
          <w:p w14:paraId="3D916791" w14:textId="77777777" w:rsidR="00EF0BC5" w:rsidRPr="00C05CFC" w:rsidRDefault="00EF0BC5" w:rsidP="00EF0BC5">
            <w:pPr>
              <w:rPr>
                <w:rFonts w:cstheme="minorHAnsi"/>
                <w:b/>
                <w:bCs/>
                <w:sz w:val="22"/>
                <w:szCs w:val="22"/>
              </w:rPr>
            </w:pPr>
            <w:r w:rsidRPr="00C05CFC">
              <w:rPr>
                <w:rFonts w:cstheme="minorHAnsi"/>
                <w:b/>
                <w:bCs/>
                <w:sz w:val="22"/>
                <w:szCs w:val="22"/>
              </w:rPr>
              <w:t>dorsiflexion in swing (°)</w:t>
            </w:r>
          </w:p>
          <w:p w14:paraId="0E3EF40E"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2025706A"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5756563E"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26376A28" w14:textId="77777777" w:rsidR="00EF0BC5" w:rsidRPr="00C05CFC" w:rsidRDefault="00EF0BC5" w:rsidP="00EF0BC5">
            <w:pPr>
              <w:rPr>
                <w:rFonts w:cstheme="minorHAnsi"/>
                <w:b/>
                <w:bCs/>
                <w:sz w:val="22"/>
                <w:szCs w:val="22"/>
              </w:rPr>
            </w:pPr>
            <w:r w:rsidRPr="00C05CFC">
              <w:rPr>
                <w:rFonts w:cstheme="minorHAnsi"/>
                <w:b/>
                <w:bCs/>
                <w:sz w:val="22"/>
                <w:szCs w:val="22"/>
              </w:rPr>
              <w:t> </w:t>
            </w:r>
          </w:p>
        </w:tc>
        <w:tc>
          <w:tcPr>
            <w:tcW w:w="1448" w:type="dxa"/>
            <w:vMerge w:val="restart"/>
            <w:noWrap/>
            <w:hideMark/>
          </w:tcPr>
          <w:p w14:paraId="1AD6C45A" w14:textId="77777777" w:rsidR="00EF0BC5" w:rsidRPr="00C05CFC" w:rsidRDefault="00EF0BC5" w:rsidP="00EF0BC5">
            <w:pPr>
              <w:rPr>
                <w:rFonts w:cstheme="minorHAnsi"/>
                <w:b/>
                <w:bCs/>
                <w:sz w:val="22"/>
                <w:szCs w:val="22"/>
              </w:rPr>
            </w:pPr>
            <w:r w:rsidRPr="00C05CFC">
              <w:rPr>
                <w:rFonts w:cstheme="minorHAnsi"/>
                <w:b/>
                <w:bCs/>
                <w:sz w:val="22"/>
                <w:szCs w:val="22"/>
              </w:rPr>
              <w:t>Eek et al. (2017)</w:t>
            </w:r>
          </w:p>
          <w:p w14:paraId="3C375FAD"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35E456B"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4299DDFB"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23E5C44C"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40A8507B"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1424535B" w14:textId="77777777" w:rsidR="00EF0BC5" w:rsidRPr="00C05CFC" w:rsidRDefault="00EF0BC5" w:rsidP="00EF0BC5">
            <w:pPr>
              <w:rPr>
                <w:rFonts w:cstheme="minorHAnsi"/>
                <w:sz w:val="22"/>
                <w:szCs w:val="22"/>
              </w:rPr>
            </w:pPr>
            <w:r w:rsidRPr="00C05CFC">
              <w:rPr>
                <w:rFonts w:cstheme="minorHAnsi"/>
                <w:sz w:val="22"/>
                <w:szCs w:val="22"/>
              </w:rPr>
              <w:t> </w:t>
            </w:r>
          </w:p>
          <w:p w14:paraId="509E8746" w14:textId="77777777" w:rsidR="00EF0BC5" w:rsidRPr="00C05CFC" w:rsidRDefault="00EF0BC5" w:rsidP="00EF0BC5">
            <w:pPr>
              <w:rPr>
                <w:rFonts w:cstheme="minorHAnsi"/>
                <w:b/>
                <w:bCs/>
                <w:sz w:val="22"/>
                <w:szCs w:val="22"/>
              </w:rPr>
            </w:pPr>
            <w:r w:rsidRPr="00C05CFC">
              <w:rPr>
                <w:rFonts w:cstheme="minorHAnsi"/>
                <w:b/>
                <w:bCs/>
                <w:sz w:val="22"/>
                <w:szCs w:val="22"/>
              </w:rPr>
              <w:lastRenderedPageBreak/>
              <w:t> </w:t>
            </w:r>
          </w:p>
          <w:p w14:paraId="6CB871A0"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7AEC0839"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4C0471B6"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618B2875"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29C0C70"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2795E8CD"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D10B838"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45781B94"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6F04E02" w14:textId="2BC6D170" w:rsidR="00EF0BC5" w:rsidRPr="00C05CFC" w:rsidRDefault="00EF0BC5" w:rsidP="00EF0BC5">
            <w:pPr>
              <w:rPr>
                <w:rFonts w:cstheme="minorHAnsi"/>
                <w:sz w:val="22"/>
                <w:szCs w:val="22"/>
              </w:rPr>
            </w:pPr>
            <w:r w:rsidRPr="00C05CFC">
              <w:rPr>
                <w:rFonts w:cstheme="minorHAnsi"/>
                <w:sz w:val="22"/>
                <w:szCs w:val="22"/>
              </w:rPr>
              <w:t> </w:t>
            </w:r>
          </w:p>
        </w:tc>
        <w:tc>
          <w:tcPr>
            <w:tcW w:w="1563" w:type="dxa"/>
            <w:vMerge w:val="restart"/>
            <w:tcBorders>
              <w:top w:val="double" w:sz="4" w:space="0" w:color="000000"/>
            </w:tcBorders>
            <w:hideMark/>
          </w:tcPr>
          <w:p w14:paraId="055D72E8" w14:textId="77777777" w:rsidR="00EF0BC5" w:rsidRPr="00C05CFC" w:rsidRDefault="00EF0BC5" w:rsidP="00EF0BC5">
            <w:pPr>
              <w:rPr>
                <w:rFonts w:cstheme="minorHAnsi"/>
                <w:sz w:val="22"/>
                <w:szCs w:val="22"/>
              </w:rPr>
            </w:pPr>
            <w:r w:rsidRPr="00C05CFC">
              <w:rPr>
                <w:rFonts w:cstheme="minorHAnsi"/>
                <w:sz w:val="22"/>
                <w:szCs w:val="22"/>
              </w:rPr>
              <w:lastRenderedPageBreak/>
              <w:t>Cerebral palsy</w:t>
            </w:r>
          </w:p>
          <w:p w14:paraId="3BED7586" w14:textId="6D0DF11D" w:rsidR="00EF0BC5" w:rsidRPr="00C05CFC" w:rsidRDefault="00EF0BC5" w:rsidP="00EF0BC5">
            <w:pPr>
              <w:rPr>
                <w:rFonts w:cstheme="minorHAnsi"/>
                <w:sz w:val="22"/>
                <w:szCs w:val="22"/>
              </w:rPr>
            </w:pPr>
            <w:r w:rsidRPr="00C05CFC">
              <w:rPr>
                <w:rFonts w:cstheme="minorHAnsi"/>
                <w:sz w:val="22"/>
                <w:szCs w:val="22"/>
              </w:rPr>
              <w:t>   </w:t>
            </w:r>
          </w:p>
        </w:tc>
        <w:tc>
          <w:tcPr>
            <w:tcW w:w="3676" w:type="dxa"/>
            <w:tcBorders>
              <w:top w:val="double" w:sz="4" w:space="0" w:color="000000"/>
            </w:tcBorders>
            <w:noWrap/>
            <w:hideMark/>
          </w:tcPr>
          <w:p w14:paraId="1FC26482" w14:textId="77777777" w:rsidR="00EF0BC5" w:rsidRPr="00C05CFC" w:rsidRDefault="00EF0BC5" w:rsidP="00EF0BC5">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7F9685FF" w14:textId="77777777" w:rsidR="00EF0BC5" w:rsidRPr="00C05CFC" w:rsidRDefault="00EF0BC5" w:rsidP="00EF0BC5">
            <w:pPr>
              <w:rPr>
                <w:rFonts w:cstheme="minorHAnsi"/>
                <w:sz w:val="22"/>
                <w:szCs w:val="22"/>
              </w:rPr>
            </w:pPr>
            <w:r w:rsidRPr="00C05CFC">
              <w:rPr>
                <w:rFonts w:cstheme="minorHAnsi"/>
                <w:sz w:val="22"/>
                <w:szCs w:val="22"/>
              </w:rPr>
              <w:t>3.7‡ (5.8) §</w:t>
            </w:r>
          </w:p>
        </w:tc>
        <w:tc>
          <w:tcPr>
            <w:tcW w:w="1501" w:type="dxa"/>
            <w:tcBorders>
              <w:top w:val="double" w:sz="4" w:space="0" w:color="000000"/>
            </w:tcBorders>
            <w:noWrap/>
            <w:hideMark/>
          </w:tcPr>
          <w:p w14:paraId="4C9F7F5F"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1DE6438B" w14:textId="77777777" w:rsidR="00EF0BC5" w:rsidRPr="00C05CFC" w:rsidRDefault="00EF0BC5" w:rsidP="00EF0BC5">
            <w:pPr>
              <w:rPr>
                <w:rFonts w:cstheme="minorHAnsi"/>
                <w:sz w:val="22"/>
                <w:szCs w:val="22"/>
              </w:rPr>
            </w:pPr>
            <w:r w:rsidRPr="00C05CFC">
              <w:rPr>
                <w:rFonts w:cstheme="minorHAnsi"/>
                <w:sz w:val="22"/>
                <w:szCs w:val="22"/>
              </w:rPr>
              <w:t>Comparison long to short</w:t>
            </w:r>
          </w:p>
          <w:p w14:paraId="25B9F1C8" w14:textId="77777777" w:rsidR="00EF0BC5" w:rsidRPr="00C05CFC" w:rsidRDefault="00EF0BC5" w:rsidP="00EF0BC5">
            <w:pPr>
              <w:rPr>
                <w:rFonts w:cstheme="minorHAnsi"/>
                <w:sz w:val="22"/>
                <w:szCs w:val="22"/>
              </w:rPr>
            </w:pPr>
            <w:r w:rsidRPr="00C05CFC">
              <w:rPr>
                <w:rFonts w:cstheme="minorHAnsi"/>
                <w:sz w:val="22"/>
                <w:szCs w:val="22"/>
              </w:rPr>
              <w:t xml:space="preserve">BF </w:t>
            </w:r>
            <w:r w:rsidRPr="00C05CFC">
              <w:rPr>
                <w:rFonts w:cstheme="minorHAnsi"/>
                <w:b/>
                <w:bCs/>
                <w:sz w:val="22"/>
                <w:szCs w:val="22"/>
              </w:rPr>
              <w:t>p = 0.007;</w:t>
            </w:r>
          </w:p>
          <w:p w14:paraId="697D47AA" w14:textId="77777777" w:rsidR="00EF0BC5" w:rsidRPr="00C05CFC" w:rsidRDefault="00EF0BC5" w:rsidP="00EF0BC5">
            <w:pPr>
              <w:rPr>
                <w:rFonts w:cstheme="minorHAnsi"/>
                <w:sz w:val="22"/>
                <w:szCs w:val="22"/>
              </w:rPr>
            </w:pPr>
            <w:r w:rsidRPr="00C05CFC">
              <w:rPr>
                <w:rFonts w:cstheme="minorHAnsi"/>
                <w:sz w:val="22"/>
                <w:szCs w:val="22"/>
              </w:rPr>
              <w:t>FLTF</w:t>
            </w:r>
            <w:r w:rsidRPr="00C05CFC">
              <w:rPr>
                <w:rFonts w:cstheme="minorHAnsi"/>
                <w:b/>
                <w:bCs/>
                <w:sz w:val="22"/>
                <w:szCs w:val="22"/>
              </w:rPr>
              <w:t xml:space="preserve"> p=0.037;</w:t>
            </w:r>
          </w:p>
          <w:p w14:paraId="063345F0" w14:textId="77777777" w:rsidR="00EF0BC5" w:rsidRPr="00C05CFC" w:rsidRDefault="00EF0BC5" w:rsidP="00EF0BC5">
            <w:pPr>
              <w:rPr>
                <w:rFonts w:cstheme="minorHAnsi"/>
                <w:sz w:val="22"/>
                <w:szCs w:val="22"/>
              </w:rPr>
            </w:pPr>
            <w:r w:rsidRPr="00C05CFC">
              <w:rPr>
                <w:rFonts w:cstheme="minorHAnsi"/>
                <w:sz w:val="22"/>
                <w:szCs w:val="22"/>
              </w:rPr>
              <w:t>SSF p=0.13</w:t>
            </w:r>
          </w:p>
          <w:p w14:paraId="780EC15B" w14:textId="77777777" w:rsidR="00EF0BC5" w:rsidRPr="00C05CFC" w:rsidRDefault="00EF0BC5" w:rsidP="00EF0BC5">
            <w:pPr>
              <w:rPr>
                <w:rFonts w:cstheme="minorHAnsi"/>
                <w:sz w:val="22"/>
                <w:szCs w:val="22"/>
              </w:rPr>
            </w:pPr>
            <w:r w:rsidRPr="00C05CFC">
              <w:rPr>
                <w:rFonts w:cstheme="minorHAnsi"/>
                <w:sz w:val="22"/>
                <w:szCs w:val="22"/>
              </w:rPr>
              <w:t> </w:t>
            </w:r>
          </w:p>
          <w:p w14:paraId="691CB099" w14:textId="77777777" w:rsidR="00EF0BC5" w:rsidRPr="00C05CFC" w:rsidRDefault="00EF0BC5" w:rsidP="00EF0BC5">
            <w:pPr>
              <w:rPr>
                <w:rFonts w:cstheme="minorHAnsi"/>
                <w:sz w:val="22"/>
                <w:szCs w:val="22"/>
              </w:rPr>
            </w:pPr>
            <w:r w:rsidRPr="00C05CFC">
              <w:rPr>
                <w:rFonts w:cstheme="minorHAnsi"/>
                <w:sz w:val="22"/>
                <w:szCs w:val="22"/>
              </w:rPr>
              <w:t> </w:t>
            </w:r>
          </w:p>
        </w:tc>
      </w:tr>
      <w:tr w:rsidR="00EF0BC5" w:rsidRPr="00C05CFC" w14:paraId="3A45AD68" w14:textId="77777777" w:rsidTr="00DE1920">
        <w:trPr>
          <w:trHeight w:val="320"/>
        </w:trPr>
        <w:tc>
          <w:tcPr>
            <w:tcW w:w="1566" w:type="dxa"/>
            <w:vMerge/>
            <w:noWrap/>
            <w:hideMark/>
          </w:tcPr>
          <w:p w14:paraId="50DF4512" w14:textId="77777777" w:rsidR="00EF0BC5" w:rsidRPr="00C05CFC" w:rsidRDefault="00EF0BC5" w:rsidP="00EF0BC5">
            <w:pPr>
              <w:rPr>
                <w:rFonts w:cstheme="minorHAnsi"/>
                <w:b/>
                <w:bCs/>
                <w:sz w:val="22"/>
                <w:szCs w:val="22"/>
              </w:rPr>
            </w:pPr>
          </w:p>
        </w:tc>
        <w:tc>
          <w:tcPr>
            <w:tcW w:w="1448" w:type="dxa"/>
            <w:vMerge/>
            <w:noWrap/>
            <w:hideMark/>
          </w:tcPr>
          <w:p w14:paraId="2069AE50" w14:textId="77777777" w:rsidR="00EF0BC5" w:rsidRPr="00C05CFC" w:rsidRDefault="00EF0BC5" w:rsidP="00EF0BC5">
            <w:pPr>
              <w:rPr>
                <w:rFonts w:cstheme="minorHAnsi"/>
                <w:sz w:val="22"/>
                <w:szCs w:val="22"/>
              </w:rPr>
            </w:pPr>
          </w:p>
        </w:tc>
        <w:tc>
          <w:tcPr>
            <w:tcW w:w="1563" w:type="dxa"/>
            <w:vMerge/>
            <w:noWrap/>
            <w:hideMark/>
          </w:tcPr>
          <w:p w14:paraId="115106B0" w14:textId="77777777" w:rsidR="00EF0BC5" w:rsidRPr="00C05CFC" w:rsidRDefault="00EF0BC5" w:rsidP="00EF0BC5">
            <w:pPr>
              <w:rPr>
                <w:rFonts w:cstheme="minorHAnsi"/>
                <w:sz w:val="22"/>
                <w:szCs w:val="22"/>
              </w:rPr>
            </w:pPr>
          </w:p>
        </w:tc>
        <w:tc>
          <w:tcPr>
            <w:tcW w:w="3676" w:type="dxa"/>
            <w:noWrap/>
            <w:hideMark/>
          </w:tcPr>
          <w:p w14:paraId="6C7A3652" w14:textId="77777777" w:rsidR="00EF0BC5" w:rsidRPr="00C05CFC" w:rsidRDefault="00EF0BC5" w:rsidP="00EF0BC5">
            <w:pPr>
              <w:rPr>
                <w:rFonts w:cstheme="minorHAnsi"/>
                <w:sz w:val="22"/>
                <w:szCs w:val="22"/>
              </w:rPr>
            </w:pPr>
            <w:r w:rsidRPr="00C05CFC">
              <w:rPr>
                <w:rFonts w:cstheme="minorHAnsi"/>
                <w:sz w:val="22"/>
                <w:szCs w:val="22"/>
              </w:rPr>
              <w:t>BF Short leg</w:t>
            </w:r>
          </w:p>
        </w:tc>
        <w:tc>
          <w:tcPr>
            <w:tcW w:w="1440" w:type="dxa"/>
            <w:noWrap/>
            <w:hideMark/>
          </w:tcPr>
          <w:p w14:paraId="2782E452" w14:textId="77777777" w:rsidR="00EF0BC5" w:rsidRPr="00C05CFC" w:rsidRDefault="00EF0BC5" w:rsidP="00EF0BC5">
            <w:pPr>
              <w:rPr>
                <w:rFonts w:cstheme="minorHAnsi"/>
                <w:sz w:val="22"/>
                <w:szCs w:val="22"/>
              </w:rPr>
            </w:pPr>
            <w:r w:rsidRPr="00C05CFC">
              <w:rPr>
                <w:rFonts w:cstheme="minorHAnsi"/>
                <w:sz w:val="22"/>
                <w:szCs w:val="22"/>
              </w:rPr>
              <w:t>3.2‡ (5.5) §</w:t>
            </w:r>
          </w:p>
        </w:tc>
        <w:tc>
          <w:tcPr>
            <w:tcW w:w="1501" w:type="dxa"/>
            <w:noWrap/>
            <w:hideMark/>
          </w:tcPr>
          <w:p w14:paraId="637DF36E"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noWrap/>
          </w:tcPr>
          <w:p w14:paraId="71F0B466" w14:textId="77777777" w:rsidR="00EF0BC5" w:rsidRPr="00C05CFC" w:rsidRDefault="00EF0BC5" w:rsidP="00EF0BC5">
            <w:pPr>
              <w:rPr>
                <w:rFonts w:cstheme="minorHAnsi"/>
                <w:sz w:val="22"/>
                <w:szCs w:val="22"/>
              </w:rPr>
            </w:pPr>
          </w:p>
        </w:tc>
      </w:tr>
      <w:tr w:rsidR="00EF0BC5" w:rsidRPr="00C05CFC" w14:paraId="1A68BAD3" w14:textId="77777777" w:rsidTr="00DE1920">
        <w:trPr>
          <w:trHeight w:val="320"/>
        </w:trPr>
        <w:tc>
          <w:tcPr>
            <w:tcW w:w="1566" w:type="dxa"/>
            <w:vMerge/>
            <w:noWrap/>
            <w:hideMark/>
          </w:tcPr>
          <w:p w14:paraId="1E1A4E78" w14:textId="77777777" w:rsidR="00EF0BC5" w:rsidRPr="00C05CFC" w:rsidRDefault="00EF0BC5" w:rsidP="00EF0BC5">
            <w:pPr>
              <w:rPr>
                <w:rFonts w:cstheme="minorHAnsi"/>
                <w:b/>
                <w:bCs/>
                <w:sz w:val="22"/>
                <w:szCs w:val="22"/>
              </w:rPr>
            </w:pPr>
          </w:p>
        </w:tc>
        <w:tc>
          <w:tcPr>
            <w:tcW w:w="1448" w:type="dxa"/>
            <w:vMerge/>
            <w:noWrap/>
            <w:hideMark/>
          </w:tcPr>
          <w:p w14:paraId="72410358" w14:textId="77777777" w:rsidR="00EF0BC5" w:rsidRPr="00C05CFC" w:rsidRDefault="00EF0BC5" w:rsidP="00EF0BC5">
            <w:pPr>
              <w:rPr>
                <w:rFonts w:cstheme="minorHAnsi"/>
                <w:sz w:val="22"/>
                <w:szCs w:val="22"/>
              </w:rPr>
            </w:pPr>
          </w:p>
        </w:tc>
        <w:tc>
          <w:tcPr>
            <w:tcW w:w="1563" w:type="dxa"/>
            <w:vMerge/>
            <w:noWrap/>
            <w:hideMark/>
          </w:tcPr>
          <w:p w14:paraId="432A382F" w14:textId="77777777" w:rsidR="00EF0BC5" w:rsidRPr="00C05CFC" w:rsidRDefault="00EF0BC5" w:rsidP="00EF0BC5">
            <w:pPr>
              <w:rPr>
                <w:rFonts w:cstheme="minorHAnsi"/>
                <w:sz w:val="22"/>
                <w:szCs w:val="22"/>
              </w:rPr>
            </w:pPr>
          </w:p>
        </w:tc>
        <w:tc>
          <w:tcPr>
            <w:tcW w:w="3676" w:type="dxa"/>
            <w:noWrap/>
            <w:hideMark/>
          </w:tcPr>
          <w:p w14:paraId="45BA4E99" w14:textId="77777777" w:rsidR="00EF0BC5" w:rsidRPr="00C05CFC" w:rsidRDefault="00EF0BC5" w:rsidP="00EF0BC5">
            <w:pPr>
              <w:rPr>
                <w:rFonts w:cstheme="minorHAnsi"/>
                <w:sz w:val="22"/>
                <w:szCs w:val="22"/>
              </w:rPr>
            </w:pPr>
            <w:r w:rsidRPr="00C05CFC">
              <w:rPr>
                <w:rFonts w:cstheme="minorHAnsi"/>
                <w:sz w:val="22"/>
                <w:szCs w:val="22"/>
              </w:rPr>
              <w:t>FLTF Long leg</w:t>
            </w:r>
          </w:p>
        </w:tc>
        <w:tc>
          <w:tcPr>
            <w:tcW w:w="1440" w:type="dxa"/>
            <w:noWrap/>
            <w:hideMark/>
          </w:tcPr>
          <w:p w14:paraId="17661029" w14:textId="77777777" w:rsidR="00EF0BC5" w:rsidRPr="00C05CFC" w:rsidRDefault="00EF0BC5" w:rsidP="00EF0BC5">
            <w:pPr>
              <w:rPr>
                <w:rFonts w:cstheme="minorHAnsi"/>
                <w:sz w:val="22"/>
                <w:szCs w:val="22"/>
              </w:rPr>
            </w:pPr>
          </w:p>
        </w:tc>
        <w:tc>
          <w:tcPr>
            <w:tcW w:w="1501" w:type="dxa"/>
            <w:noWrap/>
            <w:hideMark/>
          </w:tcPr>
          <w:p w14:paraId="4186C0CC" w14:textId="77777777" w:rsidR="00EF0BC5" w:rsidRPr="00C05CFC" w:rsidRDefault="00EF0BC5" w:rsidP="00EF0BC5">
            <w:pPr>
              <w:rPr>
                <w:rFonts w:cstheme="minorHAnsi"/>
                <w:sz w:val="22"/>
                <w:szCs w:val="22"/>
              </w:rPr>
            </w:pPr>
            <w:r w:rsidRPr="00C05CFC">
              <w:rPr>
                <w:rFonts w:cstheme="minorHAnsi"/>
                <w:sz w:val="22"/>
                <w:szCs w:val="22"/>
              </w:rPr>
              <w:t>6.5‡ (10.9) §</w:t>
            </w:r>
          </w:p>
        </w:tc>
        <w:tc>
          <w:tcPr>
            <w:tcW w:w="2756" w:type="dxa"/>
            <w:vMerge/>
            <w:noWrap/>
          </w:tcPr>
          <w:p w14:paraId="699F2C05" w14:textId="77777777" w:rsidR="00EF0BC5" w:rsidRPr="00C05CFC" w:rsidRDefault="00EF0BC5" w:rsidP="00EF0BC5">
            <w:pPr>
              <w:rPr>
                <w:rFonts w:cstheme="minorHAnsi"/>
                <w:sz w:val="22"/>
                <w:szCs w:val="22"/>
              </w:rPr>
            </w:pPr>
          </w:p>
        </w:tc>
      </w:tr>
      <w:tr w:rsidR="00EF0BC5" w:rsidRPr="00C05CFC" w14:paraId="5B7BDECD" w14:textId="77777777" w:rsidTr="00DE1920">
        <w:trPr>
          <w:trHeight w:val="320"/>
        </w:trPr>
        <w:tc>
          <w:tcPr>
            <w:tcW w:w="1566" w:type="dxa"/>
            <w:vMerge/>
            <w:noWrap/>
            <w:hideMark/>
          </w:tcPr>
          <w:p w14:paraId="3ED3DF8F" w14:textId="77777777" w:rsidR="00EF0BC5" w:rsidRPr="00C05CFC" w:rsidRDefault="00EF0BC5" w:rsidP="00EF0BC5">
            <w:pPr>
              <w:rPr>
                <w:rFonts w:cstheme="minorHAnsi"/>
                <w:b/>
                <w:bCs/>
                <w:sz w:val="22"/>
                <w:szCs w:val="22"/>
              </w:rPr>
            </w:pPr>
          </w:p>
        </w:tc>
        <w:tc>
          <w:tcPr>
            <w:tcW w:w="1448" w:type="dxa"/>
            <w:vMerge/>
            <w:noWrap/>
            <w:hideMark/>
          </w:tcPr>
          <w:p w14:paraId="61343F8C" w14:textId="77777777" w:rsidR="00EF0BC5" w:rsidRPr="00C05CFC" w:rsidRDefault="00EF0BC5" w:rsidP="00EF0BC5">
            <w:pPr>
              <w:rPr>
                <w:rFonts w:cstheme="minorHAnsi"/>
                <w:sz w:val="22"/>
                <w:szCs w:val="22"/>
              </w:rPr>
            </w:pPr>
          </w:p>
        </w:tc>
        <w:tc>
          <w:tcPr>
            <w:tcW w:w="1563" w:type="dxa"/>
            <w:vMerge/>
            <w:noWrap/>
            <w:hideMark/>
          </w:tcPr>
          <w:p w14:paraId="2C76CC74" w14:textId="77777777" w:rsidR="00EF0BC5" w:rsidRPr="00C05CFC" w:rsidRDefault="00EF0BC5" w:rsidP="00EF0BC5">
            <w:pPr>
              <w:rPr>
                <w:rFonts w:cstheme="minorHAnsi"/>
                <w:sz w:val="22"/>
                <w:szCs w:val="22"/>
              </w:rPr>
            </w:pPr>
          </w:p>
        </w:tc>
        <w:tc>
          <w:tcPr>
            <w:tcW w:w="3676" w:type="dxa"/>
            <w:noWrap/>
            <w:hideMark/>
          </w:tcPr>
          <w:p w14:paraId="648E5BE0" w14:textId="77777777" w:rsidR="00EF0BC5" w:rsidRPr="00C05CFC" w:rsidRDefault="00EF0BC5" w:rsidP="00EF0BC5">
            <w:pPr>
              <w:rPr>
                <w:rFonts w:cstheme="minorHAnsi"/>
                <w:sz w:val="22"/>
                <w:szCs w:val="22"/>
              </w:rPr>
            </w:pPr>
            <w:r w:rsidRPr="00C05CFC">
              <w:rPr>
                <w:rFonts w:cstheme="minorHAnsi"/>
                <w:sz w:val="22"/>
                <w:szCs w:val="22"/>
              </w:rPr>
              <w:t>FLTF Short leg</w:t>
            </w:r>
          </w:p>
        </w:tc>
        <w:tc>
          <w:tcPr>
            <w:tcW w:w="1440" w:type="dxa"/>
            <w:noWrap/>
            <w:hideMark/>
          </w:tcPr>
          <w:p w14:paraId="44678321" w14:textId="77777777" w:rsidR="00EF0BC5" w:rsidRPr="00C05CFC" w:rsidRDefault="00EF0BC5" w:rsidP="00EF0BC5">
            <w:pPr>
              <w:rPr>
                <w:rFonts w:cstheme="minorHAnsi"/>
                <w:sz w:val="22"/>
                <w:szCs w:val="22"/>
              </w:rPr>
            </w:pPr>
          </w:p>
        </w:tc>
        <w:tc>
          <w:tcPr>
            <w:tcW w:w="1501" w:type="dxa"/>
            <w:noWrap/>
            <w:hideMark/>
          </w:tcPr>
          <w:p w14:paraId="521E7243" w14:textId="77777777" w:rsidR="00EF0BC5" w:rsidRPr="00C05CFC" w:rsidRDefault="00EF0BC5" w:rsidP="00EF0BC5">
            <w:pPr>
              <w:rPr>
                <w:rFonts w:cstheme="minorHAnsi"/>
                <w:sz w:val="22"/>
                <w:szCs w:val="22"/>
              </w:rPr>
            </w:pPr>
            <w:r w:rsidRPr="00C05CFC">
              <w:rPr>
                <w:rFonts w:cstheme="minorHAnsi"/>
                <w:sz w:val="22"/>
                <w:szCs w:val="22"/>
              </w:rPr>
              <w:t>2.6‡ (9.3) §</w:t>
            </w:r>
          </w:p>
        </w:tc>
        <w:tc>
          <w:tcPr>
            <w:tcW w:w="2756" w:type="dxa"/>
            <w:vMerge/>
            <w:noWrap/>
          </w:tcPr>
          <w:p w14:paraId="7512560B" w14:textId="77777777" w:rsidR="00EF0BC5" w:rsidRPr="00C05CFC" w:rsidRDefault="00EF0BC5" w:rsidP="00EF0BC5">
            <w:pPr>
              <w:rPr>
                <w:rFonts w:cstheme="minorHAnsi"/>
                <w:sz w:val="22"/>
                <w:szCs w:val="22"/>
              </w:rPr>
            </w:pPr>
          </w:p>
        </w:tc>
      </w:tr>
      <w:tr w:rsidR="00EF0BC5" w:rsidRPr="00C05CFC" w14:paraId="732A5BFA" w14:textId="77777777" w:rsidTr="00DE1920">
        <w:trPr>
          <w:trHeight w:val="320"/>
        </w:trPr>
        <w:tc>
          <w:tcPr>
            <w:tcW w:w="1566" w:type="dxa"/>
            <w:vMerge/>
            <w:noWrap/>
            <w:hideMark/>
          </w:tcPr>
          <w:p w14:paraId="3A1F5396" w14:textId="77777777" w:rsidR="00EF0BC5" w:rsidRPr="00C05CFC" w:rsidRDefault="00EF0BC5" w:rsidP="00EF0BC5">
            <w:pPr>
              <w:rPr>
                <w:rFonts w:cstheme="minorHAnsi"/>
                <w:b/>
                <w:bCs/>
                <w:sz w:val="22"/>
                <w:szCs w:val="22"/>
              </w:rPr>
            </w:pPr>
          </w:p>
        </w:tc>
        <w:tc>
          <w:tcPr>
            <w:tcW w:w="1448" w:type="dxa"/>
            <w:vMerge/>
            <w:noWrap/>
            <w:hideMark/>
          </w:tcPr>
          <w:p w14:paraId="5ED677A8" w14:textId="77777777" w:rsidR="00EF0BC5" w:rsidRPr="00C05CFC" w:rsidRDefault="00EF0BC5" w:rsidP="00EF0BC5">
            <w:pPr>
              <w:rPr>
                <w:rFonts w:cstheme="minorHAnsi"/>
                <w:sz w:val="22"/>
                <w:szCs w:val="22"/>
              </w:rPr>
            </w:pPr>
          </w:p>
        </w:tc>
        <w:tc>
          <w:tcPr>
            <w:tcW w:w="1563" w:type="dxa"/>
            <w:vMerge/>
            <w:noWrap/>
            <w:hideMark/>
          </w:tcPr>
          <w:p w14:paraId="64B963E3" w14:textId="77777777" w:rsidR="00EF0BC5" w:rsidRPr="00C05CFC" w:rsidRDefault="00EF0BC5" w:rsidP="00EF0BC5">
            <w:pPr>
              <w:rPr>
                <w:rFonts w:cstheme="minorHAnsi"/>
                <w:sz w:val="22"/>
                <w:szCs w:val="22"/>
              </w:rPr>
            </w:pPr>
          </w:p>
        </w:tc>
        <w:tc>
          <w:tcPr>
            <w:tcW w:w="3676" w:type="dxa"/>
            <w:noWrap/>
            <w:hideMark/>
          </w:tcPr>
          <w:p w14:paraId="3739DEF8" w14:textId="77777777" w:rsidR="00EF0BC5" w:rsidRPr="00C05CFC" w:rsidRDefault="00EF0BC5" w:rsidP="00EF0BC5">
            <w:pPr>
              <w:rPr>
                <w:rFonts w:cstheme="minorHAnsi"/>
                <w:sz w:val="22"/>
                <w:szCs w:val="22"/>
              </w:rPr>
            </w:pPr>
            <w:r w:rsidRPr="00C05CFC">
              <w:rPr>
                <w:rFonts w:cstheme="minorHAnsi"/>
                <w:sz w:val="22"/>
                <w:szCs w:val="22"/>
              </w:rPr>
              <w:t>SSF Long leg</w:t>
            </w:r>
          </w:p>
        </w:tc>
        <w:tc>
          <w:tcPr>
            <w:tcW w:w="1440" w:type="dxa"/>
            <w:noWrap/>
            <w:hideMark/>
          </w:tcPr>
          <w:p w14:paraId="422BB253"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2164F904" w14:textId="77777777" w:rsidR="00EF0BC5" w:rsidRPr="00C05CFC" w:rsidRDefault="00EF0BC5" w:rsidP="00EF0BC5">
            <w:pPr>
              <w:rPr>
                <w:rFonts w:cstheme="minorHAnsi"/>
                <w:sz w:val="22"/>
                <w:szCs w:val="22"/>
              </w:rPr>
            </w:pPr>
            <w:r w:rsidRPr="00C05CFC">
              <w:rPr>
                <w:rFonts w:cstheme="minorHAnsi"/>
                <w:sz w:val="22"/>
                <w:szCs w:val="22"/>
              </w:rPr>
              <w:t>5.8‡ (7.8) §</w:t>
            </w:r>
          </w:p>
        </w:tc>
        <w:tc>
          <w:tcPr>
            <w:tcW w:w="2756" w:type="dxa"/>
            <w:vMerge/>
            <w:noWrap/>
          </w:tcPr>
          <w:p w14:paraId="39B1C048" w14:textId="77777777" w:rsidR="00EF0BC5" w:rsidRPr="00C05CFC" w:rsidRDefault="00EF0BC5" w:rsidP="00EF0BC5">
            <w:pPr>
              <w:rPr>
                <w:rFonts w:cstheme="minorHAnsi"/>
                <w:sz w:val="22"/>
                <w:szCs w:val="22"/>
              </w:rPr>
            </w:pPr>
          </w:p>
        </w:tc>
      </w:tr>
      <w:tr w:rsidR="00EF0BC5" w:rsidRPr="00C05CFC" w14:paraId="10FA8396" w14:textId="77777777" w:rsidTr="00DE1920">
        <w:trPr>
          <w:trHeight w:val="340"/>
        </w:trPr>
        <w:tc>
          <w:tcPr>
            <w:tcW w:w="1566" w:type="dxa"/>
            <w:vMerge/>
            <w:tcBorders>
              <w:bottom w:val="double" w:sz="4" w:space="0" w:color="000000"/>
            </w:tcBorders>
            <w:noWrap/>
            <w:hideMark/>
          </w:tcPr>
          <w:p w14:paraId="3B176D26" w14:textId="77777777" w:rsidR="00EF0BC5" w:rsidRPr="00C05CFC" w:rsidRDefault="00EF0BC5" w:rsidP="00EF0BC5">
            <w:pPr>
              <w:rPr>
                <w:rFonts w:cstheme="minorHAnsi"/>
                <w:b/>
                <w:bCs/>
                <w:sz w:val="22"/>
                <w:szCs w:val="22"/>
              </w:rPr>
            </w:pPr>
          </w:p>
        </w:tc>
        <w:tc>
          <w:tcPr>
            <w:tcW w:w="1448" w:type="dxa"/>
            <w:vMerge/>
            <w:noWrap/>
            <w:hideMark/>
          </w:tcPr>
          <w:p w14:paraId="0CC310DE" w14:textId="77777777" w:rsidR="00EF0BC5" w:rsidRPr="00C05CFC" w:rsidRDefault="00EF0BC5" w:rsidP="00EF0BC5">
            <w:pPr>
              <w:rPr>
                <w:rFonts w:cstheme="minorHAnsi"/>
                <w:sz w:val="22"/>
                <w:szCs w:val="22"/>
              </w:rPr>
            </w:pPr>
          </w:p>
        </w:tc>
        <w:tc>
          <w:tcPr>
            <w:tcW w:w="1563" w:type="dxa"/>
            <w:vMerge/>
            <w:tcBorders>
              <w:bottom w:val="double" w:sz="4" w:space="0" w:color="000000"/>
            </w:tcBorders>
            <w:noWrap/>
            <w:hideMark/>
          </w:tcPr>
          <w:p w14:paraId="326AC1C2" w14:textId="77777777" w:rsidR="00EF0BC5" w:rsidRPr="00C05CFC" w:rsidRDefault="00EF0BC5" w:rsidP="00EF0BC5">
            <w:pPr>
              <w:rPr>
                <w:rFonts w:cstheme="minorHAnsi"/>
                <w:sz w:val="22"/>
                <w:szCs w:val="22"/>
              </w:rPr>
            </w:pPr>
          </w:p>
        </w:tc>
        <w:tc>
          <w:tcPr>
            <w:tcW w:w="3676" w:type="dxa"/>
            <w:tcBorders>
              <w:bottom w:val="double" w:sz="4" w:space="0" w:color="000000"/>
            </w:tcBorders>
            <w:noWrap/>
            <w:hideMark/>
          </w:tcPr>
          <w:p w14:paraId="4497F04A" w14:textId="77777777" w:rsidR="00EF0BC5" w:rsidRPr="00C05CFC" w:rsidRDefault="00EF0BC5" w:rsidP="00EF0BC5">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13EA254C"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18A582FE" w14:textId="77777777" w:rsidR="00EF0BC5" w:rsidRPr="00C05CFC" w:rsidRDefault="00EF0BC5" w:rsidP="00EF0BC5">
            <w:pPr>
              <w:rPr>
                <w:rFonts w:cstheme="minorHAnsi"/>
                <w:sz w:val="22"/>
                <w:szCs w:val="22"/>
              </w:rPr>
            </w:pPr>
            <w:r w:rsidRPr="00C05CFC">
              <w:rPr>
                <w:rFonts w:cstheme="minorHAnsi"/>
                <w:sz w:val="22"/>
                <w:szCs w:val="22"/>
              </w:rPr>
              <w:t>0.5‡ (10.7) §</w:t>
            </w:r>
          </w:p>
        </w:tc>
        <w:tc>
          <w:tcPr>
            <w:tcW w:w="2756" w:type="dxa"/>
            <w:vMerge/>
            <w:tcBorders>
              <w:bottom w:val="double" w:sz="4" w:space="0" w:color="000000"/>
            </w:tcBorders>
            <w:noWrap/>
          </w:tcPr>
          <w:p w14:paraId="209F0E76" w14:textId="77777777" w:rsidR="00EF0BC5" w:rsidRPr="00C05CFC" w:rsidRDefault="00EF0BC5" w:rsidP="00EF0BC5">
            <w:pPr>
              <w:rPr>
                <w:rFonts w:cstheme="minorHAnsi"/>
                <w:sz w:val="22"/>
                <w:szCs w:val="22"/>
              </w:rPr>
            </w:pPr>
          </w:p>
        </w:tc>
      </w:tr>
      <w:tr w:rsidR="00EF0BC5" w:rsidRPr="00C05CFC" w14:paraId="41884595" w14:textId="77777777" w:rsidTr="00DE1920">
        <w:trPr>
          <w:trHeight w:val="320"/>
        </w:trPr>
        <w:tc>
          <w:tcPr>
            <w:tcW w:w="1566" w:type="dxa"/>
            <w:vMerge w:val="restart"/>
            <w:tcBorders>
              <w:top w:val="double" w:sz="4" w:space="0" w:color="000000"/>
            </w:tcBorders>
            <w:noWrap/>
            <w:hideMark/>
          </w:tcPr>
          <w:p w14:paraId="7596C63D" w14:textId="77777777" w:rsidR="00EF0BC5" w:rsidRPr="00C05CFC" w:rsidRDefault="00EF0BC5" w:rsidP="00EF0BC5">
            <w:pPr>
              <w:rPr>
                <w:rFonts w:cstheme="minorHAnsi"/>
                <w:b/>
                <w:bCs/>
                <w:sz w:val="22"/>
                <w:szCs w:val="22"/>
              </w:rPr>
            </w:pPr>
            <w:r w:rsidRPr="00C05CFC">
              <w:rPr>
                <w:rFonts w:cstheme="minorHAnsi"/>
                <w:b/>
                <w:bCs/>
                <w:sz w:val="22"/>
                <w:szCs w:val="22"/>
              </w:rPr>
              <w:t>Hip</w:t>
            </w:r>
          </w:p>
          <w:p w14:paraId="34400D91" w14:textId="77777777" w:rsidR="00EF0BC5" w:rsidRPr="00C05CFC" w:rsidRDefault="00EF0BC5" w:rsidP="00EF0BC5">
            <w:pPr>
              <w:rPr>
                <w:rFonts w:cstheme="minorHAnsi"/>
                <w:b/>
                <w:bCs/>
                <w:sz w:val="22"/>
                <w:szCs w:val="22"/>
              </w:rPr>
            </w:pPr>
            <w:r w:rsidRPr="00C05CFC">
              <w:rPr>
                <w:rFonts w:cstheme="minorHAnsi"/>
                <w:b/>
                <w:bCs/>
                <w:sz w:val="22"/>
                <w:szCs w:val="22"/>
              </w:rPr>
              <w:lastRenderedPageBreak/>
              <w:t>adduction in stance (°)</w:t>
            </w:r>
          </w:p>
          <w:p w14:paraId="185553D0"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1C7D07C4"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039F9C56"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1D3D3037" w14:textId="77777777" w:rsidR="00EF0BC5" w:rsidRPr="00C05CFC" w:rsidRDefault="00EF0BC5" w:rsidP="00EF0BC5">
            <w:pPr>
              <w:rPr>
                <w:rFonts w:cstheme="minorHAnsi"/>
                <w:b/>
                <w:bCs/>
                <w:sz w:val="22"/>
                <w:szCs w:val="22"/>
              </w:rPr>
            </w:pPr>
            <w:r w:rsidRPr="00C05CFC">
              <w:rPr>
                <w:rFonts w:cstheme="minorHAnsi"/>
                <w:b/>
                <w:bCs/>
                <w:sz w:val="22"/>
                <w:szCs w:val="22"/>
              </w:rPr>
              <w:t> </w:t>
            </w:r>
          </w:p>
        </w:tc>
        <w:tc>
          <w:tcPr>
            <w:tcW w:w="1448" w:type="dxa"/>
            <w:vMerge/>
            <w:noWrap/>
            <w:hideMark/>
          </w:tcPr>
          <w:p w14:paraId="4F6F5E75" w14:textId="77777777" w:rsidR="00EF0BC5" w:rsidRPr="00C05CFC" w:rsidRDefault="00EF0BC5" w:rsidP="00EF0BC5">
            <w:pPr>
              <w:rPr>
                <w:rFonts w:cstheme="minorHAnsi"/>
                <w:sz w:val="22"/>
                <w:szCs w:val="22"/>
              </w:rPr>
            </w:pPr>
          </w:p>
        </w:tc>
        <w:tc>
          <w:tcPr>
            <w:tcW w:w="1563" w:type="dxa"/>
            <w:vMerge/>
            <w:tcBorders>
              <w:top w:val="double" w:sz="4" w:space="0" w:color="000000"/>
            </w:tcBorders>
            <w:hideMark/>
          </w:tcPr>
          <w:p w14:paraId="7E879C58" w14:textId="77777777" w:rsidR="00EF0BC5" w:rsidRPr="00C05CFC" w:rsidRDefault="00EF0BC5" w:rsidP="00EF0BC5">
            <w:pPr>
              <w:rPr>
                <w:rFonts w:cstheme="minorHAnsi"/>
                <w:sz w:val="22"/>
                <w:szCs w:val="22"/>
              </w:rPr>
            </w:pPr>
          </w:p>
        </w:tc>
        <w:tc>
          <w:tcPr>
            <w:tcW w:w="3676" w:type="dxa"/>
            <w:tcBorders>
              <w:top w:val="double" w:sz="4" w:space="0" w:color="000000"/>
            </w:tcBorders>
            <w:noWrap/>
            <w:hideMark/>
          </w:tcPr>
          <w:p w14:paraId="3385E71D" w14:textId="77777777" w:rsidR="00EF0BC5" w:rsidRPr="00C05CFC" w:rsidRDefault="00EF0BC5" w:rsidP="00EF0BC5">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330002DA" w14:textId="77777777" w:rsidR="00EF0BC5" w:rsidRPr="00C05CFC" w:rsidRDefault="00EF0BC5" w:rsidP="00EF0BC5">
            <w:pPr>
              <w:rPr>
                <w:rFonts w:cstheme="minorHAnsi"/>
                <w:sz w:val="22"/>
                <w:szCs w:val="22"/>
              </w:rPr>
            </w:pPr>
            <w:r w:rsidRPr="00C05CFC">
              <w:rPr>
                <w:rFonts w:cstheme="minorHAnsi"/>
                <w:sz w:val="22"/>
                <w:szCs w:val="22"/>
              </w:rPr>
              <w:t>8.4‡ (6.4) §</w:t>
            </w:r>
          </w:p>
        </w:tc>
        <w:tc>
          <w:tcPr>
            <w:tcW w:w="1501" w:type="dxa"/>
            <w:tcBorders>
              <w:top w:val="double" w:sz="4" w:space="0" w:color="000000"/>
            </w:tcBorders>
            <w:noWrap/>
            <w:hideMark/>
          </w:tcPr>
          <w:p w14:paraId="227A2B55"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43DD0FF4" w14:textId="77777777" w:rsidR="00EF0BC5" w:rsidRPr="00C05CFC" w:rsidRDefault="00EF0BC5" w:rsidP="00EF0BC5">
            <w:pPr>
              <w:rPr>
                <w:rFonts w:cstheme="minorHAnsi"/>
                <w:sz w:val="22"/>
                <w:szCs w:val="22"/>
              </w:rPr>
            </w:pPr>
            <w:r w:rsidRPr="00C05CFC">
              <w:rPr>
                <w:rFonts w:cstheme="minorHAnsi"/>
                <w:sz w:val="22"/>
                <w:szCs w:val="22"/>
              </w:rPr>
              <w:t xml:space="preserve">Comparison long to short </w:t>
            </w:r>
          </w:p>
          <w:p w14:paraId="12B9E6B3" w14:textId="77777777" w:rsidR="00EF0BC5" w:rsidRPr="00C05CFC" w:rsidRDefault="00EF0BC5" w:rsidP="00EF0BC5">
            <w:pPr>
              <w:rPr>
                <w:rFonts w:cstheme="minorHAnsi"/>
                <w:sz w:val="22"/>
                <w:szCs w:val="22"/>
              </w:rPr>
            </w:pPr>
            <w:r w:rsidRPr="00C05CFC">
              <w:rPr>
                <w:rFonts w:cstheme="minorHAnsi"/>
                <w:sz w:val="22"/>
                <w:szCs w:val="22"/>
              </w:rPr>
              <w:lastRenderedPageBreak/>
              <w:t>BF p = 0.959;</w:t>
            </w:r>
          </w:p>
          <w:p w14:paraId="00D41974" w14:textId="77777777" w:rsidR="00EF0BC5" w:rsidRPr="00C05CFC" w:rsidRDefault="00EF0BC5" w:rsidP="00EF0BC5">
            <w:pPr>
              <w:rPr>
                <w:rFonts w:cstheme="minorHAnsi"/>
                <w:sz w:val="22"/>
                <w:szCs w:val="22"/>
              </w:rPr>
            </w:pPr>
            <w:r w:rsidRPr="00C05CFC">
              <w:rPr>
                <w:rFonts w:cstheme="minorHAnsi"/>
                <w:sz w:val="22"/>
                <w:szCs w:val="22"/>
              </w:rPr>
              <w:t>FLTF p=0.646;</w:t>
            </w:r>
          </w:p>
          <w:p w14:paraId="63E121FF" w14:textId="77777777" w:rsidR="00EF0BC5" w:rsidRPr="00C05CFC" w:rsidRDefault="00EF0BC5" w:rsidP="00EF0BC5">
            <w:pPr>
              <w:rPr>
                <w:rFonts w:cstheme="minorHAnsi"/>
                <w:sz w:val="22"/>
                <w:szCs w:val="22"/>
              </w:rPr>
            </w:pPr>
            <w:r w:rsidRPr="00C05CFC">
              <w:rPr>
                <w:rFonts w:cstheme="minorHAnsi"/>
                <w:sz w:val="22"/>
                <w:szCs w:val="22"/>
              </w:rPr>
              <w:t>SSF p=0.646</w:t>
            </w:r>
          </w:p>
          <w:p w14:paraId="4EE22FF1" w14:textId="77777777" w:rsidR="00EF0BC5" w:rsidRPr="00C05CFC" w:rsidRDefault="00EF0BC5" w:rsidP="00EF0BC5">
            <w:pPr>
              <w:rPr>
                <w:rFonts w:cstheme="minorHAnsi"/>
                <w:sz w:val="22"/>
                <w:szCs w:val="22"/>
              </w:rPr>
            </w:pPr>
            <w:r w:rsidRPr="00C05CFC">
              <w:rPr>
                <w:rFonts w:cstheme="minorHAnsi"/>
                <w:sz w:val="22"/>
                <w:szCs w:val="22"/>
              </w:rPr>
              <w:t> </w:t>
            </w:r>
          </w:p>
          <w:p w14:paraId="565622F7" w14:textId="77777777" w:rsidR="00EF0BC5" w:rsidRPr="00C05CFC" w:rsidRDefault="00EF0BC5" w:rsidP="00EF0BC5">
            <w:pPr>
              <w:rPr>
                <w:rFonts w:cstheme="minorHAnsi"/>
                <w:sz w:val="22"/>
                <w:szCs w:val="22"/>
              </w:rPr>
            </w:pPr>
            <w:r w:rsidRPr="00C05CFC">
              <w:rPr>
                <w:rFonts w:cstheme="minorHAnsi"/>
                <w:sz w:val="22"/>
                <w:szCs w:val="22"/>
              </w:rPr>
              <w:t> </w:t>
            </w:r>
          </w:p>
        </w:tc>
      </w:tr>
      <w:tr w:rsidR="00EF0BC5" w:rsidRPr="00C05CFC" w14:paraId="5F36C370" w14:textId="77777777" w:rsidTr="00DE1920">
        <w:trPr>
          <w:trHeight w:val="320"/>
        </w:trPr>
        <w:tc>
          <w:tcPr>
            <w:tcW w:w="1566" w:type="dxa"/>
            <w:vMerge/>
            <w:noWrap/>
            <w:hideMark/>
          </w:tcPr>
          <w:p w14:paraId="23E23587" w14:textId="77777777" w:rsidR="00EF0BC5" w:rsidRPr="00C05CFC" w:rsidRDefault="00EF0BC5" w:rsidP="00EF0BC5">
            <w:pPr>
              <w:rPr>
                <w:rFonts w:cstheme="minorHAnsi"/>
                <w:b/>
                <w:bCs/>
                <w:sz w:val="22"/>
                <w:szCs w:val="22"/>
              </w:rPr>
            </w:pPr>
          </w:p>
        </w:tc>
        <w:tc>
          <w:tcPr>
            <w:tcW w:w="1448" w:type="dxa"/>
            <w:vMerge/>
            <w:noWrap/>
            <w:hideMark/>
          </w:tcPr>
          <w:p w14:paraId="382C5210" w14:textId="77777777" w:rsidR="00EF0BC5" w:rsidRPr="00C05CFC" w:rsidRDefault="00EF0BC5" w:rsidP="00EF0BC5">
            <w:pPr>
              <w:rPr>
                <w:rFonts w:cstheme="minorHAnsi"/>
                <w:sz w:val="22"/>
                <w:szCs w:val="22"/>
              </w:rPr>
            </w:pPr>
          </w:p>
        </w:tc>
        <w:tc>
          <w:tcPr>
            <w:tcW w:w="1563" w:type="dxa"/>
            <w:vMerge/>
            <w:noWrap/>
            <w:hideMark/>
          </w:tcPr>
          <w:p w14:paraId="1754F75F" w14:textId="77777777" w:rsidR="00EF0BC5" w:rsidRPr="00C05CFC" w:rsidRDefault="00EF0BC5" w:rsidP="00EF0BC5">
            <w:pPr>
              <w:rPr>
                <w:rFonts w:cstheme="minorHAnsi"/>
                <w:sz w:val="22"/>
                <w:szCs w:val="22"/>
              </w:rPr>
            </w:pPr>
          </w:p>
        </w:tc>
        <w:tc>
          <w:tcPr>
            <w:tcW w:w="3676" w:type="dxa"/>
            <w:noWrap/>
            <w:hideMark/>
          </w:tcPr>
          <w:p w14:paraId="31A2BCE6" w14:textId="77777777" w:rsidR="00EF0BC5" w:rsidRPr="00C05CFC" w:rsidRDefault="00EF0BC5" w:rsidP="00EF0BC5">
            <w:pPr>
              <w:rPr>
                <w:rFonts w:cstheme="minorHAnsi"/>
                <w:sz w:val="22"/>
                <w:szCs w:val="22"/>
              </w:rPr>
            </w:pPr>
            <w:r w:rsidRPr="00C05CFC">
              <w:rPr>
                <w:rFonts w:cstheme="minorHAnsi"/>
                <w:sz w:val="22"/>
                <w:szCs w:val="22"/>
              </w:rPr>
              <w:t>BF Short leg</w:t>
            </w:r>
          </w:p>
        </w:tc>
        <w:tc>
          <w:tcPr>
            <w:tcW w:w="1440" w:type="dxa"/>
            <w:noWrap/>
            <w:hideMark/>
          </w:tcPr>
          <w:p w14:paraId="4B357EAC" w14:textId="77777777" w:rsidR="00EF0BC5" w:rsidRPr="00C05CFC" w:rsidRDefault="00EF0BC5" w:rsidP="00EF0BC5">
            <w:pPr>
              <w:rPr>
                <w:rFonts w:cstheme="minorHAnsi"/>
                <w:sz w:val="22"/>
                <w:szCs w:val="22"/>
              </w:rPr>
            </w:pPr>
            <w:r w:rsidRPr="00C05CFC">
              <w:rPr>
                <w:rFonts w:cstheme="minorHAnsi"/>
                <w:sz w:val="22"/>
                <w:szCs w:val="22"/>
              </w:rPr>
              <w:t>7.4‡ (4.4) §</w:t>
            </w:r>
          </w:p>
        </w:tc>
        <w:tc>
          <w:tcPr>
            <w:tcW w:w="1501" w:type="dxa"/>
            <w:noWrap/>
            <w:hideMark/>
          </w:tcPr>
          <w:p w14:paraId="5E497263"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noWrap/>
          </w:tcPr>
          <w:p w14:paraId="42B61B01" w14:textId="77777777" w:rsidR="00EF0BC5" w:rsidRPr="00C05CFC" w:rsidRDefault="00EF0BC5" w:rsidP="00EF0BC5">
            <w:pPr>
              <w:rPr>
                <w:rFonts w:cstheme="minorHAnsi"/>
                <w:sz w:val="22"/>
                <w:szCs w:val="22"/>
              </w:rPr>
            </w:pPr>
          </w:p>
        </w:tc>
      </w:tr>
      <w:tr w:rsidR="00EF0BC5" w:rsidRPr="00C05CFC" w14:paraId="727205DE" w14:textId="77777777" w:rsidTr="00DE1920">
        <w:trPr>
          <w:trHeight w:val="320"/>
        </w:trPr>
        <w:tc>
          <w:tcPr>
            <w:tcW w:w="1566" w:type="dxa"/>
            <w:vMerge/>
            <w:noWrap/>
            <w:hideMark/>
          </w:tcPr>
          <w:p w14:paraId="52F483DE" w14:textId="77777777" w:rsidR="00EF0BC5" w:rsidRPr="00C05CFC" w:rsidRDefault="00EF0BC5" w:rsidP="00EF0BC5">
            <w:pPr>
              <w:rPr>
                <w:rFonts w:cstheme="minorHAnsi"/>
                <w:b/>
                <w:bCs/>
                <w:sz w:val="22"/>
                <w:szCs w:val="22"/>
              </w:rPr>
            </w:pPr>
          </w:p>
        </w:tc>
        <w:tc>
          <w:tcPr>
            <w:tcW w:w="1448" w:type="dxa"/>
            <w:vMerge/>
            <w:noWrap/>
            <w:hideMark/>
          </w:tcPr>
          <w:p w14:paraId="0973AFDF" w14:textId="77777777" w:rsidR="00EF0BC5" w:rsidRPr="00C05CFC" w:rsidRDefault="00EF0BC5" w:rsidP="00EF0BC5">
            <w:pPr>
              <w:rPr>
                <w:rFonts w:cstheme="minorHAnsi"/>
                <w:sz w:val="22"/>
                <w:szCs w:val="22"/>
              </w:rPr>
            </w:pPr>
          </w:p>
        </w:tc>
        <w:tc>
          <w:tcPr>
            <w:tcW w:w="1563" w:type="dxa"/>
            <w:vMerge/>
            <w:noWrap/>
            <w:hideMark/>
          </w:tcPr>
          <w:p w14:paraId="362EB7C8" w14:textId="77777777" w:rsidR="00EF0BC5" w:rsidRPr="00C05CFC" w:rsidRDefault="00EF0BC5" w:rsidP="00EF0BC5">
            <w:pPr>
              <w:rPr>
                <w:rFonts w:cstheme="minorHAnsi"/>
                <w:sz w:val="22"/>
                <w:szCs w:val="22"/>
              </w:rPr>
            </w:pPr>
          </w:p>
        </w:tc>
        <w:tc>
          <w:tcPr>
            <w:tcW w:w="3676" w:type="dxa"/>
            <w:noWrap/>
            <w:hideMark/>
          </w:tcPr>
          <w:p w14:paraId="394D4F38" w14:textId="77777777" w:rsidR="00EF0BC5" w:rsidRPr="00C05CFC" w:rsidRDefault="00EF0BC5" w:rsidP="00EF0BC5">
            <w:pPr>
              <w:rPr>
                <w:rFonts w:cstheme="minorHAnsi"/>
                <w:sz w:val="22"/>
                <w:szCs w:val="22"/>
              </w:rPr>
            </w:pPr>
            <w:r w:rsidRPr="00C05CFC">
              <w:rPr>
                <w:rFonts w:cstheme="minorHAnsi"/>
                <w:sz w:val="22"/>
                <w:szCs w:val="22"/>
              </w:rPr>
              <w:t>FLTF Long leg</w:t>
            </w:r>
          </w:p>
        </w:tc>
        <w:tc>
          <w:tcPr>
            <w:tcW w:w="1440" w:type="dxa"/>
            <w:noWrap/>
            <w:hideMark/>
          </w:tcPr>
          <w:p w14:paraId="65E4EFD5"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1AD1AC14" w14:textId="77777777" w:rsidR="00EF0BC5" w:rsidRPr="00C05CFC" w:rsidRDefault="00EF0BC5" w:rsidP="00EF0BC5">
            <w:pPr>
              <w:rPr>
                <w:rFonts w:cstheme="minorHAnsi"/>
                <w:sz w:val="22"/>
                <w:szCs w:val="22"/>
              </w:rPr>
            </w:pPr>
            <w:r w:rsidRPr="00C05CFC">
              <w:rPr>
                <w:rFonts w:cstheme="minorHAnsi"/>
                <w:sz w:val="22"/>
                <w:szCs w:val="22"/>
              </w:rPr>
              <w:t>6.6‡ (2.9) §</w:t>
            </w:r>
          </w:p>
        </w:tc>
        <w:tc>
          <w:tcPr>
            <w:tcW w:w="2756" w:type="dxa"/>
            <w:vMerge/>
            <w:noWrap/>
          </w:tcPr>
          <w:p w14:paraId="78C32BBE" w14:textId="77777777" w:rsidR="00EF0BC5" w:rsidRPr="00C05CFC" w:rsidRDefault="00EF0BC5" w:rsidP="00EF0BC5">
            <w:pPr>
              <w:rPr>
                <w:rFonts w:cstheme="minorHAnsi"/>
                <w:sz w:val="22"/>
                <w:szCs w:val="22"/>
              </w:rPr>
            </w:pPr>
          </w:p>
        </w:tc>
      </w:tr>
      <w:tr w:rsidR="00EF0BC5" w:rsidRPr="00C05CFC" w14:paraId="5EB31E6F" w14:textId="77777777" w:rsidTr="00DE1920">
        <w:trPr>
          <w:trHeight w:val="320"/>
        </w:trPr>
        <w:tc>
          <w:tcPr>
            <w:tcW w:w="1566" w:type="dxa"/>
            <w:vMerge/>
            <w:noWrap/>
            <w:hideMark/>
          </w:tcPr>
          <w:p w14:paraId="1B57FA94" w14:textId="77777777" w:rsidR="00EF0BC5" w:rsidRPr="00C05CFC" w:rsidRDefault="00EF0BC5" w:rsidP="00EF0BC5">
            <w:pPr>
              <w:rPr>
                <w:rFonts w:cstheme="minorHAnsi"/>
                <w:b/>
                <w:bCs/>
                <w:sz w:val="22"/>
                <w:szCs w:val="22"/>
              </w:rPr>
            </w:pPr>
          </w:p>
        </w:tc>
        <w:tc>
          <w:tcPr>
            <w:tcW w:w="1448" w:type="dxa"/>
            <w:vMerge/>
            <w:noWrap/>
            <w:hideMark/>
          </w:tcPr>
          <w:p w14:paraId="1934CD05" w14:textId="77777777" w:rsidR="00EF0BC5" w:rsidRPr="00C05CFC" w:rsidRDefault="00EF0BC5" w:rsidP="00EF0BC5">
            <w:pPr>
              <w:rPr>
                <w:rFonts w:cstheme="minorHAnsi"/>
                <w:sz w:val="22"/>
                <w:szCs w:val="22"/>
              </w:rPr>
            </w:pPr>
          </w:p>
        </w:tc>
        <w:tc>
          <w:tcPr>
            <w:tcW w:w="1563" w:type="dxa"/>
            <w:vMerge/>
            <w:noWrap/>
            <w:hideMark/>
          </w:tcPr>
          <w:p w14:paraId="19A9F6B6" w14:textId="77777777" w:rsidR="00EF0BC5" w:rsidRPr="00C05CFC" w:rsidRDefault="00EF0BC5" w:rsidP="00EF0BC5">
            <w:pPr>
              <w:rPr>
                <w:rFonts w:cstheme="minorHAnsi"/>
                <w:sz w:val="22"/>
                <w:szCs w:val="22"/>
              </w:rPr>
            </w:pPr>
          </w:p>
        </w:tc>
        <w:tc>
          <w:tcPr>
            <w:tcW w:w="3676" w:type="dxa"/>
            <w:noWrap/>
            <w:hideMark/>
          </w:tcPr>
          <w:p w14:paraId="286A58F2" w14:textId="77777777" w:rsidR="00EF0BC5" w:rsidRPr="00C05CFC" w:rsidRDefault="00EF0BC5" w:rsidP="00EF0BC5">
            <w:pPr>
              <w:rPr>
                <w:rFonts w:cstheme="minorHAnsi"/>
                <w:sz w:val="22"/>
                <w:szCs w:val="22"/>
              </w:rPr>
            </w:pPr>
            <w:r w:rsidRPr="00C05CFC">
              <w:rPr>
                <w:rFonts w:cstheme="minorHAnsi"/>
                <w:sz w:val="22"/>
                <w:szCs w:val="22"/>
              </w:rPr>
              <w:t>FLTF Short leg</w:t>
            </w:r>
          </w:p>
        </w:tc>
        <w:tc>
          <w:tcPr>
            <w:tcW w:w="1440" w:type="dxa"/>
            <w:noWrap/>
            <w:hideMark/>
          </w:tcPr>
          <w:p w14:paraId="12E2F191"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2759FD40" w14:textId="77777777" w:rsidR="00EF0BC5" w:rsidRPr="00C05CFC" w:rsidRDefault="00EF0BC5" w:rsidP="00EF0BC5">
            <w:pPr>
              <w:rPr>
                <w:rFonts w:cstheme="minorHAnsi"/>
                <w:sz w:val="22"/>
                <w:szCs w:val="22"/>
              </w:rPr>
            </w:pPr>
            <w:r w:rsidRPr="00C05CFC">
              <w:rPr>
                <w:rFonts w:cstheme="minorHAnsi"/>
                <w:sz w:val="22"/>
                <w:szCs w:val="22"/>
              </w:rPr>
              <w:t>9.3‡ (7.5) §</w:t>
            </w:r>
          </w:p>
        </w:tc>
        <w:tc>
          <w:tcPr>
            <w:tcW w:w="2756" w:type="dxa"/>
            <w:vMerge/>
            <w:noWrap/>
          </w:tcPr>
          <w:p w14:paraId="42555538" w14:textId="77777777" w:rsidR="00EF0BC5" w:rsidRPr="00C05CFC" w:rsidRDefault="00EF0BC5" w:rsidP="00EF0BC5">
            <w:pPr>
              <w:rPr>
                <w:rFonts w:cstheme="minorHAnsi"/>
                <w:sz w:val="22"/>
                <w:szCs w:val="22"/>
              </w:rPr>
            </w:pPr>
          </w:p>
        </w:tc>
      </w:tr>
      <w:tr w:rsidR="00EF0BC5" w:rsidRPr="00C05CFC" w14:paraId="33B70F01" w14:textId="77777777" w:rsidTr="00DE1920">
        <w:trPr>
          <w:trHeight w:val="320"/>
        </w:trPr>
        <w:tc>
          <w:tcPr>
            <w:tcW w:w="1566" w:type="dxa"/>
            <w:vMerge/>
            <w:noWrap/>
            <w:hideMark/>
          </w:tcPr>
          <w:p w14:paraId="18A3610B" w14:textId="77777777" w:rsidR="00EF0BC5" w:rsidRPr="00C05CFC" w:rsidRDefault="00EF0BC5" w:rsidP="00EF0BC5">
            <w:pPr>
              <w:rPr>
                <w:rFonts w:cstheme="minorHAnsi"/>
                <w:b/>
                <w:bCs/>
                <w:sz w:val="22"/>
                <w:szCs w:val="22"/>
              </w:rPr>
            </w:pPr>
          </w:p>
        </w:tc>
        <w:tc>
          <w:tcPr>
            <w:tcW w:w="1448" w:type="dxa"/>
            <w:vMerge/>
            <w:noWrap/>
            <w:hideMark/>
          </w:tcPr>
          <w:p w14:paraId="4ECE98DE" w14:textId="77777777" w:rsidR="00EF0BC5" w:rsidRPr="00C05CFC" w:rsidRDefault="00EF0BC5" w:rsidP="00EF0BC5">
            <w:pPr>
              <w:rPr>
                <w:rFonts w:cstheme="minorHAnsi"/>
                <w:sz w:val="22"/>
                <w:szCs w:val="22"/>
              </w:rPr>
            </w:pPr>
          </w:p>
        </w:tc>
        <w:tc>
          <w:tcPr>
            <w:tcW w:w="1563" w:type="dxa"/>
            <w:vMerge/>
            <w:noWrap/>
            <w:hideMark/>
          </w:tcPr>
          <w:p w14:paraId="66CB6D7D" w14:textId="77777777" w:rsidR="00EF0BC5" w:rsidRPr="00C05CFC" w:rsidRDefault="00EF0BC5" w:rsidP="00EF0BC5">
            <w:pPr>
              <w:rPr>
                <w:rFonts w:cstheme="minorHAnsi"/>
                <w:sz w:val="22"/>
                <w:szCs w:val="22"/>
              </w:rPr>
            </w:pPr>
          </w:p>
        </w:tc>
        <w:tc>
          <w:tcPr>
            <w:tcW w:w="3676" w:type="dxa"/>
            <w:noWrap/>
            <w:hideMark/>
          </w:tcPr>
          <w:p w14:paraId="25344362" w14:textId="77777777" w:rsidR="00EF0BC5" w:rsidRPr="00C05CFC" w:rsidRDefault="00EF0BC5" w:rsidP="00EF0BC5">
            <w:pPr>
              <w:rPr>
                <w:rFonts w:cstheme="minorHAnsi"/>
                <w:sz w:val="22"/>
                <w:szCs w:val="22"/>
              </w:rPr>
            </w:pPr>
            <w:r w:rsidRPr="00C05CFC">
              <w:rPr>
                <w:rFonts w:cstheme="minorHAnsi"/>
                <w:sz w:val="22"/>
                <w:szCs w:val="22"/>
              </w:rPr>
              <w:t>SSF Long leg</w:t>
            </w:r>
          </w:p>
        </w:tc>
        <w:tc>
          <w:tcPr>
            <w:tcW w:w="1440" w:type="dxa"/>
            <w:noWrap/>
            <w:hideMark/>
          </w:tcPr>
          <w:p w14:paraId="6109BA73"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4D42C24A" w14:textId="77777777" w:rsidR="00EF0BC5" w:rsidRPr="00C05CFC" w:rsidRDefault="00EF0BC5" w:rsidP="00EF0BC5">
            <w:pPr>
              <w:rPr>
                <w:rFonts w:cstheme="minorHAnsi"/>
                <w:sz w:val="22"/>
                <w:szCs w:val="22"/>
              </w:rPr>
            </w:pPr>
            <w:r w:rsidRPr="00C05CFC">
              <w:rPr>
                <w:rFonts w:cstheme="minorHAnsi"/>
                <w:sz w:val="22"/>
                <w:szCs w:val="22"/>
              </w:rPr>
              <w:t>7.0‡ (4.8) §</w:t>
            </w:r>
          </w:p>
        </w:tc>
        <w:tc>
          <w:tcPr>
            <w:tcW w:w="2756" w:type="dxa"/>
            <w:vMerge/>
            <w:noWrap/>
          </w:tcPr>
          <w:p w14:paraId="15247C09" w14:textId="77777777" w:rsidR="00EF0BC5" w:rsidRPr="00C05CFC" w:rsidRDefault="00EF0BC5" w:rsidP="00EF0BC5">
            <w:pPr>
              <w:rPr>
                <w:rFonts w:cstheme="minorHAnsi"/>
                <w:sz w:val="22"/>
                <w:szCs w:val="22"/>
              </w:rPr>
            </w:pPr>
          </w:p>
        </w:tc>
      </w:tr>
      <w:tr w:rsidR="00EF0BC5" w:rsidRPr="00C05CFC" w14:paraId="4D4CCAD4" w14:textId="77777777" w:rsidTr="00DE1920">
        <w:trPr>
          <w:trHeight w:val="340"/>
        </w:trPr>
        <w:tc>
          <w:tcPr>
            <w:tcW w:w="1566" w:type="dxa"/>
            <w:vMerge/>
            <w:tcBorders>
              <w:bottom w:val="double" w:sz="4" w:space="0" w:color="000000"/>
            </w:tcBorders>
            <w:noWrap/>
            <w:hideMark/>
          </w:tcPr>
          <w:p w14:paraId="10C779E0" w14:textId="77777777" w:rsidR="00EF0BC5" w:rsidRPr="00C05CFC" w:rsidRDefault="00EF0BC5" w:rsidP="00EF0BC5">
            <w:pPr>
              <w:rPr>
                <w:rFonts w:cstheme="minorHAnsi"/>
                <w:b/>
                <w:bCs/>
                <w:sz w:val="22"/>
                <w:szCs w:val="22"/>
              </w:rPr>
            </w:pPr>
          </w:p>
        </w:tc>
        <w:tc>
          <w:tcPr>
            <w:tcW w:w="1448" w:type="dxa"/>
            <w:vMerge/>
            <w:noWrap/>
            <w:hideMark/>
          </w:tcPr>
          <w:p w14:paraId="4F9B380D" w14:textId="77777777" w:rsidR="00EF0BC5" w:rsidRPr="00C05CFC" w:rsidRDefault="00EF0BC5" w:rsidP="00EF0BC5">
            <w:pPr>
              <w:rPr>
                <w:rFonts w:cstheme="minorHAnsi"/>
                <w:sz w:val="22"/>
                <w:szCs w:val="22"/>
              </w:rPr>
            </w:pPr>
          </w:p>
        </w:tc>
        <w:tc>
          <w:tcPr>
            <w:tcW w:w="1563" w:type="dxa"/>
            <w:vMerge/>
            <w:tcBorders>
              <w:bottom w:val="double" w:sz="4" w:space="0" w:color="000000"/>
            </w:tcBorders>
            <w:noWrap/>
            <w:hideMark/>
          </w:tcPr>
          <w:p w14:paraId="10C234F9" w14:textId="77777777" w:rsidR="00EF0BC5" w:rsidRPr="00C05CFC" w:rsidRDefault="00EF0BC5" w:rsidP="00EF0BC5">
            <w:pPr>
              <w:rPr>
                <w:rFonts w:cstheme="minorHAnsi"/>
                <w:sz w:val="22"/>
                <w:szCs w:val="22"/>
              </w:rPr>
            </w:pPr>
          </w:p>
        </w:tc>
        <w:tc>
          <w:tcPr>
            <w:tcW w:w="3676" w:type="dxa"/>
            <w:tcBorders>
              <w:bottom w:val="double" w:sz="4" w:space="0" w:color="000000"/>
            </w:tcBorders>
            <w:noWrap/>
            <w:hideMark/>
          </w:tcPr>
          <w:p w14:paraId="0576FDAA" w14:textId="77777777" w:rsidR="00EF0BC5" w:rsidRPr="00C05CFC" w:rsidRDefault="00EF0BC5" w:rsidP="00EF0BC5">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40EE27FE"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0B810ED2" w14:textId="77777777" w:rsidR="00EF0BC5" w:rsidRPr="00C05CFC" w:rsidRDefault="00EF0BC5" w:rsidP="00EF0BC5">
            <w:pPr>
              <w:rPr>
                <w:rFonts w:cstheme="minorHAnsi"/>
                <w:sz w:val="22"/>
                <w:szCs w:val="22"/>
              </w:rPr>
            </w:pPr>
            <w:r w:rsidRPr="00C05CFC">
              <w:rPr>
                <w:rFonts w:cstheme="minorHAnsi"/>
                <w:sz w:val="22"/>
                <w:szCs w:val="22"/>
              </w:rPr>
              <w:t>6.3‡ (4.8) §</w:t>
            </w:r>
          </w:p>
        </w:tc>
        <w:tc>
          <w:tcPr>
            <w:tcW w:w="2756" w:type="dxa"/>
            <w:vMerge/>
            <w:tcBorders>
              <w:bottom w:val="double" w:sz="4" w:space="0" w:color="000000"/>
            </w:tcBorders>
            <w:noWrap/>
          </w:tcPr>
          <w:p w14:paraId="71225611" w14:textId="77777777" w:rsidR="00EF0BC5" w:rsidRPr="00C05CFC" w:rsidRDefault="00EF0BC5" w:rsidP="00EF0BC5">
            <w:pPr>
              <w:rPr>
                <w:rFonts w:cstheme="minorHAnsi"/>
                <w:sz w:val="22"/>
                <w:szCs w:val="22"/>
              </w:rPr>
            </w:pPr>
          </w:p>
        </w:tc>
      </w:tr>
      <w:tr w:rsidR="00EF0BC5" w:rsidRPr="00C05CFC" w14:paraId="0FF3A50C" w14:textId="77777777" w:rsidTr="00DE1920">
        <w:trPr>
          <w:trHeight w:val="320"/>
        </w:trPr>
        <w:tc>
          <w:tcPr>
            <w:tcW w:w="1566" w:type="dxa"/>
            <w:vMerge w:val="restart"/>
            <w:tcBorders>
              <w:top w:val="double" w:sz="4" w:space="0" w:color="000000"/>
            </w:tcBorders>
            <w:noWrap/>
            <w:hideMark/>
          </w:tcPr>
          <w:p w14:paraId="160DFC36" w14:textId="77777777" w:rsidR="00EF0BC5" w:rsidRPr="00C05CFC" w:rsidRDefault="00EF0BC5" w:rsidP="00EF0BC5">
            <w:pPr>
              <w:rPr>
                <w:rFonts w:cstheme="minorHAnsi"/>
                <w:b/>
                <w:bCs/>
                <w:sz w:val="22"/>
                <w:szCs w:val="22"/>
              </w:rPr>
            </w:pPr>
            <w:r w:rsidRPr="00C05CFC">
              <w:rPr>
                <w:rFonts w:cstheme="minorHAnsi"/>
                <w:b/>
                <w:bCs/>
                <w:sz w:val="22"/>
                <w:szCs w:val="22"/>
              </w:rPr>
              <w:t>Hip</w:t>
            </w:r>
          </w:p>
          <w:p w14:paraId="31916B40" w14:textId="77777777" w:rsidR="00EF0BC5" w:rsidRPr="00C05CFC" w:rsidRDefault="00EF0BC5" w:rsidP="00EF0BC5">
            <w:pPr>
              <w:rPr>
                <w:rFonts w:cstheme="minorHAnsi"/>
                <w:b/>
                <w:bCs/>
                <w:sz w:val="22"/>
                <w:szCs w:val="22"/>
              </w:rPr>
            </w:pPr>
            <w:r w:rsidRPr="00C05CFC">
              <w:rPr>
                <w:rFonts w:cstheme="minorHAnsi"/>
                <w:b/>
                <w:bCs/>
                <w:sz w:val="22"/>
                <w:szCs w:val="22"/>
              </w:rPr>
              <w:t>extension in stance (°)</w:t>
            </w:r>
          </w:p>
          <w:p w14:paraId="32CC429A"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6123EB4E"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A06F59D" w14:textId="77777777" w:rsidR="00EF0BC5" w:rsidRPr="00C05CFC" w:rsidRDefault="00EF0BC5" w:rsidP="00EF0BC5">
            <w:pPr>
              <w:rPr>
                <w:rFonts w:cstheme="minorHAnsi"/>
                <w:b/>
                <w:bCs/>
                <w:sz w:val="22"/>
                <w:szCs w:val="22"/>
              </w:rPr>
            </w:pPr>
            <w:r w:rsidRPr="00C05CFC">
              <w:rPr>
                <w:rFonts w:cstheme="minorHAnsi"/>
                <w:b/>
                <w:bCs/>
                <w:sz w:val="22"/>
                <w:szCs w:val="22"/>
              </w:rPr>
              <w:t> </w:t>
            </w:r>
          </w:p>
          <w:p w14:paraId="38095F8D" w14:textId="77777777" w:rsidR="00EF0BC5" w:rsidRPr="00C05CFC" w:rsidRDefault="00EF0BC5" w:rsidP="00EF0BC5">
            <w:pPr>
              <w:rPr>
                <w:rFonts w:cstheme="minorHAnsi"/>
                <w:b/>
                <w:bCs/>
                <w:sz w:val="22"/>
                <w:szCs w:val="22"/>
              </w:rPr>
            </w:pPr>
            <w:r w:rsidRPr="00C05CFC">
              <w:rPr>
                <w:rFonts w:cstheme="minorHAnsi"/>
                <w:b/>
                <w:bCs/>
                <w:sz w:val="22"/>
                <w:szCs w:val="22"/>
              </w:rPr>
              <w:t> </w:t>
            </w:r>
          </w:p>
        </w:tc>
        <w:tc>
          <w:tcPr>
            <w:tcW w:w="1448" w:type="dxa"/>
            <w:vMerge/>
            <w:noWrap/>
            <w:hideMark/>
          </w:tcPr>
          <w:p w14:paraId="5AA3840E" w14:textId="77777777" w:rsidR="00EF0BC5" w:rsidRPr="00C05CFC" w:rsidRDefault="00EF0BC5" w:rsidP="00EF0BC5">
            <w:pPr>
              <w:rPr>
                <w:rFonts w:cstheme="minorHAnsi"/>
                <w:sz w:val="22"/>
                <w:szCs w:val="22"/>
              </w:rPr>
            </w:pPr>
          </w:p>
        </w:tc>
        <w:tc>
          <w:tcPr>
            <w:tcW w:w="1563" w:type="dxa"/>
            <w:vMerge/>
            <w:tcBorders>
              <w:top w:val="double" w:sz="4" w:space="0" w:color="000000"/>
            </w:tcBorders>
            <w:hideMark/>
          </w:tcPr>
          <w:p w14:paraId="4E0DF323" w14:textId="77777777" w:rsidR="00EF0BC5" w:rsidRPr="00C05CFC" w:rsidRDefault="00EF0BC5" w:rsidP="00EF0BC5">
            <w:pPr>
              <w:rPr>
                <w:rFonts w:cstheme="minorHAnsi"/>
                <w:sz w:val="22"/>
                <w:szCs w:val="22"/>
              </w:rPr>
            </w:pPr>
          </w:p>
        </w:tc>
        <w:tc>
          <w:tcPr>
            <w:tcW w:w="3676" w:type="dxa"/>
            <w:tcBorders>
              <w:top w:val="double" w:sz="4" w:space="0" w:color="000000"/>
            </w:tcBorders>
            <w:noWrap/>
            <w:hideMark/>
          </w:tcPr>
          <w:p w14:paraId="08356EB1" w14:textId="77777777" w:rsidR="00EF0BC5" w:rsidRPr="00C05CFC" w:rsidRDefault="00EF0BC5" w:rsidP="00EF0BC5">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04E44223" w14:textId="77777777" w:rsidR="00EF0BC5" w:rsidRPr="00C05CFC" w:rsidRDefault="00EF0BC5" w:rsidP="00EF0BC5">
            <w:pPr>
              <w:rPr>
                <w:rFonts w:cstheme="minorHAnsi"/>
                <w:sz w:val="22"/>
                <w:szCs w:val="22"/>
              </w:rPr>
            </w:pPr>
            <w:r w:rsidRPr="00C05CFC">
              <w:rPr>
                <w:rFonts w:cstheme="minorHAnsi"/>
                <w:sz w:val="22"/>
                <w:szCs w:val="22"/>
              </w:rPr>
              <w:t>9.6‡ (6.2) §</w:t>
            </w:r>
          </w:p>
        </w:tc>
        <w:tc>
          <w:tcPr>
            <w:tcW w:w="1501" w:type="dxa"/>
            <w:tcBorders>
              <w:top w:val="double" w:sz="4" w:space="0" w:color="000000"/>
            </w:tcBorders>
            <w:noWrap/>
            <w:hideMark/>
          </w:tcPr>
          <w:p w14:paraId="43C9F748"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36205255" w14:textId="77777777" w:rsidR="00EF0BC5" w:rsidRPr="00C05CFC" w:rsidRDefault="00EF0BC5" w:rsidP="00EF0BC5">
            <w:pPr>
              <w:rPr>
                <w:rFonts w:cstheme="minorHAnsi"/>
                <w:sz w:val="22"/>
                <w:szCs w:val="22"/>
              </w:rPr>
            </w:pPr>
            <w:r w:rsidRPr="00C05CFC">
              <w:rPr>
                <w:rFonts w:cstheme="minorHAnsi"/>
                <w:sz w:val="22"/>
                <w:szCs w:val="22"/>
              </w:rPr>
              <w:t>Comparison long to short</w:t>
            </w:r>
          </w:p>
          <w:p w14:paraId="1103642B" w14:textId="77777777" w:rsidR="00EF0BC5" w:rsidRPr="00C05CFC" w:rsidRDefault="00EF0BC5" w:rsidP="00EF0BC5">
            <w:pPr>
              <w:rPr>
                <w:rFonts w:cstheme="minorHAnsi"/>
                <w:sz w:val="22"/>
                <w:szCs w:val="22"/>
              </w:rPr>
            </w:pPr>
            <w:r w:rsidRPr="00C05CFC">
              <w:rPr>
                <w:rFonts w:cstheme="minorHAnsi"/>
                <w:sz w:val="22"/>
                <w:szCs w:val="22"/>
              </w:rPr>
              <w:t>BF p = 0.114</w:t>
            </w:r>
          </w:p>
          <w:p w14:paraId="4A267E91" w14:textId="77777777" w:rsidR="00EF0BC5" w:rsidRPr="00C05CFC" w:rsidRDefault="00EF0BC5" w:rsidP="00EF0BC5">
            <w:pPr>
              <w:rPr>
                <w:rFonts w:cstheme="minorHAnsi"/>
                <w:sz w:val="22"/>
                <w:szCs w:val="22"/>
              </w:rPr>
            </w:pPr>
            <w:r w:rsidRPr="00C05CFC">
              <w:rPr>
                <w:rFonts w:cstheme="minorHAnsi"/>
                <w:sz w:val="22"/>
                <w:szCs w:val="22"/>
              </w:rPr>
              <w:t>FLTF p=0.241</w:t>
            </w:r>
          </w:p>
          <w:p w14:paraId="41D25C50" w14:textId="77777777" w:rsidR="00EF0BC5" w:rsidRPr="00C05CFC" w:rsidRDefault="00EF0BC5" w:rsidP="00EF0BC5">
            <w:pPr>
              <w:rPr>
                <w:rFonts w:cstheme="minorHAnsi"/>
                <w:sz w:val="22"/>
                <w:szCs w:val="22"/>
              </w:rPr>
            </w:pPr>
            <w:r w:rsidRPr="00C05CFC">
              <w:rPr>
                <w:rFonts w:cstheme="minorHAnsi"/>
                <w:sz w:val="22"/>
                <w:szCs w:val="22"/>
              </w:rPr>
              <w:t>SSF p=0.203</w:t>
            </w:r>
          </w:p>
          <w:p w14:paraId="3E2C4886" w14:textId="77777777" w:rsidR="00EF0BC5" w:rsidRPr="00C05CFC" w:rsidRDefault="00EF0BC5" w:rsidP="00EF0BC5">
            <w:pPr>
              <w:rPr>
                <w:rFonts w:cstheme="minorHAnsi"/>
                <w:sz w:val="22"/>
                <w:szCs w:val="22"/>
              </w:rPr>
            </w:pPr>
            <w:r w:rsidRPr="00C05CFC">
              <w:rPr>
                <w:rFonts w:cstheme="minorHAnsi"/>
                <w:sz w:val="22"/>
                <w:szCs w:val="22"/>
              </w:rPr>
              <w:t> </w:t>
            </w:r>
          </w:p>
          <w:p w14:paraId="43E6FFE4" w14:textId="77777777" w:rsidR="00EF0BC5" w:rsidRPr="00C05CFC" w:rsidRDefault="00EF0BC5" w:rsidP="00EF0BC5">
            <w:pPr>
              <w:rPr>
                <w:rFonts w:cstheme="minorHAnsi"/>
                <w:sz w:val="22"/>
                <w:szCs w:val="22"/>
              </w:rPr>
            </w:pPr>
            <w:r w:rsidRPr="00C05CFC">
              <w:rPr>
                <w:rFonts w:cstheme="minorHAnsi"/>
                <w:sz w:val="22"/>
                <w:szCs w:val="22"/>
              </w:rPr>
              <w:t> </w:t>
            </w:r>
          </w:p>
        </w:tc>
      </w:tr>
      <w:tr w:rsidR="00EF0BC5" w:rsidRPr="00C05CFC" w14:paraId="367F140B" w14:textId="77777777" w:rsidTr="00DE1920">
        <w:trPr>
          <w:trHeight w:val="320"/>
        </w:trPr>
        <w:tc>
          <w:tcPr>
            <w:tcW w:w="1566" w:type="dxa"/>
            <w:vMerge/>
            <w:noWrap/>
            <w:hideMark/>
          </w:tcPr>
          <w:p w14:paraId="110F8153" w14:textId="77777777" w:rsidR="00EF0BC5" w:rsidRPr="00C05CFC" w:rsidRDefault="00EF0BC5" w:rsidP="00EF0BC5">
            <w:pPr>
              <w:rPr>
                <w:rFonts w:cstheme="minorHAnsi"/>
                <w:b/>
                <w:bCs/>
                <w:sz w:val="22"/>
                <w:szCs w:val="22"/>
              </w:rPr>
            </w:pPr>
          </w:p>
        </w:tc>
        <w:tc>
          <w:tcPr>
            <w:tcW w:w="1448" w:type="dxa"/>
            <w:vMerge/>
            <w:noWrap/>
            <w:hideMark/>
          </w:tcPr>
          <w:p w14:paraId="1AE0F6F7" w14:textId="77777777" w:rsidR="00EF0BC5" w:rsidRPr="00C05CFC" w:rsidRDefault="00EF0BC5" w:rsidP="00EF0BC5">
            <w:pPr>
              <w:rPr>
                <w:rFonts w:cstheme="minorHAnsi"/>
                <w:sz w:val="22"/>
                <w:szCs w:val="22"/>
              </w:rPr>
            </w:pPr>
          </w:p>
        </w:tc>
        <w:tc>
          <w:tcPr>
            <w:tcW w:w="1563" w:type="dxa"/>
            <w:vMerge/>
            <w:noWrap/>
            <w:hideMark/>
          </w:tcPr>
          <w:p w14:paraId="436F22D8" w14:textId="77777777" w:rsidR="00EF0BC5" w:rsidRPr="00C05CFC" w:rsidRDefault="00EF0BC5" w:rsidP="00EF0BC5">
            <w:pPr>
              <w:rPr>
                <w:rFonts w:cstheme="minorHAnsi"/>
                <w:sz w:val="22"/>
                <w:szCs w:val="22"/>
              </w:rPr>
            </w:pPr>
          </w:p>
        </w:tc>
        <w:tc>
          <w:tcPr>
            <w:tcW w:w="3676" w:type="dxa"/>
            <w:noWrap/>
            <w:hideMark/>
          </w:tcPr>
          <w:p w14:paraId="19988C64" w14:textId="77777777" w:rsidR="00EF0BC5" w:rsidRPr="00C05CFC" w:rsidRDefault="00EF0BC5" w:rsidP="00EF0BC5">
            <w:pPr>
              <w:rPr>
                <w:rFonts w:cstheme="minorHAnsi"/>
                <w:sz w:val="22"/>
                <w:szCs w:val="22"/>
              </w:rPr>
            </w:pPr>
            <w:r w:rsidRPr="00C05CFC">
              <w:rPr>
                <w:rFonts w:cstheme="minorHAnsi"/>
                <w:sz w:val="22"/>
                <w:szCs w:val="22"/>
              </w:rPr>
              <w:t>BF Short leg</w:t>
            </w:r>
          </w:p>
        </w:tc>
        <w:tc>
          <w:tcPr>
            <w:tcW w:w="1440" w:type="dxa"/>
            <w:noWrap/>
            <w:hideMark/>
          </w:tcPr>
          <w:p w14:paraId="0C4E9C97" w14:textId="77777777" w:rsidR="00EF0BC5" w:rsidRPr="00C05CFC" w:rsidRDefault="00EF0BC5" w:rsidP="00EF0BC5">
            <w:pPr>
              <w:rPr>
                <w:rFonts w:cstheme="minorHAnsi"/>
                <w:sz w:val="22"/>
                <w:szCs w:val="22"/>
              </w:rPr>
            </w:pPr>
            <w:r w:rsidRPr="00C05CFC">
              <w:rPr>
                <w:rFonts w:cstheme="minorHAnsi"/>
                <w:sz w:val="22"/>
                <w:szCs w:val="22"/>
              </w:rPr>
              <w:t>11.3‡ (3.7) §</w:t>
            </w:r>
          </w:p>
        </w:tc>
        <w:tc>
          <w:tcPr>
            <w:tcW w:w="1501" w:type="dxa"/>
            <w:noWrap/>
            <w:hideMark/>
          </w:tcPr>
          <w:p w14:paraId="3EDA128A" w14:textId="77777777" w:rsidR="00EF0BC5" w:rsidRPr="00C05CFC" w:rsidRDefault="00EF0BC5" w:rsidP="00EF0BC5">
            <w:pPr>
              <w:rPr>
                <w:rFonts w:cstheme="minorHAnsi"/>
                <w:sz w:val="22"/>
                <w:szCs w:val="22"/>
              </w:rPr>
            </w:pPr>
            <w:r w:rsidRPr="00C05CFC">
              <w:rPr>
                <w:rFonts w:cstheme="minorHAnsi"/>
                <w:sz w:val="22"/>
                <w:szCs w:val="22"/>
              </w:rPr>
              <w:t> </w:t>
            </w:r>
          </w:p>
        </w:tc>
        <w:tc>
          <w:tcPr>
            <w:tcW w:w="2756" w:type="dxa"/>
            <w:vMerge/>
            <w:noWrap/>
          </w:tcPr>
          <w:p w14:paraId="4F060F20" w14:textId="77777777" w:rsidR="00EF0BC5" w:rsidRPr="00C05CFC" w:rsidRDefault="00EF0BC5" w:rsidP="00EF0BC5">
            <w:pPr>
              <w:rPr>
                <w:rFonts w:cstheme="minorHAnsi"/>
                <w:sz w:val="22"/>
                <w:szCs w:val="22"/>
              </w:rPr>
            </w:pPr>
          </w:p>
        </w:tc>
      </w:tr>
      <w:tr w:rsidR="00EF0BC5" w:rsidRPr="00C05CFC" w14:paraId="3D939945" w14:textId="77777777" w:rsidTr="00DE1920">
        <w:trPr>
          <w:trHeight w:val="320"/>
        </w:trPr>
        <w:tc>
          <w:tcPr>
            <w:tcW w:w="1566" w:type="dxa"/>
            <w:vMerge/>
            <w:noWrap/>
            <w:hideMark/>
          </w:tcPr>
          <w:p w14:paraId="4430C688" w14:textId="77777777" w:rsidR="00EF0BC5" w:rsidRPr="00C05CFC" w:rsidRDefault="00EF0BC5" w:rsidP="00EF0BC5">
            <w:pPr>
              <w:rPr>
                <w:rFonts w:cstheme="minorHAnsi"/>
                <w:b/>
                <w:bCs/>
                <w:sz w:val="22"/>
                <w:szCs w:val="22"/>
              </w:rPr>
            </w:pPr>
          </w:p>
        </w:tc>
        <w:tc>
          <w:tcPr>
            <w:tcW w:w="1448" w:type="dxa"/>
            <w:vMerge/>
            <w:noWrap/>
            <w:hideMark/>
          </w:tcPr>
          <w:p w14:paraId="1E3D35C3" w14:textId="77777777" w:rsidR="00EF0BC5" w:rsidRPr="00C05CFC" w:rsidRDefault="00EF0BC5" w:rsidP="00EF0BC5">
            <w:pPr>
              <w:rPr>
                <w:rFonts w:cstheme="minorHAnsi"/>
                <w:sz w:val="22"/>
                <w:szCs w:val="22"/>
              </w:rPr>
            </w:pPr>
          </w:p>
        </w:tc>
        <w:tc>
          <w:tcPr>
            <w:tcW w:w="1563" w:type="dxa"/>
            <w:vMerge/>
            <w:noWrap/>
            <w:hideMark/>
          </w:tcPr>
          <w:p w14:paraId="2D4431F6" w14:textId="77777777" w:rsidR="00EF0BC5" w:rsidRPr="00C05CFC" w:rsidRDefault="00EF0BC5" w:rsidP="00EF0BC5">
            <w:pPr>
              <w:rPr>
                <w:rFonts w:cstheme="minorHAnsi"/>
                <w:sz w:val="22"/>
                <w:szCs w:val="22"/>
              </w:rPr>
            </w:pPr>
          </w:p>
        </w:tc>
        <w:tc>
          <w:tcPr>
            <w:tcW w:w="3676" w:type="dxa"/>
            <w:noWrap/>
            <w:hideMark/>
          </w:tcPr>
          <w:p w14:paraId="2C3D8615" w14:textId="77777777" w:rsidR="00EF0BC5" w:rsidRPr="00C05CFC" w:rsidRDefault="00EF0BC5" w:rsidP="00EF0BC5">
            <w:pPr>
              <w:rPr>
                <w:rFonts w:cstheme="minorHAnsi"/>
                <w:sz w:val="22"/>
                <w:szCs w:val="22"/>
              </w:rPr>
            </w:pPr>
            <w:r w:rsidRPr="00C05CFC">
              <w:rPr>
                <w:rFonts w:cstheme="minorHAnsi"/>
                <w:sz w:val="22"/>
                <w:szCs w:val="22"/>
              </w:rPr>
              <w:t>FLTF Long leg</w:t>
            </w:r>
          </w:p>
        </w:tc>
        <w:tc>
          <w:tcPr>
            <w:tcW w:w="1440" w:type="dxa"/>
            <w:noWrap/>
            <w:hideMark/>
          </w:tcPr>
          <w:p w14:paraId="4F4D93B1"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6E27D2C0" w14:textId="77777777" w:rsidR="00EF0BC5" w:rsidRPr="00C05CFC" w:rsidRDefault="00EF0BC5" w:rsidP="00EF0BC5">
            <w:pPr>
              <w:rPr>
                <w:rFonts w:cstheme="minorHAnsi"/>
                <w:sz w:val="22"/>
                <w:szCs w:val="22"/>
              </w:rPr>
            </w:pPr>
            <w:r w:rsidRPr="00C05CFC">
              <w:rPr>
                <w:rFonts w:cstheme="minorHAnsi"/>
                <w:sz w:val="22"/>
                <w:szCs w:val="22"/>
              </w:rPr>
              <w:t>12.8‡ (8) §</w:t>
            </w:r>
          </w:p>
        </w:tc>
        <w:tc>
          <w:tcPr>
            <w:tcW w:w="2756" w:type="dxa"/>
            <w:vMerge/>
            <w:noWrap/>
          </w:tcPr>
          <w:p w14:paraId="08CD0DB5" w14:textId="77777777" w:rsidR="00EF0BC5" w:rsidRPr="00C05CFC" w:rsidRDefault="00EF0BC5" w:rsidP="00EF0BC5">
            <w:pPr>
              <w:rPr>
                <w:rFonts w:cstheme="minorHAnsi"/>
                <w:sz w:val="22"/>
                <w:szCs w:val="22"/>
              </w:rPr>
            </w:pPr>
          </w:p>
        </w:tc>
      </w:tr>
      <w:tr w:rsidR="00EF0BC5" w:rsidRPr="00C05CFC" w14:paraId="1ACEEE5B" w14:textId="77777777" w:rsidTr="00DE1920">
        <w:trPr>
          <w:trHeight w:val="320"/>
        </w:trPr>
        <w:tc>
          <w:tcPr>
            <w:tcW w:w="1566" w:type="dxa"/>
            <w:vMerge/>
            <w:noWrap/>
            <w:hideMark/>
          </w:tcPr>
          <w:p w14:paraId="626BAE9A" w14:textId="77777777" w:rsidR="00EF0BC5" w:rsidRPr="00C05CFC" w:rsidRDefault="00EF0BC5" w:rsidP="00EF0BC5">
            <w:pPr>
              <w:rPr>
                <w:rFonts w:cstheme="minorHAnsi"/>
                <w:b/>
                <w:bCs/>
                <w:sz w:val="22"/>
                <w:szCs w:val="22"/>
              </w:rPr>
            </w:pPr>
          </w:p>
        </w:tc>
        <w:tc>
          <w:tcPr>
            <w:tcW w:w="1448" w:type="dxa"/>
            <w:vMerge/>
            <w:noWrap/>
            <w:hideMark/>
          </w:tcPr>
          <w:p w14:paraId="58162F2C" w14:textId="77777777" w:rsidR="00EF0BC5" w:rsidRPr="00C05CFC" w:rsidRDefault="00EF0BC5" w:rsidP="00EF0BC5">
            <w:pPr>
              <w:rPr>
                <w:rFonts w:cstheme="minorHAnsi"/>
                <w:sz w:val="22"/>
                <w:szCs w:val="22"/>
              </w:rPr>
            </w:pPr>
          </w:p>
        </w:tc>
        <w:tc>
          <w:tcPr>
            <w:tcW w:w="1563" w:type="dxa"/>
            <w:vMerge/>
            <w:noWrap/>
            <w:hideMark/>
          </w:tcPr>
          <w:p w14:paraId="661C9408" w14:textId="77777777" w:rsidR="00EF0BC5" w:rsidRPr="00C05CFC" w:rsidRDefault="00EF0BC5" w:rsidP="00EF0BC5">
            <w:pPr>
              <w:rPr>
                <w:rFonts w:cstheme="minorHAnsi"/>
                <w:sz w:val="22"/>
                <w:szCs w:val="22"/>
              </w:rPr>
            </w:pPr>
          </w:p>
        </w:tc>
        <w:tc>
          <w:tcPr>
            <w:tcW w:w="3676" w:type="dxa"/>
            <w:noWrap/>
            <w:hideMark/>
          </w:tcPr>
          <w:p w14:paraId="7167EA11" w14:textId="77777777" w:rsidR="00EF0BC5" w:rsidRPr="00C05CFC" w:rsidRDefault="00EF0BC5" w:rsidP="00EF0BC5">
            <w:pPr>
              <w:rPr>
                <w:rFonts w:cstheme="minorHAnsi"/>
                <w:sz w:val="22"/>
                <w:szCs w:val="22"/>
              </w:rPr>
            </w:pPr>
            <w:r w:rsidRPr="00C05CFC">
              <w:rPr>
                <w:rFonts w:cstheme="minorHAnsi"/>
                <w:sz w:val="22"/>
                <w:szCs w:val="22"/>
              </w:rPr>
              <w:t>FLTF Short leg</w:t>
            </w:r>
          </w:p>
        </w:tc>
        <w:tc>
          <w:tcPr>
            <w:tcW w:w="1440" w:type="dxa"/>
            <w:noWrap/>
            <w:hideMark/>
          </w:tcPr>
          <w:p w14:paraId="3A8B9559"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17ED44E3" w14:textId="77777777" w:rsidR="00EF0BC5" w:rsidRPr="00C05CFC" w:rsidRDefault="00EF0BC5" w:rsidP="00EF0BC5">
            <w:pPr>
              <w:rPr>
                <w:rFonts w:cstheme="minorHAnsi"/>
                <w:sz w:val="22"/>
                <w:szCs w:val="22"/>
              </w:rPr>
            </w:pPr>
            <w:r w:rsidRPr="00C05CFC">
              <w:rPr>
                <w:rFonts w:cstheme="minorHAnsi"/>
                <w:sz w:val="22"/>
                <w:szCs w:val="22"/>
              </w:rPr>
              <w:t>12.3‡ (5.70§</w:t>
            </w:r>
          </w:p>
        </w:tc>
        <w:tc>
          <w:tcPr>
            <w:tcW w:w="2756" w:type="dxa"/>
            <w:vMerge/>
            <w:noWrap/>
          </w:tcPr>
          <w:p w14:paraId="04786BDF" w14:textId="77777777" w:rsidR="00EF0BC5" w:rsidRPr="00C05CFC" w:rsidRDefault="00EF0BC5" w:rsidP="00EF0BC5">
            <w:pPr>
              <w:rPr>
                <w:rFonts w:cstheme="minorHAnsi"/>
                <w:sz w:val="22"/>
                <w:szCs w:val="22"/>
              </w:rPr>
            </w:pPr>
          </w:p>
        </w:tc>
      </w:tr>
      <w:tr w:rsidR="00EF0BC5" w:rsidRPr="00C05CFC" w14:paraId="7A4154DF" w14:textId="77777777" w:rsidTr="00DE1920">
        <w:trPr>
          <w:trHeight w:val="320"/>
        </w:trPr>
        <w:tc>
          <w:tcPr>
            <w:tcW w:w="1566" w:type="dxa"/>
            <w:vMerge/>
            <w:noWrap/>
            <w:hideMark/>
          </w:tcPr>
          <w:p w14:paraId="0F9AD036" w14:textId="77777777" w:rsidR="00EF0BC5" w:rsidRPr="00C05CFC" w:rsidRDefault="00EF0BC5" w:rsidP="00EF0BC5">
            <w:pPr>
              <w:rPr>
                <w:rFonts w:cstheme="minorHAnsi"/>
                <w:b/>
                <w:bCs/>
                <w:sz w:val="22"/>
                <w:szCs w:val="22"/>
              </w:rPr>
            </w:pPr>
          </w:p>
        </w:tc>
        <w:tc>
          <w:tcPr>
            <w:tcW w:w="1448" w:type="dxa"/>
            <w:vMerge/>
            <w:noWrap/>
            <w:hideMark/>
          </w:tcPr>
          <w:p w14:paraId="41324F1B" w14:textId="77777777" w:rsidR="00EF0BC5" w:rsidRPr="00C05CFC" w:rsidRDefault="00EF0BC5" w:rsidP="00EF0BC5">
            <w:pPr>
              <w:rPr>
                <w:rFonts w:cstheme="minorHAnsi"/>
                <w:sz w:val="22"/>
                <w:szCs w:val="22"/>
              </w:rPr>
            </w:pPr>
          </w:p>
        </w:tc>
        <w:tc>
          <w:tcPr>
            <w:tcW w:w="1563" w:type="dxa"/>
            <w:vMerge/>
            <w:noWrap/>
            <w:hideMark/>
          </w:tcPr>
          <w:p w14:paraId="42118E15" w14:textId="77777777" w:rsidR="00EF0BC5" w:rsidRPr="00C05CFC" w:rsidRDefault="00EF0BC5" w:rsidP="00EF0BC5">
            <w:pPr>
              <w:rPr>
                <w:rFonts w:cstheme="minorHAnsi"/>
                <w:sz w:val="22"/>
                <w:szCs w:val="22"/>
              </w:rPr>
            </w:pPr>
          </w:p>
        </w:tc>
        <w:tc>
          <w:tcPr>
            <w:tcW w:w="3676" w:type="dxa"/>
            <w:noWrap/>
            <w:hideMark/>
          </w:tcPr>
          <w:p w14:paraId="36849C36" w14:textId="77777777" w:rsidR="00EF0BC5" w:rsidRPr="00C05CFC" w:rsidRDefault="00EF0BC5" w:rsidP="00EF0BC5">
            <w:pPr>
              <w:rPr>
                <w:rFonts w:cstheme="minorHAnsi"/>
                <w:sz w:val="22"/>
                <w:szCs w:val="22"/>
              </w:rPr>
            </w:pPr>
            <w:r w:rsidRPr="00C05CFC">
              <w:rPr>
                <w:rFonts w:cstheme="minorHAnsi"/>
                <w:sz w:val="22"/>
                <w:szCs w:val="22"/>
              </w:rPr>
              <w:t>SSF Long leg</w:t>
            </w:r>
          </w:p>
        </w:tc>
        <w:tc>
          <w:tcPr>
            <w:tcW w:w="1440" w:type="dxa"/>
            <w:noWrap/>
            <w:hideMark/>
          </w:tcPr>
          <w:p w14:paraId="1869A2A1"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noWrap/>
            <w:hideMark/>
          </w:tcPr>
          <w:p w14:paraId="2790BA41" w14:textId="77777777" w:rsidR="00EF0BC5" w:rsidRPr="00C05CFC" w:rsidRDefault="00EF0BC5" w:rsidP="00EF0BC5">
            <w:pPr>
              <w:rPr>
                <w:rFonts w:cstheme="minorHAnsi"/>
                <w:sz w:val="22"/>
                <w:szCs w:val="22"/>
              </w:rPr>
            </w:pPr>
            <w:r w:rsidRPr="00C05CFC">
              <w:rPr>
                <w:rFonts w:cstheme="minorHAnsi"/>
                <w:sz w:val="22"/>
                <w:szCs w:val="22"/>
              </w:rPr>
              <w:t>11.9‡ (7.3) §</w:t>
            </w:r>
          </w:p>
        </w:tc>
        <w:tc>
          <w:tcPr>
            <w:tcW w:w="2756" w:type="dxa"/>
            <w:vMerge/>
            <w:noWrap/>
          </w:tcPr>
          <w:p w14:paraId="76461931" w14:textId="77777777" w:rsidR="00EF0BC5" w:rsidRPr="00C05CFC" w:rsidRDefault="00EF0BC5" w:rsidP="00EF0BC5">
            <w:pPr>
              <w:rPr>
                <w:rFonts w:cstheme="minorHAnsi"/>
                <w:sz w:val="22"/>
                <w:szCs w:val="22"/>
              </w:rPr>
            </w:pPr>
          </w:p>
        </w:tc>
      </w:tr>
      <w:tr w:rsidR="00EF0BC5" w:rsidRPr="00C05CFC" w14:paraId="693E88A9" w14:textId="77777777" w:rsidTr="00DE1920">
        <w:trPr>
          <w:trHeight w:val="340"/>
        </w:trPr>
        <w:tc>
          <w:tcPr>
            <w:tcW w:w="1566" w:type="dxa"/>
            <w:vMerge/>
            <w:tcBorders>
              <w:bottom w:val="double" w:sz="4" w:space="0" w:color="000000"/>
            </w:tcBorders>
            <w:noWrap/>
            <w:hideMark/>
          </w:tcPr>
          <w:p w14:paraId="3761FAC1" w14:textId="77777777" w:rsidR="00EF0BC5" w:rsidRPr="00C05CFC" w:rsidRDefault="00EF0BC5" w:rsidP="00EF0BC5">
            <w:pPr>
              <w:rPr>
                <w:rFonts w:cstheme="minorHAnsi"/>
                <w:b/>
                <w:bCs/>
                <w:sz w:val="22"/>
                <w:szCs w:val="22"/>
              </w:rPr>
            </w:pPr>
          </w:p>
        </w:tc>
        <w:tc>
          <w:tcPr>
            <w:tcW w:w="1448" w:type="dxa"/>
            <w:vMerge/>
            <w:noWrap/>
            <w:hideMark/>
          </w:tcPr>
          <w:p w14:paraId="44DD8ED0" w14:textId="77777777" w:rsidR="00EF0BC5" w:rsidRPr="00C05CFC" w:rsidRDefault="00EF0BC5" w:rsidP="00EF0BC5">
            <w:pPr>
              <w:rPr>
                <w:rFonts w:cstheme="minorHAnsi"/>
                <w:sz w:val="22"/>
                <w:szCs w:val="22"/>
              </w:rPr>
            </w:pPr>
          </w:p>
        </w:tc>
        <w:tc>
          <w:tcPr>
            <w:tcW w:w="1563" w:type="dxa"/>
            <w:vMerge/>
            <w:tcBorders>
              <w:bottom w:val="double" w:sz="4" w:space="0" w:color="000000"/>
            </w:tcBorders>
            <w:noWrap/>
            <w:hideMark/>
          </w:tcPr>
          <w:p w14:paraId="02BC8D18" w14:textId="77777777" w:rsidR="00EF0BC5" w:rsidRPr="00C05CFC" w:rsidRDefault="00EF0BC5" w:rsidP="00EF0BC5">
            <w:pPr>
              <w:rPr>
                <w:rFonts w:cstheme="minorHAnsi"/>
                <w:sz w:val="22"/>
                <w:szCs w:val="22"/>
              </w:rPr>
            </w:pPr>
          </w:p>
        </w:tc>
        <w:tc>
          <w:tcPr>
            <w:tcW w:w="3676" w:type="dxa"/>
            <w:tcBorders>
              <w:bottom w:val="double" w:sz="4" w:space="0" w:color="000000"/>
            </w:tcBorders>
            <w:noWrap/>
            <w:hideMark/>
          </w:tcPr>
          <w:p w14:paraId="167D88CB" w14:textId="77777777" w:rsidR="00EF0BC5" w:rsidRPr="00C05CFC" w:rsidRDefault="00EF0BC5" w:rsidP="00EF0BC5">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68F59AA1" w14:textId="77777777" w:rsidR="00EF0BC5" w:rsidRPr="00C05CFC" w:rsidRDefault="00EF0BC5" w:rsidP="00EF0BC5">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3139FCE3" w14:textId="77777777" w:rsidR="00EF0BC5" w:rsidRPr="00C05CFC" w:rsidRDefault="00EF0BC5" w:rsidP="00EF0BC5">
            <w:pPr>
              <w:rPr>
                <w:rFonts w:cstheme="minorHAnsi"/>
                <w:sz w:val="22"/>
                <w:szCs w:val="22"/>
              </w:rPr>
            </w:pPr>
            <w:r w:rsidRPr="00C05CFC">
              <w:rPr>
                <w:rFonts w:cstheme="minorHAnsi"/>
                <w:sz w:val="22"/>
                <w:szCs w:val="22"/>
              </w:rPr>
              <w:t>12.5‡ (5.7) §</w:t>
            </w:r>
          </w:p>
        </w:tc>
        <w:tc>
          <w:tcPr>
            <w:tcW w:w="2756" w:type="dxa"/>
            <w:vMerge/>
            <w:tcBorders>
              <w:bottom w:val="double" w:sz="4" w:space="0" w:color="000000"/>
            </w:tcBorders>
            <w:noWrap/>
          </w:tcPr>
          <w:p w14:paraId="18A7679C" w14:textId="77777777" w:rsidR="00EF0BC5" w:rsidRPr="00C05CFC" w:rsidRDefault="00EF0BC5" w:rsidP="00EF0BC5">
            <w:pPr>
              <w:rPr>
                <w:rFonts w:cstheme="minorHAnsi"/>
                <w:sz w:val="22"/>
                <w:szCs w:val="22"/>
              </w:rPr>
            </w:pPr>
          </w:p>
        </w:tc>
      </w:tr>
    </w:tbl>
    <w:p w14:paraId="53E9FBC0" w14:textId="77777777" w:rsidR="00442850" w:rsidRDefault="00442850" w:rsidP="00D81E0D">
      <w:pPr>
        <w:rPr>
          <w:b/>
          <w:bCs/>
        </w:rPr>
      </w:pPr>
    </w:p>
    <w:p w14:paraId="3815ADA1" w14:textId="58C5AC43" w:rsidR="005A3D60" w:rsidRPr="005A3D60" w:rsidRDefault="005A3D60" w:rsidP="00D81E0D">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501"/>
        <w:gridCol w:w="2756"/>
      </w:tblGrid>
      <w:tr w:rsidR="00C56B14" w:rsidRPr="00C05CFC" w14:paraId="05D52DAF" w14:textId="77777777" w:rsidTr="005A3D60">
        <w:trPr>
          <w:trHeight w:val="936"/>
        </w:trPr>
        <w:tc>
          <w:tcPr>
            <w:tcW w:w="1566" w:type="dxa"/>
            <w:tcBorders>
              <w:top w:val="single" w:sz="12" w:space="0" w:color="auto"/>
              <w:bottom w:val="single" w:sz="12" w:space="0" w:color="auto"/>
            </w:tcBorders>
            <w:hideMark/>
          </w:tcPr>
          <w:p w14:paraId="74BB5AAE" w14:textId="77777777" w:rsidR="00C56B14" w:rsidRPr="00C05CFC" w:rsidRDefault="00C56B14" w:rsidP="00A05687">
            <w:pPr>
              <w:rPr>
                <w:rFonts w:cstheme="minorHAnsi"/>
                <w:b/>
                <w:bCs/>
                <w:sz w:val="22"/>
                <w:szCs w:val="22"/>
              </w:rPr>
            </w:pPr>
            <w:r w:rsidRPr="00C05CFC">
              <w:rPr>
                <w:rFonts w:cstheme="minorHAnsi"/>
                <w:b/>
                <w:bCs/>
                <w:sz w:val="22"/>
                <w:szCs w:val="22"/>
              </w:rPr>
              <w:t xml:space="preserve">Outcome </w:t>
            </w:r>
          </w:p>
          <w:p w14:paraId="5292C184"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6316CBFA" w14:textId="77777777" w:rsidR="00C56B14" w:rsidRPr="00C05CFC" w:rsidRDefault="00C56B14" w:rsidP="00A05687">
            <w:pPr>
              <w:rPr>
                <w:rFonts w:cstheme="minorHAnsi"/>
                <w:b/>
                <w:bCs/>
                <w:sz w:val="22"/>
                <w:szCs w:val="22"/>
              </w:rPr>
            </w:pPr>
            <w:r w:rsidRPr="00C05CFC">
              <w:rPr>
                <w:rFonts w:cstheme="minorHAnsi"/>
                <w:b/>
                <w:bCs/>
                <w:sz w:val="22"/>
                <w:szCs w:val="22"/>
              </w:rPr>
              <w:t>Study</w:t>
            </w:r>
          </w:p>
          <w:p w14:paraId="7C9C2CA7"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0E6A0605" w14:textId="77777777" w:rsidR="00C56B14" w:rsidRPr="00C05CFC" w:rsidRDefault="00C56B14" w:rsidP="00A05687">
            <w:pPr>
              <w:rPr>
                <w:rFonts w:cstheme="minorHAnsi"/>
                <w:b/>
                <w:bCs/>
                <w:sz w:val="22"/>
                <w:szCs w:val="22"/>
              </w:rPr>
            </w:pPr>
            <w:r w:rsidRPr="00C05CFC">
              <w:rPr>
                <w:rFonts w:cstheme="minorHAnsi"/>
                <w:b/>
                <w:bCs/>
                <w:sz w:val="22"/>
                <w:szCs w:val="22"/>
              </w:rPr>
              <w:t>Condition</w:t>
            </w:r>
          </w:p>
          <w:p w14:paraId="1475B154"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0220B03F" w14:textId="77777777" w:rsidR="00C56B14" w:rsidRPr="00C05CFC" w:rsidRDefault="00C56B14" w:rsidP="00A05687">
            <w:pPr>
              <w:rPr>
                <w:rFonts w:cstheme="minorHAnsi"/>
                <w:b/>
                <w:bCs/>
                <w:sz w:val="22"/>
                <w:szCs w:val="22"/>
              </w:rPr>
            </w:pPr>
            <w:r w:rsidRPr="00C05CFC">
              <w:rPr>
                <w:rFonts w:cstheme="minorHAnsi"/>
                <w:b/>
                <w:bCs/>
                <w:sz w:val="22"/>
                <w:szCs w:val="22"/>
              </w:rPr>
              <w:t xml:space="preserve">Group </w:t>
            </w:r>
          </w:p>
          <w:p w14:paraId="3B16145D"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59180575" w14:textId="77777777" w:rsidR="00C56B14" w:rsidRPr="00C05CFC" w:rsidRDefault="00C56B14" w:rsidP="00A05687">
            <w:pPr>
              <w:rPr>
                <w:rFonts w:cstheme="minorHAnsi"/>
                <w:b/>
                <w:bCs/>
                <w:sz w:val="22"/>
                <w:szCs w:val="22"/>
              </w:rPr>
            </w:pPr>
            <w:r w:rsidRPr="00C05CFC">
              <w:rPr>
                <w:rFonts w:cstheme="minorHAnsi"/>
                <w:b/>
                <w:bCs/>
                <w:sz w:val="22"/>
                <w:szCs w:val="22"/>
              </w:rPr>
              <w:t>Baseline</w:t>
            </w:r>
          </w:p>
          <w:p w14:paraId="099649E6" w14:textId="77777777" w:rsidR="00C56B14" w:rsidRPr="00C05CFC" w:rsidRDefault="00C56B14" w:rsidP="00A05687">
            <w:pPr>
              <w:rPr>
                <w:rFonts w:cstheme="minorHAnsi"/>
                <w:b/>
                <w:bCs/>
                <w:sz w:val="22"/>
                <w:szCs w:val="22"/>
              </w:rPr>
            </w:pPr>
            <w:r w:rsidRPr="00C05CFC">
              <w:rPr>
                <w:rFonts w:cstheme="minorHAnsi"/>
                <w:b/>
                <w:bCs/>
                <w:sz w:val="22"/>
                <w:szCs w:val="22"/>
              </w:rPr>
              <w:t xml:space="preserve"> Mean </w:t>
            </w:r>
          </w:p>
          <w:p w14:paraId="659DC1B6" w14:textId="77777777" w:rsidR="00C56B14" w:rsidRPr="00C05CFC" w:rsidRDefault="00C56B14" w:rsidP="00A05687">
            <w:pPr>
              <w:rPr>
                <w:rFonts w:cstheme="minorHAnsi"/>
                <w:b/>
                <w:bCs/>
                <w:sz w:val="22"/>
                <w:szCs w:val="22"/>
              </w:rPr>
            </w:pPr>
            <w:r w:rsidRPr="00C05CFC">
              <w:rPr>
                <w:rFonts w:cstheme="minorHAnsi"/>
                <w:b/>
                <w:bCs/>
                <w:sz w:val="22"/>
                <w:szCs w:val="22"/>
              </w:rPr>
              <w:t>(SD +/-)</w:t>
            </w:r>
          </w:p>
        </w:tc>
        <w:tc>
          <w:tcPr>
            <w:tcW w:w="1501" w:type="dxa"/>
            <w:tcBorders>
              <w:top w:val="single" w:sz="12" w:space="0" w:color="auto"/>
              <w:bottom w:val="single" w:sz="12" w:space="0" w:color="auto"/>
            </w:tcBorders>
            <w:hideMark/>
          </w:tcPr>
          <w:p w14:paraId="701D560E" w14:textId="77777777" w:rsidR="00C56B14" w:rsidRPr="00C05CFC" w:rsidRDefault="00C56B14" w:rsidP="00A05687">
            <w:pPr>
              <w:rPr>
                <w:rFonts w:cstheme="minorHAnsi"/>
                <w:b/>
                <w:bCs/>
                <w:sz w:val="22"/>
                <w:szCs w:val="22"/>
              </w:rPr>
            </w:pPr>
            <w:r w:rsidRPr="00C05CFC">
              <w:rPr>
                <w:rFonts w:cstheme="minorHAnsi"/>
                <w:b/>
                <w:bCs/>
                <w:sz w:val="22"/>
                <w:szCs w:val="22"/>
              </w:rPr>
              <w:t>Final</w:t>
            </w:r>
          </w:p>
          <w:p w14:paraId="307B495A" w14:textId="77777777" w:rsidR="00C56B14" w:rsidRPr="00C05CFC" w:rsidRDefault="00C56B14" w:rsidP="00A05687">
            <w:pPr>
              <w:rPr>
                <w:rFonts w:cstheme="minorHAnsi"/>
                <w:b/>
                <w:bCs/>
                <w:sz w:val="22"/>
                <w:szCs w:val="22"/>
              </w:rPr>
            </w:pPr>
            <w:r w:rsidRPr="00C05CFC">
              <w:rPr>
                <w:rFonts w:cstheme="minorHAnsi"/>
                <w:b/>
                <w:bCs/>
                <w:sz w:val="22"/>
                <w:szCs w:val="22"/>
              </w:rPr>
              <w:t xml:space="preserve">Mean </w:t>
            </w:r>
          </w:p>
          <w:p w14:paraId="04B9DBB0" w14:textId="77777777" w:rsidR="00C56B14" w:rsidRPr="00C05CFC" w:rsidRDefault="00C56B14" w:rsidP="00A05687">
            <w:pPr>
              <w:rPr>
                <w:rFonts w:cstheme="minorHAnsi"/>
                <w:b/>
                <w:bCs/>
                <w:sz w:val="22"/>
                <w:szCs w:val="22"/>
              </w:rPr>
            </w:pPr>
            <w:r w:rsidRPr="00C05CFC">
              <w:rPr>
                <w:rFonts w:cstheme="minorHAnsi"/>
                <w:b/>
                <w:bCs/>
                <w:sz w:val="22"/>
                <w:szCs w:val="22"/>
              </w:rPr>
              <w:t>(SD +/-)</w:t>
            </w:r>
          </w:p>
        </w:tc>
        <w:tc>
          <w:tcPr>
            <w:tcW w:w="2756" w:type="dxa"/>
            <w:tcBorders>
              <w:top w:val="single" w:sz="12" w:space="0" w:color="auto"/>
              <w:bottom w:val="single" w:sz="12" w:space="0" w:color="auto"/>
            </w:tcBorders>
          </w:tcPr>
          <w:p w14:paraId="692DA82E" w14:textId="77777777" w:rsidR="00C56B14" w:rsidRPr="00C05CFC" w:rsidRDefault="00C56B14" w:rsidP="00A05687">
            <w:pPr>
              <w:rPr>
                <w:rFonts w:cstheme="minorHAnsi"/>
                <w:b/>
                <w:bCs/>
                <w:sz w:val="22"/>
                <w:szCs w:val="22"/>
              </w:rPr>
            </w:pPr>
            <w:r w:rsidRPr="00C05CFC">
              <w:rPr>
                <w:rFonts w:cstheme="minorHAnsi"/>
                <w:b/>
                <w:bCs/>
                <w:sz w:val="22"/>
                <w:szCs w:val="22"/>
              </w:rPr>
              <w:t>Statistical Result</w:t>
            </w:r>
          </w:p>
          <w:p w14:paraId="1799E439" w14:textId="77777777" w:rsidR="00C56B14" w:rsidRPr="00C05CFC" w:rsidRDefault="00C56B14" w:rsidP="00A05687">
            <w:pPr>
              <w:rPr>
                <w:rFonts w:cstheme="minorHAnsi"/>
                <w:b/>
                <w:bCs/>
                <w:sz w:val="22"/>
                <w:szCs w:val="22"/>
              </w:rPr>
            </w:pPr>
            <w:r w:rsidRPr="00C05CFC">
              <w:rPr>
                <w:rFonts w:cstheme="minorHAnsi"/>
                <w:b/>
                <w:bCs/>
                <w:sz w:val="22"/>
                <w:szCs w:val="22"/>
              </w:rPr>
              <w:t>(Significant values given in bold)</w:t>
            </w:r>
          </w:p>
        </w:tc>
      </w:tr>
      <w:tr w:rsidR="00C56B14" w:rsidRPr="00C05CFC" w14:paraId="638DD07D" w14:textId="77777777" w:rsidTr="00A05687">
        <w:trPr>
          <w:trHeight w:val="340"/>
        </w:trPr>
        <w:tc>
          <w:tcPr>
            <w:tcW w:w="13950" w:type="dxa"/>
            <w:gridSpan w:val="7"/>
            <w:tcBorders>
              <w:top w:val="double" w:sz="4" w:space="0" w:color="000000"/>
              <w:bottom w:val="single" w:sz="12" w:space="0" w:color="auto"/>
            </w:tcBorders>
            <w:shd w:val="clear" w:color="auto" w:fill="FFFFFF" w:themeFill="background1"/>
            <w:hideMark/>
          </w:tcPr>
          <w:p w14:paraId="4B8F54A6" w14:textId="1DC64C74" w:rsidR="00C56B14" w:rsidRPr="00C05CFC" w:rsidRDefault="00C56B14" w:rsidP="00A05687">
            <w:pPr>
              <w:jc w:val="center"/>
              <w:rPr>
                <w:rFonts w:cstheme="minorHAnsi"/>
                <w:b/>
                <w:bCs/>
                <w:sz w:val="22"/>
                <w:szCs w:val="22"/>
              </w:rPr>
            </w:pPr>
            <w:r w:rsidRPr="00C05CFC">
              <w:rPr>
                <w:rFonts w:cstheme="minorHAnsi"/>
                <w:b/>
                <w:bCs/>
                <w:sz w:val="22"/>
                <w:szCs w:val="22"/>
              </w:rPr>
              <w:t>Functional Lift Therapeutic Footwear</w:t>
            </w:r>
          </w:p>
          <w:p w14:paraId="54AF48EF" w14:textId="77777777" w:rsidR="00C56B14" w:rsidRPr="00C05CFC" w:rsidRDefault="00C56B14" w:rsidP="00A05687">
            <w:pPr>
              <w:rPr>
                <w:rFonts w:cstheme="minorHAnsi"/>
                <w:b/>
                <w:bCs/>
                <w:sz w:val="22"/>
                <w:szCs w:val="22"/>
              </w:rPr>
            </w:pPr>
          </w:p>
        </w:tc>
      </w:tr>
      <w:tr w:rsidR="00C56B14" w:rsidRPr="00C05CFC" w14:paraId="35927786" w14:textId="77777777" w:rsidTr="00A05687">
        <w:trPr>
          <w:trHeight w:val="340"/>
        </w:trPr>
        <w:tc>
          <w:tcPr>
            <w:tcW w:w="13950" w:type="dxa"/>
            <w:gridSpan w:val="7"/>
            <w:tcBorders>
              <w:top w:val="single" w:sz="12" w:space="0" w:color="auto"/>
              <w:bottom w:val="double" w:sz="4" w:space="0" w:color="000000"/>
            </w:tcBorders>
            <w:hideMark/>
          </w:tcPr>
          <w:p w14:paraId="5284392E" w14:textId="77777777" w:rsidR="00C56B14" w:rsidRPr="00C05CFC" w:rsidRDefault="00C56B14" w:rsidP="00A05687">
            <w:pPr>
              <w:rPr>
                <w:rFonts w:cstheme="minorHAnsi"/>
                <w:b/>
                <w:bCs/>
                <w:sz w:val="22"/>
                <w:szCs w:val="22"/>
              </w:rPr>
            </w:pPr>
            <w:r w:rsidRPr="00C05CFC">
              <w:rPr>
                <w:rFonts w:cstheme="minorHAnsi"/>
                <w:b/>
                <w:bCs/>
                <w:sz w:val="22"/>
                <w:szCs w:val="22"/>
              </w:rPr>
              <w:t>Kinematic  </w:t>
            </w:r>
          </w:p>
        </w:tc>
      </w:tr>
      <w:tr w:rsidR="00C56B14" w:rsidRPr="00C05CFC" w14:paraId="142638AB" w14:textId="77777777" w:rsidTr="005A3D60">
        <w:trPr>
          <w:trHeight w:val="320"/>
        </w:trPr>
        <w:tc>
          <w:tcPr>
            <w:tcW w:w="1566" w:type="dxa"/>
            <w:vMerge w:val="restart"/>
            <w:tcBorders>
              <w:top w:val="double" w:sz="4" w:space="0" w:color="000000"/>
            </w:tcBorders>
            <w:noWrap/>
            <w:hideMark/>
          </w:tcPr>
          <w:p w14:paraId="4F00130A" w14:textId="77777777" w:rsidR="00C56B14" w:rsidRPr="00C05CFC" w:rsidRDefault="00C56B14" w:rsidP="00C56B14">
            <w:pPr>
              <w:rPr>
                <w:rFonts w:cstheme="minorHAnsi"/>
                <w:b/>
                <w:bCs/>
                <w:sz w:val="22"/>
                <w:szCs w:val="22"/>
              </w:rPr>
            </w:pPr>
            <w:r w:rsidRPr="00C05CFC">
              <w:rPr>
                <w:rFonts w:cstheme="minorHAnsi"/>
                <w:b/>
                <w:bCs/>
                <w:sz w:val="22"/>
                <w:szCs w:val="22"/>
              </w:rPr>
              <w:t>Hip</w:t>
            </w:r>
          </w:p>
          <w:p w14:paraId="50E74BC9" w14:textId="77777777" w:rsidR="00C56B14" w:rsidRPr="00C05CFC" w:rsidRDefault="00C56B14" w:rsidP="00C56B14">
            <w:pPr>
              <w:rPr>
                <w:rFonts w:cstheme="minorHAnsi"/>
                <w:b/>
                <w:bCs/>
                <w:sz w:val="22"/>
                <w:szCs w:val="22"/>
              </w:rPr>
            </w:pPr>
            <w:r w:rsidRPr="00C05CFC">
              <w:rPr>
                <w:rFonts w:cstheme="minorHAnsi"/>
                <w:b/>
                <w:bCs/>
                <w:sz w:val="22"/>
                <w:szCs w:val="22"/>
              </w:rPr>
              <w:t>flexion at initial contact (°)</w:t>
            </w:r>
          </w:p>
          <w:p w14:paraId="5453401A"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18CEF65F"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56CE5495"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448FA934" w14:textId="77777777" w:rsidR="00C56B14" w:rsidRPr="00C05CFC" w:rsidRDefault="00C56B14" w:rsidP="00C56B14">
            <w:pPr>
              <w:rPr>
                <w:rFonts w:cstheme="minorHAnsi"/>
                <w:b/>
                <w:bCs/>
                <w:sz w:val="22"/>
                <w:szCs w:val="22"/>
              </w:rPr>
            </w:pPr>
            <w:r w:rsidRPr="00C05CFC">
              <w:rPr>
                <w:rFonts w:cstheme="minorHAnsi"/>
                <w:b/>
                <w:bCs/>
                <w:sz w:val="22"/>
                <w:szCs w:val="22"/>
              </w:rPr>
              <w:t> </w:t>
            </w:r>
          </w:p>
        </w:tc>
        <w:tc>
          <w:tcPr>
            <w:tcW w:w="1448" w:type="dxa"/>
            <w:vMerge w:val="restart"/>
            <w:noWrap/>
            <w:hideMark/>
          </w:tcPr>
          <w:p w14:paraId="55F5AB0C" w14:textId="77777777" w:rsidR="00C56B14" w:rsidRPr="00C05CFC" w:rsidRDefault="00C56B14" w:rsidP="00C56B14">
            <w:pPr>
              <w:rPr>
                <w:rFonts w:cstheme="minorHAnsi"/>
                <w:b/>
                <w:bCs/>
                <w:sz w:val="22"/>
                <w:szCs w:val="22"/>
              </w:rPr>
            </w:pPr>
            <w:r w:rsidRPr="00C05CFC">
              <w:rPr>
                <w:rFonts w:cstheme="minorHAnsi"/>
                <w:b/>
                <w:bCs/>
                <w:sz w:val="22"/>
                <w:szCs w:val="22"/>
              </w:rPr>
              <w:t>Eek et al. (2017)</w:t>
            </w:r>
          </w:p>
          <w:p w14:paraId="4CAFC0ED"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0D892E93"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62CC7526"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58B7120A"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023BDE4E"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4DCC138D" w14:textId="77777777" w:rsidR="00C56B14" w:rsidRPr="00C05CFC" w:rsidRDefault="00C56B14" w:rsidP="00C56B14">
            <w:pPr>
              <w:rPr>
                <w:rFonts w:cstheme="minorHAnsi"/>
                <w:sz w:val="22"/>
                <w:szCs w:val="22"/>
              </w:rPr>
            </w:pPr>
            <w:r w:rsidRPr="00C05CFC">
              <w:rPr>
                <w:rFonts w:cstheme="minorHAnsi"/>
                <w:sz w:val="22"/>
                <w:szCs w:val="22"/>
              </w:rPr>
              <w:t> </w:t>
            </w:r>
          </w:p>
          <w:p w14:paraId="2916F16D" w14:textId="77777777" w:rsidR="00C56B14" w:rsidRPr="00C05CFC" w:rsidRDefault="00C56B14" w:rsidP="00C56B14">
            <w:pPr>
              <w:rPr>
                <w:rFonts w:cstheme="minorHAnsi"/>
                <w:b/>
                <w:bCs/>
                <w:sz w:val="22"/>
                <w:szCs w:val="22"/>
              </w:rPr>
            </w:pPr>
            <w:r w:rsidRPr="00C05CFC">
              <w:rPr>
                <w:rFonts w:cstheme="minorHAnsi"/>
                <w:b/>
                <w:bCs/>
                <w:sz w:val="22"/>
                <w:szCs w:val="22"/>
              </w:rPr>
              <w:lastRenderedPageBreak/>
              <w:t> </w:t>
            </w:r>
          </w:p>
          <w:p w14:paraId="7038ADF9"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49771F52"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79F95BFC"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6E4AD286"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477B41CF"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5E988806"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1CA7489D"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5899813B" w14:textId="77777777" w:rsidR="00C56B14" w:rsidRPr="00C05CFC" w:rsidRDefault="00C56B14" w:rsidP="00C56B14">
            <w:pPr>
              <w:rPr>
                <w:rFonts w:cstheme="minorHAnsi"/>
                <w:b/>
                <w:bCs/>
                <w:sz w:val="22"/>
                <w:szCs w:val="22"/>
              </w:rPr>
            </w:pPr>
            <w:r w:rsidRPr="00C05CFC">
              <w:rPr>
                <w:rFonts w:cstheme="minorHAnsi"/>
                <w:b/>
                <w:bCs/>
                <w:sz w:val="22"/>
                <w:szCs w:val="22"/>
              </w:rPr>
              <w:t> </w:t>
            </w:r>
          </w:p>
          <w:p w14:paraId="565AF7E5" w14:textId="13FF983E" w:rsidR="00C56B14" w:rsidRPr="00C05CFC" w:rsidRDefault="00C56B14" w:rsidP="00C56B14">
            <w:pPr>
              <w:rPr>
                <w:rFonts w:cstheme="minorHAnsi"/>
                <w:sz w:val="22"/>
                <w:szCs w:val="22"/>
              </w:rPr>
            </w:pPr>
            <w:r w:rsidRPr="00C05CFC">
              <w:rPr>
                <w:rFonts w:cstheme="minorHAnsi"/>
                <w:sz w:val="22"/>
                <w:szCs w:val="22"/>
              </w:rPr>
              <w:t> </w:t>
            </w:r>
          </w:p>
        </w:tc>
        <w:tc>
          <w:tcPr>
            <w:tcW w:w="1563" w:type="dxa"/>
            <w:vMerge w:val="restart"/>
            <w:tcBorders>
              <w:top w:val="double" w:sz="4" w:space="0" w:color="000000"/>
            </w:tcBorders>
            <w:hideMark/>
          </w:tcPr>
          <w:p w14:paraId="4F8033E7" w14:textId="77777777" w:rsidR="00C56B14" w:rsidRPr="00C05CFC" w:rsidRDefault="00C56B14" w:rsidP="00C56B14">
            <w:pPr>
              <w:rPr>
                <w:rFonts w:cstheme="minorHAnsi"/>
                <w:sz w:val="22"/>
                <w:szCs w:val="22"/>
              </w:rPr>
            </w:pPr>
            <w:r w:rsidRPr="00C05CFC">
              <w:rPr>
                <w:rFonts w:cstheme="minorHAnsi"/>
                <w:sz w:val="22"/>
                <w:szCs w:val="22"/>
              </w:rPr>
              <w:lastRenderedPageBreak/>
              <w:t>Cerebral palsy</w:t>
            </w:r>
          </w:p>
          <w:p w14:paraId="7AE4FB62" w14:textId="0453F34C" w:rsidR="00C56B14" w:rsidRPr="00C05CFC" w:rsidRDefault="00C56B14" w:rsidP="00C56B14">
            <w:pPr>
              <w:rPr>
                <w:rFonts w:cstheme="minorHAnsi"/>
                <w:sz w:val="22"/>
                <w:szCs w:val="22"/>
              </w:rPr>
            </w:pPr>
            <w:r w:rsidRPr="00C05CFC">
              <w:rPr>
                <w:rFonts w:cstheme="minorHAnsi"/>
                <w:sz w:val="22"/>
                <w:szCs w:val="22"/>
              </w:rPr>
              <w:t>   </w:t>
            </w:r>
          </w:p>
        </w:tc>
        <w:tc>
          <w:tcPr>
            <w:tcW w:w="3676" w:type="dxa"/>
            <w:tcBorders>
              <w:top w:val="double" w:sz="4" w:space="0" w:color="000000"/>
            </w:tcBorders>
            <w:noWrap/>
            <w:hideMark/>
          </w:tcPr>
          <w:p w14:paraId="3D8CCDB8" w14:textId="77777777" w:rsidR="00C56B14" w:rsidRPr="00C05CFC" w:rsidRDefault="00C56B14" w:rsidP="00C56B14">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5DBCF411" w14:textId="77777777" w:rsidR="00C56B14" w:rsidRPr="00C05CFC" w:rsidRDefault="00C56B14" w:rsidP="00C56B14">
            <w:pPr>
              <w:rPr>
                <w:rFonts w:cstheme="minorHAnsi"/>
                <w:sz w:val="22"/>
                <w:szCs w:val="22"/>
              </w:rPr>
            </w:pPr>
            <w:r w:rsidRPr="00C05CFC">
              <w:rPr>
                <w:rFonts w:cstheme="minorHAnsi"/>
                <w:sz w:val="22"/>
                <w:szCs w:val="22"/>
              </w:rPr>
              <w:t>36.3‡ (9.1) §</w:t>
            </w:r>
          </w:p>
        </w:tc>
        <w:tc>
          <w:tcPr>
            <w:tcW w:w="1501" w:type="dxa"/>
            <w:tcBorders>
              <w:top w:val="double" w:sz="4" w:space="0" w:color="000000"/>
            </w:tcBorders>
            <w:noWrap/>
            <w:hideMark/>
          </w:tcPr>
          <w:p w14:paraId="34EC236B" w14:textId="77777777" w:rsidR="00C56B14" w:rsidRPr="00C05CFC" w:rsidRDefault="00C56B14" w:rsidP="00C56B14">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62178148" w14:textId="77777777" w:rsidR="00C56B14" w:rsidRPr="00C05CFC" w:rsidRDefault="00C56B14" w:rsidP="00C56B14">
            <w:pPr>
              <w:rPr>
                <w:rFonts w:cstheme="minorHAnsi"/>
                <w:sz w:val="22"/>
                <w:szCs w:val="22"/>
              </w:rPr>
            </w:pPr>
            <w:r w:rsidRPr="00C05CFC">
              <w:rPr>
                <w:rFonts w:cstheme="minorHAnsi"/>
                <w:sz w:val="22"/>
                <w:szCs w:val="22"/>
              </w:rPr>
              <w:t>Comparison long to short</w:t>
            </w:r>
          </w:p>
          <w:p w14:paraId="3AC796F3" w14:textId="77777777" w:rsidR="00C56B14" w:rsidRPr="00C05CFC" w:rsidRDefault="00C56B14" w:rsidP="00C56B14">
            <w:pPr>
              <w:rPr>
                <w:rFonts w:cstheme="minorHAnsi"/>
                <w:sz w:val="22"/>
                <w:szCs w:val="22"/>
              </w:rPr>
            </w:pPr>
            <w:r w:rsidRPr="00C05CFC">
              <w:rPr>
                <w:rFonts w:cstheme="minorHAnsi"/>
                <w:sz w:val="22"/>
                <w:szCs w:val="22"/>
              </w:rPr>
              <w:t xml:space="preserve">BF </w:t>
            </w:r>
            <w:r w:rsidRPr="00C05CFC">
              <w:rPr>
                <w:rFonts w:cstheme="minorHAnsi"/>
                <w:b/>
                <w:bCs/>
                <w:sz w:val="22"/>
                <w:szCs w:val="22"/>
              </w:rPr>
              <w:t>p = 0.005;</w:t>
            </w:r>
          </w:p>
          <w:p w14:paraId="15F6C26B" w14:textId="77777777" w:rsidR="00C56B14" w:rsidRPr="00C05CFC" w:rsidRDefault="00C56B14" w:rsidP="00C56B14">
            <w:pPr>
              <w:rPr>
                <w:rFonts w:cstheme="minorHAnsi"/>
                <w:sz w:val="22"/>
                <w:szCs w:val="22"/>
              </w:rPr>
            </w:pPr>
            <w:r w:rsidRPr="00C05CFC">
              <w:rPr>
                <w:rFonts w:cstheme="minorHAnsi"/>
                <w:sz w:val="22"/>
                <w:szCs w:val="22"/>
              </w:rPr>
              <w:t>FLTF p=0.139;</w:t>
            </w:r>
          </w:p>
          <w:p w14:paraId="368D4A0E" w14:textId="77777777" w:rsidR="00C56B14" w:rsidRPr="00C05CFC" w:rsidRDefault="00C56B14" w:rsidP="00C56B14">
            <w:pPr>
              <w:rPr>
                <w:rFonts w:cstheme="minorHAnsi"/>
                <w:sz w:val="22"/>
                <w:szCs w:val="22"/>
              </w:rPr>
            </w:pPr>
            <w:r w:rsidRPr="00C05CFC">
              <w:rPr>
                <w:rFonts w:cstheme="minorHAnsi"/>
                <w:sz w:val="22"/>
                <w:szCs w:val="22"/>
              </w:rPr>
              <w:t xml:space="preserve">SSF </w:t>
            </w:r>
            <w:r w:rsidRPr="00C05CFC">
              <w:rPr>
                <w:rFonts w:cstheme="minorHAnsi"/>
                <w:b/>
                <w:bCs/>
                <w:sz w:val="22"/>
                <w:szCs w:val="22"/>
              </w:rPr>
              <w:t>p=0.005</w:t>
            </w:r>
          </w:p>
          <w:p w14:paraId="655EC3FD" w14:textId="77777777" w:rsidR="00C56B14" w:rsidRPr="00C05CFC" w:rsidRDefault="00C56B14" w:rsidP="00C56B14">
            <w:pPr>
              <w:rPr>
                <w:rFonts w:cstheme="minorHAnsi"/>
                <w:sz w:val="22"/>
                <w:szCs w:val="22"/>
              </w:rPr>
            </w:pPr>
            <w:r w:rsidRPr="00C05CFC">
              <w:rPr>
                <w:rFonts w:cstheme="minorHAnsi"/>
                <w:sz w:val="22"/>
                <w:szCs w:val="22"/>
              </w:rPr>
              <w:t> </w:t>
            </w:r>
          </w:p>
          <w:p w14:paraId="7F91B6FE" w14:textId="77777777" w:rsidR="00C56B14" w:rsidRPr="00C05CFC" w:rsidRDefault="00C56B14" w:rsidP="00C56B14">
            <w:pPr>
              <w:rPr>
                <w:rFonts w:cstheme="minorHAnsi"/>
                <w:sz w:val="22"/>
                <w:szCs w:val="22"/>
              </w:rPr>
            </w:pPr>
            <w:r w:rsidRPr="00C05CFC">
              <w:rPr>
                <w:rFonts w:cstheme="minorHAnsi"/>
                <w:sz w:val="22"/>
                <w:szCs w:val="22"/>
              </w:rPr>
              <w:t> </w:t>
            </w:r>
          </w:p>
        </w:tc>
      </w:tr>
      <w:tr w:rsidR="00C56B14" w:rsidRPr="00C05CFC" w14:paraId="02B987F4" w14:textId="77777777" w:rsidTr="005A3D60">
        <w:trPr>
          <w:trHeight w:val="320"/>
        </w:trPr>
        <w:tc>
          <w:tcPr>
            <w:tcW w:w="1566" w:type="dxa"/>
            <w:vMerge/>
            <w:noWrap/>
            <w:hideMark/>
          </w:tcPr>
          <w:p w14:paraId="1958BE7B" w14:textId="77777777" w:rsidR="00C56B14" w:rsidRPr="00C05CFC" w:rsidRDefault="00C56B14" w:rsidP="00A05687">
            <w:pPr>
              <w:rPr>
                <w:rFonts w:cstheme="minorHAnsi"/>
                <w:b/>
                <w:bCs/>
                <w:sz w:val="22"/>
                <w:szCs w:val="22"/>
              </w:rPr>
            </w:pPr>
          </w:p>
        </w:tc>
        <w:tc>
          <w:tcPr>
            <w:tcW w:w="1448" w:type="dxa"/>
            <w:vMerge/>
            <w:noWrap/>
            <w:hideMark/>
          </w:tcPr>
          <w:p w14:paraId="7C903DA9" w14:textId="77777777" w:rsidR="00C56B14" w:rsidRPr="00C05CFC" w:rsidRDefault="00C56B14" w:rsidP="00A05687">
            <w:pPr>
              <w:rPr>
                <w:rFonts w:cstheme="minorHAnsi"/>
                <w:sz w:val="22"/>
                <w:szCs w:val="22"/>
              </w:rPr>
            </w:pPr>
          </w:p>
        </w:tc>
        <w:tc>
          <w:tcPr>
            <w:tcW w:w="1563" w:type="dxa"/>
            <w:vMerge/>
            <w:noWrap/>
            <w:hideMark/>
          </w:tcPr>
          <w:p w14:paraId="449A7973" w14:textId="77777777" w:rsidR="00C56B14" w:rsidRPr="00C05CFC" w:rsidRDefault="00C56B14" w:rsidP="00A05687">
            <w:pPr>
              <w:rPr>
                <w:rFonts w:cstheme="minorHAnsi"/>
                <w:sz w:val="22"/>
                <w:szCs w:val="22"/>
              </w:rPr>
            </w:pPr>
          </w:p>
        </w:tc>
        <w:tc>
          <w:tcPr>
            <w:tcW w:w="3676" w:type="dxa"/>
            <w:noWrap/>
            <w:hideMark/>
          </w:tcPr>
          <w:p w14:paraId="753210C2" w14:textId="77777777" w:rsidR="00C56B14" w:rsidRPr="00C05CFC" w:rsidRDefault="00C56B14" w:rsidP="00A05687">
            <w:pPr>
              <w:rPr>
                <w:rFonts w:cstheme="minorHAnsi"/>
                <w:sz w:val="22"/>
                <w:szCs w:val="22"/>
              </w:rPr>
            </w:pPr>
            <w:r w:rsidRPr="00C05CFC">
              <w:rPr>
                <w:rFonts w:cstheme="minorHAnsi"/>
                <w:sz w:val="22"/>
                <w:szCs w:val="22"/>
              </w:rPr>
              <w:t>BF Short leg</w:t>
            </w:r>
          </w:p>
        </w:tc>
        <w:tc>
          <w:tcPr>
            <w:tcW w:w="1440" w:type="dxa"/>
            <w:noWrap/>
            <w:hideMark/>
          </w:tcPr>
          <w:p w14:paraId="1CB9D678" w14:textId="77777777" w:rsidR="00C56B14" w:rsidRPr="00C05CFC" w:rsidRDefault="00C56B14" w:rsidP="00A05687">
            <w:pPr>
              <w:rPr>
                <w:rFonts w:cstheme="minorHAnsi"/>
                <w:sz w:val="22"/>
                <w:szCs w:val="22"/>
              </w:rPr>
            </w:pPr>
            <w:r w:rsidRPr="00C05CFC">
              <w:rPr>
                <w:rFonts w:cstheme="minorHAnsi"/>
                <w:sz w:val="22"/>
                <w:szCs w:val="22"/>
              </w:rPr>
              <w:t>29.8‡ (5.1) §</w:t>
            </w:r>
          </w:p>
        </w:tc>
        <w:tc>
          <w:tcPr>
            <w:tcW w:w="1501" w:type="dxa"/>
            <w:noWrap/>
            <w:hideMark/>
          </w:tcPr>
          <w:p w14:paraId="206573F7" w14:textId="77777777" w:rsidR="00C56B14" w:rsidRPr="00C05CFC" w:rsidRDefault="00C56B14" w:rsidP="00A05687">
            <w:pPr>
              <w:rPr>
                <w:rFonts w:cstheme="minorHAnsi"/>
                <w:sz w:val="22"/>
                <w:szCs w:val="22"/>
              </w:rPr>
            </w:pPr>
            <w:r w:rsidRPr="00C05CFC">
              <w:rPr>
                <w:rFonts w:cstheme="minorHAnsi"/>
                <w:sz w:val="22"/>
                <w:szCs w:val="22"/>
              </w:rPr>
              <w:t> </w:t>
            </w:r>
          </w:p>
        </w:tc>
        <w:tc>
          <w:tcPr>
            <w:tcW w:w="2756" w:type="dxa"/>
            <w:vMerge/>
            <w:noWrap/>
          </w:tcPr>
          <w:p w14:paraId="6F1E914F" w14:textId="77777777" w:rsidR="00C56B14" w:rsidRPr="00C05CFC" w:rsidRDefault="00C56B14" w:rsidP="00A05687">
            <w:pPr>
              <w:rPr>
                <w:rFonts w:cstheme="minorHAnsi"/>
                <w:sz w:val="22"/>
                <w:szCs w:val="22"/>
              </w:rPr>
            </w:pPr>
          </w:p>
        </w:tc>
      </w:tr>
      <w:tr w:rsidR="00C56B14" w:rsidRPr="00C05CFC" w14:paraId="485CAB6E" w14:textId="77777777" w:rsidTr="005A3D60">
        <w:trPr>
          <w:trHeight w:val="320"/>
        </w:trPr>
        <w:tc>
          <w:tcPr>
            <w:tcW w:w="1566" w:type="dxa"/>
            <w:vMerge/>
            <w:noWrap/>
            <w:hideMark/>
          </w:tcPr>
          <w:p w14:paraId="22A13FAF" w14:textId="77777777" w:rsidR="00C56B14" w:rsidRPr="00C05CFC" w:rsidRDefault="00C56B14" w:rsidP="00A05687">
            <w:pPr>
              <w:rPr>
                <w:rFonts w:cstheme="minorHAnsi"/>
                <w:b/>
                <w:bCs/>
                <w:sz w:val="22"/>
                <w:szCs w:val="22"/>
              </w:rPr>
            </w:pPr>
          </w:p>
        </w:tc>
        <w:tc>
          <w:tcPr>
            <w:tcW w:w="1448" w:type="dxa"/>
            <w:vMerge/>
            <w:noWrap/>
            <w:hideMark/>
          </w:tcPr>
          <w:p w14:paraId="1F14DE37" w14:textId="77777777" w:rsidR="00C56B14" w:rsidRPr="00C05CFC" w:rsidRDefault="00C56B14" w:rsidP="00A05687">
            <w:pPr>
              <w:rPr>
                <w:rFonts w:cstheme="minorHAnsi"/>
                <w:sz w:val="22"/>
                <w:szCs w:val="22"/>
              </w:rPr>
            </w:pPr>
          </w:p>
        </w:tc>
        <w:tc>
          <w:tcPr>
            <w:tcW w:w="1563" w:type="dxa"/>
            <w:vMerge/>
            <w:noWrap/>
            <w:hideMark/>
          </w:tcPr>
          <w:p w14:paraId="7E9DB2F4" w14:textId="77777777" w:rsidR="00C56B14" w:rsidRPr="00C05CFC" w:rsidRDefault="00C56B14" w:rsidP="00A05687">
            <w:pPr>
              <w:rPr>
                <w:rFonts w:cstheme="minorHAnsi"/>
                <w:sz w:val="22"/>
                <w:szCs w:val="22"/>
              </w:rPr>
            </w:pPr>
          </w:p>
        </w:tc>
        <w:tc>
          <w:tcPr>
            <w:tcW w:w="3676" w:type="dxa"/>
            <w:noWrap/>
            <w:hideMark/>
          </w:tcPr>
          <w:p w14:paraId="02E725B8" w14:textId="77777777" w:rsidR="00C56B14" w:rsidRPr="00C05CFC" w:rsidRDefault="00C56B14" w:rsidP="00A05687">
            <w:pPr>
              <w:rPr>
                <w:rFonts w:cstheme="minorHAnsi"/>
                <w:sz w:val="22"/>
                <w:szCs w:val="22"/>
              </w:rPr>
            </w:pPr>
            <w:r w:rsidRPr="00C05CFC">
              <w:rPr>
                <w:rFonts w:cstheme="minorHAnsi"/>
                <w:sz w:val="22"/>
                <w:szCs w:val="22"/>
              </w:rPr>
              <w:t>FLTF Long leg</w:t>
            </w:r>
          </w:p>
        </w:tc>
        <w:tc>
          <w:tcPr>
            <w:tcW w:w="1440" w:type="dxa"/>
            <w:noWrap/>
            <w:hideMark/>
          </w:tcPr>
          <w:p w14:paraId="789EA6AF"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796D732C" w14:textId="77777777" w:rsidR="00C56B14" w:rsidRPr="00C05CFC" w:rsidRDefault="00C56B14" w:rsidP="00A05687">
            <w:pPr>
              <w:rPr>
                <w:rFonts w:cstheme="minorHAnsi"/>
                <w:sz w:val="22"/>
                <w:szCs w:val="22"/>
              </w:rPr>
            </w:pPr>
            <w:r w:rsidRPr="00C05CFC">
              <w:rPr>
                <w:rFonts w:cstheme="minorHAnsi"/>
                <w:sz w:val="22"/>
                <w:szCs w:val="22"/>
              </w:rPr>
              <w:t>34.9‡ (5.4) §</w:t>
            </w:r>
          </w:p>
        </w:tc>
        <w:tc>
          <w:tcPr>
            <w:tcW w:w="2756" w:type="dxa"/>
            <w:vMerge/>
            <w:noWrap/>
          </w:tcPr>
          <w:p w14:paraId="76E8499B" w14:textId="77777777" w:rsidR="00C56B14" w:rsidRPr="00C05CFC" w:rsidRDefault="00C56B14" w:rsidP="00A05687">
            <w:pPr>
              <w:rPr>
                <w:rFonts w:cstheme="minorHAnsi"/>
                <w:sz w:val="22"/>
                <w:szCs w:val="22"/>
              </w:rPr>
            </w:pPr>
          </w:p>
        </w:tc>
      </w:tr>
      <w:tr w:rsidR="00C56B14" w:rsidRPr="00C05CFC" w14:paraId="6D4FD8EA" w14:textId="77777777" w:rsidTr="005A3D60">
        <w:trPr>
          <w:trHeight w:val="320"/>
        </w:trPr>
        <w:tc>
          <w:tcPr>
            <w:tcW w:w="1566" w:type="dxa"/>
            <w:vMerge/>
            <w:noWrap/>
            <w:hideMark/>
          </w:tcPr>
          <w:p w14:paraId="262978FF" w14:textId="77777777" w:rsidR="00C56B14" w:rsidRPr="00C05CFC" w:rsidRDefault="00C56B14" w:rsidP="00A05687">
            <w:pPr>
              <w:rPr>
                <w:rFonts w:cstheme="minorHAnsi"/>
                <w:b/>
                <w:bCs/>
                <w:sz w:val="22"/>
                <w:szCs w:val="22"/>
              </w:rPr>
            </w:pPr>
          </w:p>
        </w:tc>
        <w:tc>
          <w:tcPr>
            <w:tcW w:w="1448" w:type="dxa"/>
            <w:vMerge/>
            <w:noWrap/>
            <w:hideMark/>
          </w:tcPr>
          <w:p w14:paraId="2013A6E8" w14:textId="77777777" w:rsidR="00C56B14" w:rsidRPr="00C05CFC" w:rsidRDefault="00C56B14" w:rsidP="00A05687">
            <w:pPr>
              <w:rPr>
                <w:rFonts w:cstheme="minorHAnsi"/>
                <w:sz w:val="22"/>
                <w:szCs w:val="22"/>
              </w:rPr>
            </w:pPr>
          </w:p>
        </w:tc>
        <w:tc>
          <w:tcPr>
            <w:tcW w:w="1563" w:type="dxa"/>
            <w:vMerge/>
            <w:noWrap/>
            <w:hideMark/>
          </w:tcPr>
          <w:p w14:paraId="2CF6C4B6" w14:textId="77777777" w:rsidR="00C56B14" w:rsidRPr="00C05CFC" w:rsidRDefault="00C56B14" w:rsidP="00A05687">
            <w:pPr>
              <w:rPr>
                <w:rFonts w:cstheme="minorHAnsi"/>
                <w:sz w:val="22"/>
                <w:szCs w:val="22"/>
              </w:rPr>
            </w:pPr>
          </w:p>
        </w:tc>
        <w:tc>
          <w:tcPr>
            <w:tcW w:w="3676" w:type="dxa"/>
            <w:noWrap/>
            <w:hideMark/>
          </w:tcPr>
          <w:p w14:paraId="11E536F6" w14:textId="77777777" w:rsidR="00C56B14" w:rsidRPr="00C05CFC" w:rsidRDefault="00C56B14" w:rsidP="00A05687">
            <w:pPr>
              <w:rPr>
                <w:rFonts w:cstheme="minorHAnsi"/>
                <w:sz w:val="22"/>
                <w:szCs w:val="22"/>
              </w:rPr>
            </w:pPr>
            <w:r w:rsidRPr="00C05CFC">
              <w:rPr>
                <w:rFonts w:cstheme="minorHAnsi"/>
                <w:sz w:val="22"/>
                <w:szCs w:val="22"/>
              </w:rPr>
              <w:t>FLTF Short leg</w:t>
            </w:r>
          </w:p>
        </w:tc>
        <w:tc>
          <w:tcPr>
            <w:tcW w:w="1440" w:type="dxa"/>
            <w:noWrap/>
            <w:hideMark/>
          </w:tcPr>
          <w:p w14:paraId="217A41BA"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6A38458C" w14:textId="77777777" w:rsidR="00C56B14" w:rsidRPr="00C05CFC" w:rsidRDefault="00C56B14" w:rsidP="00A05687">
            <w:pPr>
              <w:rPr>
                <w:rFonts w:cstheme="minorHAnsi"/>
                <w:sz w:val="22"/>
                <w:szCs w:val="22"/>
              </w:rPr>
            </w:pPr>
            <w:r w:rsidRPr="00C05CFC">
              <w:rPr>
                <w:rFonts w:cstheme="minorHAnsi"/>
                <w:sz w:val="22"/>
                <w:szCs w:val="22"/>
              </w:rPr>
              <w:t>34.1‡ (4.1) §</w:t>
            </w:r>
          </w:p>
        </w:tc>
        <w:tc>
          <w:tcPr>
            <w:tcW w:w="2756" w:type="dxa"/>
            <w:vMerge/>
            <w:noWrap/>
          </w:tcPr>
          <w:p w14:paraId="0BD108EB" w14:textId="77777777" w:rsidR="00C56B14" w:rsidRPr="00C05CFC" w:rsidRDefault="00C56B14" w:rsidP="00A05687">
            <w:pPr>
              <w:rPr>
                <w:rFonts w:cstheme="minorHAnsi"/>
                <w:sz w:val="22"/>
                <w:szCs w:val="22"/>
              </w:rPr>
            </w:pPr>
          </w:p>
        </w:tc>
      </w:tr>
      <w:tr w:rsidR="00C56B14" w:rsidRPr="00C05CFC" w14:paraId="4C1003AE" w14:textId="77777777" w:rsidTr="005A3D60">
        <w:trPr>
          <w:trHeight w:val="320"/>
        </w:trPr>
        <w:tc>
          <w:tcPr>
            <w:tcW w:w="1566" w:type="dxa"/>
            <w:vMerge/>
            <w:noWrap/>
            <w:hideMark/>
          </w:tcPr>
          <w:p w14:paraId="2B417608" w14:textId="77777777" w:rsidR="00C56B14" w:rsidRPr="00C05CFC" w:rsidRDefault="00C56B14" w:rsidP="00A05687">
            <w:pPr>
              <w:rPr>
                <w:rFonts w:cstheme="minorHAnsi"/>
                <w:b/>
                <w:bCs/>
                <w:sz w:val="22"/>
                <w:szCs w:val="22"/>
              </w:rPr>
            </w:pPr>
          </w:p>
        </w:tc>
        <w:tc>
          <w:tcPr>
            <w:tcW w:w="1448" w:type="dxa"/>
            <w:vMerge/>
            <w:noWrap/>
            <w:hideMark/>
          </w:tcPr>
          <w:p w14:paraId="0959CF7A" w14:textId="77777777" w:rsidR="00C56B14" w:rsidRPr="00C05CFC" w:rsidRDefault="00C56B14" w:rsidP="00A05687">
            <w:pPr>
              <w:rPr>
                <w:rFonts w:cstheme="minorHAnsi"/>
                <w:sz w:val="22"/>
                <w:szCs w:val="22"/>
              </w:rPr>
            </w:pPr>
          </w:p>
        </w:tc>
        <w:tc>
          <w:tcPr>
            <w:tcW w:w="1563" w:type="dxa"/>
            <w:vMerge/>
            <w:noWrap/>
            <w:hideMark/>
          </w:tcPr>
          <w:p w14:paraId="55792222" w14:textId="77777777" w:rsidR="00C56B14" w:rsidRPr="00C05CFC" w:rsidRDefault="00C56B14" w:rsidP="00A05687">
            <w:pPr>
              <w:rPr>
                <w:rFonts w:cstheme="minorHAnsi"/>
                <w:sz w:val="22"/>
                <w:szCs w:val="22"/>
              </w:rPr>
            </w:pPr>
          </w:p>
        </w:tc>
        <w:tc>
          <w:tcPr>
            <w:tcW w:w="3676" w:type="dxa"/>
            <w:noWrap/>
            <w:hideMark/>
          </w:tcPr>
          <w:p w14:paraId="231F4FA4" w14:textId="77777777" w:rsidR="00C56B14" w:rsidRPr="00C05CFC" w:rsidRDefault="00C56B14" w:rsidP="00A05687">
            <w:pPr>
              <w:rPr>
                <w:rFonts w:cstheme="minorHAnsi"/>
                <w:sz w:val="22"/>
                <w:szCs w:val="22"/>
              </w:rPr>
            </w:pPr>
            <w:r w:rsidRPr="00C05CFC">
              <w:rPr>
                <w:rFonts w:cstheme="minorHAnsi"/>
                <w:sz w:val="22"/>
                <w:szCs w:val="22"/>
              </w:rPr>
              <w:t>SSF Long leg</w:t>
            </w:r>
          </w:p>
        </w:tc>
        <w:tc>
          <w:tcPr>
            <w:tcW w:w="1440" w:type="dxa"/>
            <w:noWrap/>
            <w:hideMark/>
          </w:tcPr>
          <w:p w14:paraId="033EFF87"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22DD9352" w14:textId="77777777" w:rsidR="00C56B14" w:rsidRPr="00C05CFC" w:rsidRDefault="00C56B14" w:rsidP="00A05687">
            <w:pPr>
              <w:rPr>
                <w:rFonts w:cstheme="minorHAnsi"/>
                <w:sz w:val="22"/>
                <w:szCs w:val="22"/>
              </w:rPr>
            </w:pPr>
            <w:r w:rsidRPr="00C05CFC">
              <w:rPr>
                <w:rFonts w:cstheme="minorHAnsi"/>
                <w:sz w:val="22"/>
                <w:szCs w:val="22"/>
              </w:rPr>
              <w:t>36.3‡ (4.3) §</w:t>
            </w:r>
          </w:p>
        </w:tc>
        <w:tc>
          <w:tcPr>
            <w:tcW w:w="2756" w:type="dxa"/>
            <w:vMerge/>
            <w:noWrap/>
          </w:tcPr>
          <w:p w14:paraId="296969E3" w14:textId="77777777" w:rsidR="00C56B14" w:rsidRPr="00C05CFC" w:rsidRDefault="00C56B14" w:rsidP="00A05687">
            <w:pPr>
              <w:rPr>
                <w:rFonts w:cstheme="minorHAnsi"/>
                <w:sz w:val="22"/>
                <w:szCs w:val="22"/>
              </w:rPr>
            </w:pPr>
          </w:p>
        </w:tc>
      </w:tr>
      <w:tr w:rsidR="00C56B14" w:rsidRPr="00C05CFC" w14:paraId="58D530EE" w14:textId="77777777" w:rsidTr="005A3D60">
        <w:trPr>
          <w:trHeight w:val="340"/>
        </w:trPr>
        <w:tc>
          <w:tcPr>
            <w:tcW w:w="1566" w:type="dxa"/>
            <w:vMerge/>
            <w:tcBorders>
              <w:bottom w:val="double" w:sz="4" w:space="0" w:color="000000"/>
            </w:tcBorders>
            <w:noWrap/>
            <w:hideMark/>
          </w:tcPr>
          <w:p w14:paraId="1D69F85D" w14:textId="77777777" w:rsidR="00C56B14" w:rsidRPr="00C05CFC" w:rsidRDefault="00C56B14" w:rsidP="00A05687">
            <w:pPr>
              <w:rPr>
                <w:rFonts w:cstheme="minorHAnsi"/>
                <w:b/>
                <w:bCs/>
                <w:sz w:val="22"/>
                <w:szCs w:val="22"/>
              </w:rPr>
            </w:pPr>
          </w:p>
        </w:tc>
        <w:tc>
          <w:tcPr>
            <w:tcW w:w="1448" w:type="dxa"/>
            <w:vMerge/>
            <w:noWrap/>
            <w:hideMark/>
          </w:tcPr>
          <w:p w14:paraId="0569CC93" w14:textId="77777777" w:rsidR="00C56B14" w:rsidRPr="00C05CFC" w:rsidRDefault="00C56B14" w:rsidP="00A05687">
            <w:pPr>
              <w:rPr>
                <w:rFonts w:cstheme="minorHAnsi"/>
                <w:sz w:val="22"/>
                <w:szCs w:val="22"/>
              </w:rPr>
            </w:pPr>
          </w:p>
        </w:tc>
        <w:tc>
          <w:tcPr>
            <w:tcW w:w="1563" w:type="dxa"/>
            <w:vMerge/>
            <w:tcBorders>
              <w:bottom w:val="double" w:sz="4" w:space="0" w:color="000000"/>
            </w:tcBorders>
            <w:noWrap/>
            <w:hideMark/>
          </w:tcPr>
          <w:p w14:paraId="46D9CD23" w14:textId="77777777" w:rsidR="00C56B14" w:rsidRPr="00C05CFC" w:rsidRDefault="00C56B14" w:rsidP="00A05687">
            <w:pPr>
              <w:rPr>
                <w:rFonts w:cstheme="minorHAnsi"/>
                <w:sz w:val="22"/>
                <w:szCs w:val="22"/>
              </w:rPr>
            </w:pPr>
          </w:p>
        </w:tc>
        <w:tc>
          <w:tcPr>
            <w:tcW w:w="3676" w:type="dxa"/>
            <w:tcBorders>
              <w:bottom w:val="double" w:sz="4" w:space="0" w:color="000000"/>
            </w:tcBorders>
            <w:noWrap/>
            <w:hideMark/>
          </w:tcPr>
          <w:p w14:paraId="2C9F9839" w14:textId="77777777" w:rsidR="00C56B14" w:rsidRPr="00C05CFC" w:rsidRDefault="00C56B14" w:rsidP="00A05687">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019F9AC0"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63007BA2" w14:textId="77777777" w:rsidR="00C56B14" w:rsidRPr="00C05CFC" w:rsidRDefault="00C56B14" w:rsidP="00A05687">
            <w:pPr>
              <w:rPr>
                <w:rFonts w:cstheme="minorHAnsi"/>
                <w:sz w:val="22"/>
                <w:szCs w:val="22"/>
              </w:rPr>
            </w:pPr>
            <w:r w:rsidRPr="00C05CFC">
              <w:rPr>
                <w:rFonts w:cstheme="minorHAnsi"/>
                <w:sz w:val="22"/>
                <w:szCs w:val="22"/>
              </w:rPr>
              <w:t>30.5‡ (8.3) §</w:t>
            </w:r>
          </w:p>
        </w:tc>
        <w:tc>
          <w:tcPr>
            <w:tcW w:w="2756" w:type="dxa"/>
            <w:vMerge/>
            <w:tcBorders>
              <w:bottom w:val="double" w:sz="4" w:space="0" w:color="000000"/>
            </w:tcBorders>
            <w:noWrap/>
          </w:tcPr>
          <w:p w14:paraId="2493E56C" w14:textId="77777777" w:rsidR="00C56B14" w:rsidRPr="00C05CFC" w:rsidRDefault="00C56B14" w:rsidP="00A05687">
            <w:pPr>
              <w:rPr>
                <w:rFonts w:cstheme="minorHAnsi"/>
                <w:sz w:val="22"/>
                <w:szCs w:val="22"/>
              </w:rPr>
            </w:pPr>
          </w:p>
        </w:tc>
      </w:tr>
      <w:tr w:rsidR="00C56B14" w:rsidRPr="00C05CFC" w14:paraId="39D0D7B7" w14:textId="77777777" w:rsidTr="005A3D60">
        <w:trPr>
          <w:trHeight w:val="320"/>
        </w:trPr>
        <w:tc>
          <w:tcPr>
            <w:tcW w:w="1566" w:type="dxa"/>
            <w:vMerge w:val="restart"/>
            <w:tcBorders>
              <w:top w:val="double" w:sz="4" w:space="0" w:color="000000"/>
            </w:tcBorders>
            <w:noWrap/>
            <w:hideMark/>
          </w:tcPr>
          <w:p w14:paraId="05C30C5B" w14:textId="77777777" w:rsidR="00C56B14" w:rsidRPr="00C05CFC" w:rsidRDefault="00C56B14" w:rsidP="00A05687">
            <w:pPr>
              <w:rPr>
                <w:rFonts w:cstheme="minorHAnsi"/>
                <w:b/>
                <w:bCs/>
                <w:sz w:val="22"/>
                <w:szCs w:val="22"/>
              </w:rPr>
            </w:pPr>
            <w:r w:rsidRPr="00C05CFC">
              <w:rPr>
                <w:rFonts w:cstheme="minorHAnsi"/>
                <w:b/>
                <w:bCs/>
                <w:sz w:val="22"/>
                <w:szCs w:val="22"/>
              </w:rPr>
              <w:lastRenderedPageBreak/>
              <w:t>Hip</w:t>
            </w:r>
          </w:p>
          <w:p w14:paraId="26BDB622" w14:textId="77777777" w:rsidR="00C56B14" w:rsidRPr="00C05CFC" w:rsidRDefault="00C56B14" w:rsidP="00A05687">
            <w:pPr>
              <w:rPr>
                <w:rFonts w:cstheme="minorHAnsi"/>
                <w:b/>
                <w:bCs/>
                <w:sz w:val="22"/>
                <w:szCs w:val="22"/>
              </w:rPr>
            </w:pPr>
            <w:r w:rsidRPr="00C05CFC">
              <w:rPr>
                <w:rFonts w:cstheme="minorHAnsi"/>
                <w:b/>
                <w:bCs/>
                <w:sz w:val="22"/>
                <w:szCs w:val="22"/>
              </w:rPr>
              <w:t>flexion in swing (°)</w:t>
            </w:r>
          </w:p>
          <w:p w14:paraId="5700FD3C"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5BFFBA31"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7C96CA01"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3FD09142"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1448" w:type="dxa"/>
            <w:vMerge/>
            <w:noWrap/>
            <w:hideMark/>
          </w:tcPr>
          <w:p w14:paraId="3F61656C" w14:textId="77777777" w:rsidR="00C56B14" w:rsidRPr="00C05CFC" w:rsidRDefault="00C56B14" w:rsidP="00A05687">
            <w:pPr>
              <w:rPr>
                <w:rFonts w:cstheme="minorHAnsi"/>
                <w:sz w:val="22"/>
                <w:szCs w:val="22"/>
              </w:rPr>
            </w:pPr>
          </w:p>
        </w:tc>
        <w:tc>
          <w:tcPr>
            <w:tcW w:w="1563" w:type="dxa"/>
            <w:vMerge/>
            <w:tcBorders>
              <w:top w:val="double" w:sz="4" w:space="0" w:color="000000"/>
            </w:tcBorders>
            <w:hideMark/>
          </w:tcPr>
          <w:p w14:paraId="167CAEE9" w14:textId="77777777" w:rsidR="00C56B14" w:rsidRPr="00C05CFC" w:rsidRDefault="00C56B14" w:rsidP="00A05687">
            <w:pPr>
              <w:rPr>
                <w:rFonts w:cstheme="minorHAnsi"/>
                <w:sz w:val="22"/>
                <w:szCs w:val="22"/>
              </w:rPr>
            </w:pPr>
          </w:p>
        </w:tc>
        <w:tc>
          <w:tcPr>
            <w:tcW w:w="3676" w:type="dxa"/>
            <w:tcBorders>
              <w:top w:val="double" w:sz="4" w:space="0" w:color="000000"/>
            </w:tcBorders>
            <w:noWrap/>
            <w:hideMark/>
          </w:tcPr>
          <w:p w14:paraId="484EEFD8" w14:textId="77777777" w:rsidR="00C56B14" w:rsidRPr="00C05CFC" w:rsidRDefault="00C56B14" w:rsidP="00A05687">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17540B16" w14:textId="77777777" w:rsidR="00C56B14" w:rsidRPr="00C05CFC" w:rsidRDefault="00C56B14" w:rsidP="00A05687">
            <w:pPr>
              <w:rPr>
                <w:rFonts w:cstheme="minorHAnsi"/>
                <w:sz w:val="22"/>
                <w:szCs w:val="22"/>
              </w:rPr>
            </w:pPr>
            <w:r w:rsidRPr="00C05CFC">
              <w:rPr>
                <w:rFonts w:cstheme="minorHAnsi"/>
                <w:sz w:val="22"/>
                <w:szCs w:val="22"/>
              </w:rPr>
              <w:t>37.3 (6.9) §</w:t>
            </w:r>
          </w:p>
        </w:tc>
        <w:tc>
          <w:tcPr>
            <w:tcW w:w="1501" w:type="dxa"/>
            <w:tcBorders>
              <w:top w:val="double" w:sz="4" w:space="0" w:color="000000"/>
            </w:tcBorders>
            <w:noWrap/>
            <w:hideMark/>
          </w:tcPr>
          <w:p w14:paraId="0E3A07C3" w14:textId="77777777" w:rsidR="00C56B14" w:rsidRPr="00C05CFC" w:rsidRDefault="00C56B14" w:rsidP="00A05687">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6348833A" w14:textId="77777777" w:rsidR="00C56B14" w:rsidRPr="00C05CFC" w:rsidRDefault="00C56B14" w:rsidP="00A05687">
            <w:pPr>
              <w:rPr>
                <w:rFonts w:cstheme="minorHAnsi"/>
                <w:sz w:val="22"/>
                <w:szCs w:val="22"/>
              </w:rPr>
            </w:pPr>
            <w:r w:rsidRPr="00C05CFC">
              <w:rPr>
                <w:rFonts w:cstheme="minorHAnsi"/>
                <w:sz w:val="22"/>
                <w:szCs w:val="22"/>
              </w:rPr>
              <w:t>Comparison long to short</w:t>
            </w:r>
          </w:p>
          <w:p w14:paraId="6FDF3B88" w14:textId="77777777" w:rsidR="00C56B14" w:rsidRPr="00C05CFC" w:rsidRDefault="00C56B14" w:rsidP="00A05687">
            <w:pPr>
              <w:rPr>
                <w:rFonts w:cstheme="minorHAnsi"/>
                <w:sz w:val="22"/>
                <w:szCs w:val="22"/>
              </w:rPr>
            </w:pPr>
            <w:r w:rsidRPr="00C05CFC">
              <w:rPr>
                <w:rFonts w:cstheme="minorHAnsi"/>
                <w:sz w:val="22"/>
                <w:szCs w:val="22"/>
              </w:rPr>
              <w:t xml:space="preserve">BF </w:t>
            </w:r>
            <w:r w:rsidRPr="00C05CFC">
              <w:rPr>
                <w:rFonts w:cstheme="minorHAnsi"/>
                <w:b/>
                <w:bCs/>
                <w:sz w:val="22"/>
                <w:szCs w:val="22"/>
              </w:rPr>
              <w:t>p = 0.009;</w:t>
            </w:r>
          </w:p>
          <w:p w14:paraId="61FBCD16" w14:textId="77777777" w:rsidR="00C56B14" w:rsidRPr="00C05CFC" w:rsidRDefault="00C56B14" w:rsidP="00A05687">
            <w:pPr>
              <w:rPr>
                <w:rFonts w:cstheme="minorHAnsi"/>
                <w:sz w:val="22"/>
                <w:szCs w:val="22"/>
              </w:rPr>
            </w:pPr>
            <w:r w:rsidRPr="00C05CFC">
              <w:rPr>
                <w:rFonts w:cstheme="minorHAnsi"/>
                <w:sz w:val="22"/>
                <w:szCs w:val="22"/>
              </w:rPr>
              <w:t>FLTF p=0.139;</w:t>
            </w:r>
          </w:p>
          <w:p w14:paraId="13F7A86D" w14:textId="77777777" w:rsidR="00C56B14" w:rsidRPr="00C05CFC" w:rsidRDefault="00C56B14" w:rsidP="00A05687">
            <w:pPr>
              <w:rPr>
                <w:rFonts w:cstheme="minorHAnsi"/>
                <w:sz w:val="22"/>
                <w:szCs w:val="22"/>
              </w:rPr>
            </w:pPr>
            <w:r w:rsidRPr="00C05CFC">
              <w:rPr>
                <w:rFonts w:cstheme="minorHAnsi"/>
                <w:sz w:val="22"/>
                <w:szCs w:val="22"/>
              </w:rPr>
              <w:t xml:space="preserve">SSF </w:t>
            </w:r>
            <w:r w:rsidRPr="00C05CFC">
              <w:rPr>
                <w:rFonts w:cstheme="minorHAnsi"/>
                <w:b/>
                <w:bCs/>
                <w:sz w:val="22"/>
                <w:szCs w:val="22"/>
              </w:rPr>
              <w:t>p=0.028</w:t>
            </w:r>
          </w:p>
          <w:p w14:paraId="1F051280" w14:textId="77777777" w:rsidR="00C56B14" w:rsidRPr="00C05CFC" w:rsidRDefault="00C56B14" w:rsidP="00A05687">
            <w:pPr>
              <w:rPr>
                <w:rFonts w:cstheme="minorHAnsi"/>
                <w:sz w:val="22"/>
                <w:szCs w:val="22"/>
              </w:rPr>
            </w:pPr>
            <w:r w:rsidRPr="00C05CFC">
              <w:rPr>
                <w:rFonts w:cstheme="minorHAnsi"/>
                <w:sz w:val="22"/>
                <w:szCs w:val="22"/>
              </w:rPr>
              <w:t> </w:t>
            </w:r>
          </w:p>
          <w:p w14:paraId="20A3751F" w14:textId="77777777" w:rsidR="00C56B14" w:rsidRPr="00C05CFC" w:rsidRDefault="00C56B14" w:rsidP="00A05687">
            <w:pPr>
              <w:rPr>
                <w:rFonts w:cstheme="minorHAnsi"/>
                <w:sz w:val="22"/>
                <w:szCs w:val="22"/>
              </w:rPr>
            </w:pPr>
            <w:r w:rsidRPr="00C05CFC">
              <w:rPr>
                <w:rFonts w:cstheme="minorHAnsi"/>
                <w:sz w:val="22"/>
                <w:szCs w:val="22"/>
              </w:rPr>
              <w:t> </w:t>
            </w:r>
          </w:p>
        </w:tc>
      </w:tr>
      <w:tr w:rsidR="00C56B14" w:rsidRPr="00C05CFC" w14:paraId="0CA4C71E" w14:textId="77777777" w:rsidTr="005A3D60">
        <w:trPr>
          <w:trHeight w:val="320"/>
        </w:trPr>
        <w:tc>
          <w:tcPr>
            <w:tcW w:w="1566" w:type="dxa"/>
            <w:vMerge/>
            <w:noWrap/>
            <w:hideMark/>
          </w:tcPr>
          <w:p w14:paraId="1BF05CD4" w14:textId="77777777" w:rsidR="00C56B14" w:rsidRPr="00C05CFC" w:rsidRDefault="00C56B14" w:rsidP="00A05687">
            <w:pPr>
              <w:rPr>
                <w:rFonts w:cstheme="minorHAnsi"/>
                <w:b/>
                <w:bCs/>
                <w:sz w:val="22"/>
                <w:szCs w:val="22"/>
              </w:rPr>
            </w:pPr>
          </w:p>
        </w:tc>
        <w:tc>
          <w:tcPr>
            <w:tcW w:w="1448" w:type="dxa"/>
            <w:vMerge/>
            <w:noWrap/>
            <w:hideMark/>
          </w:tcPr>
          <w:p w14:paraId="6F25E038" w14:textId="77777777" w:rsidR="00C56B14" w:rsidRPr="00C05CFC" w:rsidRDefault="00C56B14" w:rsidP="00A05687">
            <w:pPr>
              <w:rPr>
                <w:rFonts w:cstheme="minorHAnsi"/>
                <w:sz w:val="22"/>
                <w:szCs w:val="22"/>
              </w:rPr>
            </w:pPr>
          </w:p>
        </w:tc>
        <w:tc>
          <w:tcPr>
            <w:tcW w:w="1563" w:type="dxa"/>
            <w:vMerge/>
            <w:noWrap/>
            <w:hideMark/>
          </w:tcPr>
          <w:p w14:paraId="1B17AED2" w14:textId="77777777" w:rsidR="00C56B14" w:rsidRPr="00C05CFC" w:rsidRDefault="00C56B14" w:rsidP="00A05687">
            <w:pPr>
              <w:rPr>
                <w:rFonts w:cstheme="minorHAnsi"/>
                <w:sz w:val="22"/>
                <w:szCs w:val="22"/>
              </w:rPr>
            </w:pPr>
          </w:p>
        </w:tc>
        <w:tc>
          <w:tcPr>
            <w:tcW w:w="3676" w:type="dxa"/>
            <w:noWrap/>
            <w:hideMark/>
          </w:tcPr>
          <w:p w14:paraId="769A661C" w14:textId="77777777" w:rsidR="00C56B14" w:rsidRPr="00C05CFC" w:rsidRDefault="00C56B14" w:rsidP="00A05687">
            <w:pPr>
              <w:rPr>
                <w:rFonts w:cstheme="minorHAnsi"/>
                <w:sz w:val="22"/>
                <w:szCs w:val="22"/>
              </w:rPr>
            </w:pPr>
            <w:r w:rsidRPr="00C05CFC">
              <w:rPr>
                <w:rFonts w:cstheme="minorHAnsi"/>
                <w:sz w:val="22"/>
                <w:szCs w:val="22"/>
              </w:rPr>
              <w:t>BF Short leg</w:t>
            </w:r>
          </w:p>
        </w:tc>
        <w:tc>
          <w:tcPr>
            <w:tcW w:w="1440" w:type="dxa"/>
            <w:noWrap/>
            <w:hideMark/>
          </w:tcPr>
          <w:p w14:paraId="1C4C2660" w14:textId="77777777" w:rsidR="00C56B14" w:rsidRPr="00C05CFC" w:rsidRDefault="00C56B14" w:rsidP="00A05687">
            <w:pPr>
              <w:rPr>
                <w:rFonts w:cstheme="minorHAnsi"/>
                <w:sz w:val="22"/>
                <w:szCs w:val="22"/>
              </w:rPr>
            </w:pPr>
            <w:r w:rsidRPr="00C05CFC">
              <w:rPr>
                <w:rFonts w:cstheme="minorHAnsi"/>
                <w:sz w:val="22"/>
                <w:szCs w:val="22"/>
              </w:rPr>
              <w:t>33.0 (5.5) §</w:t>
            </w:r>
          </w:p>
        </w:tc>
        <w:tc>
          <w:tcPr>
            <w:tcW w:w="1501" w:type="dxa"/>
            <w:noWrap/>
            <w:hideMark/>
          </w:tcPr>
          <w:p w14:paraId="3069016D" w14:textId="77777777" w:rsidR="00C56B14" w:rsidRPr="00C05CFC" w:rsidRDefault="00C56B14" w:rsidP="00A05687">
            <w:pPr>
              <w:rPr>
                <w:rFonts w:cstheme="minorHAnsi"/>
                <w:sz w:val="22"/>
                <w:szCs w:val="22"/>
              </w:rPr>
            </w:pPr>
            <w:r w:rsidRPr="00C05CFC">
              <w:rPr>
                <w:rFonts w:cstheme="minorHAnsi"/>
                <w:sz w:val="22"/>
                <w:szCs w:val="22"/>
              </w:rPr>
              <w:t> </w:t>
            </w:r>
          </w:p>
        </w:tc>
        <w:tc>
          <w:tcPr>
            <w:tcW w:w="2756" w:type="dxa"/>
            <w:vMerge/>
            <w:noWrap/>
          </w:tcPr>
          <w:p w14:paraId="47687030" w14:textId="77777777" w:rsidR="00C56B14" w:rsidRPr="00C05CFC" w:rsidRDefault="00C56B14" w:rsidP="00A05687">
            <w:pPr>
              <w:rPr>
                <w:rFonts w:cstheme="minorHAnsi"/>
                <w:sz w:val="22"/>
                <w:szCs w:val="22"/>
              </w:rPr>
            </w:pPr>
          </w:p>
        </w:tc>
      </w:tr>
      <w:tr w:rsidR="00C56B14" w:rsidRPr="00C05CFC" w14:paraId="3DCF514C" w14:textId="77777777" w:rsidTr="005A3D60">
        <w:trPr>
          <w:trHeight w:val="320"/>
        </w:trPr>
        <w:tc>
          <w:tcPr>
            <w:tcW w:w="1566" w:type="dxa"/>
            <w:vMerge/>
            <w:noWrap/>
            <w:hideMark/>
          </w:tcPr>
          <w:p w14:paraId="28779008" w14:textId="77777777" w:rsidR="00C56B14" w:rsidRPr="00C05CFC" w:rsidRDefault="00C56B14" w:rsidP="00A05687">
            <w:pPr>
              <w:rPr>
                <w:rFonts w:cstheme="minorHAnsi"/>
                <w:b/>
                <w:bCs/>
                <w:sz w:val="22"/>
                <w:szCs w:val="22"/>
              </w:rPr>
            </w:pPr>
          </w:p>
        </w:tc>
        <w:tc>
          <w:tcPr>
            <w:tcW w:w="1448" w:type="dxa"/>
            <w:vMerge/>
            <w:noWrap/>
            <w:hideMark/>
          </w:tcPr>
          <w:p w14:paraId="0DDD5D59" w14:textId="77777777" w:rsidR="00C56B14" w:rsidRPr="00C05CFC" w:rsidRDefault="00C56B14" w:rsidP="00A05687">
            <w:pPr>
              <w:rPr>
                <w:rFonts w:cstheme="minorHAnsi"/>
                <w:sz w:val="22"/>
                <w:szCs w:val="22"/>
              </w:rPr>
            </w:pPr>
          </w:p>
        </w:tc>
        <w:tc>
          <w:tcPr>
            <w:tcW w:w="1563" w:type="dxa"/>
            <w:vMerge/>
            <w:noWrap/>
            <w:hideMark/>
          </w:tcPr>
          <w:p w14:paraId="0052DC07" w14:textId="77777777" w:rsidR="00C56B14" w:rsidRPr="00C05CFC" w:rsidRDefault="00C56B14" w:rsidP="00A05687">
            <w:pPr>
              <w:rPr>
                <w:rFonts w:cstheme="minorHAnsi"/>
                <w:sz w:val="22"/>
                <w:szCs w:val="22"/>
              </w:rPr>
            </w:pPr>
          </w:p>
        </w:tc>
        <w:tc>
          <w:tcPr>
            <w:tcW w:w="3676" w:type="dxa"/>
            <w:noWrap/>
            <w:hideMark/>
          </w:tcPr>
          <w:p w14:paraId="05CFB0F8" w14:textId="77777777" w:rsidR="00C56B14" w:rsidRPr="00C05CFC" w:rsidRDefault="00C56B14" w:rsidP="00A05687">
            <w:pPr>
              <w:rPr>
                <w:rFonts w:cstheme="minorHAnsi"/>
                <w:sz w:val="22"/>
                <w:szCs w:val="22"/>
              </w:rPr>
            </w:pPr>
            <w:r w:rsidRPr="00C05CFC">
              <w:rPr>
                <w:rFonts w:cstheme="minorHAnsi"/>
                <w:sz w:val="22"/>
                <w:szCs w:val="22"/>
              </w:rPr>
              <w:t>FLTF Long leg</w:t>
            </w:r>
          </w:p>
        </w:tc>
        <w:tc>
          <w:tcPr>
            <w:tcW w:w="1440" w:type="dxa"/>
            <w:noWrap/>
            <w:hideMark/>
          </w:tcPr>
          <w:p w14:paraId="0BC4C4F5"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16C4A8F5" w14:textId="77777777" w:rsidR="00C56B14" w:rsidRPr="00C05CFC" w:rsidRDefault="00C56B14" w:rsidP="00A05687">
            <w:pPr>
              <w:rPr>
                <w:rFonts w:cstheme="minorHAnsi"/>
                <w:sz w:val="22"/>
                <w:szCs w:val="22"/>
              </w:rPr>
            </w:pPr>
            <w:r w:rsidRPr="00C05CFC">
              <w:rPr>
                <w:rFonts w:cstheme="minorHAnsi"/>
                <w:sz w:val="22"/>
                <w:szCs w:val="22"/>
              </w:rPr>
              <w:t>38.7 (7.3) §</w:t>
            </w:r>
          </w:p>
        </w:tc>
        <w:tc>
          <w:tcPr>
            <w:tcW w:w="2756" w:type="dxa"/>
            <w:vMerge/>
            <w:noWrap/>
          </w:tcPr>
          <w:p w14:paraId="11928A46" w14:textId="77777777" w:rsidR="00C56B14" w:rsidRPr="00C05CFC" w:rsidRDefault="00C56B14" w:rsidP="00A05687">
            <w:pPr>
              <w:rPr>
                <w:rFonts w:cstheme="minorHAnsi"/>
                <w:sz w:val="22"/>
                <w:szCs w:val="22"/>
              </w:rPr>
            </w:pPr>
          </w:p>
        </w:tc>
      </w:tr>
      <w:tr w:rsidR="00C56B14" w:rsidRPr="00C05CFC" w14:paraId="57C6BBC1" w14:textId="77777777" w:rsidTr="005A3D60">
        <w:trPr>
          <w:trHeight w:val="320"/>
        </w:trPr>
        <w:tc>
          <w:tcPr>
            <w:tcW w:w="1566" w:type="dxa"/>
            <w:vMerge/>
            <w:noWrap/>
            <w:hideMark/>
          </w:tcPr>
          <w:p w14:paraId="556E92BC" w14:textId="77777777" w:rsidR="00C56B14" w:rsidRPr="00C05CFC" w:rsidRDefault="00C56B14" w:rsidP="00A05687">
            <w:pPr>
              <w:rPr>
                <w:rFonts w:cstheme="minorHAnsi"/>
                <w:b/>
                <w:bCs/>
                <w:sz w:val="22"/>
                <w:szCs w:val="22"/>
              </w:rPr>
            </w:pPr>
          </w:p>
        </w:tc>
        <w:tc>
          <w:tcPr>
            <w:tcW w:w="1448" w:type="dxa"/>
            <w:vMerge/>
            <w:noWrap/>
            <w:hideMark/>
          </w:tcPr>
          <w:p w14:paraId="0E00086C" w14:textId="77777777" w:rsidR="00C56B14" w:rsidRPr="00C05CFC" w:rsidRDefault="00C56B14" w:rsidP="00A05687">
            <w:pPr>
              <w:rPr>
                <w:rFonts w:cstheme="minorHAnsi"/>
                <w:sz w:val="22"/>
                <w:szCs w:val="22"/>
              </w:rPr>
            </w:pPr>
          </w:p>
        </w:tc>
        <w:tc>
          <w:tcPr>
            <w:tcW w:w="1563" w:type="dxa"/>
            <w:vMerge/>
            <w:noWrap/>
            <w:hideMark/>
          </w:tcPr>
          <w:p w14:paraId="324FCDB5" w14:textId="77777777" w:rsidR="00C56B14" w:rsidRPr="00C05CFC" w:rsidRDefault="00C56B14" w:rsidP="00A05687">
            <w:pPr>
              <w:rPr>
                <w:rFonts w:cstheme="minorHAnsi"/>
                <w:sz w:val="22"/>
                <w:szCs w:val="22"/>
              </w:rPr>
            </w:pPr>
          </w:p>
        </w:tc>
        <w:tc>
          <w:tcPr>
            <w:tcW w:w="3676" w:type="dxa"/>
            <w:noWrap/>
            <w:hideMark/>
          </w:tcPr>
          <w:p w14:paraId="3A93749E" w14:textId="77777777" w:rsidR="00C56B14" w:rsidRPr="00C05CFC" w:rsidRDefault="00C56B14" w:rsidP="00A05687">
            <w:pPr>
              <w:rPr>
                <w:rFonts w:cstheme="minorHAnsi"/>
                <w:sz w:val="22"/>
                <w:szCs w:val="22"/>
              </w:rPr>
            </w:pPr>
            <w:r w:rsidRPr="00C05CFC">
              <w:rPr>
                <w:rFonts w:cstheme="minorHAnsi"/>
                <w:sz w:val="22"/>
                <w:szCs w:val="22"/>
              </w:rPr>
              <w:t>FLTF Short leg</w:t>
            </w:r>
          </w:p>
        </w:tc>
        <w:tc>
          <w:tcPr>
            <w:tcW w:w="1440" w:type="dxa"/>
            <w:noWrap/>
            <w:hideMark/>
          </w:tcPr>
          <w:p w14:paraId="45ED9F66"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4808E944" w14:textId="77777777" w:rsidR="00C56B14" w:rsidRPr="00C05CFC" w:rsidRDefault="00C56B14" w:rsidP="00A05687">
            <w:pPr>
              <w:rPr>
                <w:rFonts w:cstheme="minorHAnsi"/>
                <w:sz w:val="22"/>
                <w:szCs w:val="22"/>
              </w:rPr>
            </w:pPr>
            <w:r w:rsidRPr="00C05CFC">
              <w:rPr>
                <w:rFonts w:cstheme="minorHAnsi"/>
                <w:sz w:val="22"/>
                <w:szCs w:val="22"/>
              </w:rPr>
              <w:t>36.9 (6.1) §</w:t>
            </w:r>
          </w:p>
        </w:tc>
        <w:tc>
          <w:tcPr>
            <w:tcW w:w="2756" w:type="dxa"/>
            <w:vMerge/>
            <w:noWrap/>
          </w:tcPr>
          <w:p w14:paraId="18E9AE0C" w14:textId="77777777" w:rsidR="00C56B14" w:rsidRPr="00C05CFC" w:rsidRDefault="00C56B14" w:rsidP="00A05687">
            <w:pPr>
              <w:rPr>
                <w:rFonts w:cstheme="minorHAnsi"/>
                <w:sz w:val="22"/>
                <w:szCs w:val="22"/>
              </w:rPr>
            </w:pPr>
          </w:p>
        </w:tc>
      </w:tr>
      <w:tr w:rsidR="00C56B14" w:rsidRPr="00C05CFC" w14:paraId="5FC703EE" w14:textId="77777777" w:rsidTr="005A3D60">
        <w:trPr>
          <w:trHeight w:val="320"/>
        </w:trPr>
        <w:tc>
          <w:tcPr>
            <w:tcW w:w="1566" w:type="dxa"/>
            <w:vMerge/>
            <w:noWrap/>
            <w:hideMark/>
          </w:tcPr>
          <w:p w14:paraId="7E1DBA32" w14:textId="77777777" w:rsidR="00C56B14" w:rsidRPr="00C05CFC" w:rsidRDefault="00C56B14" w:rsidP="00A05687">
            <w:pPr>
              <w:rPr>
                <w:rFonts w:cstheme="minorHAnsi"/>
                <w:b/>
                <w:bCs/>
                <w:sz w:val="22"/>
                <w:szCs w:val="22"/>
              </w:rPr>
            </w:pPr>
          </w:p>
        </w:tc>
        <w:tc>
          <w:tcPr>
            <w:tcW w:w="1448" w:type="dxa"/>
            <w:vMerge/>
            <w:noWrap/>
            <w:hideMark/>
          </w:tcPr>
          <w:p w14:paraId="557CFD42" w14:textId="77777777" w:rsidR="00C56B14" w:rsidRPr="00C05CFC" w:rsidRDefault="00C56B14" w:rsidP="00A05687">
            <w:pPr>
              <w:rPr>
                <w:rFonts w:cstheme="minorHAnsi"/>
                <w:sz w:val="22"/>
                <w:szCs w:val="22"/>
              </w:rPr>
            </w:pPr>
          </w:p>
        </w:tc>
        <w:tc>
          <w:tcPr>
            <w:tcW w:w="1563" w:type="dxa"/>
            <w:vMerge/>
            <w:noWrap/>
            <w:hideMark/>
          </w:tcPr>
          <w:p w14:paraId="370CB8CD" w14:textId="77777777" w:rsidR="00C56B14" w:rsidRPr="00C05CFC" w:rsidRDefault="00C56B14" w:rsidP="00A05687">
            <w:pPr>
              <w:rPr>
                <w:rFonts w:cstheme="minorHAnsi"/>
                <w:sz w:val="22"/>
                <w:szCs w:val="22"/>
              </w:rPr>
            </w:pPr>
          </w:p>
        </w:tc>
        <w:tc>
          <w:tcPr>
            <w:tcW w:w="3676" w:type="dxa"/>
            <w:noWrap/>
            <w:hideMark/>
          </w:tcPr>
          <w:p w14:paraId="7E1A528E" w14:textId="77777777" w:rsidR="00C56B14" w:rsidRPr="00C05CFC" w:rsidRDefault="00C56B14" w:rsidP="00A05687">
            <w:pPr>
              <w:rPr>
                <w:rFonts w:cstheme="minorHAnsi"/>
                <w:sz w:val="22"/>
                <w:szCs w:val="22"/>
              </w:rPr>
            </w:pPr>
            <w:r w:rsidRPr="00C05CFC">
              <w:rPr>
                <w:rFonts w:cstheme="minorHAnsi"/>
                <w:sz w:val="22"/>
                <w:szCs w:val="22"/>
              </w:rPr>
              <w:t>SSF Long leg</w:t>
            </w:r>
          </w:p>
        </w:tc>
        <w:tc>
          <w:tcPr>
            <w:tcW w:w="1440" w:type="dxa"/>
            <w:noWrap/>
            <w:hideMark/>
          </w:tcPr>
          <w:p w14:paraId="52DE19BB"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2D8DF66C" w14:textId="77777777" w:rsidR="00C56B14" w:rsidRPr="00C05CFC" w:rsidRDefault="00C56B14" w:rsidP="00A05687">
            <w:pPr>
              <w:rPr>
                <w:rFonts w:cstheme="minorHAnsi"/>
                <w:sz w:val="22"/>
                <w:szCs w:val="22"/>
              </w:rPr>
            </w:pPr>
            <w:r w:rsidRPr="00C05CFC">
              <w:rPr>
                <w:rFonts w:cstheme="minorHAnsi"/>
                <w:sz w:val="22"/>
                <w:szCs w:val="22"/>
              </w:rPr>
              <w:t>36.3 (7.5) §</w:t>
            </w:r>
          </w:p>
        </w:tc>
        <w:tc>
          <w:tcPr>
            <w:tcW w:w="2756" w:type="dxa"/>
            <w:vMerge/>
            <w:noWrap/>
          </w:tcPr>
          <w:p w14:paraId="3A335EC2" w14:textId="77777777" w:rsidR="00C56B14" w:rsidRPr="00C05CFC" w:rsidRDefault="00C56B14" w:rsidP="00A05687">
            <w:pPr>
              <w:rPr>
                <w:rFonts w:cstheme="minorHAnsi"/>
                <w:sz w:val="22"/>
                <w:szCs w:val="22"/>
              </w:rPr>
            </w:pPr>
          </w:p>
        </w:tc>
      </w:tr>
      <w:tr w:rsidR="00C56B14" w:rsidRPr="00C05CFC" w14:paraId="3FDAF4FB" w14:textId="77777777" w:rsidTr="005A3D60">
        <w:trPr>
          <w:trHeight w:val="340"/>
        </w:trPr>
        <w:tc>
          <w:tcPr>
            <w:tcW w:w="1566" w:type="dxa"/>
            <w:vMerge/>
            <w:tcBorders>
              <w:bottom w:val="double" w:sz="4" w:space="0" w:color="000000"/>
            </w:tcBorders>
            <w:noWrap/>
            <w:hideMark/>
          </w:tcPr>
          <w:p w14:paraId="70EE97ED" w14:textId="77777777" w:rsidR="00C56B14" w:rsidRPr="00C05CFC" w:rsidRDefault="00C56B14" w:rsidP="00A05687">
            <w:pPr>
              <w:rPr>
                <w:rFonts w:cstheme="minorHAnsi"/>
                <w:b/>
                <w:bCs/>
                <w:sz w:val="22"/>
                <w:szCs w:val="22"/>
              </w:rPr>
            </w:pPr>
          </w:p>
        </w:tc>
        <w:tc>
          <w:tcPr>
            <w:tcW w:w="1448" w:type="dxa"/>
            <w:vMerge/>
            <w:noWrap/>
            <w:hideMark/>
          </w:tcPr>
          <w:p w14:paraId="0C475078" w14:textId="77777777" w:rsidR="00C56B14" w:rsidRPr="00C05CFC" w:rsidRDefault="00C56B14" w:rsidP="00A05687">
            <w:pPr>
              <w:rPr>
                <w:rFonts w:cstheme="minorHAnsi"/>
                <w:sz w:val="22"/>
                <w:szCs w:val="22"/>
              </w:rPr>
            </w:pPr>
          </w:p>
        </w:tc>
        <w:tc>
          <w:tcPr>
            <w:tcW w:w="1563" w:type="dxa"/>
            <w:vMerge/>
            <w:tcBorders>
              <w:bottom w:val="double" w:sz="4" w:space="0" w:color="000000"/>
            </w:tcBorders>
            <w:noWrap/>
            <w:hideMark/>
          </w:tcPr>
          <w:p w14:paraId="26E6B854" w14:textId="77777777" w:rsidR="00C56B14" w:rsidRPr="00C05CFC" w:rsidRDefault="00C56B14" w:rsidP="00A05687">
            <w:pPr>
              <w:rPr>
                <w:rFonts w:cstheme="minorHAnsi"/>
                <w:sz w:val="22"/>
                <w:szCs w:val="22"/>
              </w:rPr>
            </w:pPr>
          </w:p>
        </w:tc>
        <w:tc>
          <w:tcPr>
            <w:tcW w:w="3676" w:type="dxa"/>
            <w:tcBorders>
              <w:bottom w:val="double" w:sz="4" w:space="0" w:color="000000"/>
            </w:tcBorders>
            <w:noWrap/>
            <w:hideMark/>
          </w:tcPr>
          <w:p w14:paraId="7C3A32D9" w14:textId="77777777" w:rsidR="00C56B14" w:rsidRPr="00C05CFC" w:rsidRDefault="00C56B14" w:rsidP="00A05687">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5FBDA1D8"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08F6D4C8" w14:textId="77777777" w:rsidR="00C56B14" w:rsidRPr="00C05CFC" w:rsidRDefault="00C56B14" w:rsidP="00A05687">
            <w:pPr>
              <w:rPr>
                <w:rFonts w:cstheme="minorHAnsi"/>
                <w:sz w:val="22"/>
                <w:szCs w:val="22"/>
              </w:rPr>
            </w:pPr>
            <w:r w:rsidRPr="00C05CFC">
              <w:rPr>
                <w:rFonts w:cstheme="minorHAnsi"/>
                <w:sz w:val="22"/>
                <w:szCs w:val="22"/>
              </w:rPr>
              <w:t>33.3 (6.4) §</w:t>
            </w:r>
          </w:p>
        </w:tc>
        <w:tc>
          <w:tcPr>
            <w:tcW w:w="2756" w:type="dxa"/>
            <w:vMerge/>
            <w:tcBorders>
              <w:bottom w:val="double" w:sz="4" w:space="0" w:color="000000"/>
            </w:tcBorders>
            <w:noWrap/>
          </w:tcPr>
          <w:p w14:paraId="004DB30F" w14:textId="77777777" w:rsidR="00C56B14" w:rsidRPr="00C05CFC" w:rsidRDefault="00C56B14" w:rsidP="00A05687">
            <w:pPr>
              <w:rPr>
                <w:rFonts w:cstheme="minorHAnsi"/>
                <w:sz w:val="22"/>
                <w:szCs w:val="22"/>
              </w:rPr>
            </w:pPr>
          </w:p>
        </w:tc>
      </w:tr>
      <w:tr w:rsidR="00C56B14" w:rsidRPr="00C05CFC" w14:paraId="333D15A5" w14:textId="77777777" w:rsidTr="005A3D60">
        <w:trPr>
          <w:trHeight w:val="320"/>
        </w:trPr>
        <w:tc>
          <w:tcPr>
            <w:tcW w:w="1566" w:type="dxa"/>
            <w:vMerge w:val="restart"/>
            <w:tcBorders>
              <w:top w:val="double" w:sz="4" w:space="0" w:color="000000"/>
            </w:tcBorders>
            <w:noWrap/>
            <w:hideMark/>
          </w:tcPr>
          <w:p w14:paraId="4DF5134E" w14:textId="77777777" w:rsidR="00C56B14" w:rsidRPr="00C05CFC" w:rsidRDefault="00C56B14" w:rsidP="00A05687">
            <w:pPr>
              <w:rPr>
                <w:rFonts w:cstheme="minorHAnsi"/>
                <w:b/>
                <w:bCs/>
                <w:sz w:val="22"/>
                <w:szCs w:val="22"/>
              </w:rPr>
            </w:pPr>
            <w:r w:rsidRPr="00C05CFC">
              <w:rPr>
                <w:rFonts w:cstheme="minorHAnsi"/>
                <w:b/>
                <w:bCs/>
                <w:sz w:val="22"/>
                <w:szCs w:val="22"/>
              </w:rPr>
              <w:t>Knee</w:t>
            </w:r>
          </w:p>
          <w:p w14:paraId="4DF2828F" w14:textId="77777777" w:rsidR="00C56B14" w:rsidRPr="00C05CFC" w:rsidRDefault="00C56B14" w:rsidP="00A05687">
            <w:pPr>
              <w:rPr>
                <w:rFonts w:cstheme="minorHAnsi"/>
                <w:b/>
                <w:bCs/>
                <w:sz w:val="22"/>
                <w:szCs w:val="22"/>
              </w:rPr>
            </w:pPr>
            <w:r w:rsidRPr="00C05CFC">
              <w:rPr>
                <w:rFonts w:cstheme="minorHAnsi"/>
                <w:b/>
                <w:bCs/>
                <w:sz w:val="22"/>
                <w:szCs w:val="22"/>
              </w:rPr>
              <w:t>extension in stance (°)</w:t>
            </w:r>
          </w:p>
          <w:p w14:paraId="6B877F03"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482098D7"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25944899" w14:textId="77777777" w:rsidR="00C56B14" w:rsidRPr="00C05CFC" w:rsidRDefault="00C56B14" w:rsidP="00A05687">
            <w:pPr>
              <w:rPr>
                <w:rFonts w:cstheme="minorHAnsi"/>
                <w:b/>
                <w:bCs/>
                <w:sz w:val="22"/>
                <w:szCs w:val="22"/>
              </w:rPr>
            </w:pPr>
            <w:r w:rsidRPr="00C05CFC">
              <w:rPr>
                <w:rFonts w:cstheme="minorHAnsi"/>
                <w:b/>
                <w:bCs/>
                <w:sz w:val="22"/>
                <w:szCs w:val="22"/>
              </w:rPr>
              <w:t> </w:t>
            </w:r>
          </w:p>
          <w:p w14:paraId="44B1DCEA" w14:textId="77777777" w:rsidR="00C56B14" w:rsidRPr="00C05CFC" w:rsidRDefault="00C56B14" w:rsidP="00A05687">
            <w:pPr>
              <w:rPr>
                <w:rFonts w:cstheme="minorHAnsi"/>
                <w:b/>
                <w:bCs/>
                <w:sz w:val="22"/>
                <w:szCs w:val="22"/>
              </w:rPr>
            </w:pPr>
            <w:r w:rsidRPr="00C05CFC">
              <w:rPr>
                <w:rFonts w:cstheme="minorHAnsi"/>
                <w:b/>
                <w:bCs/>
                <w:sz w:val="22"/>
                <w:szCs w:val="22"/>
              </w:rPr>
              <w:t> </w:t>
            </w:r>
          </w:p>
        </w:tc>
        <w:tc>
          <w:tcPr>
            <w:tcW w:w="1448" w:type="dxa"/>
            <w:vMerge/>
            <w:noWrap/>
            <w:hideMark/>
          </w:tcPr>
          <w:p w14:paraId="7674D3D9" w14:textId="77777777" w:rsidR="00C56B14" w:rsidRPr="00C05CFC" w:rsidRDefault="00C56B14" w:rsidP="00A05687">
            <w:pPr>
              <w:rPr>
                <w:rFonts w:cstheme="minorHAnsi"/>
                <w:sz w:val="22"/>
                <w:szCs w:val="22"/>
              </w:rPr>
            </w:pPr>
          </w:p>
        </w:tc>
        <w:tc>
          <w:tcPr>
            <w:tcW w:w="1563" w:type="dxa"/>
            <w:vMerge/>
            <w:tcBorders>
              <w:top w:val="double" w:sz="4" w:space="0" w:color="000000"/>
            </w:tcBorders>
            <w:hideMark/>
          </w:tcPr>
          <w:p w14:paraId="7AF019AC" w14:textId="77777777" w:rsidR="00C56B14" w:rsidRPr="00C05CFC" w:rsidRDefault="00C56B14" w:rsidP="00A05687">
            <w:pPr>
              <w:rPr>
                <w:rFonts w:cstheme="minorHAnsi"/>
                <w:sz w:val="22"/>
                <w:szCs w:val="22"/>
              </w:rPr>
            </w:pPr>
          </w:p>
        </w:tc>
        <w:tc>
          <w:tcPr>
            <w:tcW w:w="3676" w:type="dxa"/>
            <w:tcBorders>
              <w:top w:val="double" w:sz="4" w:space="0" w:color="000000"/>
            </w:tcBorders>
            <w:noWrap/>
            <w:hideMark/>
          </w:tcPr>
          <w:p w14:paraId="6815E6C6" w14:textId="77777777" w:rsidR="00C56B14" w:rsidRPr="00C05CFC" w:rsidRDefault="00C56B14" w:rsidP="00A05687">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2B432D8C" w14:textId="77777777" w:rsidR="00C56B14" w:rsidRPr="00C05CFC" w:rsidRDefault="00C56B14" w:rsidP="00A05687">
            <w:pPr>
              <w:rPr>
                <w:rFonts w:cstheme="minorHAnsi"/>
                <w:sz w:val="22"/>
                <w:szCs w:val="22"/>
              </w:rPr>
            </w:pPr>
            <w:r w:rsidRPr="00C05CFC">
              <w:rPr>
                <w:rFonts w:cstheme="minorHAnsi"/>
                <w:sz w:val="22"/>
                <w:szCs w:val="22"/>
              </w:rPr>
              <w:t>7.0‡ (9.6) §</w:t>
            </w:r>
          </w:p>
        </w:tc>
        <w:tc>
          <w:tcPr>
            <w:tcW w:w="1501" w:type="dxa"/>
            <w:tcBorders>
              <w:top w:val="double" w:sz="4" w:space="0" w:color="000000"/>
            </w:tcBorders>
            <w:noWrap/>
            <w:hideMark/>
          </w:tcPr>
          <w:p w14:paraId="4B3711C0" w14:textId="77777777" w:rsidR="00C56B14" w:rsidRPr="00C05CFC" w:rsidRDefault="00C56B14" w:rsidP="00A05687">
            <w:pPr>
              <w:rPr>
                <w:rFonts w:cstheme="minorHAnsi"/>
                <w:sz w:val="22"/>
                <w:szCs w:val="22"/>
              </w:rPr>
            </w:pPr>
            <w:r w:rsidRPr="00C05CFC">
              <w:rPr>
                <w:rFonts w:cstheme="minorHAnsi"/>
                <w:sz w:val="22"/>
                <w:szCs w:val="22"/>
              </w:rPr>
              <w:t> </w:t>
            </w:r>
          </w:p>
        </w:tc>
        <w:tc>
          <w:tcPr>
            <w:tcW w:w="2756" w:type="dxa"/>
            <w:vMerge w:val="restart"/>
            <w:tcBorders>
              <w:top w:val="double" w:sz="4" w:space="0" w:color="000000"/>
            </w:tcBorders>
            <w:noWrap/>
          </w:tcPr>
          <w:p w14:paraId="1AB0CDF1" w14:textId="77777777" w:rsidR="00C56B14" w:rsidRPr="00C05CFC" w:rsidRDefault="00C56B14" w:rsidP="00A05687">
            <w:pPr>
              <w:rPr>
                <w:rFonts w:cstheme="minorHAnsi"/>
                <w:sz w:val="22"/>
                <w:szCs w:val="22"/>
              </w:rPr>
            </w:pPr>
            <w:r w:rsidRPr="00C05CFC">
              <w:rPr>
                <w:rFonts w:cstheme="minorHAnsi"/>
                <w:sz w:val="22"/>
                <w:szCs w:val="22"/>
              </w:rPr>
              <w:t>Comparison long to short</w:t>
            </w:r>
          </w:p>
          <w:p w14:paraId="0BD94C34" w14:textId="77777777" w:rsidR="00C56B14" w:rsidRPr="00C05CFC" w:rsidRDefault="00C56B14" w:rsidP="00A05687">
            <w:pPr>
              <w:rPr>
                <w:rFonts w:cstheme="minorHAnsi"/>
                <w:sz w:val="22"/>
                <w:szCs w:val="22"/>
              </w:rPr>
            </w:pPr>
            <w:r w:rsidRPr="00C05CFC">
              <w:rPr>
                <w:rFonts w:cstheme="minorHAnsi"/>
                <w:sz w:val="22"/>
                <w:szCs w:val="22"/>
              </w:rPr>
              <w:t xml:space="preserve">BF </w:t>
            </w:r>
            <w:r w:rsidRPr="00C05CFC">
              <w:rPr>
                <w:rFonts w:cstheme="minorHAnsi"/>
                <w:b/>
                <w:bCs/>
                <w:sz w:val="22"/>
                <w:szCs w:val="22"/>
              </w:rPr>
              <w:t>p = 0.007;</w:t>
            </w:r>
          </w:p>
          <w:p w14:paraId="2A4D1C77" w14:textId="77777777" w:rsidR="00C56B14" w:rsidRPr="00C05CFC" w:rsidRDefault="00C56B14" w:rsidP="00A05687">
            <w:pPr>
              <w:rPr>
                <w:rFonts w:cstheme="minorHAnsi"/>
                <w:sz w:val="22"/>
                <w:szCs w:val="22"/>
              </w:rPr>
            </w:pPr>
            <w:r w:rsidRPr="00C05CFC">
              <w:rPr>
                <w:rFonts w:cstheme="minorHAnsi"/>
                <w:sz w:val="22"/>
                <w:szCs w:val="22"/>
              </w:rPr>
              <w:t xml:space="preserve">FLTF </w:t>
            </w:r>
            <w:r w:rsidRPr="00C05CFC">
              <w:rPr>
                <w:rFonts w:cstheme="minorHAnsi"/>
                <w:b/>
                <w:bCs/>
                <w:sz w:val="22"/>
                <w:szCs w:val="22"/>
              </w:rPr>
              <w:t>p=0.028;</w:t>
            </w:r>
          </w:p>
          <w:p w14:paraId="6B49D632" w14:textId="77777777" w:rsidR="00C56B14" w:rsidRPr="00C05CFC" w:rsidRDefault="00C56B14" w:rsidP="00A05687">
            <w:pPr>
              <w:rPr>
                <w:rFonts w:cstheme="minorHAnsi"/>
                <w:sz w:val="22"/>
                <w:szCs w:val="22"/>
              </w:rPr>
            </w:pPr>
            <w:r w:rsidRPr="00C05CFC">
              <w:rPr>
                <w:rFonts w:cstheme="minorHAnsi"/>
                <w:sz w:val="22"/>
                <w:szCs w:val="22"/>
              </w:rPr>
              <w:t xml:space="preserve">SSF </w:t>
            </w:r>
            <w:r w:rsidRPr="00C05CFC">
              <w:rPr>
                <w:rFonts w:cstheme="minorHAnsi"/>
                <w:b/>
                <w:bCs/>
                <w:sz w:val="22"/>
                <w:szCs w:val="22"/>
              </w:rPr>
              <w:t>p=0.007</w:t>
            </w:r>
          </w:p>
          <w:p w14:paraId="0AAB3B9F" w14:textId="77777777" w:rsidR="00C56B14" w:rsidRPr="00C05CFC" w:rsidRDefault="00C56B14" w:rsidP="00A05687">
            <w:pPr>
              <w:rPr>
                <w:rFonts w:cstheme="minorHAnsi"/>
                <w:sz w:val="22"/>
                <w:szCs w:val="22"/>
              </w:rPr>
            </w:pPr>
            <w:r w:rsidRPr="00C05CFC">
              <w:rPr>
                <w:rFonts w:cstheme="minorHAnsi"/>
                <w:sz w:val="22"/>
                <w:szCs w:val="22"/>
              </w:rPr>
              <w:t> </w:t>
            </w:r>
          </w:p>
          <w:p w14:paraId="661AF530" w14:textId="77777777" w:rsidR="00C56B14" w:rsidRPr="00C05CFC" w:rsidRDefault="00C56B14" w:rsidP="00A05687">
            <w:pPr>
              <w:rPr>
                <w:rFonts w:cstheme="minorHAnsi"/>
                <w:sz w:val="22"/>
                <w:szCs w:val="22"/>
              </w:rPr>
            </w:pPr>
            <w:r w:rsidRPr="00C05CFC">
              <w:rPr>
                <w:rFonts w:cstheme="minorHAnsi"/>
                <w:sz w:val="22"/>
                <w:szCs w:val="22"/>
              </w:rPr>
              <w:t> </w:t>
            </w:r>
          </w:p>
        </w:tc>
      </w:tr>
      <w:tr w:rsidR="00C56B14" w:rsidRPr="00C05CFC" w14:paraId="6CD699CE" w14:textId="77777777" w:rsidTr="005A3D60">
        <w:trPr>
          <w:trHeight w:val="320"/>
        </w:trPr>
        <w:tc>
          <w:tcPr>
            <w:tcW w:w="1566" w:type="dxa"/>
            <w:vMerge/>
            <w:noWrap/>
            <w:hideMark/>
          </w:tcPr>
          <w:p w14:paraId="4974214C" w14:textId="77777777" w:rsidR="00C56B14" w:rsidRPr="00C05CFC" w:rsidRDefault="00C56B14" w:rsidP="00A05687">
            <w:pPr>
              <w:rPr>
                <w:rFonts w:cstheme="minorHAnsi"/>
                <w:b/>
                <w:bCs/>
                <w:sz w:val="22"/>
                <w:szCs w:val="22"/>
              </w:rPr>
            </w:pPr>
          </w:p>
        </w:tc>
        <w:tc>
          <w:tcPr>
            <w:tcW w:w="1448" w:type="dxa"/>
            <w:vMerge/>
            <w:noWrap/>
            <w:hideMark/>
          </w:tcPr>
          <w:p w14:paraId="072E4FF5" w14:textId="77777777" w:rsidR="00C56B14" w:rsidRPr="00C05CFC" w:rsidRDefault="00C56B14" w:rsidP="00A05687">
            <w:pPr>
              <w:rPr>
                <w:rFonts w:cstheme="minorHAnsi"/>
                <w:sz w:val="22"/>
                <w:szCs w:val="22"/>
              </w:rPr>
            </w:pPr>
          </w:p>
        </w:tc>
        <w:tc>
          <w:tcPr>
            <w:tcW w:w="1563" w:type="dxa"/>
            <w:vMerge/>
            <w:noWrap/>
            <w:hideMark/>
          </w:tcPr>
          <w:p w14:paraId="16BE1A56" w14:textId="77777777" w:rsidR="00C56B14" w:rsidRPr="00C05CFC" w:rsidRDefault="00C56B14" w:rsidP="00A05687">
            <w:pPr>
              <w:rPr>
                <w:rFonts w:cstheme="minorHAnsi"/>
                <w:sz w:val="22"/>
                <w:szCs w:val="22"/>
              </w:rPr>
            </w:pPr>
          </w:p>
        </w:tc>
        <w:tc>
          <w:tcPr>
            <w:tcW w:w="3676" w:type="dxa"/>
            <w:noWrap/>
            <w:hideMark/>
          </w:tcPr>
          <w:p w14:paraId="16050ECA" w14:textId="77777777" w:rsidR="00C56B14" w:rsidRPr="00C05CFC" w:rsidRDefault="00C56B14" w:rsidP="00A05687">
            <w:pPr>
              <w:rPr>
                <w:rFonts w:cstheme="minorHAnsi"/>
                <w:sz w:val="22"/>
                <w:szCs w:val="22"/>
              </w:rPr>
            </w:pPr>
            <w:r w:rsidRPr="00C05CFC">
              <w:rPr>
                <w:rFonts w:cstheme="minorHAnsi"/>
                <w:sz w:val="22"/>
                <w:szCs w:val="22"/>
              </w:rPr>
              <w:t>BF Short leg</w:t>
            </w:r>
          </w:p>
        </w:tc>
        <w:tc>
          <w:tcPr>
            <w:tcW w:w="1440" w:type="dxa"/>
            <w:noWrap/>
            <w:hideMark/>
          </w:tcPr>
          <w:p w14:paraId="5B15220A" w14:textId="77777777" w:rsidR="00C56B14" w:rsidRPr="00C05CFC" w:rsidRDefault="00C56B14" w:rsidP="00A05687">
            <w:pPr>
              <w:rPr>
                <w:rFonts w:cstheme="minorHAnsi"/>
                <w:sz w:val="22"/>
                <w:szCs w:val="22"/>
              </w:rPr>
            </w:pPr>
            <w:r w:rsidRPr="00C05CFC">
              <w:rPr>
                <w:rFonts w:cstheme="minorHAnsi"/>
                <w:sz w:val="22"/>
                <w:szCs w:val="22"/>
              </w:rPr>
              <w:t>4.8‡ (12.6) §</w:t>
            </w:r>
          </w:p>
        </w:tc>
        <w:tc>
          <w:tcPr>
            <w:tcW w:w="1501" w:type="dxa"/>
            <w:noWrap/>
            <w:hideMark/>
          </w:tcPr>
          <w:p w14:paraId="54C7BE7C" w14:textId="77777777" w:rsidR="00C56B14" w:rsidRPr="00C05CFC" w:rsidRDefault="00C56B14" w:rsidP="00A05687">
            <w:pPr>
              <w:rPr>
                <w:rFonts w:cstheme="minorHAnsi"/>
                <w:sz w:val="22"/>
                <w:szCs w:val="22"/>
              </w:rPr>
            </w:pPr>
            <w:r w:rsidRPr="00C05CFC">
              <w:rPr>
                <w:rFonts w:cstheme="minorHAnsi"/>
                <w:sz w:val="22"/>
                <w:szCs w:val="22"/>
              </w:rPr>
              <w:t> </w:t>
            </w:r>
          </w:p>
        </w:tc>
        <w:tc>
          <w:tcPr>
            <w:tcW w:w="2756" w:type="dxa"/>
            <w:vMerge/>
            <w:noWrap/>
          </w:tcPr>
          <w:p w14:paraId="0DE3879F" w14:textId="77777777" w:rsidR="00C56B14" w:rsidRPr="00C05CFC" w:rsidRDefault="00C56B14" w:rsidP="00A05687">
            <w:pPr>
              <w:rPr>
                <w:rFonts w:cstheme="minorHAnsi"/>
                <w:sz w:val="22"/>
                <w:szCs w:val="22"/>
              </w:rPr>
            </w:pPr>
          </w:p>
        </w:tc>
      </w:tr>
      <w:tr w:rsidR="00C56B14" w:rsidRPr="00C05CFC" w14:paraId="7B3B0FAD" w14:textId="77777777" w:rsidTr="005A3D60">
        <w:trPr>
          <w:trHeight w:val="320"/>
        </w:trPr>
        <w:tc>
          <w:tcPr>
            <w:tcW w:w="1566" w:type="dxa"/>
            <w:vMerge/>
            <w:noWrap/>
            <w:hideMark/>
          </w:tcPr>
          <w:p w14:paraId="7FD752C4" w14:textId="77777777" w:rsidR="00C56B14" w:rsidRPr="00C05CFC" w:rsidRDefault="00C56B14" w:rsidP="00A05687">
            <w:pPr>
              <w:rPr>
                <w:rFonts w:cstheme="minorHAnsi"/>
                <w:b/>
                <w:bCs/>
                <w:sz w:val="22"/>
                <w:szCs w:val="22"/>
              </w:rPr>
            </w:pPr>
          </w:p>
        </w:tc>
        <w:tc>
          <w:tcPr>
            <w:tcW w:w="1448" w:type="dxa"/>
            <w:vMerge/>
            <w:noWrap/>
            <w:hideMark/>
          </w:tcPr>
          <w:p w14:paraId="028F2ECE" w14:textId="77777777" w:rsidR="00C56B14" w:rsidRPr="00C05CFC" w:rsidRDefault="00C56B14" w:rsidP="00A05687">
            <w:pPr>
              <w:rPr>
                <w:rFonts w:cstheme="minorHAnsi"/>
                <w:sz w:val="22"/>
                <w:szCs w:val="22"/>
              </w:rPr>
            </w:pPr>
          </w:p>
        </w:tc>
        <w:tc>
          <w:tcPr>
            <w:tcW w:w="1563" w:type="dxa"/>
            <w:vMerge/>
            <w:noWrap/>
            <w:hideMark/>
          </w:tcPr>
          <w:p w14:paraId="4A034337" w14:textId="77777777" w:rsidR="00C56B14" w:rsidRPr="00C05CFC" w:rsidRDefault="00C56B14" w:rsidP="00A05687">
            <w:pPr>
              <w:rPr>
                <w:rFonts w:cstheme="minorHAnsi"/>
                <w:sz w:val="22"/>
                <w:szCs w:val="22"/>
              </w:rPr>
            </w:pPr>
          </w:p>
        </w:tc>
        <w:tc>
          <w:tcPr>
            <w:tcW w:w="3676" w:type="dxa"/>
            <w:noWrap/>
            <w:hideMark/>
          </w:tcPr>
          <w:p w14:paraId="7A367F87" w14:textId="77777777" w:rsidR="00C56B14" w:rsidRPr="00C05CFC" w:rsidRDefault="00C56B14" w:rsidP="00A05687">
            <w:pPr>
              <w:rPr>
                <w:rFonts w:cstheme="minorHAnsi"/>
                <w:sz w:val="22"/>
                <w:szCs w:val="22"/>
              </w:rPr>
            </w:pPr>
            <w:r w:rsidRPr="00C05CFC">
              <w:rPr>
                <w:rFonts w:cstheme="minorHAnsi"/>
                <w:sz w:val="22"/>
                <w:szCs w:val="22"/>
              </w:rPr>
              <w:t>FLTF Long leg</w:t>
            </w:r>
          </w:p>
        </w:tc>
        <w:tc>
          <w:tcPr>
            <w:tcW w:w="1440" w:type="dxa"/>
            <w:noWrap/>
            <w:hideMark/>
          </w:tcPr>
          <w:p w14:paraId="17C75A21"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55D94FAC" w14:textId="77777777" w:rsidR="00C56B14" w:rsidRPr="00C05CFC" w:rsidRDefault="00C56B14" w:rsidP="00A05687">
            <w:pPr>
              <w:rPr>
                <w:rFonts w:cstheme="minorHAnsi"/>
                <w:sz w:val="22"/>
                <w:szCs w:val="22"/>
              </w:rPr>
            </w:pPr>
            <w:r w:rsidRPr="00C05CFC">
              <w:rPr>
                <w:rFonts w:cstheme="minorHAnsi"/>
                <w:sz w:val="22"/>
                <w:szCs w:val="22"/>
              </w:rPr>
              <w:t>4.9‡ (10.2) §</w:t>
            </w:r>
          </w:p>
        </w:tc>
        <w:tc>
          <w:tcPr>
            <w:tcW w:w="2756" w:type="dxa"/>
            <w:vMerge/>
            <w:noWrap/>
          </w:tcPr>
          <w:p w14:paraId="0CD24F5B" w14:textId="77777777" w:rsidR="00C56B14" w:rsidRPr="00C05CFC" w:rsidRDefault="00C56B14" w:rsidP="00A05687">
            <w:pPr>
              <w:rPr>
                <w:rFonts w:cstheme="minorHAnsi"/>
                <w:sz w:val="22"/>
                <w:szCs w:val="22"/>
              </w:rPr>
            </w:pPr>
          </w:p>
        </w:tc>
      </w:tr>
      <w:tr w:rsidR="00C56B14" w:rsidRPr="00C05CFC" w14:paraId="7399F701" w14:textId="77777777" w:rsidTr="005A3D60">
        <w:trPr>
          <w:trHeight w:val="320"/>
        </w:trPr>
        <w:tc>
          <w:tcPr>
            <w:tcW w:w="1566" w:type="dxa"/>
            <w:vMerge/>
            <w:noWrap/>
            <w:hideMark/>
          </w:tcPr>
          <w:p w14:paraId="23D553D7" w14:textId="77777777" w:rsidR="00C56B14" w:rsidRPr="00C05CFC" w:rsidRDefault="00C56B14" w:rsidP="00A05687">
            <w:pPr>
              <w:rPr>
                <w:rFonts w:cstheme="minorHAnsi"/>
                <w:b/>
                <w:bCs/>
                <w:sz w:val="22"/>
                <w:szCs w:val="22"/>
              </w:rPr>
            </w:pPr>
          </w:p>
        </w:tc>
        <w:tc>
          <w:tcPr>
            <w:tcW w:w="1448" w:type="dxa"/>
            <w:vMerge/>
            <w:noWrap/>
            <w:hideMark/>
          </w:tcPr>
          <w:p w14:paraId="49FE1979" w14:textId="77777777" w:rsidR="00C56B14" w:rsidRPr="00C05CFC" w:rsidRDefault="00C56B14" w:rsidP="00A05687">
            <w:pPr>
              <w:rPr>
                <w:rFonts w:cstheme="minorHAnsi"/>
                <w:sz w:val="22"/>
                <w:szCs w:val="22"/>
              </w:rPr>
            </w:pPr>
          </w:p>
        </w:tc>
        <w:tc>
          <w:tcPr>
            <w:tcW w:w="1563" w:type="dxa"/>
            <w:vMerge/>
            <w:noWrap/>
            <w:hideMark/>
          </w:tcPr>
          <w:p w14:paraId="342423E7" w14:textId="77777777" w:rsidR="00C56B14" w:rsidRPr="00C05CFC" w:rsidRDefault="00C56B14" w:rsidP="00A05687">
            <w:pPr>
              <w:rPr>
                <w:rFonts w:cstheme="minorHAnsi"/>
                <w:sz w:val="22"/>
                <w:szCs w:val="22"/>
              </w:rPr>
            </w:pPr>
          </w:p>
        </w:tc>
        <w:tc>
          <w:tcPr>
            <w:tcW w:w="3676" w:type="dxa"/>
            <w:noWrap/>
            <w:hideMark/>
          </w:tcPr>
          <w:p w14:paraId="698232CD" w14:textId="77777777" w:rsidR="00C56B14" w:rsidRPr="00C05CFC" w:rsidRDefault="00C56B14" w:rsidP="00A05687">
            <w:pPr>
              <w:rPr>
                <w:rFonts w:cstheme="minorHAnsi"/>
                <w:sz w:val="22"/>
                <w:szCs w:val="22"/>
              </w:rPr>
            </w:pPr>
            <w:r w:rsidRPr="00C05CFC">
              <w:rPr>
                <w:rFonts w:cstheme="minorHAnsi"/>
                <w:sz w:val="22"/>
                <w:szCs w:val="22"/>
              </w:rPr>
              <w:t>FLTF Short leg</w:t>
            </w:r>
          </w:p>
        </w:tc>
        <w:tc>
          <w:tcPr>
            <w:tcW w:w="1440" w:type="dxa"/>
            <w:noWrap/>
            <w:hideMark/>
          </w:tcPr>
          <w:p w14:paraId="42E3D32A"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3928D34A" w14:textId="77777777" w:rsidR="00C56B14" w:rsidRPr="00C05CFC" w:rsidRDefault="00C56B14" w:rsidP="00A05687">
            <w:pPr>
              <w:rPr>
                <w:rFonts w:cstheme="minorHAnsi"/>
                <w:sz w:val="22"/>
                <w:szCs w:val="22"/>
              </w:rPr>
            </w:pPr>
            <w:r w:rsidRPr="00C05CFC">
              <w:rPr>
                <w:rFonts w:cstheme="minorHAnsi"/>
                <w:sz w:val="22"/>
                <w:szCs w:val="22"/>
              </w:rPr>
              <w:t>1.9‡ (10.9) §</w:t>
            </w:r>
          </w:p>
        </w:tc>
        <w:tc>
          <w:tcPr>
            <w:tcW w:w="2756" w:type="dxa"/>
            <w:vMerge/>
            <w:noWrap/>
          </w:tcPr>
          <w:p w14:paraId="6E3EA056" w14:textId="77777777" w:rsidR="00C56B14" w:rsidRPr="00C05CFC" w:rsidRDefault="00C56B14" w:rsidP="00A05687">
            <w:pPr>
              <w:rPr>
                <w:rFonts w:cstheme="minorHAnsi"/>
                <w:sz w:val="22"/>
                <w:szCs w:val="22"/>
              </w:rPr>
            </w:pPr>
          </w:p>
        </w:tc>
      </w:tr>
      <w:tr w:rsidR="00C56B14" w:rsidRPr="00C05CFC" w14:paraId="4605368E" w14:textId="77777777" w:rsidTr="005A3D60">
        <w:trPr>
          <w:trHeight w:val="320"/>
        </w:trPr>
        <w:tc>
          <w:tcPr>
            <w:tcW w:w="1566" w:type="dxa"/>
            <w:vMerge/>
            <w:noWrap/>
            <w:hideMark/>
          </w:tcPr>
          <w:p w14:paraId="74A5D3A0" w14:textId="77777777" w:rsidR="00C56B14" w:rsidRPr="00C05CFC" w:rsidRDefault="00C56B14" w:rsidP="00A05687">
            <w:pPr>
              <w:rPr>
                <w:rFonts w:cstheme="minorHAnsi"/>
                <w:b/>
                <w:bCs/>
                <w:sz w:val="22"/>
                <w:szCs w:val="22"/>
              </w:rPr>
            </w:pPr>
          </w:p>
        </w:tc>
        <w:tc>
          <w:tcPr>
            <w:tcW w:w="1448" w:type="dxa"/>
            <w:vMerge/>
            <w:noWrap/>
            <w:hideMark/>
          </w:tcPr>
          <w:p w14:paraId="18B4A17B" w14:textId="77777777" w:rsidR="00C56B14" w:rsidRPr="00C05CFC" w:rsidRDefault="00C56B14" w:rsidP="00A05687">
            <w:pPr>
              <w:rPr>
                <w:rFonts w:cstheme="minorHAnsi"/>
                <w:sz w:val="22"/>
                <w:szCs w:val="22"/>
              </w:rPr>
            </w:pPr>
          </w:p>
        </w:tc>
        <w:tc>
          <w:tcPr>
            <w:tcW w:w="1563" w:type="dxa"/>
            <w:vMerge/>
            <w:noWrap/>
            <w:hideMark/>
          </w:tcPr>
          <w:p w14:paraId="64A3A500" w14:textId="77777777" w:rsidR="00C56B14" w:rsidRPr="00C05CFC" w:rsidRDefault="00C56B14" w:rsidP="00A05687">
            <w:pPr>
              <w:rPr>
                <w:rFonts w:cstheme="minorHAnsi"/>
                <w:sz w:val="22"/>
                <w:szCs w:val="22"/>
              </w:rPr>
            </w:pPr>
          </w:p>
        </w:tc>
        <w:tc>
          <w:tcPr>
            <w:tcW w:w="3676" w:type="dxa"/>
            <w:noWrap/>
            <w:hideMark/>
          </w:tcPr>
          <w:p w14:paraId="74FDEF7A" w14:textId="77777777" w:rsidR="00C56B14" w:rsidRPr="00C05CFC" w:rsidRDefault="00C56B14" w:rsidP="00A05687">
            <w:pPr>
              <w:rPr>
                <w:rFonts w:cstheme="minorHAnsi"/>
                <w:sz w:val="22"/>
                <w:szCs w:val="22"/>
              </w:rPr>
            </w:pPr>
            <w:r w:rsidRPr="00C05CFC">
              <w:rPr>
                <w:rFonts w:cstheme="minorHAnsi"/>
                <w:sz w:val="22"/>
                <w:szCs w:val="22"/>
              </w:rPr>
              <w:t>SSF Long leg</w:t>
            </w:r>
          </w:p>
        </w:tc>
        <w:tc>
          <w:tcPr>
            <w:tcW w:w="1440" w:type="dxa"/>
            <w:noWrap/>
            <w:hideMark/>
          </w:tcPr>
          <w:p w14:paraId="4CD90C89"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noWrap/>
            <w:hideMark/>
          </w:tcPr>
          <w:p w14:paraId="3DC2CF4B" w14:textId="77777777" w:rsidR="00C56B14" w:rsidRPr="00C05CFC" w:rsidRDefault="00C56B14" w:rsidP="00A05687">
            <w:pPr>
              <w:rPr>
                <w:rFonts w:cstheme="minorHAnsi"/>
                <w:sz w:val="22"/>
                <w:szCs w:val="22"/>
              </w:rPr>
            </w:pPr>
            <w:r w:rsidRPr="00C05CFC">
              <w:rPr>
                <w:rFonts w:cstheme="minorHAnsi"/>
                <w:sz w:val="22"/>
                <w:szCs w:val="22"/>
              </w:rPr>
              <w:t>8.8‡ (10.6)</w:t>
            </w:r>
          </w:p>
        </w:tc>
        <w:tc>
          <w:tcPr>
            <w:tcW w:w="2756" w:type="dxa"/>
            <w:vMerge/>
            <w:noWrap/>
          </w:tcPr>
          <w:p w14:paraId="75973CD2" w14:textId="77777777" w:rsidR="00C56B14" w:rsidRPr="00C05CFC" w:rsidRDefault="00C56B14" w:rsidP="00A05687">
            <w:pPr>
              <w:rPr>
                <w:rFonts w:cstheme="minorHAnsi"/>
                <w:sz w:val="22"/>
                <w:szCs w:val="22"/>
              </w:rPr>
            </w:pPr>
          </w:p>
        </w:tc>
      </w:tr>
      <w:tr w:rsidR="00C56B14" w:rsidRPr="00C05CFC" w14:paraId="1283DE32" w14:textId="77777777" w:rsidTr="005A3D60">
        <w:trPr>
          <w:trHeight w:val="340"/>
        </w:trPr>
        <w:tc>
          <w:tcPr>
            <w:tcW w:w="1566" w:type="dxa"/>
            <w:vMerge/>
            <w:tcBorders>
              <w:bottom w:val="double" w:sz="4" w:space="0" w:color="000000"/>
            </w:tcBorders>
            <w:noWrap/>
            <w:hideMark/>
          </w:tcPr>
          <w:p w14:paraId="510ABF93" w14:textId="77777777" w:rsidR="00C56B14" w:rsidRPr="00C05CFC" w:rsidRDefault="00C56B14" w:rsidP="00A05687">
            <w:pPr>
              <w:rPr>
                <w:rFonts w:cstheme="minorHAnsi"/>
                <w:b/>
                <w:bCs/>
                <w:sz w:val="22"/>
                <w:szCs w:val="22"/>
              </w:rPr>
            </w:pPr>
          </w:p>
        </w:tc>
        <w:tc>
          <w:tcPr>
            <w:tcW w:w="1448" w:type="dxa"/>
            <w:vMerge/>
            <w:noWrap/>
            <w:hideMark/>
          </w:tcPr>
          <w:p w14:paraId="24644A03" w14:textId="77777777" w:rsidR="00C56B14" w:rsidRPr="00C05CFC" w:rsidRDefault="00C56B14" w:rsidP="00A05687">
            <w:pPr>
              <w:rPr>
                <w:rFonts w:cstheme="minorHAnsi"/>
                <w:sz w:val="22"/>
                <w:szCs w:val="22"/>
              </w:rPr>
            </w:pPr>
          </w:p>
        </w:tc>
        <w:tc>
          <w:tcPr>
            <w:tcW w:w="1563" w:type="dxa"/>
            <w:vMerge/>
            <w:tcBorders>
              <w:bottom w:val="double" w:sz="4" w:space="0" w:color="000000"/>
            </w:tcBorders>
            <w:noWrap/>
            <w:hideMark/>
          </w:tcPr>
          <w:p w14:paraId="3678263D" w14:textId="77777777" w:rsidR="00C56B14" w:rsidRPr="00C05CFC" w:rsidRDefault="00C56B14" w:rsidP="00A05687">
            <w:pPr>
              <w:rPr>
                <w:rFonts w:cstheme="minorHAnsi"/>
                <w:sz w:val="22"/>
                <w:szCs w:val="22"/>
              </w:rPr>
            </w:pPr>
          </w:p>
        </w:tc>
        <w:tc>
          <w:tcPr>
            <w:tcW w:w="3676" w:type="dxa"/>
            <w:tcBorders>
              <w:bottom w:val="double" w:sz="4" w:space="0" w:color="000000"/>
            </w:tcBorders>
            <w:noWrap/>
            <w:hideMark/>
          </w:tcPr>
          <w:p w14:paraId="3A5FC123" w14:textId="77777777" w:rsidR="00C56B14" w:rsidRPr="00C05CFC" w:rsidRDefault="00C56B14" w:rsidP="00A05687">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0681206E" w14:textId="77777777" w:rsidR="00C56B14" w:rsidRPr="00C05CFC" w:rsidRDefault="00C56B14" w:rsidP="00A05687">
            <w:pPr>
              <w:rPr>
                <w:rFonts w:cstheme="minorHAnsi"/>
                <w:sz w:val="22"/>
                <w:szCs w:val="22"/>
              </w:rPr>
            </w:pPr>
            <w:r w:rsidRPr="00C05CFC">
              <w:rPr>
                <w:rFonts w:cstheme="minorHAnsi"/>
                <w:sz w:val="22"/>
                <w:szCs w:val="22"/>
              </w:rPr>
              <w:t> </w:t>
            </w:r>
          </w:p>
        </w:tc>
        <w:tc>
          <w:tcPr>
            <w:tcW w:w="1501" w:type="dxa"/>
            <w:tcBorders>
              <w:bottom w:val="double" w:sz="4" w:space="0" w:color="000000"/>
            </w:tcBorders>
            <w:noWrap/>
            <w:hideMark/>
          </w:tcPr>
          <w:p w14:paraId="22C5BEBB" w14:textId="77777777" w:rsidR="00C56B14" w:rsidRPr="00C05CFC" w:rsidRDefault="00C56B14" w:rsidP="00A05687">
            <w:pPr>
              <w:rPr>
                <w:rFonts w:cstheme="minorHAnsi"/>
                <w:sz w:val="22"/>
                <w:szCs w:val="22"/>
              </w:rPr>
            </w:pPr>
            <w:r w:rsidRPr="00C05CFC">
              <w:rPr>
                <w:rFonts w:cstheme="minorHAnsi"/>
                <w:sz w:val="22"/>
                <w:szCs w:val="22"/>
              </w:rPr>
              <w:t>1.6‡ (8.7) §</w:t>
            </w:r>
          </w:p>
        </w:tc>
        <w:tc>
          <w:tcPr>
            <w:tcW w:w="2756" w:type="dxa"/>
            <w:vMerge/>
            <w:tcBorders>
              <w:bottom w:val="double" w:sz="4" w:space="0" w:color="000000"/>
            </w:tcBorders>
            <w:noWrap/>
          </w:tcPr>
          <w:p w14:paraId="1732CA34" w14:textId="77777777" w:rsidR="00C56B14" w:rsidRPr="00C05CFC" w:rsidRDefault="00C56B14" w:rsidP="00A05687">
            <w:pPr>
              <w:rPr>
                <w:rFonts w:cstheme="minorHAnsi"/>
                <w:sz w:val="22"/>
                <w:szCs w:val="22"/>
              </w:rPr>
            </w:pPr>
          </w:p>
        </w:tc>
      </w:tr>
    </w:tbl>
    <w:p w14:paraId="32165773" w14:textId="529CF1A7" w:rsidR="00DB435E" w:rsidRDefault="0096319B" w:rsidP="00D81E0D">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566"/>
        <w:gridCol w:w="1448"/>
        <w:gridCol w:w="1563"/>
        <w:gridCol w:w="3676"/>
        <w:gridCol w:w="1440"/>
        <w:gridCol w:w="1359"/>
        <w:gridCol w:w="2898"/>
      </w:tblGrid>
      <w:tr w:rsidR="0096319B" w:rsidRPr="00C05CFC" w14:paraId="0FA394FD" w14:textId="77777777" w:rsidTr="00A05687">
        <w:trPr>
          <w:trHeight w:val="936"/>
        </w:trPr>
        <w:tc>
          <w:tcPr>
            <w:tcW w:w="1566" w:type="dxa"/>
            <w:tcBorders>
              <w:top w:val="single" w:sz="12" w:space="0" w:color="auto"/>
              <w:bottom w:val="single" w:sz="12" w:space="0" w:color="auto"/>
            </w:tcBorders>
            <w:hideMark/>
          </w:tcPr>
          <w:p w14:paraId="40082C18" w14:textId="77777777" w:rsidR="0096319B" w:rsidRPr="00C05CFC" w:rsidRDefault="0096319B" w:rsidP="00A05687">
            <w:pPr>
              <w:rPr>
                <w:rFonts w:cstheme="minorHAnsi"/>
                <w:b/>
                <w:bCs/>
                <w:sz w:val="22"/>
                <w:szCs w:val="22"/>
              </w:rPr>
            </w:pPr>
            <w:r w:rsidRPr="00C05CFC">
              <w:rPr>
                <w:rFonts w:cstheme="minorHAnsi"/>
                <w:b/>
                <w:bCs/>
                <w:sz w:val="22"/>
                <w:szCs w:val="22"/>
              </w:rPr>
              <w:t xml:space="preserve">Outcome </w:t>
            </w:r>
          </w:p>
          <w:p w14:paraId="149067BE"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02E8A165" w14:textId="77777777" w:rsidR="0096319B" w:rsidRPr="00C05CFC" w:rsidRDefault="0096319B" w:rsidP="00A05687">
            <w:pPr>
              <w:rPr>
                <w:rFonts w:cstheme="minorHAnsi"/>
                <w:b/>
                <w:bCs/>
                <w:sz w:val="22"/>
                <w:szCs w:val="22"/>
              </w:rPr>
            </w:pPr>
            <w:r w:rsidRPr="00C05CFC">
              <w:rPr>
                <w:rFonts w:cstheme="minorHAnsi"/>
                <w:b/>
                <w:bCs/>
                <w:sz w:val="22"/>
                <w:szCs w:val="22"/>
              </w:rPr>
              <w:t>Study</w:t>
            </w:r>
          </w:p>
          <w:p w14:paraId="31844A1A"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3B1B99F2" w14:textId="77777777" w:rsidR="0096319B" w:rsidRPr="00C05CFC" w:rsidRDefault="0096319B" w:rsidP="00A05687">
            <w:pPr>
              <w:rPr>
                <w:rFonts w:cstheme="minorHAnsi"/>
                <w:b/>
                <w:bCs/>
                <w:sz w:val="22"/>
                <w:szCs w:val="22"/>
              </w:rPr>
            </w:pPr>
            <w:r w:rsidRPr="00C05CFC">
              <w:rPr>
                <w:rFonts w:cstheme="minorHAnsi"/>
                <w:b/>
                <w:bCs/>
                <w:sz w:val="22"/>
                <w:szCs w:val="22"/>
              </w:rPr>
              <w:t>Condition</w:t>
            </w:r>
          </w:p>
          <w:p w14:paraId="2CEDA2DF"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3676" w:type="dxa"/>
            <w:tcBorders>
              <w:top w:val="single" w:sz="12" w:space="0" w:color="auto"/>
              <w:bottom w:val="single" w:sz="12" w:space="0" w:color="auto"/>
            </w:tcBorders>
            <w:hideMark/>
          </w:tcPr>
          <w:p w14:paraId="338E0334" w14:textId="77777777" w:rsidR="0096319B" w:rsidRPr="00C05CFC" w:rsidRDefault="0096319B" w:rsidP="00A05687">
            <w:pPr>
              <w:rPr>
                <w:rFonts w:cstheme="minorHAnsi"/>
                <w:b/>
                <w:bCs/>
                <w:sz w:val="22"/>
                <w:szCs w:val="22"/>
              </w:rPr>
            </w:pPr>
            <w:r w:rsidRPr="00C05CFC">
              <w:rPr>
                <w:rFonts w:cstheme="minorHAnsi"/>
                <w:b/>
                <w:bCs/>
                <w:sz w:val="22"/>
                <w:szCs w:val="22"/>
              </w:rPr>
              <w:t xml:space="preserve">Group </w:t>
            </w:r>
          </w:p>
          <w:p w14:paraId="6A1DB296"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1440" w:type="dxa"/>
            <w:tcBorders>
              <w:top w:val="single" w:sz="12" w:space="0" w:color="auto"/>
              <w:bottom w:val="single" w:sz="12" w:space="0" w:color="auto"/>
            </w:tcBorders>
            <w:hideMark/>
          </w:tcPr>
          <w:p w14:paraId="10591663" w14:textId="77777777" w:rsidR="0096319B" w:rsidRPr="00C05CFC" w:rsidRDefault="0096319B" w:rsidP="00A05687">
            <w:pPr>
              <w:rPr>
                <w:rFonts w:cstheme="minorHAnsi"/>
                <w:b/>
                <w:bCs/>
                <w:sz w:val="22"/>
                <w:szCs w:val="22"/>
              </w:rPr>
            </w:pPr>
            <w:r w:rsidRPr="00C05CFC">
              <w:rPr>
                <w:rFonts w:cstheme="minorHAnsi"/>
                <w:b/>
                <w:bCs/>
                <w:sz w:val="22"/>
                <w:szCs w:val="22"/>
              </w:rPr>
              <w:t>Baseline</w:t>
            </w:r>
          </w:p>
          <w:p w14:paraId="44BC8B0A" w14:textId="77777777" w:rsidR="0096319B" w:rsidRPr="00C05CFC" w:rsidRDefault="0096319B" w:rsidP="00A05687">
            <w:pPr>
              <w:rPr>
                <w:rFonts w:cstheme="minorHAnsi"/>
                <w:b/>
                <w:bCs/>
                <w:sz w:val="22"/>
                <w:szCs w:val="22"/>
              </w:rPr>
            </w:pPr>
            <w:r w:rsidRPr="00C05CFC">
              <w:rPr>
                <w:rFonts w:cstheme="minorHAnsi"/>
                <w:b/>
                <w:bCs/>
                <w:sz w:val="22"/>
                <w:szCs w:val="22"/>
              </w:rPr>
              <w:t xml:space="preserve"> Mean </w:t>
            </w:r>
          </w:p>
          <w:p w14:paraId="102EC585" w14:textId="77777777" w:rsidR="0096319B" w:rsidRPr="00C05CFC" w:rsidRDefault="0096319B" w:rsidP="00A05687">
            <w:pPr>
              <w:rPr>
                <w:rFonts w:cstheme="minorHAnsi"/>
                <w:b/>
                <w:bCs/>
                <w:sz w:val="22"/>
                <w:szCs w:val="22"/>
              </w:rPr>
            </w:pPr>
            <w:r w:rsidRPr="00C05CFC">
              <w:rPr>
                <w:rFonts w:cstheme="minorHAnsi"/>
                <w:b/>
                <w:bCs/>
                <w:sz w:val="22"/>
                <w:szCs w:val="22"/>
              </w:rPr>
              <w:t>(SD +/-)</w:t>
            </w:r>
          </w:p>
        </w:tc>
        <w:tc>
          <w:tcPr>
            <w:tcW w:w="1359" w:type="dxa"/>
            <w:tcBorders>
              <w:top w:val="single" w:sz="12" w:space="0" w:color="auto"/>
              <w:bottom w:val="single" w:sz="12" w:space="0" w:color="auto"/>
            </w:tcBorders>
            <w:hideMark/>
          </w:tcPr>
          <w:p w14:paraId="6D5C2C59" w14:textId="77777777" w:rsidR="0096319B" w:rsidRPr="00C05CFC" w:rsidRDefault="0096319B" w:rsidP="00A05687">
            <w:pPr>
              <w:rPr>
                <w:rFonts w:cstheme="minorHAnsi"/>
                <w:b/>
                <w:bCs/>
                <w:sz w:val="22"/>
                <w:szCs w:val="22"/>
              </w:rPr>
            </w:pPr>
            <w:r w:rsidRPr="00C05CFC">
              <w:rPr>
                <w:rFonts w:cstheme="minorHAnsi"/>
                <w:b/>
                <w:bCs/>
                <w:sz w:val="22"/>
                <w:szCs w:val="22"/>
              </w:rPr>
              <w:t>Final</w:t>
            </w:r>
          </w:p>
          <w:p w14:paraId="041E328B" w14:textId="77777777" w:rsidR="0096319B" w:rsidRPr="00C05CFC" w:rsidRDefault="0096319B" w:rsidP="00A05687">
            <w:pPr>
              <w:rPr>
                <w:rFonts w:cstheme="minorHAnsi"/>
                <w:b/>
                <w:bCs/>
                <w:sz w:val="22"/>
                <w:szCs w:val="22"/>
              </w:rPr>
            </w:pPr>
            <w:r w:rsidRPr="00C05CFC">
              <w:rPr>
                <w:rFonts w:cstheme="minorHAnsi"/>
                <w:b/>
                <w:bCs/>
                <w:sz w:val="22"/>
                <w:szCs w:val="22"/>
              </w:rPr>
              <w:t xml:space="preserve">Mean </w:t>
            </w:r>
          </w:p>
          <w:p w14:paraId="1585BAAB" w14:textId="77777777" w:rsidR="0096319B" w:rsidRPr="00C05CFC" w:rsidRDefault="0096319B" w:rsidP="00A05687">
            <w:pPr>
              <w:rPr>
                <w:rFonts w:cstheme="minorHAnsi"/>
                <w:b/>
                <w:bCs/>
                <w:sz w:val="22"/>
                <w:szCs w:val="22"/>
              </w:rPr>
            </w:pPr>
            <w:r w:rsidRPr="00C05CFC">
              <w:rPr>
                <w:rFonts w:cstheme="minorHAnsi"/>
                <w:b/>
                <w:bCs/>
                <w:sz w:val="22"/>
                <w:szCs w:val="22"/>
              </w:rPr>
              <w:t>(SD +/-)</w:t>
            </w:r>
          </w:p>
        </w:tc>
        <w:tc>
          <w:tcPr>
            <w:tcW w:w="2898" w:type="dxa"/>
            <w:tcBorders>
              <w:top w:val="single" w:sz="12" w:space="0" w:color="auto"/>
              <w:bottom w:val="single" w:sz="12" w:space="0" w:color="auto"/>
            </w:tcBorders>
          </w:tcPr>
          <w:p w14:paraId="4656E021" w14:textId="77777777" w:rsidR="0096319B" w:rsidRPr="00C05CFC" w:rsidRDefault="0096319B" w:rsidP="00A05687">
            <w:pPr>
              <w:rPr>
                <w:rFonts w:cstheme="minorHAnsi"/>
                <w:b/>
                <w:bCs/>
                <w:sz w:val="22"/>
                <w:szCs w:val="22"/>
              </w:rPr>
            </w:pPr>
            <w:r w:rsidRPr="00C05CFC">
              <w:rPr>
                <w:rFonts w:cstheme="minorHAnsi"/>
                <w:b/>
                <w:bCs/>
                <w:sz w:val="22"/>
                <w:szCs w:val="22"/>
              </w:rPr>
              <w:t>Statistical Result</w:t>
            </w:r>
          </w:p>
          <w:p w14:paraId="0DE119B3" w14:textId="77777777" w:rsidR="0096319B" w:rsidRPr="00C05CFC" w:rsidRDefault="0096319B" w:rsidP="00A05687">
            <w:pPr>
              <w:rPr>
                <w:rFonts w:cstheme="minorHAnsi"/>
                <w:b/>
                <w:bCs/>
                <w:sz w:val="22"/>
                <w:szCs w:val="22"/>
              </w:rPr>
            </w:pPr>
            <w:r w:rsidRPr="00C05CFC">
              <w:rPr>
                <w:rFonts w:cstheme="minorHAnsi"/>
                <w:b/>
                <w:bCs/>
                <w:sz w:val="22"/>
                <w:szCs w:val="22"/>
              </w:rPr>
              <w:t>(Significant values given in bold)</w:t>
            </w:r>
          </w:p>
        </w:tc>
      </w:tr>
      <w:tr w:rsidR="0096319B" w:rsidRPr="00C05CFC" w14:paraId="406DF8FD" w14:textId="77777777" w:rsidTr="00A05687">
        <w:trPr>
          <w:trHeight w:val="340"/>
        </w:trPr>
        <w:tc>
          <w:tcPr>
            <w:tcW w:w="13950" w:type="dxa"/>
            <w:gridSpan w:val="7"/>
            <w:tcBorders>
              <w:top w:val="double" w:sz="4" w:space="0" w:color="000000"/>
              <w:bottom w:val="single" w:sz="12" w:space="0" w:color="auto"/>
            </w:tcBorders>
            <w:shd w:val="clear" w:color="auto" w:fill="FFFFFF" w:themeFill="background1"/>
            <w:hideMark/>
          </w:tcPr>
          <w:p w14:paraId="7768E5AB" w14:textId="6A46F82B" w:rsidR="0096319B" w:rsidRPr="00C05CFC" w:rsidRDefault="0096319B" w:rsidP="00A05687">
            <w:pPr>
              <w:jc w:val="center"/>
              <w:rPr>
                <w:rFonts w:cstheme="minorHAnsi"/>
                <w:b/>
                <w:bCs/>
                <w:sz w:val="22"/>
                <w:szCs w:val="22"/>
              </w:rPr>
            </w:pPr>
            <w:r w:rsidRPr="00C05CFC">
              <w:rPr>
                <w:rFonts w:cstheme="minorHAnsi"/>
                <w:b/>
                <w:bCs/>
                <w:sz w:val="22"/>
                <w:szCs w:val="22"/>
              </w:rPr>
              <w:t>Functional Lift Therapeutic Footwear</w:t>
            </w:r>
          </w:p>
          <w:p w14:paraId="0E3FCB7B" w14:textId="77777777" w:rsidR="0096319B" w:rsidRPr="00C05CFC" w:rsidRDefault="0096319B" w:rsidP="00A05687">
            <w:pPr>
              <w:rPr>
                <w:rFonts w:cstheme="minorHAnsi"/>
                <w:b/>
                <w:bCs/>
                <w:sz w:val="22"/>
                <w:szCs w:val="22"/>
              </w:rPr>
            </w:pPr>
          </w:p>
        </w:tc>
      </w:tr>
      <w:tr w:rsidR="0096319B" w:rsidRPr="00C05CFC" w14:paraId="5164244C" w14:textId="77777777" w:rsidTr="00A05687">
        <w:trPr>
          <w:trHeight w:val="340"/>
        </w:trPr>
        <w:tc>
          <w:tcPr>
            <w:tcW w:w="13950" w:type="dxa"/>
            <w:gridSpan w:val="7"/>
            <w:tcBorders>
              <w:top w:val="single" w:sz="12" w:space="0" w:color="auto"/>
              <w:bottom w:val="double" w:sz="4" w:space="0" w:color="000000"/>
            </w:tcBorders>
            <w:hideMark/>
          </w:tcPr>
          <w:p w14:paraId="55F5CA71" w14:textId="77777777" w:rsidR="0096319B" w:rsidRPr="00C05CFC" w:rsidRDefault="0096319B" w:rsidP="00A05687">
            <w:pPr>
              <w:rPr>
                <w:rFonts w:cstheme="minorHAnsi"/>
                <w:b/>
                <w:bCs/>
                <w:sz w:val="22"/>
                <w:szCs w:val="22"/>
              </w:rPr>
            </w:pPr>
            <w:r w:rsidRPr="00C05CFC">
              <w:rPr>
                <w:rFonts w:cstheme="minorHAnsi"/>
                <w:b/>
                <w:bCs/>
                <w:sz w:val="22"/>
                <w:szCs w:val="22"/>
              </w:rPr>
              <w:t>Kinematic  </w:t>
            </w:r>
          </w:p>
        </w:tc>
      </w:tr>
      <w:tr w:rsidR="0096319B" w:rsidRPr="00C05CFC" w14:paraId="0987328E" w14:textId="77777777" w:rsidTr="00A05687">
        <w:trPr>
          <w:trHeight w:val="320"/>
        </w:trPr>
        <w:tc>
          <w:tcPr>
            <w:tcW w:w="1566" w:type="dxa"/>
            <w:vMerge w:val="restart"/>
            <w:tcBorders>
              <w:top w:val="double" w:sz="4" w:space="0" w:color="000000"/>
            </w:tcBorders>
            <w:noWrap/>
            <w:hideMark/>
          </w:tcPr>
          <w:p w14:paraId="09D149E2" w14:textId="77777777" w:rsidR="0096319B" w:rsidRPr="00C05CFC" w:rsidRDefault="0096319B" w:rsidP="00A05687">
            <w:pPr>
              <w:rPr>
                <w:rFonts w:cstheme="minorHAnsi"/>
                <w:b/>
                <w:bCs/>
                <w:sz w:val="22"/>
                <w:szCs w:val="22"/>
              </w:rPr>
            </w:pPr>
            <w:r w:rsidRPr="00C05CFC">
              <w:rPr>
                <w:rFonts w:cstheme="minorHAnsi"/>
                <w:b/>
                <w:bCs/>
                <w:sz w:val="22"/>
                <w:szCs w:val="22"/>
              </w:rPr>
              <w:t>Knee</w:t>
            </w:r>
          </w:p>
          <w:p w14:paraId="3D0C2783" w14:textId="77777777" w:rsidR="0096319B" w:rsidRPr="00C05CFC" w:rsidRDefault="0096319B" w:rsidP="00A05687">
            <w:pPr>
              <w:rPr>
                <w:rFonts w:cstheme="minorHAnsi"/>
                <w:b/>
                <w:bCs/>
                <w:sz w:val="22"/>
                <w:szCs w:val="22"/>
              </w:rPr>
            </w:pPr>
            <w:r w:rsidRPr="00C05CFC">
              <w:rPr>
                <w:rFonts w:cstheme="minorHAnsi"/>
                <w:b/>
                <w:bCs/>
                <w:sz w:val="22"/>
                <w:szCs w:val="22"/>
              </w:rPr>
              <w:t>flexion at initial contact (°)</w:t>
            </w:r>
          </w:p>
          <w:p w14:paraId="1654A036"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4793065E"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6E681A50"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2AC66AEC"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1448" w:type="dxa"/>
            <w:vMerge w:val="restart"/>
            <w:noWrap/>
            <w:hideMark/>
          </w:tcPr>
          <w:p w14:paraId="19009CF4" w14:textId="77777777" w:rsidR="0096319B" w:rsidRPr="00C05CFC" w:rsidRDefault="0096319B" w:rsidP="00A05687">
            <w:pPr>
              <w:rPr>
                <w:rFonts w:cstheme="minorHAnsi"/>
                <w:sz w:val="22"/>
                <w:szCs w:val="22"/>
              </w:rPr>
            </w:pPr>
          </w:p>
        </w:tc>
        <w:tc>
          <w:tcPr>
            <w:tcW w:w="1563" w:type="dxa"/>
            <w:vMerge w:val="restart"/>
            <w:tcBorders>
              <w:top w:val="double" w:sz="4" w:space="0" w:color="000000"/>
            </w:tcBorders>
            <w:hideMark/>
          </w:tcPr>
          <w:p w14:paraId="4791FF7A" w14:textId="77777777" w:rsidR="0096319B" w:rsidRPr="00C05CFC" w:rsidRDefault="0096319B" w:rsidP="00A05687">
            <w:pPr>
              <w:rPr>
                <w:rFonts w:cstheme="minorHAnsi"/>
                <w:sz w:val="22"/>
                <w:szCs w:val="22"/>
              </w:rPr>
            </w:pPr>
          </w:p>
        </w:tc>
        <w:tc>
          <w:tcPr>
            <w:tcW w:w="3676" w:type="dxa"/>
            <w:tcBorders>
              <w:top w:val="double" w:sz="4" w:space="0" w:color="000000"/>
            </w:tcBorders>
            <w:noWrap/>
            <w:hideMark/>
          </w:tcPr>
          <w:p w14:paraId="4702C60F" w14:textId="77777777" w:rsidR="0096319B" w:rsidRPr="00C05CFC" w:rsidRDefault="0096319B" w:rsidP="00A05687">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50750604" w14:textId="77777777" w:rsidR="0096319B" w:rsidRPr="00C05CFC" w:rsidRDefault="0096319B" w:rsidP="00A05687">
            <w:pPr>
              <w:rPr>
                <w:rFonts w:cstheme="minorHAnsi"/>
                <w:sz w:val="22"/>
                <w:szCs w:val="22"/>
              </w:rPr>
            </w:pPr>
            <w:r w:rsidRPr="00C05CFC">
              <w:rPr>
                <w:rFonts w:cstheme="minorHAnsi"/>
                <w:sz w:val="22"/>
                <w:szCs w:val="22"/>
              </w:rPr>
              <w:t>13.4‡ (6.8) §</w:t>
            </w:r>
          </w:p>
        </w:tc>
        <w:tc>
          <w:tcPr>
            <w:tcW w:w="1359" w:type="dxa"/>
            <w:tcBorders>
              <w:top w:val="double" w:sz="4" w:space="0" w:color="000000"/>
            </w:tcBorders>
            <w:noWrap/>
            <w:hideMark/>
          </w:tcPr>
          <w:p w14:paraId="347495C1" w14:textId="77777777" w:rsidR="0096319B" w:rsidRPr="00C05CFC" w:rsidRDefault="0096319B" w:rsidP="00A05687">
            <w:pPr>
              <w:rPr>
                <w:rFonts w:cstheme="minorHAnsi"/>
                <w:sz w:val="22"/>
                <w:szCs w:val="22"/>
              </w:rPr>
            </w:pPr>
            <w:r w:rsidRPr="00C05CFC">
              <w:rPr>
                <w:rFonts w:cstheme="minorHAnsi"/>
                <w:sz w:val="22"/>
                <w:szCs w:val="22"/>
              </w:rPr>
              <w:t> </w:t>
            </w:r>
          </w:p>
        </w:tc>
        <w:tc>
          <w:tcPr>
            <w:tcW w:w="2898" w:type="dxa"/>
            <w:vMerge w:val="restart"/>
            <w:tcBorders>
              <w:top w:val="double" w:sz="4" w:space="0" w:color="000000"/>
            </w:tcBorders>
            <w:noWrap/>
          </w:tcPr>
          <w:p w14:paraId="77A1DFD5" w14:textId="77777777" w:rsidR="0096319B" w:rsidRPr="00C05CFC" w:rsidRDefault="0096319B" w:rsidP="00A05687">
            <w:pPr>
              <w:rPr>
                <w:rFonts w:cstheme="minorHAnsi"/>
                <w:sz w:val="22"/>
                <w:szCs w:val="22"/>
              </w:rPr>
            </w:pPr>
            <w:r w:rsidRPr="00C05CFC">
              <w:rPr>
                <w:rFonts w:cstheme="minorHAnsi"/>
                <w:sz w:val="22"/>
                <w:szCs w:val="22"/>
              </w:rPr>
              <w:t>Comparison long to short</w:t>
            </w:r>
          </w:p>
          <w:p w14:paraId="1814DC9A" w14:textId="77777777" w:rsidR="0096319B" w:rsidRPr="00C05CFC" w:rsidRDefault="0096319B" w:rsidP="00A05687">
            <w:pPr>
              <w:rPr>
                <w:rFonts w:cstheme="minorHAnsi"/>
                <w:sz w:val="22"/>
                <w:szCs w:val="22"/>
              </w:rPr>
            </w:pPr>
            <w:r w:rsidRPr="00C05CFC">
              <w:rPr>
                <w:rFonts w:cstheme="minorHAnsi"/>
                <w:sz w:val="22"/>
                <w:szCs w:val="22"/>
              </w:rPr>
              <w:t>BF p = 0.508;</w:t>
            </w:r>
          </w:p>
          <w:p w14:paraId="735FBAE9" w14:textId="77777777" w:rsidR="0096319B" w:rsidRPr="00C05CFC" w:rsidRDefault="0096319B" w:rsidP="00A05687">
            <w:pPr>
              <w:rPr>
                <w:rFonts w:cstheme="minorHAnsi"/>
                <w:sz w:val="22"/>
                <w:szCs w:val="22"/>
              </w:rPr>
            </w:pPr>
            <w:r w:rsidRPr="00C05CFC">
              <w:rPr>
                <w:rFonts w:cstheme="minorHAnsi"/>
                <w:sz w:val="22"/>
                <w:szCs w:val="22"/>
              </w:rPr>
              <w:t>FLTF p=0.114;</w:t>
            </w:r>
          </w:p>
          <w:p w14:paraId="3A927AF9" w14:textId="77777777" w:rsidR="0096319B" w:rsidRPr="00C05CFC" w:rsidRDefault="0096319B" w:rsidP="00A05687">
            <w:pPr>
              <w:rPr>
                <w:rFonts w:cstheme="minorHAnsi"/>
                <w:sz w:val="22"/>
                <w:szCs w:val="22"/>
              </w:rPr>
            </w:pPr>
            <w:r w:rsidRPr="00C05CFC">
              <w:rPr>
                <w:rFonts w:cstheme="minorHAnsi"/>
                <w:sz w:val="22"/>
                <w:szCs w:val="22"/>
              </w:rPr>
              <w:t>SSF p=0.386;</w:t>
            </w:r>
          </w:p>
          <w:p w14:paraId="208485E4" w14:textId="77777777" w:rsidR="0096319B" w:rsidRPr="00C05CFC" w:rsidRDefault="0096319B" w:rsidP="00A05687">
            <w:pPr>
              <w:rPr>
                <w:rFonts w:cstheme="minorHAnsi"/>
                <w:sz w:val="22"/>
                <w:szCs w:val="22"/>
              </w:rPr>
            </w:pPr>
            <w:r w:rsidRPr="00C05CFC">
              <w:rPr>
                <w:rFonts w:cstheme="minorHAnsi"/>
                <w:sz w:val="22"/>
                <w:szCs w:val="22"/>
              </w:rPr>
              <w:t> </w:t>
            </w:r>
          </w:p>
          <w:p w14:paraId="171130BB" w14:textId="77777777" w:rsidR="0096319B" w:rsidRPr="00C05CFC" w:rsidRDefault="0096319B" w:rsidP="00A05687">
            <w:pPr>
              <w:rPr>
                <w:rFonts w:cstheme="minorHAnsi"/>
                <w:sz w:val="22"/>
                <w:szCs w:val="22"/>
              </w:rPr>
            </w:pPr>
            <w:r w:rsidRPr="00C05CFC">
              <w:rPr>
                <w:rFonts w:cstheme="minorHAnsi"/>
                <w:sz w:val="22"/>
                <w:szCs w:val="22"/>
              </w:rPr>
              <w:t> </w:t>
            </w:r>
          </w:p>
        </w:tc>
      </w:tr>
      <w:tr w:rsidR="0096319B" w:rsidRPr="00C05CFC" w14:paraId="2FC2EACC" w14:textId="77777777" w:rsidTr="00A05687">
        <w:trPr>
          <w:trHeight w:val="320"/>
        </w:trPr>
        <w:tc>
          <w:tcPr>
            <w:tcW w:w="1566" w:type="dxa"/>
            <w:vMerge/>
            <w:noWrap/>
            <w:hideMark/>
          </w:tcPr>
          <w:p w14:paraId="22AB230A" w14:textId="77777777" w:rsidR="0096319B" w:rsidRPr="00C05CFC" w:rsidRDefault="0096319B" w:rsidP="00A05687">
            <w:pPr>
              <w:rPr>
                <w:rFonts w:cstheme="minorHAnsi"/>
                <w:b/>
                <w:bCs/>
                <w:sz w:val="22"/>
                <w:szCs w:val="22"/>
              </w:rPr>
            </w:pPr>
          </w:p>
        </w:tc>
        <w:tc>
          <w:tcPr>
            <w:tcW w:w="1448" w:type="dxa"/>
            <w:vMerge/>
            <w:noWrap/>
            <w:hideMark/>
          </w:tcPr>
          <w:p w14:paraId="1A6C0BFB" w14:textId="77777777" w:rsidR="0096319B" w:rsidRPr="00C05CFC" w:rsidRDefault="0096319B" w:rsidP="00A05687">
            <w:pPr>
              <w:rPr>
                <w:rFonts w:cstheme="minorHAnsi"/>
                <w:sz w:val="22"/>
                <w:szCs w:val="22"/>
              </w:rPr>
            </w:pPr>
          </w:p>
        </w:tc>
        <w:tc>
          <w:tcPr>
            <w:tcW w:w="1563" w:type="dxa"/>
            <w:vMerge/>
            <w:noWrap/>
            <w:hideMark/>
          </w:tcPr>
          <w:p w14:paraId="3E144B64" w14:textId="77777777" w:rsidR="0096319B" w:rsidRPr="00C05CFC" w:rsidRDefault="0096319B" w:rsidP="00A05687">
            <w:pPr>
              <w:rPr>
                <w:rFonts w:cstheme="minorHAnsi"/>
                <w:sz w:val="22"/>
                <w:szCs w:val="22"/>
              </w:rPr>
            </w:pPr>
          </w:p>
        </w:tc>
        <w:tc>
          <w:tcPr>
            <w:tcW w:w="3676" w:type="dxa"/>
            <w:noWrap/>
            <w:hideMark/>
          </w:tcPr>
          <w:p w14:paraId="2B9CFF71" w14:textId="77777777" w:rsidR="0096319B" w:rsidRPr="00C05CFC" w:rsidRDefault="0096319B" w:rsidP="00A05687">
            <w:pPr>
              <w:rPr>
                <w:rFonts w:cstheme="minorHAnsi"/>
                <w:sz w:val="22"/>
                <w:szCs w:val="22"/>
              </w:rPr>
            </w:pPr>
            <w:r w:rsidRPr="00C05CFC">
              <w:rPr>
                <w:rFonts w:cstheme="minorHAnsi"/>
                <w:sz w:val="22"/>
                <w:szCs w:val="22"/>
              </w:rPr>
              <w:t>BF Short leg</w:t>
            </w:r>
          </w:p>
        </w:tc>
        <w:tc>
          <w:tcPr>
            <w:tcW w:w="1440" w:type="dxa"/>
            <w:noWrap/>
            <w:hideMark/>
          </w:tcPr>
          <w:p w14:paraId="410049CC" w14:textId="77777777" w:rsidR="0096319B" w:rsidRPr="00C05CFC" w:rsidRDefault="0096319B" w:rsidP="00A05687">
            <w:pPr>
              <w:rPr>
                <w:rFonts w:cstheme="minorHAnsi"/>
                <w:sz w:val="22"/>
                <w:szCs w:val="22"/>
              </w:rPr>
            </w:pPr>
            <w:r w:rsidRPr="00C05CFC">
              <w:rPr>
                <w:rFonts w:cstheme="minorHAnsi"/>
                <w:sz w:val="22"/>
                <w:szCs w:val="22"/>
              </w:rPr>
              <w:t>11.9‡ (7.8) §</w:t>
            </w:r>
          </w:p>
        </w:tc>
        <w:tc>
          <w:tcPr>
            <w:tcW w:w="1359" w:type="dxa"/>
            <w:noWrap/>
            <w:hideMark/>
          </w:tcPr>
          <w:p w14:paraId="431BF658" w14:textId="77777777" w:rsidR="0096319B" w:rsidRPr="00C05CFC" w:rsidRDefault="0096319B" w:rsidP="00A05687">
            <w:pPr>
              <w:rPr>
                <w:rFonts w:cstheme="minorHAnsi"/>
                <w:sz w:val="22"/>
                <w:szCs w:val="22"/>
              </w:rPr>
            </w:pPr>
            <w:r w:rsidRPr="00C05CFC">
              <w:rPr>
                <w:rFonts w:cstheme="minorHAnsi"/>
                <w:sz w:val="22"/>
                <w:szCs w:val="22"/>
              </w:rPr>
              <w:t> </w:t>
            </w:r>
          </w:p>
        </w:tc>
        <w:tc>
          <w:tcPr>
            <w:tcW w:w="2898" w:type="dxa"/>
            <w:vMerge/>
            <w:noWrap/>
          </w:tcPr>
          <w:p w14:paraId="22C662A4" w14:textId="77777777" w:rsidR="0096319B" w:rsidRPr="00C05CFC" w:rsidRDefault="0096319B" w:rsidP="00A05687">
            <w:pPr>
              <w:rPr>
                <w:rFonts w:cstheme="minorHAnsi"/>
                <w:sz w:val="22"/>
                <w:szCs w:val="22"/>
              </w:rPr>
            </w:pPr>
          </w:p>
        </w:tc>
      </w:tr>
      <w:tr w:rsidR="0096319B" w:rsidRPr="00C05CFC" w14:paraId="348BAFD2" w14:textId="77777777" w:rsidTr="00A05687">
        <w:trPr>
          <w:trHeight w:val="320"/>
        </w:trPr>
        <w:tc>
          <w:tcPr>
            <w:tcW w:w="1566" w:type="dxa"/>
            <w:vMerge/>
            <w:noWrap/>
            <w:hideMark/>
          </w:tcPr>
          <w:p w14:paraId="63B656F2" w14:textId="77777777" w:rsidR="0096319B" w:rsidRPr="00C05CFC" w:rsidRDefault="0096319B" w:rsidP="00A05687">
            <w:pPr>
              <w:rPr>
                <w:rFonts w:cstheme="minorHAnsi"/>
                <w:b/>
                <w:bCs/>
                <w:sz w:val="22"/>
                <w:szCs w:val="22"/>
              </w:rPr>
            </w:pPr>
          </w:p>
        </w:tc>
        <w:tc>
          <w:tcPr>
            <w:tcW w:w="1448" w:type="dxa"/>
            <w:vMerge/>
            <w:noWrap/>
            <w:hideMark/>
          </w:tcPr>
          <w:p w14:paraId="65325CA6" w14:textId="77777777" w:rsidR="0096319B" w:rsidRPr="00C05CFC" w:rsidRDefault="0096319B" w:rsidP="00A05687">
            <w:pPr>
              <w:rPr>
                <w:rFonts w:cstheme="minorHAnsi"/>
                <w:sz w:val="22"/>
                <w:szCs w:val="22"/>
              </w:rPr>
            </w:pPr>
          </w:p>
        </w:tc>
        <w:tc>
          <w:tcPr>
            <w:tcW w:w="1563" w:type="dxa"/>
            <w:vMerge/>
            <w:noWrap/>
            <w:hideMark/>
          </w:tcPr>
          <w:p w14:paraId="58194B3B" w14:textId="77777777" w:rsidR="0096319B" w:rsidRPr="00C05CFC" w:rsidRDefault="0096319B" w:rsidP="00A05687">
            <w:pPr>
              <w:rPr>
                <w:rFonts w:cstheme="minorHAnsi"/>
                <w:sz w:val="22"/>
                <w:szCs w:val="22"/>
              </w:rPr>
            </w:pPr>
          </w:p>
        </w:tc>
        <w:tc>
          <w:tcPr>
            <w:tcW w:w="3676" w:type="dxa"/>
            <w:noWrap/>
            <w:hideMark/>
          </w:tcPr>
          <w:p w14:paraId="5D680B18" w14:textId="77777777" w:rsidR="0096319B" w:rsidRPr="00C05CFC" w:rsidRDefault="0096319B" w:rsidP="00A05687">
            <w:pPr>
              <w:rPr>
                <w:rFonts w:cstheme="minorHAnsi"/>
                <w:sz w:val="22"/>
                <w:szCs w:val="22"/>
              </w:rPr>
            </w:pPr>
            <w:r w:rsidRPr="00C05CFC">
              <w:rPr>
                <w:rFonts w:cstheme="minorHAnsi"/>
                <w:sz w:val="22"/>
                <w:szCs w:val="22"/>
              </w:rPr>
              <w:t>FLTF Long leg</w:t>
            </w:r>
          </w:p>
        </w:tc>
        <w:tc>
          <w:tcPr>
            <w:tcW w:w="1440" w:type="dxa"/>
            <w:noWrap/>
            <w:hideMark/>
          </w:tcPr>
          <w:p w14:paraId="7B7E90CD"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4185F6B1" w14:textId="77777777" w:rsidR="0096319B" w:rsidRPr="00C05CFC" w:rsidRDefault="0096319B" w:rsidP="00A05687">
            <w:pPr>
              <w:rPr>
                <w:rFonts w:cstheme="minorHAnsi"/>
                <w:sz w:val="22"/>
                <w:szCs w:val="22"/>
              </w:rPr>
            </w:pPr>
            <w:r w:rsidRPr="00C05CFC">
              <w:rPr>
                <w:rFonts w:cstheme="minorHAnsi"/>
                <w:sz w:val="22"/>
                <w:szCs w:val="22"/>
              </w:rPr>
              <w:t>7.7‡ (7.5) §</w:t>
            </w:r>
          </w:p>
        </w:tc>
        <w:tc>
          <w:tcPr>
            <w:tcW w:w="2898" w:type="dxa"/>
            <w:vMerge/>
            <w:noWrap/>
          </w:tcPr>
          <w:p w14:paraId="4B55C5A2" w14:textId="77777777" w:rsidR="0096319B" w:rsidRPr="00C05CFC" w:rsidRDefault="0096319B" w:rsidP="00A05687">
            <w:pPr>
              <w:rPr>
                <w:rFonts w:cstheme="minorHAnsi"/>
                <w:sz w:val="22"/>
                <w:szCs w:val="22"/>
              </w:rPr>
            </w:pPr>
          </w:p>
        </w:tc>
      </w:tr>
      <w:tr w:rsidR="0096319B" w:rsidRPr="00C05CFC" w14:paraId="3636935E" w14:textId="77777777" w:rsidTr="00A05687">
        <w:trPr>
          <w:trHeight w:val="320"/>
        </w:trPr>
        <w:tc>
          <w:tcPr>
            <w:tcW w:w="1566" w:type="dxa"/>
            <w:vMerge/>
            <w:noWrap/>
            <w:hideMark/>
          </w:tcPr>
          <w:p w14:paraId="6DE4C834" w14:textId="77777777" w:rsidR="0096319B" w:rsidRPr="00C05CFC" w:rsidRDefault="0096319B" w:rsidP="00A05687">
            <w:pPr>
              <w:rPr>
                <w:rFonts w:cstheme="minorHAnsi"/>
                <w:b/>
                <w:bCs/>
                <w:sz w:val="22"/>
                <w:szCs w:val="22"/>
              </w:rPr>
            </w:pPr>
          </w:p>
        </w:tc>
        <w:tc>
          <w:tcPr>
            <w:tcW w:w="1448" w:type="dxa"/>
            <w:vMerge/>
            <w:noWrap/>
            <w:hideMark/>
          </w:tcPr>
          <w:p w14:paraId="7CE16694" w14:textId="77777777" w:rsidR="0096319B" w:rsidRPr="00C05CFC" w:rsidRDefault="0096319B" w:rsidP="00A05687">
            <w:pPr>
              <w:rPr>
                <w:rFonts w:cstheme="minorHAnsi"/>
                <w:sz w:val="22"/>
                <w:szCs w:val="22"/>
              </w:rPr>
            </w:pPr>
          </w:p>
        </w:tc>
        <w:tc>
          <w:tcPr>
            <w:tcW w:w="1563" w:type="dxa"/>
            <w:vMerge/>
            <w:noWrap/>
            <w:hideMark/>
          </w:tcPr>
          <w:p w14:paraId="6E2926FC" w14:textId="77777777" w:rsidR="0096319B" w:rsidRPr="00C05CFC" w:rsidRDefault="0096319B" w:rsidP="00A05687">
            <w:pPr>
              <w:rPr>
                <w:rFonts w:cstheme="minorHAnsi"/>
                <w:sz w:val="22"/>
                <w:szCs w:val="22"/>
              </w:rPr>
            </w:pPr>
          </w:p>
        </w:tc>
        <w:tc>
          <w:tcPr>
            <w:tcW w:w="3676" w:type="dxa"/>
            <w:noWrap/>
            <w:hideMark/>
          </w:tcPr>
          <w:p w14:paraId="3BC98F0D" w14:textId="77777777" w:rsidR="0096319B" w:rsidRPr="00C05CFC" w:rsidRDefault="0096319B" w:rsidP="00A05687">
            <w:pPr>
              <w:rPr>
                <w:rFonts w:cstheme="minorHAnsi"/>
                <w:sz w:val="22"/>
                <w:szCs w:val="22"/>
              </w:rPr>
            </w:pPr>
            <w:r w:rsidRPr="00C05CFC">
              <w:rPr>
                <w:rFonts w:cstheme="minorHAnsi"/>
                <w:sz w:val="22"/>
                <w:szCs w:val="22"/>
              </w:rPr>
              <w:t>FLTF Short leg</w:t>
            </w:r>
          </w:p>
        </w:tc>
        <w:tc>
          <w:tcPr>
            <w:tcW w:w="1440" w:type="dxa"/>
            <w:noWrap/>
            <w:hideMark/>
          </w:tcPr>
          <w:p w14:paraId="3E81C927"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140EB86F" w14:textId="77777777" w:rsidR="0096319B" w:rsidRPr="00C05CFC" w:rsidRDefault="0096319B" w:rsidP="00A05687">
            <w:pPr>
              <w:rPr>
                <w:rFonts w:cstheme="minorHAnsi"/>
                <w:sz w:val="22"/>
                <w:szCs w:val="22"/>
              </w:rPr>
            </w:pPr>
            <w:r w:rsidRPr="00C05CFC">
              <w:rPr>
                <w:rFonts w:cstheme="minorHAnsi"/>
                <w:sz w:val="22"/>
                <w:szCs w:val="22"/>
              </w:rPr>
              <w:t>9.4‡ (6.7) §</w:t>
            </w:r>
          </w:p>
        </w:tc>
        <w:tc>
          <w:tcPr>
            <w:tcW w:w="2898" w:type="dxa"/>
            <w:vMerge/>
            <w:noWrap/>
          </w:tcPr>
          <w:p w14:paraId="13C636F2" w14:textId="77777777" w:rsidR="0096319B" w:rsidRPr="00C05CFC" w:rsidRDefault="0096319B" w:rsidP="00A05687">
            <w:pPr>
              <w:rPr>
                <w:rFonts w:cstheme="minorHAnsi"/>
                <w:sz w:val="22"/>
                <w:szCs w:val="22"/>
              </w:rPr>
            </w:pPr>
          </w:p>
        </w:tc>
      </w:tr>
      <w:tr w:rsidR="0096319B" w:rsidRPr="00C05CFC" w14:paraId="537A6F51" w14:textId="77777777" w:rsidTr="00A05687">
        <w:trPr>
          <w:trHeight w:val="320"/>
        </w:trPr>
        <w:tc>
          <w:tcPr>
            <w:tcW w:w="1566" w:type="dxa"/>
            <w:vMerge/>
            <w:noWrap/>
            <w:hideMark/>
          </w:tcPr>
          <w:p w14:paraId="66C0527D" w14:textId="77777777" w:rsidR="0096319B" w:rsidRPr="00C05CFC" w:rsidRDefault="0096319B" w:rsidP="00A05687">
            <w:pPr>
              <w:rPr>
                <w:rFonts w:cstheme="minorHAnsi"/>
                <w:b/>
                <w:bCs/>
                <w:sz w:val="22"/>
                <w:szCs w:val="22"/>
              </w:rPr>
            </w:pPr>
          </w:p>
        </w:tc>
        <w:tc>
          <w:tcPr>
            <w:tcW w:w="1448" w:type="dxa"/>
            <w:vMerge/>
            <w:noWrap/>
            <w:hideMark/>
          </w:tcPr>
          <w:p w14:paraId="7B298157" w14:textId="77777777" w:rsidR="0096319B" w:rsidRPr="00C05CFC" w:rsidRDefault="0096319B" w:rsidP="00A05687">
            <w:pPr>
              <w:rPr>
                <w:rFonts w:cstheme="minorHAnsi"/>
                <w:sz w:val="22"/>
                <w:szCs w:val="22"/>
              </w:rPr>
            </w:pPr>
          </w:p>
        </w:tc>
        <w:tc>
          <w:tcPr>
            <w:tcW w:w="1563" w:type="dxa"/>
            <w:vMerge/>
            <w:noWrap/>
            <w:hideMark/>
          </w:tcPr>
          <w:p w14:paraId="0253D115" w14:textId="77777777" w:rsidR="0096319B" w:rsidRPr="00C05CFC" w:rsidRDefault="0096319B" w:rsidP="00A05687">
            <w:pPr>
              <w:rPr>
                <w:rFonts w:cstheme="minorHAnsi"/>
                <w:sz w:val="22"/>
                <w:szCs w:val="22"/>
              </w:rPr>
            </w:pPr>
          </w:p>
        </w:tc>
        <w:tc>
          <w:tcPr>
            <w:tcW w:w="3676" w:type="dxa"/>
            <w:noWrap/>
            <w:hideMark/>
          </w:tcPr>
          <w:p w14:paraId="6488CA73" w14:textId="77777777" w:rsidR="0096319B" w:rsidRPr="00C05CFC" w:rsidRDefault="0096319B" w:rsidP="00A05687">
            <w:pPr>
              <w:rPr>
                <w:rFonts w:cstheme="minorHAnsi"/>
                <w:sz w:val="22"/>
                <w:szCs w:val="22"/>
              </w:rPr>
            </w:pPr>
            <w:r w:rsidRPr="00C05CFC">
              <w:rPr>
                <w:rFonts w:cstheme="minorHAnsi"/>
                <w:sz w:val="22"/>
                <w:szCs w:val="22"/>
              </w:rPr>
              <w:t>SSF Long leg</w:t>
            </w:r>
          </w:p>
        </w:tc>
        <w:tc>
          <w:tcPr>
            <w:tcW w:w="1440" w:type="dxa"/>
            <w:noWrap/>
            <w:hideMark/>
          </w:tcPr>
          <w:p w14:paraId="6ECB83FB"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10931BBD" w14:textId="77777777" w:rsidR="0096319B" w:rsidRPr="00C05CFC" w:rsidRDefault="0096319B" w:rsidP="00A05687">
            <w:pPr>
              <w:rPr>
                <w:rFonts w:cstheme="minorHAnsi"/>
                <w:sz w:val="22"/>
                <w:szCs w:val="22"/>
              </w:rPr>
            </w:pPr>
            <w:r w:rsidRPr="00C05CFC">
              <w:rPr>
                <w:rFonts w:cstheme="minorHAnsi"/>
                <w:sz w:val="22"/>
                <w:szCs w:val="22"/>
              </w:rPr>
              <w:t>7.3‡ (11.5) §</w:t>
            </w:r>
          </w:p>
        </w:tc>
        <w:tc>
          <w:tcPr>
            <w:tcW w:w="2898" w:type="dxa"/>
            <w:vMerge/>
            <w:noWrap/>
          </w:tcPr>
          <w:p w14:paraId="769BD655" w14:textId="77777777" w:rsidR="0096319B" w:rsidRPr="00C05CFC" w:rsidRDefault="0096319B" w:rsidP="00A05687">
            <w:pPr>
              <w:rPr>
                <w:rFonts w:cstheme="minorHAnsi"/>
                <w:sz w:val="22"/>
                <w:szCs w:val="22"/>
              </w:rPr>
            </w:pPr>
          </w:p>
        </w:tc>
      </w:tr>
      <w:tr w:rsidR="0096319B" w:rsidRPr="00C05CFC" w14:paraId="405F5038" w14:textId="77777777" w:rsidTr="00A05687">
        <w:trPr>
          <w:trHeight w:val="340"/>
        </w:trPr>
        <w:tc>
          <w:tcPr>
            <w:tcW w:w="1566" w:type="dxa"/>
            <w:vMerge/>
            <w:tcBorders>
              <w:bottom w:val="double" w:sz="4" w:space="0" w:color="000000"/>
            </w:tcBorders>
            <w:noWrap/>
            <w:hideMark/>
          </w:tcPr>
          <w:p w14:paraId="1B0D5AC2" w14:textId="77777777" w:rsidR="0096319B" w:rsidRPr="00C05CFC" w:rsidRDefault="0096319B" w:rsidP="00A05687">
            <w:pPr>
              <w:rPr>
                <w:rFonts w:cstheme="minorHAnsi"/>
                <w:b/>
                <w:bCs/>
                <w:sz w:val="22"/>
                <w:szCs w:val="22"/>
              </w:rPr>
            </w:pPr>
          </w:p>
        </w:tc>
        <w:tc>
          <w:tcPr>
            <w:tcW w:w="1448" w:type="dxa"/>
            <w:vMerge/>
            <w:noWrap/>
            <w:hideMark/>
          </w:tcPr>
          <w:p w14:paraId="6A5F8044" w14:textId="77777777" w:rsidR="0096319B" w:rsidRPr="00C05CFC" w:rsidRDefault="0096319B" w:rsidP="00A05687">
            <w:pPr>
              <w:rPr>
                <w:rFonts w:cstheme="minorHAnsi"/>
                <w:sz w:val="22"/>
                <w:szCs w:val="22"/>
              </w:rPr>
            </w:pPr>
          </w:p>
        </w:tc>
        <w:tc>
          <w:tcPr>
            <w:tcW w:w="1563" w:type="dxa"/>
            <w:vMerge/>
            <w:tcBorders>
              <w:bottom w:val="double" w:sz="4" w:space="0" w:color="000000"/>
            </w:tcBorders>
            <w:noWrap/>
            <w:hideMark/>
          </w:tcPr>
          <w:p w14:paraId="6CC8AEF4" w14:textId="77777777" w:rsidR="0096319B" w:rsidRPr="00C05CFC" w:rsidRDefault="0096319B" w:rsidP="00A05687">
            <w:pPr>
              <w:rPr>
                <w:rFonts w:cstheme="minorHAnsi"/>
                <w:sz w:val="22"/>
                <w:szCs w:val="22"/>
              </w:rPr>
            </w:pPr>
          </w:p>
        </w:tc>
        <w:tc>
          <w:tcPr>
            <w:tcW w:w="3676" w:type="dxa"/>
            <w:tcBorders>
              <w:bottom w:val="double" w:sz="4" w:space="0" w:color="000000"/>
            </w:tcBorders>
            <w:noWrap/>
            <w:hideMark/>
          </w:tcPr>
          <w:p w14:paraId="69ECC950" w14:textId="77777777" w:rsidR="0096319B" w:rsidRPr="00C05CFC" w:rsidRDefault="0096319B" w:rsidP="00A05687">
            <w:pPr>
              <w:rPr>
                <w:rFonts w:cstheme="minorHAnsi"/>
                <w:sz w:val="22"/>
                <w:szCs w:val="22"/>
              </w:rPr>
            </w:pPr>
            <w:r w:rsidRPr="00C05CFC">
              <w:rPr>
                <w:rFonts w:cstheme="minorHAnsi"/>
                <w:sz w:val="22"/>
                <w:szCs w:val="22"/>
              </w:rPr>
              <w:t>SSF Short leg</w:t>
            </w:r>
          </w:p>
        </w:tc>
        <w:tc>
          <w:tcPr>
            <w:tcW w:w="1440" w:type="dxa"/>
            <w:tcBorders>
              <w:bottom w:val="double" w:sz="4" w:space="0" w:color="000000"/>
            </w:tcBorders>
            <w:noWrap/>
            <w:hideMark/>
          </w:tcPr>
          <w:p w14:paraId="3BF3F9E0"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tcBorders>
              <w:bottom w:val="double" w:sz="4" w:space="0" w:color="000000"/>
            </w:tcBorders>
            <w:noWrap/>
            <w:hideMark/>
          </w:tcPr>
          <w:p w14:paraId="19C5CADD" w14:textId="77777777" w:rsidR="0096319B" w:rsidRPr="00C05CFC" w:rsidRDefault="0096319B" w:rsidP="00A05687">
            <w:pPr>
              <w:rPr>
                <w:rFonts w:cstheme="minorHAnsi"/>
                <w:sz w:val="22"/>
                <w:szCs w:val="22"/>
              </w:rPr>
            </w:pPr>
            <w:r w:rsidRPr="00C05CFC">
              <w:rPr>
                <w:rFonts w:cstheme="minorHAnsi"/>
                <w:sz w:val="22"/>
                <w:szCs w:val="22"/>
              </w:rPr>
              <w:t>8.10‡ (7.5) §</w:t>
            </w:r>
          </w:p>
        </w:tc>
        <w:tc>
          <w:tcPr>
            <w:tcW w:w="2898" w:type="dxa"/>
            <w:vMerge/>
            <w:tcBorders>
              <w:bottom w:val="double" w:sz="4" w:space="0" w:color="000000"/>
            </w:tcBorders>
            <w:noWrap/>
          </w:tcPr>
          <w:p w14:paraId="54043482" w14:textId="77777777" w:rsidR="0096319B" w:rsidRPr="00C05CFC" w:rsidRDefault="0096319B" w:rsidP="00A05687">
            <w:pPr>
              <w:rPr>
                <w:rFonts w:cstheme="minorHAnsi"/>
                <w:sz w:val="22"/>
                <w:szCs w:val="22"/>
              </w:rPr>
            </w:pPr>
          </w:p>
        </w:tc>
      </w:tr>
      <w:tr w:rsidR="0096319B" w:rsidRPr="00C05CFC" w14:paraId="5F1E2B14" w14:textId="77777777" w:rsidTr="00A05687">
        <w:trPr>
          <w:trHeight w:val="320"/>
        </w:trPr>
        <w:tc>
          <w:tcPr>
            <w:tcW w:w="1566" w:type="dxa"/>
            <w:vMerge w:val="restart"/>
            <w:tcBorders>
              <w:top w:val="double" w:sz="4" w:space="0" w:color="000000"/>
            </w:tcBorders>
            <w:noWrap/>
            <w:hideMark/>
          </w:tcPr>
          <w:p w14:paraId="23954AE3" w14:textId="77777777" w:rsidR="0096319B" w:rsidRPr="00C05CFC" w:rsidRDefault="0096319B" w:rsidP="00A05687">
            <w:pPr>
              <w:rPr>
                <w:rFonts w:cstheme="minorHAnsi"/>
                <w:b/>
                <w:bCs/>
                <w:sz w:val="22"/>
                <w:szCs w:val="22"/>
              </w:rPr>
            </w:pPr>
            <w:r w:rsidRPr="00C05CFC">
              <w:rPr>
                <w:rFonts w:cstheme="minorHAnsi"/>
                <w:b/>
                <w:bCs/>
                <w:sz w:val="22"/>
                <w:szCs w:val="22"/>
              </w:rPr>
              <w:lastRenderedPageBreak/>
              <w:t>Knee</w:t>
            </w:r>
          </w:p>
          <w:p w14:paraId="3166B870" w14:textId="77777777" w:rsidR="0096319B" w:rsidRPr="00C05CFC" w:rsidRDefault="0096319B" w:rsidP="00A05687">
            <w:pPr>
              <w:rPr>
                <w:rFonts w:cstheme="minorHAnsi"/>
                <w:b/>
                <w:bCs/>
                <w:sz w:val="22"/>
                <w:szCs w:val="22"/>
              </w:rPr>
            </w:pPr>
            <w:r w:rsidRPr="00C05CFC">
              <w:rPr>
                <w:rFonts w:cstheme="minorHAnsi"/>
                <w:b/>
                <w:bCs/>
                <w:sz w:val="22"/>
                <w:szCs w:val="22"/>
              </w:rPr>
              <w:t>flexion in swing (°)</w:t>
            </w:r>
          </w:p>
          <w:p w14:paraId="4CBE6F96"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40CBB199"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616907D5" w14:textId="77777777" w:rsidR="0096319B" w:rsidRPr="00C05CFC" w:rsidRDefault="0096319B" w:rsidP="00A05687">
            <w:pPr>
              <w:rPr>
                <w:rFonts w:cstheme="minorHAnsi"/>
                <w:b/>
                <w:bCs/>
                <w:sz w:val="22"/>
                <w:szCs w:val="22"/>
              </w:rPr>
            </w:pPr>
            <w:r w:rsidRPr="00C05CFC">
              <w:rPr>
                <w:rFonts w:cstheme="minorHAnsi"/>
                <w:b/>
                <w:bCs/>
                <w:sz w:val="22"/>
                <w:szCs w:val="22"/>
              </w:rPr>
              <w:t> </w:t>
            </w:r>
          </w:p>
          <w:p w14:paraId="155E5AA3" w14:textId="77777777" w:rsidR="0096319B" w:rsidRPr="00C05CFC" w:rsidRDefault="0096319B" w:rsidP="00A05687">
            <w:pPr>
              <w:rPr>
                <w:rFonts w:cstheme="minorHAnsi"/>
                <w:b/>
                <w:bCs/>
                <w:sz w:val="22"/>
                <w:szCs w:val="22"/>
              </w:rPr>
            </w:pPr>
            <w:r w:rsidRPr="00C05CFC">
              <w:rPr>
                <w:rFonts w:cstheme="minorHAnsi"/>
                <w:b/>
                <w:bCs/>
                <w:sz w:val="22"/>
                <w:szCs w:val="22"/>
              </w:rPr>
              <w:t> </w:t>
            </w:r>
          </w:p>
        </w:tc>
        <w:tc>
          <w:tcPr>
            <w:tcW w:w="1448" w:type="dxa"/>
            <w:vMerge/>
            <w:noWrap/>
            <w:hideMark/>
          </w:tcPr>
          <w:p w14:paraId="5FC7D40A" w14:textId="77777777" w:rsidR="0096319B" w:rsidRPr="00C05CFC" w:rsidRDefault="0096319B" w:rsidP="00A05687">
            <w:pPr>
              <w:rPr>
                <w:rFonts w:cstheme="minorHAnsi"/>
                <w:sz w:val="22"/>
                <w:szCs w:val="22"/>
              </w:rPr>
            </w:pPr>
          </w:p>
        </w:tc>
        <w:tc>
          <w:tcPr>
            <w:tcW w:w="1563" w:type="dxa"/>
            <w:vMerge/>
            <w:tcBorders>
              <w:top w:val="double" w:sz="4" w:space="0" w:color="000000"/>
            </w:tcBorders>
            <w:hideMark/>
          </w:tcPr>
          <w:p w14:paraId="101E5FA6" w14:textId="77777777" w:rsidR="0096319B" w:rsidRPr="00C05CFC" w:rsidRDefault="0096319B" w:rsidP="00A05687">
            <w:pPr>
              <w:rPr>
                <w:rFonts w:cstheme="minorHAnsi"/>
                <w:sz w:val="22"/>
                <w:szCs w:val="22"/>
              </w:rPr>
            </w:pPr>
          </w:p>
        </w:tc>
        <w:tc>
          <w:tcPr>
            <w:tcW w:w="3676" w:type="dxa"/>
            <w:tcBorders>
              <w:top w:val="double" w:sz="4" w:space="0" w:color="000000"/>
            </w:tcBorders>
            <w:noWrap/>
            <w:hideMark/>
          </w:tcPr>
          <w:p w14:paraId="784818E0" w14:textId="77777777" w:rsidR="0096319B" w:rsidRPr="00C05CFC" w:rsidRDefault="0096319B" w:rsidP="00A05687">
            <w:pPr>
              <w:rPr>
                <w:rFonts w:cstheme="minorHAnsi"/>
                <w:sz w:val="22"/>
                <w:szCs w:val="22"/>
              </w:rPr>
            </w:pPr>
            <w:r w:rsidRPr="00C05CFC">
              <w:rPr>
                <w:rFonts w:cstheme="minorHAnsi"/>
                <w:sz w:val="22"/>
                <w:szCs w:val="22"/>
              </w:rPr>
              <w:t xml:space="preserve">BF Long leg </w:t>
            </w:r>
          </w:p>
        </w:tc>
        <w:tc>
          <w:tcPr>
            <w:tcW w:w="1440" w:type="dxa"/>
            <w:tcBorders>
              <w:top w:val="double" w:sz="4" w:space="0" w:color="000000"/>
            </w:tcBorders>
            <w:noWrap/>
            <w:hideMark/>
          </w:tcPr>
          <w:p w14:paraId="00EF44B6" w14:textId="77777777" w:rsidR="0096319B" w:rsidRPr="00C05CFC" w:rsidRDefault="0096319B" w:rsidP="00A05687">
            <w:pPr>
              <w:rPr>
                <w:rFonts w:cstheme="minorHAnsi"/>
                <w:sz w:val="22"/>
                <w:szCs w:val="22"/>
              </w:rPr>
            </w:pPr>
            <w:r w:rsidRPr="00C05CFC">
              <w:rPr>
                <w:rFonts w:cstheme="minorHAnsi"/>
                <w:sz w:val="22"/>
                <w:szCs w:val="22"/>
              </w:rPr>
              <w:t>63.8‡ (5.0) §</w:t>
            </w:r>
          </w:p>
        </w:tc>
        <w:tc>
          <w:tcPr>
            <w:tcW w:w="1359" w:type="dxa"/>
            <w:tcBorders>
              <w:top w:val="double" w:sz="4" w:space="0" w:color="000000"/>
            </w:tcBorders>
            <w:noWrap/>
            <w:hideMark/>
          </w:tcPr>
          <w:p w14:paraId="762BACFE" w14:textId="77777777" w:rsidR="0096319B" w:rsidRPr="00C05CFC" w:rsidRDefault="0096319B" w:rsidP="00A05687">
            <w:pPr>
              <w:rPr>
                <w:rFonts w:cstheme="minorHAnsi"/>
                <w:sz w:val="22"/>
                <w:szCs w:val="22"/>
              </w:rPr>
            </w:pPr>
            <w:r w:rsidRPr="00C05CFC">
              <w:rPr>
                <w:rFonts w:cstheme="minorHAnsi"/>
                <w:sz w:val="22"/>
                <w:szCs w:val="22"/>
              </w:rPr>
              <w:t> </w:t>
            </w:r>
          </w:p>
        </w:tc>
        <w:tc>
          <w:tcPr>
            <w:tcW w:w="2898" w:type="dxa"/>
            <w:vMerge w:val="restart"/>
            <w:tcBorders>
              <w:top w:val="double" w:sz="4" w:space="0" w:color="000000"/>
            </w:tcBorders>
            <w:noWrap/>
          </w:tcPr>
          <w:p w14:paraId="049872EE" w14:textId="77777777" w:rsidR="0096319B" w:rsidRPr="00C05CFC" w:rsidRDefault="0096319B" w:rsidP="00A05687">
            <w:pPr>
              <w:rPr>
                <w:rFonts w:cstheme="minorHAnsi"/>
                <w:sz w:val="22"/>
                <w:szCs w:val="22"/>
              </w:rPr>
            </w:pPr>
            <w:r w:rsidRPr="00C05CFC">
              <w:rPr>
                <w:rFonts w:cstheme="minorHAnsi"/>
                <w:sz w:val="22"/>
                <w:szCs w:val="22"/>
              </w:rPr>
              <w:t>Comparison long to short</w:t>
            </w:r>
          </w:p>
          <w:p w14:paraId="677DCDA1" w14:textId="77777777" w:rsidR="0096319B" w:rsidRPr="00C05CFC" w:rsidRDefault="0096319B" w:rsidP="00A05687">
            <w:pPr>
              <w:rPr>
                <w:rFonts w:cstheme="minorHAnsi"/>
                <w:sz w:val="22"/>
                <w:szCs w:val="22"/>
              </w:rPr>
            </w:pPr>
            <w:r w:rsidRPr="00C05CFC">
              <w:rPr>
                <w:rFonts w:cstheme="minorHAnsi"/>
                <w:sz w:val="22"/>
                <w:szCs w:val="22"/>
              </w:rPr>
              <w:t>BF p = 0.203;</w:t>
            </w:r>
          </w:p>
          <w:p w14:paraId="60468A07" w14:textId="77777777" w:rsidR="0096319B" w:rsidRPr="00C05CFC" w:rsidRDefault="0096319B" w:rsidP="00A05687">
            <w:pPr>
              <w:rPr>
                <w:rFonts w:cstheme="minorHAnsi"/>
                <w:sz w:val="22"/>
                <w:szCs w:val="22"/>
              </w:rPr>
            </w:pPr>
            <w:r w:rsidRPr="00C05CFC">
              <w:rPr>
                <w:rFonts w:cstheme="minorHAnsi"/>
                <w:sz w:val="22"/>
                <w:szCs w:val="22"/>
              </w:rPr>
              <w:t>FLTF p=0.445;</w:t>
            </w:r>
          </w:p>
          <w:p w14:paraId="0D2A2801" w14:textId="77777777" w:rsidR="0096319B" w:rsidRPr="00C05CFC" w:rsidRDefault="0096319B" w:rsidP="00A05687">
            <w:pPr>
              <w:rPr>
                <w:rFonts w:cstheme="minorHAnsi"/>
                <w:sz w:val="22"/>
                <w:szCs w:val="22"/>
              </w:rPr>
            </w:pPr>
            <w:r w:rsidRPr="00C05CFC">
              <w:rPr>
                <w:rFonts w:cstheme="minorHAnsi"/>
                <w:sz w:val="22"/>
                <w:szCs w:val="22"/>
              </w:rPr>
              <w:t>SSF p=0.093</w:t>
            </w:r>
          </w:p>
          <w:p w14:paraId="254D72B3" w14:textId="77777777" w:rsidR="0096319B" w:rsidRPr="00C05CFC" w:rsidRDefault="0096319B" w:rsidP="00A05687">
            <w:pPr>
              <w:rPr>
                <w:rFonts w:cstheme="minorHAnsi"/>
                <w:sz w:val="22"/>
                <w:szCs w:val="22"/>
              </w:rPr>
            </w:pPr>
            <w:r w:rsidRPr="00C05CFC">
              <w:rPr>
                <w:rFonts w:cstheme="minorHAnsi"/>
                <w:sz w:val="22"/>
                <w:szCs w:val="22"/>
              </w:rPr>
              <w:t> </w:t>
            </w:r>
          </w:p>
          <w:p w14:paraId="273609AE" w14:textId="77777777" w:rsidR="0096319B" w:rsidRPr="00C05CFC" w:rsidRDefault="0096319B" w:rsidP="00A05687">
            <w:pPr>
              <w:rPr>
                <w:rFonts w:cstheme="minorHAnsi"/>
                <w:sz w:val="22"/>
                <w:szCs w:val="22"/>
              </w:rPr>
            </w:pPr>
            <w:r w:rsidRPr="00C05CFC">
              <w:rPr>
                <w:rFonts w:cstheme="minorHAnsi"/>
                <w:sz w:val="22"/>
                <w:szCs w:val="22"/>
              </w:rPr>
              <w:t> </w:t>
            </w:r>
          </w:p>
        </w:tc>
      </w:tr>
      <w:tr w:rsidR="0096319B" w:rsidRPr="00C05CFC" w14:paraId="60A15BCE" w14:textId="77777777" w:rsidTr="00A05687">
        <w:trPr>
          <w:trHeight w:val="320"/>
        </w:trPr>
        <w:tc>
          <w:tcPr>
            <w:tcW w:w="1566" w:type="dxa"/>
            <w:vMerge/>
            <w:noWrap/>
            <w:hideMark/>
          </w:tcPr>
          <w:p w14:paraId="23679A6D" w14:textId="77777777" w:rsidR="0096319B" w:rsidRPr="00C05CFC" w:rsidRDefault="0096319B" w:rsidP="00A05687">
            <w:pPr>
              <w:rPr>
                <w:rFonts w:cstheme="minorHAnsi"/>
                <w:b/>
                <w:bCs/>
                <w:sz w:val="22"/>
                <w:szCs w:val="22"/>
              </w:rPr>
            </w:pPr>
          </w:p>
        </w:tc>
        <w:tc>
          <w:tcPr>
            <w:tcW w:w="1448" w:type="dxa"/>
            <w:vMerge/>
            <w:noWrap/>
            <w:hideMark/>
          </w:tcPr>
          <w:p w14:paraId="589BFA3F" w14:textId="77777777" w:rsidR="0096319B" w:rsidRPr="00C05CFC" w:rsidRDefault="0096319B" w:rsidP="00A05687">
            <w:pPr>
              <w:rPr>
                <w:rFonts w:cstheme="minorHAnsi"/>
                <w:sz w:val="22"/>
                <w:szCs w:val="22"/>
              </w:rPr>
            </w:pPr>
          </w:p>
        </w:tc>
        <w:tc>
          <w:tcPr>
            <w:tcW w:w="1563" w:type="dxa"/>
            <w:vMerge/>
            <w:noWrap/>
            <w:hideMark/>
          </w:tcPr>
          <w:p w14:paraId="72DC3AFE" w14:textId="77777777" w:rsidR="0096319B" w:rsidRPr="00C05CFC" w:rsidRDefault="0096319B" w:rsidP="00A05687">
            <w:pPr>
              <w:rPr>
                <w:rFonts w:cstheme="minorHAnsi"/>
                <w:sz w:val="22"/>
                <w:szCs w:val="22"/>
              </w:rPr>
            </w:pPr>
          </w:p>
        </w:tc>
        <w:tc>
          <w:tcPr>
            <w:tcW w:w="3676" w:type="dxa"/>
            <w:noWrap/>
            <w:hideMark/>
          </w:tcPr>
          <w:p w14:paraId="05D02900" w14:textId="77777777" w:rsidR="0096319B" w:rsidRPr="00C05CFC" w:rsidRDefault="0096319B" w:rsidP="00A05687">
            <w:pPr>
              <w:rPr>
                <w:rFonts w:cstheme="minorHAnsi"/>
                <w:sz w:val="22"/>
                <w:szCs w:val="22"/>
              </w:rPr>
            </w:pPr>
            <w:r w:rsidRPr="00C05CFC">
              <w:rPr>
                <w:rFonts w:cstheme="minorHAnsi"/>
                <w:sz w:val="22"/>
                <w:szCs w:val="22"/>
              </w:rPr>
              <w:t>BF Short leg</w:t>
            </w:r>
          </w:p>
        </w:tc>
        <w:tc>
          <w:tcPr>
            <w:tcW w:w="1440" w:type="dxa"/>
            <w:noWrap/>
            <w:hideMark/>
          </w:tcPr>
          <w:p w14:paraId="1DC188E5" w14:textId="77777777" w:rsidR="0096319B" w:rsidRPr="00C05CFC" w:rsidRDefault="0096319B" w:rsidP="00A05687">
            <w:pPr>
              <w:rPr>
                <w:rFonts w:cstheme="minorHAnsi"/>
                <w:sz w:val="22"/>
                <w:szCs w:val="22"/>
              </w:rPr>
            </w:pPr>
            <w:r w:rsidRPr="00C05CFC">
              <w:rPr>
                <w:rFonts w:cstheme="minorHAnsi"/>
                <w:sz w:val="22"/>
                <w:szCs w:val="22"/>
              </w:rPr>
              <w:t>62.2‡ (12.7) §</w:t>
            </w:r>
          </w:p>
        </w:tc>
        <w:tc>
          <w:tcPr>
            <w:tcW w:w="1359" w:type="dxa"/>
            <w:noWrap/>
            <w:hideMark/>
          </w:tcPr>
          <w:p w14:paraId="24AD6CE5" w14:textId="77777777" w:rsidR="0096319B" w:rsidRPr="00C05CFC" w:rsidRDefault="0096319B" w:rsidP="00A05687">
            <w:pPr>
              <w:rPr>
                <w:rFonts w:cstheme="minorHAnsi"/>
                <w:sz w:val="22"/>
                <w:szCs w:val="22"/>
              </w:rPr>
            </w:pPr>
            <w:r w:rsidRPr="00C05CFC">
              <w:rPr>
                <w:rFonts w:cstheme="minorHAnsi"/>
                <w:sz w:val="22"/>
                <w:szCs w:val="22"/>
              </w:rPr>
              <w:t> </w:t>
            </w:r>
          </w:p>
        </w:tc>
        <w:tc>
          <w:tcPr>
            <w:tcW w:w="2898" w:type="dxa"/>
            <w:vMerge/>
            <w:noWrap/>
          </w:tcPr>
          <w:p w14:paraId="2C374D68" w14:textId="77777777" w:rsidR="0096319B" w:rsidRPr="00C05CFC" w:rsidRDefault="0096319B" w:rsidP="00A05687">
            <w:pPr>
              <w:rPr>
                <w:rFonts w:cstheme="minorHAnsi"/>
                <w:sz w:val="22"/>
                <w:szCs w:val="22"/>
              </w:rPr>
            </w:pPr>
          </w:p>
        </w:tc>
      </w:tr>
      <w:tr w:rsidR="0096319B" w:rsidRPr="00C05CFC" w14:paraId="3E12F8BC" w14:textId="77777777" w:rsidTr="00A05687">
        <w:trPr>
          <w:trHeight w:val="320"/>
        </w:trPr>
        <w:tc>
          <w:tcPr>
            <w:tcW w:w="1566" w:type="dxa"/>
            <w:vMerge/>
            <w:noWrap/>
            <w:hideMark/>
          </w:tcPr>
          <w:p w14:paraId="294BE38D" w14:textId="77777777" w:rsidR="0096319B" w:rsidRPr="00C05CFC" w:rsidRDefault="0096319B" w:rsidP="00A05687">
            <w:pPr>
              <w:rPr>
                <w:rFonts w:cstheme="minorHAnsi"/>
                <w:b/>
                <w:bCs/>
                <w:sz w:val="22"/>
                <w:szCs w:val="22"/>
              </w:rPr>
            </w:pPr>
          </w:p>
        </w:tc>
        <w:tc>
          <w:tcPr>
            <w:tcW w:w="1448" w:type="dxa"/>
            <w:vMerge/>
            <w:noWrap/>
            <w:hideMark/>
          </w:tcPr>
          <w:p w14:paraId="5F655969" w14:textId="77777777" w:rsidR="0096319B" w:rsidRPr="00C05CFC" w:rsidRDefault="0096319B" w:rsidP="00A05687">
            <w:pPr>
              <w:rPr>
                <w:rFonts w:cstheme="minorHAnsi"/>
                <w:sz w:val="22"/>
                <w:szCs w:val="22"/>
              </w:rPr>
            </w:pPr>
          </w:p>
        </w:tc>
        <w:tc>
          <w:tcPr>
            <w:tcW w:w="1563" w:type="dxa"/>
            <w:vMerge/>
            <w:noWrap/>
            <w:hideMark/>
          </w:tcPr>
          <w:p w14:paraId="4E23EC08" w14:textId="77777777" w:rsidR="0096319B" w:rsidRPr="00C05CFC" w:rsidRDefault="0096319B" w:rsidP="00A05687">
            <w:pPr>
              <w:rPr>
                <w:rFonts w:cstheme="minorHAnsi"/>
                <w:sz w:val="22"/>
                <w:szCs w:val="22"/>
              </w:rPr>
            </w:pPr>
          </w:p>
        </w:tc>
        <w:tc>
          <w:tcPr>
            <w:tcW w:w="3676" w:type="dxa"/>
            <w:noWrap/>
            <w:hideMark/>
          </w:tcPr>
          <w:p w14:paraId="5322D568" w14:textId="77777777" w:rsidR="0096319B" w:rsidRPr="00C05CFC" w:rsidRDefault="0096319B" w:rsidP="00A05687">
            <w:pPr>
              <w:rPr>
                <w:rFonts w:cstheme="minorHAnsi"/>
                <w:sz w:val="22"/>
                <w:szCs w:val="22"/>
              </w:rPr>
            </w:pPr>
            <w:r w:rsidRPr="00C05CFC">
              <w:rPr>
                <w:rFonts w:cstheme="minorHAnsi"/>
                <w:sz w:val="22"/>
                <w:szCs w:val="22"/>
              </w:rPr>
              <w:t>FLTF Long leg</w:t>
            </w:r>
          </w:p>
        </w:tc>
        <w:tc>
          <w:tcPr>
            <w:tcW w:w="1440" w:type="dxa"/>
            <w:noWrap/>
            <w:hideMark/>
          </w:tcPr>
          <w:p w14:paraId="7A61E333"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1856155D" w14:textId="77777777" w:rsidR="0096319B" w:rsidRPr="00C05CFC" w:rsidRDefault="0096319B" w:rsidP="00A05687">
            <w:pPr>
              <w:rPr>
                <w:rFonts w:cstheme="minorHAnsi"/>
                <w:sz w:val="22"/>
                <w:szCs w:val="22"/>
              </w:rPr>
            </w:pPr>
            <w:r w:rsidRPr="00C05CFC">
              <w:rPr>
                <w:rFonts w:cstheme="minorHAnsi"/>
                <w:sz w:val="22"/>
                <w:szCs w:val="22"/>
              </w:rPr>
              <w:t>64.2‡ (5.2) §</w:t>
            </w:r>
          </w:p>
        </w:tc>
        <w:tc>
          <w:tcPr>
            <w:tcW w:w="2898" w:type="dxa"/>
            <w:vMerge/>
            <w:noWrap/>
          </w:tcPr>
          <w:p w14:paraId="397E51C0" w14:textId="77777777" w:rsidR="0096319B" w:rsidRPr="00C05CFC" w:rsidRDefault="0096319B" w:rsidP="00A05687">
            <w:pPr>
              <w:rPr>
                <w:rFonts w:cstheme="minorHAnsi"/>
                <w:sz w:val="22"/>
                <w:szCs w:val="22"/>
              </w:rPr>
            </w:pPr>
          </w:p>
        </w:tc>
      </w:tr>
      <w:tr w:rsidR="0096319B" w:rsidRPr="00C05CFC" w14:paraId="0292D760" w14:textId="77777777" w:rsidTr="00A05687">
        <w:trPr>
          <w:trHeight w:val="320"/>
        </w:trPr>
        <w:tc>
          <w:tcPr>
            <w:tcW w:w="1566" w:type="dxa"/>
            <w:vMerge/>
            <w:noWrap/>
            <w:hideMark/>
          </w:tcPr>
          <w:p w14:paraId="78DD10CC" w14:textId="77777777" w:rsidR="0096319B" w:rsidRPr="00C05CFC" w:rsidRDefault="0096319B" w:rsidP="00A05687">
            <w:pPr>
              <w:rPr>
                <w:rFonts w:cstheme="minorHAnsi"/>
                <w:b/>
                <w:bCs/>
                <w:sz w:val="22"/>
                <w:szCs w:val="22"/>
              </w:rPr>
            </w:pPr>
          </w:p>
        </w:tc>
        <w:tc>
          <w:tcPr>
            <w:tcW w:w="1448" w:type="dxa"/>
            <w:vMerge/>
            <w:noWrap/>
            <w:hideMark/>
          </w:tcPr>
          <w:p w14:paraId="53DA4D68" w14:textId="77777777" w:rsidR="0096319B" w:rsidRPr="00C05CFC" w:rsidRDefault="0096319B" w:rsidP="00A05687">
            <w:pPr>
              <w:rPr>
                <w:rFonts w:cstheme="minorHAnsi"/>
                <w:sz w:val="22"/>
                <w:szCs w:val="22"/>
              </w:rPr>
            </w:pPr>
          </w:p>
        </w:tc>
        <w:tc>
          <w:tcPr>
            <w:tcW w:w="1563" w:type="dxa"/>
            <w:vMerge/>
            <w:noWrap/>
            <w:hideMark/>
          </w:tcPr>
          <w:p w14:paraId="78D86CD0" w14:textId="77777777" w:rsidR="0096319B" w:rsidRPr="00C05CFC" w:rsidRDefault="0096319B" w:rsidP="00A05687">
            <w:pPr>
              <w:rPr>
                <w:rFonts w:cstheme="minorHAnsi"/>
                <w:sz w:val="22"/>
                <w:szCs w:val="22"/>
              </w:rPr>
            </w:pPr>
          </w:p>
        </w:tc>
        <w:tc>
          <w:tcPr>
            <w:tcW w:w="3676" w:type="dxa"/>
            <w:noWrap/>
            <w:hideMark/>
          </w:tcPr>
          <w:p w14:paraId="21D36632" w14:textId="77777777" w:rsidR="0096319B" w:rsidRPr="00C05CFC" w:rsidRDefault="0096319B" w:rsidP="00A05687">
            <w:pPr>
              <w:rPr>
                <w:rFonts w:cstheme="minorHAnsi"/>
                <w:sz w:val="22"/>
                <w:szCs w:val="22"/>
              </w:rPr>
            </w:pPr>
            <w:r w:rsidRPr="00C05CFC">
              <w:rPr>
                <w:rFonts w:cstheme="minorHAnsi"/>
                <w:sz w:val="22"/>
                <w:szCs w:val="22"/>
              </w:rPr>
              <w:t>FLTF Short leg</w:t>
            </w:r>
          </w:p>
        </w:tc>
        <w:tc>
          <w:tcPr>
            <w:tcW w:w="1440" w:type="dxa"/>
            <w:noWrap/>
            <w:hideMark/>
          </w:tcPr>
          <w:p w14:paraId="46043EBE"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2BE7C9CE" w14:textId="77777777" w:rsidR="0096319B" w:rsidRPr="00C05CFC" w:rsidRDefault="0096319B" w:rsidP="00A05687">
            <w:pPr>
              <w:rPr>
                <w:rFonts w:cstheme="minorHAnsi"/>
                <w:sz w:val="22"/>
                <w:szCs w:val="22"/>
              </w:rPr>
            </w:pPr>
            <w:r w:rsidRPr="00C05CFC">
              <w:rPr>
                <w:rFonts w:cstheme="minorHAnsi"/>
                <w:sz w:val="22"/>
                <w:szCs w:val="22"/>
              </w:rPr>
              <w:t>60.8‡ (13.4) §</w:t>
            </w:r>
          </w:p>
        </w:tc>
        <w:tc>
          <w:tcPr>
            <w:tcW w:w="2898" w:type="dxa"/>
            <w:vMerge/>
            <w:noWrap/>
          </w:tcPr>
          <w:p w14:paraId="7635A1F3" w14:textId="77777777" w:rsidR="0096319B" w:rsidRPr="00C05CFC" w:rsidRDefault="0096319B" w:rsidP="00A05687">
            <w:pPr>
              <w:rPr>
                <w:rFonts w:cstheme="minorHAnsi"/>
                <w:sz w:val="22"/>
                <w:szCs w:val="22"/>
              </w:rPr>
            </w:pPr>
          </w:p>
        </w:tc>
      </w:tr>
      <w:tr w:rsidR="0096319B" w:rsidRPr="00C05CFC" w14:paraId="2CB1189E" w14:textId="77777777" w:rsidTr="00A05687">
        <w:trPr>
          <w:trHeight w:val="320"/>
        </w:trPr>
        <w:tc>
          <w:tcPr>
            <w:tcW w:w="1566" w:type="dxa"/>
            <w:vMerge/>
            <w:noWrap/>
            <w:hideMark/>
          </w:tcPr>
          <w:p w14:paraId="565D2729" w14:textId="77777777" w:rsidR="0096319B" w:rsidRPr="00C05CFC" w:rsidRDefault="0096319B" w:rsidP="00A05687">
            <w:pPr>
              <w:rPr>
                <w:rFonts w:cstheme="minorHAnsi"/>
                <w:b/>
                <w:bCs/>
                <w:sz w:val="22"/>
                <w:szCs w:val="22"/>
              </w:rPr>
            </w:pPr>
          </w:p>
        </w:tc>
        <w:tc>
          <w:tcPr>
            <w:tcW w:w="1448" w:type="dxa"/>
            <w:vMerge/>
            <w:noWrap/>
            <w:hideMark/>
          </w:tcPr>
          <w:p w14:paraId="4EB42CF5" w14:textId="77777777" w:rsidR="0096319B" w:rsidRPr="00C05CFC" w:rsidRDefault="0096319B" w:rsidP="00A05687">
            <w:pPr>
              <w:rPr>
                <w:rFonts w:cstheme="minorHAnsi"/>
                <w:sz w:val="22"/>
                <w:szCs w:val="22"/>
              </w:rPr>
            </w:pPr>
          </w:p>
        </w:tc>
        <w:tc>
          <w:tcPr>
            <w:tcW w:w="1563" w:type="dxa"/>
            <w:vMerge/>
            <w:noWrap/>
            <w:hideMark/>
          </w:tcPr>
          <w:p w14:paraId="712D9468" w14:textId="77777777" w:rsidR="0096319B" w:rsidRPr="00C05CFC" w:rsidRDefault="0096319B" w:rsidP="00A05687">
            <w:pPr>
              <w:rPr>
                <w:rFonts w:cstheme="minorHAnsi"/>
                <w:sz w:val="22"/>
                <w:szCs w:val="22"/>
              </w:rPr>
            </w:pPr>
          </w:p>
        </w:tc>
        <w:tc>
          <w:tcPr>
            <w:tcW w:w="3676" w:type="dxa"/>
            <w:noWrap/>
            <w:hideMark/>
          </w:tcPr>
          <w:p w14:paraId="7CA35F13" w14:textId="77777777" w:rsidR="0096319B" w:rsidRPr="00C05CFC" w:rsidRDefault="0096319B" w:rsidP="00A05687">
            <w:pPr>
              <w:rPr>
                <w:rFonts w:cstheme="minorHAnsi"/>
                <w:sz w:val="22"/>
                <w:szCs w:val="22"/>
              </w:rPr>
            </w:pPr>
            <w:r w:rsidRPr="00C05CFC">
              <w:rPr>
                <w:rFonts w:cstheme="minorHAnsi"/>
                <w:sz w:val="22"/>
                <w:szCs w:val="22"/>
              </w:rPr>
              <w:t>SSF Long leg</w:t>
            </w:r>
          </w:p>
        </w:tc>
        <w:tc>
          <w:tcPr>
            <w:tcW w:w="1440" w:type="dxa"/>
            <w:noWrap/>
            <w:hideMark/>
          </w:tcPr>
          <w:p w14:paraId="22836180"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noWrap/>
            <w:hideMark/>
          </w:tcPr>
          <w:p w14:paraId="2540403F" w14:textId="77777777" w:rsidR="0096319B" w:rsidRPr="00C05CFC" w:rsidRDefault="0096319B" w:rsidP="00A05687">
            <w:pPr>
              <w:rPr>
                <w:rFonts w:cstheme="minorHAnsi"/>
                <w:sz w:val="22"/>
                <w:szCs w:val="22"/>
              </w:rPr>
            </w:pPr>
            <w:r w:rsidRPr="00C05CFC">
              <w:rPr>
                <w:rFonts w:cstheme="minorHAnsi"/>
                <w:sz w:val="22"/>
                <w:szCs w:val="22"/>
              </w:rPr>
              <w:t>65.6‡ (2.7) §</w:t>
            </w:r>
          </w:p>
        </w:tc>
        <w:tc>
          <w:tcPr>
            <w:tcW w:w="2898" w:type="dxa"/>
            <w:vMerge/>
            <w:noWrap/>
          </w:tcPr>
          <w:p w14:paraId="2CED7513" w14:textId="77777777" w:rsidR="0096319B" w:rsidRPr="00C05CFC" w:rsidRDefault="0096319B" w:rsidP="00A05687">
            <w:pPr>
              <w:rPr>
                <w:rFonts w:cstheme="minorHAnsi"/>
                <w:sz w:val="22"/>
                <w:szCs w:val="22"/>
              </w:rPr>
            </w:pPr>
          </w:p>
        </w:tc>
      </w:tr>
      <w:tr w:rsidR="0096319B" w:rsidRPr="00C05CFC" w14:paraId="18D5AC1B" w14:textId="77777777" w:rsidTr="00A05687">
        <w:trPr>
          <w:trHeight w:val="340"/>
        </w:trPr>
        <w:tc>
          <w:tcPr>
            <w:tcW w:w="1566" w:type="dxa"/>
            <w:vMerge/>
            <w:tcBorders>
              <w:bottom w:val="single" w:sz="12" w:space="0" w:color="auto"/>
            </w:tcBorders>
            <w:noWrap/>
            <w:hideMark/>
          </w:tcPr>
          <w:p w14:paraId="210A4083" w14:textId="77777777" w:rsidR="0096319B" w:rsidRPr="00C05CFC" w:rsidRDefault="0096319B" w:rsidP="00A05687">
            <w:pPr>
              <w:rPr>
                <w:rFonts w:cstheme="minorHAnsi"/>
                <w:b/>
                <w:bCs/>
                <w:sz w:val="22"/>
                <w:szCs w:val="22"/>
              </w:rPr>
            </w:pPr>
          </w:p>
        </w:tc>
        <w:tc>
          <w:tcPr>
            <w:tcW w:w="1448" w:type="dxa"/>
            <w:vMerge/>
            <w:tcBorders>
              <w:bottom w:val="single" w:sz="12" w:space="0" w:color="auto"/>
            </w:tcBorders>
            <w:noWrap/>
            <w:hideMark/>
          </w:tcPr>
          <w:p w14:paraId="2159B6A3" w14:textId="77777777" w:rsidR="0096319B" w:rsidRPr="00C05CFC" w:rsidRDefault="0096319B" w:rsidP="00A05687">
            <w:pPr>
              <w:rPr>
                <w:rFonts w:cstheme="minorHAnsi"/>
                <w:sz w:val="22"/>
                <w:szCs w:val="22"/>
              </w:rPr>
            </w:pPr>
          </w:p>
        </w:tc>
        <w:tc>
          <w:tcPr>
            <w:tcW w:w="1563" w:type="dxa"/>
            <w:vMerge/>
            <w:tcBorders>
              <w:bottom w:val="single" w:sz="12" w:space="0" w:color="auto"/>
            </w:tcBorders>
            <w:noWrap/>
            <w:hideMark/>
          </w:tcPr>
          <w:p w14:paraId="09C044EA" w14:textId="77777777" w:rsidR="0096319B" w:rsidRPr="00C05CFC" w:rsidRDefault="0096319B" w:rsidP="00A05687">
            <w:pPr>
              <w:rPr>
                <w:rFonts w:cstheme="minorHAnsi"/>
                <w:sz w:val="22"/>
                <w:szCs w:val="22"/>
              </w:rPr>
            </w:pPr>
          </w:p>
        </w:tc>
        <w:tc>
          <w:tcPr>
            <w:tcW w:w="3676" w:type="dxa"/>
            <w:tcBorders>
              <w:bottom w:val="single" w:sz="12" w:space="0" w:color="auto"/>
            </w:tcBorders>
            <w:noWrap/>
            <w:hideMark/>
          </w:tcPr>
          <w:p w14:paraId="3020733D" w14:textId="77777777" w:rsidR="0096319B" w:rsidRPr="00C05CFC" w:rsidRDefault="0096319B" w:rsidP="00A05687">
            <w:pPr>
              <w:rPr>
                <w:rFonts w:cstheme="minorHAnsi"/>
                <w:sz w:val="22"/>
                <w:szCs w:val="22"/>
              </w:rPr>
            </w:pPr>
            <w:r w:rsidRPr="00C05CFC">
              <w:rPr>
                <w:rFonts w:cstheme="minorHAnsi"/>
                <w:sz w:val="22"/>
                <w:szCs w:val="22"/>
              </w:rPr>
              <w:t>SSF Short leg</w:t>
            </w:r>
          </w:p>
        </w:tc>
        <w:tc>
          <w:tcPr>
            <w:tcW w:w="1440" w:type="dxa"/>
            <w:tcBorders>
              <w:bottom w:val="single" w:sz="12" w:space="0" w:color="auto"/>
            </w:tcBorders>
            <w:noWrap/>
            <w:hideMark/>
          </w:tcPr>
          <w:p w14:paraId="67F1C7C5" w14:textId="77777777" w:rsidR="0096319B" w:rsidRPr="00C05CFC" w:rsidRDefault="0096319B" w:rsidP="00A05687">
            <w:pPr>
              <w:rPr>
                <w:rFonts w:cstheme="minorHAnsi"/>
                <w:sz w:val="22"/>
                <w:szCs w:val="22"/>
              </w:rPr>
            </w:pPr>
            <w:r w:rsidRPr="00C05CFC">
              <w:rPr>
                <w:rFonts w:cstheme="minorHAnsi"/>
                <w:sz w:val="22"/>
                <w:szCs w:val="22"/>
              </w:rPr>
              <w:t> </w:t>
            </w:r>
          </w:p>
        </w:tc>
        <w:tc>
          <w:tcPr>
            <w:tcW w:w="1359" w:type="dxa"/>
            <w:tcBorders>
              <w:bottom w:val="single" w:sz="12" w:space="0" w:color="auto"/>
            </w:tcBorders>
            <w:noWrap/>
            <w:hideMark/>
          </w:tcPr>
          <w:p w14:paraId="4189BDE3" w14:textId="77777777" w:rsidR="0096319B" w:rsidRPr="00C05CFC" w:rsidRDefault="0096319B" w:rsidP="00A05687">
            <w:pPr>
              <w:rPr>
                <w:rFonts w:cstheme="minorHAnsi"/>
                <w:sz w:val="22"/>
                <w:szCs w:val="22"/>
              </w:rPr>
            </w:pPr>
            <w:r w:rsidRPr="00C05CFC">
              <w:rPr>
                <w:rFonts w:cstheme="minorHAnsi"/>
                <w:sz w:val="22"/>
                <w:szCs w:val="22"/>
              </w:rPr>
              <w:t>62.5‡ (15.3) §</w:t>
            </w:r>
          </w:p>
        </w:tc>
        <w:tc>
          <w:tcPr>
            <w:tcW w:w="2898" w:type="dxa"/>
            <w:vMerge/>
            <w:tcBorders>
              <w:bottom w:val="single" w:sz="12" w:space="0" w:color="auto"/>
            </w:tcBorders>
            <w:noWrap/>
          </w:tcPr>
          <w:p w14:paraId="5C4687D4" w14:textId="77777777" w:rsidR="0096319B" w:rsidRPr="00C05CFC" w:rsidRDefault="0096319B" w:rsidP="00A05687">
            <w:pPr>
              <w:rPr>
                <w:rFonts w:cstheme="minorHAnsi"/>
                <w:sz w:val="22"/>
                <w:szCs w:val="22"/>
              </w:rPr>
            </w:pPr>
          </w:p>
        </w:tc>
      </w:tr>
    </w:tbl>
    <w:p w14:paraId="52F6BD97" w14:textId="77777777" w:rsidR="00442850" w:rsidRDefault="00442850" w:rsidP="00D81E0D">
      <w:pPr>
        <w:rPr>
          <w:b/>
          <w:bCs/>
        </w:rPr>
      </w:pPr>
    </w:p>
    <w:p w14:paraId="2C93B055" w14:textId="77777777" w:rsidR="005E0AB0" w:rsidRDefault="005E0AB0" w:rsidP="00D81E0D"/>
    <w:p w14:paraId="723CCCCD" w14:textId="77777777" w:rsidR="005E0AB0" w:rsidRDefault="005E0AB0" w:rsidP="00D81E0D"/>
    <w:p w14:paraId="30C24D1F" w14:textId="77777777" w:rsidR="003E3EEF" w:rsidRDefault="003E3EEF" w:rsidP="00D81E0D"/>
    <w:p w14:paraId="6DF1747B" w14:textId="77777777" w:rsidR="00D03603" w:rsidRDefault="00D03603" w:rsidP="00D81E0D"/>
    <w:p w14:paraId="315A6146" w14:textId="158016A5" w:rsidR="005E0AB0" w:rsidRPr="005E0AB0" w:rsidRDefault="005E0AB0" w:rsidP="00D81E0D">
      <w:r>
        <w:t xml:space="preserve">Table 3-4 </w:t>
      </w:r>
      <w:r w:rsidRPr="004201C4">
        <w:t xml:space="preserve">Outcome measures </w:t>
      </w:r>
      <w:r w:rsidR="005C1538">
        <w:t>b</w:t>
      </w:r>
      <w:r w:rsidR="005C1538" w:rsidRPr="004201C4">
        <w:t>iomechanical</w:t>
      </w:r>
      <w:r w:rsidR="005C1538">
        <w:t xml:space="preserve"> continued.</w:t>
      </w:r>
    </w:p>
    <w:tbl>
      <w:tblPr>
        <w:tblStyle w:val="TableGrid"/>
        <w:tblW w:w="0" w:type="auto"/>
        <w:tblLook w:val="04A0" w:firstRow="1" w:lastRow="0" w:firstColumn="1" w:lastColumn="0" w:noHBand="0" w:noVBand="1"/>
      </w:tblPr>
      <w:tblGrid>
        <w:gridCol w:w="1886"/>
        <w:gridCol w:w="1448"/>
        <w:gridCol w:w="1563"/>
        <w:gridCol w:w="1574"/>
        <w:gridCol w:w="1670"/>
        <w:gridCol w:w="1784"/>
        <w:gridCol w:w="3270"/>
      </w:tblGrid>
      <w:tr w:rsidR="005E0AB0" w:rsidRPr="00C05CFC" w14:paraId="177CC2D0" w14:textId="77777777" w:rsidTr="009455E4">
        <w:trPr>
          <w:trHeight w:val="57"/>
        </w:trPr>
        <w:tc>
          <w:tcPr>
            <w:tcW w:w="1886" w:type="dxa"/>
            <w:tcBorders>
              <w:top w:val="single" w:sz="12" w:space="0" w:color="auto"/>
              <w:bottom w:val="single" w:sz="12" w:space="0" w:color="auto"/>
            </w:tcBorders>
            <w:hideMark/>
          </w:tcPr>
          <w:p w14:paraId="22057E97" w14:textId="77777777" w:rsidR="005E0AB0" w:rsidRPr="00C05CFC" w:rsidRDefault="005E0AB0" w:rsidP="00A05687">
            <w:pPr>
              <w:rPr>
                <w:rFonts w:cstheme="minorHAnsi"/>
                <w:b/>
                <w:bCs/>
                <w:sz w:val="22"/>
                <w:szCs w:val="22"/>
              </w:rPr>
            </w:pPr>
            <w:r w:rsidRPr="00C05CFC">
              <w:rPr>
                <w:rFonts w:cstheme="minorHAnsi"/>
                <w:b/>
                <w:bCs/>
                <w:sz w:val="22"/>
                <w:szCs w:val="22"/>
              </w:rPr>
              <w:t xml:space="preserve">Outcome </w:t>
            </w:r>
          </w:p>
          <w:p w14:paraId="47D61B28"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448" w:type="dxa"/>
            <w:tcBorders>
              <w:top w:val="single" w:sz="12" w:space="0" w:color="auto"/>
              <w:bottom w:val="single" w:sz="12" w:space="0" w:color="auto"/>
            </w:tcBorders>
            <w:hideMark/>
          </w:tcPr>
          <w:p w14:paraId="7BDC9F20" w14:textId="77777777" w:rsidR="005E0AB0" w:rsidRPr="00C05CFC" w:rsidRDefault="005E0AB0" w:rsidP="00A05687">
            <w:pPr>
              <w:rPr>
                <w:rFonts w:cstheme="minorHAnsi"/>
                <w:b/>
                <w:bCs/>
                <w:sz w:val="22"/>
                <w:szCs w:val="22"/>
              </w:rPr>
            </w:pPr>
            <w:r w:rsidRPr="00C05CFC">
              <w:rPr>
                <w:rFonts w:cstheme="minorHAnsi"/>
                <w:b/>
                <w:bCs/>
                <w:sz w:val="22"/>
                <w:szCs w:val="22"/>
              </w:rPr>
              <w:t>Study</w:t>
            </w:r>
          </w:p>
          <w:p w14:paraId="59D18768"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563" w:type="dxa"/>
            <w:tcBorders>
              <w:top w:val="single" w:sz="12" w:space="0" w:color="auto"/>
              <w:bottom w:val="single" w:sz="12" w:space="0" w:color="auto"/>
            </w:tcBorders>
            <w:hideMark/>
          </w:tcPr>
          <w:p w14:paraId="5644997D" w14:textId="77777777" w:rsidR="005E0AB0" w:rsidRPr="00C05CFC" w:rsidRDefault="005E0AB0" w:rsidP="00A05687">
            <w:pPr>
              <w:rPr>
                <w:rFonts w:cstheme="minorHAnsi"/>
                <w:b/>
                <w:bCs/>
                <w:sz w:val="22"/>
                <w:szCs w:val="22"/>
              </w:rPr>
            </w:pPr>
            <w:r w:rsidRPr="00C05CFC">
              <w:rPr>
                <w:rFonts w:cstheme="minorHAnsi"/>
                <w:b/>
                <w:bCs/>
                <w:sz w:val="22"/>
                <w:szCs w:val="22"/>
              </w:rPr>
              <w:t>Condition</w:t>
            </w:r>
          </w:p>
          <w:p w14:paraId="20C14227"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574" w:type="dxa"/>
            <w:tcBorders>
              <w:top w:val="single" w:sz="12" w:space="0" w:color="auto"/>
              <w:bottom w:val="single" w:sz="12" w:space="0" w:color="auto"/>
            </w:tcBorders>
            <w:hideMark/>
          </w:tcPr>
          <w:p w14:paraId="3113A1AB" w14:textId="77777777" w:rsidR="005E0AB0" w:rsidRPr="00C05CFC" w:rsidRDefault="005E0AB0" w:rsidP="00A05687">
            <w:pPr>
              <w:rPr>
                <w:rFonts w:cstheme="minorHAnsi"/>
                <w:b/>
                <w:bCs/>
                <w:sz w:val="22"/>
                <w:szCs w:val="22"/>
              </w:rPr>
            </w:pPr>
            <w:r w:rsidRPr="00C05CFC">
              <w:rPr>
                <w:rFonts w:cstheme="minorHAnsi"/>
                <w:b/>
                <w:bCs/>
                <w:sz w:val="22"/>
                <w:szCs w:val="22"/>
              </w:rPr>
              <w:t xml:space="preserve">Group </w:t>
            </w:r>
          </w:p>
          <w:p w14:paraId="592DEC3F"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670" w:type="dxa"/>
            <w:tcBorders>
              <w:top w:val="single" w:sz="12" w:space="0" w:color="auto"/>
              <w:bottom w:val="single" w:sz="12" w:space="0" w:color="auto"/>
            </w:tcBorders>
            <w:hideMark/>
          </w:tcPr>
          <w:p w14:paraId="51CCFF88" w14:textId="77777777" w:rsidR="005E0AB0" w:rsidRPr="00C05CFC" w:rsidRDefault="005E0AB0" w:rsidP="00A05687">
            <w:pPr>
              <w:rPr>
                <w:rFonts w:cstheme="minorHAnsi"/>
                <w:b/>
                <w:bCs/>
                <w:sz w:val="22"/>
                <w:szCs w:val="22"/>
              </w:rPr>
            </w:pPr>
            <w:r w:rsidRPr="00C05CFC">
              <w:rPr>
                <w:rFonts w:cstheme="minorHAnsi"/>
                <w:b/>
                <w:bCs/>
                <w:sz w:val="22"/>
                <w:szCs w:val="22"/>
              </w:rPr>
              <w:t>Baseline</w:t>
            </w:r>
          </w:p>
          <w:p w14:paraId="4073EBA8" w14:textId="77777777" w:rsidR="005E0AB0" w:rsidRPr="00C05CFC" w:rsidRDefault="005E0AB0" w:rsidP="00A05687">
            <w:pPr>
              <w:rPr>
                <w:rFonts w:cstheme="minorHAnsi"/>
                <w:b/>
                <w:bCs/>
                <w:sz w:val="22"/>
                <w:szCs w:val="22"/>
              </w:rPr>
            </w:pPr>
            <w:r w:rsidRPr="00C05CFC">
              <w:rPr>
                <w:rFonts w:cstheme="minorHAnsi"/>
                <w:b/>
                <w:bCs/>
                <w:sz w:val="22"/>
                <w:szCs w:val="22"/>
              </w:rPr>
              <w:t xml:space="preserve"> Mean </w:t>
            </w:r>
          </w:p>
          <w:p w14:paraId="3A247169" w14:textId="77777777" w:rsidR="005E0AB0" w:rsidRPr="00C05CFC" w:rsidRDefault="005E0AB0" w:rsidP="00A05687">
            <w:pPr>
              <w:rPr>
                <w:rFonts w:cstheme="minorHAnsi"/>
                <w:b/>
                <w:bCs/>
                <w:sz w:val="22"/>
                <w:szCs w:val="22"/>
              </w:rPr>
            </w:pPr>
            <w:r w:rsidRPr="00C05CFC">
              <w:rPr>
                <w:rFonts w:cstheme="minorHAnsi"/>
                <w:b/>
                <w:bCs/>
                <w:sz w:val="22"/>
                <w:szCs w:val="22"/>
              </w:rPr>
              <w:t>(SD +/-)</w:t>
            </w:r>
          </w:p>
        </w:tc>
        <w:tc>
          <w:tcPr>
            <w:tcW w:w="1784" w:type="dxa"/>
            <w:tcBorders>
              <w:top w:val="single" w:sz="12" w:space="0" w:color="auto"/>
              <w:bottom w:val="single" w:sz="12" w:space="0" w:color="auto"/>
            </w:tcBorders>
            <w:hideMark/>
          </w:tcPr>
          <w:p w14:paraId="231F99C5" w14:textId="77777777" w:rsidR="005E0AB0" w:rsidRPr="00C05CFC" w:rsidRDefault="005E0AB0" w:rsidP="00A05687">
            <w:pPr>
              <w:rPr>
                <w:rFonts w:cstheme="minorHAnsi"/>
                <w:b/>
                <w:bCs/>
                <w:sz w:val="22"/>
                <w:szCs w:val="22"/>
              </w:rPr>
            </w:pPr>
            <w:r w:rsidRPr="00C05CFC">
              <w:rPr>
                <w:rFonts w:cstheme="minorHAnsi"/>
                <w:b/>
                <w:bCs/>
                <w:sz w:val="22"/>
                <w:szCs w:val="22"/>
              </w:rPr>
              <w:t>Final</w:t>
            </w:r>
          </w:p>
          <w:p w14:paraId="0E5ADF21" w14:textId="77777777" w:rsidR="005E0AB0" w:rsidRPr="00C05CFC" w:rsidRDefault="005E0AB0" w:rsidP="00A05687">
            <w:pPr>
              <w:rPr>
                <w:rFonts w:cstheme="minorHAnsi"/>
                <w:b/>
                <w:bCs/>
                <w:sz w:val="22"/>
                <w:szCs w:val="22"/>
              </w:rPr>
            </w:pPr>
            <w:r w:rsidRPr="00C05CFC">
              <w:rPr>
                <w:rFonts w:cstheme="minorHAnsi"/>
                <w:b/>
                <w:bCs/>
                <w:sz w:val="22"/>
                <w:szCs w:val="22"/>
              </w:rPr>
              <w:t xml:space="preserve">Mean </w:t>
            </w:r>
          </w:p>
          <w:p w14:paraId="4F2EB02E" w14:textId="77777777" w:rsidR="005E0AB0" w:rsidRPr="00C05CFC" w:rsidRDefault="005E0AB0" w:rsidP="00A05687">
            <w:pPr>
              <w:rPr>
                <w:rFonts w:cstheme="minorHAnsi"/>
                <w:b/>
                <w:bCs/>
                <w:sz w:val="22"/>
                <w:szCs w:val="22"/>
              </w:rPr>
            </w:pPr>
            <w:r w:rsidRPr="00C05CFC">
              <w:rPr>
                <w:rFonts w:cstheme="minorHAnsi"/>
                <w:b/>
                <w:bCs/>
                <w:sz w:val="22"/>
                <w:szCs w:val="22"/>
              </w:rPr>
              <w:t>(SD +/-)</w:t>
            </w:r>
          </w:p>
        </w:tc>
        <w:tc>
          <w:tcPr>
            <w:tcW w:w="3270" w:type="dxa"/>
            <w:tcBorders>
              <w:top w:val="single" w:sz="12" w:space="0" w:color="auto"/>
              <w:bottom w:val="single" w:sz="12" w:space="0" w:color="auto"/>
            </w:tcBorders>
          </w:tcPr>
          <w:p w14:paraId="4D29C195" w14:textId="77777777" w:rsidR="005E0AB0" w:rsidRPr="00C05CFC" w:rsidRDefault="005E0AB0" w:rsidP="00A05687">
            <w:pPr>
              <w:rPr>
                <w:rFonts w:cstheme="minorHAnsi"/>
                <w:b/>
                <w:bCs/>
                <w:sz w:val="22"/>
                <w:szCs w:val="22"/>
              </w:rPr>
            </w:pPr>
            <w:r w:rsidRPr="00C05CFC">
              <w:rPr>
                <w:rFonts w:cstheme="minorHAnsi"/>
                <w:b/>
                <w:bCs/>
                <w:sz w:val="22"/>
                <w:szCs w:val="22"/>
              </w:rPr>
              <w:t>Statistical Result</w:t>
            </w:r>
          </w:p>
          <w:p w14:paraId="55F4480B" w14:textId="77777777" w:rsidR="005E0AB0" w:rsidRPr="00C05CFC" w:rsidRDefault="005E0AB0" w:rsidP="00A05687">
            <w:pPr>
              <w:rPr>
                <w:rFonts w:cstheme="minorHAnsi"/>
                <w:b/>
                <w:bCs/>
                <w:sz w:val="22"/>
                <w:szCs w:val="22"/>
              </w:rPr>
            </w:pPr>
            <w:r w:rsidRPr="00C05CFC">
              <w:rPr>
                <w:rFonts w:cstheme="minorHAnsi"/>
                <w:b/>
                <w:bCs/>
                <w:sz w:val="22"/>
                <w:szCs w:val="22"/>
              </w:rPr>
              <w:t>(Significant values given in bold)</w:t>
            </w:r>
          </w:p>
        </w:tc>
      </w:tr>
      <w:tr w:rsidR="005E0AB0" w:rsidRPr="00C05CFC" w14:paraId="484C3A89" w14:textId="77777777" w:rsidTr="009455E4">
        <w:trPr>
          <w:trHeight w:val="57"/>
        </w:trPr>
        <w:tc>
          <w:tcPr>
            <w:tcW w:w="13195" w:type="dxa"/>
            <w:gridSpan w:val="7"/>
            <w:tcBorders>
              <w:top w:val="double" w:sz="4" w:space="0" w:color="000000"/>
              <w:bottom w:val="single" w:sz="12" w:space="0" w:color="auto"/>
            </w:tcBorders>
            <w:shd w:val="clear" w:color="auto" w:fill="FFFFFF" w:themeFill="background1"/>
            <w:hideMark/>
          </w:tcPr>
          <w:p w14:paraId="284A5FDC" w14:textId="77777777" w:rsidR="005E0AB0" w:rsidRPr="00C05CFC" w:rsidRDefault="005E0AB0" w:rsidP="00A05687">
            <w:pPr>
              <w:jc w:val="center"/>
              <w:rPr>
                <w:rFonts w:cstheme="minorHAnsi"/>
                <w:b/>
                <w:bCs/>
                <w:sz w:val="22"/>
                <w:szCs w:val="22"/>
              </w:rPr>
            </w:pPr>
            <w:r w:rsidRPr="00C05CFC">
              <w:rPr>
                <w:rFonts w:cstheme="minorHAnsi"/>
                <w:b/>
                <w:bCs/>
                <w:sz w:val="22"/>
                <w:szCs w:val="22"/>
              </w:rPr>
              <w:t>Functional Lift Therapeutic Footwear</w:t>
            </w:r>
          </w:p>
        </w:tc>
      </w:tr>
      <w:tr w:rsidR="005E0AB0" w:rsidRPr="00C05CFC" w14:paraId="3C8F4B3F" w14:textId="77777777" w:rsidTr="009455E4">
        <w:trPr>
          <w:trHeight w:val="57"/>
        </w:trPr>
        <w:tc>
          <w:tcPr>
            <w:tcW w:w="13195" w:type="dxa"/>
            <w:gridSpan w:val="7"/>
            <w:tcBorders>
              <w:top w:val="double" w:sz="4" w:space="0" w:color="000000"/>
              <w:bottom w:val="single" w:sz="12" w:space="0" w:color="auto"/>
            </w:tcBorders>
            <w:noWrap/>
            <w:hideMark/>
          </w:tcPr>
          <w:p w14:paraId="2F6E7BC7" w14:textId="77777777" w:rsidR="005E0AB0" w:rsidRPr="00694B7F" w:rsidRDefault="005E0AB0" w:rsidP="00A05687">
            <w:pPr>
              <w:rPr>
                <w:rFonts w:cstheme="minorHAnsi"/>
                <w:b/>
                <w:bCs/>
                <w:sz w:val="22"/>
                <w:szCs w:val="22"/>
              </w:rPr>
            </w:pPr>
            <w:r w:rsidRPr="00C05CFC">
              <w:rPr>
                <w:rFonts w:cstheme="minorHAnsi"/>
                <w:b/>
                <w:bCs/>
                <w:sz w:val="22"/>
                <w:szCs w:val="22"/>
              </w:rPr>
              <w:t xml:space="preserve">Spatiotemporal </w:t>
            </w:r>
          </w:p>
        </w:tc>
      </w:tr>
      <w:tr w:rsidR="005E0AB0" w:rsidRPr="00C05CFC" w14:paraId="71CC831E" w14:textId="77777777" w:rsidTr="009455E4">
        <w:trPr>
          <w:trHeight w:val="57"/>
        </w:trPr>
        <w:tc>
          <w:tcPr>
            <w:tcW w:w="1886" w:type="dxa"/>
            <w:vMerge w:val="restart"/>
            <w:tcBorders>
              <w:top w:val="double" w:sz="4" w:space="0" w:color="000000"/>
            </w:tcBorders>
            <w:noWrap/>
            <w:hideMark/>
          </w:tcPr>
          <w:p w14:paraId="60469470" w14:textId="77777777" w:rsidR="005E0AB0" w:rsidRPr="00C05CFC" w:rsidRDefault="005E0AB0" w:rsidP="00A05687">
            <w:pPr>
              <w:rPr>
                <w:rFonts w:cstheme="minorHAnsi"/>
                <w:b/>
                <w:bCs/>
                <w:sz w:val="22"/>
                <w:szCs w:val="22"/>
              </w:rPr>
            </w:pPr>
            <w:r w:rsidRPr="00C05CFC">
              <w:rPr>
                <w:rFonts w:cstheme="minorHAnsi"/>
                <w:b/>
                <w:bCs/>
                <w:sz w:val="22"/>
                <w:szCs w:val="22"/>
              </w:rPr>
              <w:t>Cadence</w:t>
            </w:r>
          </w:p>
          <w:p w14:paraId="0EB983C0" w14:textId="77777777" w:rsidR="005E0AB0" w:rsidRPr="00C05CFC" w:rsidRDefault="005E0AB0" w:rsidP="00A05687">
            <w:pPr>
              <w:rPr>
                <w:rFonts w:cstheme="minorHAnsi"/>
                <w:b/>
                <w:bCs/>
                <w:sz w:val="22"/>
                <w:szCs w:val="22"/>
              </w:rPr>
            </w:pPr>
            <w:r w:rsidRPr="00C05CFC">
              <w:rPr>
                <w:rFonts w:cstheme="minorHAnsi"/>
                <w:b/>
                <w:bCs/>
                <w:sz w:val="22"/>
                <w:szCs w:val="22"/>
              </w:rPr>
              <w:t>steps/min</w:t>
            </w:r>
          </w:p>
          <w:p w14:paraId="7E002846"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448" w:type="dxa"/>
            <w:vMerge w:val="restart"/>
            <w:tcBorders>
              <w:top w:val="double" w:sz="4" w:space="0" w:color="000000"/>
            </w:tcBorders>
            <w:noWrap/>
            <w:hideMark/>
          </w:tcPr>
          <w:p w14:paraId="6716093A" w14:textId="77777777" w:rsidR="005E0AB0" w:rsidRPr="00C05CFC" w:rsidRDefault="005E0AB0" w:rsidP="00A05687">
            <w:pPr>
              <w:rPr>
                <w:rFonts w:cstheme="minorHAnsi"/>
                <w:b/>
                <w:bCs/>
                <w:sz w:val="22"/>
                <w:szCs w:val="22"/>
              </w:rPr>
            </w:pPr>
            <w:r w:rsidRPr="00C05CFC">
              <w:rPr>
                <w:rFonts w:cstheme="minorHAnsi"/>
                <w:b/>
                <w:bCs/>
                <w:sz w:val="22"/>
                <w:szCs w:val="22"/>
              </w:rPr>
              <w:t> Eek et al. (2017)</w:t>
            </w:r>
          </w:p>
          <w:p w14:paraId="536CE364"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135C4DB2"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571D5B63"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1C47C7DF"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08CB86DD"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03017F64"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6B80CE28"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4771C287" w14:textId="77777777" w:rsidR="005E0AB0" w:rsidRPr="00C05CFC" w:rsidRDefault="005E0AB0" w:rsidP="00A05687">
            <w:pPr>
              <w:rPr>
                <w:rFonts w:cstheme="minorHAnsi"/>
                <w:b/>
                <w:bCs/>
                <w:sz w:val="22"/>
                <w:szCs w:val="22"/>
              </w:rPr>
            </w:pPr>
            <w:r w:rsidRPr="00C05CFC">
              <w:rPr>
                <w:rFonts w:cstheme="minorHAnsi"/>
                <w:b/>
                <w:bCs/>
                <w:sz w:val="22"/>
                <w:szCs w:val="22"/>
              </w:rPr>
              <w:lastRenderedPageBreak/>
              <w:t> </w:t>
            </w:r>
          </w:p>
          <w:p w14:paraId="72409878"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3326353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5BD4887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03846FB7"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0ABE663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456448A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33445ED3" w14:textId="77777777" w:rsidR="005E0AB0" w:rsidRPr="00C05CFC" w:rsidRDefault="005E0AB0" w:rsidP="00A05687">
            <w:pPr>
              <w:rPr>
                <w:rFonts w:cstheme="minorHAnsi"/>
                <w:sz w:val="22"/>
                <w:szCs w:val="22"/>
              </w:rPr>
            </w:pPr>
            <w:r w:rsidRPr="00C05CFC">
              <w:rPr>
                <w:rFonts w:cstheme="minorHAnsi"/>
                <w:sz w:val="22"/>
                <w:szCs w:val="22"/>
              </w:rPr>
              <w:t> </w:t>
            </w:r>
          </w:p>
          <w:p w14:paraId="602061A6" w14:textId="59308D85" w:rsidR="005E0AB0" w:rsidRPr="00C05CFC" w:rsidRDefault="005E0AB0" w:rsidP="00A05687">
            <w:pPr>
              <w:rPr>
                <w:rFonts w:cstheme="minorHAnsi"/>
                <w:sz w:val="22"/>
                <w:szCs w:val="22"/>
              </w:rPr>
            </w:pPr>
          </w:p>
        </w:tc>
        <w:tc>
          <w:tcPr>
            <w:tcW w:w="1563" w:type="dxa"/>
            <w:vMerge w:val="restart"/>
            <w:tcBorders>
              <w:top w:val="single" w:sz="12" w:space="0" w:color="auto"/>
            </w:tcBorders>
            <w:hideMark/>
          </w:tcPr>
          <w:p w14:paraId="554F0EBF" w14:textId="77777777" w:rsidR="005E0AB0" w:rsidRPr="00C05CFC" w:rsidRDefault="005E0AB0" w:rsidP="00A05687">
            <w:pPr>
              <w:rPr>
                <w:rFonts w:cstheme="minorHAnsi"/>
                <w:sz w:val="22"/>
                <w:szCs w:val="22"/>
              </w:rPr>
            </w:pPr>
            <w:r w:rsidRPr="00C05CFC">
              <w:rPr>
                <w:rFonts w:cstheme="minorHAnsi"/>
                <w:sz w:val="22"/>
                <w:szCs w:val="22"/>
              </w:rPr>
              <w:lastRenderedPageBreak/>
              <w:t> Cerebral palsy</w:t>
            </w:r>
          </w:p>
          <w:p w14:paraId="54F58F60" w14:textId="77777777" w:rsidR="005E0AB0" w:rsidRPr="00C05CFC" w:rsidRDefault="005E0AB0" w:rsidP="00A05687">
            <w:pPr>
              <w:rPr>
                <w:rFonts w:cstheme="minorHAnsi"/>
                <w:sz w:val="22"/>
                <w:szCs w:val="22"/>
              </w:rPr>
            </w:pPr>
            <w:r w:rsidRPr="00C05CFC">
              <w:rPr>
                <w:rFonts w:cstheme="minorHAnsi"/>
                <w:sz w:val="22"/>
                <w:szCs w:val="22"/>
              </w:rPr>
              <w:t> </w:t>
            </w:r>
          </w:p>
          <w:p w14:paraId="6B8A357B" w14:textId="77777777" w:rsidR="005E0AB0" w:rsidRPr="00C05CFC" w:rsidRDefault="005E0AB0" w:rsidP="00A05687">
            <w:pPr>
              <w:rPr>
                <w:rFonts w:cstheme="minorHAnsi"/>
                <w:sz w:val="22"/>
                <w:szCs w:val="22"/>
              </w:rPr>
            </w:pPr>
            <w:r w:rsidRPr="00C05CFC">
              <w:rPr>
                <w:rFonts w:cstheme="minorHAnsi"/>
                <w:sz w:val="22"/>
                <w:szCs w:val="22"/>
              </w:rPr>
              <w:t> </w:t>
            </w:r>
          </w:p>
          <w:p w14:paraId="3032A732" w14:textId="77777777" w:rsidR="005E0AB0" w:rsidRPr="00C05CFC" w:rsidRDefault="005E0AB0" w:rsidP="00A05687">
            <w:pPr>
              <w:rPr>
                <w:rFonts w:cstheme="minorHAnsi"/>
                <w:sz w:val="22"/>
                <w:szCs w:val="22"/>
              </w:rPr>
            </w:pPr>
            <w:r w:rsidRPr="00C05CFC">
              <w:rPr>
                <w:rFonts w:cstheme="minorHAnsi"/>
                <w:sz w:val="22"/>
                <w:szCs w:val="22"/>
              </w:rPr>
              <w:t> </w:t>
            </w:r>
          </w:p>
          <w:p w14:paraId="2244F837" w14:textId="77777777" w:rsidR="005E0AB0" w:rsidRPr="00C05CFC" w:rsidRDefault="005E0AB0" w:rsidP="00A05687">
            <w:pPr>
              <w:rPr>
                <w:rFonts w:cstheme="minorHAnsi"/>
                <w:sz w:val="22"/>
                <w:szCs w:val="22"/>
              </w:rPr>
            </w:pPr>
            <w:r w:rsidRPr="00C05CFC">
              <w:rPr>
                <w:rFonts w:cstheme="minorHAnsi"/>
                <w:sz w:val="22"/>
                <w:szCs w:val="22"/>
              </w:rPr>
              <w:t> </w:t>
            </w:r>
          </w:p>
          <w:p w14:paraId="4AF321A8" w14:textId="77777777" w:rsidR="005E0AB0" w:rsidRPr="00C05CFC" w:rsidRDefault="005E0AB0" w:rsidP="00A05687">
            <w:pPr>
              <w:rPr>
                <w:rFonts w:cstheme="minorHAnsi"/>
                <w:sz w:val="22"/>
                <w:szCs w:val="22"/>
              </w:rPr>
            </w:pPr>
            <w:r w:rsidRPr="00C05CFC">
              <w:rPr>
                <w:rFonts w:cstheme="minorHAnsi"/>
                <w:sz w:val="22"/>
                <w:szCs w:val="22"/>
              </w:rPr>
              <w:t> </w:t>
            </w:r>
          </w:p>
          <w:p w14:paraId="6C5F1567" w14:textId="77777777" w:rsidR="005E0AB0" w:rsidRPr="00C05CFC" w:rsidRDefault="005E0AB0" w:rsidP="00A05687">
            <w:pPr>
              <w:rPr>
                <w:rFonts w:cstheme="minorHAnsi"/>
                <w:sz w:val="22"/>
                <w:szCs w:val="22"/>
              </w:rPr>
            </w:pPr>
            <w:r w:rsidRPr="00C05CFC">
              <w:rPr>
                <w:rFonts w:cstheme="minorHAnsi"/>
                <w:sz w:val="22"/>
                <w:szCs w:val="22"/>
              </w:rPr>
              <w:t> </w:t>
            </w:r>
          </w:p>
          <w:p w14:paraId="16C4F56D" w14:textId="77777777" w:rsidR="005E0AB0" w:rsidRPr="00C05CFC" w:rsidRDefault="005E0AB0" w:rsidP="00A05687">
            <w:pPr>
              <w:rPr>
                <w:rFonts w:cstheme="minorHAnsi"/>
                <w:sz w:val="22"/>
                <w:szCs w:val="22"/>
              </w:rPr>
            </w:pPr>
            <w:r w:rsidRPr="00C05CFC">
              <w:rPr>
                <w:rFonts w:cstheme="minorHAnsi"/>
                <w:sz w:val="22"/>
                <w:szCs w:val="22"/>
              </w:rPr>
              <w:t> </w:t>
            </w:r>
          </w:p>
          <w:p w14:paraId="1D080462" w14:textId="77777777" w:rsidR="005E0AB0" w:rsidRPr="00C05CFC" w:rsidRDefault="005E0AB0" w:rsidP="00A05687">
            <w:pPr>
              <w:rPr>
                <w:rFonts w:cstheme="minorHAnsi"/>
                <w:sz w:val="22"/>
                <w:szCs w:val="22"/>
              </w:rPr>
            </w:pPr>
            <w:r w:rsidRPr="00C05CFC">
              <w:rPr>
                <w:rFonts w:cstheme="minorHAnsi"/>
                <w:sz w:val="22"/>
                <w:szCs w:val="22"/>
              </w:rPr>
              <w:t> </w:t>
            </w:r>
          </w:p>
          <w:p w14:paraId="579CD667" w14:textId="77777777" w:rsidR="005E0AB0" w:rsidRPr="00C05CFC" w:rsidRDefault="005E0AB0" w:rsidP="00A05687">
            <w:pPr>
              <w:rPr>
                <w:rFonts w:cstheme="minorHAnsi"/>
                <w:sz w:val="22"/>
                <w:szCs w:val="22"/>
              </w:rPr>
            </w:pPr>
            <w:r w:rsidRPr="00C05CFC">
              <w:rPr>
                <w:rFonts w:cstheme="minorHAnsi"/>
                <w:sz w:val="22"/>
                <w:szCs w:val="22"/>
              </w:rPr>
              <w:lastRenderedPageBreak/>
              <w:t> </w:t>
            </w:r>
          </w:p>
          <w:p w14:paraId="36DA0D1A" w14:textId="77777777" w:rsidR="005E0AB0" w:rsidRPr="00C05CFC" w:rsidRDefault="005E0AB0" w:rsidP="00A05687">
            <w:pPr>
              <w:rPr>
                <w:rFonts w:cstheme="minorHAnsi"/>
                <w:sz w:val="22"/>
                <w:szCs w:val="22"/>
              </w:rPr>
            </w:pPr>
            <w:r w:rsidRPr="00C05CFC">
              <w:rPr>
                <w:rFonts w:cstheme="minorHAnsi"/>
                <w:sz w:val="22"/>
                <w:szCs w:val="22"/>
              </w:rPr>
              <w:t> </w:t>
            </w:r>
          </w:p>
          <w:p w14:paraId="6635768F" w14:textId="77777777" w:rsidR="005E0AB0" w:rsidRPr="00C05CFC" w:rsidRDefault="005E0AB0" w:rsidP="00A05687">
            <w:pPr>
              <w:rPr>
                <w:rFonts w:cstheme="minorHAnsi"/>
                <w:sz w:val="22"/>
                <w:szCs w:val="22"/>
              </w:rPr>
            </w:pPr>
            <w:r w:rsidRPr="00C05CFC">
              <w:rPr>
                <w:rFonts w:cstheme="minorHAnsi"/>
                <w:sz w:val="22"/>
                <w:szCs w:val="22"/>
              </w:rPr>
              <w:t> </w:t>
            </w:r>
          </w:p>
          <w:p w14:paraId="2C123D2B" w14:textId="77777777" w:rsidR="005E0AB0" w:rsidRPr="00C05CFC" w:rsidRDefault="005E0AB0" w:rsidP="00A05687">
            <w:pPr>
              <w:rPr>
                <w:rFonts w:cstheme="minorHAnsi"/>
                <w:sz w:val="22"/>
                <w:szCs w:val="22"/>
              </w:rPr>
            </w:pPr>
            <w:r w:rsidRPr="00C05CFC">
              <w:rPr>
                <w:rFonts w:cstheme="minorHAnsi"/>
                <w:sz w:val="22"/>
                <w:szCs w:val="22"/>
              </w:rPr>
              <w:t> </w:t>
            </w:r>
          </w:p>
          <w:p w14:paraId="5F81685C" w14:textId="061E74F6" w:rsidR="005E0AB0" w:rsidRPr="00C05CFC" w:rsidRDefault="005E0AB0" w:rsidP="00A05687">
            <w:pPr>
              <w:rPr>
                <w:rFonts w:cstheme="minorHAnsi"/>
                <w:sz w:val="22"/>
                <w:szCs w:val="22"/>
              </w:rPr>
            </w:pPr>
            <w:r w:rsidRPr="00C05CFC">
              <w:rPr>
                <w:rFonts w:cstheme="minorHAnsi"/>
                <w:sz w:val="22"/>
                <w:szCs w:val="22"/>
              </w:rPr>
              <w:t> </w:t>
            </w:r>
          </w:p>
        </w:tc>
        <w:tc>
          <w:tcPr>
            <w:tcW w:w="1574" w:type="dxa"/>
            <w:tcBorders>
              <w:top w:val="single" w:sz="12" w:space="0" w:color="auto"/>
            </w:tcBorders>
            <w:noWrap/>
            <w:hideMark/>
          </w:tcPr>
          <w:p w14:paraId="028D87D0" w14:textId="77777777" w:rsidR="005E0AB0" w:rsidRPr="00C05CFC" w:rsidRDefault="005E0AB0" w:rsidP="00A05687">
            <w:pPr>
              <w:rPr>
                <w:rFonts w:cstheme="minorHAnsi"/>
                <w:sz w:val="22"/>
                <w:szCs w:val="22"/>
              </w:rPr>
            </w:pPr>
            <w:r w:rsidRPr="00C05CFC">
              <w:rPr>
                <w:rFonts w:cstheme="minorHAnsi"/>
                <w:sz w:val="22"/>
                <w:szCs w:val="22"/>
              </w:rPr>
              <w:lastRenderedPageBreak/>
              <w:t>BF</w:t>
            </w:r>
          </w:p>
        </w:tc>
        <w:tc>
          <w:tcPr>
            <w:tcW w:w="1670" w:type="dxa"/>
            <w:tcBorders>
              <w:top w:val="single" w:sz="12" w:space="0" w:color="auto"/>
            </w:tcBorders>
            <w:noWrap/>
            <w:hideMark/>
          </w:tcPr>
          <w:p w14:paraId="0A9FE9BE" w14:textId="77777777" w:rsidR="005E0AB0" w:rsidRPr="00C05CFC" w:rsidRDefault="005E0AB0" w:rsidP="00A05687">
            <w:pPr>
              <w:rPr>
                <w:rFonts w:cstheme="minorHAnsi"/>
                <w:sz w:val="22"/>
                <w:szCs w:val="22"/>
              </w:rPr>
            </w:pPr>
            <w:r w:rsidRPr="00C05CFC">
              <w:rPr>
                <w:rFonts w:cstheme="minorHAnsi"/>
                <w:sz w:val="22"/>
                <w:szCs w:val="22"/>
              </w:rPr>
              <w:t>100.6‡ (17.8) §</w:t>
            </w:r>
          </w:p>
        </w:tc>
        <w:tc>
          <w:tcPr>
            <w:tcW w:w="1784" w:type="dxa"/>
            <w:tcBorders>
              <w:top w:val="single" w:sz="12" w:space="0" w:color="auto"/>
            </w:tcBorders>
            <w:noWrap/>
            <w:hideMark/>
          </w:tcPr>
          <w:p w14:paraId="33D6D3D3" w14:textId="77777777" w:rsidR="005E0AB0" w:rsidRPr="00C05CFC" w:rsidRDefault="005E0AB0" w:rsidP="00A05687">
            <w:pPr>
              <w:rPr>
                <w:rFonts w:cstheme="minorHAnsi"/>
                <w:sz w:val="22"/>
                <w:szCs w:val="22"/>
              </w:rPr>
            </w:pPr>
            <w:r w:rsidRPr="00C05CFC">
              <w:rPr>
                <w:rFonts w:cstheme="minorHAnsi"/>
                <w:sz w:val="22"/>
                <w:szCs w:val="22"/>
              </w:rPr>
              <w:t> </w:t>
            </w:r>
          </w:p>
        </w:tc>
        <w:tc>
          <w:tcPr>
            <w:tcW w:w="3270" w:type="dxa"/>
            <w:vMerge w:val="restart"/>
            <w:tcBorders>
              <w:top w:val="single" w:sz="12" w:space="0" w:color="auto"/>
            </w:tcBorders>
            <w:noWrap/>
          </w:tcPr>
          <w:p w14:paraId="53892028" w14:textId="77777777" w:rsidR="005E0AB0" w:rsidRPr="00C05CFC" w:rsidRDefault="005E0AB0" w:rsidP="00A05687">
            <w:pPr>
              <w:rPr>
                <w:rFonts w:cstheme="minorHAnsi"/>
                <w:sz w:val="22"/>
                <w:szCs w:val="22"/>
              </w:rPr>
            </w:pPr>
            <w:r w:rsidRPr="00C05CFC">
              <w:rPr>
                <w:rFonts w:cstheme="minorHAnsi"/>
                <w:sz w:val="22"/>
                <w:szCs w:val="22"/>
              </w:rPr>
              <w:t>Friedman ANOVA:</w:t>
            </w:r>
          </w:p>
          <w:p w14:paraId="4EA3794E" w14:textId="77777777" w:rsidR="005E0AB0" w:rsidRPr="00C05CFC" w:rsidRDefault="005E0AB0" w:rsidP="00A05687">
            <w:pPr>
              <w:rPr>
                <w:rFonts w:cstheme="minorHAnsi"/>
                <w:sz w:val="22"/>
                <w:szCs w:val="22"/>
              </w:rPr>
            </w:pPr>
            <w:r w:rsidRPr="00C05CFC">
              <w:rPr>
                <w:rFonts w:cstheme="minorHAnsi"/>
                <w:sz w:val="22"/>
                <w:szCs w:val="22"/>
              </w:rPr>
              <w:t>p&gt;0.05</w:t>
            </w:r>
          </w:p>
          <w:p w14:paraId="70719487" w14:textId="77777777" w:rsidR="005E0AB0" w:rsidRPr="00C05CFC" w:rsidRDefault="005E0AB0" w:rsidP="00A05687">
            <w:pPr>
              <w:rPr>
                <w:rFonts w:cstheme="minorHAnsi"/>
                <w:sz w:val="22"/>
                <w:szCs w:val="22"/>
              </w:rPr>
            </w:pPr>
            <w:r w:rsidRPr="00C05CFC">
              <w:rPr>
                <w:rFonts w:cstheme="minorHAnsi"/>
                <w:sz w:val="22"/>
                <w:szCs w:val="22"/>
              </w:rPr>
              <w:t> </w:t>
            </w:r>
          </w:p>
          <w:p w14:paraId="505BEE29" w14:textId="77777777" w:rsidR="005E0AB0" w:rsidRPr="00C05CFC" w:rsidRDefault="005E0AB0" w:rsidP="00A05687">
            <w:pPr>
              <w:rPr>
                <w:rFonts w:cstheme="minorHAnsi"/>
                <w:sz w:val="22"/>
                <w:szCs w:val="22"/>
              </w:rPr>
            </w:pPr>
            <w:r w:rsidRPr="00C05CFC">
              <w:rPr>
                <w:rFonts w:cstheme="minorHAnsi"/>
                <w:sz w:val="22"/>
                <w:szCs w:val="22"/>
              </w:rPr>
              <w:t> </w:t>
            </w:r>
          </w:p>
        </w:tc>
      </w:tr>
      <w:tr w:rsidR="005E0AB0" w:rsidRPr="00C05CFC" w14:paraId="1750A827" w14:textId="77777777" w:rsidTr="009455E4">
        <w:trPr>
          <w:trHeight w:val="57"/>
        </w:trPr>
        <w:tc>
          <w:tcPr>
            <w:tcW w:w="1886" w:type="dxa"/>
            <w:vMerge/>
            <w:noWrap/>
            <w:hideMark/>
          </w:tcPr>
          <w:p w14:paraId="4DCF0923" w14:textId="77777777" w:rsidR="005E0AB0" w:rsidRPr="00C05CFC" w:rsidRDefault="005E0AB0" w:rsidP="00A05687">
            <w:pPr>
              <w:rPr>
                <w:rFonts w:cstheme="minorHAnsi"/>
                <w:b/>
                <w:bCs/>
                <w:sz w:val="22"/>
                <w:szCs w:val="22"/>
              </w:rPr>
            </w:pPr>
          </w:p>
        </w:tc>
        <w:tc>
          <w:tcPr>
            <w:tcW w:w="1448" w:type="dxa"/>
            <w:vMerge/>
            <w:noWrap/>
            <w:hideMark/>
          </w:tcPr>
          <w:p w14:paraId="1A9E6BA5" w14:textId="77777777" w:rsidR="005E0AB0" w:rsidRPr="00C05CFC" w:rsidRDefault="005E0AB0" w:rsidP="00A05687">
            <w:pPr>
              <w:rPr>
                <w:rFonts w:cstheme="minorHAnsi"/>
                <w:sz w:val="22"/>
                <w:szCs w:val="22"/>
              </w:rPr>
            </w:pPr>
          </w:p>
        </w:tc>
        <w:tc>
          <w:tcPr>
            <w:tcW w:w="1563" w:type="dxa"/>
            <w:vMerge/>
            <w:noWrap/>
            <w:hideMark/>
          </w:tcPr>
          <w:p w14:paraId="4A9449F2" w14:textId="77777777" w:rsidR="005E0AB0" w:rsidRPr="00C05CFC" w:rsidRDefault="005E0AB0" w:rsidP="00A05687">
            <w:pPr>
              <w:rPr>
                <w:rFonts w:cstheme="minorHAnsi"/>
                <w:sz w:val="22"/>
                <w:szCs w:val="22"/>
              </w:rPr>
            </w:pPr>
          </w:p>
        </w:tc>
        <w:tc>
          <w:tcPr>
            <w:tcW w:w="1574" w:type="dxa"/>
            <w:noWrap/>
            <w:hideMark/>
          </w:tcPr>
          <w:p w14:paraId="35E59AD0" w14:textId="77777777" w:rsidR="005E0AB0" w:rsidRPr="00C05CFC" w:rsidRDefault="005E0AB0" w:rsidP="00A05687">
            <w:pPr>
              <w:rPr>
                <w:rFonts w:cstheme="minorHAnsi"/>
                <w:sz w:val="22"/>
                <w:szCs w:val="22"/>
              </w:rPr>
            </w:pPr>
            <w:r w:rsidRPr="00C05CFC">
              <w:rPr>
                <w:rFonts w:cstheme="minorHAnsi"/>
                <w:sz w:val="22"/>
                <w:szCs w:val="22"/>
              </w:rPr>
              <w:t>FLTF</w:t>
            </w:r>
          </w:p>
        </w:tc>
        <w:tc>
          <w:tcPr>
            <w:tcW w:w="1670" w:type="dxa"/>
            <w:noWrap/>
            <w:hideMark/>
          </w:tcPr>
          <w:p w14:paraId="4470E57E"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3A20FB00" w14:textId="77777777" w:rsidR="005E0AB0" w:rsidRPr="00C05CFC" w:rsidRDefault="005E0AB0" w:rsidP="00A05687">
            <w:pPr>
              <w:rPr>
                <w:rFonts w:cstheme="minorHAnsi"/>
                <w:sz w:val="22"/>
                <w:szCs w:val="22"/>
              </w:rPr>
            </w:pPr>
            <w:r w:rsidRPr="00C05CFC">
              <w:rPr>
                <w:rFonts w:cstheme="minorHAnsi"/>
                <w:sz w:val="22"/>
                <w:szCs w:val="22"/>
              </w:rPr>
              <w:t>98.4‡ (25.7) §</w:t>
            </w:r>
          </w:p>
        </w:tc>
        <w:tc>
          <w:tcPr>
            <w:tcW w:w="3270" w:type="dxa"/>
            <w:vMerge/>
            <w:noWrap/>
          </w:tcPr>
          <w:p w14:paraId="1E49FBE1" w14:textId="77777777" w:rsidR="005E0AB0" w:rsidRPr="00C05CFC" w:rsidRDefault="005E0AB0" w:rsidP="00A05687">
            <w:pPr>
              <w:rPr>
                <w:rFonts w:cstheme="minorHAnsi"/>
                <w:sz w:val="22"/>
                <w:szCs w:val="22"/>
              </w:rPr>
            </w:pPr>
          </w:p>
        </w:tc>
      </w:tr>
      <w:tr w:rsidR="005E0AB0" w:rsidRPr="00C05CFC" w14:paraId="13781F6A" w14:textId="77777777" w:rsidTr="009455E4">
        <w:trPr>
          <w:trHeight w:val="57"/>
        </w:trPr>
        <w:tc>
          <w:tcPr>
            <w:tcW w:w="1886" w:type="dxa"/>
            <w:vMerge/>
            <w:tcBorders>
              <w:bottom w:val="double" w:sz="4" w:space="0" w:color="000000"/>
            </w:tcBorders>
            <w:noWrap/>
            <w:hideMark/>
          </w:tcPr>
          <w:p w14:paraId="0C4FA99A" w14:textId="77777777" w:rsidR="005E0AB0" w:rsidRPr="00C05CFC" w:rsidRDefault="005E0AB0" w:rsidP="00A05687">
            <w:pPr>
              <w:rPr>
                <w:rFonts w:cstheme="minorHAnsi"/>
                <w:b/>
                <w:bCs/>
                <w:sz w:val="22"/>
                <w:szCs w:val="22"/>
              </w:rPr>
            </w:pPr>
          </w:p>
        </w:tc>
        <w:tc>
          <w:tcPr>
            <w:tcW w:w="1448" w:type="dxa"/>
            <w:vMerge/>
            <w:noWrap/>
            <w:hideMark/>
          </w:tcPr>
          <w:p w14:paraId="672A2CB8" w14:textId="77777777" w:rsidR="005E0AB0" w:rsidRPr="00C05CFC" w:rsidRDefault="005E0AB0" w:rsidP="00A05687">
            <w:pPr>
              <w:rPr>
                <w:rFonts w:cstheme="minorHAnsi"/>
                <w:sz w:val="22"/>
                <w:szCs w:val="22"/>
              </w:rPr>
            </w:pPr>
          </w:p>
        </w:tc>
        <w:tc>
          <w:tcPr>
            <w:tcW w:w="1563" w:type="dxa"/>
            <w:vMerge/>
            <w:tcBorders>
              <w:bottom w:val="double" w:sz="4" w:space="0" w:color="000000"/>
            </w:tcBorders>
            <w:noWrap/>
            <w:hideMark/>
          </w:tcPr>
          <w:p w14:paraId="58027C63" w14:textId="77777777" w:rsidR="005E0AB0" w:rsidRPr="00C05CFC" w:rsidRDefault="005E0AB0" w:rsidP="00A05687">
            <w:pPr>
              <w:rPr>
                <w:rFonts w:cstheme="minorHAnsi"/>
                <w:sz w:val="22"/>
                <w:szCs w:val="22"/>
              </w:rPr>
            </w:pPr>
          </w:p>
        </w:tc>
        <w:tc>
          <w:tcPr>
            <w:tcW w:w="1574" w:type="dxa"/>
            <w:tcBorders>
              <w:bottom w:val="double" w:sz="4" w:space="0" w:color="000000"/>
            </w:tcBorders>
            <w:noWrap/>
            <w:hideMark/>
          </w:tcPr>
          <w:p w14:paraId="726AD13B" w14:textId="77777777" w:rsidR="005E0AB0" w:rsidRPr="00C05CFC" w:rsidRDefault="005E0AB0" w:rsidP="00A05687">
            <w:pPr>
              <w:rPr>
                <w:rFonts w:cstheme="minorHAnsi"/>
                <w:sz w:val="22"/>
                <w:szCs w:val="22"/>
              </w:rPr>
            </w:pPr>
            <w:r w:rsidRPr="00C05CFC">
              <w:rPr>
                <w:rFonts w:cstheme="minorHAnsi"/>
                <w:sz w:val="22"/>
                <w:szCs w:val="22"/>
              </w:rPr>
              <w:t>SSF</w:t>
            </w:r>
          </w:p>
        </w:tc>
        <w:tc>
          <w:tcPr>
            <w:tcW w:w="1670" w:type="dxa"/>
            <w:tcBorders>
              <w:bottom w:val="double" w:sz="4" w:space="0" w:color="000000"/>
            </w:tcBorders>
            <w:noWrap/>
            <w:hideMark/>
          </w:tcPr>
          <w:p w14:paraId="06E9BA86"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tcBorders>
              <w:bottom w:val="double" w:sz="4" w:space="0" w:color="000000"/>
            </w:tcBorders>
            <w:noWrap/>
            <w:hideMark/>
          </w:tcPr>
          <w:p w14:paraId="4FA56458" w14:textId="77777777" w:rsidR="005E0AB0" w:rsidRPr="00C05CFC" w:rsidRDefault="005E0AB0" w:rsidP="00A05687">
            <w:pPr>
              <w:rPr>
                <w:rFonts w:cstheme="minorHAnsi"/>
                <w:sz w:val="22"/>
                <w:szCs w:val="22"/>
              </w:rPr>
            </w:pPr>
            <w:r w:rsidRPr="00C05CFC">
              <w:rPr>
                <w:rFonts w:cstheme="minorHAnsi"/>
                <w:sz w:val="22"/>
                <w:szCs w:val="22"/>
              </w:rPr>
              <w:t>99.3‡ (24.9) §</w:t>
            </w:r>
          </w:p>
        </w:tc>
        <w:tc>
          <w:tcPr>
            <w:tcW w:w="3270" w:type="dxa"/>
            <w:vMerge/>
            <w:tcBorders>
              <w:bottom w:val="double" w:sz="4" w:space="0" w:color="000000"/>
            </w:tcBorders>
            <w:noWrap/>
          </w:tcPr>
          <w:p w14:paraId="1707709E" w14:textId="77777777" w:rsidR="005E0AB0" w:rsidRPr="00C05CFC" w:rsidRDefault="005E0AB0" w:rsidP="00A05687">
            <w:pPr>
              <w:rPr>
                <w:rFonts w:cstheme="minorHAnsi"/>
                <w:sz w:val="22"/>
                <w:szCs w:val="22"/>
              </w:rPr>
            </w:pPr>
          </w:p>
        </w:tc>
      </w:tr>
      <w:tr w:rsidR="005E0AB0" w:rsidRPr="00C05CFC" w14:paraId="4E73A4E2" w14:textId="77777777" w:rsidTr="009455E4">
        <w:trPr>
          <w:trHeight w:val="57"/>
        </w:trPr>
        <w:tc>
          <w:tcPr>
            <w:tcW w:w="1886" w:type="dxa"/>
            <w:vMerge w:val="restart"/>
            <w:tcBorders>
              <w:top w:val="double" w:sz="4" w:space="0" w:color="000000"/>
            </w:tcBorders>
            <w:noWrap/>
            <w:hideMark/>
          </w:tcPr>
          <w:p w14:paraId="0259D9F6" w14:textId="77777777" w:rsidR="005E0AB0" w:rsidRPr="00C05CFC" w:rsidRDefault="005E0AB0" w:rsidP="00A05687">
            <w:pPr>
              <w:rPr>
                <w:rFonts w:cstheme="minorHAnsi"/>
                <w:b/>
                <w:bCs/>
                <w:sz w:val="22"/>
                <w:szCs w:val="22"/>
              </w:rPr>
            </w:pPr>
            <w:r w:rsidRPr="00C05CFC">
              <w:rPr>
                <w:rFonts w:cstheme="minorHAnsi"/>
                <w:b/>
                <w:bCs/>
                <w:sz w:val="22"/>
                <w:szCs w:val="22"/>
              </w:rPr>
              <w:t>Stance phase %</w:t>
            </w:r>
          </w:p>
          <w:p w14:paraId="4C0B6B8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6D295750"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66078229"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49194087"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68CD4884" w14:textId="77777777" w:rsidR="005E0AB0" w:rsidRPr="00C05CFC" w:rsidRDefault="005E0AB0" w:rsidP="00A05687">
            <w:pPr>
              <w:rPr>
                <w:rFonts w:cstheme="minorHAnsi"/>
                <w:b/>
                <w:bCs/>
                <w:sz w:val="22"/>
                <w:szCs w:val="22"/>
              </w:rPr>
            </w:pPr>
            <w:r w:rsidRPr="00C05CFC">
              <w:rPr>
                <w:rFonts w:cstheme="minorHAnsi"/>
                <w:b/>
                <w:bCs/>
                <w:sz w:val="22"/>
                <w:szCs w:val="22"/>
              </w:rPr>
              <w:lastRenderedPageBreak/>
              <w:t> </w:t>
            </w:r>
          </w:p>
        </w:tc>
        <w:tc>
          <w:tcPr>
            <w:tcW w:w="1448" w:type="dxa"/>
            <w:vMerge/>
            <w:noWrap/>
            <w:hideMark/>
          </w:tcPr>
          <w:p w14:paraId="2663E91D" w14:textId="77777777" w:rsidR="005E0AB0" w:rsidRPr="00C05CFC" w:rsidRDefault="005E0AB0" w:rsidP="00A05687">
            <w:pPr>
              <w:rPr>
                <w:rFonts w:cstheme="minorHAnsi"/>
                <w:sz w:val="22"/>
                <w:szCs w:val="22"/>
              </w:rPr>
            </w:pPr>
          </w:p>
        </w:tc>
        <w:tc>
          <w:tcPr>
            <w:tcW w:w="1563" w:type="dxa"/>
            <w:vMerge/>
            <w:tcBorders>
              <w:top w:val="double" w:sz="4" w:space="0" w:color="000000"/>
            </w:tcBorders>
            <w:hideMark/>
          </w:tcPr>
          <w:p w14:paraId="61F2CC5C" w14:textId="77777777" w:rsidR="005E0AB0" w:rsidRPr="00C05CFC" w:rsidRDefault="005E0AB0" w:rsidP="00A05687">
            <w:pPr>
              <w:rPr>
                <w:rFonts w:cstheme="minorHAnsi"/>
                <w:sz w:val="22"/>
                <w:szCs w:val="22"/>
              </w:rPr>
            </w:pPr>
          </w:p>
        </w:tc>
        <w:tc>
          <w:tcPr>
            <w:tcW w:w="1574" w:type="dxa"/>
            <w:tcBorders>
              <w:top w:val="double" w:sz="4" w:space="0" w:color="000000"/>
            </w:tcBorders>
            <w:noWrap/>
            <w:hideMark/>
          </w:tcPr>
          <w:p w14:paraId="3A96C28F" w14:textId="77777777" w:rsidR="005E0AB0" w:rsidRPr="00C05CFC" w:rsidRDefault="005E0AB0" w:rsidP="00A05687">
            <w:pPr>
              <w:rPr>
                <w:rFonts w:cstheme="minorHAnsi"/>
                <w:sz w:val="22"/>
                <w:szCs w:val="22"/>
              </w:rPr>
            </w:pPr>
            <w:r w:rsidRPr="00C05CFC">
              <w:rPr>
                <w:rFonts w:cstheme="minorHAnsi"/>
                <w:sz w:val="22"/>
                <w:szCs w:val="22"/>
              </w:rPr>
              <w:t xml:space="preserve">BF Long leg </w:t>
            </w:r>
          </w:p>
        </w:tc>
        <w:tc>
          <w:tcPr>
            <w:tcW w:w="1670" w:type="dxa"/>
            <w:tcBorders>
              <w:top w:val="double" w:sz="4" w:space="0" w:color="000000"/>
            </w:tcBorders>
            <w:noWrap/>
            <w:hideMark/>
          </w:tcPr>
          <w:p w14:paraId="44B2B952" w14:textId="77777777" w:rsidR="005E0AB0" w:rsidRPr="00C05CFC" w:rsidRDefault="005E0AB0" w:rsidP="00A05687">
            <w:pPr>
              <w:rPr>
                <w:rFonts w:cstheme="minorHAnsi"/>
                <w:sz w:val="22"/>
                <w:szCs w:val="22"/>
              </w:rPr>
            </w:pPr>
            <w:r w:rsidRPr="00C05CFC">
              <w:rPr>
                <w:rFonts w:cstheme="minorHAnsi"/>
                <w:sz w:val="22"/>
                <w:szCs w:val="22"/>
              </w:rPr>
              <w:t>61.1‡ (2.03) §</w:t>
            </w:r>
          </w:p>
        </w:tc>
        <w:tc>
          <w:tcPr>
            <w:tcW w:w="1784" w:type="dxa"/>
            <w:tcBorders>
              <w:top w:val="double" w:sz="4" w:space="0" w:color="000000"/>
            </w:tcBorders>
            <w:noWrap/>
            <w:hideMark/>
          </w:tcPr>
          <w:p w14:paraId="177C62AC" w14:textId="77777777" w:rsidR="005E0AB0" w:rsidRPr="00C05CFC" w:rsidRDefault="005E0AB0" w:rsidP="00A05687">
            <w:pPr>
              <w:rPr>
                <w:rFonts w:cstheme="minorHAnsi"/>
                <w:sz w:val="22"/>
                <w:szCs w:val="22"/>
              </w:rPr>
            </w:pPr>
            <w:r w:rsidRPr="00C05CFC">
              <w:rPr>
                <w:rFonts w:cstheme="minorHAnsi"/>
                <w:sz w:val="22"/>
                <w:szCs w:val="22"/>
              </w:rPr>
              <w:t> </w:t>
            </w:r>
          </w:p>
        </w:tc>
        <w:tc>
          <w:tcPr>
            <w:tcW w:w="3270" w:type="dxa"/>
            <w:vMerge w:val="restart"/>
            <w:tcBorders>
              <w:top w:val="double" w:sz="4" w:space="0" w:color="000000"/>
            </w:tcBorders>
            <w:noWrap/>
          </w:tcPr>
          <w:p w14:paraId="19E218D5" w14:textId="77777777" w:rsidR="005E0AB0" w:rsidRPr="00C05CFC" w:rsidRDefault="005E0AB0" w:rsidP="00A05687">
            <w:pPr>
              <w:rPr>
                <w:rFonts w:cstheme="minorHAnsi"/>
                <w:sz w:val="22"/>
                <w:szCs w:val="22"/>
              </w:rPr>
            </w:pPr>
            <w:r w:rsidRPr="00C05CFC">
              <w:rPr>
                <w:rFonts w:cstheme="minorHAnsi"/>
                <w:sz w:val="22"/>
                <w:szCs w:val="22"/>
              </w:rPr>
              <w:t>Wilcoxon signed rank:</w:t>
            </w:r>
          </w:p>
          <w:p w14:paraId="11DF6DA3" w14:textId="77777777" w:rsidR="005E0AB0" w:rsidRPr="00C05CFC" w:rsidRDefault="005E0AB0" w:rsidP="00A05687">
            <w:pPr>
              <w:rPr>
                <w:rFonts w:cstheme="minorHAnsi"/>
                <w:sz w:val="22"/>
                <w:szCs w:val="22"/>
              </w:rPr>
            </w:pPr>
          </w:p>
          <w:p w14:paraId="437DB9EA" w14:textId="77777777" w:rsidR="005E0AB0" w:rsidRPr="00C05CFC" w:rsidRDefault="005E0AB0" w:rsidP="00A05687">
            <w:pPr>
              <w:rPr>
                <w:rFonts w:cstheme="minorHAnsi"/>
                <w:sz w:val="22"/>
                <w:szCs w:val="22"/>
              </w:rPr>
            </w:pPr>
            <w:r w:rsidRPr="00C05CFC">
              <w:rPr>
                <w:rFonts w:cstheme="minorHAnsi"/>
                <w:sz w:val="22"/>
                <w:szCs w:val="22"/>
              </w:rPr>
              <w:t>Comparison long to short</w:t>
            </w:r>
          </w:p>
          <w:p w14:paraId="49522C96" w14:textId="77777777" w:rsidR="005E0AB0" w:rsidRPr="00C05CFC" w:rsidRDefault="005E0AB0" w:rsidP="00A05687">
            <w:pPr>
              <w:rPr>
                <w:rFonts w:cstheme="minorHAnsi"/>
                <w:sz w:val="22"/>
                <w:szCs w:val="22"/>
              </w:rPr>
            </w:pPr>
            <w:r w:rsidRPr="00C05CFC">
              <w:rPr>
                <w:rFonts w:cstheme="minorHAnsi"/>
                <w:sz w:val="22"/>
                <w:szCs w:val="22"/>
              </w:rPr>
              <w:t xml:space="preserve">BF </w:t>
            </w:r>
            <w:r w:rsidRPr="00C05CFC">
              <w:rPr>
                <w:rFonts w:cstheme="minorHAnsi"/>
                <w:b/>
                <w:bCs/>
                <w:sz w:val="22"/>
                <w:szCs w:val="22"/>
              </w:rPr>
              <w:t>p = 0.022;</w:t>
            </w:r>
          </w:p>
          <w:p w14:paraId="70854384" w14:textId="77777777" w:rsidR="005E0AB0" w:rsidRPr="00C05CFC" w:rsidRDefault="005E0AB0" w:rsidP="00A05687">
            <w:pPr>
              <w:rPr>
                <w:rFonts w:cstheme="minorHAnsi"/>
                <w:sz w:val="22"/>
                <w:szCs w:val="22"/>
              </w:rPr>
            </w:pPr>
            <w:r w:rsidRPr="00C05CFC">
              <w:rPr>
                <w:rFonts w:cstheme="minorHAnsi"/>
                <w:sz w:val="22"/>
                <w:szCs w:val="22"/>
              </w:rPr>
              <w:t>FLTF p=0.241;</w:t>
            </w:r>
          </w:p>
          <w:p w14:paraId="2DA28276" w14:textId="1A76885E" w:rsidR="005E0AB0" w:rsidRPr="00C05CFC" w:rsidRDefault="005E0AB0" w:rsidP="00A05687">
            <w:pPr>
              <w:rPr>
                <w:rFonts w:cstheme="minorHAnsi"/>
                <w:sz w:val="22"/>
                <w:szCs w:val="22"/>
              </w:rPr>
            </w:pPr>
            <w:r w:rsidRPr="00C05CFC">
              <w:rPr>
                <w:rFonts w:cstheme="minorHAnsi"/>
                <w:sz w:val="22"/>
                <w:szCs w:val="22"/>
              </w:rPr>
              <w:lastRenderedPageBreak/>
              <w:t xml:space="preserve">SSF </w:t>
            </w:r>
            <w:r w:rsidRPr="00C05CFC">
              <w:rPr>
                <w:rFonts w:cstheme="minorHAnsi"/>
                <w:b/>
                <w:bCs/>
                <w:sz w:val="22"/>
                <w:szCs w:val="22"/>
              </w:rPr>
              <w:t>p=0.005</w:t>
            </w:r>
          </w:p>
        </w:tc>
      </w:tr>
      <w:tr w:rsidR="005E0AB0" w:rsidRPr="00C05CFC" w14:paraId="2CA0ACDF" w14:textId="77777777" w:rsidTr="009455E4">
        <w:trPr>
          <w:trHeight w:val="57"/>
        </w:trPr>
        <w:tc>
          <w:tcPr>
            <w:tcW w:w="1886" w:type="dxa"/>
            <w:vMerge/>
            <w:noWrap/>
            <w:hideMark/>
          </w:tcPr>
          <w:p w14:paraId="45895EE6" w14:textId="77777777" w:rsidR="005E0AB0" w:rsidRPr="00C05CFC" w:rsidRDefault="005E0AB0" w:rsidP="00A05687">
            <w:pPr>
              <w:rPr>
                <w:rFonts w:cstheme="minorHAnsi"/>
                <w:b/>
                <w:bCs/>
                <w:sz w:val="22"/>
                <w:szCs w:val="22"/>
              </w:rPr>
            </w:pPr>
          </w:p>
        </w:tc>
        <w:tc>
          <w:tcPr>
            <w:tcW w:w="1448" w:type="dxa"/>
            <w:vMerge/>
            <w:noWrap/>
            <w:hideMark/>
          </w:tcPr>
          <w:p w14:paraId="420A6D81" w14:textId="77777777" w:rsidR="005E0AB0" w:rsidRPr="00C05CFC" w:rsidRDefault="005E0AB0" w:rsidP="00A05687">
            <w:pPr>
              <w:rPr>
                <w:rFonts w:cstheme="minorHAnsi"/>
                <w:sz w:val="22"/>
                <w:szCs w:val="22"/>
              </w:rPr>
            </w:pPr>
          </w:p>
        </w:tc>
        <w:tc>
          <w:tcPr>
            <w:tcW w:w="1563" w:type="dxa"/>
            <w:vMerge/>
            <w:noWrap/>
            <w:hideMark/>
          </w:tcPr>
          <w:p w14:paraId="2517C070" w14:textId="77777777" w:rsidR="005E0AB0" w:rsidRPr="00C05CFC" w:rsidRDefault="005E0AB0" w:rsidP="00A05687">
            <w:pPr>
              <w:rPr>
                <w:rFonts w:cstheme="minorHAnsi"/>
                <w:sz w:val="22"/>
                <w:szCs w:val="22"/>
              </w:rPr>
            </w:pPr>
          </w:p>
        </w:tc>
        <w:tc>
          <w:tcPr>
            <w:tcW w:w="1574" w:type="dxa"/>
            <w:noWrap/>
            <w:hideMark/>
          </w:tcPr>
          <w:p w14:paraId="1B3E429C" w14:textId="77777777" w:rsidR="005E0AB0" w:rsidRPr="00C05CFC" w:rsidRDefault="005E0AB0" w:rsidP="00A05687">
            <w:pPr>
              <w:rPr>
                <w:rFonts w:cstheme="minorHAnsi"/>
                <w:sz w:val="22"/>
                <w:szCs w:val="22"/>
              </w:rPr>
            </w:pPr>
            <w:r w:rsidRPr="00C05CFC">
              <w:rPr>
                <w:rFonts w:cstheme="minorHAnsi"/>
                <w:sz w:val="22"/>
                <w:szCs w:val="22"/>
              </w:rPr>
              <w:t>BF Short leg</w:t>
            </w:r>
          </w:p>
        </w:tc>
        <w:tc>
          <w:tcPr>
            <w:tcW w:w="1670" w:type="dxa"/>
            <w:noWrap/>
            <w:hideMark/>
          </w:tcPr>
          <w:p w14:paraId="3E8E1DCF" w14:textId="77777777" w:rsidR="005E0AB0" w:rsidRPr="00C05CFC" w:rsidRDefault="005E0AB0" w:rsidP="00A05687">
            <w:pPr>
              <w:rPr>
                <w:rFonts w:cstheme="minorHAnsi"/>
                <w:sz w:val="22"/>
                <w:szCs w:val="22"/>
              </w:rPr>
            </w:pPr>
            <w:r w:rsidRPr="00C05CFC">
              <w:rPr>
                <w:rFonts w:cstheme="minorHAnsi"/>
                <w:sz w:val="22"/>
                <w:szCs w:val="22"/>
              </w:rPr>
              <w:t>56.8‡ (4.0) §</w:t>
            </w:r>
          </w:p>
        </w:tc>
        <w:tc>
          <w:tcPr>
            <w:tcW w:w="1784" w:type="dxa"/>
            <w:noWrap/>
            <w:hideMark/>
          </w:tcPr>
          <w:p w14:paraId="6D1A5E72" w14:textId="77777777" w:rsidR="005E0AB0" w:rsidRPr="00C05CFC" w:rsidRDefault="005E0AB0" w:rsidP="00A05687">
            <w:pPr>
              <w:rPr>
                <w:rFonts w:cstheme="minorHAnsi"/>
                <w:sz w:val="22"/>
                <w:szCs w:val="22"/>
              </w:rPr>
            </w:pPr>
            <w:r w:rsidRPr="00C05CFC">
              <w:rPr>
                <w:rFonts w:cstheme="minorHAnsi"/>
                <w:sz w:val="22"/>
                <w:szCs w:val="22"/>
              </w:rPr>
              <w:t> </w:t>
            </w:r>
          </w:p>
        </w:tc>
        <w:tc>
          <w:tcPr>
            <w:tcW w:w="3270" w:type="dxa"/>
            <w:vMerge/>
            <w:noWrap/>
          </w:tcPr>
          <w:p w14:paraId="27A629DC" w14:textId="77777777" w:rsidR="005E0AB0" w:rsidRPr="00C05CFC" w:rsidRDefault="005E0AB0" w:rsidP="00A05687">
            <w:pPr>
              <w:rPr>
                <w:rFonts w:cstheme="minorHAnsi"/>
                <w:sz w:val="22"/>
                <w:szCs w:val="22"/>
              </w:rPr>
            </w:pPr>
          </w:p>
        </w:tc>
      </w:tr>
      <w:tr w:rsidR="005E0AB0" w:rsidRPr="00C05CFC" w14:paraId="3036BFC0" w14:textId="77777777" w:rsidTr="009455E4">
        <w:trPr>
          <w:trHeight w:val="57"/>
        </w:trPr>
        <w:tc>
          <w:tcPr>
            <w:tcW w:w="1886" w:type="dxa"/>
            <w:vMerge/>
            <w:noWrap/>
            <w:hideMark/>
          </w:tcPr>
          <w:p w14:paraId="2B14B996" w14:textId="77777777" w:rsidR="005E0AB0" w:rsidRPr="00C05CFC" w:rsidRDefault="005E0AB0" w:rsidP="00A05687">
            <w:pPr>
              <w:rPr>
                <w:rFonts w:cstheme="minorHAnsi"/>
                <w:b/>
                <w:bCs/>
                <w:sz w:val="22"/>
                <w:szCs w:val="22"/>
              </w:rPr>
            </w:pPr>
          </w:p>
        </w:tc>
        <w:tc>
          <w:tcPr>
            <w:tcW w:w="1448" w:type="dxa"/>
            <w:vMerge/>
            <w:noWrap/>
            <w:hideMark/>
          </w:tcPr>
          <w:p w14:paraId="55206969" w14:textId="77777777" w:rsidR="005E0AB0" w:rsidRPr="00C05CFC" w:rsidRDefault="005E0AB0" w:rsidP="00A05687">
            <w:pPr>
              <w:rPr>
                <w:rFonts w:cstheme="minorHAnsi"/>
                <w:sz w:val="22"/>
                <w:szCs w:val="22"/>
              </w:rPr>
            </w:pPr>
          </w:p>
        </w:tc>
        <w:tc>
          <w:tcPr>
            <w:tcW w:w="1563" w:type="dxa"/>
            <w:vMerge/>
            <w:noWrap/>
            <w:hideMark/>
          </w:tcPr>
          <w:p w14:paraId="5778CAA4" w14:textId="77777777" w:rsidR="005E0AB0" w:rsidRPr="00C05CFC" w:rsidRDefault="005E0AB0" w:rsidP="00A05687">
            <w:pPr>
              <w:rPr>
                <w:rFonts w:cstheme="minorHAnsi"/>
                <w:sz w:val="22"/>
                <w:szCs w:val="22"/>
              </w:rPr>
            </w:pPr>
          </w:p>
        </w:tc>
        <w:tc>
          <w:tcPr>
            <w:tcW w:w="1574" w:type="dxa"/>
            <w:noWrap/>
            <w:hideMark/>
          </w:tcPr>
          <w:p w14:paraId="5002EC30" w14:textId="77777777" w:rsidR="005E0AB0" w:rsidRPr="00C05CFC" w:rsidRDefault="005E0AB0" w:rsidP="00A05687">
            <w:pPr>
              <w:rPr>
                <w:rFonts w:cstheme="minorHAnsi"/>
                <w:sz w:val="22"/>
                <w:szCs w:val="22"/>
              </w:rPr>
            </w:pPr>
            <w:r w:rsidRPr="00C05CFC">
              <w:rPr>
                <w:rFonts w:cstheme="minorHAnsi"/>
                <w:sz w:val="22"/>
                <w:szCs w:val="22"/>
              </w:rPr>
              <w:t>FLTF Long leg</w:t>
            </w:r>
          </w:p>
        </w:tc>
        <w:tc>
          <w:tcPr>
            <w:tcW w:w="1670" w:type="dxa"/>
            <w:noWrap/>
            <w:hideMark/>
          </w:tcPr>
          <w:p w14:paraId="1B2BDBE2"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7C9F3CE6" w14:textId="77777777" w:rsidR="005E0AB0" w:rsidRPr="00C05CFC" w:rsidRDefault="005E0AB0" w:rsidP="00A05687">
            <w:pPr>
              <w:rPr>
                <w:rFonts w:cstheme="minorHAnsi"/>
                <w:sz w:val="22"/>
                <w:szCs w:val="22"/>
              </w:rPr>
            </w:pPr>
            <w:r w:rsidRPr="00C05CFC">
              <w:rPr>
                <w:rFonts w:cstheme="minorHAnsi"/>
                <w:sz w:val="22"/>
                <w:szCs w:val="22"/>
              </w:rPr>
              <w:t>60.8‡ (292) §</w:t>
            </w:r>
          </w:p>
        </w:tc>
        <w:tc>
          <w:tcPr>
            <w:tcW w:w="3270" w:type="dxa"/>
            <w:vMerge/>
            <w:noWrap/>
          </w:tcPr>
          <w:p w14:paraId="03F02E8E" w14:textId="77777777" w:rsidR="005E0AB0" w:rsidRPr="00C05CFC" w:rsidRDefault="005E0AB0" w:rsidP="00A05687">
            <w:pPr>
              <w:rPr>
                <w:rFonts w:cstheme="minorHAnsi"/>
                <w:sz w:val="22"/>
                <w:szCs w:val="22"/>
              </w:rPr>
            </w:pPr>
          </w:p>
        </w:tc>
      </w:tr>
      <w:tr w:rsidR="005E0AB0" w:rsidRPr="00C05CFC" w14:paraId="0B859B54" w14:textId="77777777" w:rsidTr="009455E4">
        <w:trPr>
          <w:trHeight w:val="57"/>
        </w:trPr>
        <w:tc>
          <w:tcPr>
            <w:tcW w:w="1886" w:type="dxa"/>
            <w:vMerge/>
            <w:noWrap/>
            <w:hideMark/>
          </w:tcPr>
          <w:p w14:paraId="3F66EB23" w14:textId="77777777" w:rsidR="005E0AB0" w:rsidRPr="00C05CFC" w:rsidRDefault="005E0AB0" w:rsidP="00A05687">
            <w:pPr>
              <w:rPr>
                <w:rFonts w:cstheme="minorHAnsi"/>
                <w:b/>
                <w:bCs/>
                <w:sz w:val="22"/>
                <w:szCs w:val="22"/>
              </w:rPr>
            </w:pPr>
          </w:p>
        </w:tc>
        <w:tc>
          <w:tcPr>
            <w:tcW w:w="1448" w:type="dxa"/>
            <w:vMerge/>
            <w:noWrap/>
            <w:hideMark/>
          </w:tcPr>
          <w:p w14:paraId="6A577501" w14:textId="77777777" w:rsidR="005E0AB0" w:rsidRPr="00C05CFC" w:rsidRDefault="005E0AB0" w:rsidP="00A05687">
            <w:pPr>
              <w:rPr>
                <w:rFonts w:cstheme="minorHAnsi"/>
                <w:sz w:val="22"/>
                <w:szCs w:val="22"/>
              </w:rPr>
            </w:pPr>
          </w:p>
        </w:tc>
        <w:tc>
          <w:tcPr>
            <w:tcW w:w="1563" w:type="dxa"/>
            <w:vMerge/>
            <w:noWrap/>
            <w:hideMark/>
          </w:tcPr>
          <w:p w14:paraId="383098A8" w14:textId="77777777" w:rsidR="005E0AB0" w:rsidRPr="00C05CFC" w:rsidRDefault="005E0AB0" w:rsidP="00A05687">
            <w:pPr>
              <w:rPr>
                <w:rFonts w:cstheme="minorHAnsi"/>
                <w:sz w:val="22"/>
                <w:szCs w:val="22"/>
              </w:rPr>
            </w:pPr>
          </w:p>
        </w:tc>
        <w:tc>
          <w:tcPr>
            <w:tcW w:w="1574" w:type="dxa"/>
            <w:noWrap/>
            <w:hideMark/>
          </w:tcPr>
          <w:p w14:paraId="3B5D3116" w14:textId="77777777" w:rsidR="005E0AB0" w:rsidRPr="00C05CFC" w:rsidRDefault="005E0AB0" w:rsidP="00A05687">
            <w:pPr>
              <w:rPr>
                <w:rFonts w:cstheme="minorHAnsi"/>
                <w:sz w:val="22"/>
                <w:szCs w:val="22"/>
              </w:rPr>
            </w:pPr>
            <w:r w:rsidRPr="00C05CFC">
              <w:rPr>
                <w:rFonts w:cstheme="minorHAnsi"/>
                <w:sz w:val="22"/>
                <w:szCs w:val="22"/>
              </w:rPr>
              <w:t>FLTF Short leg</w:t>
            </w:r>
          </w:p>
        </w:tc>
        <w:tc>
          <w:tcPr>
            <w:tcW w:w="1670" w:type="dxa"/>
            <w:noWrap/>
            <w:hideMark/>
          </w:tcPr>
          <w:p w14:paraId="0130DA7C"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4A3A7115" w14:textId="77777777" w:rsidR="005E0AB0" w:rsidRPr="00C05CFC" w:rsidRDefault="005E0AB0" w:rsidP="00A05687">
            <w:pPr>
              <w:rPr>
                <w:rFonts w:cstheme="minorHAnsi"/>
                <w:sz w:val="22"/>
                <w:szCs w:val="22"/>
              </w:rPr>
            </w:pPr>
            <w:r w:rsidRPr="00C05CFC">
              <w:rPr>
                <w:rFonts w:cstheme="minorHAnsi"/>
                <w:sz w:val="22"/>
                <w:szCs w:val="22"/>
              </w:rPr>
              <w:t>60.0‡ (4.16) §</w:t>
            </w:r>
          </w:p>
        </w:tc>
        <w:tc>
          <w:tcPr>
            <w:tcW w:w="3270" w:type="dxa"/>
            <w:vMerge/>
            <w:noWrap/>
          </w:tcPr>
          <w:p w14:paraId="3F1108A6" w14:textId="77777777" w:rsidR="005E0AB0" w:rsidRPr="00C05CFC" w:rsidRDefault="005E0AB0" w:rsidP="00A05687">
            <w:pPr>
              <w:rPr>
                <w:rFonts w:cstheme="minorHAnsi"/>
                <w:sz w:val="22"/>
                <w:szCs w:val="22"/>
              </w:rPr>
            </w:pPr>
          </w:p>
        </w:tc>
      </w:tr>
      <w:tr w:rsidR="005E0AB0" w:rsidRPr="00C05CFC" w14:paraId="1EBC4618" w14:textId="77777777" w:rsidTr="009455E4">
        <w:trPr>
          <w:trHeight w:val="57"/>
        </w:trPr>
        <w:tc>
          <w:tcPr>
            <w:tcW w:w="1886" w:type="dxa"/>
            <w:vMerge/>
            <w:noWrap/>
            <w:hideMark/>
          </w:tcPr>
          <w:p w14:paraId="1FA4A2E2" w14:textId="77777777" w:rsidR="005E0AB0" w:rsidRPr="00C05CFC" w:rsidRDefault="005E0AB0" w:rsidP="00A05687">
            <w:pPr>
              <w:rPr>
                <w:rFonts w:cstheme="minorHAnsi"/>
                <w:b/>
                <w:bCs/>
                <w:sz w:val="22"/>
                <w:szCs w:val="22"/>
              </w:rPr>
            </w:pPr>
          </w:p>
        </w:tc>
        <w:tc>
          <w:tcPr>
            <w:tcW w:w="1448" w:type="dxa"/>
            <w:vMerge/>
            <w:noWrap/>
            <w:hideMark/>
          </w:tcPr>
          <w:p w14:paraId="0A0988E1" w14:textId="77777777" w:rsidR="005E0AB0" w:rsidRPr="00C05CFC" w:rsidRDefault="005E0AB0" w:rsidP="00A05687">
            <w:pPr>
              <w:rPr>
                <w:rFonts w:cstheme="minorHAnsi"/>
                <w:sz w:val="22"/>
                <w:szCs w:val="22"/>
              </w:rPr>
            </w:pPr>
          </w:p>
        </w:tc>
        <w:tc>
          <w:tcPr>
            <w:tcW w:w="1563" w:type="dxa"/>
            <w:vMerge/>
            <w:noWrap/>
            <w:hideMark/>
          </w:tcPr>
          <w:p w14:paraId="2AD4CBDF" w14:textId="77777777" w:rsidR="005E0AB0" w:rsidRPr="00C05CFC" w:rsidRDefault="005E0AB0" w:rsidP="00A05687">
            <w:pPr>
              <w:rPr>
                <w:rFonts w:cstheme="minorHAnsi"/>
                <w:sz w:val="22"/>
                <w:szCs w:val="22"/>
              </w:rPr>
            </w:pPr>
          </w:p>
        </w:tc>
        <w:tc>
          <w:tcPr>
            <w:tcW w:w="1574" w:type="dxa"/>
            <w:noWrap/>
            <w:hideMark/>
          </w:tcPr>
          <w:p w14:paraId="409E0354" w14:textId="77777777" w:rsidR="005E0AB0" w:rsidRPr="00C05CFC" w:rsidRDefault="005E0AB0" w:rsidP="00A05687">
            <w:pPr>
              <w:rPr>
                <w:rFonts w:cstheme="minorHAnsi"/>
                <w:sz w:val="22"/>
                <w:szCs w:val="22"/>
              </w:rPr>
            </w:pPr>
            <w:r w:rsidRPr="00C05CFC">
              <w:rPr>
                <w:rFonts w:cstheme="minorHAnsi"/>
                <w:sz w:val="22"/>
                <w:szCs w:val="22"/>
              </w:rPr>
              <w:t>SSF Long leg</w:t>
            </w:r>
          </w:p>
        </w:tc>
        <w:tc>
          <w:tcPr>
            <w:tcW w:w="1670" w:type="dxa"/>
            <w:noWrap/>
            <w:hideMark/>
          </w:tcPr>
          <w:p w14:paraId="08F274C7"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58769FCD" w14:textId="77777777" w:rsidR="005E0AB0" w:rsidRPr="00C05CFC" w:rsidRDefault="005E0AB0" w:rsidP="00A05687">
            <w:pPr>
              <w:rPr>
                <w:rFonts w:cstheme="minorHAnsi"/>
                <w:sz w:val="22"/>
                <w:szCs w:val="22"/>
              </w:rPr>
            </w:pPr>
            <w:r w:rsidRPr="00C05CFC">
              <w:rPr>
                <w:rFonts w:cstheme="minorHAnsi"/>
                <w:sz w:val="22"/>
                <w:szCs w:val="22"/>
              </w:rPr>
              <w:t>62.5‡ (1.91) §</w:t>
            </w:r>
          </w:p>
        </w:tc>
        <w:tc>
          <w:tcPr>
            <w:tcW w:w="3270" w:type="dxa"/>
            <w:vMerge/>
            <w:noWrap/>
          </w:tcPr>
          <w:p w14:paraId="59DD6D70" w14:textId="77777777" w:rsidR="005E0AB0" w:rsidRPr="00C05CFC" w:rsidRDefault="005E0AB0" w:rsidP="00A05687">
            <w:pPr>
              <w:rPr>
                <w:rFonts w:cstheme="minorHAnsi"/>
                <w:sz w:val="22"/>
                <w:szCs w:val="22"/>
              </w:rPr>
            </w:pPr>
          </w:p>
        </w:tc>
      </w:tr>
      <w:tr w:rsidR="005E0AB0" w:rsidRPr="00C05CFC" w14:paraId="790617B5" w14:textId="77777777" w:rsidTr="009455E4">
        <w:trPr>
          <w:trHeight w:val="57"/>
        </w:trPr>
        <w:tc>
          <w:tcPr>
            <w:tcW w:w="1886" w:type="dxa"/>
            <w:vMerge/>
            <w:tcBorders>
              <w:bottom w:val="single" w:sz="12" w:space="0" w:color="auto"/>
            </w:tcBorders>
            <w:noWrap/>
            <w:hideMark/>
          </w:tcPr>
          <w:p w14:paraId="37D9C97B" w14:textId="77777777" w:rsidR="005E0AB0" w:rsidRPr="00C05CFC" w:rsidRDefault="005E0AB0" w:rsidP="00A05687">
            <w:pPr>
              <w:rPr>
                <w:rFonts w:cstheme="minorHAnsi"/>
                <w:b/>
                <w:bCs/>
                <w:sz w:val="22"/>
                <w:szCs w:val="22"/>
              </w:rPr>
            </w:pPr>
          </w:p>
        </w:tc>
        <w:tc>
          <w:tcPr>
            <w:tcW w:w="1448" w:type="dxa"/>
            <w:vMerge/>
            <w:noWrap/>
            <w:hideMark/>
          </w:tcPr>
          <w:p w14:paraId="39134774" w14:textId="77777777" w:rsidR="005E0AB0" w:rsidRPr="00C05CFC" w:rsidRDefault="005E0AB0" w:rsidP="00A05687">
            <w:pPr>
              <w:rPr>
                <w:rFonts w:cstheme="minorHAnsi"/>
                <w:sz w:val="22"/>
                <w:szCs w:val="22"/>
              </w:rPr>
            </w:pPr>
          </w:p>
        </w:tc>
        <w:tc>
          <w:tcPr>
            <w:tcW w:w="1563" w:type="dxa"/>
            <w:vMerge/>
            <w:tcBorders>
              <w:bottom w:val="single" w:sz="12" w:space="0" w:color="auto"/>
            </w:tcBorders>
            <w:noWrap/>
            <w:hideMark/>
          </w:tcPr>
          <w:p w14:paraId="33A909D4" w14:textId="77777777" w:rsidR="005E0AB0" w:rsidRPr="00C05CFC" w:rsidRDefault="005E0AB0" w:rsidP="00A05687">
            <w:pPr>
              <w:rPr>
                <w:rFonts w:cstheme="minorHAnsi"/>
                <w:sz w:val="22"/>
                <w:szCs w:val="22"/>
              </w:rPr>
            </w:pPr>
          </w:p>
        </w:tc>
        <w:tc>
          <w:tcPr>
            <w:tcW w:w="1574" w:type="dxa"/>
            <w:tcBorders>
              <w:bottom w:val="single" w:sz="12" w:space="0" w:color="auto"/>
            </w:tcBorders>
            <w:noWrap/>
            <w:hideMark/>
          </w:tcPr>
          <w:p w14:paraId="76EAD7F0" w14:textId="77777777" w:rsidR="005E0AB0" w:rsidRPr="00C05CFC" w:rsidRDefault="005E0AB0" w:rsidP="00A05687">
            <w:pPr>
              <w:rPr>
                <w:rFonts w:cstheme="minorHAnsi"/>
                <w:sz w:val="22"/>
                <w:szCs w:val="22"/>
              </w:rPr>
            </w:pPr>
            <w:r w:rsidRPr="00C05CFC">
              <w:rPr>
                <w:rFonts w:cstheme="minorHAnsi"/>
                <w:sz w:val="22"/>
                <w:szCs w:val="22"/>
              </w:rPr>
              <w:t>SSF Short leg</w:t>
            </w:r>
          </w:p>
        </w:tc>
        <w:tc>
          <w:tcPr>
            <w:tcW w:w="1670" w:type="dxa"/>
            <w:tcBorders>
              <w:bottom w:val="single" w:sz="12" w:space="0" w:color="auto"/>
            </w:tcBorders>
            <w:noWrap/>
            <w:hideMark/>
          </w:tcPr>
          <w:p w14:paraId="2A6B0ECB"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tcBorders>
              <w:bottom w:val="single" w:sz="12" w:space="0" w:color="auto"/>
            </w:tcBorders>
            <w:noWrap/>
            <w:hideMark/>
          </w:tcPr>
          <w:p w14:paraId="68235E48" w14:textId="77777777" w:rsidR="005E0AB0" w:rsidRPr="00C05CFC" w:rsidRDefault="005E0AB0" w:rsidP="00A05687">
            <w:pPr>
              <w:rPr>
                <w:rFonts w:cstheme="minorHAnsi"/>
                <w:sz w:val="22"/>
                <w:szCs w:val="22"/>
              </w:rPr>
            </w:pPr>
            <w:r w:rsidRPr="00C05CFC">
              <w:rPr>
                <w:rFonts w:cstheme="minorHAnsi"/>
                <w:sz w:val="22"/>
                <w:szCs w:val="22"/>
              </w:rPr>
              <w:t>58.9‡ (3.90) §</w:t>
            </w:r>
          </w:p>
        </w:tc>
        <w:tc>
          <w:tcPr>
            <w:tcW w:w="3270" w:type="dxa"/>
            <w:vMerge/>
            <w:tcBorders>
              <w:bottom w:val="single" w:sz="12" w:space="0" w:color="auto"/>
            </w:tcBorders>
            <w:noWrap/>
          </w:tcPr>
          <w:p w14:paraId="2FE4D682" w14:textId="77777777" w:rsidR="005E0AB0" w:rsidRPr="00C05CFC" w:rsidRDefault="005E0AB0" w:rsidP="00A05687">
            <w:pPr>
              <w:rPr>
                <w:rFonts w:cstheme="minorHAnsi"/>
                <w:sz w:val="22"/>
                <w:szCs w:val="22"/>
              </w:rPr>
            </w:pPr>
          </w:p>
        </w:tc>
      </w:tr>
      <w:tr w:rsidR="005E0AB0" w:rsidRPr="00C05CFC" w14:paraId="75D8E1FF" w14:textId="77777777" w:rsidTr="009455E4">
        <w:trPr>
          <w:trHeight w:val="57"/>
        </w:trPr>
        <w:tc>
          <w:tcPr>
            <w:tcW w:w="1886" w:type="dxa"/>
            <w:vMerge w:val="restart"/>
            <w:tcBorders>
              <w:top w:val="double" w:sz="4" w:space="0" w:color="000000"/>
            </w:tcBorders>
            <w:noWrap/>
            <w:hideMark/>
          </w:tcPr>
          <w:p w14:paraId="79C87CD4" w14:textId="77777777" w:rsidR="005E0AB0" w:rsidRPr="00C05CFC" w:rsidRDefault="005E0AB0" w:rsidP="00A05687">
            <w:pPr>
              <w:rPr>
                <w:rFonts w:cstheme="minorHAnsi"/>
                <w:b/>
                <w:bCs/>
                <w:sz w:val="22"/>
                <w:szCs w:val="22"/>
              </w:rPr>
            </w:pPr>
            <w:r w:rsidRPr="00C05CFC">
              <w:rPr>
                <w:rFonts w:cstheme="minorHAnsi"/>
                <w:b/>
                <w:bCs/>
                <w:sz w:val="22"/>
                <w:szCs w:val="22"/>
              </w:rPr>
              <w:t>Stride length (m)</w:t>
            </w:r>
          </w:p>
          <w:p w14:paraId="1B69B772" w14:textId="77777777" w:rsidR="005E0AB0" w:rsidRPr="00C05CFC" w:rsidRDefault="005E0AB0" w:rsidP="00A05687">
            <w:pPr>
              <w:rPr>
                <w:rFonts w:cstheme="minorHAnsi"/>
                <w:b/>
                <w:bCs/>
                <w:sz w:val="22"/>
                <w:szCs w:val="22"/>
              </w:rPr>
            </w:pPr>
            <w:r w:rsidRPr="00C05CFC">
              <w:rPr>
                <w:rFonts w:cstheme="minorHAnsi"/>
                <w:b/>
                <w:bCs/>
                <w:sz w:val="22"/>
                <w:szCs w:val="22"/>
              </w:rPr>
              <w:t> </w:t>
            </w:r>
          </w:p>
          <w:p w14:paraId="41AF4F94" w14:textId="77777777" w:rsidR="005E0AB0" w:rsidRPr="00C05CFC" w:rsidRDefault="005E0AB0" w:rsidP="00A05687">
            <w:pPr>
              <w:rPr>
                <w:rFonts w:cstheme="minorHAnsi"/>
                <w:b/>
                <w:bCs/>
                <w:sz w:val="22"/>
                <w:szCs w:val="22"/>
              </w:rPr>
            </w:pPr>
            <w:r w:rsidRPr="00C05CFC">
              <w:rPr>
                <w:rFonts w:cstheme="minorHAnsi"/>
                <w:b/>
                <w:bCs/>
                <w:sz w:val="22"/>
                <w:szCs w:val="22"/>
              </w:rPr>
              <w:t> </w:t>
            </w:r>
          </w:p>
        </w:tc>
        <w:tc>
          <w:tcPr>
            <w:tcW w:w="1448" w:type="dxa"/>
            <w:vMerge/>
            <w:noWrap/>
            <w:hideMark/>
          </w:tcPr>
          <w:p w14:paraId="7D8CBF52" w14:textId="77777777" w:rsidR="005E0AB0" w:rsidRPr="00C05CFC" w:rsidRDefault="005E0AB0" w:rsidP="00A05687">
            <w:pPr>
              <w:rPr>
                <w:rFonts w:cstheme="minorHAnsi"/>
                <w:sz w:val="22"/>
                <w:szCs w:val="22"/>
              </w:rPr>
            </w:pPr>
          </w:p>
        </w:tc>
        <w:tc>
          <w:tcPr>
            <w:tcW w:w="1563" w:type="dxa"/>
            <w:vMerge/>
            <w:tcBorders>
              <w:top w:val="double" w:sz="4" w:space="0" w:color="000000"/>
            </w:tcBorders>
            <w:hideMark/>
          </w:tcPr>
          <w:p w14:paraId="1B94B5D6" w14:textId="77777777" w:rsidR="005E0AB0" w:rsidRPr="00C05CFC" w:rsidRDefault="005E0AB0" w:rsidP="00A05687">
            <w:pPr>
              <w:rPr>
                <w:rFonts w:cstheme="minorHAnsi"/>
                <w:sz w:val="22"/>
                <w:szCs w:val="22"/>
              </w:rPr>
            </w:pPr>
          </w:p>
        </w:tc>
        <w:tc>
          <w:tcPr>
            <w:tcW w:w="1574" w:type="dxa"/>
            <w:tcBorders>
              <w:top w:val="double" w:sz="4" w:space="0" w:color="000000"/>
            </w:tcBorders>
            <w:noWrap/>
            <w:hideMark/>
          </w:tcPr>
          <w:p w14:paraId="33108EC3" w14:textId="77777777" w:rsidR="005E0AB0" w:rsidRPr="00C05CFC" w:rsidRDefault="005E0AB0" w:rsidP="00A05687">
            <w:pPr>
              <w:rPr>
                <w:rFonts w:cstheme="minorHAnsi"/>
                <w:sz w:val="22"/>
                <w:szCs w:val="22"/>
              </w:rPr>
            </w:pPr>
            <w:r w:rsidRPr="00C05CFC">
              <w:rPr>
                <w:rFonts w:cstheme="minorHAnsi"/>
                <w:sz w:val="22"/>
                <w:szCs w:val="22"/>
              </w:rPr>
              <w:t>BF</w:t>
            </w:r>
          </w:p>
        </w:tc>
        <w:tc>
          <w:tcPr>
            <w:tcW w:w="1670" w:type="dxa"/>
            <w:tcBorders>
              <w:top w:val="double" w:sz="4" w:space="0" w:color="000000"/>
            </w:tcBorders>
            <w:noWrap/>
            <w:hideMark/>
          </w:tcPr>
          <w:p w14:paraId="1D419546" w14:textId="77777777" w:rsidR="005E0AB0" w:rsidRPr="00C05CFC" w:rsidRDefault="005E0AB0" w:rsidP="00A05687">
            <w:pPr>
              <w:rPr>
                <w:rFonts w:cstheme="minorHAnsi"/>
                <w:sz w:val="22"/>
                <w:szCs w:val="22"/>
              </w:rPr>
            </w:pPr>
            <w:r w:rsidRPr="00C05CFC">
              <w:rPr>
                <w:rFonts w:cstheme="minorHAnsi"/>
                <w:sz w:val="22"/>
                <w:szCs w:val="22"/>
              </w:rPr>
              <w:t>1.12‡ (0.13) §</w:t>
            </w:r>
          </w:p>
        </w:tc>
        <w:tc>
          <w:tcPr>
            <w:tcW w:w="1784" w:type="dxa"/>
            <w:tcBorders>
              <w:top w:val="double" w:sz="4" w:space="0" w:color="000000"/>
            </w:tcBorders>
            <w:noWrap/>
            <w:hideMark/>
          </w:tcPr>
          <w:p w14:paraId="78086E60" w14:textId="77777777" w:rsidR="005E0AB0" w:rsidRPr="00C05CFC" w:rsidRDefault="005E0AB0" w:rsidP="00A05687">
            <w:pPr>
              <w:rPr>
                <w:rFonts w:cstheme="minorHAnsi"/>
                <w:sz w:val="22"/>
                <w:szCs w:val="22"/>
              </w:rPr>
            </w:pPr>
            <w:r w:rsidRPr="00C05CFC">
              <w:rPr>
                <w:rFonts w:cstheme="minorHAnsi"/>
                <w:sz w:val="22"/>
                <w:szCs w:val="22"/>
              </w:rPr>
              <w:t> </w:t>
            </w:r>
          </w:p>
        </w:tc>
        <w:tc>
          <w:tcPr>
            <w:tcW w:w="3270" w:type="dxa"/>
            <w:tcBorders>
              <w:top w:val="double" w:sz="4" w:space="0" w:color="000000"/>
            </w:tcBorders>
            <w:noWrap/>
          </w:tcPr>
          <w:p w14:paraId="0D7252A3" w14:textId="6ABD73C3" w:rsidR="005E0AB0" w:rsidRPr="00C05CFC" w:rsidRDefault="005E0AB0" w:rsidP="009455E4">
            <w:pPr>
              <w:rPr>
                <w:rFonts w:cstheme="minorHAnsi"/>
                <w:b/>
                <w:bCs/>
                <w:sz w:val="22"/>
                <w:szCs w:val="22"/>
              </w:rPr>
            </w:pPr>
            <w:r w:rsidRPr="00C05CFC">
              <w:rPr>
                <w:rFonts w:cstheme="minorHAnsi"/>
                <w:sz w:val="22"/>
                <w:szCs w:val="22"/>
              </w:rPr>
              <w:t>Friedman ANOVA:</w:t>
            </w:r>
            <w:r w:rsidR="009455E4">
              <w:rPr>
                <w:rFonts w:cstheme="minorHAnsi"/>
                <w:sz w:val="22"/>
                <w:szCs w:val="22"/>
              </w:rPr>
              <w:t xml:space="preserve"> </w:t>
            </w:r>
            <w:r w:rsidRPr="00C05CFC">
              <w:rPr>
                <w:rFonts w:cstheme="minorHAnsi"/>
                <w:b/>
                <w:bCs/>
                <w:sz w:val="22"/>
                <w:szCs w:val="22"/>
              </w:rPr>
              <w:t>p&lt;0.05</w:t>
            </w:r>
          </w:p>
        </w:tc>
      </w:tr>
      <w:tr w:rsidR="005E0AB0" w:rsidRPr="00C05CFC" w14:paraId="6A3B5785" w14:textId="77777777" w:rsidTr="009455E4">
        <w:trPr>
          <w:trHeight w:val="57"/>
        </w:trPr>
        <w:tc>
          <w:tcPr>
            <w:tcW w:w="1886" w:type="dxa"/>
            <w:vMerge/>
            <w:noWrap/>
            <w:hideMark/>
          </w:tcPr>
          <w:p w14:paraId="1C62E8FA" w14:textId="77777777" w:rsidR="005E0AB0" w:rsidRPr="00C05CFC" w:rsidRDefault="005E0AB0" w:rsidP="00A05687">
            <w:pPr>
              <w:rPr>
                <w:rFonts w:cstheme="minorHAnsi"/>
                <w:b/>
                <w:bCs/>
                <w:sz w:val="22"/>
                <w:szCs w:val="22"/>
              </w:rPr>
            </w:pPr>
          </w:p>
        </w:tc>
        <w:tc>
          <w:tcPr>
            <w:tcW w:w="1448" w:type="dxa"/>
            <w:vMerge/>
            <w:noWrap/>
            <w:hideMark/>
          </w:tcPr>
          <w:p w14:paraId="199083AF" w14:textId="77777777" w:rsidR="005E0AB0" w:rsidRPr="00C05CFC" w:rsidRDefault="005E0AB0" w:rsidP="00A05687">
            <w:pPr>
              <w:rPr>
                <w:rFonts w:cstheme="minorHAnsi"/>
                <w:sz w:val="22"/>
                <w:szCs w:val="22"/>
              </w:rPr>
            </w:pPr>
          </w:p>
        </w:tc>
        <w:tc>
          <w:tcPr>
            <w:tcW w:w="1563" w:type="dxa"/>
            <w:vMerge/>
            <w:noWrap/>
            <w:hideMark/>
          </w:tcPr>
          <w:p w14:paraId="58188147" w14:textId="77777777" w:rsidR="005E0AB0" w:rsidRPr="00C05CFC" w:rsidRDefault="005E0AB0" w:rsidP="00A05687">
            <w:pPr>
              <w:rPr>
                <w:rFonts w:cstheme="minorHAnsi"/>
                <w:sz w:val="22"/>
                <w:szCs w:val="22"/>
              </w:rPr>
            </w:pPr>
          </w:p>
        </w:tc>
        <w:tc>
          <w:tcPr>
            <w:tcW w:w="1574" w:type="dxa"/>
            <w:noWrap/>
            <w:hideMark/>
          </w:tcPr>
          <w:p w14:paraId="3F245D2E" w14:textId="77777777" w:rsidR="005E0AB0" w:rsidRPr="00C05CFC" w:rsidRDefault="005E0AB0" w:rsidP="00A05687">
            <w:pPr>
              <w:rPr>
                <w:rFonts w:cstheme="minorHAnsi"/>
                <w:sz w:val="22"/>
                <w:szCs w:val="22"/>
              </w:rPr>
            </w:pPr>
            <w:r w:rsidRPr="00C05CFC">
              <w:rPr>
                <w:rFonts w:cstheme="minorHAnsi"/>
                <w:sz w:val="22"/>
                <w:szCs w:val="22"/>
              </w:rPr>
              <w:t>FLTF</w:t>
            </w:r>
          </w:p>
        </w:tc>
        <w:tc>
          <w:tcPr>
            <w:tcW w:w="1670" w:type="dxa"/>
            <w:noWrap/>
            <w:hideMark/>
          </w:tcPr>
          <w:p w14:paraId="71178620"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2E81605A" w14:textId="77777777" w:rsidR="005E0AB0" w:rsidRPr="00C05CFC" w:rsidRDefault="005E0AB0" w:rsidP="00A05687">
            <w:pPr>
              <w:rPr>
                <w:rFonts w:cstheme="minorHAnsi"/>
                <w:sz w:val="22"/>
                <w:szCs w:val="22"/>
              </w:rPr>
            </w:pPr>
            <w:r w:rsidRPr="00C05CFC">
              <w:rPr>
                <w:rFonts w:cstheme="minorHAnsi"/>
                <w:sz w:val="22"/>
                <w:szCs w:val="22"/>
              </w:rPr>
              <w:t>1.24‡ (0.12) §</w:t>
            </w:r>
          </w:p>
        </w:tc>
        <w:tc>
          <w:tcPr>
            <w:tcW w:w="3270" w:type="dxa"/>
            <w:vMerge w:val="restart"/>
            <w:noWrap/>
          </w:tcPr>
          <w:p w14:paraId="0418F560" w14:textId="6C1E038F" w:rsidR="005E0AB0" w:rsidRPr="00C05CFC" w:rsidRDefault="005E0AB0" w:rsidP="00A05687">
            <w:pPr>
              <w:rPr>
                <w:rFonts w:cstheme="minorHAnsi"/>
                <w:sz w:val="22"/>
                <w:szCs w:val="22"/>
              </w:rPr>
            </w:pPr>
            <w:r w:rsidRPr="00C05CFC">
              <w:rPr>
                <w:rFonts w:cstheme="minorHAnsi"/>
                <w:sz w:val="22"/>
                <w:szCs w:val="22"/>
              </w:rPr>
              <w:t>Post hoc:</w:t>
            </w:r>
            <w:r w:rsidR="002A361B">
              <w:rPr>
                <w:rFonts w:cstheme="minorHAnsi"/>
                <w:sz w:val="22"/>
                <w:szCs w:val="22"/>
              </w:rPr>
              <w:t xml:space="preserve"> </w:t>
            </w:r>
            <w:r w:rsidRPr="00C05CFC">
              <w:rPr>
                <w:rFonts w:cstheme="minorHAnsi"/>
                <w:sz w:val="22"/>
                <w:szCs w:val="22"/>
              </w:rPr>
              <w:t xml:space="preserve">BF vs. FLTF </w:t>
            </w:r>
            <w:r w:rsidRPr="00C05CFC">
              <w:rPr>
                <w:rFonts w:cstheme="minorHAnsi"/>
                <w:b/>
                <w:bCs/>
                <w:sz w:val="22"/>
                <w:szCs w:val="22"/>
              </w:rPr>
              <w:t xml:space="preserve">p&lt;0.05; </w:t>
            </w:r>
          </w:p>
          <w:p w14:paraId="4C8A21B1" w14:textId="77777777" w:rsidR="005E0AB0" w:rsidRPr="00C05CFC" w:rsidRDefault="005E0AB0" w:rsidP="00A05687">
            <w:pPr>
              <w:rPr>
                <w:rFonts w:cstheme="minorHAnsi"/>
                <w:sz w:val="22"/>
                <w:szCs w:val="22"/>
              </w:rPr>
            </w:pPr>
            <w:r w:rsidRPr="00C05CFC">
              <w:rPr>
                <w:rFonts w:cstheme="minorHAnsi"/>
                <w:sz w:val="22"/>
                <w:szCs w:val="22"/>
              </w:rPr>
              <w:t xml:space="preserve">BF vs. SSF </w:t>
            </w:r>
            <w:r w:rsidRPr="00C05CFC">
              <w:rPr>
                <w:rFonts w:cstheme="minorHAnsi"/>
                <w:b/>
                <w:bCs/>
                <w:sz w:val="22"/>
                <w:szCs w:val="22"/>
              </w:rPr>
              <w:t>p&lt;0.05</w:t>
            </w:r>
          </w:p>
        </w:tc>
      </w:tr>
      <w:tr w:rsidR="005E0AB0" w:rsidRPr="00C05CFC" w14:paraId="71A5CB6B" w14:textId="77777777" w:rsidTr="009455E4">
        <w:trPr>
          <w:trHeight w:val="57"/>
        </w:trPr>
        <w:tc>
          <w:tcPr>
            <w:tcW w:w="1886" w:type="dxa"/>
            <w:vMerge/>
            <w:tcBorders>
              <w:bottom w:val="double" w:sz="4" w:space="0" w:color="000000"/>
            </w:tcBorders>
            <w:noWrap/>
            <w:hideMark/>
          </w:tcPr>
          <w:p w14:paraId="01996974" w14:textId="77777777" w:rsidR="005E0AB0" w:rsidRPr="00C05CFC" w:rsidRDefault="005E0AB0" w:rsidP="00A05687">
            <w:pPr>
              <w:rPr>
                <w:rFonts w:cstheme="minorHAnsi"/>
                <w:b/>
                <w:bCs/>
                <w:sz w:val="22"/>
                <w:szCs w:val="22"/>
              </w:rPr>
            </w:pPr>
          </w:p>
        </w:tc>
        <w:tc>
          <w:tcPr>
            <w:tcW w:w="1448" w:type="dxa"/>
            <w:vMerge/>
            <w:noWrap/>
            <w:hideMark/>
          </w:tcPr>
          <w:p w14:paraId="756F3C56" w14:textId="77777777" w:rsidR="005E0AB0" w:rsidRPr="00C05CFC" w:rsidRDefault="005E0AB0" w:rsidP="00A05687">
            <w:pPr>
              <w:rPr>
                <w:rFonts w:cstheme="minorHAnsi"/>
                <w:sz w:val="22"/>
                <w:szCs w:val="22"/>
              </w:rPr>
            </w:pPr>
          </w:p>
        </w:tc>
        <w:tc>
          <w:tcPr>
            <w:tcW w:w="1563" w:type="dxa"/>
            <w:vMerge/>
            <w:tcBorders>
              <w:bottom w:val="double" w:sz="4" w:space="0" w:color="000000"/>
            </w:tcBorders>
            <w:noWrap/>
            <w:hideMark/>
          </w:tcPr>
          <w:p w14:paraId="476AAE19" w14:textId="77777777" w:rsidR="005E0AB0" w:rsidRPr="00C05CFC" w:rsidRDefault="005E0AB0" w:rsidP="00A05687">
            <w:pPr>
              <w:rPr>
                <w:rFonts w:cstheme="minorHAnsi"/>
                <w:sz w:val="22"/>
                <w:szCs w:val="22"/>
              </w:rPr>
            </w:pPr>
          </w:p>
        </w:tc>
        <w:tc>
          <w:tcPr>
            <w:tcW w:w="1574" w:type="dxa"/>
            <w:tcBorders>
              <w:bottom w:val="double" w:sz="4" w:space="0" w:color="000000"/>
            </w:tcBorders>
            <w:noWrap/>
            <w:hideMark/>
          </w:tcPr>
          <w:p w14:paraId="62A5C807" w14:textId="77777777" w:rsidR="005E0AB0" w:rsidRPr="00C05CFC" w:rsidRDefault="005E0AB0" w:rsidP="00A05687">
            <w:pPr>
              <w:rPr>
                <w:rFonts w:cstheme="minorHAnsi"/>
                <w:sz w:val="22"/>
                <w:szCs w:val="22"/>
              </w:rPr>
            </w:pPr>
            <w:r w:rsidRPr="00C05CFC">
              <w:rPr>
                <w:rFonts w:cstheme="minorHAnsi"/>
                <w:sz w:val="22"/>
                <w:szCs w:val="22"/>
              </w:rPr>
              <w:t>SSF</w:t>
            </w:r>
          </w:p>
        </w:tc>
        <w:tc>
          <w:tcPr>
            <w:tcW w:w="1670" w:type="dxa"/>
            <w:tcBorders>
              <w:bottom w:val="double" w:sz="4" w:space="0" w:color="000000"/>
            </w:tcBorders>
            <w:noWrap/>
            <w:hideMark/>
          </w:tcPr>
          <w:p w14:paraId="0CF7914F"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tcBorders>
              <w:bottom w:val="double" w:sz="4" w:space="0" w:color="000000"/>
            </w:tcBorders>
            <w:noWrap/>
            <w:hideMark/>
          </w:tcPr>
          <w:p w14:paraId="108E323C" w14:textId="77777777" w:rsidR="005E0AB0" w:rsidRPr="00C05CFC" w:rsidRDefault="005E0AB0" w:rsidP="00A05687">
            <w:pPr>
              <w:rPr>
                <w:rFonts w:cstheme="minorHAnsi"/>
                <w:sz w:val="22"/>
                <w:szCs w:val="22"/>
              </w:rPr>
            </w:pPr>
            <w:r w:rsidRPr="00C05CFC">
              <w:rPr>
                <w:rFonts w:cstheme="minorHAnsi"/>
                <w:sz w:val="22"/>
                <w:szCs w:val="22"/>
              </w:rPr>
              <w:t>1.24‡ (0.12) §</w:t>
            </w:r>
          </w:p>
        </w:tc>
        <w:tc>
          <w:tcPr>
            <w:tcW w:w="3270" w:type="dxa"/>
            <w:vMerge/>
            <w:tcBorders>
              <w:bottom w:val="double" w:sz="4" w:space="0" w:color="000000"/>
            </w:tcBorders>
            <w:noWrap/>
          </w:tcPr>
          <w:p w14:paraId="3A29D38E" w14:textId="77777777" w:rsidR="005E0AB0" w:rsidRPr="00C05CFC" w:rsidRDefault="005E0AB0" w:rsidP="00A05687">
            <w:pPr>
              <w:rPr>
                <w:rFonts w:cstheme="minorHAnsi"/>
                <w:sz w:val="22"/>
                <w:szCs w:val="22"/>
              </w:rPr>
            </w:pPr>
          </w:p>
        </w:tc>
      </w:tr>
      <w:tr w:rsidR="005E0AB0" w:rsidRPr="00C05CFC" w14:paraId="16AEFBE4" w14:textId="77777777" w:rsidTr="009455E4">
        <w:trPr>
          <w:trHeight w:val="57"/>
        </w:trPr>
        <w:tc>
          <w:tcPr>
            <w:tcW w:w="1886" w:type="dxa"/>
            <w:vMerge w:val="restart"/>
            <w:tcBorders>
              <w:top w:val="double" w:sz="4" w:space="0" w:color="000000"/>
            </w:tcBorders>
            <w:noWrap/>
            <w:hideMark/>
          </w:tcPr>
          <w:p w14:paraId="64C89595" w14:textId="4B132FB0" w:rsidR="005E0AB0" w:rsidRPr="00C05CFC" w:rsidRDefault="005E0AB0" w:rsidP="00A05687">
            <w:pPr>
              <w:rPr>
                <w:rFonts w:cstheme="minorHAnsi"/>
                <w:b/>
                <w:bCs/>
                <w:sz w:val="22"/>
                <w:szCs w:val="22"/>
              </w:rPr>
            </w:pPr>
            <w:r w:rsidRPr="00C05CFC">
              <w:rPr>
                <w:rFonts w:cstheme="minorHAnsi"/>
                <w:b/>
                <w:bCs/>
                <w:sz w:val="22"/>
                <w:szCs w:val="22"/>
              </w:rPr>
              <w:t>Velocity (m/s)</w:t>
            </w:r>
          </w:p>
        </w:tc>
        <w:tc>
          <w:tcPr>
            <w:tcW w:w="1448" w:type="dxa"/>
            <w:vMerge/>
            <w:noWrap/>
            <w:hideMark/>
          </w:tcPr>
          <w:p w14:paraId="7E1F50B0" w14:textId="77777777" w:rsidR="005E0AB0" w:rsidRPr="00C05CFC" w:rsidRDefault="005E0AB0" w:rsidP="00A05687">
            <w:pPr>
              <w:rPr>
                <w:rFonts w:cstheme="minorHAnsi"/>
                <w:sz w:val="22"/>
                <w:szCs w:val="22"/>
              </w:rPr>
            </w:pPr>
          </w:p>
        </w:tc>
        <w:tc>
          <w:tcPr>
            <w:tcW w:w="1563" w:type="dxa"/>
            <w:vMerge/>
            <w:tcBorders>
              <w:top w:val="double" w:sz="4" w:space="0" w:color="000000"/>
            </w:tcBorders>
            <w:hideMark/>
          </w:tcPr>
          <w:p w14:paraId="12676ECB" w14:textId="77777777" w:rsidR="005E0AB0" w:rsidRPr="00C05CFC" w:rsidRDefault="005E0AB0" w:rsidP="00A05687">
            <w:pPr>
              <w:rPr>
                <w:rFonts w:cstheme="minorHAnsi"/>
                <w:sz w:val="22"/>
                <w:szCs w:val="22"/>
              </w:rPr>
            </w:pPr>
          </w:p>
        </w:tc>
        <w:tc>
          <w:tcPr>
            <w:tcW w:w="1574" w:type="dxa"/>
            <w:tcBorders>
              <w:top w:val="double" w:sz="4" w:space="0" w:color="000000"/>
            </w:tcBorders>
            <w:noWrap/>
            <w:hideMark/>
          </w:tcPr>
          <w:p w14:paraId="25122928" w14:textId="77777777" w:rsidR="005E0AB0" w:rsidRPr="00C05CFC" w:rsidRDefault="005E0AB0" w:rsidP="00A05687">
            <w:pPr>
              <w:rPr>
                <w:rFonts w:cstheme="minorHAnsi"/>
                <w:sz w:val="22"/>
                <w:szCs w:val="22"/>
              </w:rPr>
            </w:pPr>
            <w:r w:rsidRPr="00C05CFC">
              <w:rPr>
                <w:rFonts w:cstheme="minorHAnsi"/>
                <w:sz w:val="22"/>
                <w:szCs w:val="22"/>
              </w:rPr>
              <w:t>BF</w:t>
            </w:r>
          </w:p>
        </w:tc>
        <w:tc>
          <w:tcPr>
            <w:tcW w:w="1670" w:type="dxa"/>
            <w:tcBorders>
              <w:top w:val="double" w:sz="4" w:space="0" w:color="000000"/>
            </w:tcBorders>
            <w:noWrap/>
            <w:hideMark/>
          </w:tcPr>
          <w:p w14:paraId="44C19AFA" w14:textId="77777777" w:rsidR="005E0AB0" w:rsidRPr="00C05CFC" w:rsidRDefault="005E0AB0" w:rsidP="00A05687">
            <w:pPr>
              <w:rPr>
                <w:rFonts w:cstheme="minorHAnsi"/>
                <w:sz w:val="22"/>
                <w:szCs w:val="22"/>
              </w:rPr>
            </w:pPr>
            <w:r w:rsidRPr="00C05CFC">
              <w:rPr>
                <w:rFonts w:cstheme="minorHAnsi"/>
                <w:sz w:val="22"/>
                <w:szCs w:val="22"/>
              </w:rPr>
              <w:t>1.18‡ (0.16) §</w:t>
            </w:r>
          </w:p>
        </w:tc>
        <w:tc>
          <w:tcPr>
            <w:tcW w:w="1784" w:type="dxa"/>
            <w:tcBorders>
              <w:top w:val="double" w:sz="4" w:space="0" w:color="000000"/>
            </w:tcBorders>
            <w:noWrap/>
            <w:hideMark/>
          </w:tcPr>
          <w:p w14:paraId="5263528B" w14:textId="77777777" w:rsidR="005E0AB0" w:rsidRPr="00C05CFC" w:rsidRDefault="005E0AB0" w:rsidP="00A05687">
            <w:pPr>
              <w:rPr>
                <w:rFonts w:cstheme="minorHAnsi"/>
                <w:sz w:val="22"/>
                <w:szCs w:val="22"/>
              </w:rPr>
            </w:pPr>
            <w:r w:rsidRPr="00C05CFC">
              <w:rPr>
                <w:rFonts w:cstheme="minorHAnsi"/>
                <w:sz w:val="22"/>
                <w:szCs w:val="22"/>
              </w:rPr>
              <w:t> </w:t>
            </w:r>
          </w:p>
        </w:tc>
        <w:tc>
          <w:tcPr>
            <w:tcW w:w="3270" w:type="dxa"/>
            <w:tcBorders>
              <w:top w:val="double" w:sz="4" w:space="0" w:color="000000"/>
            </w:tcBorders>
            <w:noWrap/>
          </w:tcPr>
          <w:p w14:paraId="476283A6" w14:textId="77777777" w:rsidR="005E0AB0" w:rsidRPr="00C05CFC" w:rsidRDefault="005E0AB0" w:rsidP="00A05687">
            <w:pPr>
              <w:rPr>
                <w:rFonts w:cstheme="minorHAnsi"/>
                <w:sz w:val="22"/>
                <w:szCs w:val="22"/>
              </w:rPr>
            </w:pPr>
            <w:r w:rsidRPr="00C05CFC">
              <w:rPr>
                <w:rFonts w:cstheme="minorHAnsi"/>
                <w:sz w:val="22"/>
                <w:szCs w:val="22"/>
              </w:rPr>
              <w:t>Friedman ANOVA:</w:t>
            </w:r>
          </w:p>
          <w:p w14:paraId="29615963" w14:textId="77777777" w:rsidR="005E0AB0" w:rsidRPr="00C05CFC" w:rsidRDefault="005E0AB0" w:rsidP="00A05687">
            <w:pPr>
              <w:rPr>
                <w:rFonts w:cstheme="minorHAnsi"/>
                <w:sz w:val="22"/>
                <w:szCs w:val="22"/>
              </w:rPr>
            </w:pPr>
            <w:r w:rsidRPr="00C05CFC">
              <w:rPr>
                <w:rFonts w:cstheme="minorHAnsi"/>
                <w:b/>
                <w:bCs/>
                <w:sz w:val="22"/>
                <w:szCs w:val="22"/>
              </w:rPr>
              <w:t xml:space="preserve">p&lt;0.05 </w:t>
            </w:r>
          </w:p>
        </w:tc>
      </w:tr>
      <w:tr w:rsidR="005E0AB0" w:rsidRPr="00C05CFC" w14:paraId="2F6D6D99" w14:textId="77777777" w:rsidTr="009455E4">
        <w:trPr>
          <w:trHeight w:val="57"/>
        </w:trPr>
        <w:tc>
          <w:tcPr>
            <w:tcW w:w="1886" w:type="dxa"/>
            <w:vMerge/>
            <w:noWrap/>
            <w:hideMark/>
          </w:tcPr>
          <w:p w14:paraId="520213E6" w14:textId="77777777" w:rsidR="005E0AB0" w:rsidRPr="00C05CFC" w:rsidRDefault="005E0AB0" w:rsidP="00A05687">
            <w:pPr>
              <w:rPr>
                <w:rFonts w:cstheme="minorHAnsi"/>
                <w:b/>
                <w:bCs/>
                <w:sz w:val="22"/>
                <w:szCs w:val="22"/>
              </w:rPr>
            </w:pPr>
          </w:p>
        </w:tc>
        <w:tc>
          <w:tcPr>
            <w:tcW w:w="1448" w:type="dxa"/>
            <w:vMerge/>
            <w:noWrap/>
            <w:hideMark/>
          </w:tcPr>
          <w:p w14:paraId="34C22FA1" w14:textId="77777777" w:rsidR="005E0AB0" w:rsidRPr="00C05CFC" w:rsidRDefault="005E0AB0" w:rsidP="00A05687">
            <w:pPr>
              <w:rPr>
                <w:rFonts w:cstheme="minorHAnsi"/>
                <w:sz w:val="22"/>
                <w:szCs w:val="22"/>
              </w:rPr>
            </w:pPr>
          </w:p>
        </w:tc>
        <w:tc>
          <w:tcPr>
            <w:tcW w:w="1563" w:type="dxa"/>
            <w:vMerge/>
            <w:noWrap/>
            <w:hideMark/>
          </w:tcPr>
          <w:p w14:paraId="18A9FB7F" w14:textId="77777777" w:rsidR="005E0AB0" w:rsidRPr="00C05CFC" w:rsidRDefault="005E0AB0" w:rsidP="00A05687">
            <w:pPr>
              <w:rPr>
                <w:rFonts w:cstheme="minorHAnsi"/>
                <w:sz w:val="22"/>
                <w:szCs w:val="22"/>
              </w:rPr>
            </w:pPr>
          </w:p>
        </w:tc>
        <w:tc>
          <w:tcPr>
            <w:tcW w:w="1574" w:type="dxa"/>
            <w:noWrap/>
            <w:hideMark/>
          </w:tcPr>
          <w:p w14:paraId="4C21FFF7" w14:textId="77777777" w:rsidR="005E0AB0" w:rsidRPr="00C05CFC" w:rsidRDefault="005E0AB0" w:rsidP="00A05687">
            <w:pPr>
              <w:rPr>
                <w:rFonts w:cstheme="minorHAnsi"/>
                <w:sz w:val="22"/>
                <w:szCs w:val="22"/>
              </w:rPr>
            </w:pPr>
            <w:r w:rsidRPr="00C05CFC">
              <w:rPr>
                <w:rFonts w:cstheme="minorHAnsi"/>
                <w:sz w:val="22"/>
                <w:szCs w:val="22"/>
              </w:rPr>
              <w:t>FLTF</w:t>
            </w:r>
          </w:p>
        </w:tc>
        <w:tc>
          <w:tcPr>
            <w:tcW w:w="1670" w:type="dxa"/>
            <w:noWrap/>
            <w:hideMark/>
          </w:tcPr>
          <w:p w14:paraId="4F6595D9"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07328DFC" w14:textId="77777777" w:rsidR="005E0AB0" w:rsidRPr="00C05CFC" w:rsidRDefault="005E0AB0" w:rsidP="00A05687">
            <w:pPr>
              <w:rPr>
                <w:rFonts w:cstheme="minorHAnsi"/>
                <w:sz w:val="22"/>
                <w:szCs w:val="22"/>
              </w:rPr>
            </w:pPr>
            <w:r w:rsidRPr="00C05CFC">
              <w:rPr>
                <w:rFonts w:cstheme="minorHAnsi"/>
                <w:sz w:val="22"/>
                <w:szCs w:val="22"/>
              </w:rPr>
              <w:t>1.24‡ (0.12) §</w:t>
            </w:r>
          </w:p>
        </w:tc>
        <w:tc>
          <w:tcPr>
            <w:tcW w:w="3270" w:type="dxa"/>
            <w:vMerge w:val="restart"/>
            <w:noWrap/>
          </w:tcPr>
          <w:p w14:paraId="2E9BF0B0" w14:textId="4E465F77" w:rsidR="005E0AB0" w:rsidRPr="00C05CFC" w:rsidRDefault="005E0AB0" w:rsidP="002A361B">
            <w:pPr>
              <w:rPr>
                <w:rFonts w:cstheme="minorHAnsi"/>
                <w:sz w:val="22"/>
                <w:szCs w:val="22"/>
              </w:rPr>
            </w:pPr>
            <w:r w:rsidRPr="00C05CFC">
              <w:rPr>
                <w:rFonts w:cstheme="minorHAnsi"/>
                <w:sz w:val="22"/>
                <w:szCs w:val="22"/>
              </w:rPr>
              <w:t>Post hoc:</w:t>
            </w:r>
            <w:r w:rsidR="002A361B">
              <w:rPr>
                <w:rFonts w:cstheme="minorHAnsi"/>
                <w:sz w:val="22"/>
                <w:szCs w:val="22"/>
              </w:rPr>
              <w:t xml:space="preserve"> </w:t>
            </w:r>
            <w:r w:rsidRPr="00C05CFC">
              <w:rPr>
                <w:rFonts w:cstheme="minorHAnsi"/>
                <w:sz w:val="22"/>
                <w:szCs w:val="22"/>
              </w:rPr>
              <w:t xml:space="preserve">BF vs. FLTF </w:t>
            </w:r>
            <w:r w:rsidRPr="00C05CFC">
              <w:rPr>
                <w:rFonts w:cstheme="minorHAnsi"/>
                <w:b/>
                <w:bCs/>
                <w:sz w:val="22"/>
                <w:szCs w:val="22"/>
              </w:rPr>
              <w:t xml:space="preserve">p&lt;0.05 </w:t>
            </w:r>
          </w:p>
        </w:tc>
      </w:tr>
      <w:tr w:rsidR="005E0AB0" w:rsidRPr="00C05CFC" w14:paraId="3B144407" w14:textId="77777777" w:rsidTr="009455E4">
        <w:trPr>
          <w:trHeight w:val="57"/>
        </w:trPr>
        <w:tc>
          <w:tcPr>
            <w:tcW w:w="1886" w:type="dxa"/>
            <w:vMerge/>
            <w:noWrap/>
            <w:hideMark/>
          </w:tcPr>
          <w:p w14:paraId="1412625F" w14:textId="77777777" w:rsidR="005E0AB0" w:rsidRPr="00C05CFC" w:rsidRDefault="005E0AB0" w:rsidP="00A05687">
            <w:pPr>
              <w:rPr>
                <w:rFonts w:cstheme="minorHAnsi"/>
                <w:b/>
                <w:bCs/>
                <w:sz w:val="22"/>
                <w:szCs w:val="22"/>
              </w:rPr>
            </w:pPr>
          </w:p>
        </w:tc>
        <w:tc>
          <w:tcPr>
            <w:tcW w:w="1448" w:type="dxa"/>
            <w:vMerge/>
            <w:noWrap/>
            <w:hideMark/>
          </w:tcPr>
          <w:p w14:paraId="20549D8C" w14:textId="77777777" w:rsidR="005E0AB0" w:rsidRPr="00C05CFC" w:rsidRDefault="005E0AB0" w:rsidP="00A05687">
            <w:pPr>
              <w:rPr>
                <w:rFonts w:cstheme="minorHAnsi"/>
                <w:sz w:val="22"/>
                <w:szCs w:val="22"/>
              </w:rPr>
            </w:pPr>
          </w:p>
        </w:tc>
        <w:tc>
          <w:tcPr>
            <w:tcW w:w="1563" w:type="dxa"/>
            <w:vMerge/>
            <w:noWrap/>
            <w:hideMark/>
          </w:tcPr>
          <w:p w14:paraId="692CBED3" w14:textId="77777777" w:rsidR="005E0AB0" w:rsidRPr="00C05CFC" w:rsidRDefault="005E0AB0" w:rsidP="00A05687">
            <w:pPr>
              <w:rPr>
                <w:rFonts w:cstheme="minorHAnsi"/>
                <w:sz w:val="22"/>
                <w:szCs w:val="22"/>
              </w:rPr>
            </w:pPr>
          </w:p>
        </w:tc>
        <w:tc>
          <w:tcPr>
            <w:tcW w:w="1574" w:type="dxa"/>
            <w:noWrap/>
            <w:hideMark/>
          </w:tcPr>
          <w:p w14:paraId="74A1A2FB" w14:textId="77777777" w:rsidR="005E0AB0" w:rsidRPr="00C05CFC" w:rsidRDefault="005E0AB0" w:rsidP="00A05687">
            <w:pPr>
              <w:rPr>
                <w:rFonts w:cstheme="minorHAnsi"/>
                <w:sz w:val="22"/>
                <w:szCs w:val="22"/>
              </w:rPr>
            </w:pPr>
            <w:r w:rsidRPr="00C05CFC">
              <w:rPr>
                <w:rFonts w:cstheme="minorHAnsi"/>
                <w:sz w:val="22"/>
                <w:szCs w:val="22"/>
              </w:rPr>
              <w:t>SSF</w:t>
            </w:r>
          </w:p>
        </w:tc>
        <w:tc>
          <w:tcPr>
            <w:tcW w:w="1670" w:type="dxa"/>
            <w:noWrap/>
            <w:hideMark/>
          </w:tcPr>
          <w:p w14:paraId="77F65A76" w14:textId="77777777" w:rsidR="005E0AB0" w:rsidRPr="00C05CFC" w:rsidRDefault="005E0AB0" w:rsidP="00A05687">
            <w:pPr>
              <w:rPr>
                <w:rFonts w:cstheme="minorHAnsi"/>
                <w:sz w:val="22"/>
                <w:szCs w:val="22"/>
              </w:rPr>
            </w:pPr>
            <w:r w:rsidRPr="00C05CFC">
              <w:rPr>
                <w:rFonts w:cstheme="minorHAnsi"/>
                <w:sz w:val="22"/>
                <w:szCs w:val="22"/>
              </w:rPr>
              <w:t> </w:t>
            </w:r>
          </w:p>
        </w:tc>
        <w:tc>
          <w:tcPr>
            <w:tcW w:w="1784" w:type="dxa"/>
            <w:noWrap/>
            <w:hideMark/>
          </w:tcPr>
          <w:p w14:paraId="40F954A2" w14:textId="77777777" w:rsidR="005E0AB0" w:rsidRPr="00C05CFC" w:rsidRDefault="005E0AB0" w:rsidP="00A05687">
            <w:pPr>
              <w:rPr>
                <w:rFonts w:cstheme="minorHAnsi"/>
                <w:sz w:val="22"/>
                <w:szCs w:val="22"/>
              </w:rPr>
            </w:pPr>
            <w:r w:rsidRPr="00C05CFC">
              <w:rPr>
                <w:rFonts w:cstheme="minorHAnsi"/>
                <w:sz w:val="22"/>
                <w:szCs w:val="22"/>
              </w:rPr>
              <w:t>1.21‡ (0.22) §</w:t>
            </w:r>
          </w:p>
        </w:tc>
        <w:tc>
          <w:tcPr>
            <w:tcW w:w="3270" w:type="dxa"/>
            <w:vMerge/>
            <w:noWrap/>
          </w:tcPr>
          <w:p w14:paraId="383096C1" w14:textId="77777777" w:rsidR="005E0AB0" w:rsidRPr="00C05CFC" w:rsidRDefault="005E0AB0" w:rsidP="00A05687">
            <w:pPr>
              <w:rPr>
                <w:rFonts w:cstheme="minorHAnsi"/>
                <w:sz w:val="22"/>
                <w:szCs w:val="22"/>
              </w:rPr>
            </w:pPr>
          </w:p>
        </w:tc>
      </w:tr>
    </w:tbl>
    <w:p w14:paraId="40E7348C" w14:textId="77777777" w:rsidR="005E0AB0" w:rsidRDefault="005E0AB0" w:rsidP="00D81E0D">
      <w:pPr>
        <w:rPr>
          <w:b/>
          <w:bCs/>
        </w:rPr>
      </w:pPr>
    </w:p>
    <w:p w14:paraId="6A92A671" w14:textId="669080D1" w:rsidR="00DA13F7" w:rsidRDefault="00DA13F7" w:rsidP="00D81E0D">
      <w:pPr>
        <w:rPr>
          <w:b/>
          <w:bCs/>
        </w:rPr>
      </w:pPr>
      <w:r>
        <w:rPr>
          <w:b/>
          <w:bCs/>
        </w:rPr>
        <w:t>Key to Table 3-4</w:t>
      </w:r>
    </w:p>
    <w:p w14:paraId="0765C04F" w14:textId="42169B70" w:rsidR="005E0AB0" w:rsidRDefault="00D81E0D" w:rsidP="002A361B">
      <w:r w:rsidRPr="00A11353">
        <w:rPr>
          <w:b/>
          <w:bCs/>
        </w:rPr>
        <w:t>AFO</w:t>
      </w:r>
      <w:r w:rsidRPr="00A11353">
        <w:t xml:space="preserve"> Ankle Foot Orthosis,</w:t>
      </w:r>
      <w:r w:rsidRPr="00A11353">
        <w:rPr>
          <w:b/>
          <w:bCs/>
        </w:rPr>
        <w:t xml:space="preserve"> BF</w:t>
      </w:r>
      <w:r w:rsidRPr="00A11353">
        <w:t xml:space="preserve"> Barefoot, </w:t>
      </w:r>
      <w:r w:rsidRPr="00A11353">
        <w:rPr>
          <w:b/>
          <w:bCs/>
        </w:rPr>
        <w:t>CoP</w:t>
      </w:r>
      <w:r w:rsidRPr="00A11353">
        <w:t xml:space="preserve"> Centre of Pressure, </w:t>
      </w:r>
      <w:r w:rsidRPr="00A11353">
        <w:rPr>
          <w:b/>
          <w:bCs/>
        </w:rPr>
        <w:t>CTEV</w:t>
      </w:r>
      <w:r w:rsidRPr="00A11353">
        <w:t xml:space="preserve"> Congenital Talipes </w:t>
      </w:r>
      <w:proofErr w:type="spellStart"/>
      <w:r w:rsidRPr="00A11353">
        <w:t>Equino</w:t>
      </w:r>
      <w:proofErr w:type="spellEnd"/>
      <w:r w:rsidRPr="00A11353">
        <w:t xml:space="preserve"> Varus, </w:t>
      </w:r>
      <w:r w:rsidRPr="00A11353">
        <w:rPr>
          <w:b/>
          <w:bCs/>
        </w:rPr>
        <w:t>CTF</w:t>
      </w:r>
      <w:r w:rsidRPr="00A11353">
        <w:t xml:space="preserve"> Corrective Therapeutic Footwear, </w:t>
      </w:r>
      <w:r w:rsidRPr="00A11353">
        <w:rPr>
          <w:b/>
          <w:bCs/>
        </w:rPr>
        <w:t>DB</w:t>
      </w:r>
      <w:r w:rsidRPr="00A11353">
        <w:t xml:space="preserve"> Denis Brown Barred Night Boot, </w:t>
      </w:r>
      <w:r w:rsidRPr="00A11353">
        <w:rPr>
          <w:b/>
          <w:bCs/>
        </w:rPr>
        <w:t xml:space="preserve">FAS </w:t>
      </w:r>
      <w:r w:rsidRPr="00A11353">
        <w:t xml:space="preserve">Forefoot Abduct Night Shoe, </w:t>
      </w:r>
      <w:r w:rsidRPr="00A11353">
        <w:rPr>
          <w:b/>
          <w:bCs/>
        </w:rPr>
        <w:t>FITF</w:t>
      </w:r>
      <w:r w:rsidRPr="00A11353">
        <w:t xml:space="preserve"> Functional Instability Therapeutic Footwear, </w:t>
      </w:r>
      <w:r w:rsidRPr="00A11353">
        <w:rPr>
          <w:b/>
          <w:bCs/>
        </w:rPr>
        <w:t xml:space="preserve">FLTF </w:t>
      </w:r>
      <w:r w:rsidRPr="00A11353">
        <w:t>Functional Lift Therapeutic Footwear,</w:t>
      </w:r>
      <w:r w:rsidRPr="00A11353">
        <w:rPr>
          <w:b/>
          <w:bCs/>
        </w:rPr>
        <w:t xml:space="preserve"> FO </w:t>
      </w:r>
      <w:r w:rsidRPr="00A11353">
        <w:t>Foot Orthoses,</w:t>
      </w:r>
      <w:r w:rsidRPr="00A11353">
        <w:rPr>
          <w:b/>
          <w:bCs/>
        </w:rPr>
        <w:t xml:space="preserve"> FSTF</w:t>
      </w:r>
      <w:r w:rsidRPr="00A11353">
        <w:t xml:space="preserve"> Functional Stability Therapeutic Footwear, </w:t>
      </w:r>
      <w:r w:rsidRPr="00A11353">
        <w:rPr>
          <w:b/>
          <w:bCs/>
        </w:rPr>
        <w:t>N/A</w:t>
      </w:r>
      <w:r w:rsidRPr="00A11353">
        <w:t xml:space="preserve"> Not Applicable, </w:t>
      </w:r>
      <w:r w:rsidRPr="00A11353">
        <w:rPr>
          <w:b/>
          <w:bCs/>
        </w:rPr>
        <w:t>SLF</w:t>
      </w:r>
      <w:r w:rsidRPr="00A11353">
        <w:t xml:space="preserve"> Standard Last Footwear, </w:t>
      </w:r>
      <w:r w:rsidRPr="00A11353">
        <w:rPr>
          <w:b/>
          <w:bCs/>
        </w:rPr>
        <w:t>SSF</w:t>
      </w:r>
      <w:r w:rsidRPr="00A11353">
        <w:t xml:space="preserve"> Standard Sole Footwear, </w:t>
      </w:r>
      <w:r w:rsidRPr="00451813">
        <w:rPr>
          <w:b/>
          <w:bCs/>
        </w:rPr>
        <w:t>*</w:t>
      </w:r>
      <w:r>
        <w:t xml:space="preserve"> supplementary results in </w:t>
      </w:r>
      <w:r w:rsidR="0006717A">
        <w:t xml:space="preserve">Appendix </w:t>
      </w:r>
      <w:r w:rsidR="001766B5">
        <w:fldChar w:fldCharType="begin"/>
      </w:r>
      <w:r w:rsidR="001766B5">
        <w:instrText xml:space="preserve"> REF _Ref132292966 \r \h </w:instrText>
      </w:r>
      <w:r w:rsidR="001766B5">
        <w:fldChar w:fldCharType="separate"/>
      </w:r>
      <w:r w:rsidR="001766B5">
        <w:t>2.2</w:t>
      </w:r>
      <w:r w:rsidR="001766B5">
        <w:fldChar w:fldCharType="end"/>
      </w:r>
      <w:r>
        <w:t xml:space="preserve">, </w:t>
      </w:r>
      <w:r>
        <w:rPr>
          <w:b/>
          <w:bCs/>
        </w:rPr>
        <w:t>†</w:t>
      </w:r>
      <w:r w:rsidRPr="00BF107B">
        <w:rPr>
          <w:b/>
          <w:bCs/>
        </w:rPr>
        <w:t xml:space="preserve"> </w:t>
      </w:r>
      <w:r w:rsidRPr="00BF107B">
        <w:t xml:space="preserve">95% Confidence Interval, </w:t>
      </w:r>
      <w:r>
        <w:rPr>
          <w:b/>
          <w:bCs/>
        </w:rPr>
        <w:t>‡</w:t>
      </w:r>
      <w:r w:rsidRPr="00BF107B">
        <w:t xml:space="preserve"> Median, </w:t>
      </w:r>
      <w:r>
        <w:rPr>
          <w:b/>
          <w:bCs/>
        </w:rPr>
        <w:t>§</w:t>
      </w:r>
      <w:r w:rsidRPr="00BF107B">
        <w:rPr>
          <w:b/>
          <w:bCs/>
        </w:rPr>
        <w:t xml:space="preserve"> </w:t>
      </w:r>
      <w:r w:rsidRPr="00BF107B">
        <w:t>Inter Quartile Range</w:t>
      </w:r>
      <w:r w:rsidR="002A361B">
        <w:t>.</w:t>
      </w:r>
      <w:bookmarkStart w:id="99" w:name="_Ref132284177"/>
    </w:p>
    <w:p w14:paraId="5E824E01" w14:textId="12421EEF" w:rsidR="00D81E0D" w:rsidRPr="0012270B" w:rsidRDefault="0012270B" w:rsidP="0012270B">
      <w:pPr>
        <w:pStyle w:val="Caption"/>
        <w:rPr>
          <w:sz w:val="24"/>
          <w:szCs w:val="24"/>
        </w:rPr>
      </w:pPr>
      <w:bookmarkStart w:id="100" w:name="_Ref142032218"/>
      <w:bookmarkStart w:id="101" w:name="_Toc156393252"/>
      <w:r w:rsidRPr="0012270B">
        <w:rPr>
          <w:sz w:val="24"/>
          <w:szCs w:val="24"/>
        </w:rPr>
        <w:t xml:space="preserve">Table </w:t>
      </w:r>
      <w:r w:rsidR="003F38BD">
        <w:rPr>
          <w:sz w:val="24"/>
          <w:szCs w:val="24"/>
        </w:rPr>
        <w:fldChar w:fldCharType="begin"/>
      </w:r>
      <w:r w:rsidR="003F38BD">
        <w:rPr>
          <w:sz w:val="24"/>
          <w:szCs w:val="24"/>
        </w:rPr>
        <w:instrText xml:space="preserve"> STYLEREF 1 \s </w:instrText>
      </w:r>
      <w:r w:rsidR="003F38BD">
        <w:rPr>
          <w:sz w:val="24"/>
          <w:szCs w:val="24"/>
        </w:rPr>
        <w:fldChar w:fldCharType="separate"/>
      </w:r>
      <w:r w:rsidR="003F38BD">
        <w:rPr>
          <w:noProof/>
          <w:sz w:val="24"/>
          <w:szCs w:val="24"/>
        </w:rPr>
        <w:t>3</w:t>
      </w:r>
      <w:r w:rsidR="003F38BD">
        <w:rPr>
          <w:sz w:val="24"/>
          <w:szCs w:val="24"/>
        </w:rPr>
        <w:fldChar w:fldCharType="end"/>
      </w:r>
      <w:r w:rsidR="003F38BD">
        <w:rPr>
          <w:sz w:val="24"/>
          <w:szCs w:val="24"/>
        </w:rPr>
        <w:noBreakHyphen/>
      </w:r>
      <w:r w:rsidR="003F38BD">
        <w:rPr>
          <w:sz w:val="24"/>
          <w:szCs w:val="24"/>
        </w:rPr>
        <w:fldChar w:fldCharType="begin"/>
      </w:r>
      <w:r w:rsidR="003F38BD">
        <w:rPr>
          <w:sz w:val="24"/>
          <w:szCs w:val="24"/>
        </w:rPr>
        <w:instrText xml:space="preserve"> SEQ Table \* ARABIC \s 1 </w:instrText>
      </w:r>
      <w:r w:rsidR="003F38BD">
        <w:rPr>
          <w:sz w:val="24"/>
          <w:szCs w:val="24"/>
        </w:rPr>
        <w:fldChar w:fldCharType="separate"/>
      </w:r>
      <w:r w:rsidR="003F38BD">
        <w:rPr>
          <w:noProof/>
          <w:sz w:val="24"/>
          <w:szCs w:val="24"/>
        </w:rPr>
        <w:t>5</w:t>
      </w:r>
      <w:r w:rsidR="003F38BD">
        <w:rPr>
          <w:sz w:val="24"/>
          <w:szCs w:val="24"/>
        </w:rPr>
        <w:fldChar w:fldCharType="end"/>
      </w:r>
      <w:bookmarkEnd w:id="99"/>
      <w:bookmarkEnd w:id="100"/>
      <w:r w:rsidRPr="0012270B">
        <w:rPr>
          <w:sz w:val="24"/>
          <w:szCs w:val="24"/>
        </w:rPr>
        <w:t xml:space="preserve"> Secondary outcome measures</w:t>
      </w:r>
      <w:bookmarkEnd w:id="101"/>
    </w:p>
    <w:tbl>
      <w:tblPr>
        <w:tblStyle w:val="TableGrid"/>
        <w:tblW w:w="0" w:type="auto"/>
        <w:tblLook w:val="04A0" w:firstRow="1" w:lastRow="0" w:firstColumn="1" w:lastColumn="0" w:noHBand="0" w:noVBand="1"/>
      </w:tblPr>
      <w:tblGrid>
        <w:gridCol w:w="2000"/>
        <w:gridCol w:w="1823"/>
        <w:gridCol w:w="1984"/>
        <w:gridCol w:w="2410"/>
        <w:gridCol w:w="1843"/>
        <w:gridCol w:w="2690"/>
      </w:tblGrid>
      <w:tr w:rsidR="00FE7685" w:rsidRPr="00590995" w14:paraId="40BC6C62" w14:textId="77777777" w:rsidTr="00AA765F">
        <w:trPr>
          <w:trHeight w:val="936"/>
        </w:trPr>
        <w:tc>
          <w:tcPr>
            <w:tcW w:w="2000" w:type="dxa"/>
            <w:tcBorders>
              <w:top w:val="single" w:sz="12" w:space="0" w:color="auto"/>
              <w:bottom w:val="single" w:sz="12" w:space="0" w:color="auto"/>
            </w:tcBorders>
            <w:hideMark/>
          </w:tcPr>
          <w:p w14:paraId="55849608" w14:textId="77777777" w:rsidR="00FE7685" w:rsidRPr="00590995" w:rsidRDefault="00FE7685" w:rsidP="00AA765F">
            <w:pPr>
              <w:rPr>
                <w:rFonts w:cstheme="minorHAnsi"/>
                <w:b/>
                <w:bCs/>
              </w:rPr>
            </w:pPr>
            <w:r w:rsidRPr="00590995">
              <w:rPr>
                <w:rFonts w:cstheme="minorHAnsi"/>
                <w:b/>
                <w:bCs/>
              </w:rPr>
              <w:t xml:space="preserve">Outcome </w:t>
            </w:r>
          </w:p>
          <w:p w14:paraId="5A7CA4AB" w14:textId="77777777" w:rsidR="00FE7685" w:rsidRPr="00590995" w:rsidRDefault="00FE7685" w:rsidP="00AA765F">
            <w:pPr>
              <w:rPr>
                <w:rFonts w:cstheme="minorHAnsi"/>
                <w:b/>
                <w:bCs/>
              </w:rPr>
            </w:pPr>
            <w:r w:rsidRPr="00590995">
              <w:rPr>
                <w:rFonts w:cstheme="minorHAnsi"/>
                <w:b/>
                <w:bCs/>
              </w:rPr>
              <w:t> </w:t>
            </w:r>
          </w:p>
        </w:tc>
        <w:tc>
          <w:tcPr>
            <w:tcW w:w="1823" w:type="dxa"/>
            <w:tcBorders>
              <w:top w:val="single" w:sz="12" w:space="0" w:color="auto"/>
              <w:bottom w:val="single" w:sz="12" w:space="0" w:color="auto"/>
            </w:tcBorders>
            <w:hideMark/>
          </w:tcPr>
          <w:p w14:paraId="7AC6264F" w14:textId="77777777" w:rsidR="00FE7685" w:rsidRPr="00590995" w:rsidRDefault="00FE7685" w:rsidP="00AA765F">
            <w:pPr>
              <w:rPr>
                <w:rFonts w:cstheme="minorHAnsi"/>
                <w:b/>
                <w:bCs/>
              </w:rPr>
            </w:pPr>
            <w:r w:rsidRPr="00590995">
              <w:rPr>
                <w:rFonts w:cstheme="minorHAnsi"/>
                <w:b/>
                <w:bCs/>
              </w:rPr>
              <w:t>Study</w:t>
            </w:r>
          </w:p>
          <w:p w14:paraId="1EB89E03" w14:textId="77777777" w:rsidR="00FE7685" w:rsidRPr="00590995" w:rsidRDefault="00FE7685" w:rsidP="00AA765F">
            <w:pPr>
              <w:rPr>
                <w:rFonts w:cstheme="minorHAnsi"/>
                <w:b/>
                <w:bCs/>
              </w:rPr>
            </w:pPr>
            <w:r w:rsidRPr="00590995">
              <w:rPr>
                <w:rFonts w:cstheme="minorHAnsi"/>
                <w:b/>
                <w:bCs/>
              </w:rPr>
              <w:t> </w:t>
            </w:r>
          </w:p>
          <w:p w14:paraId="2B928F90" w14:textId="77777777" w:rsidR="00FE7685" w:rsidRPr="00590995" w:rsidRDefault="00FE7685" w:rsidP="00AA765F">
            <w:pPr>
              <w:rPr>
                <w:rFonts w:cstheme="minorHAnsi"/>
                <w:b/>
                <w:bCs/>
              </w:rPr>
            </w:pPr>
            <w:r w:rsidRPr="00590995">
              <w:rPr>
                <w:rFonts w:cstheme="minorHAnsi"/>
                <w:b/>
                <w:bCs/>
              </w:rPr>
              <w:t> </w:t>
            </w:r>
          </w:p>
        </w:tc>
        <w:tc>
          <w:tcPr>
            <w:tcW w:w="1984" w:type="dxa"/>
            <w:tcBorders>
              <w:top w:val="single" w:sz="12" w:space="0" w:color="auto"/>
              <w:bottom w:val="single" w:sz="12" w:space="0" w:color="auto"/>
            </w:tcBorders>
            <w:hideMark/>
          </w:tcPr>
          <w:p w14:paraId="309A632D" w14:textId="77777777" w:rsidR="00FE7685" w:rsidRPr="00590995" w:rsidRDefault="00FE7685" w:rsidP="00AA765F">
            <w:pPr>
              <w:rPr>
                <w:rFonts w:cstheme="minorHAnsi"/>
                <w:b/>
                <w:bCs/>
              </w:rPr>
            </w:pPr>
            <w:r w:rsidRPr="00590995">
              <w:rPr>
                <w:rFonts w:cstheme="minorHAnsi"/>
                <w:b/>
                <w:bCs/>
              </w:rPr>
              <w:t>Condition</w:t>
            </w:r>
          </w:p>
          <w:p w14:paraId="2DDB8359" w14:textId="77777777" w:rsidR="00FE7685" w:rsidRPr="00590995" w:rsidRDefault="00FE7685" w:rsidP="00AA765F">
            <w:pPr>
              <w:rPr>
                <w:rFonts w:cstheme="minorHAnsi"/>
                <w:b/>
                <w:bCs/>
              </w:rPr>
            </w:pPr>
            <w:r w:rsidRPr="00590995">
              <w:rPr>
                <w:rFonts w:cstheme="minorHAnsi"/>
                <w:b/>
                <w:bCs/>
              </w:rPr>
              <w:t> </w:t>
            </w:r>
          </w:p>
        </w:tc>
        <w:tc>
          <w:tcPr>
            <w:tcW w:w="2410" w:type="dxa"/>
            <w:tcBorders>
              <w:top w:val="single" w:sz="12" w:space="0" w:color="auto"/>
              <w:bottom w:val="single" w:sz="12" w:space="0" w:color="auto"/>
            </w:tcBorders>
            <w:hideMark/>
          </w:tcPr>
          <w:p w14:paraId="594ACA8B" w14:textId="77777777" w:rsidR="00FE7685" w:rsidRPr="00590995" w:rsidRDefault="00FE7685" w:rsidP="00AA765F">
            <w:pPr>
              <w:rPr>
                <w:rFonts w:cstheme="minorHAnsi"/>
                <w:b/>
                <w:bCs/>
              </w:rPr>
            </w:pPr>
            <w:r w:rsidRPr="00590995">
              <w:rPr>
                <w:rFonts w:cstheme="minorHAnsi"/>
                <w:b/>
                <w:bCs/>
              </w:rPr>
              <w:t>Group</w:t>
            </w:r>
          </w:p>
          <w:p w14:paraId="25490ED7" w14:textId="77777777" w:rsidR="00FE7685" w:rsidRPr="00590995" w:rsidRDefault="00FE7685" w:rsidP="00AA765F">
            <w:pPr>
              <w:rPr>
                <w:rFonts w:cstheme="minorHAnsi"/>
                <w:b/>
                <w:bCs/>
              </w:rPr>
            </w:pPr>
            <w:r w:rsidRPr="00590995">
              <w:rPr>
                <w:rFonts w:cstheme="minorHAnsi"/>
                <w:b/>
                <w:bCs/>
              </w:rPr>
              <w:t> </w:t>
            </w:r>
          </w:p>
        </w:tc>
        <w:tc>
          <w:tcPr>
            <w:tcW w:w="1843" w:type="dxa"/>
            <w:tcBorders>
              <w:top w:val="single" w:sz="12" w:space="0" w:color="auto"/>
              <w:bottom w:val="single" w:sz="12" w:space="0" w:color="auto"/>
            </w:tcBorders>
            <w:hideMark/>
          </w:tcPr>
          <w:p w14:paraId="7ECB077F" w14:textId="77777777" w:rsidR="00FE7685" w:rsidRPr="00590995" w:rsidRDefault="00FE7685" w:rsidP="00AA765F">
            <w:pPr>
              <w:rPr>
                <w:rFonts w:cstheme="minorHAnsi"/>
                <w:b/>
                <w:bCs/>
              </w:rPr>
            </w:pPr>
            <w:r w:rsidRPr="00590995">
              <w:rPr>
                <w:rFonts w:cstheme="minorHAnsi"/>
                <w:b/>
                <w:bCs/>
              </w:rPr>
              <w:t>Baseline</w:t>
            </w:r>
          </w:p>
          <w:p w14:paraId="4DEB9895" w14:textId="77777777" w:rsidR="00FE7685" w:rsidRPr="00590995" w:rsidRDefault="00FE7685" w:rsidP="00AA765F">
            <w:pPr>
              <w:rPr>
                <w:rFonts w:cstheme="minorHAnsi"/>
                <w:b/>
                <w:bCs/>
              </w:rPr>
            </w:pPr>
            <w:r w:rsidRPr="00590995">
              <w:rPr>
                <w:rFonts w:cstheme="minorHAnsi"/>
                <w:b/>
                <w:bCs/>
              </w:rPr>
              <w:t xml:space="preserve"> Mean (SD +/-) </w:t>
            </w:r>
          </w:p>
        </w:tc>
        <w:tc>
          <w:tcPr>
            <w:tcW w:w="2690" w:type="dxa"/>
            <w:tcBorders>
              <w:top w:val="single" w:sz="12" w:space="0" w:color="auto"/>
              <w:bottom w:val="single" w:sz="12" w:space="0" w:color="auto"/>
            </w:tcBorders>
            <w:hideMark/>
          </w:tcPr>
          <w:p w14:paraId="6249794C" w14:textId="77777777" w:rsidR="00FE7685" w:rsidRPr="00590995" w:rsidRDefault="00FE7685" w:rsidP="00AA765F">
            <w:pPr>
              <w:rPr>
                <w:rFonts w:cstheme="minorHAnsi"/>
                <w:b/>
                <w:bCs/>
              </w:rPr>
            </w:pPr>
            <w:r w:rsidRPr="00590995">
              <w:rPr>
                <w:rFonts w:cstheme="minorHAnsi"/>
                <w:b/>
                <w:bCs/>
              </w:rPr>
              <w:t>Final</w:t>
            </w:r>
            <w:r>
              <w:rPr>
                <w:rFonts w:cstheme="minorHAnsi"/>
                <w:b/>
                <w:bCs/>
              </w:rPr>
              <w:t>*</w:t>
            </w:r>
          </w:p>
          <w:p w14:paraId="37BF4B66" w14:textId="77777777" w:rsidR="00FE7685" w:rsidRPr="00590995" w:rsidRDefault="00FE7685" w:rsidP="00AA765F">
            <w:pPr>
              <w:rPr>
                <w:rFonts w:cstheme="minorHAnsi"/>
                <w:b/>
                <w:bCs/>
              </w:rPr>
            </w:pPr>
            <w:r w:rsidRPr="00590995">
              <w:rPr>
                <w:rFonts w:cstheme="minorHAnsi"/>
                <w:b/>
                <w:bCs/>
              </w:rPr>
              <w:t>Mean (SD +/-)</w:t>
            </w:r>
          </w:p>
        </w:tc>
      </w:tr>
      <w:tr w:rsidR="00FE7685" w:rsidRPr="00590995" w14:paraId="0F60635F" w14:textId="77777777" w:rsidTr="00AA765F">
        <w:trPr>
          <w:trHeight w:val="405"/>
        </w:trPr>
        <w:tc>
          <w:tcPr>
            <w:tcW w:w="12750" w:type="dxa"/>
            <w:gridSpan w:val="6"/>
            <w:tcBorders>
              <w:top w:val="single" w:sz="12" w:space="0" w:color="auto"/>
              <w:bottom w:val="double" w:sz="4" w:space="0" w:color="000000"/>
            </w:tcBorders>
            <w:shd w:val="clear" w:color="auto" w:fill="FFFFFF" w:themeFill="background1"/>
            <w:hideMark/>
          </w:tcPr>
          <w:p w14:paraId="1796CDC3" w14:textId="77777777" w:rsidR="00FE7685" w:rsidRPr="00590995" w:rsidRDefault="00FE7685" w:rsidP="00AA765F">
            <w:pPr>
              <w:jc w:val="center"/>
              <w:rPr>
                <w:rFonts w:cstheme="minorHAnsi"/>
                <w:b/>
                <w:bCs/>
              </w:rPr>
            </w:pPr>
            <w:r w:rsidRPr="00590995">
              <w:rPr>
                <w:rFonts w:cstheme="minorHAnsi"/>
                <w:b/>
                <w:bCs/>
              </w:rPr>
              <w:t>Functional Stability Therapeutic Footwear</w:t>
            </w:r>
          </w:p>
        </w:tc>
      </w:tr>
      <w:tr w:rsidR="00FE7685" w:rsidRPr="00590995" w14:paraId="06426D6B" w14:textId="77777777" w:rsidTr="00AA765F">
        <w:trPr>
          <w:trHeight w:val="800"/>
        </w:trPr>
        <w:tc>
          <w:tcPr>
            <w:tcW w:w="2000" w:type="dxa"/>
            <w:vMerge w:val="restart"/>
            <w:tcBorders>
              <w:top w:val="double" w:sz="4" w:space="0" w:color="000000"/>
            </w:tcBorders>
            <w:hideMark/>
          </w:tcPr>
          <w:p w14:paraId="7FD0E975" w14:textId="77777777" w:rsidR="00FE7685" w:rsidRPr="00590995" w:rsidRDefault="00FE7685" w:rsidP="00AA765F">
            <w:pPr>
              <w:rPr>
                <w:rFonts w:cstheme="minorHAnsi"/>
                <w:b/>
                <w:bCs/>
              </w:rPr>
            </w:pPr>
            <w:r w:rsidRPr="00590995">
              <w:rPr>
                <w:rFonts w:cstheme="minorHAnsi"/>
                <w:b/>
                <w:bCs/>
              </w:rPr>
              <w:t>Pain whilst using device</w:t>
            </w:r>
          </w:p>
          <w:p w14:paraId="0C992551" w14:textId="77777777" w:rsidR="00FE7685" w:rsidRPr="00590995" w:rsidRDefault="00FE7685" w:rsidP="00AA765F">
            <w:pPr>
              <w:rPr>
                <w:rFonts w:cstheme="minorHAnsi"/>
              </w:rPr>
            </w:pPr>
            <w:r w:rsidRPr="00590995">
              <w:rPr>
                <w:rFonts w:cstheme="minorHAnsi"/>
              </w:rPr>
              <w:t>1=no pain</w:t>
            </w:r>
          </w:p>
          <w:p w14:paraId="6A3958FC" w14:textId="77777777" w:rsidR="00FE7685" w:rsidRPr="00590995" w:rsidRDefault="00FE7685" w:rsidP="00AA765F">
            <w:pPr>
              <w:rPr>
                <w:rFonts w:cstheme="minorHAnsi"/>
              </w:rPr>
            </w:pPr>
            <w:r w:rsidRPr="00590995">
              <w:rPr>
                <w:rFonts w:cstheme="minorHAnsi"/>
              </w:rPr>
              <w:t>5=great deal of pain</w:t>
            </w:r>
          </w:p>
          <w:p w14:paraId="35179D1B" w14:textId="77777777" w:rsidR="00FE7685" w:rsidRPr="00590995" w:rsidRDefault="00FE7685" w:rsidP="00AA765F">
            <w:pPr>
              <w:rPr>
                <w:rFonts w:cstheme="minorHAnsi"/>
              </w:rPr>
            </w:pPr>
            <w:r w:rsidRPr="00590995">
              <w:rPr>
                <w:rFonts w:cstheme="minorHAnsi"/>
              </w:rPr>
              <w:t> </w:t>
            </w:r>
          </w:p>
          <w:p w14:paraId="65F2DB50" w14:textId="77777777" w:rsidR="00FE7685" w:rsidRPr="00590995" w:rsidRDefault="00FE7685" w:rsidP="00AA765F">
            <w:pPr>
              <w:rPr>
                <w:rFonts w:cstheme="minorHAnsi"/>
                <w:b/>
                <w:bCs/>
              </w:rPr>
            </w:pPr>
            <w:r w:rsidRPr="00590995">
              <w:rPr>
                <w:rFonts w:cstheme="minorHAnsi"/>
              </w:rPr>
              <w:t> </w:t>
            </w:r>
          </w:p>
        </w:tc>
        <w:tc>
          <w:tcPr>
            <w:tcW w:w="1823" w:type="dxa"/>
            <w:vMerge w:val="restart"/>
            <w:hideMark/>
          </w:tcPr>
          <w:p w14:paraId="30D48958" w14:textId="77777777" w:rsidR="00FE7685" w:rsidRPr="00590995" w:rsidRDefault="00FE7685" w:rsidP="00AA765F">
            <w:pPr>
              <w:rPr>
                <w:rFonts w:cstheme="minorHAnsi"/>
                <w:b/>
                <w:bCs/>
              </w:rPr>
            </w:pPr>
            <w:r w:rsidRPr="00590995">
              <w:rPr>
                <w:rFonts w:cstheme="minorHAnsi"/>
                <w:b/>
                <w:bCs/>
              </w:rPr>
              <w:t>Bakker et al. (1997)</w:t>
            </w:r>
          </w:p>
          <w:p w14:paraId="64A5C36B" w14:textId="77777777" w:rsidR="00FE7685" w:rsidRPr="00590995" w:rsidRDefault="00FE7685" w:rsidP="00AA765F">
            <w:pPr>
              <w:rPr>
                <w:rFonts w:cstheme="minorHAnsi"/>
                <w:b/>
                <w:bCs/>
              </w:rPr>
            </w:pPr>
            <w:r w:rsidRPr="00590995">
              <w:rPr>
                <w:rFonts w:cstheme="minorHAnsi"/>
                <w:b/>
                <w:bCs/>
              </w:rPr>
              <w:t> </w:t>
            </w:r>
          </w:p>
          <w:p w14:paraId="4646C087" w14:textId="77777777" w:rsidR="00FE7685" w:rsidRPr="00590995" w:rsidRDefault="00FE7685" w:rsidP="00AA765F">
            <w:pPr>
              <w:rPr>
                <w:rFonts w:cstheme="minorHAnsi"/>
                <w:b/>
                <w:bCs/>
              </w:rPr>
            </w:pPr>
            <w:r w:rsidRPr="00590995">
              <w:rPr>
                <w:rFonts w:cstheme="minorHAnsi"/>
                <w:b/>
                <w:bCs/>
              </w:rPr>
              <w:t> </w:t>
            </w:r>
          </w:p>
          <w:p w14:paraId="2354E106" w14:textId="77777777" w:rsidR="00FE7685" w:rsidRPr="00590995" w:rsidRDefault="00FE7685" w:rsidP="00AA765F">
            <w:pPr>
              <w:rPr>
                <w:rFonts w:cstheme="minorHAnsi"/>
                <w:b/>
                <w:bCs/>
              </w:rPr>
            </w:pPr>
            <w:r w:rsidRPr="00590995">
              <w:rPr>
                <w:rFonts w:cstheme="minorHAnsi"/>
                <w:b/>
                <w:bCs/>
              </w:rPr>
              <w:t> </w:t>
            </w:r>
          </w:p>
          <w:p w14:paraId="0A495ED4" w14:textId="77777777" w:rsidR="00FE7685" w:rsidRPr="00590995" w:rsidRDefault="00FE7685" w:rsidP="00AA765F">
            <w:pPr>
              <w:rPr>
                <w:rFonts w:cstheme="minorHAnsi"/>
                <w:b/>
                <w:bCs/>
              </w:rPr>
            </w:pPr>
            <w:r w:rsidRPr="00590995">
              <w:rPr>
                <w:rFonts w:cstheme="minorHAnsi"/>
                <w:b/>
                <w:bCs/>
              </w:rPr>
              <w:t> </w:t>
            </w:r>
          </w:p>
          <w:p w14:paraId="3BC78E9B" w14:textId="77777777" w:rsidR="00FE7685" w:rsidRPr="00590995" w:rsidRDefault="00FE7685" w:rsidP="00AA765F">
            <w:pPr>
              <w:rPr>
                <w:rFonts w:cstheme="minorHAnsi"/>
                <w:b/>
                <w:bCs/>
              </w:rPr>
            </w:pPr>
            <w:r w:rsidRPr="00590995">
              <w:rPr>
                <w:rFonts w:cstheme="minorHAnsi"/>
                <w:b/>
                <w:bCs/>
              </w:rPr>
              <w:t> </w:t>
            </w:r>
          </w:p>
          <w:p w14:paraId="71B6B4DC" w14:textId="77777777" w:rsidR="00FE7685" w:rsidRPr="00590995" w:rsidRDefault="00FE7685" w:rsidP="00AA765F">
            <w:pPr>
              <w:rPr>
                <w:rFonts w:cstheme="minorHAnsi"/>
              </w:rPr>
            </w:pPr>
            <w:r w:rsidRPr="00590995">
              <w:rPr>
                <w:rFonts w:cstheme="minorHAnsi"/>
              </w:rPr>
              <w:lastRenderedPageBreak/>
              <w:t> </w:t>
            </w:r>
          </w:p>
          <w:p w14:paraId="094552FD" w14:textId="77777777" w:rsidR="00FE7685" w:rsidRPr="00590995" w:rsidRDefault="00FE7685" w:rsidP="00AA765F">
            <w:pPr>
              <w:rPr>
                <w:rFonts w:cstheme="minorHAnsi"/>
              </w:rPr>
            </w:pPr>
            <w:r w:rsidRPr="00590995">
              <w:rPr>
                <w:rFonts w:cstheme="minorHAnsi"/>
              </w:rPr>
              <w:t> </w:t>
            </w:r>
          </w:p>
          <w:p w14:paraId="438D5926" w14:textId="77777777" w:rsidR="00FE7685" w:rsidRPr="00590995" w:rsidRDefault="00FE7685" w:rsidP="00AA765F">
            <w:pPr>
              <w:rPr>
                <w:rFonts w:cstheme="minorHAnsi"/>
              </w:rPr>
            </w:pPr>
            <w:r w:rsidRPr="00590995">
              <w:rPr>
                <w:rFonts w:cstheme="minorHAnsi"/>
              </w:rPr>
              <w:t> </w:t>
            </w:r>
          </w:p>
          <w:p w14:paraId="20A1EB36" w14:textId="77777777" w:rsidR="00FE7685" w:rsidRPr="00590995" w:rsidRDefault="00FE7685" w:rsidP="00AA765F">
            <w:pPr>
              <w:rPr>
                <w:rFonts w:cstheme="minorHAnsi"/>
                <w:b/>
                <w:bCs/>
              </w:rPr>
            </w:pPr>
            <w:r w:rsidRPr="00590995">
              <w:rPr>
                <w:rFonts w:cstheme="minorHAnsi"/>
              </w:rPr>
              <w:t> </w:t>
            </w:r>
          </w:p>
          <w:p w14:paraId="7EC93960" w14:textId="77777777" w:rsidR="00FE7685" w:rsidRPr="00590995" w:rsidRDefault="00FE7685" w:rsidP="00AA765F">
            <w:pPr>
              <w:rPr>
                <w:rFonts w:cstheme="minorHAnsi"/>
              </w:rPr>
            </w:pPr>
            <w:r w:rsidRPr="00590995">
              <w:rPr>
                <w:rFonts w:cstheme="minorHAnsi"/>
              </w:rPr>
              <w:t> </w:t>
            </w:r>
          </w:p>
          <w:p w14:paraId="08AB1203" w14:textId="77777777" w:rsidR="00FE7685" w:rsidRPr="00590995" w:rsidRDefault="00FE7685" w:rsidP="00AA765F">
            <w:pPr>
              <w:rPr>
                <w:rFonts w:cstheme="minorHAnsi"/>
              </w:rPr>
            </w:pPr>
            <w:r w:rsidRPr="00590995">
              <w:rPr>
                <w:rFonts w:cstheme="minorHAnsi"/>
              </w:rPr>
              <w:t> </w:t>
            </w:r>
          </w:p>
          <w:p w14:paraId="25DEB391" w14:textId="77777777" w:rsidR="00FE7685" w:rsidRPr="00590995" w:rsidRDefault="00FE7685" w:rsidP="00AA765F">
            <w:pPr>
              <w:rPr>
                <w:rFonts w:cstheme="minorHAnsi"/>
              </w:rPr>
            </w:pPr>
            <w:r w:rsidRPr="00590995">
              <w:rPr>
                <w:rFonts w:cstheme="minorHAnsi"/>
              </w:rPr>
              <w:t> </w:t>
            </w:r>
          </w:p>
          <w:p w14:paraId="07FEC565" w14:textId="77CD7F49" w:rsidR="00FE7685" w:rsidRPr="00590995" w:rsidRDefault="00FE7685" w:rsidP="00AA765F">
            <w:pPr>
              <w:rPr>
                <w:rFonts w:cstheme="minorHAnsi"/>
              </w:rPr>
            </w:pPr>
            <w:r w:rsidRPr="00590995">
              <w:rPr>
                <w:rFonts w:cstheme="minorHAnsi"/>
              </w:rPr>
              <w:t>  </w:t>
            </w:r>
          </w:p>
          <w:p w14:paraId="53E76CC9" w14:textId="77777777" w:rsidR="00FE7685" w:rsidRPr="00590995" w:rsidRDefault="00FE7685" w:rsidP="00AA765F">
            <w:pPr>
              <w:rPr>
                <w:rFonts w:cstheme="minorHAnsi"/>
              </w:rPr>
            </w:pPr>
            <w:r w:rsidRPr="00590995">
              <w:rPr>
                <w:rFonts w:cstheme="minorHAnsi"/>
              </w:rPr>
              <w:t> </w:t>
            </w:r>
          </w:p>
        </w:tc>
        <w:tc>
          <w:tcPr>
            <w:tcW w:w="1984" w:type="dxa"/>
            <w:vMerge w:val="restart"/>
            <w:hideMark/>
          </w:tcPr>
          <w:p w14:paraId="70454497" w14:textId="77777777" w:rsidR="00FE7685" w:rsidRPr="00590995" w:rsidRDefault="00FE7685" w:rsidP="00AA765F">
            <w:pPr>
              <w:rPr>
                <w:rFonts w:cstheme="minorHAnsi"/>
              </w:rPr>
            </w:pPr>
            <w:r w:rsidRPr="00590995">
              <w:rPr>
                <w:rFonts w:cstheme="minorHAnsi"/>
              </w:rPr>
              <w:lastRenderedPageBreak/>
              <w:t>DMD</w:t>
            </w:r>
          </w:p>
          <w:p w14:paraId="2C655270" w14:textId="77777777" w:rsidR="00FE7685" w:rsidRPr="00590995" w:rsidRDefault="00FE7685" w:rsidP="00AA765F">
            <w:pPr>
              <w:rPr>
                <w:rFonts w:cstheme="minorHAnsi"/>
              </w:rPr>
            </w:pPr>
            <w:r w:rsidRPr="00590995">
              <w:rPr>
                <w:rFonts w:cstheme="minorHAnsi"/>
              </w:rPr>
              <w:t> </w:t>
            </w:r>
          </w:p>
          <w:p w14:paraId="461856A6" w14:textId="77777777" w:rsidR="00FE7685" w:rsidRPr="00590995" w:rsidRDefault="00FE7685" w:rsidP="00AA765F">
            <w:pPr>
              <w:rPr>
                <w:rFonts w:cstheme="minorHAnsi"/>
              </w:rPr>
            </w:pPr>
            <w:r w:rsidRPr="00590995">
              <w:rPr>
                <w:rFonts w:cstheme="minorHAnsi"/>
              </w:rPr>
              <w:t> </w:t>
            </w:r>
          </w:p>
          <w:p w14:paraId="2EC0EE7B" w14:textId="77777777" w:rsidR="00FE7685" w:rsidRPr="00590995" w:rsidRDefault="00FE7685" w:rsidP="00AA765F">
            <w:pPr>
              <w:rPr>
                <w:rFonts w:cstheme="minorHAnsi"/>
              </w:rPr>
            </w:pPr>
            <w:r w:rsidRPr="00590995">
              <w:rPr>
                <w:rFonts w:cstheme="minorHAnsi"/>
              </w:rPr>
              <w:t> </w:t>
            </w:r>
          </w:p>
          <w:p w14:paraId="3A89A5CC" w14:textId="77777777" w:rsidR="00FE7685" w:rsidRPr="00590995" w:rsidRDefault="00FE7685" w:rsidP="00AA765F">
            <w:pPr>
              <w:rPr>
                <w:rFonts w:cstheme="minorHAnsi"/>
              </w:rPr>
            </w:pPr>
            <w:r w:rsidRPr="00590995">
              <w:rPr>
                <w:rFonts w:cstheme="minorHAnsi"/>
              </w:rPr>
              <w:t> </w:t>
            </w:r>
          </w:p>
          <w:p w14:paraId="4DAA5707" w14:textId="77777777" w:rsidR="00FE7685" w:rsidRPr="00590995" w:rsidRDefault="00FE7685" w:rsidP="00AA765F">
            <w:pPr>
              <w:rPr>
                <w:rFonts w:cstheme="minorHAnsi"/>
              </w:rPr>
            </w:pPr>
            <w:r w:rsidRPr="00590995">
              <w:rPr>
                <w:rFonts w:cstheme="minorHAnsi"/>
              </w:rPr>
              <w:t> </w:t>
            </w:r>
          </w:p>
          <w:p w14:paraId="1AD9922B" w14:textId="77777777" w:rsidR="00FE7685" w:rsidRPr="00590995" w:rsidRDefault="00FE7685" w:rsidP="00AA765F">
            <w:pPr>
              <w:rPr>
                <w:rFonts w:cstheme="minorHAnsi"/>
              </w:rPr>
            </w:pPr>
            <w:r w:rsidRPr="00590995">
              <w:rPr>
                <w:rFonts w:cstheme="minorHAnsi"/>
              </w:rPr>
              <w:t> </w:t>
            </w:r>
          </w:p>
          <w:p w14:paraId="27C9414E" w14:textId="77777777" w:rsidR="00FE7685" w:rsidRPr="00590995" w:rsidRDefault="00FE7685" w:rsidP="00AA765F">
            <w:pPr>
              <w:rPr>
                <w:rFonts w:cstheme="minorHAnsi"/>
              </w:rPr>
            </w:pPr>
            <w:r w:rsidRPr="00590995">
              <w:rPr>
                <w:rFonts w:cstheme="minorHAnsi"/>
              </w:rPr>
              <w:lastRenderedPageBreak/>
              <w:t> </w:t>
            </w:r>
          </w:p>
          <w:p w14:paraId="6EDB2453" w14:textId="77777777" w:rsidR="00FE7685" w:rsidRPr="00590995" w:rsidRDefault="00FE7685" w:rsidP="00AA765F">
            <w:pPr>
              <w:rPr>
                <w:rFonts w:cstheme="minorHAnsi"/>
              </w:rPr>
            </w:pPr>
            <w:r w:rsidRPr="00590995">
              <w:rPr>
                <w:rFonts w:cstheme="minorHAnsi"/>
              </w:rPr>
              <w:t> </w:t>
            </w:r>
          </w:p>
        </w:tc>
        <w:tc>
          <w:tcPr>
            <w:tcW w:w="2410" w:type="dxa"/>
            <w:hideMark/>
          </w:tcPr>
          <w:p w14:paraId="680D7FEF" w14:textId="77777777" w:rsidR="00FE7685" w:rsidRPr="00590995" w:rsidRDefault="00FE7685" w:rsidP="00AA765F">
            <w:pPr>
              <w:rPr>
                <w:rFonts w:cstheme="minorHAnsi"/>
              </w:rPr>
            </w:pPr>
            <w:r w:rsidRPr="00590995">
              <w:rPr>
                <w:rFonts w:cstheme="minorHAnsi"/>
              </w:rPr>
              <w:lastRenderedPageBreak/>
              <w:t>FSTF</w:t>
            </w:r>
          </w:p>
        </w:tc>
        <w:tc>
          <w:tcPr>
            <w:tcW w:w="1843" w:type="dxa"/>
            <w:hideMark/>
          </w:tcPr>
          <w:p w14:paraId="68F1D05C" w14:textId="77777777" w:rsidR="00FE7685" w:rsidRPr="00590995" w:rsidRDefault="00FE7685" w:rsidP="00AA765F">
            <w:pPr>
              <w:rPr>
                <w:rFonts w:cstheme="minorHAnsi"/>
              </w:rPr>
            </w:pPr>
            <w:r w:rsidRPr="00590995">
              <w:rPr>
                <w:rFonts w:cstheme="minorHAnsi"/>
              </w:rPr>
              <w:t>N/A</w:t>
            </w:r>
          </w:p>
        </w:tc>
        <w:tc>
          <w:tcPr>
            <w:tcW w:w="2690" w:type="dxa"/>
            <w:hideMark/>
          </w:tcPr>
          <w:p w14:paraId="1FD33FC7" w14:textId="77777777" w:rsidR="00FE7685" w:rsidRPr="00590995" w:rsidRDefault="00FE7685" w:rsidP="00AA765F">
            <w:pPr>
              <w:rPr>
                <w:rFonts w:cstheme="minorHAnsi"/>
              </w:rPr>
            </w:pPr>
            <w:r w:rsidRPr="00590995">
              <w:rPr>
                <w:rFonts w:cstheme="minorHAnsi"/>
              </w:rPr>
              <w:t>1.42 (0.53)</w:t>
            </w:r>
          </w:p>
        </w:tc>
      </w:tr>
      <w:tr w:rsidR="00FE7685" w:rsidRPr="00590995" w14:paraId="2DD2F3CF" w14:textId="77777777" w:rsidTr="00AA765F">
        <w:trPr>
          <w:trHeight w:val="340"/>
        </w:trPr>
        <w:tc>
          <w:tcPr>
            <w:tcW w:w="2000" w:type="dxa"/>
            <w:vMerge/>
            <w:hideMark/>
          </w:tcPr>
          <w:p w14:paraId="3D6C5738" w14:textId="77777777" w:rsidR="00FE7685" w:rsidRPr="00590995" w:rsidRDefault="00FE7685" w:rsidP="00AA765F">
            <w:pPr>
              <w:rPr>
                <w:rFonts w:cstheme="minorHAnsi"/>
              </w:rPr>
            </w:pPr>
          </w:p>
        </w:tc>
        <w:tc>
          <w:tcPr>
            <w:tcW w:w="1823" w:type="dxa"/>
            <w:vMerge/>
            <w:noWrap/>
            <w:hideMark/>
          </w:tcPr>
          <w:p w14:paraId="005AE5C6" w14:textId="77777777" w:rsidR="00FE7685" w:rsidRPr="00590995" w:rsidRDefault="00FE7685" w:rsidP="00AA765F">
            <w:pPr>
              <w:rPr>
                <w:rFonts w:cstheme="minorHAnsi"/>
              </w:rPr>
            </w:pPr>
          </w:p>
        </w:tc>
        <w:tc>
          <w:tcPr>
            <w:tcW w:w="1984" w:type="dxa"/>
            <w:vMerge/>
            <w:noWrap/>
            <w:hideMark/>
          </w:tcPr>
          <w:p w14:paraId="3A2D9C05" w14:textId="77777777" w:rsidR="00FE7685" w:rsidRPr="00590995" w:rsidRDefault="00FE7685" w:rsidP="00AA765F">
            <w:pPr>
              <w:rPr>
                <w:rFonts w:cstheme="minorHAnsi"/>
              </w:rPr>
            </w:pPr>
          </w:p>
        </w:tc>
        <w:tc>
          <w:tcPr>
            <w:tcW w:w="2410" w:type="dxa"/>
            <w:hideMark/>
          </w:tcPr>
          <w:p w14:paraId="02C7436A" w14:textId="77777777" w:rsidR="00FE7685" w:rsidRPr="00590995" w:rsidRDefault="00FE7685" w:rsidP="00AA765F">
            <w:pPr>
              <w:rPr>
                <w:rFonts w:cstheme="minorHAnsi"/>
              </w:rPr>
            </w:pPr>
            <w:r w:rsidRPr="00590995">
              <w:rPr>
                <w:rFonts w:cstheme="minorHAnsi"/>
              </w:rPr>
              <w:t>Own footwear</w:t>
            </w:r>
          </w:p>
        </w:tc>
        <w:tc>
          <w:tcPr>
            <w:tcW w:w="1843" w:type="dxa"/>
            <w:hideMark/>
          </w:tcPr>
          <w:p w14:paraId="3171E1F8" w14:textId="77777777" w:rsidR="00FE7685" w:rsidRPr="00590995" w:rsidRDefault="00FE7685" w:rsidP="00AA765F">
            <w:pPr>
              <w:rPr>
                <w:rFonts w:cstheme="minorHAnsi"/>
              </w:rPr>
            </w:pPr>
            <w:r w:rsidRPr="00590995">
              <w:rPr>
                <w:rFonts w:cstheme="minorHAnsi"/>
              </w:rPr>
              <w:t>N/A</w:t>
            </w:r>
          </w:p>
        </w:tc>
        <w:tc>
          <w:tcPr>
            <w:tcW w:w="2690" w:type="dxa"/>
            <w:hideMark/>
          </w:tcPr>
          <w:p w14:paraId="78F6C43B" w14:textId="77777777" w:rsidR="00FE7685" w:rsidRPr="00590995" w:rsidRDefault="00FE7685" w:rsidP="00AA765F">
            <w:pPr>
              <w:rPr>
                <w:rFonts w:cstheme="minorHAnsi"/>
              </w:rPr>
            </w:pPr>
            <w:r w:rsidRPr="00590995">
              <w:rPr>
                <w:rFonts w:cstheme="minorHAnsi"/>
              </w:rPr>
              <w:t>1.02(0.51)</w:t>
            </w:r>
          </w:p>
        </w:tc>
      </w:tr>
      <w:tr w:rsidR="00FE7685" w:rsidRPr="00590995" w14:paraId="25645DD2" w14:textId="77777777" w:rsidTr="00AA765F">
        <w:trPr>
          <w:trHeight w:val="340"/>
        </w:trPr>
        <w:tc>
          <w:tcPr>
            <w:tcW w:w="2000" w:type="dxa"/>
            <w:vMerge/>
            <w:hideMark/>
          </w:tcPr>
          <w:p w14:paraId="10E02717" w14:textId="77777777" w:rsidR="00FE7685" w:rsidRPr="00590995" w:rsidRDefault="00FE7685" w:rsidP="00AA765F">
            <w:pPr>
              <w:rPr>
                <w:rFonts w:cstheme="minorHAnsi"/>
              </w:rPr>
            </w:pPr>
          </w:p>
        </w:tc>
        <w:tc>
          <w:tcPr>
            <w:tcW w:w="1823" w:type="dxa"/>
            <w:vMerge/>
            <w:noWrap/>
            <w:hideMark/>
          </w:tcPr>
          <w:p w14:paraId="02485D80" w14:textId="77777777" w:rsidR="00FE7685" w:rsidRPr="00590995" w:rsidRDefault="00FE7685" w:rsidP="00AA765F">
            <w:pPr>
              <w:rPr>
                <w:rFonts w:cstheme="minorHAnsi"/>
              </w:rPr>
            </w:pPr>
          </w:p>
        </w:tc>
        <w:tc>
          <w:tcPr>
            <w:tcW w:w="1984" w:type="dxa"/>
            <w:vMerge/>
            <w:noWrap/>
            <w:hideMark/>
          </w:tcPr>
          <w:p w14:paraId="2D379732" w14:textId="77777777" w:rsidR="00FE7685" w:rsidRPr="00590995" w:rsidRDefault="00FE7685" w:rsidP="00AA765F">
            <w:pPr>
              <w:rPr>
                <w:rFonts w:cstheme="minorHAnsi"/>
              </w:rPr>
            </w:pPr>
          </w:p>
        </w:tc>
        <w:tc>
          <w:tcPr>
            <w:tcW w:w="2410" w:type="dxa"/>
            <w:hideMark/>
          </w:tcPr>
          <w:p w14:paraId="48B02CA3" w14:textId="77777777" w:rsidR="00FE7685" w:rsidRPr="00590995" w:rsidRDefault="00FE7685" w:rsidP="00AA765F">
            <w:pPr>
              <w:rPr>
                <w:rFonts w:cstheme="minorHAnsi"/>
              </w:rPr>
            </w:pPr>
            <w:r w:rsidRPr="00590995">
              <w:rPr>
                <w:rFonts w:cstheme="minorHAnsi"/>
              </w:rPr>
              <w:t xml:space="preserve">KAFO </w:t>
            </w:r>
          </w:p>
        </w:tc>
        <w:tc>
          <w:tcPr>
            <w:tcW w:w="1843" w:type="dxa"/>
            <w:hideMark/>
          </w:tcPr>
          <w:p w14:paraId="29AD4108" w14:textId="77777777" w:rsidR="00FE7685" w:rsidRPr="00590995" w:rsidRDefault="00FE7685" w:rsidP="00AA765F">
            <w:pPr>
              <w:rPr>
                <w:rFonts w:cstheme="minorHAnsi"/>
              </w:rPr>
            </w:pPr>
            <w:r w:rsidRPr="00590995">
              <w:rPr>
                <w:rFonts w:cstheme="minorHAnsi"/>
              </w:rPr>
              <w:t>N/A</w:t>
            </w:r>
          </w:p>
        </w:tc>
        <w:tc>
          <w:tcPr>
            <w:tcW w:w="2690" w:type="dxa"/>
            <w:hideMark/>
          </w:tcPr>
          <w:p w14:paraId="76A4A53F" w14:textId="77777777" w:rsidR="00FE7685" w:rsidRPr="00590995" w:rsidRDefault="00FE7685" w:rsidP="00AA765F">
            <w:pPr>
              <w:rPr>
                <w:rFonts w:cstheme="minorHAnsi"/>
              </w:rPr>
            </w:pPr>
            <w:r w:rsidRPr="00590995">
              <w:rPr>
                <w:rFonts w:cstheme="minorHAnsi"/>
              </w:rPr>
              <w:t>3.0 (1.</w:t>
            </w:r>
            <w:r>
              <w:rPr>
                <w:rFonts w:cstheme="minorHAnsi"/>
              </w:rPr>
              <w:t>87</w:t>
            </w:r>
            <w:r w:rsidRPr="00590995">
              <w:rPr>
                <w:rFonts w:cstheme="minorHAnsi"/>
              </w:rPr>
              <w:t>)</w:t>
            </w:r>
          </w:p>
        </w:tc>
      </w:tr>
      <w:tr w:rsidR="00FE7685" w:rsidRPr="00590995" w14:paraId="5F9D51FC" w14:textId="77777777" w:rsidTr="00AA765F">
        <w:trPr>
          <w:trHeight w:val="340"/>
        </w:trPr>
        <w:tc>
          <w:tcPr>
            <w:tcW w:w="2000" w:type="dxa"/>
            <w:vMerge/>
            <w:noWrap/>
            <w:hideMark/>
          </w:tcPr>
          <w:p w14:paraId="1670058D" w14:textId="77777777" w:rsidR="00FE7685" w:rsidRPr="00590995" w:rsidRDefault="00FE7685" w:rsidP="00AA765F">
            <w:pPr>
              <w:rPr>
                <w:rFonts w:cstheme="minorHAnsi"/>
              </w:rPr>
            </w:pPr>
          </w:p>
        </w:tc>
        <w:tc>
          <w:tcPr>
            <w:tcW w:w="1823" w:type="dxa"/>
            <w:vMerge/>
            <w:noWrap/>
            <w:hideMark/>
          </w:tcPr>
          <w:p w14:paraId="6291B7E7" w14:textId="77777777" w:rsidR="00FE7685" w:rsidRPr="00590995" w:rsidRDefault="00FE7685" w:rsidP="00AA765F">
            <w:pPr>
              <w:rPr>
                <w:rFonts w:cstheme="minorHAnsi"/>
              </w:rPr>
            </w:pPr>
          </w:p>
        </w:tc>
        <w:tc>
          <w:tcPr>
            <w:tcW w:w="1984" w:type="dxa"/>
            <w:vMerge/>
            <w:noWrap/>
            <w:hideMark/>
          </w:tcPr>
          <w:p w14:paraId="0B491647" w14:textId="77777777" w:rsidR="00FE7685" w:rsidRPr="00590995" w:rsidRDefault="00FE7685" w:rsidP="00AA765F">
            <w:pPr>
              <w:rPr>
                <w:rFonts w:cstheme="minorHAnsi"/>
              </w:rPr>
            </w:pPr>
          </w:p>
        </w:tc>
        <w:tc>
          <w:tcPr>
            <w:tcW w:w="2410" w:type="dxa"/>
            <w:hideMark/>
          </w:tcPr>
          <w:p w14:paraId="0DE850DA" w14:textId="77777777" w:rsidR="00FE7685" w:rsidRPr="00590995" w:rsidRDefault="00FE7685" w:rsidP="00AA765F">
            <w:pPr>
              <w:rPr>
                <w:rFonts w:cstheme="minorHAnsi"/>
              </w:rPr>
            </w:pPr>
            <w:r w:rsidRPr="00590995">
              <w:rPr>
                <w:rFonts w:cstheme="minorHAnsi"/>
              </w:rPr>
              <w:t>SF</w:t>
            </w:r>
          </w:p>
        </w:tc>
        <w:tc>
          <w:tcPr>
            <w:tcW w:w="1843" w:type="dxa"/>
            <w:hideMark/>
          </w:tcPr>
          <w:p w14:paraId="2472715F" w14:textId="77777777" w:rsidR="00FE7685" w:rsidRPr="00590995" w:rsidRDefault="00FE7685" w:rsidP="00AA765F">
            <w:pPr>
              <w:rPr>
                <w:rFonts w:cstheme="minorHAnsi"/>
              </w:rPr>
            </w:pPr>
            <w:r w:rsidRPr="00590995">
              <w:rPr>
                <w:rFonts w:cstheme="minorHAnsi"/>
              </w:rPr>
              <w:t>N/A</w:t>
            </w:r>
          </w:p>
        </w:tc>
        <w:tc>
          <w:tcPr>
            <w:tcW w:w="2690" w:type="dxa"/>
            <w:hideMark/>
          </w:tcPr>
          <w:p w14:paraId="55740980" w14:textId="77777777" w:rsidR="00FE7685" w:rsidRPr="00590995" w:rsidRDefault="00FE7685" w:rsidP="00AA765F">
            <w:pPr>
              <w:rPr>
                <w:rFonts w:cstheme="minorHAnsi"/>
              </w:rPr>
            </w:pPr>
            <w:r w:rsidRPr="00590995">
              <w:rPr>
                <w:rFonts w:cstheme="minorHAnsi"/>
              </w:rPr>
              <w:t>2.33 (1.03)</w:t>
            </w:r>
          </w:p>
        </w:tc>
      </w:tr>
      <w:tr w:rsidR="00FE7685" w:rsidRPr="00590995" w14:paraId="05013FC7" w14:textId="77777777" w:rsidTr="00AA765F">
        <w:trPr>
          <w:trHeight w:val="340"/>
        </w:trPr>
        <w:tc>
          <w:tcPr>
            <w:tcW w:w="2000" w:type="dxa"/>
            <w:vMerge/>
            <w:tcBorders>
              <w:bottom w:val="double" w:sz="4" w:space="0" w:color="000000"/>
            </w:tcBorders>
            <w:noWrap/>
            <w:hideMark/>
          </w:tcPr>
          <w:p w14:paraId="315F0C43" w14:textId="77777777" w:rsidR="00FE7685" w:rsidRPr="00590995" w:rsidRDefault="00FE7685" w:rsidP="00AA765F">
            <w:pPr>
              <w:rPr>
                <w:rFonts w:cstheme="minorHAnsi"/>
              </w:rPr>
            </w:pPr>
          </w:p>
        </w:tc>
        <w:tc>
          <w:tcPr>
            <w:tcW w:w="1823" w:type="dxa"/>
            <w:vMerge/>
            <w:noWrap/>
            <w:hideMark/>
          </w:tcPr>
          <w:p w14:paraId="26662668" w14:textId="77777777" w:rsidR="00FE7685" w:rsidRPr="00590995" w:rsidRDefault="00FE7685" w:rsidP="00AA765F">
            <w:pPr>
              <w:rPr>
                <w:rFonts w:cstheme="minorHAnsi"/>
              </w:rPr>
            </w:pPr>
          </w:p>
        </w:tc>
        <w:tc>
          <w:tcPr>
            <w:tcW w:w="1984" w:type="dxa"/>
            <w:vMerge/>
            <w:tcBorders>
              <w:bottom w:val="double" w:sz="4" w:space="0" w:color="000000"/>
            </w:tcBorders>
            <w:noWrap/>
            <w:hideMark/>
          </w:tcPr>
          <w:p w14:paraId="37DC22DF" w14:textId="77777777" w:rsidR="00FE7685" w:rsidRPr="00590995" w:rsidRDefault="00FE7685" w:rsidP="00AA765F">
            <w:pPr>
              <w:rPr>
                <w:rFonts w:cstheme="minorHAnsi"/>
              </w:rPr>
            </w:pPr>
          </w:p>
        </w:tc>
        <w:tc>
          <w:tcPr>
            <w:tcW w:w="2410" w:type="dxa"/>
            <w:tcBorders>
              <w:bottom w:val="double" w:sz="4" w:space="0" w:color="000000"/>
            </w:tcBorders>
            <w:hideMark/>
          </w:tcPr>
          <w:p w14:paraId="13329C9B" w14:textId="77777777" w:rsidR="00FE7685" w:rsidRPr="00590995" w:rsidRDefault="00FE7685" w:rsidP="00AA765F">
            <w:pPr>
              <w:rPr>
                <w:rFonts w:cstheme="minorHAnsi"/>
              </w:rPr>
            </w:pPr>
            <w:r w:rsidRPr="00590995">
              <w:rPr>
                <w:rFonts w:cstheme="minorHAnsi"/>
              </w:rPr>
              <w:t>AFO</w:t>
            </w:r>
          </w:p>
        </w:tc>
        <w:tc>
          <w:tcPr>
            <w:tcW w:w="1843" w:type="dxa"/>
            <w:tcBorders>
              <w:bottom w:val="double" w:sz="4" w:space="0" w:color="000000"/>
            </w:tcBorders>
            <w:hideMark/>
          </w:tcPr>
          <w:p w14:paraId="17AEA6C0" w14:textId="77777777" w:rsidR="00FE7685" w:rsidRPr="00590995" w:rsidRDefault="00FE7685" w:rsidP="00AA765F">
            <w:pPr>
              <w:rPr>
                <w:rFonts w:cstheme="minorHAnsi"/>
              </w:rPr>
            </w:pPr>
            <w:r w:rsidRPr="00590995">
              <w:rPr>
                <w:rFonts w:cstheme="minorHAnsi"/>
              </w:rPr>
              <w:t>N/A</w:t>
            </w:r>
          </w:p>
        </w:tc>
        <w:tc>
          <w:tcPr>
            <w:tcW w:w="2690" w:type="dxa"/>
            <w:tcBorders>
              <w:bottom w:val="double" w:sz="4" w:space="0" w:color="000000"/>
            </w:tcBorders>
            <w:hideMark/>
          </w:tcPr>
          <w:p w14:paraId="223FCF52" w14:textId="77777777" w:rsidR="00FE7685" w:rsidRPr="00590995" w:rsidRDefault="00FE7685" w:rsidP="00AA765F">
            <w:pPr>
              <w:rPr>
                <w:rFonts w:cstheme="minorHAnsi"/>
              </w:rPr>
            </w:pPr>
            <w:r w:rsidRPr="00590995">
              <w:rPr>
                <w:rFonts w:cstheme="minorHAnsi"/>
              </w:rPr>
              <w:t>2.20 (1.39)</w:t>
            </w:r>
          </w:p>
        </w:tc>
      </w:tr>
      <w:tr w:rsidR="00FE7685" w:rsidRPr="00590995" w14:paraId="7E1348E6" w14:textId="77777777" w:rsidTr="00AA765F">
        <w:trPr>
          <w:trHeight w:val="800"/>
        </w:trPr>
        <w:tc>
          <w:tcPr>
            <w:tcW w:w="2000" w:type="dxa"/>
            <w:vMerge w:val="restart"/>
            <w:tcBorders>
              <w:top w:val="double" w:sz="4" w:space="0" w:color="000000"/>
            </w:tcBorders>
            <w:hideMark/>
          </w:tcPr>
          <w:p w14:paraId="1BF8779B" w14:textId="77777777" w:rsidR="00FE7685" w:rsidRPr="00590995" w:rsidRDefault="00FE7685" w:rsidP="00AA765F">
            <w:pPr>
              <w:rPr>
                <w:rFonts w:cstheme="minorHAnsi"/>
                <w:b/>
                <w:bCs/>
              </w:rPr>
            </w:pPr>
            <w:r w:rsidRPr="00590995">
              <w:rPr>
                <w:rFonts w:cstheme="minorHAnsi"/>
                <w:b/>
                <w:bCs/>
              </w:rPr>
              <w:lastRenderedPageBreak/>
              <w:t>Reluctance to use device</w:t>
            </w:r>
          </w:p>
          <w:p w14:paraId="261145A2" w14:textId="77777777" w:rsidR="00FE7685" w:rsidRPr="00590995" w:rsidRDefault="00FE7685" w:rsidP="00AA765F">
            <w:pPr>
              <w:rPr>
                <w:rFonts w:cstheme="minorHAnsi"/>
              </w:rPr>
            </w:pPr>
            <w:r w:rsidRPr="00590995">
              <w:rPr>
                <w:rFonts w:cstheme="minorHAnsi"/>
              </w:rPr>
              <w:t>1=not reluctant</w:t>
            </w:r>
          </w:p>
          <w:p w14:paraId="7FA926E6" w14:textId="77777777" w:rsidR="00FE7685" w:rsidRPr="00590995" w:rsidRDefault="00FE7685" w:rsidP="00AA765F">
            <w:pPr>
              <w:rPr>
                <w:rFonts w:cstheme="minorHAnsi"/>
              </w:rPr>
            </w:pPr>
            <w:r w:rsidRPr="00590995">
              <w:rPr>
                <w:rFonts w:cstheme="minorHAnsi"/>
              </w:rPr>
              <w:t>5=great deal of reluctance</w:t>
            </w:r>
          </w:p>
          <w:p w14:paraId="17463799" w14:textId="77777777" w:rsidR="00FE7685" w:rsidRPr="00590995" w:rsidRDefault="00FE7685" w:rsidP="00AA765F">
            <w:pPr>
              <w:rPr>
                <w:rFonts w:cstheme="minorHAnsi"/>
              </w:rPr>
            </w:pPr>
            <w:r w:rsidRPr="00590995">
              <w:rPr>
                <w:rFonts w:cstheme="minorHAnsi"/>
              </w:rPr>
              <w:t> </w:t>
            </w:r>
          </w:p>
          <w:p w14:paraId="7BCFADBD" w14:textId="77777777" w:rsidR="00FE7685" w:rsidRPr="00590995" w:rsidRDefault="00FE7685" w:rsidP="00AA765F">
            <w:pPr>
              <w:rPr>
                <w:rFonts w:cstheme="minorHAnsi"/>
                <w:b/>
                <w:bCs/>
              </w:rPr>
            </w:pPr>
            <w:r w:rsidRPr="00590995">
              <w:rPr>
                <w:rFonts w:cstheme="minorHAnsi"/>
              </w:rPr>
              <w:t> </w:t>
            </w:r>
          </w:p>
        </w:tc>
        <w:tc>
          <w:tcPr>
            <w:tcW w:w="1823" w:type="dxa"/>
            <w:vMerge/>
            <w:hideMark/>
          </w:tcPr>
          <w:p w14:paraId="69491E99" w14:textId="77777777" w:rsidR="00FE7685" w:rsidRPr="00590995" w:rsidRDefault="00FE7685" w:rsidP="00AA765F">
            <w:pPr>
              <w:rPr>
                <w:rFonts w:cstheme="minorHAnsi"/>
              </w:rPr>
            </w:pPr>
          </w:p>
        </w:tc>
        <w:tc>
          <w:tcPr>
            <w:tcW w:w="1984" w:type="dxa"/>
            <w:vMerge/>
            <w:tcBorders>
              <w:top w:val="double" w:sz="4" w:space="0" w:color="000000"/>
            </w:tcBorders>
            <w:hideMark/>
          </w:tcPr>
          <w:p w14:paraId="3527C600" w14:textId="77777777" w:rsidR="00FE7685" w:rsidRPr="00590995" w:rsidRDefault="00FE7685" w:rsidP="00AA765F">
            <w:pPr>
              <w:rPr>
                <w:rFonts w:cstheme="minorHAnsi"/>
              </w:rPr>
            </w:pPr>
          </w:p>
        </w:tc>
        <w:tc>
          <w:tcPr>
            <w:tcW w:w="2410" w:type="dxa"/>
            <w:tcBorders>
              <w:top w:val="double" w:sz="4" w:space="0" w:color="000000"/>
            </w:tcBorders>
            <w:hideMark/>
          </w:tcPr>
          <w:p w14:paraId="51E3AF7D" w14:textId="77777777" w:rsidR="00FE7685" w:rsidRPr="00590995" w:rsidRDefault="00FE7685" w:rsidP="00AA765F">
            <w:pPr>
              <w:rPr>
                <w:rFonts w:cstheme="minorHAnsi"/>
              </w:rPr>
            </w:pPr>
            <w:r w:rsidRPr="00590995">
              <w:rPr>
                <w:rFonts w:cstheme="minorHAnsi"/>
              </w:rPr>
              <w:t>FSTF</w:t>
            </w:r>
          </w:p>
        </w:tc>
        <w:tc>
          <w:tcPr>
            <w:tcW w:w="1843" w:type="dxa"/>
            <w:tcBorders>
              <w:top w:val="double" w:sz="4" w:space="0" w:color="000000"/>
            </w:tcBorders>
            <w:hideMark/>
          </w:tcPr>
          <w:p w14:paraId="26D01ECF" w14:textId="77777777" w:rsidR="00FE7685" w:rsidRPr="00590995" w:rsidRDefault="00FE7685" w:rsidP="00AA765F">
            <w:pPr>
              <w:rPr>
                <w:rFonts w:cstheme="minorHAnsi"/>
              </w:rPr>
            </w:pPr>
            <w:r w:rsidRPr="00590995">
              <w:rPr>
                <w:rFonts w:cstheme="minorHAnsi"/>
              </w:rPr>
              <w:t>N/A</w:t>
            </w:r>
          </w:p>
        </w:tc>
        <w:tc>
          <w:tcPr>
            <w:tcW w:w="2690" w:type="dxa"/>
            <w:tcBorders>
              <w:top w:val="double" w:sz="4" w:space="0" w:color="000000"/>
            </w:tcBorders>
            <w:hideMark/>
          </w:tcPr>
          <w:p w14:paraId="193AC138" w14:textId="77777777" w:rsidR="00FE7685" w:rsidRPr="00590995" w:rsidRDefault="00FE7685" w:rsidP="00AA765F">
            <w:pPr>
              <w:rPr>
                <w:rFonts w:cstheme="minorHAnsi"/>
              </w:rPr>
            </w:pPr>
            <w:r w:rsidRPr="00590995">
              <w:rPr>
                <w:rFonts w:cstheme="minorHAnsi"/>
              </w:rPr>
              <w:t>2.28 (1.25)</w:t>
            </w:r>
          </w:p>
        </w:tc>
      </w:tr>
      <w:tr w:rsidR="00FE7685" w:rsidRPr="00590995" w14:paraId="559E7E3E" w14:textId="77777777" w:rsidTr="00AA765F">
        <w:trPr>
          <w:trHeight w:val="340"/>
        </w:trPr>
        <w:tc>
          <w:tcPr>
            <w:tcW w:w="2000" w:type="dxa"/>
            <w:vMerge/>
            <w:hideMark/>
          </w:tcPr>
          <w:p w14:paraId="44E08B4D" w14:textId="77777777" w:rsidR="00FE7685" w:rsidRPr="00590995" w:rsidRDefault="00FE7685" w:rsidP="00AA765F">
            <w:pPr>
              <w:rPr>
                <w:rFonts w:cstheme="minorHAnsi"/>
              </w:rPr>
            </w:pPr>
          </w:p>
        </w:tc>
        <w:tc>
          <w:tcPr>
            <w:tcW w:w="1823" w:type="dxa"/>
            <w:vMerge/>
            <w:noWrap/>
            <w:hideMark/>
          </w:tcPr>
          <w:p w14:paraId="754CEA9A" w14:textId="77777777" w:rsidR="00FE7685" w:rsidRPr="00590995" w:rsidRDefault="00FE7685" w:rsidP="00AA765F">
            <w:pPr>
              <w:rPr>
                <w:rFonts w:cstheme="minorHAnsi"/>
              </w:rPr>
            </w:pPr>
          </w:p>
        </w:tc>
        <w:tc>
          <w:tcPr>
            <w:tcW w:w="1984" w:type="dxa"/>
            <w:vMerge/>
            <w:noWrap/>
            <w:hideMark/>
          </w:tcPr>
          <w:p w14:paraId="22D109C9" w14:textId="77777777" w:rsidR="00FE7685" w:rsidRPr="00590995" w:rsidRDefault="00FE7685" w:rsidP="00AA765F">
            <w:pPr>
              <w:rPr>
                <w:rFonts w:cstheme="minorHAnsi"/>
              </w:rPr>
            </w:pPr>
          </w:p>
        </w:tc>
        <w:tc>
          <w:tcPr>
            <w:tcW w:w="2410" w:type="dxa"/>
            <w:hideMark/>
          </w:tcPr>
          <w:p w14:paraId="487136F7" w14:textId="77777777" w:rsidR="00FE7685" w:rsidRPr="00590995" w:rsidRDefault="00FE7685" w:rsidP="00AA765F">
            <w:pPr>
              <w:rPr>
                <w:rFonts w:cstheme="minorHAnsi"/>
              </w:rPr>
            </w:pPr>
            <w:r w:rsidRPr="00590995">
              <w:rPr>
                <w:rFonts w:cstheme="minorHAnsi"/>
              </w:rPr>
              <w:t>Own footwear</w:t>
            </w:r>
          </w:p>
        </w:tc>
        <w:tc>
          <w:tcPr>
            <w:tcW w:w="1843" w:type="dxa"/>
            <w:hideMark/>
          </w:tcPr>
          <w:p w14:paraId="3A567E7E" w14:textId="77777777" w:rsidR="00FE7685" w:rsidRPr="00590995" w:rsidRDefault="00FE7685" w:rsidP="00AA765F">
            <w:pPr>
              <w:rPr>
                <w:rFonts w:cstheme="minorHAnsi"/>
              </w:rPr>
            </w:pPr>
            <w:r w:rsidRPr="00590995">
              <w:rPr>
                <w:rFonts w:cstheme="minorHAnsi"/>
              </w:rPr>
              <w:t>N/A</w:t>
            </w:r>
          </w:p>
        </w:tc>
        <w:tc>
          <w:tcPr>
            <w:tcW w:w="2690" w:type="dxa"/>
            <w:hideMark/>
          </w:tcPr>
          <w:p w14:paraId="233F7CAB" w14:textId="77777777" w:rsidR="00FE7685" w:rsidRPr="00590995" w:rsidRDefault="00FE7685" w:rsidP="00AA765F">
            <w:pPr>
              <w:rPr>
                <w:rFonts w:cstheme="minorHAnsi"/>
              </w:rPr>
            </w:pPr>
            <w:r w:rsidRPr="00590995">
              <w:rPr>
                <w:rFonts w:cstheme="minorHAnsi"/>
              </w:rPr>
              <w:t>1.29 (1.35)</w:t>
            </w:r>
          </w:p>
        </w:tc>
      </w:tr>
      <w:tr w:rsidR="00FE7685" w:rsidRPr="00590995" w14:paraId="6A8F1B8B" w14:textId="77777777" w:rsidTr="00AA765F">
        <w:trPr>
          <w:trHeight w:val="540"/>
        </w:trPr>
        <w:tc>
          <w:tcPr>
            <w:tcW w:w="2000" w:type="dxa"/>
            <w:vMerge/>
            <w:hideMark/>
          </w:tcPr>
          <w:p w14:paraId="3C5DED5C" w14:textId="77777777" w:rsidR="00FE7685" w:rsidRPr="00590995" w:rsidRDefault="00FE7685" w:rsidP="00AA765F">
            <w:pPr>
              <w:rPr>
                <w:rFonts w:cstheme="minorHAnsi"/>
              </w:rPr>
            </w:pPr>
          </w:p>
        </w:tc>
        <w:tc>
          <w:tcPr>
            <w:tcW w:w="1823" w:type="dxa"/>
            <w:vMerge/>
            <w:noWrap/>
            <w:hideMark/>
          </w:tcPr>
          <w:p w14:paraId="7A67BE48" w14:textId="77777777" w:rsidR="00FE7685" w:rsidRPr="00590995" w:rsidRDefault="00FE7685" w:rsidP="00AA765F">
            <w:pPr>
              <w:rPr>
                <w:rFonts w:cstheme="minorHAnsi"/>
              </w:rPr>
            </w:pPr>
          </w:p>
        </w:tc>
        <w:tc>
          <w:tcPr>
            <w:tcW w:w="1984" w:type="dxa"/>
            <w:vMerge/>
            <w:noWrap/>
            <w:hideMark/>
          </w:tcPr>
          <w:p w14:paraId="78FBC484" w14:textId="77777777" w:rsidR="00FE7685" w:rsidRPr="00590995" w:rsidRDefault="00FE7685" w:rsidP="00AA765F">
            <w:pPr>
              <w:rPr>
                <w:rFonts w:cstheme="minorHAnsi"/>
              </w:rPr>
            </w:pPr>
          </w:p>
        </w:tc>
        <w:tc>
          <w:tcPr>
            <w:tcW w:w="2410" w:type="dxa"/>
            <w:hideMark/>
          </w:tcPr>
          <w:p w14:paraId="6DAEFF9A" w14:textId="77777777" w:rsidR="00FE7685" w:rsidRPr="00590995" w:rsidRDefault="00FE7685" w:rsidP="00AA765F">
            <w:pPr>
              <w:rPr>
                <w:rFonts w:cstheme="minorHAnsi"/>
              </w:rPr>
            </w:pPr>
            <w:r w:rsidRPr="00590995">
              <w:rPr>
                <w:rFonts w:cstheme="minorHAnsi"/>
              </w:rPr>
              <w:t xml:space="preserve">KAFO </w:t>
            </w:r>
          </w:p>
        </w:tc>
        <w:tc>
          <w:tcPr>
            <w:tcW w:w="1843" w:type="dxa"/>
            <w:hideMark/>
          </w:tcPr>
          <w:p w14:paraId="6D909654" w14:textId="77777777" w:rsidR="00FE7685" w:rsidRPr="00590995" w:rsidRDefault="00FE7685" w:rsidP="00AA765F">
            <w:pPr>
              <w:rPr>
                <w:rFonts w:cstheme="minorHAnsi"/>
              </w:rPr>
            </w:pPr>
            <w:r w:rsidRPr="00590995">
              <w:rPr>
                <w:rFonts w:cstheme="minorHAnsi"/>
              </w:rPr>
              <w:t>N/A</w:t>
            </w:r>
          </w:p>
        </w:tc>
        <w:tc>
          <w:tcPr>
            <w:tcW w:w="2690" w:type="dxa"/>
            <w:hideMark/>
          </w:tcPr>
          <w:p w14:paraId="5EE3F732" w14:textId="77777777" w:rsidR="00FE7685" w:rsidRPr="00590995" w:rsidRDefault="00FE7685" w:rsidP="00AA765F">
            <w:pPr>
              <w:rPr>
                <w:rFonts w:cstheme="minorHAnsi"/>
              </w:rPr>
            </w:pPr>
            <w:r w:rsidRPr="00590995">
              <w:rPr>
                <w:rFonts w:cstheme="minorHAnsi"/>
              </w:rPr>
              <w:t>3.0 (1.58)</w:t>
            </w:r>
          </w:p>
        </w:tc>
      </w:tr>
      <w:tr w:rsidR="00FE7685" w:rsidRPr="00590995" w14:paraId="5B9DAD33" w14:textId="77777777" w:rsidTr="00AA765F">
        <w:trPr>
          <w:trHeight w:val="340"/>
        </w:trPr>
        <w:tc>
          <w:tcPr>
            <w:tcW w:w="2000" w:type="dxa"/>
            <w:vMerge/>
            <w:noWrap/>
            <w:hideMark/>
          </w:tcPr>
          <w:p w14:paraId="0F20904C" w14:textId="77777777" w:rsidR="00FE7685" w:rsidRPr="00590995" w:rsidRDefault="00FE7685" w:rsidP="00AA765F">
            <w:pPr>
              <w:rPr>
                <w:rFonts w:cstheme="minorHAnsi"/>
              </w:rPr>
            </w:pPr>
          </w:p>
        </w:tc>
        <w:tc>
          <w:tcPr>
            <w:tcW w:w="1823" w:type="dxa"/>
            <w:vMerge/>
            <w:noWrap/>
            <w:hideMark/>
          </w:tcPr>
          <w:p w14:paraId="6F4C5D31" w14:textId="77777777" w:rsidR="00FE7685" w:rsidRPr="00590995" w:rsidRDefault="00FE7685" w:rsidP="00AA765F">
            <w:pPr>
              <w:rPr>
                <w:rFonts w:cstheme="minorHAnsi"/>
              </w:rPr>
            </w:pPr>
          </w:p>
        </w:tc>
        <w:tc>
          <w:tcPr>
            <w:tcW w:w="1984" w:type="dxa"/>
            <w:vMerge/>
            <w:tcBorders>
              <w:bottom w:val="single" w:sz="4" w:space="0" w:color="auto"/>
            </w:tcBorders>
            <w:noWrap/>
            <w:hideMark/>
          </w:tcPr>
          <w:p w14:paraId="5FA019BC" w14:textId="77777777" w:rsidR="00FE7685" w:rsidRPr="00590995" w:rsidRDefault="00FE7685" w:rsidP="00AA765F">
            <w:pPr>
              <w:rPr>
                <w:rFonts w:cstheme="minorHAnsi"/>
              </w:rPr>
            </w:pPr>
          </w:p>
        </w:tc>
        <w:tc>
          <w:tcPr>
            <w:tcW w:w="2410" w:type="dxa"/>
            <w:tcBorders>
              <w:bottom w:val="single" w:sz="4" w:space="0" w:color="auto"/>
            </w:tcBorders>
            <w:hideMark/>
          </w:tcPr>
          <w:p w14:paraId="1C0821BB" w14:textId="77777777" w:rsidR="00FE7685" w:rsidRPr="00590995" w:rsidRDefault="00FE7685" w:rsidP="00AA765F">
            <w:pPr>
              <w:rPr>
                <w:rFonts w:cstheme="minorHAnsi"/>
              </w:rPr>
            </w:pPr>
            <w:r w:rsidRPr="00590995">
              <w:rPr>
                <w:rFonts w:cstheme="minorHAnsi"/>
              </w:rPr>
              <w:t>SF</w:t>
            </w:r>
          </w:p>
        </w:tc>
        <w:tc>
          <w:tcPr>
            <w:tcW w:w="1843" w:type="dxa"/>
            <w:tcBorders>
              <w:bottom w:val="single" w:sz="4" w:space="0" w:color="auto"/>
            </w:tcBorders>
            <w:hideMark/>
          </w:tcPr>
          <w:p w14:paraId="7F02D401" w14:textId="77777777" w:rsidR="00FE7685" w:rsidRPr="00590995" w:rsidRDefault="00FE7685" w:rsidP="00AA765F">
            <w:pPr>
              <w:rPr>
                <w:rFonts w:cstheme="minorHAnsi"/>
              </w:rPr>
            </w:pPr>
            <w:r w:rsidRPr="00590995">
              <w:rPr>
                <w:rFonts w:cstheme="minorHAnsi"/>
              </w:rPr>
              <w:t>N/A</w:t>
            </w:r>
          </w:p>
        </w:tc>
        <w:tc>
          <w:tcPr>
            <w:tcW w:w="2690" w:type="dxa"/>
            <w:tcBorders>
              <w:bottom w:val="single" w:sz="4" w:space="0" w:color="auto"/>
            </w:tcBorders>
            <w:hideMark/>
          </w:tcPr>
          <w:p w14:paraId="2A8C18BC" w14:textId="77777777" w:rsidR="00FE7685" w:rsidRPr="00590995" w:rsidRDefault="00FE7685" w:rsidP="00AA765F">
            <w:pPr>
              <w:rPr>
                <w:rFonts w:cstheme="minorHAnsi"/>
              </w:rPr>
            </w:pPr>
            <w:r w:rsidRPr="00590995">
              <w:rPr>
                <w:rFonts w:cstheme="minorHAnsi"/>
              </w:rPr>
              <w:t>3.66 (1.21)</w:t>
            </w:r>
          </w:p>
        </w:tc>
      </w:tr>
      <w:tr w:rsidR="00FE7685" w:rsidRPr="00590995" w14:paraId="7ACF8B0F" w14:textId="77777777" w:rsidTr="00AA765F">
        <w:trPr>
          <w:trHeight w:val="340"/>
        </w:trPr>
        <w:tc>
          <w:tcPr>
            <w:tcW w:w="2000" w:type="dxa"/>
            <w:vMerge/>
            <w:tcBorders>
              <w:bottom w:val="single" w:sz="12" w:space="0" w:color="auto"/>
            </w:tcBorders>
            <w:noWrap/>
            <w:hideMark/>
          </w:tcPr>
          <w:p w14:paraId="4B0A739D" w14:textId="77777777" w:rsidR="00FE7685" w:rsidRPr="00590995" w:rsidRDefault="00FE7685" w:rsidP="00AA765F">
            <w:pPr>
              <w:rPr>
                <w:rFonts w:cstheme="minorHAnsi"/>
              </w:rPr>
            </w:pPr>
          </w:p>
        </w:tc>
        <w:tc>
          <w:tcPr>
            <w:tcW w:w="1823" w:type="dxa"/>
            <w:vMerge/>
            <w:tcBorders>
              <w:bottom w:val="single" w:sz="12" w:space="0" w:color="auto"/>
            </w:tcBorders>
            <w:noWrap/>
            <w:hideMark/>
          </w:tcPr>
          <w:p w14:paraId="6B023210" w14:textId="77777777" w:rsidR="00FE7685" w:rsidRPr="00590995" w:rsidRDefault="00FE7685" w:rsidP="00AA765F">
            <w:pPr>
              <w:rPr>
                <w:rFonts w:cstheme="minorHAnsi"/>
              </w:rPr>
            </w:pPr>
          </w:p>
        </w:tc>
        <w:tc>
          <w:tcPr>
            <w:tcW w:w="1984" w:type="dxa"/>
            <w:vMerge/>
            <w:tcBorders>
              <w:bottom w:val="single" w:sz="12" w:space="0" w:color="auto"/>
            </w:tcBorders>
            <w:noWrap/>
            <w:hideMark/>
          </w:tcPr>
          <w:p w14:paraId="4E477C75" w14:textId="77777777" w:rsidR="00FE7685" w:rsidRPr="00590995" w:rsidRDefault="00FE7685" w:rsidP="00AA765F">
            <w:pPr>
              <w:rPr>
                <w:rFonts w:cstheme="minorHAnsi"/>
              </w:rPr>
            </w:pPr>
          </w:p>
        </w:tc>
        <w:tc>
          <w:tcPr>
            <w:tcW w:w="2410" w:type="dxa"/>
            <w:tcBorders>
              <w:bottom w:val="single" w:sz="12" w:space="0" w:color="auto"/>
            </w:tcBorders>
            <w:hideMark/>
          </w:tcPr>
          <w:p w14:paraId="277E7D08" w14:textId="77777777" w:rsidR="00FE7685" w:rsidRPr="00590995" w:rsidRDefault="00FE7685" w:rsidP="00AA765F">
            <w:pPr>
              <w:rPr>
                <w:rFonts w:cstheme="minorHAnsi"/>
              </w:rPr>
            </w:pPr>
            <w:r w:rsidRPr="00590995">
              <w:rPr>
                <w:rFonts w:cstheme="minorHAnsi"/>
              </w:rPr>
              <w:t>AFO</w:t>
            </w:r>
          </w:p>
        </w:tc>
        <w:tc>
          <w:tcPr>
            <w:tcW w:w="1843" w:type="dxa"/>
            <w:tcBorders>
              <w:bottom w:val="single" w:sz="12" w:space="0" w:color="auto"/>
            </w:tcBorders>
            <w:hideMark/>
          </w:tcPr>
          <w:p w14:paraId="3A8F5E4B" w14:textId="77777777" w:rsidR="00FE7685" w:rsidRPr="00590995" w:rsidRDefault="00FE7685" w:rsidP="00AA765F">
            <w:pPr>
              <w:rPr>
                <w:rFonts w:cstheme="minorHAnsi"/>
              </w:rPr>
            </w:pPr>
            <w:r w:rsidRPr="00590995">
              <w:rPr>
                <w:rFonts w:cstheme="minorHAnsi"/>
              </w:rPr>
              <w:t>N/A</w:t>
            </w:r>
          </w:p>
        </w:tc>
        <w:tc>
          <w:tcPr>
            <w:tcW w:w="2690" w:type="dxa"/>
            <w:tcBorders>
              <w:bottom w:val="single" w:sz="12" w:space="0" w:color="auto"/>
            </w:tcBorders>
            <w:hideMark/>
          </w:tcPr>
          <w:p w14:paraId="29213A8A" w14:textId="77777777" w:rsidR="00FE7685" w:rsidRPr="00590995" w:rsidRDefault="00FE7685" w:rsidP="00AA765F">
            <w:pPr>
              <w:rPr>
                <w:rFonts w:cstheme="minorHAnsi"/>
              </w:rPr>
            </w:pPr>
            <w:r w:rsidRPr="00590995">
              <w:rPr>
                <w:rFonts w:cstheme="minorHAnsi"/>
              </w:rPr>
              <w:t>2.85 (1.53)</w:t>
            </w:r>
          </w:p>
        </w:tc>
      </w:tr>
    </w:tbl>
    <w:p w14:paraId="6DE99642" w14:textId="77777777" w:rsidR="00FB1F88" w:rsidRPr="00590995" w:rsidRDefault="00FB1F88" w:rsidP="00FB1F88">
      <w:pPr>
        <w:rPr>
          <w:rFonts w:cstheme="minorHAnsi"/>
        </w:rPr>
      </w:pPr>
      <w:r w:rsidRPr="00590995">
        <w:rPr>
          <w:rFonts w:cstheme="minorHAnsi"/>
          <w:b/>
          <w:bCs/>
        </w:rPr>
        <w:t xml:space="preserve">AFO </w:t>
      </w:r>
      <w:r w:rsidRPr="00590995">
        <w:rPr>
          <w:rFonts w:cstheme="minorHAnsi"/>
        </w:rPr>
        <w:t xml:space="preserve">Ankle Foot Orthosis, </w:t>
      </w:r>
      <w:r w:rsidRPr="00590995">
        <w:rPr>
          <w:rFonts w:cstheme="minorHAnsi"/>
          <w:b/>
          <w:bCs/>
        </w:rPr>
        <w:t xml:space="preserve">DMD </w:t>
      </w:r>
      <w:r w:rsidRPr="00590995">
        <w:rPr>
          <w:rFonts w:cstheme="minorHAnsi"/>
        </w:rPr>
        <w:t xml:space="preserve">Duchenne Muscular Dystrophy, </w:t>
      </w:r>
      <w:r w:rsidRPr="00590995">
        <w:rPr>
          <w:rFonts w:cstheme="minorHAnsi"/>
          <w:b/>
          <w:bCs/>
        </w:rPr>
        <w:t xml:space="preserve">FSTF </w:t>
      </w:r>
      <w:r w:rsidRPr="00590995">
        <w:rPr>
          <w:rFonts w:cstheme="minorHAnsi"/>
        </w:rPr>
        <w:t xml:space="preserve">Functional Stability Therapeutic Footwear, </w:t>
      </w:r>
      <w:r w:rsidRPr="00590995">
        <w:rPr>
          <w:rFonts w:cstheme="minorHAnsi"/>
          <w:b/>
          <w:bCs/>
        </w:rPr>
        <w:t xml:space="preserve">KAFO </w:t>
      </w:r>
      <w:r w:rsidRPr="00590995">
        <w:rPr>
          <w:rFonts w:cstheme="minorHAnsi"/>
        </w:rPr>
        <w:t xml:space="preserve">Knee Ankle Foot Orthosis, </w:t>
      </w:r>
      <w:r w:rsidRPr="00590995">
        <w:rPr>
          <w:rFonts w:cstheme="minorHAnsi"/>
          <w:b/>
          <w:bCs/>
        </w:rPr>
        <w:t>N/A</w:t>
      </w:r>
      <w:r w:rsidRPr="00590995">
        <w:rPr>
          <w:rFonts w:cstheme="minorHAnsi"/>
        </w:rPr>
        <w:t xml:space="preserve"> Not Applicable, </w:t>
      </w:r>
      <w:r w:rsidRPr="00590995">
        <w:rPr>
          <w:rFonts w:cstheme="minorHAnsi"/>
          <w:b/>
          <w:bCs/>
        </w:rPr>
        <w:t xml:space="preserve">SF </w:t>
      </w:r>
      <w:r w:rsidRPr="00590995">
        <w:rPr>
          <w:rFonts w:cstheme="minorHAnsi"/>
        </w:rPr>
        <w:t>Standing Frame</w:t>
      </w:r>
      <w:r>
        <w:rPr>
          <w:rFonts w:cstheme="minorHAnsi"/>
        </w:rPr>
        <w:t xml:space="preserve">, * No statistical test for significance performed, </w:t>
      </w:r>
    </w:p>
    <w:p w14:paraId="087182C7" w14:textId="77777777" w:rsidR="00D81E0D" w:rsidRDefault="00D81E0D" w:rsidP="00D42BBB">
      <w:pPr>
        <w:jc w:val="both"/>
      </w:pPr>
    </w:p>
    <w:p w14:paraId="4BC6D79D" w14:textId="0B279450" w:rsidR="00883A01" w:rsidRDefault="00883A01" w:rsidP="00D42BBB">
      <w:pPr>
        <w:jc w:val="both"/>
        <w:sectPr w:rsidR="00883A01" w:rsidSect="009344E2">
          <w:pgSz w:w="16840" w:h="11900" w:orient="landscape"/>
          <w:pgMar w:top="2268" w:right="1440" w:bottom="1134" w:left="1440" w:header="709" w:footer="709" w:gutter="0"/>
          <w:cols w:space="708"/>
          <w:docGrid w:linePitch="360"/>
        </w:sectPr>
      </w:pPr>
    </w:p>
    <w:p w14:paraId="372F5EB0" w14:textId="34E37EC5" w:rsidR="005F490A" w:rsidRPr="005F490A" w:rsidRDefault="007F6D57">
      <w:pPr>
        <w:pStyle w:val="Heading3"/>
        <w:numPr>
          <w:ilvl w:val="2"/>
          <w:numId w:val="29"/>
        </w:numPr>
        <w:spacing w:line="360" w:lineRule="auto"/>
      </w:pPr>
      <w:bookmarkStart w:id="102" w:name="_Toc156403462"/>
      <w:r w:rsidRPr="007F6D57">
        <w:lastRenderedPageBreak/>
        <w:t>Corrective Footwear</w:t>
      </w:r>
      <w:bookmarkEnd w:id="102"/>
      <w:r w:rsidRPr="007F6D57">
        <w:t xml:space="preserve"> </w:t>
      </w:r>
    </w:p>
    <w:p w14:paraId="17CAECF1" w14:textId="12DB6C77" w:rsidR="007F6D57" w:rsidRPr="007F6D57" w:rsidRDefault="007F6D57" w:rsidP="00E52690">
      <w:pPr>
        <w:spacing w:line="360" w:lineRule="auto"/>
        <w:jc w:val="both"/>
        <w:rPr>
          <w:bCs/>
        </w:rPr>
      </w:pPr>
      <w:r w:rsidRPr="007F6D57">
        <w:t xml:space="preserve">These three studies focused on the effects of the footwear on lower limb alignment pes planus (n=2) </w:t>
      </w:r>
      <w:r w:rsidRPr="007F6D57">
        <w:fldChar w:fldCharType="begin" w:fldLock="1"/>
      </w:r>
      <w:r w:rsidR="00D471C6">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Kanatlı et al., 2016; Wenger et al., 1989)","plainTextFormattedCitation":"(Kanatlı et al., 2016; Wenger et al., 1989)","previouslyFormattedCitation":"(Kanatlı et al., 2016; Wenger et al., 1989)"},"properties":{"noteIndex":0},"schema":"https://github.com/citation-style-language/schema/raw/master/csl-citation.json"}</w:instrText>
      </w:r>
      <w:r w:rsidRPr="007F6D57">
        <w:fldChar w:fldCharType="separate"/>
      </w:r>
      <w:r w:rsidR="009A28E3" w:rsidRPr="009A28E3">
        <w:rPr>
          <w:noProof/>
        </w:rPr>
        <w:t>(Kanatlı et al., 2016; Wenger et al., 1989)</w:t>
      </w:r>
      <w:r w:rsidRPr="007F6D57">
        <w:fldChar w:fldCharType="end"/>
      </w:r>
      <w:r w:rsidRPr="007F6D57">
        <w:t xml:space="preserve"> and congenital talipes </w:t>
      </w:r>
      <w:proofErr w:type="spellStart"/>
      <w:r w:rsidRPr="007F6D57">
        <w:t>equino</w:t>
      </w:r>
      <w:proofErr w:type="spellEnd"/>
      <w:r w:rsidRPr="007F6D57">
        <w:t xml:space="preserve"> varus (CTEV) (n=1)</w:t>
      </w:r>
      <w:r w:rsidRPr="007F6D57">
        <w:fldChar w:fldCharType="begin" w:fldLock="1"/>
      </w:r>
      <w:r w:rsidR="00D471C6">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fldChar w:fldCharType="separate"/>
      </w:r>
      <w:r w:rsidR="00810D03" w:rsidRPr="009A28E3">
        <w:rPr>
          <w:noProof/>
        </w:rPr>
        <w:t>(W. Chen et al., 2015)</w:t>
      </w:r>
      <w:r w:rsidRPr="007F6D57">
        <w:fldChar w:fldCharType="end"/>
      </w:r>
      <w:r w:rsidRPr="007F6D57">
        <w:t xml:space="preserve"> (</w:t>
      </w:r>
      <w:r w:rsidR="00EF12ED">
        <w:fldChar w:fldCharType="begin"/>
      </w:r>
      <w:r w:rsidR="00EF12ED">
        <w:instrText xml:space="preserve"> REF _Ref142032205 \h </w:instrText>
      </w:r>
      <w:r w:rsidR="00EF12ED">
        <w:fldChar w:fldCharType="separate"/>
      </w:r>
      <w:r w:rsidR="00EF12ED">
        <w:t xml:space="preserve">Table </w:t>
      </w:r>
      <w:r w:rsidR="00EF12ED">
        <w:rPr>
          <w:noProof/>
        </w:rPr>
        <w:t>3</w:t>
      </w:r>
      <w:r w:rsidR="00EF12ED">
        <w:noBreakHyphen/>
      </w:r>
      <w:r w:rsidR="00EF12ED">
        <w:rPr>
          <w:noProof/>
        </w:rPr>
        <w:t>1</w:t>
      </w:r>
      <w:r w:rsidR="00EF12ED">
        <w:fldChar w:fldCharType="end"/>
      </w:r>
      <w:r w:rsidRPr="007F6D57">
        <w:t xml:space="preserve">). The studies were all randomised controlled trials (level II evidence). </w:t>
      </w:r>
      <w:r w:rsidRPr="007F6D57">
        <w:rPr>
          <w:bCs/>
        </w:rPr>
        <w:t xml:space="preserve">Two of the studies were of fair QI </w:t>
      </w:r>
      <w:r w:rsidRPr="007F6D57">
        <w:rPr>
          <w:bCs/>
        </w:rPr>
        <w:fldChar w:fldCharType="begin" w:fldLock="1"/>
      </w:r>
      <w:r w:rsidR="00D471C6">
        <w:rPr>
          <w:bCs/>
        </w:rPr>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 Chen et al., 2015; Wenger et al., 1989)","plainTextFormattedCitation":"(W. Chen et al., 2015; Wenger et al., 1989)","previouslyFormattedCitation":"(W. Chen et al., 2015; Wenger et al., 1989)"},"properties":{"noteIndex":0},"schema":"https://github.com/citation-style-language/schema/raw/master/csl-citation.json"}</w:instrText>
      </w:r>
      <w:r w:rsidRPr="007F6D57">
        <w:rPr>
          <w:bCs/>
        </w:rPr>
        <w:fldChar w:fldCharType="separate"/>
      </w:r>
      <w:r w:rsidR="009A28E3" w:rsidRPr="009A28E3">
        <w:rPr>
          <w:bCs/>
          <w:noProof/>
        </w:rPr>
        <w:t>(W. Chen et al., 2015; Wenger et al., 1989)</w:t>
      </w:r>
      <w:r w:rsidRPr="007F6D57">
        <w:fldChar w:fldCharType="end"/>
      </w:r>
      <w:r w:rsidRPr="007F6D57">
        <w:rPr>
          <w:bCs/>
        </w:rPr>
        <w:t xml:space="preserve"> and one of poor QI </w:t>
      </w:r>
      <w:r w:rsidRPr="007F6D57">
        <w:rPr>
          <w:bCs/>
        </w:rPr>
        <w:fldChar w:fldCharType="begin" w:fldLock="1"/>
      </w:r>
      <w:r w:rsidR="00D471C6">
        <w:rPr>
          <w:bCs/>
        </w:rPr>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Kanatlı et al., 2016)","plainTextFormattedCitation":"(Kanatlı et al., 2016)","previouslyFormattedCitation":"(Kanatlı et al., 2016)"},"properties":{"noteIndex":0},"schema":"https://github.com/citation-style-language/schema/raw/master/csl-citation.json"}</w:instrText>
      </w:r>
      <w:r w:rsidRPr="007F6D57">
        <w:rPr>
          <w:bCs/>
        </w:rPr>
        <w:fldChar w:fldCharType="separate"/>
      </w:r>
      <w:r w:rsidR="00810D03" w:rsidRPr="009A28E3">
        <w:rPr>
          <w:bCs/>
          <w:noProof/>
        </w:rPr>
        <w:t>(Kanatlı et al., 2016)</w:t>
      </w:r>
      <w:r w:rsidRPr="007F6D57">
        <w:fldChar w:fldCharType="end"/>
      </w:r>
      <w:r w:rsidRPr="007F6D57">
        <w:rPr>
          <w:bCs/>
        </w:rPr>
        <w:t>. A total of 196 children were examined</w:t>
      </w:r>
      <w:r w:rsidRPr="007F6D57">
        <w:t xml:space="preserve"> across the studies with an age </w:t>
      </w:r>
      <w:r w:rsidRPr="007F6D57">
        <w:rPr>
          <w:bCs/>
        </w:rPr>
        <w:t>range from 11 months to 5 years (</w:t>
      </w:r>
      <w:r w:rsidR="00866B14">
        <w:rPr>
          <w:bCs/>
        </w:rPr>
        <w:fldChar w:fldCharType="begin"/>
      </w:r>
      <w:r w:rsidR="00866B14">
        <w:rPr>
          <w:bCs/>
        </w:rPr>
        <w:instrText xml:space="preserve"> REF _Ref142032205 \h </w:instrText>
      </w:r>
      <w:r w:rsidR="00866B14">
        <w:rPr>
          <w:bCs/>
        </w:rPr>
      </w:r>
      <w:r w:rsidR="00866B14">
        <w:rPr>
          <w:bCs/>
        </w:rPr>
        <w:fldChar w:fldCharType="separate"/>
      </w:r>
      <w:r w:rsidR="00866B14">
        <w:t xml:space="preserve">Table </w:t>
      </w:r>
      <w:r w:rsidR="00866B14">
        <w:rPr>
          <w:noProof/>
        </w:rPr>
        <w:t>3</w:t>
      </w:r>
      <w:r w:rsidR="00866B14">
        <w:noBreakHyphen/>
      </w:r>
      <w:r w:rsidR="00866B14">
        <w:rPr>
          <w:noProof/>
        </w:rPr>
        <w:t>1</w:t>
      </w:r>
      <w:r w:rsidR="00866B14">
        <w:rPr>
          <w:bCs/>
        </w:rPr>
        <w:fldChar w:fldCharType="end"/>
      </w:r>
      <w:r w:rsidRPr="007F6D57">
        <w:rPr>
          <w:bCs/>
        </w:rPr>
        <w:t xml:space="preserve">, </w:t>
      </w:r>
      <w:r w:rsidR="007800EB">
        <w:rPr>
          <w:bCs/>
        </w:rPr>
        <w:fldChar w:fldCharType="begin"/>
      </w:r>
      <w:r w:rsidR="007800EB">
        <w:rPr>
          <w:bCs/>
        </w:rPr>
        <w:instrText xml:space="preserve"> REF _Ref132311502 \h </w:instrText>
      </w:r>
      <w:r w:rsidR="005A7336">
        <w:rPr>
          <w:bCs/>
        </w:rPr>
        <w:instrText xml:space="preserve"> \* MERGEFORMAT </w:instrText>
      </w:r>
      <w:r w:rsidR="007800EB">
        <w:rPr>
          <w:bCs/>
        </w:rPr>
      </w:r>
      <w:r w:rsidR="007800EB">
        <w:rPr>
          <w:bCs/>
        </w:rPr>
        <w:fldChar w:fldCharType="separate"/>
      </w:r>
      <w:r w:rsidR="000532A2">
        <w:rPr>
          <w:noProof/>
        </w:rPr>
        <w:fldChar w:fldCharType="begin"/>
      </w:r>
      <w:r w:rsidR="000532A2">
        <w:instrText xml:space="preserve"> REF _Ref138795233 \h </w:instrText>
      </w:r>
      <w:r w:rsidR="00E52690">
        <w:rPr>
          <w:noProof/>
        </w:rPr>
        <w:instrText xml:space="preserve"> \* MERGEFORMAT </w:instrText>
      </w:r>
      <w:r w:rsidR="000532A2">
        <w:rPr>
          <w:noProof/>
        </w:rPr>
      </w:r>
      <w:r w:rsidR="000532A2">
        <w:rPr>
          <w:noProof/>
        </w:rPr>
        <w:fldChar w:fldCharType="separate"/>
      </w:r>
      <w:r w:rsidR="000532A2">
        <w:t xml:space="preserve">Figure </w:t>
      </w:r>
      <w:r w:rsidR="000532A2">
        <w:rPr>
          <w:noProof/>
        </w:rPr>
        <w:t>3</w:t>
      </w:r>
      <w:r w:rsidR="000532A2">
        <w:noBreakHyphen/>
      </w:r>
      <w:r w:rsidR="000532A2">
        <w:rPr>
          <w:noProof/>
        </w:rPr>
        <w:t>2</w:t>
      </w:r>
      <w:r w:rsidR="000532A2">
        <w:rPr>
          <w:noProof/>
        </w:rPr>
        <w:fldChar w:fldCharType="end"/>
      </w:r>
      <w:r w:rsidR="007800EB">
        <w:rPr>
          <w:bCs/>
        </w:rPr>
        <w:fldChar w:fldCharType="end"/>
      </w:r>
      <w:r w:rsidR="00243A5C">
        <w:rPr>
          <w:bCs/>
        </w:rPr>
        <w:t>)</w:t>
      </w:r>
      <w:r w:rsidRPr="007F6D57">
        <w:rPr>
          <w:bCs/>
        </w:rPr>
        <w:t xml:space="preserve">. One study failed to report the sex distribution amongst the experimental groups </w:t>
      </w:r>
      <w:r w:rsidRPr="007F6D57">
        <w:rPr>
          <w:bCs/>
        </w:rPr>
        <w:fldChar w:fldCharType="begin" w:fldLock="1"/>
      </w:r>
      <w:r w:rsidR="00D471C6">
        <w:rPr>
          <w:bCs/>
        </w:rPr>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Kanatlı et al., 2016)","plainTextFormattedCitation":"(Kanatlı et al., 2016)","previouslyFormattedCitation":"(Kanatlı et al., 2016)"},"properties":{"noteIndex":0},"schema":"https://github.com/citation-style-language/schema/raw/master/csl-citation.json"}</w:instrText>
      </w:r>
      <w:r w:rsidRPr="007F6D57">
        <w:rPr>
          <w:bCs/>
        </w:rPr>
        <w:fldChar w:fldCharType="separate"/>
      </w:r>
      <w:r w:rsidR="00810D03" w:rsidRPr="009A28E3">
        <w:rPr>
          <w:bCs/>
          <w:noProof/>
        </w:rPr>
        <w:t>(Kanatlı et al., 2016)</w:t>
      </w:r>
      <w:r w:rsidRPr="007F6D57">
        <w:fldChar w:fldCharType="end"/>
      </w:r>
      <w:r w:rsidRPr="007F6D57">
        <w:rPr>
          <w:bCs/>
        </w:rPr>
        <w:t xml:space="preserve">, and the height and mass of the participants were only reported in one study </w:t>
      </w:r>
      <w:r w:rsidRPr="007F6D57">
        <w:rPr>
          <w:bCs/>
        </w:rPr>
        <w:fldChar w:fldCharType="begin" w:fldLock="1"/>
      </w:r>
      <w:r w:rsidR="00D471C6">
        <w:rPr>
          <w:bCs/>
        </w:rPr>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rPr>
          <w:bCs/>
        </w:rPr>
        <w:fldChar w:fldCharType="separate"/>
      </w:r>
      <w:r w:rsidR="00810D03" w:rsidRPr="009A28E3">
        <w:rPr>
          <w:bCs/>
          <w:noProof/>
        </w:rPr>
        <w:t>(W. Chen et al., 2015)</w:t>
      </w:r>
      <w:r w:rsidRPr="007F6D57">
        <w:fldChar w:fldCharType="end"/>
      </w:r>
      <w:r w:rsidRPr="007F6D57">
        <w:rPr>
          <w:bCs/>
        </w:rPr>
        <w:t xml:space="preserve">. Two of the studies </w:t>
      </w:r>
      <w:r w:rsidRPr="007F6D57">
        <w:rPr>
          <w:bCs/>
        </w:rPr>
        <w:fldChar w:fldCharType="begin" w:fldLock="1"/>
      </w:r>
      <w:r w:rsidR="00D471C6">
        <w:rPr>
          <w:bCs/>
        </w:rPr>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 Chen et al., 2015; Wenger et al., 1989)","plainTextFormattedCitation":"(W. Chen et al., 2015; Wenger et al., 1989)","previouslyFormattedCitation":"(W. Chen et al., 2015; Wenger et al., 1989)"},"properties":{"noteIndex":0},"schema":"https://github.com/citation-style-language/schema/raw/master/csl-citation.json"}</w:instrText>
      </w:r>
      <w:r w:rsidRPr="007F6D57">
        <w:rPr>
          <w:bCs/>
        </w:rPr>
        <w:fldChar w:fldCharType="separate"/>
      </w:r>
      <w:r w:rsidR="009A28E3" w:rsidRPr="009A28E3">
        <w:rPr>
          <w:bCs/>
          <w:noProof/>
        </w:rPr>
        <w:t>(W. Chen et al., 2015; Wenger et al., 1989)</w:t>
      </w:r>
      <w:r w:rsidRPr="007F6D57">
        <w:fldChar w:fldCharType="end"/>
      </w:r>
      <w:r w:rsidRPr="007F6D57">
        <w:rPr>
          <w:bCs/>
        </w:rPr>
        <w:t xml:space="preserve"> had sufficient sample size to detect a medium effect size of 0.3 at 0.05 significance and 80% power </w:t>
      </w:r>
      <w:r w:rsidRPr="007F6D57">
        <w:rPr>
          <w:bCs/>
        </w:rPr>
        <w:fldChar w:fldCharType="begin" w:fldLock="1"/>
      </w:r>
      <w:r w:rsidR="00D471C6">
        <w:rPr>
          <w:bCs/>
        </w:rPr>
        <w:instrText>ADDIN CSL_CITATION {"citationItems":[{"id":"ITEM-1","itemData":{"ISSN":"14794489","abstract":"Background. The issue of sample size has become a dominant concern for UK research ethics committees since their reform in 2004. Sample size estimation is now a major, but often misunderstood concern for researchers, academic supervisors and members of research ethics committees. Aim. To enable researchers and research ethics committee members with non-statistical backgrounds to use freely available statistical software to explore and address issues relating to sample size, effect size and power. Method. Basic concepts are examined before utilising the statistical software package GPower to illustrate the use of alpha level, beta level and effect size in sample size calculation. Examples involving t-tests, analysis of variance (ANOVA) and chi-square tests are used. Results. The examples illustrate the importance of effect and sample size in optimising the probability of a study to detect treatment effects, without requiring these effects to be massive. Conclusions. Researchers and research ethics committee members need to be familiar with the technicalities of sample size estimation in order to make informed judgements on sample size, power of tests and associated ethical issues. Alpha and power levels can be pre-specified, but effect size is more problematic. GPower may be used to replicate the examples in this paper, which may be generalised to more complex study designs. © 2007 The Royal College of Midwives.","author":[{"dropping-particle":"","family":"Cunningham","given":"Joseph B.","non-dropping-particle":"","parse-names":false,"suffix":""},{"dropping-particle":"","family":"McCrum-Gardner","given":"Evelyn","non-dropping-particle":"","parse-names":false,"suffix":""}],"container-title":"Evidence Based Midwifery","id":"ITEM-1","issue":"4","issued":{"date-parts":[["2007"]]},"page":"132-136","title":"Power, effect and sample size using GPower: Practical issues for researchers and members of research ethics committees","type":"article-journal","volume":"5"},"uris":["http://www.mendeley.com/documents/?uuid=2d22399f-1473-36fe-a1fa-736f57d6f98f"]}],"mendeley":{"formattedCitation":"(Cunningham &amp; McCrum-Gardner, 2007)","plainTextFormattedCitation":"(Cunningham &amp; McCrum-Gardner, 2007)","previouslyFormattedCitation":"(Cunningham &amp; McCrum-Gardner, 2007)"},"properties":{"noteIndex":0},"schema":"https://github.com/citation-style-language/schema/raw/master/csl-citation.json"}</w:instrText>
      </w:r>
      <w:r w:rsidRPr="007F6D57">
        <w:rPr>
          <w:bCs/>
        </w:rPr>
        <w:fldChar w:fldCharType="separate"/>
      </w:r>
      <w:r w:rsidR="009A28E3" w:rsidRPr="009A28E3">
        <w:rPr>
          <w:bCs/>
          <w:noProof/>
        </w:rPr>
        <w:t>(Cunningham &amp; McCrum-Gardner, 2007)</w:t>
      </w:r>
      <w:r w:rsidRPr="007F6D57">
        <w:fldChar w:fldCharType="end"/>
      </w:r>
      <w:r w:rsidRPr="007F6D57">
        <w:rPr>
          <w:bCs/>
        </w:rPr>
        <w:t xml:space="preserve">. However, </w:t>
      </w:r>
      <w:r w:rsidRPr="007F6D57">
        <w:t xml:space="preserve">one of the studies suffered a loss to follow up &gt;20% </w:t>
      </w:r>
      <w:r w:rsidRPr="007F6D57">
        <w:fldChar w:fldCharType="begin" w:fldLock="1"/>
      </w:r>
      <w:r w:rsidR="00D471C6">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enger et al., 1989)","plainTextFormattedCitation":"(Wenger et al., 1989)","previouslyFormattedCitation":"(Wenger et al., 1989)"},"properties":{"noteIndex":0},"schema":"https://github.com/citation-style-language/schema/raw/master/csl-citation.json"}</w:instrText>
      </w:r>
      <w:r w:rsidRPr="007F6D57">
        <w:fldChar w:fldCharType="separate"/>
      </w:r>
      <w:r w:rsidR="00810D03" w:rsidRPr="009A28E3">
        <w:rPr>
          <w:noProof/>
        </w:rPr>
        <w:t>(Wenger et al., 1989)</w:t>
      </w:r>
      <w:r w:rsidRPr="007F6D57">
        <w:fldChar w:fldCharType="end"/>
      </w:r>
      <w:r w:rsidRPr="007F6D57">
        <w:t xml:space="preserve"> with no intention to treat factored into the analysis.</w:t>
      </w:r>
    </w:p>
    <w:p w14:paraId="5EF08DD9" w14:textId="77777777" w:rsidR="007F6D57" w:rsidRPr="007F6D57" w:rsidRDefault="007F6D57" w:rsidP="00E52690">
      <w:pPr>
        <w:spacing w:line="360" w:lineRule="auto"/>
        <w:jc w:val="both"/>
        <w:rPr>
          <w:bCs/>
        </w:rPr>
      </w:pPr>
    </w:p>
    <w:p w14:paraId="08EC23E4" w14:textId="7540CB70" w:rsidR="000E1796" w:rsidRDefault="007F6D57" w:rsidP="00E52690">
      <w:pPr>
        <w:spacing w:line="360" w:lineRule="auto"/>
        <w:jc w:val="both"/>
        <w:sectPr w:rsidR="000E1796" w:rsidSect="009344E2">
          <w:pgSz w:w="11900" w:h="16840"/>
          <w:pgMar w:top="1440" w:right="1134" w:bottom="1440" w:left="2268" w:header="709" w:footer="709" w:gutter="0"/>
          <w:cols w:space="708"/>
          <w:docGrid w:linePitch="360"/>
        </w:sectPr>
      </w:pPr>
      <w:r w:rsidRPr="007F6D57">
        <w:t>Various design characteristics were reported for the corrective footwear (</w:t>
      </w:r>
      <w:r w:rsidR="00866B14">
        <w:fldChar w:fldCharType="begin"/>
      </w:r>
      <w:r w:rsidR="00866B14">
        <w:instrText xml:space="preserve"> REF _Ref142032210 \h </w:instrText>
      </w:r>
      <w:r w:rsidR="00866B14">
        <w:fldChar w:fldCharType="separate"/>
      </w:r>
      <w:r w:rsidR="00866B14" w:rsidRPr="00895152">
        <w:t xml:space="preserve">Table </w:t>
      </w:r>
      <w:r w:rsidR="00866B14">
        <w:rPr>
          <w:noProof/>
        </w:rPr>
        <w:t>3</w:t>
      </w:r>
      <w:r w:rsidR="00866B14">
        <w:noBreakHyphen/>
      </w:r>
      <w:r w:rsidR="00866B14">
        <w:rPr>
          <w:noProof/>
        </w:rPr>
        <w:t>2</w:t>
      </w:r>
      <w:r w:rsidR="00866B14">
        <w:fldChar w:fldCharType="end"/>
      </w:r>
      <w:r w:rsidRPr="007F6D57">
        <w:t xml:space="preserve">) in the three studies. Consistent features appeared to be some form of reinforced or lengthened heel counter or arch inlay </w:t>
      </w:r>
      <w:r w:rsidRPr="007F6D57">
        <w:fldChar w:fldCharType="begin" w:fldLock="1"/>
      </w:r>
      <w:r w:rsidR="00D471C6">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id":"ITEM-3","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3","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 Kanatlı et al., 2016; Wenger et al., 1989)","plainTextFormattedCitation":"(W. Chen et al., 2015; Kanatlı et al., 2016; Wenger et al., 1989)","previouslyFormattedCitation":"(W. Chen et al., 2015; Kanatlı et al., 2016; Wenger et al., 1989)"},"properties":{"noteIndex":0},"schema":"https://github.com/citation-style-language/schema/raw/master/csl-citation.json"}</w:instrText>
      </w:r>
      <w:r w:rsidRPr="007F6D57">
        <w:fldChar w:fldCharType="separate"/>
      </w:r>
      <w:r w:rsidR="009A28E3" w:rsidRPr="009A28E3">
        <w:rPr>
          <w:noProof/>
        </w:rPr>
        <w:t>(W. Chen et al., 2015; Kanatlı et al., 2016; Wenger et al., 1989)</w:t>
      </w:r>
      <w:r w:rsidRPr="007F6D57">
        <w:fldChar w:fldCharType="end"/>
      </w:r>
      <w:r w:rsidRPr="007F6D57">
        <w:t>. The common comparator to corrective footwear interventions across all three studies w</w:t>
      </w:r>
      <w:r w:rsidR="00211393">
        <w:t xml:space="preserve">ere </w:t>
      </w:r>
      <w:r w:rsidRPr="007F6D57">
        <w:t>daily wear of standard retail footwear (</w:t>
      </w:r>
      <w:r w:rsidR="00866B14">
        <w:fldChar w:fldCharType="begin"/>
      </w:r>
      <w:r w:rsidR="00866B14">
        <w:instrText xml:space="preserve"> REF _Ref142032210 \h </w:instrText>
      </w:r>
      <w:r w:rsidR="00866B14">
        <w:fldChar w:fldCharType="separate"/>
      </w:r>
      <w:r w:rsidR="00866B14" w:rsidRPr="00895152">
        <w:t xml:space="preserve">Table </w:t>
      </w:r>
      <w:r w:rsidR="00866B14">
        <w:rPr>
          <w:noProof/>
        </w:rPr>
        <w:t>3</w:t>
      </w:r>
      <w:r w:rsidR="00866B14">
        <w:noBreakHyphen/>
      </w:r>
      <w:r w:rsidR="00866B14">
        <w:rPr>
          <w:noProof/>
        </w:rPr>
        <w:t>2</w:t>
      </w:r>
      <w:r w:rsidR="00866B14">
        <w:fldChar w:fldCharType="end"/>
      </w:r>
      <w:r w:rsidRPr="007F6D57">
        <w:t xml:space="preserve">). One study also considered orthotic arch support or heel cups </w:t>
      </w:r>
      <w:r w:rsidRPr="007F6D57">
        <w:fldChar w:fldCharType="begin" w:fldLock="1"/>
      </w:r>
      <w:r w:rsidR="00D471C6">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enger et al., 1989)","plainTextFormattedCitation":"(Wenger et al., 1989)","previouslyFormattedCitation":"(Wenger et al., 1989)"},"properties":{"noteIndex":0},"schema":"https://github.com/citation-style-language/schema/raw/master/csl-citation.json"}</w:instrText>
      </w:r>
      <w:r w:rsidRPr="007F6D57">
        <w:fldChar w:fldCharType="separate"/>
      </w:r>
      <w:r w:rsidR="00810D03" w:rsidRPr="009A28E3">
        <w:rPr>
          <w:noProof/>
        </w:rPr>
        <w:t>(Wenger et al., 1989)</w:t>
      </w:r>
      <w:r w:rsidRPr="007F6D57">
        <w:fldChar w:fldCharType="end"/>
      </w:r>
      <w:r w:rsidRPr="007F6D57">
        <w:t>. Assessors were blinded in o</w:t>
      </w:r>
      <w:r w:rsidRPr="007F6D57">
        <w:rPr>
          <w:bCs/>
        </w:rPr>
        <w:t>nly one of the three studies</w:t>
      </w:r>
      <w:r w:rsidRPr="007F6D57">
        <w:t xml:space="preserve"> </w:t>
      </w:r>
      <w:r w:rsidRPr="007F6D57">
        <w:fldChar w:fldCharType="begin" w:fldLock="1"/>
      </w:r>
      <w:r w:rsidR="00D471C6">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enger et al., 1989)","plainTextFormattedCitation":"(Wenger et al., 1989)","previouslyFormattedCitation":"(Wenger et al., 1989)"},"properties":{"noteIndex":0},"schema":"https://github.com/citation-style-language/schema/raw/master/csl-citation.json"}</w:instrText>
      </w:r>
      <w:r w:rsidRPr="007F6D57">
        <w:fldChar w:fldCharType="separate"/>
      </w:r>
      <w:r w:rsidR="00810D03" w:rsidRPr="009A28E3">
        <w:rPr>
          <w:noProof/>
        </w:rPr>
        <w:t>(Wenger et al., 1989)</w:t>
      </w:r>
      <w:r w:rsidRPr="007F6D57">
        <w:fldChar w:fldCharType="end"/>
      </w:r>
      <w:r w:rsidRPr="007F6D57">
        <w:t>. Primary outcomes focused on</w:t>
      </w:r>
      <w:r w:rsidRPr="007F6D57">
        <w:rPr>
          <w:b/>
          <w:bCs/>
        </w:rPr>
        <w:t xml:space="preserve"> </w:t>
      </w:r>
      <w:r w:rsidRPr="007F6D57">
        <w:t>skeletal geometric measures which were presented in the three studies included in this grouping (</w:t>
      </w:r>
      <w:r w:rsidR="00612690">
        <w:fldChar w:fldCharType="begin"/>
      </w:r>
      <w:r w:rsidR="00612690">
        <w:instrText xml:space="preserve"> REF _Ref142032213 \h </w:instrText>
      </w:r>
      <w:r w:rsidR="00612690">
        <w:fldChar w:fldCharType="separate"/>
      </w:r>
      <w:r w:rsidR="00612690" w:rsidRPr="00B06CB3">
        <w:t xml:space="preserve">Table </w:t>
      </w:r>
      <w:r w:rsidR="00612690">
        <w:rPr>
          <w:noProof/>
        </w:rPr>
        <w:t>3</w:t>
      </w:r>
      <w:r w:rsidR="00612690">
        <w:noBreakHyphen/>
      </w:r>
      <w:r w:rsidR="00612690">
        <w:rPr>
          <w:noProof/>
        </w:rPr>
        <w:t>3</w:t>
      </w:r>
      <w:r w:rsidR="00612690">
        <w:fldChar w:fldCharType="end"/>
      </w:r>
      <w:r w:rsidRPr="007F6D57">
        <w:t xml:space="preserve">). These were radiographic measures of the skeletal alignment of the foot in two studies considering pes planus </w:t>
      </w:r>
      <w:r w:rsidRPr="007F6D57">
        <w:fldChar w:fldCharType="begin" w:fldLock="1"/>
      </w:r>
      <w:r w:rsidR="00D471C6">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Kanatlı et al., 2016; Wenger et al., 1989)","plainTextFormattedCitation":"(Kanatlı et al., 2016; Wenger et al., 1989)","previouslyFormattedCitation":"(Kanatlı et al., 2016; Wenger et al., 1989)"},"properties":{"noteIndex":0},"schema":"https://github.com/citation-style-language/schema/raw/master/csl-citation.json"}</w:instrText>
      </w:r>
      <w:r w:rsidRPr="007F6D57">
        <w:fldChar w:fldCharType="separate"/>
      </w:r>
      <w:r w:rsidR="009A28E3" w:rsidRPr="009A28E3">
        <w:rPr>
          <w:noProof/>
        </w:rPr>
        <w:t>(Kanatlı et al., 2016; Wenger et al., 1989)</w:t>
      </w:r>
      <w:r w:rsidRPr="007F6D57">
        <w:fldChar w:fldCharType="end"/>
      </w:r>
      <w:r w:rsidRPr="007F6D57">
        <w:t xml:space="preserve">, and 3D scanned images of the foot and ankle for the study considering CTEV </w:t>
      </w:r>
      <w:r w:rsidRPr="007F6D57">
        <w:fldChar w:fldCharType="begin" w:fldLock="1"/>
      </w:r>
      <w:r w:rsidR="00D471C6">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fldChar w:fldCharType="separate"/>
      </w:r>
      <w:r w:rsidR="00810D03" w:rsidRPr="009A28E3">
        <w:rPr>
          <w:noProof/>
        </w:rPr>
        <w:t>(W. Chen et al., 2015)</w:t>
      </w:r>
      <w:r w:rsidRPr="007F6D57">
        <w:fldChar w:fldCharType="end"/>
      </w:r>
      <w:r w:rsidRPr="007F6D57">
        <w:t xml:space="preserve">. Only one study in this grouping </w:t>
      </w:r>
      <w:r w:rsidRPr="007F6D57">
        <w:fldChar w:fldCharType="begin" w:fldLock="1"/>
      </w:r>
      <w:r w:rsidR="00D471C6">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fldChar w:fldCharType="separate"/>
      </w:r>
      <w:r w:rsidR="00810D03" w:rsidRPr="009A28E3">
        <w:rPr>
          <w:noProof/>
        </w:rPr>
        <w:t>(W. Chen et al., 2015)</w:t>
      </w:r>
      <w:r w:rsidRPr="007F6D57">
        <w:fldChar w:fldCharType="end"/>
      </w:r>
      <w:r w:rsidRPr="007F6D57">
        <w:t xml:space="preserve"> considered biomechanical outcomes (</w:t>
      </w:r>
      <w:r w:rsidR="00612690">
        <w:fldChar w:fldCharType="begin"/>
      </w:r>
      <w:r w:rsidR="00612690">
        <w:instrText xml:space="preserve"> REF _Ref132284164 \h </w:instrText>
      </w:r>
      <w:r w:rsidR="00612690">
        <w:fldChar w:fldCharType="separate"/>
      </w:r>
      <w:r w:rsidR="00612690" w:rsidRPr="004201C4">
        <w:t xml:space="preserve">Table </w:t>
      </w:r>
      <w:r w:rsidR="00612690">
        <w:rPr>
          <w:noProof/>
        </w:rPr>
        <w:t>3</w:t>
      </w:r>
      <w:r w:rsidR="00612690">
        <w:noBreakHyphen/>
      </w:r>
      <w:r w:rsidR="00612690">
        <w:rPr>
          <w:noProof/>
        </w:rPr>
        <w:t>4</w:t>
      </w:r>
      <w:r w:rsidR="00612690">
        <w:fldChar w:fldCharType="end"/>
      </w:r>
      <w:r w:rsidRPr="007F6D57">
        <w:t xml:space="preserve">) consisting of pressure ratios of the heel to forefoot and heel to lateral midfoot in walking conditions. Secondary outcomes, as determined by this current review, were not reported in any study amongst the corrective footwear grouping. Results indicated that there was no significant effect of corrective footwear versus readily available retail footwear in the developmental of asymptomatic </w:t>
      </w:r>
      <w:r w:rsidRPr="007F6D57">
        <w:lastRenderedPageBreak/>
        <w:t>paediatric pes planus.</w:t>
      </w:r>
      <w:r w:rsidRPr="007F6D57">
        <w:rPr>
          <w:bCs/>
        </w:rPr>
        <w:t xml:space="preserve"> </w:t>
      </w:r>
      <w:r w:rsidRPr="007F6D57">
        <w:t xml:space="preserve">Daily wear of corrective footwear in combination with nocturnal wear of Dennis Brown splint did not appear to offer any difference to the 3D scans of the trans-malleolar axis, and the bean-shaped ratio of CTEV in comparison to daily wear of standard footwear and nocturnal wear of Dennis Brown </w:t>
      </w:r>
      <w:r w:rsidRPr="007F6D57">
        <w:fldChar w:fldCharType="begin" w:fldLock="1"/>
      </w:r>
      <w:r w:rsidR="00D471C6">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fldChar w:fldCharType="separate"/>
      </w:r>
      <w:r w:rsidR="00810D03" w:rsidRPr="009A28E3">
        <w:rPr>
          <w:noProof/>
        </w:rPr>
        <w:t>(W. Chen et al., 2015)</w:t>
      </w:r>
      <w:r w:rsidRPr="007F6D57">
        <w:fldChar w:fldCharType="end"/>
      </w:r>
      <w:r w:rsidRPr="007F6D57">
        <w:t>. However, the study did demonstrate statistically significant improvements in 4 of the 13 plantar pressure measures (</w:t>
      </w:r>
      <w:r w:rsidR="00612690">
        <w:fldChar w:fldCharType="begin"/>
      </w:r>
      <w:r w:rsidR="00612690">
        <w:instrText xml:space="preserve"> REF _Ref132284164 \h </w:instrText>
      </w:r>
      <w:r w:rsidR="00612690">
        <w:fldChar w:fldCharType="separate"/>
      </w:r>
      <w:r w:rsidR="00612690" w:rsidRPr="004201C4">
        <w:t xml:space="preserve">Table </w:t>
      </w:r>
      <w:r w:rsidR="00612690">
        <w:rPr>
          <w:noProof/>
        </w:rPr>
        <w:t>3</w:t>
      </w:r>
      <w:r w:rsidR="00612690">
        <w:noBreakHyphen/>
      </w:r>
      <w:r w:rsidR="00612690">
        <w:rPr>
          <w:noProof/>
        </w:rPr>
        <w:t>4</w:t>
      </w:r>
      <w:r w:rsidR="00612690">
        <w:fldChar w:fldCharType="end"/>
      </w:r>
      <w:r w:rsidRPr="007F6D57">
        <w:t xml:space="preserve">) indicating a reduction of </w:t>
      </w:r>
      <w:proofErr w:type="spellStart"/>
      <w:r w:rsidRPr="007F6D57">
        <w:t>equinus</w:t>
      </w:r>
      <w:proofErr w:type="spellEnd"/>
      <w:r w:rsidRPr="007F6D57">
        <w:t xml:space="preserve"> and varus deformity with the daily wear of corrective footwear and nocturnal use of Dennis Brown splint. Results for the nine plantar pressure measures that were not significant concerning CTEV and corrective footwear, but highlighted the effects of different nocturnal splints, can be found in </w:t>
      </w:r>
      <w:r w:rsidR="001D0668">
        <w:t xml:space="preserve">Appendix </w:t>
      </w:r>
      <w:r w:rsidR="007350D1">
        <w:fldChar w:fldCharType="begin"/>
      </w:r>
      <w:r w:rsidR="007350D1">
        <w:instrText xml:space="preserve"> REF _Ref132293151 \r \h </w:instrText>
      </w:r>
      <w:r w:rsidR="005A7336">
        <w:instrText xml:space="preserve"> \* MERGEFORMAT </w:instrText>
      </w:r>
      <w:r w:rsidR="007350D1">
        <w:fldChar w:fldCharType="separate"/>
      </w:r>
      <w:r w:rsidR="007350D1">
        <w:t>2.2</w:t>
      </w:r>
      <w:r w:rsidR="007350D1">
        <w:fldChar w:fldCharType="end"/>
      </w:r>
      <w:r w:rsidR="001D0668">
        <w:fldChar w:fldCharType="begin"/>
      </w:r>
      <w:r w:rsidR="001D0668">
        <w:instrText xml:space="preserve"> PAGEREF _Ref132293118 \h </w:instrText>
      </w:r>
      <w:r w:rsidR="003D37A0">
        <w:fldChar w:fldCharType="separate"/>
      </w:r>
      <w:r w:rsidR="001D0668">
        <w:fldChar w:fldCharType="end"/>
      </w:r>
      <w:r w:rsidRPr="007F6D57">
        <w:t>.</w:t>
      </w:r>
    </w:p>
    <w:p w14:paraId="34F7776A" w14:textId="77777777" w:rsidR="003145BE" w:rsidRDefault="003145BE" w:rsidP="00D42BBB">
      <w:pPr>
        <w:jc w:val="both"/>
      </w:pPr>
    </w:p>
    <w:p w14:paraId="1C862CB3" w14:textId="77777777" w:rsidR="00AC5D28" w:rsidRDefault="000B306E" w:rsidP="00AC5D28">
      <w:pPr>
        <w:keepNext/>
        <w:jc w:val="both"/>
      </w:pPr>
      <w:r>
        <w:rPr>
          <w:noProof/>
        </w:rPr>
        <mc:AlternateContent>
          <mc:Choice Requires="wps">
            <w:drawing>
              <wp:anchor distT="0" distB="0" distL="114300" distR="114300" simplePos="0" relativeHeight="251658240" behindDoc="0" locked="0" layoutInCell="1" allowOverlap="1" wp14:anchorId="53281B49" wp14:editId="12A2699B">
                <wp:simplePos x="0" y="0"/>
                <wp:positionH relativeFrom="column">
                  <wp:posOffset>5872480</wp:posOffset>
                </wp:positionH>
                <wp:positionV relativeFrom="paragraph">
                  <wp:posOffset>124460</wp:posOffset>
                </wp:positionV>
                <wp:extent cx="776046" cy="26456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776046"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22B234" w14:textId="3204B9BC" w:rsidR="000B306E" w:rsidRDefault="000B306E" w:rsidP="000B306E">
                            <w:r>
                              <w:rPr>
                                <w:rFonts w:hAnsi="Calibri"/>
                                <w:color w:val="000000" w:themeColor="text1"/>
                                <w:sz w:val="22"/>
                                <w:szCs w:val="22"/>
                              </w:rPr>
                              <w:t>Corrective</w:t>
                            </w:r>
                            <w:r w:rsidR="002B4875">
                              <w:rPr>
                                <w:rFonts w:hAnsi="Calibri"/>
                                <w:color w:val="000000" w:themeColor="text1"/>
                                <w:sz w:val="22"/>
                                <w:szCs w:val="22"/>
                              </w:rPr>
                              <w:t xml:space="preserve"> Therapeutic Footwear</w:t>
                            </w:r>
                          </w:p>
                        </w:txbxContent>
                      </wps:txbx>
                      <wps:bodyPr vertOverflow="clip" horzOverflow="clip" wrap="none" rtlCol="0" anchor="t">
                        <a:spAutoFit/>
                      </wps:bodyPr>
                    </wps:wsp>
                  </a:graphicData>
                </a:graphic>
              </wp:anchor>
            </w:drawing>
          </mc:Choice>
          <mc:Fallback>
            <w:pict>
              <v:shape w14:anchorId="53281B49" id="Text Box 103" o:spid="_x0000_s1097" type="#_x0000_t202" style="position:absolute;left:0;text-align:left;margin-left:462.4pt;margin-top:9.8pt;width:61.1pt;height:20.85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" filled="f" stroked="f">
                <v:textbox style="mso-fit-shape-to-text:t">
                  <w:txbxContent>
                    <w:p w14:paraId="2B22B234" w14:textId="3204B9BC" w:rsidR="000B306E" w:rsidRDefault="000B306E" w:rsidP="000B306E">
                      <w:r>
                        <w:rPr>
                          <w:rFonts w:hAnsi="Calibri"/>
                          <w:color w:val="000000" w:themeColor="text1"/>
                          <w:sz w:val="22"/>
                          <w:szCs w:val="22"/>
                        </w:rPr>
                        <w:t>Corrective</w:t>
                      </w:r>
                      <w:r w:rsidR="002B4875">
                        <w:rPr>
                          <w:rFonts w:hAnsi="Calibri"/>
                          <w:color w:val="000000" w:themeColor="text1"/>
                          <w:sz w:val="22"/>
                          <w:szCs w:val="22"/>
                        </w:rPr>
                        <w:t xml:space="preserve"> Therapeutic Footwear</w:t>
                      </w:r>
                    </w:p>
                  </w:txbxContent>
                </v:textbox>
              </v:shape>
            </w:pict>
          </mc:Fallback>
        </mc:AlternateContent>
      </w:r>
      <w:r w:rsidR="00032821">
        <w:rPr>
          <w:noProof/>
        </w:rPr>
        <w:drawing>
          <wp:inline distT="0" distB="0" distL="0" distR="0" wp14:anchorId="36383EDC" wp14:editId="5D790D01">
            <wp:extent cx="8026400" cy="3976370"/>
            <wp:effectExtent l="0" t="0" r="12700" b="11430"/>
            <wp:docPr id="102" name="Chart 102">
              <a:extLst xmlns:a="http://schemas.openxmlformats.org/drawingml/2006/main">
                <a:ext uri="{FF2B5EF4-FFF2-40B4-BE49-F238E27FC236}">
                  <a16:creationId xmlns:a16="http://schemas.microsoft.com/office/drawing/2014/main" id="{9D698BF4-C076-48B1-94CB-ADF306ECD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ADFAAEA" w14:textId="644DDBE6" w:rsidR="00A73C67" w:rsidRPr="00A73C67" w:rsidRDefault="00AC5D28" w:rsidP="00AC5D28">
      <w:pPr>
        <w:pStyle w:val="Caption"/>
        <w:jc w:val="both"/>
      </w:pPr>
      <w:bookmarkStart w:id="103" w:name="_Ref138795233"/>
      <w:bookmarkStart w:id="104" w:name="_Toc156393192"/>
      <w:r>
        <w:t xml:space="preserve">Figure </w:t>
      </w:r>
      <w:fldSimple w:instr=" STYLEREF 1 \s ">
        <w:r w:rsidR="00337CAB">
          <w:rPr>
            <w:noProof/>
          </w:rPr>
          <w:t>3</w:t>
        </w:r>
      </w:fldSimple>
      <w:r w:rsidR="00337CAB">
        <w:noBreakHyphen/>
      </w:r>
      <w:fldSimple w:instr=" SEQ Figure \* ARABIC \s 1 ">
        <w:r w:rsidR="00337CAB">
          <w:rPr>
            <w:noProof/>
          </w:rPr>
          <w:t>2</w:t>
        </w:r>
      </w:fldSimple>
      <w:bookmarkEnd w:id="103"/>
      <w:r>
        <w:t xml:space="preserve"> </w:t>
      </w:r>
      <w:r w:rsidRPr="00E41AE5">
        <w:t>Age ranges for children with mobility impairment in the included studies.</w:t>
      </w:r>
      <w:bookmarkEnd w:id="104"/>
    </w:p>
    <w:p w14:paraId="20CA5CA1" w14:textId="06CE7EB5" w:rsidR="0030219C" w:rsidRDefault="0030219C" w:rsidP="0030219C">
      <w:pPr>
        <w:rPr>
          <w:rFonts w:ascii="Calibri" w:eastAsia="Times New Roman" w:hAnsi="Calibri" w:cs="Calibri"/>
          <w:color w:val="000000"/>
          <w:sz w:val="22"/>
          <w:szCs w:val="22"/>
          <w:lang w:eastAsia="en-GB"/>
        </w:rPr>
      </w:pPr>
      <w:r w:rsidRPr="005F1618">
        <w:rPr>
          <w:rFonts w:ascii="Calibri" w:eastAsia="Times New Roman" w:hAnsi="Calibri" w:cs="Calibri"/>
          <w:color w:val="000000"/>
          <w:sz w:val="22"/>
          <w:szCs w:val="22"/>
          <w:lang w:eastAsia="en-GB"/>
        </w:rPr>
        <w:t>*Mean (+/- SD), † Age when tested, ‡ Age at entry of study</w:t>
      </w:r>
    </w:p>
    <w:p w14:paraId="463C419B" w14:textId="77777777" w:rsidR="00A73C67" w:rsidRDefault="00A73C67" w:rsidP="0030219C">
      <w:pPr>
        <w:rPr>
          <w:rFonts w:ascii="Calibri" w:eastAsia="Times New Roman" w:hAnsi="Calibri" w:cs="Calibri"/>
          <w:color w:val="000000"/>
          <w:sz w:val="22"/>
          <w:szCs w:val="22"/>
          <w:lang w:eastAsia="en-GB"/>
        </w:rPr>
      </w:pPr>
    </w:p>
    <w:p w14:paraId="66298F28" w14:textId="77777777" w:rsidR="000E1796" w:rsidRDefault="000E1796" w:rsidP="00D42BBB">
      <w:pPr>
        <w:jc w:val="both"/>
        <w:sectPr w:rsidR="000E1796" w:rsidSect="009344E2">
          <w:pgSz w:w="16840" w:h="11900" w:orient="landscape"/>
          <w:pgMar w:top="2268" w:right="1440" w:bottom="1134" w:left="1440" w:header="709" w:footer="709" w:gutter="0"/>
          <w:cols w:space="708"/>
          <w:docGrid w:linePitch="360"/>
        </w:sectPr>
      </w:pPr>
    </w:p>
    <w:p w14:paraId="2A595582" w14:textId="5CAA5CC5" w:rsidR="005F490A" w:rsidRPr="005F490A" w:rsidRDefault="007F6D57">
      <w:pPr>
        <w:pStyle w:val="Heading3"/>
        <w:numPr>
          <w:ilvl w:val="2"/>
          <w:numId w:val="29"/>
        </w:numPr>
        <w:spacing w:line="360" w:lineRule="auto"/>
      </w:pPr>
      <w:bookmarkStart w:id="105" w:name="_Toc156403463"/>
      <w:r w:rsidRPr="007F6D57">
        <w:lastRenderedPageBreak/>
        <w:t>Functional Footwear</w:t>
      </w:r>
      <w:bookmarkEnd w:id="105"/>
      <w:r w:rsidRPr="007F6D57">
        <w:t xml:space="preserve"> </w:t>
      </w:r>
    </w:p>
    <w:p w14:paraId="00BE837A" w14:textId="6A3B507E" w:rsidR="007F6D57" w:rsidRPr="007F6D57" w:rsidRDefault="007F6D57" w:rsidP="005A7336">
      <w:pPr>
        <w:spacing w:line="360" w:lineRule="auto"/>
        <w:jc w:val="both"/>
      </w:pPr>
      <w:r w:rsidRPr="007F6D57">
        <w:t>Functional footwear intervention studies focused chiefly on biomechanical primary outcomes (kinematic, kinetic, spatiotemporal, balance) (</w:t>
      </w:r>
      <w:r w:rsidR="00612690">
        <w:fldChar w:fldCharType="begin"/>
      </w:r>
      <w:r w:rsidR="00612690">
        <w:instrText xml:space="preserve"> REF _Ref132284164 \h </w:instrText>
      </w:r>
      <w:r w:rsidR="00612690">
        <w:fldChar w:fldCharType="separate"/>
      </w:r>
      <w:r w:rsidR="00612690" w:rsidRPr="004201C4">
        <w:t xml:space="preserve">Table </w:t>
      </w:r>
      <w:r w:rsidR="00612690">
        <w:rPr>
          <w:noProof/>
        </w:rPr>
        <w:t>3</w:t>
      </w:r>
      <w:r w:rsidR="00612690">
        <w:noBreakHyphen/>
      </w:r>
      <w:r w:rsidR="00612690">
        <w:rPr>
          <w:noProof/>
        </w:rPr>
        <w:t>4</w:t>
      </w:r>
      <w:r w:rsidR="00612690">
        <w:fldChar w:fldCharType="end"/>
      </w:r>
      <w:r w:rsidRPr="007F6D57">
        <w:t xml:space="preserve">, </w:t>
      </w:r>
      <w:r w:rsidR="003D683F">
        <w:t xml:space="preserve">Appendix </w:t>
      </w:r>
      <w:r w:rsidR="003D683F">
        <w:fldChar w:fldCharType="begin"/>
      </w:r>
      <w:r w:rsidR="003D683F">
        <w:instrText xml:space="preserve"> REF _Ref132311560 \r \h </w:instrText>
      </w:r>
      <w:r w:rsidR="005A7336">
        <w:instrText xml:space="preserve"> \* MERGEFORMAT </w:instrText>
      </w:r>
      <w:r w:rsidR="003D683F">
        <w:fldChar w:fldCharType="separate"/>
      </w:r>
      <w:r w:rsidR="003D683F">
        <w:t>2.2</w:t>
      </w:r>
      <w:r w:rsidR="003D683F">
        <w:fldChar w:fldCharType="end"/>
      </w:r>
      <w:r w:rsidR="003D683F">
        <w:t>)</w:t>
      </w:r>
      <w:r w:rsidR="00E04F00">
        <w:t xml:space="preserve"> </w:t>
      </w:r>
      <w:r w:rsidRPr="007F6D57">
        <w:t xml:space="preserve">which were considered in 7 of the 10 studies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2","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3","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3","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4","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4","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5","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5","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id":"ITEM-6","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6","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7","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7","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Abd Elkader et al., 2013; Aboutorabi et al., 2014; Eek et al., 2017; Jagadamma et al., 2009; Knittel &amp; Staheli, 1976; Ramstrand et al., 2008; Wesdock &amp; Edge, 2003)","plainTextFormattedCitation":"(Abd Elkader et al., 2013; Aboutorabi et al., 2014; Eek et al., 2017; Jagadamma et al., 2009; Knittel &amp; Staheli, 1976; Ramstrand et al., 2008; Wesdock &amp; Edge, 2003)","previouslyFormattedCitation":"(Abd Elkader et al., 2013; Aboutorabi et al., 2014; Eek et al., 2017; Jagadamma et al., 2009; Knittel &amp; Staheli, 1976; Ramstrand et al., 2008; Wesdock &amp; Edge, 2003)"},"properties":{"noteIndex":0},"schema":"https://github.com/citation-style-language/schema/raw/master/csl-citation.json"}</w:instrText>
      </w:r>
      <w:r w:rsidRPr="007F6D57">
        <w:fldChar w:fldCharType="separate"/>
      </w:r>
      <w:r w:rsidR="009A28E3" w:rsidRPr="009A28E3">
        <w:rPr>
          <w:noProof/>
        </w:rPr>
        <w:t>(Abd Elkader et al., 2013; Aboutorabi et al., 2014; Eek et al., 2017; Jagadamma et al., 2009; Knittel &amp; Staheli, 1976; Ramstrand et al., 2008; Wesdock &amp; Edge, 2003)</w:t>
      </w:r>
      <w:r w:rsidRPr="007F6D57">
        <w:fldChar w:fldCharType="end"/>
      </w:r>
      <w:r w:rsidRPr="007F6D57">
        <w:t>. Skeletal geometry primary outcomes (</w:t>
      </w:r>
      <w:r w:rsidR="00612690">
        <w:fldChar w:fldCharType="begin"/>
      </w:r>
      <w:r w:rsidR="00612690">
        <w:instrText xml:space="preserve"> REF _Ref142032213 \h </w:instrText>
      </w:r>
      <w:r w:rsidR="00612690">
        <w:fldChar w:fldCharType="separate"/>
      </w:r>
      <w:r w:rsidR="00612690" w:rsidRPr="00B06CB3">
        <w:t xml:space="preserve">Table </w:t>
      </w:r>
      <w:r w:rsidR="00612690">
        <w:rPr>
          <w:noProof/>
        </w:rPr>
        <w:t>3</w:t>
      </w:r>
      <w:r w:rsidR="00612690">
        <w:noBreakHyphen/>
      </w:r>
      <w:r w:rsidR="00612690">
        <w:rPr>
          <w:noProof/>
        </w:rPr>
        <w:t>3</w:t>
      </w:r>
      <w:r w:rsidR="00612690">
        <w:fldChar w:fldCharType="end"/>
      </w:r>
      <w:r w:rsidRPr="007F6D57">
        <w:t xml:space="preserve">) were considered in only two of the studies </w:t>
      </w:r>
      <w:r w:rsidRPr="007F6D57">
        <w:fldChar w:fldCharType="begin" w:fldLock="1"/>
      </w:r>
      <w:r w:rsidR="00D471C6">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id":"ITEM-2","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2","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 Zabjek et al., 2001)","plainTextFormattedCitation":"(Basta et al., 1977; Zabjek et al., 2001)","previouslyFormattedCitation":"(Basta et al., 1977; Zabjek et al., 2001)"},"properties":{"noteIndex":0},"schema":"https://github.com/citation-style-language/schema/raw/master/csl-citation.json"}</w:instrText>
      </w:r>
      <w:r w:rsidRPr="007F6D57">
        <w:fldChar w:fldCharType="separate"/>
      </w:r>
      <w:r w:rsidR="00810D03" w:rsidRPr="009A28E3">
        <w:rPr>
          <w:noProof/>
        </w:rPr>
        <w:t>(Basta et al., 1977; Zabjek et al., 2001)</w:t>
      </w:r>
      <w:r w:rsidRPr="007F6D57">
        <w:fldChar w:fldCharType="end"/>
      </w:r>
      <w:r w:rsidRPr="007F6D57">
        <w:t xml:space="preserve">. Secondary outcomes were considered in two studies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2","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 Basta et al., 1977)","plainTextFormattedCitation":"(Bakker et al., 1997; Basta et al., 1977)","previouslyFormattedCitation":"(Bakker et al., 1997; Basta et al., 1977)"},"properties":{"noteIndex":0},"schema":"https://github.com/citation-style-language/schema/raw/master/csl-citation.json"}</w:instrText>
      </w:r>
      <w:r w:rsidRPr="007F6D57">
        <w:fldChar w:fldCharType="separate"/>
      </w:r>
      <w:r w:rsidR="009A28E3" w:rsidRPr="009A28E3">
        <w:rPr>
          <w:noProof/>
        </w:rPr>
        <w:t>(Bakker et al., 1997; Basta et al., 1977)</w:t>
      </w:r>
      <w:r w:rsidRPr="007F6D57">
        <w:fldChar w:fldCharType="end"/>
      </w:r>
      <w:r w:rsidRPr="007F6D57">
        <w:t xml:space="preserve"> but empirically reported in one </w:t>
      </w:r>
      <w:r w:rsidRPr="007F6D57">
        <w:fldChar w:fldCharType="begin" w:fldLock="1"/>
      </w:r>
      <w:r w:rsidR="00D471C6">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7F6D57">
        <w:fldChar w:fldCharType="separate"/>
      </w:r>
      <w:r w:rsidR="00810D03" w:rsidRPr="009A28E3">
        <w:rPr>
          <w:noProof/>
        </w:rPr>
        <w:t>(Bakker et al., 1997)</w:t>
      </w:r>
      <w:r w:rsidRPr="007F6D57">
        <w:fldChar w:fldCharType="end"/>
      </w:r>
      <w:r w:rsidRPr="007F6D57">
        <w:t xml:space="preserve"> (</w:t>
      </w:r>
      <w:r w:rsidR="00612690">
        <w:fldChar w:fldCharType="begin"/>
      </w:r>
      <w:r w:rsidR="00612690">
        <w:instrText xml:space="preserve"> REF _Ref142032218 \h </w:instrText>
      </w:r>
      <w:r w:rsidR="00612690">
        <w:fldChar w:fldCharType="separate"/>
      </w:r>
      <w:r w:rsidR="00612690" w:rsidRPr="0012270B">
        <w:t xml:space="preserve">Table </w:t>
      </w:r>
      <w:r w:rsidR="00612690">
        <w:rPr>
          <w:noProof/>
        </w:rPr>
        <w:t>3</w:t>
      </w:r>
      <w:r w:rsidR="00612690">
        <w:noBreakHyphen/>
      </w:r>
      <w:r w:rsidR="00612690">
        <w:rPr>
          <w:noProof/>
        </w:rPr>
        <w:t>5</w:t>
      </w:r>
      <w:r w:rsidR="00612690">
        <w:fldChar w:fldCharType="end"/>
      </w:r>
      <w:r w:rsidRPr="007F6D57">
        <w:t xml:space="preserve">). </w:t>
      </w:r>
      <w:r w:rsidRPr="007F6D57">
        <w:rPr>
          <w:bCs/>
        </w:rPr>
        <w:t xml:space="preserve">A total of 311 children were considered amongst the studies with an age range from 3 to 17 years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00612690">
        <w:rPr>
          <w:bCs/>
        </w:rPr>
        <w:t xml:space="preserve">, </w:t>
      </w:r>
      <w:r w:rsidR="00281399">
        <w:rPr>
          <w:bCs/>
        </w:rPr>
        <w:fldChar w:fldCharType="begin"/>
      </w:r>
      <w:r w:rsidR="00281399">
        <w:rPr>
          <w:bCs/>
        </w:rPr>
        <w:instrText xml:space="preserve"> REF _Ref138795233 \h </w:instrText>
      </w:r>
      <w:r w:rsidR="005A7336">
        <w:rPr>
          <w:bCs/>
        </w:rPr>
        <w:instrText xml:space="preserve"> \* MERGEFORMAT </w:instrText>
      </w:r>
      <w:r w:rsidR="00281399">
        <w:rPr>
          <w:bCs/>
        </w:rPr>
      </w:r>
      <w:r w:rsidR="00281399">
        <w:rPr>
          <w:bCs/>
        </w:rPr>
        <w:fldChar w:fldCharType="separate"/>
      </w:r>
      <w:r w:rsidR="00281399">
        <w:t xml:space="preserve">Figure </w:t>
      </w:r>
      <w:r w:rsidR="00281399">
        <w:rPr>
          <w:noProof/>
        </w:rPr>
        <w:t>3</w:t>
      </w:r>
      <w:r w:rsidR="00281399">
        <w:noBreakHyphen/>
      </w:r>
      <w:r w:rsidR="00281399">
        <w:rPr>
          <w:noProof/>
        </w:rPr>
        <w:t>2</w:t>
      </w:r>
      <w:r w:rsidR="00281399">
        <w:rPr>
          <w:bCs/>
        </w:rPr>
        <w:fldChar w:fldCharType="end"/>
      </w:r>
      <w:r w:rsidRPr="007F6D57">
        <w:rPr>
          <w:bCs/>
        </w:rPr>
        <w:t xml:space="preserve"> Reporting of the participants’ height and mass was provided in four studies </w:t>
      </w:r>
      <w:r w:rsidRPr="007F6D57">
        <w:rPr>
          <w:bCs/>
        </w:rPr>
        <w:fldChar w:fldCharType="begin" w:fldLock="1"/>
      </w:r>
      <w:r w:rsidR="00D471C6">
        <w:rPr>
          <w:bCs/>
        </w:rPr>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2","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3","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3","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4","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4","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Abd Elkader et al., 2013; Aboutorabi et al., 2014; Eek et al., 2017; Ramstrand et al., 2008)","plainTextFormattedCitation":"(Abd Elkader et al., 2013; Aboutorabi et al., 2014; Eek et al., 2017; Ramstrand et al., 2008)","previouslyFormattedCitation":"(Abd Elkader et al., 2013; Aboutorabi et al., 2014; Eek et al., 2017; Ramstrand et al., 2008)"},"properties":{"noteIndex":0},"schema":"https://github.com/citation-style-language/schema/raw/master/csl-citation.json"}</w:instrText>
      </w:r>
      <w:r w:rsidRPr="007F6D57">
        <w:rPr>
          <w:bCs/>
        </w:rPr>
        <w:fldChar w:fldCharType="separate"/>
      </w:r>
      <w:r w:rsidR="009A28E3" w:rsidRPr="009A28E3">
        <w:rPr>
          <w:bCs/>
          <w:noProof/>
        </w:rPr>
        <w:t>(Abd Elkader et al., 2013; Aboutorabi et al., 2014; Eek et al., 2017; Ramstrand et al., 2008)</w:t>
      </w:r>
      <w:r w:rsidRPr="007F6D57">
        <w:fldChar w:fldCharType="end"/>
      </w:r>
      <w:r w:rsidRPr="007F6D57">
        <w:rPr>
          <w:bCs/>
        </w:rPr>
        <w:t xml:space="preserve">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00216F20">
        <w:rPr>
          <w:bCs/>
        </w:rPr>
        <w:t>.</w:t>
      </w:r>
      <w:r w:rsidRPr="007F6D57">
        <w:rPr>
          <w:bCs/>
        </w:rPr>
        <w:t xml:space="preserve"> </w:t>
      </w:r>
      <w:r w:rsidRPr="007F6D57">
        <w:t xml:space="preserve">It was noted that the small sample size affected the statistical power </w:t>
      </w:r>
      <w:r w:rsidR="00F71797">
        <w:t xml:space="preserve">(Appendix </w:t>
      </w:r>
      <w:r w:rsidR="00F71797">
        <w:fldChar w:fldCharType="begin"/>
      </w:r>
      <w:r w:rsidR="00F71797">
        <w:instrText xml:space="preserve"> REF _Ref132311842 \r \h </w:instrText>
      </w:r>
      <w:r w:rsidR="005A7336">
        <w:instrText xml:space="preserve"> \* MERGEFORMAT </w:instrText>
      </w:r>
      <w:r w:rsidR="00F71797">
        <w:fldChar w:fldCharType="separate"/>
      </w:r>
      <w:r w:rsidR="00F71797">
        <w:t>2.3</w:t>
      </w:r>
      <w:r w:rsidR="00F71797">
        <w:fldChar w:fldCharType="end"/>
      </w:r>
      <w:r w:rsidR="00F71797">
        <w:t xml:space="preserve">) </w:t>
      </w:r>
      <w:r w:rsidRPr="007F6D57">
        <w:t xml:space="preserve">in all but two of the experimental studies amongst the functional footwear grouping studies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5114/aoms.2010.14262","ISBN":"17341922 (ISSN)","PMID":"22371777","abstract":"Introduction: Leg length discrepancy (LLD) causes pelvic obliquity in the frontal plane and lumbar scoliosis with convexity towards the shorter extremity. Leg length discrepancy is observed in 3-15% of the population. Unequalized lower limb length discrepancy leads to posture deformation, gait asymmetry, low back pain and discopathy. Material and methods: In the years 1998-2006, 369 children, aged 5 to 17 years (209 girls, 160 boys) with LLD-related functional scoliosis were treated. An external or internal shoe lift was applied. Results: Among 369 children the discrepancy of 0.5 cm was observed in 27, 1 cm in 329, 1.5 cm in 9 and 2 cm in 4 children. During the first follow-up examination, within 2 weeks, the adjustment of the spine to new static conditions was noted and correction of the curve in 316 examined children (83.7%). In 53 children (14.7%) the correction was observed later and was accompanied by slight low back pain. The time needed for real equalization of limbs was 3 to 24 months. The time needed for real equalization of the discrepancy was 11.3 months. Conclusions: Leg length discrepancy equalization results in elimination of scoliosis. Leg length discrepancy &lt; 2 cm is a static disorder; that is why measurements should be performed in a standing position using blocks of adequate thickness and the position of the posterior superior iliac spine should be estimated. Copyright © 2010 Termedia &amp; Banach.","author":[{"dropping-particle":"","family":"Raczkowski","given":"Jan W","non-dropping-particle":"","parse-names":false,"suffix":""},{"dropping-particle":"","family":"Daniszewska","given":"Barbara","non-dropping-particle":"","parse-names":false,"suffix":""},{"dropping-particle":"","family":"Zolynski","given":"Krystian","non-dropping-particle":"","parse-names":false,"suffix":""}],"container-title":"Archives of Medical Science","id":"ITEM-2","issue":"3","issued":{"date-parts":[["2010"]]},"language":"English","note":"Criteria (Query) \nParticipants Yes Children and Locomotor Disability \n  \nIntervention Yes Theraputic Footwear \n  \nComparators No \n  \nType of Study Cohort Study \n  \nPrimary Outcomes Anthropometric \n  \nSecondary Outcomes Pain \n\nFrom Duplicate 1 (Functional scoliosis caused by leg length discrepancy - Raczkowski, J W; Daniszewska, B; Zolynski, K)\n\nCited By :22\nExport Date: 29 January 2018\nCorrespondence Address: Raczkowski, J. W.; 1st Department of Orthopaedics and Rehabilitation, Medical University of Lodz, 113 Zeromskiego Str., 90-549 Lodz, Poland; email: jan.raczkowski@umed.lodz.pl\nReferences: Aaron, A.D., Eilert, E.D., Results of Wagener and Ilizarov methods of limb-lengtening (1996) J Bone Joint Surg A, 78, pp. 20-29; D'Amico, M., Scoliosis and leg asymmetries: A reliable approach to assess wedge solutions efficacy (2002) Studies in Health Technology and Informatics, 88, pp. 285-289; Łabaziewicz, L., Nowakowski, A., Scoliosis and faulty posture (1996) Chir Narz Ruchu Ortop Pol, 61, pp. 247-250. , Polish; Rose, R., Pediatric leg length discrepancy: Causes and treatments (1999) Orthop Nurs, 18, pp. 21-30; Skwarcz, A., Majcher, P., Rehabilitation in scoliosis (2003) Medical Rehabilitation, pp. 185-237. , [Polish]. Urban &amp;amp; Partner, Wrocław; Stricker, S.J., Hunt, T., Evaluation of leg discrepancy in children (2004) Int Pediatr, 19, pp. 134-142; Walsh, M., Leg length discrepancy - An experimental study of compensatory changes in three dimensions using gait analysis (2000) Gait Posture, 12, pp. 156-161; Young, R.S., Andrew, P.D., Cummings, G.S., Effect of simulating leg length inequality on pelvic torsion and trunk mobility (2000) Gait Posture, 11, pp. 217-223; Zabjek, K.F., Leroux, M.A., Coillard, C., Martinez, X., Griffet, J., Simard, G., Rivard, C.H., Acute postural adaptations induced by a shoe lift in idiopathic scoliosis patients (2001) European Spine Journal, 10 (2), pp. 107-113. , DOI 10.1007/s005860000244; Enjolras, O., Chapot, R., Merland, J.J., Vascular anomalies and the growth of limbs: A review (2004) Orthopaedics, 13, pp. 349-357; Breugem, C.C., Maas, M., Breugem, S.J., Vascular malformations of the lower limb with osseous involvement (2003) J Bone Joint Surg, 85, pp. 399-405; Goldstein, W.M., Leg length inequality in total hip arthroplasty (2005) Orthopedics, 28, pp. 1037-1040; Grzegorzewski, A., Synder, M., Kozlowski, P., Szymczak, W., Bowen, R.J., Leg length discrepancy in Legg-Calve-Perthes disease (2005) Journal of Pediatric Orthopaedics, 25 (2), pp. 206-209. , DOI 10.1097/01.bpo.0000148497.05181.51; Konyves, A., Bannister, G.C., The importance of leg length discrepancy after total hip arthroplasty (2005) Journal of Bone and Joint Surgery - Series B, 87 (2), pp. 155-157. , DOI 10.1302/0301-620X.87B2.14878; Raczkowski, J.W., Faulty postures in children from elementary schools (1996) Antropology and Medicine, 2, pp. 291-300. , [Polish]. University of Lodz; Shen, F.H., Samartzis, D., Traumatic scoliosis (2005) Lancet, 365, p. 910; Zarzycki, D., Jasiewicz, B., Kacki, W., Limb lengthening in fibular hemimelia type II: Can it be an alternative to amputation? (2006) J Pediatr Ortop B, 15, pp. 147-153; Dahl, M.T., Limb length discrepancy (1996) Pediatr Clin N Am, 43, p. 4; Paley, D., Bhave, A., Herzenberg, J.E., Bowen, J.R., Multiplier method for predicting limb-length discrepancy (2000) J Bone Joint Surg A, 82, pp. 1432-1446; Stanitski, D.F., Limb length discrepancy: An ortopaedic knowledge update (1996) Pediatrics, pp. 185-193; Stanitski, D.F., Limb length inequality: Assessment and treatment options (1999) J Am Acad Ortho Surg, 7, pp. 143-153; Hasler, C.C., Leg length inequality. Indications for treatment and importance of shortening procedures (2000) Der Orthopade, 29, pp. 766-774; Mier, R., Brower, T., A guide for primary care physician (1994) Pediat Orthoped, pp. 120-126; Bhave, A., Paley, D., Herzenberg, J.E., Improvement in gait parameters after lengthening for the treatment of limb-length discrepancy (1999) Journal of Bone and Joint Surgery - Series a, 81 (4), pp. 529-534; Beaudoin, L., Zabjek, K.F., Leroux, M.A., Coillard, C., Rivard, C.H., Acute systematic and variable postural adaptations induced by an orthopaedic, shoe lift in control subjects (1999) European Spine Journal, 8 (1), pp. 40-45. , DOI 10.1007/s005860050125; Gurney, B., Leg length discrepancy (2002) Gait Posture, 15, pp. 195-206; Terry, M.A., Measurement variance in limb length discrepancy: Clinical and radiographic assessment of interobserver and intraobserver variability (2005) J Pediatr Orthop, 25, pp. 197-201; Song, K.M., Halliday, S.E., The effect of limb length discrepancy on gait (1997) J Bone Joint Surg, 79, pp. 1690-1698; Sundaramurthy, S., Mao, J.J., Modulation of endochondral development of the distal femoral condyle by mechanical loading (2006) Journal of Orthopaedic Research, 24 (2), pp. 229-241. , DOI 10.1002/jor.20024; Nitera-Kowalik, A., (2004) Thermographical Evaluation of Effectivness of Rehabilitation Excercises in Patients after Microsrugical Treatment of Lumbo-sacral Spine, , Medical University of Lodz; Germiller, J.A., Goldstein, S.A., Structure and function embryonic growth plate in the asenc of functioning skeletal muscle (1997) J Orthop Res, 15, pp. 362-370; Heegaard, J.H., Beaupre, G.S., Carter, D.R., Mechanically modulated cartilage growth may regulate joint surface morphogenesis (1999) J Orthop Res, 174, pp. 509-517; McCarthy, J.J., Kim, H., Saluan, P., Karsky, D., Davidson, R.S., The effects of limb lengthening on growth (2003) J Pediatr Ortop B, 12, pp. 328-331; Vitale, M.A., The effect of limb length discrepancy on health-related quality of life: Is the '2 cm rule' appropriate? (2006) J Pediatr Ortop B, 15, pp. 1-5\n\nFrom Duplicate 2 (Functional scoliosis caused by leg length discrepancy - Raczkowski, Jan W; Daniszewska, Barbara; Zolynski, Krystian)\n\nDate of Electronic Publication: 20100630. ; Original Imprints: Publication: [Poznań, Poland] : Termedia Pub. House, [2005]-","page":"393-398","publisher":"Termedia Pub. House","publisher-place":"Poland","title":"Functional scoliosis caused by leg length discrepancy","type":"article-journal","volume":"6"},"uris":["http://www.mendeley.com/documents/?uuid=ff46aefd-d911-4543-b3aa-32238747c04d"]}],"mendeley":{"formattedCitation":"(Aboutorabi et al., 2014; Raczkowski et al., 2010)","plainTextFormattedCitation":"(Aboutorabi et al., 2014; Raczkowski et al., 2010)","previouslyFormattedCitation":"(Aboutorabi et al., 2014; Raczkowski et al., 2010)"},"properties":{"noteIndex":0},"schema":"https://github.com/citation-style-language/schema/raw/master/csl-citation.json"}</w:instrText>
      </w:r>
      <w:r w:rsidRPr="007F6D57">
        <w:fldChar w:fldCharType="separate"/>
      </w:r>
      <w:r w:rsidR="009A28E3" w:rsidRPr="009A28E3">
        <w:rPr>
          <w:noProof/>
        </w:rPr>
        <w:t>(Aboutorabi et al., 2014; Raczkowski et al., 2010)</w:t>
      </w:r>
      <w:r w:rsidRPr="007F6D57">
        <w:fldChar w:fldCharType="end"/>
      </w:r>
      <w:r w:rsidRPr="007F6D57">
        <w:t xml:space="preserve">. None of the studies blinded the participants to the intervention, with only one study blinding the assessor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7F6D57">
        <w:fldChar w:fldCharType="separate"/>
      </w:r>
      <w:r w:rsidR="009A28E3" w:rsidRPr="009A28E3">
        <w:rPr>
          <w:noProof/>
        </w:rPr>
        <w:t>(Abd Elkader et al., 2013)</w:t>
      </w:r>
      <w:r w:rsidRPr="007F6D57">
        <w:fldChar w:fldCharType="end"/>
      </w:r>
      <w:r w:rsidRPr="007F6D57">
        <w:t xml:space="preserve">. Sufficient information on the participant recruitment strategy was provided in only two studies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2","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 Eek et al., 2017)","plainTextFormattedCitation":"(Bakker et al., 1997; Eek et al., 2017)","previouslyFormattedCitation":"(Bakker et al., 1997; Eek et al., 2017)"},"properties":{"noteIndex":0},"schema":"https://github.com/citation-style-language/schema/raw/master/csl-citation.json"}</w:instrText>
      </w:r>
      <w:r w:rsidRPr="007F6D57">
        <w:fldChar w:fldCharType="separate"/>
      </w:r>
      <w:r w:rsidR="00810D03" w:rsidRPr="009A28E3">
        <w:rPr>
          <w:noProof/>
        </w:rPr>
        <w:t>(Bakker et al., 1997; Eek et al., 2017)</w:t>
      </w:r>
      <w:r w:rsidRPr="007F6D57">
        <w:fldChar w:fldCharType="end"/>
      </w:r>
      <w:r w:rsidRPr="007F6D57">
        <w:t xml:space="preserve">. Three of the studies stipulated a brief wearing in period to allow the child to become accustomed to walking in the interventions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3","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3","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Aboutorabi et al., 2014; Eek et al., 2017)","plainTextFormattedCitation":"(Abd Elkader et al., 2013; Aboutorabi et al., 2014; Eek et al., 2017)","previouslyFormattedCitation":"(Abd Elkader et al., 2013; Aboutorabi et al., 2014; Eek et al., 2017)"},"properties":{"noteIndex":0},"schema":"https://github.com/citation-style-language/schema/raw/master/csl-citation.json"}</w:instrText>
      </w:r>
      <w:r w:rsidRPr="007F6D57">
        <w:fldChar w:fldCharType="separate"/>
      </w:r>
      <w:r w:rsidR="009A28E3" w:rsidRPr="009A28E3">
        <w:rPr>
          <w:noProof/>
        </w:rPr>
        <w:t>(Abd Elkader et al., 2013; Aboutorabi et al., 2014; Eek et al., 2017)</w:t>
      </w:r>
      <w:r w:rsidRPr="007F6D57">
        <w:fldChar w:fldCharType="end"/>
      </w:r>
      <w:r w:rsidRPr="007F6D57">
        <w:t>. Functional footwear was split into three design characteristic subgroups:</w:t>
      </w:r>
      <w:r w:rsidRPr="007F6D57">
        <w:rPr>
          <w:b/>
          <w:bCs/>
        </w:rPr>
        <w:t xml:space="preserve"> </w:t>
      </w:r>
      <w:r w:rsidRPr="007F6D57">
        <w:t>Stability, Instability, and Lift as defined by the previous scoping review</w:t>
      </w:r>
      <w:r w:rsidR="00035B0F">
        <w:rPr>
          <w:b/>
          <w:bCs/>
        </w:rPr>
        <w:t xml:space="preserve"> </w:t>
      </w:r>
      <w:r w:rsidR="00035B0F" w:rsidRPr="00035B0F">
        <w:t xml:space="preserve">(Chapter </w:t>
      </w:r>
      <w:r w:rsidR="00555AE0">
        <w:t>2</w:t>
      </w:r>
      <w:r w:rsidR="00035B0F" w:rsidRPr="00035B0F">
        <w:t>)</w:t>
      </w:r>
    </w:p>
    <w:p w14:paraId="27C68875" w14:textId="77777777" w:rsidR="007F6D57" w:rsidRPr="007F6D57" w:rsidRDefault="007F6D57" w:rsidP="005A7336">
      <w:pPr>
        <w:spacing w:line="360" w:lineRule="auto"/>
        <w:jc w:val="both"/>
      </w:pPr>
    </w:p>
    <w:p w14:paraId="066DBFA2" w14:textId="77777777" w:rsidR="007F6D57" w:rsidRPr="007F6D57" w:rsidRDefault="007F6D57">
      <w:pPr>
        <w:pStyle w:val="Heading4"/>
        <w:numPr>
          <w:ilvl w:val="3"/>
          <w:numId w:val="29"/>
        </w:numPr>
        <w:spacing w:line="360" w:lineRule="auto"/>
      </w:pPr>
      <w:bookmarkStart w:id="106" w:name="_Toc156403464"/>
      <w:r w:rsidRPr="007F6D57">
        <w:t>Stability footwear</w:t>
      </w:r>
      <w:bookmarkEnd w:id="106"/>
      <w:r w:rsidRPr="007F6D57">
        <w:t xml:space="preserve"> </w:t>
      </w:r>
    </w:p>
    <w:p w14:paraId="3B5D61A3" w14:textId="091A025F" w:rsidR="007F6D57" w:rsidRPr="007F6D57" w:rsidRDefault="007F6D57" w:rsidP="005A7336">
      <w:pPr>
        <w:spacing w:line="360" w:lineRule="auto"/>
        <w:jc w:val="both"/>
      </w:pPr>
      <w:r w:rsidRPr="007F6D57">
        <w:t>There were seven studies in this subgrouping with various footwear designs used amongst the studies (</w:t>
      </w:r>
      <w:r w:rsidR="00612690">
        <w:fldChar w:fldCharType="begin"/>
      </w:r>
      <w:r w:rsidR="00612690">
        <w:instrText xml:space="preserve"> REF _Ref142032210 \h </w:instrText>
      </w:r>
      <w:r w:rsidR="00612690">
        <w:fldChar w:fldCharType="separate"/>
      </w:r>
      <w:r w:rsidR="00612690" w:rsidRPr="00895152">
        <w:t xml:space="preserve">Table </w:t>
      </w:r>
      <w:r w:rsidR="00612690">
        <w:rPr>
          <w:noProof/>
        </w:rPr>
        <w:t>3</w:t>
      </w:r>
      <w:r w:rsidR="00612690">
        <w:noBreakHyphen/>
      </w:r>
      <w:r w:rsidR="00612690">
        <w:rPr>
          <w:noProof/>
        </w:rPr>
        <w:t>2</w:t>
      </w:r>
      <w:r w:rsidR="00612690">
        <w:fldChar w:fldCharType="end"/>
      </w:r>
      <w:r w:rsidRPr="007F6D57">
        <w:t>). Five studies involved footwear offering some form of medial-lateral stability with arch inlay and/or reinforced heel counter</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3","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3","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4","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4","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5","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5","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Abd Elkader et al., 2013; Aboutorabi et al., 2014; Bakker et al., 1997; Basta et al., 1977; Knittel &amp; Staheli, 1976)","plainTextFormattedCitation":"(Abd Elkader et al., 2013; Aboutorabi et al., 2014; Bakker et al., 1997; Basta et al., 1977; Knittel &amp; Staheli, 1976)","previouslyFormattedCitation":"(Abd Elkader et al., 2013; Aboutorabi et al., 2014; Bakker et al., 1997; Basta et al., 1977; Knittel &amp; Staheli, 1976)"},"properties":{"noteIndex":0},"schema":"https://github.com/citation-style-language/schema/raw/master/csl-citation.json"}</w:instrText>
      </w:r>
      <w:r w:rsidRPr="007F6D57">
        <w:fldChar w:fldCharType="separate"/>
      </w:r>
      <w:r w:rsidR="009A28E3" w:rsidRPr="009A28E3">
        <w:rPr>
          <w:noProof/>
        </w:rPr>
        <w:t>(Abd Elkader et al., 2013; Aboutorabi et al., 2014; Bakker et al., 1997; Basta et al., 1977; Knittel &amp; Staheli, 1976)</w:t>
      </w:r>
      <w:r w:rsidRPr="007F6D57">
        <w:fldChar w:fldCharType="end"/>
      </w:r>
      <w:r w:rsidRPr="007F6D57">
        <w:t xml:space="preserve"> and two studies involved footwear with anterior-posterior sole wedging that work </w:t>
      </w:r>
      <w:r w:rsidRPr="007F6D57">
        <w:lastRenderedPageBreak/>
        <w:t xml:space="preserve">alongside Ankle Foot Orthoses (AFO) to offer sagittal stability </w:t>
      </w:r>
      <w:r w:rsidRPr="007F6D57">
        <w:fldChar w:fldCharType="begin" w:fldLock="1"/>
      </w:r>
      <w:r w:rsidR="00D471C6">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id":"ITEM-2","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2","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Jagadamma et al., 2009; Wesdock &amp; Edge, 2003)","plainTextFormattedCitation":"(Jagadamma et al., 2009; Wesdock &amp; Edge, 2003)","previouslyFormattedCitation":"(Jagadamma et al., 2009; Wesdock &amp; Edge, 2003)"},"properties":{"noteIndex":0},"schema":"https://github.com/citation-style-language/schema/raw/master/csl-citation.json"}</w:instrText>
      </w:r>
      <w:r w:rsidRPr="007F6D57">
        <w:fldChar w:fldCharType="separate"/>
      </w:r>
      <w:r w:rsidR="009A28E3" w:rsidRPr="009A28E3">
        <w:rPr>
          <w:noProof/>
        </w:rPr>
        <w:t>(Jagadamma et al., 2009; Wesdock &amp; Edge, 2003)</w:t>
      </w:r>
      <w:r w:rsidRPr="007F6D57">
        <w:fldChar w:fldCharType="end"/>
      </w:r>
      <w:r w:rsidR="00035655">
        <w:t>.</w:t>
      </w:r>
      <w:r w:rsidRPr="007F6D57">
        <w:t xml:space="preserve"> </w:t>
      </w:r>
    </w:p>
    <w:p w14:paraId="087779C1" w14:textId="77777777" w:rsidR="007F6D57" w:rsidRPr="007F6D57" w:rsidRDefault="007F6D57" w:rsidP="005A7336">
      <w:pPr>
        <w:spacing w:line="360" w:lineRule="auto"/>
        <w:jc w:val="both"/>
      </w:pPr>
    </w:p>
    <w:p w14:paraId="6A86A080" w14:textId="01CEACAA" w:rsidR="007F6D57" w:rsidRPr="007F6D57" w:rsidRDefault="007F6D57" w:rsidP="005A7336">
      <w:pPr>
        <w:spacing w:line="360" w:lineRule="auto"/>
        <w:jc w:val="both"/>
      </w:pPr>
      <w:r w:rsidRPr="007F6D57">
        <w:t xml:space="preserve">In relation to footwear that offered mediolateral stability, the study designs consisted of </w:t>
      </w:r>
      <w:r w:rsidRPr="007F6D57">
        <w:rPr>
          <w:bCs/>
        </w:rPr>
        <w:t xml:space="preserve">four before-after studies (level III evidence) </w:t>
      </w:r>
      <w:r w:rsidRPr="007F6D57">
        <w:rPr>
          <w:bCs/>
        </w:rPr>
        <w:fldChar w:fldCharType="begin" w:fldLock="1"/>
      </w:r>
      <w:r w:rsidR="00D471C6">
        <w:rPr>
          <w:bCs/>
        </w:rPr>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3","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3","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4","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4","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Abd Elkader et al., 2013; Aboutorabi et al., 2014; Basta et al., 1977; Knittel &amp; Staheli, 1976)","plainTextFormattedCitation":"(Abd Elkader et al., 2013; Aboutorabi et al., 2014; Basta et al., 1977; Knittel &amp; Staheli, 1976)","previouslyFormattedCitation":"(Abd Elkader et al., 2013; Aboutorabi et al., 2014; Basta et al., 1977; Knittel &amp; Staheli, 1976)"},"properties":{"noteIndex":0},"schema":"https://github.com/citation-style-language/schema/raw/master/csl-citation.json"}</w:instrText>
      </w:r>
      <w:r w:rsidRPr="007F6D57">
        <w:rPr>
          <w:bCs/>
        </w:rPr>
        <w:fldChar w:fldCharType="separate"/>
      </w:r>
      <w:r w:rsidR="009A28E3" w:rsidRPr="009A28E3">
        <w:rPr>
          <w:bCs/>
          <w:noProof/>
        </w:rPr>
        <w:t>(Abd Elkader et al., 2013; Aboutorabi et al., 2014; Basta et al., 1977; Knittel &amp; Staheli, 1976)</w:t>
      </w:r>
      <w:r w:rsidRPr="007F6D57">
        <w:fldChar w:fldCharType="end"/>
      </w:r>
      <w:r w:rsidRPr="007F6D57">
        <w:rPr>
          <w:bCs/>
        </w:rPr>
        <w:t xml:space="preserve"> and one survey study (level IV evidence) </w:t>
      </w:r>
      <w:r w:rsidRPr="007F6D57">
        <w:rPr>
          <w:bCs/>
        </w:rPr>
        <w:fldChar w:fldCharType="begin" w:fldLock="1"/>
      </w:r>
      <w:r w:rsidR="00D471C6">
        <w:rPr>
          <w:bCs/>
        </w:rPr>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7F6D57">
        <w:rPr>
          <w:bCs/>
        </w:rPr>
        <w:fldChar w:fldCharType="separate"/>
      </w:r>
      <w:r w:rsidR="00810D03" w:rsidRPr="009A28E3">
        <w:rPr>
          <w:bCs/>
          <w:noProof/>
        </w:rPr>
        <w:t>(Bakker et al., 1997)</w:t>
      </w:r>
      <w:r w:rsidRPr="007F6D57">
        <w:fldChar w:fldCharType="end"/>
      </w:r>
      <w:r w:rsidRPr="007F6D57">
        <w:rPr>
          <w:bCs/>
        </w:rPr>
        <w:t xml:space="preserve">. Two of these studies were of fair QI </w:t>
      </w:r>
      <w:r w:rsidRPr="007F6D57">
        <w:rPr>
          <w:bCs/>
        </w:rPr>
        <w:fldChar w:fldCharType="begin" w:fldLock="1"/>
      </w:r>
      <w:r w:rsidR="00D471C6">
        <w:rPr>
          <w:bCs/>
        </w:rPr>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d Elkader et al., 2013; Aboutorabi et al., 2014)","plainTextFormattedCitation":"(Abd Elkader et al., 2013; Aboutorabi et al., 2014)","previouslyFormattedCitation":"(Abd Elkader et al., 2013; Aboutorabi et al., 2014)"},"properties":{"noteIndex":0},"schema":"https://github.com/citation-style-language/schema/raw/master/csl-citation.json"}</w:instrText>
      </w:r>
      <w:r w:rsidRPr="007F6D57">
        <w:rPr>
          <w:bCs/>
        </w:rPr>
        <w:fldChar w:fldCharType="separate"/>
      </w:r>
      <w:r w:rsidR="009A28E3" w:rsidRPr="009A28E3">
        <w:rPr>
          <w:bCs/>
          <w:noProof/>
        </w:rPr>
        <w:t>(Abd Elkader et al., 2013; Aboutorabi et al., 2014)</w:t>
      </w:r>
      <w:r w:rsidRPr="007F6D57">
        <w:fldChar w:fldCharType="end"/>
      </w:r>
      <w:r w:rsidRPr="007F6D57">
        <w:rPr>
          <w:bCs/>
        </w:rPr>
        <w:t xml:space="preserve"> and two poor QI </w:t>
      </w:r>
      <w:r w:rsidRPr="007F6D57">
        <w:rPr>
          <w:bCs/>
        </w:rPr>
        <w:fldChar w:fldCharType="begin" w:fldLock="1"/>
      </w:r>
      <w:r w:rsidR="00D471C6">
        <w:rPr>
          <w:bCs/>
        </w:rPr>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2","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Basta et al., 1977; Knittel &amp; Staheli, 1976)","plainTextFormattedCitation":"(Basta et al., 1977; Knittel &amp; Staheli, 1976)","previouslyFormattedCitation":"(Basta et al., 1977; Knittel &amp; Staheli, 1976)"},"properties":{"noteIndex":0},"schema":"https://github.com/citation-style-language/schema/raw/master/csl-citation.json"}</w:instrText>
      </w:r>
      <w:r w:rsidRPr="007F6D57">
        <w:rPr>
          <w:bCs/>
        </w:rPr>
        <w:fldChar w:fldCharType="separate"/>
      </w:r>
      <w:r w:rsidR="009A28E3" w:rsidRPr="009A28E3">
        <w:rPr>
          <w:bCs/>
          <w:noProof/>
        </w:rPr>
        <w:t>(Basta et al., 1977; Knittel &amp; Staheli, 1976)</w:t>
      </w:r>
      <w:r w:rsidRPr="007F6D57">
        <w:fldChar w:fldCharType="end"/>
      </w:r>
      <w:r w:rsidRPr="007F6D57">
        <w:rPr>
          <w:bCs/>
        </w:rPr>
        <w:t xml:space="preserve">. The survey study met 64% of the survey quality criteria </w:t>
      </w:r>
      <w:r w:rsidRPr="007F6D57">
        <w:rPr>
          <w:bCs/>
        </w:rPr>
        <w:fldChar w:fldCharType="begin" w:fldLock="1"/>
      </w:r>
      <w:r w:rsidR="00D471C6">
        <w:rPr>
          <w:bCs/>
        </w:rPr>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7F6D57">
        <w:rPr>
          <w:bCs/>
        </w:rPr>
        <w:fldChar w:fldCharType="separate"/>
      </w:r>
      <w:r w:rsidR="00810D03" w:rsidRPr="009A28E3">
        <w:rPr>
          <w:bCs/>
          <w:noProof/>
        </w:rPr>
        <w:t>(Bakker et al., 1997)</w:t>
      </w:r>
      <w:r w:rsidRPr="007F6D57">
        <w:fldChar w:fldCharType="end"/>
      </w:r>
      <w:r w:rsidRPr="007F6D57">
        <w:rPr>
          <w:bCs/>
        </w:rPr>
        <w:t xml:space="preserve">. The medical conditions of the participants were mobile pes planus, </w:t>
      </w:r>
      <w:r w:rsidR="0083339A">
        <w:rPr>
          <w:bCs/>
        </w:rPr>
        <w:t>Down</w:t>
      </w:r>
      <w:r w:rsidRPr="007F6D57">
        <w:rPr>
          <w:bCs/>
        </w:rPr>
        <w:t xml:space="preserve"> syndrome, in-toeing and Duchenne muscular-dystrophy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Pr="007F6D57">
        <w:rPr>
          <w:bCs/>
        </w:rPr>
        <w:t xml:space="preserve">) </w:t>
      </w:r>
      <w:r w:rsidRPr="007F6D57">
        <w:rPr>
          <w:bCs/>
        </w:rPr>
        <w:fldChar w:fldCharType="begin" w:fldLock="1"/>
      </w:r>
      <w:r w:rsidR="00D471C6">
        <w:rPr>
          <w:bCs/>
        </w:rPr>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2","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id":"ITEM-3","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3","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4","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4","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5","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5","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Abd Elkader et al., 2013; Aboutorabi et al., 2014; Bakker et al., 1997; Basta et al., 1977; Knittel &amp; Staheli, 1976)","plainTextFormattedCitation":"(Abd Elkader et al., 2013; Aboutorabi et al., 2014; Bakker et al., 1997; Basta et al., 1977; Knittel &amp; Staheli, 1976)","previouslyFormattedCitation":"(Abd Elkader et al., 2013; Aboutorabi et al., 2014; Bakker et al., 1997; Basta et al., 1977; Knittel &amp; Staheli, 1976)"},"properties":{"noteIndex":0},"schema":"https://github.com/citation-style-language/schema/raw/master/csl-citation.json"}</w:instrText>
      </w:r>
      <w:r w:rsidRPr="007F6D57">
        <w:rPr>
          <w:bCs/>
        </w:rPr>
        <w:fldChar w:fldCharType="separate"/>
      </w:r>
      <w:r w:rsidR="009A28E3" w:rsidRPr="009A28E3">
        <w:rPr>
          <w:bCs/>
          <w:noProof/>
        </w:rPr>
        <w:t>(Abd Elkader et al., 2013; Aboutorabi et al., 2014; Bakker et al., 1997; Basta et al., 1977; Knittel &amp; Staheli, 1976)</w:t>
      </w:r>
      <w:r w:rsidRPr="007F6D57">
        <w:fldChar w:fldCharType="end"/>
      </w:r>
      <w:r w:rsidRPr="007F6D57">
        <w:rPr>
          <w:bCs/>
        </w:rPr>
        <w:t>. Various comparators were considered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Pr="007F6D57">
        <w:rPr>
          <w:bCs/>
        </w:rPr>
        <w:t>).</w:t>
      </w:r>
      <w:r w:rsidRPr="007F6D57">
        <w:t xml:space="preserve"> Barefoot conditions, walking or stance, was the baseline assessment in three of the five studies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2","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3","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3","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d Elkader et al., 2013; Aboutorabi et al., 2014; Basta et al., 1977)","plainTextFormattedCitation":"(Abd Elkader et al., 2013; Aboutorabi et al., 2014; Basta et al., 1977)","previouslyFormattedCitation":"(Abd Elkader et al., 2013; Aboutorabi et al., 2014; Basta et al., 1977)"},"properties":{"noteIndex":0},"schema":"https://github.com/citation-style-language/schema/raw/master/csl-citation.json"}</w:instrText>
      </w:r>
      <w:r w:rsidRPr="007F6D57">
        <w:fldChar w:fldCharType="separate"/>
      </w:r>
      <w:r w:rsidR="009A28E3" w:rsidRPr="009A28E3">
        <w:rPr>
          <w:noProof/>
        </w:rPr>
        <w:t>(Abd Elkader et al., 2013; Aboutorabi et al., 2014; Basta et al., 1977)</w:t>
      </w:r>
      <w:r w:rsidRPr="007F6D57">
        <w:fldChar w:fldCharType="end"/>
      </w:r>
      <w:r w:rsidRPr="007F6D57">
        <w:t xml:space="preserve">. Standard unmodified footwear was considered in three of the studies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id":"ITEM-2","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2","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id":"ITEM-3","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3","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Bakker et al., 1997; Basta et al., 1977; Knittel &amp; Staheli, 1976)","plainTextFormattedCitation":"(Bakker et al., 1997; Basta et al., 1977; Knittel &amp; Staheli, 1976)","previouslyFormattedCitation":"(Bakker et al., 1997; Basta et al., 1977; Knittel &amp; Staheli, 1976)"},"properties":{"noteIndex":0},"schema":"https://github.com/citation-style-language/schema/raw/master/csl-citation.json"}</w:instrText>
      </w:r>
      <w:r w:rsidRPr="007F6D57">
        <w:fldChar w:fldCharType="separate"/>
      </w:r>
      <w:r w:rsidR="009A28E3" w:rsidRPr="009A28E3">
        <w:rPr>
          <w:noProof/>
        </w:rPr>
        <w:t>(Bakker et al., 1997; Basta et al., 1977; Knittel &amp; Staheli, 1976)</w:t>
      </w:r>
      <w:r w:rsidRPr="007F6D57">
        <w:fldChar w:fldCharType="end"/>
      </w:r>
      <w:r w:rsidRPr="007F6D57">
        <w:t xml:space="preserve">. Arch inlays/foot orthosis was a comparator either fitted to stability footwear in one paper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plainTextFormattedCitation":"(Basta et al., 1977)","previouslyFormattedCitation":"(Basta et al., 1977)"},"properties":{"noteIndex":0},"schema":"https://github.com/citation-style-language/schema/raw/master/csl-citation.json"}</w:instrText>
      </w:r>
      <w:r w:rsidRPr="007F6D57">
        <w:fldChar w:fldCharType="separate"/>
      </w:r>
      <w:r w:rsidR="00810D03" w:rsidRPr="009A28E3">
        <w:rPr>
          <w:noProof/>
        </w:rPr>
        <w:t>(Basta et al., 1977)</w:t>
      </w:r>
      <w:r w:rsidRPr="007F6D57">
        <w:fldChar w:fldCharType="end"/>
      </w:r>
      <w:r w:rsidRPr="007F6D57">
        <w:t xml:space="preserve"> or to standard footwear in another paper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plainTextFormattedCitation":"(Aboutorabi et al., 2014)","previouslyFormattedCitation":"(Aboutorabi et al., 2014)"},"properties":{"noteIndex":0},"schema":"https://github.com/citation-style-language/schema/raw/master/csl-citation.json"}</w:instrText>
      </w:r>
      <w:r w:rsidRPr="007F6D57">
        <w:fldChar w:fldCharType="separate"/>
      </w:r>
      <w:r w:rsidR="00810D03" w:rsidRPr="009A28E3">
        <w:rPr>
          <w:noProof/>
        </w:rPr>
        <w:t>(Aboutorabi et al., 2014)</w:t>
      </w:r>
      <w:r w:rsidRPr="007F6D57">
        <w:fldChar w:fldCharType="end"/>
      </w:r>
      <w:r w:rsidRPr="007F6D57">
        <w:t xml:space="preserve">. AFOs, Knee Ankle Foot Orthoses (KAFO), and standing frames were additionally considered in one study </w:t>
      </w:r>
      <w:r w:rsidRPr="007F6D57">
        <w:fldChar w:fldCharType="begin" w:fldLock="1"/>
      </w:r>
      <w:r w:rsidR="00D471C6">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7F6D57">
        <w:fldChar w:fldCharType="separate"/>
      </w:r>
      <w:r w:rsidR="00810D03" w:rsidRPr="009A28E3">
        <w:rPr>
          <w:noProof/>
        </w:rPr>
        <w:t>(Bakker et al., 1997)</w:t>
      </w:r>
      <w:r w:rsidRPr="007F6D57">
        <w:fldChar w:fldCharType="end"/>
      </w:r>
      <w:r w:rsidRPr="007F6D57">
        <w:t xml:space="preserve">. Medical taping was a consideration in one study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7F6D57">
        <w:fldChar w:fldCharType="separate"/>
      </w:r>
      <w:r w:rsidR="009A28E3" w:rsidRPr="009A28E3">
        <w:rPr>
          <w:noProof/>
        </w:rPr>
        <w:t>(Abd Elkader et al., 2013)</w:t>
      </w:r>
      <w:r w:rsidRPr="007F6D57">
        <w:fldChar w:fldCharType="end"/>
      </w:r>
      <w:r w:rsidRPr="007F6D57">
        <w:t xml:space="preserve">. Stability footwear with various sole modifications were compared in one study </w:t>
      </w:r>
      <w:r w:rsidRPr="007F6D57">
        <w:fldChar w:fldCharType="begin" w:fldLock="1"/>
      </w:r>
      <w:r w:rsidR="00D471C6">
        <w:instrText>ADDIN CSL_CITATION {"citationItems":[{"id":"ITEM-1","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1","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Knittel &amp; Staheli, 1976)","plainTextFormattedCitation":"(Knittel &amp; Staheli, 1976)","previouslyFormattedCitation":"(Knittel &amp; Staheli, 1976)"},"properties":{"noteIndex":0},"schema":"https://github.com/citation-style-language/schema/raw/master/csl-citation.json"}</w:instrText>
      </w:r>
      <w:r w:rsidRPr="007F6D57">
        <w:fldChar w:fldCharType="separate"/>
      </w:r>
      <w:r w:rsidR="009A28E3" w:rsidRPr="009A28E3">
        <w:rPr>
          <w:noProof/>
        </w:rPr>
        <w:t>(Knittel &amp; Staheli, 1976)</w:t>
      </w:r>
      <w:r w:rsidRPr="007F6D57">
        <w:fldChar w:fldCharType="end"/>
      </w:r>
      <w:r w:rsidRPr="007F6D57">
        <w:t xml:space="preserve">. </w:t>
      </w:r>
    </w:p>
    <w:p w14:paraId="49C841F7" w14:textId="77777777" w:rsidR="007F6D57" w:rsidRPr="007F6D57" w:rsidRDefault="007F6D57" w:rsidP="005A7336">
      <w:pPr>
        <w:spacing w:line="360" w:lineRule="auto"/>
        <w:jc w:val="both"/>
      </w:pPr>
    </w:p>
    <w:p w14:paraId="2297770D" w14:textId="76D7B4FC" w:rsidR="007F6D57" w:rsidRPr="007F6D57" w:rsidRDefault="007F6D57" w:rsidP="005A7336">
      <w:pPr>
        <w:spacing w:line="360" w:lineRule="auto"/>
        <w:jc w:val="both"/>
      </w:pPr>
      <w:r w:rsidRPr="007F6D57">
        <w:t>Primary outcomes considered both biomechanical (</w:t>
      </w:r>
      <w:r w:rsidR="00612690">
        <w:fldChar w:fldCharType="begin"/>
      </w:r>
      <w:r w:rsidR="00612690">
        <w:instrText xml:space="preserve"> REF _Ref132284164 \h </w:instrText>
      </w:r>
      <w:r w:rsidR="00612690">
        <w:fldChar w:fldCharType="separate"/>
      </w:r>
      <w:r w:rsidR="00612690" w:rsidRPr="004201C4">
        <w:t xml:space="preserve">Table </w:t>
      </w:r>
      <w:r w:rsidR="00612690">
        <w:rPr>
          <w:noProof/>
        </w:rPr>
        <w:t>3</w:t>
      </w:r>
      <w:r w:rsidR="00612690">
        <w:noBreakHyphen/>
      </w:r>
      <w:r w:rsidR="00612690">
        <w:rPr>
          <w:noProof/>
        </w:rPr>
        <w:t>4</w:t>
      </w:r>
      <w:r w:rsidR="00612690">
        <w:fldChar w:fldCharType="end"/>
      </w:r>
      <w:r w:rsidRPr="007F6D57">
        <w:t>) and skeletal geometric measures (</w:t>
      </w:r>
      <w:r w:rsidR="00612690">
        <w:fldChar w:fldCharType="begin"/>
      </w:r>
      <w:r w:rsidR="00612690">
        <w:instrText xml:space="preserve"> REF _Ref142032213 \h </w:instrText>
      </w:r>
      <w:r w:rsidR="00612690">
        <w:fldChar w:fldCharType="separate"/>
      </w:r>
      <w:r w:rsidR="00612690" w:rsidRPr="00B06CB3">
        <w:t xml:space="preserve">Table </w:t>
      </w:r>
      <w:r w:rsidR="00612690">
        <w:rPr>
          <w:noProof/>
        </w:rPr>
        <w:t>3</w:t>
      </w:r>
      <w:r w:rsidR="00612690">
        <w:noBreakHyphen/>
      </w:r>
      <w:r w:rsidR="00612690">
        <w:rPr>
          <w:noProof/>
        </w:rPr>
        <w:t>3</w:t>
      </w:r>
      <w:r w:rsidR="00612690">
        <w:fldChar w:fldCharType="end"/>
      </w:r>
      <w:r w:rsidRPr="007F6D57">
        <w:t xml:space="preserve">). One study demonstrated statistically significant changes in spatiotemporal parameters (increase in velocity and stride length, reduction in the base of support) in children with </w:t>
      </w:r>
      <w:r w:rsidR="0083339A">
        <w:t>Down</w:t>
      </w:r>
      <w:r w:rsidRPr="007F6D57">
        <w:t xml:space="preserve"> syndrome whilst wearing stability footwear compared to the barefoot condition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7F6D57">
        <w:fldChar w:fldCharType="separate"/>
      </w:r>
      <w:r w:rsidR="009A28E3" w:rsidRPr="009A28E3">
        <w:rPr>
          <w:noProof/>
        </w:rPr>
        <w:t>(Abd Elkader et al., 2013)</w:t>
      </w:r>
      <w:r w:rsidRPr="007F6D57">
        <w:fldChar w:fldCharType="end"/>
      </w:r>
      <w:r w:rsidRPr="007F6D57">
        <w:t xml:space="preserve">. However, no differences were noted between the stability footwear group and the taping comparator group in this study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7F6D57">
        <w:fldChar w:fldCharType="separate"/>
      </w:r>
      <w:r w:rsidR="009A28E3" w:rsidRPr="009A28E3">
        <w:rPr>
          <w:noProof/>
        </w:rPr>
        <w:t>(Abd Elkader et al., 2013)</w:t>
      </w:r>
      <w:r w:rsidRPr="007F6D57">
        <w:fldChar w:fldCharType="end"/>
      </w:r>
      <w:r w:rsidRPr="007F6D57">
        <w:t xml:space="preserve">. One study demonstrated a statistically significant reduction in the centre of pressure (CoP) displacement and increased step velocity in the stability footwear compared to the barefoot condition for individuals with pes planus </w:t>
      </w:r>
      <w:r w:rsidRPr="007F6D57">
        <w:lastRenderedPageBreak/>
        <w:fldChar w:fldCharType="begin" w:fldLock="1"/>
      </w:r>
      <w:r w:rsidR="00D471C6">
        <w:instrText>ADDIN CSL_CITATION {"citationItems":[{"id":"ITEM-1","itemData":{"DOI":"10.1016/J.REHAB.2017.05.004","ISSN":"1877-0665","PMID":"28713039","abstract":"Background: Ankle foot orthoses (AFOs) are orthotic devices that can be used to normalize the walking pattern of children with cerebral palsy (CP). One of the aims of orthotic management is to produce a more normal gait pattern by positioning joints in the proper position to reduce pathological reflex or spasticity. Objective: To conduct a systematic review of the literature and establish the effect of treatment with various types of AFOs on gait patterns of children with CP. Methods: PubMed, Scopus, ISI Web of knowledge, Cochrane Library, EMBASE and Google Scholar were searched for articles published between 2007 and 2015 of studies of children with CP wearing the following AFOs: hinged (HAFO), solid (SAFO), floor reaction (FRO), posterior leaf spring (PLS) and dynamic (DAFO). Studies that combined treatment options were excluded. Outcomes investigated were a change in gait pattern and subsequent walking ability. The PEDro scale used to assess the methodological quality of relevant studies. Results: We included 17 studies investigating a total of 1139 children with CP. The PEDro score was poor for most studies (3/10). Only 4 studies, of 209 children in total, were randomized controlled trials, for a good PEDro score (5, 7, 9/10) and an appropriate level of evidence. One study used a case-based series and the remainder a cross-sectional design. In general, the use of AFOs improved speed and stride length. The HAFO was effective for improving gait parameters and decreasing energy expenditure with hemiplegic CP as compared with the barefoot condition. It also improved stride length, speed of walking, single limb support and gait symmetry with hemiplegic CP. The plastic SAFO and FRO were effective in reducing energy expenditure with diplegic CP. With diplegic CP, the HAFO and SAFO improved gross motor function. Conclusion: For children with CP, use of specific types of AFOs improved gait parameters, including ankle and knee range of motion, walking speed and stride length. AFOs reduced energy expenditure in children with spastic CP. However, further studies with good PEDro scores are required for more conclusive evidence regarding the effectiveness of AFOs in children with CP.","author":[{"dropping-particle":"","family":"Aboutorabi","given":"Atefeh","non-dropping-particle":"","parse-names":false,"suffix":""},{"dropping-particle":"","family":"Arazpour","given":"Mokhtar","non-dropping-particle":"","parse-names":false,"suffix":""},{"dropping-particle":"","family":"Ahmadi Bani","given":"Monireh","non-dropping-particle":"","parse-names":false,"suffix":""},{"dropping-particle":"","family":"Saeedi","given":"Hassan","non-dropping-particle":"","parse-names":false,"suffix":""},{"dropping-particle":"","family":"Head","given":"John S.","non-dropping-particle":"","parse-names":false,"suffix":""}],"container-title":"Annals of Physical and Rehabilitation Medicine","id":"ITEM-1","issue":"6","issued":{"date-parts":[["2017","11","1"]]},"page":"393-402","publisher":"Elsevier Masson","title":"Efficacy of ankle foot orthoses types on walking in children with cerebral palsy: A systematic review","type":"article-journal","volume":"60"},"uris":["http://www.mendeley.com/documents/?uuid=9e366c61-216c-4d12-a394-a71c17425adb"]}],"mendeley":{"formattedCitation":"(Aboutorabi et al., 2017)","plainTextFormattedCitation":"(Aboutorabi et al., 2017)","previouslyFormattedCitation":"(Aboutorabi et al., 2017)"},"properties":{"noteIndex":0},"schema":"https://github.com/citation-style-language/schema/raw/master/csl-citation.json"}</w:instrText>
      </w:r>
      <w:r w:rsidRPr="007F6D57">
        <w:fldChar w:fldCharType="separate"/>
      </w:r>
      <w:r w:rsidR="00810D03" w:rsidRPr="009A28E3">
        <w:rPr>
          <w:noProof/>
        </w:rPr>
        <w:t>(Aboutorabi et al., 2017)</w:t>
      </w:r>
      <w:r w:rsidRPr="007F6D57">
        <w:fldChar w:fldCharType="end"/>
      </w:r>
      <w:r w:rsidRPr="007F6D57">
        <w:t xml:space="preserve">. No significant difference was found in step symmetry in this study between barefoot and stability footwear conditions. However, the regular shoe with orthosis demonstrated a significant increase in step symmetry compared to stability footwear conditions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plainTextFormattedCitation":"(Aboutorabi et al., 2014)","previouslyFormattedCitation":"(Aboutorabi et al., 2014)"},"properties":{"noteIndex":0},"schema":"https://github.com/citation-style-language/schema/raw/master/csl-citation.json"}</w:instrText>
      </w:r>
      <w:r w:rsidRPr="007F6D57">
        <w:fldChar w:fldCharType="separate"/>
      </w:r>
      <w:r w:rsidR="00810D03" w:rsidRPr="009A28E3">
        <w:rPr>
          <w:noProof/>
        </w:rPr>
        <w:t>(Aboutorabi et al., 2014)</w:t>
      </w:r>
      <w:r w:rsidRPr="007F6D57">
        <w:fldChar w:fldCharType="end"/>
      </w:r>
      <w:r w:rsidRPr="007F6D57">
        <w:t xml:space="preserve">. Mediolateral wedged sole modifications were shown to have no statistically significant effect on in-toed angle of gait. </w:t>
      </w:r>
      <w:proofErr w:type="spellStart"/>
      <w:r w:rsidRPr="007F6D57">
        <w:t>Torqheels</w:t>
      </w:r>
      <w:proofErr w:type="spellEnd"/>
      <w:r w:rsidRPr="007F6D57">
        <w:t xml:space="preserve"> (circular sole additions that impart a torque on ground contact </w:t>
      </w:r>
      <w:r w:rsidRPr="007F6D57">
        <w:fldChar w:fldCharType="begin" w:fldLock="1"/>
      </w:r>
      <w:r w:rsidR="00820A04">
        <w:instrText>ADDIN CSL_CITATION {"citationItems":[{"id":"ITEM-1","itemData":{"DOI":"10.1016/b978-0-12-281602-4.50009-9","author":[{"dropping-particle":"","family":"Rodenberger","given":"C.A.","non-dropping-particle":"","parse-names":false,"suffix":""}],"container-title":"Orthopaedic Mechanics","id":"ITEM-1","issued":{"date-parts":[["1981","1","1"]]},"page":"175-198","publisher":"Elsevier","title":"Torqheels","type":"chapter"},"uris":["http://www.mendeley.com/documents/?uuid=5a2d364e-eadf-39a8-b980-471fde618f82"]}],"mendeley":{"formattedCitation":"(Rodenberger, 1981)","plainTextFormattedCitation":"(Rodenberger, 1981)","previouslyFormattedCitation":"(RODENBERGER, 1981)"},"properties":{"noteIndex":0},"schema":"https://github.com/citation-style-language/schema/raw/master/csl-citation.json"}</w:instrText>
      </w:r>
      <w:r w:rsidRPr="007F6D57">
        <w:fldChar w:fldCharType="separate"/>
      </w:r>
      <w:r w:rsidR="00820A04" w:rsidRPr="00820A04">
        <w:rPr>
          <w:noProof/>
        </w:rPr>
        <w:t>(Rodenberger, 1981)</w:t>
      </w:r>
      <w:r w:rsidRPr="007F6D57">
        <w:fldChar w:fldCharType="end"/>
      </w:r>
      <w:r w:rsidRPr="007F6D57">
        <w:t xml:space="preserve"> did show a significant reduction of the in-toed angle of gait (approximately 33%) compared to a standard soled footwear </w:t>
      </w:r>
      <w:r w:rsidRPr="007F6D57">
        <w:fldChar w:fldCharType="begin" w:fldLock="1"/>
      </w:r>
      <w:r w:rsidR="00D471C6">
        <w:instrText>ADDIN CSL_CITATION {"citationItems":[{"id":"ITEM-1","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1","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Knittel &amp; Staheli, 1976)","plainTextFormattedCitation":"(Knittel &amp; Staheli, 1976)","previouslyFormattedCitation":"(Knittel &amp; Staheli, 1976)"},"properties":{"noteIndex":0},"schema":"https://github.com/citation-style-language/schema/raw/master/csl-citation.json"}</w:instrText>
      </w:r>
      <w:r w:rsidRPr="007F6D57">
        <w:fldChar w:fldCharType="separate"/>
      </w:r>
      <w:r w:rsidR="009A28E3" w:rsidRPr="009A28E3">
        <w:rPr>
          <w:noProof/>
        </w:rPr>
        <w:t>(Knittel &amp; Staheli, 1976)</w:t>
      </w:r>
      <w:r w:rsidRPr="007F6D57">
        <w:fldChar w:fldCharType="end"/>
      </w:r>
      <w:r w:rsidRPr="007F6D57">
        <w:t xml:space="preserve">. Skeletal geometry outcomes used were immediate weight-bearing radiographic alignment changes to the medial longitudinal arch in participants with symptomatic pes planus. Skeletal alignment was seen to improve in stability footwear vs. barefoot conditions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plainTextFormattedCitation":"(Basta et al., 1977)","previouslyFormattedCitation":"(Basta et al., 1977)"},"properties":{"noteIndex":0},"schema":"https://github.com/citation-style-language/schema/raw/master/csl-citation.json"}</w:instrText>
      </w:r>
      <w:r w:rsidRPr="007F6D57">
        <w:fldChar w:fldCharType="separate"/>
      </w:r>
      <w:r w:rsidR="00810D03" w:rsidRPr="009A28E3">
        <w:rPr>
          <w:noProof/>
        </w:rPr>
        <w:t>(Basta et al., 1977)</w:t>
      </w:r>
      <w:r w:rsidRPr="007F6D57">
        <w:fldChar w:fldCharType="end"/>
      </w:r>
      <w:r w:rsidRPr="007F6D57">
        <w:t xml:space="preserve">. However, no statistical analysis was performed on these effects. Additionally, there was absent reporting of the changes to these angles in standard footwear conditions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plainTextFormattedCitation":"(Basta et al., 1977)","previouslyFormattedCitation":"(Basta et al., 1977)"},"properties":{"noteIndex":0},"schema":"https://github.com/citation-style-language/schema/raw/master/csl-citation.json"}</w:instrText>
      </w:r>
      <w:r w:rsidRPr="007F6D57">
        <w:fldChar w:fldCharType="separate"/>
      </w:r>
      <w:r w:rsidR="00810D03" w:rsidRPr="009A28E3">
        <w:rPr>
          <w:noProof/>
        </w:rPr>
        <w:t>(Basta et al., 1977)</w:t>
      </w:r>
      <w:r w:rsidRPr="007F6D57">
        <w:fldChar w:fldCharType="end"/>
      </w:r>
      <w:r w:rsidRPr="007F6D57">
        <w:t>.</w:t>
      </w:r>
    </w:p>
    <w:p w14:paraId="27BEEACB" w14:textId="77777777" w:rsidR="007F6D57" w:rsidRPr="007F6D57" w:rsidRDefault="007F6D57" w:rsidP="005A7336">
      <w:pPr>
        <w:spacing w:line="360" w:lineRule="auto"/>
        <w:jc w:val="both"/>
      </w:pPr>
    </w:p>
    <w:p w14:paraId="624222A5" w14:textId="4C35B701" w:rsidR="007F6D57" w:rsidRPr="007F6D57" w:rsidRDefault="007F6D57" w:rsidP="005A7336">
      <w:pPr>
        <w:spacing w:line="360" w:lineRule="auto"/>
        <w:jc w:val="both"/>
      </w:pPr>
      <w:r w:rsidRPr="007F6D57">
        <w:t>Secondary outcomes, as outlined by this review,</w:t>
      </w:r>
      <w:r w:rsidRPr="007F6D57">
        <w:rPr>
          <w:b/>
          <w:bCs/>
        </w:rPr>
        <w:t xml:space="preserve"> </w:t>
      </w:r>
      <w:r w:rsidRPr="007F6D57">
        <w:t>were explored in two of the mediolateral stability footwear studies. Reduction of foot fatigue</w:t>
      </w:r>
      <w:r w:rsidRPr="007F6D57" w:rsidDel="0093057D">
        <w:t xml:space="preserve"> </w:t>
      </w:r>
      <w:r w:rsidRPr="007F6D57">
        <w:t xml:space="preserve">and pain in pes planus were investigated in one paper </w:t>
      </w:r>
      <w:r w:rsidRPr="007F6D57">
        <w:fldChar w:fldCharType="begin" w:fldLock="1"/>
      </w:r>
      <w:r w:rsidR="00D471C6">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plainTextFormattedCitation":"(Basta et al., 1977)","previouslyFormattedCitation":"(Basta et al., 1977)"},"properties":{"noteIndex":0},"schema":"https://github.com/citation-style-language/schema/raw/master/csl-citation.json"}</w:instrText>
      </w:r>
      <w:r w:rsidRPr="007F6D57">
        <w:fldChar w:fldCharType="separate"/>
      </w:r>
      <w:r w:rsidR="00810D03" w:rsidRPr="009A28E3">
        <w:rPr>
          <w:noProof/>
        </w:rPr>
        <w:t>(Basta et al., 1977)</w:t>
      </w:r>
      <w:r w:rsidRPr="007F6D57">
        <w:fldChar w:fldCharType="end"/>
      </w:r>
      <w:r w:rsidRPr="007F6D57">
        <w:t xml:space="preserve">. This paper demonstrated these outcomes improved for the stability footwear intervention compared to standard footwear and arch inlay. However, no statistical analysis was performed on these findings. The second paper considered surveying parents of children with Duchenne’s muscular dystrophy (DMD) as to the reluctance to use the prescribed assistive device and pain whilst using the device </w:t>
      </w:r>
      <w:r w:rsidRPr="007F6D57">
        <w:fldChar w:fldCharType="begin" w:fldLock="1"/>
      </w:r>
      <w:r w:rsidR="00D471C6">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7F6D57">
        <w:fldChar w:fldCharType="separate"/>
      </w:r>
      <w:r w:rsidR="00810D03" w:rsidRPr="009A28E3">
        <w:rPr>
          <w:noProof/>
        </w:rPr>
        <w:t>(Bakker et al., 1997)</w:t>
      </w:r>
      <w:r w:rsidRPr="007F6D57">
        <w:fldChar w:fldCharType="end"/>
      </w:r>
      <w:r w:rsidRPr="007F6D57">
        <w:t xml:space="preserve"> (</w:t>
      </w:r>
      <w:r w:rsidR="00612690">
        <w:fldChar w:fldCharType="begin"/>
      </w:r>
      <w:r w:rsidR="00612690">
        <w:instrText xml:space="preserve"> REF _Ref142032218 \h </w:instrText>
      </w:r>
      <w:r w:rsidR="00612690">
        <w:fldChar w:fldCharType="separate"/>
      </w:r>
      <w:r w:rsidR="00612690" w:rsidRPr="0012270B">
        <w:t xml:space="preserve">Table </w:t>
      </w:r>
      <w:r w:rsidR="00612690">
        <w:rPr>
          <w:noProof/>
        </w:rPr>
        <w:t>3</w:t>
      </w:r>
      <w:r w:rsidR="00612690">
        <w:noBreakHyphen/>
      </w:r>
      <w:r w:rsidR="00612690">
        <w:rPr>
          <w:noProof/>
        </w:rPr>
        <w:t>5</w:t>
      </w:r>
      <w:r w:rsidR="00612690">
        <w:fldChar w:fldCharType="end"/>
      </w:r>
      <w:r w:rsidRPr="007F6D57">
        <w:t xml:space="preserve">). This demonstrated that stability footwear was associated with less reluctance to </w:t>
      </w:r>
      <w:r w:rsidR="008D231A" w:rsidRPr="007F6D57">
        <w:t>wear,</w:t>
      </w:r>
      <w:r w:rsidRPr="007F6D57">
        <w:t xml:space="preserve"> and less pain experienced compared to AFOs, KAFOs and standing frames. </w:t>
      </w:r>
      <w:r w:rsidRPr="007F6D57">
        <w:rPr>
          <w:bCs/>
        </w:rPr>
        <w:t xml:space="preserve">This study </w:t>
      </w:r>
      <w:r w:rsidRPr="007F6D57">
        <w:t xml:space="preserve">failed to provide information on the design or testing of the questionnaire. Additionally, there was no statistical analysis performed, and it was unclear as to the severity of the DMD amongst the different interventions or if the pain measured was from the device or from the condition itself. </w:t>
      </w:r>
    </w:p>
    <w:p w14:paraId="1E37F6ED" w14:textId="77777777" w:rsidR="007F6D57" w:rsidRPr="007F6D57" w:rsidRDefault="007F6D57" w:rsidP="005A7336">
      <w:pPr>
        <w:spacing w:line="360" w:lineRule="auto"/>
        <w:jc w:val="both"/>
      </w:pPr>
    </w:p>
    <w:p w14:paraId="6408938C" w14:textId="4EC0E2B3" w:rsidR="007F6D57" w:rsidRPr="007F6D57" w:rsidRDefault="007F6D57" w:rsidP="005A7336">
      <w:pPr>
        <w:spacing w:line="360" w:lineRule="auto"/>
        <w:jc w:val="both"/>
        <w:rPr>
          <w:bCs/>
        </w:rPr>
      </w:pPr>
      <w:r w:rsidRPr="007F6D57">
        <w:rPr>
          <w:bCs/>
        </w:rPr>
        <w:t xml:space="preserve">In relation to footwear that offered sagittal stability, study design consisted of one before-after design </w:t>
      </w:r>
      <w:r w:rsidRPr="007F6D57">
        <w:rPr>
          <w:bCs/>
        </w:rPr>
        <w:fldChar w:fldCharType="begin" w:fldLock="1"/>
      </w:r>
      <w:r w:rsidR="00D471C6">
        <w:rPr>
          <w:bCs/>
        </w:rPr>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7F6D57">
        <w:rPr>
          <w:bCs/>
        </w:rPr>
        <w:fldChar w:fldCharType="separate"/>
      </w:r>
      <w:r w:rsidR="00810D03" w:rsidRPr="009A28E3">
        <w:rPr>
          <w:bCs/>
          <w:noProof/>
        </w:rPr>
        <w:t>(Jagadamma et al., 2009)</w:t>
      </w:r>
      <w:r w:rsidRPr="007F6D57">
        <w:fldChar w:fldCharType="end"/>
      </w:r>
      <w:r w:rsidRPr="007F6D57">
        <w:rPr>
          <w:bCs/>
        </w:rPr>
        <w:t xml:space="preserve"> and one cross over study </w:t>
      </w:r>
      <w:r w:rsidRPr="007F6D57">
        <w:rPr>
          <w:bCs/>
        </w:rPr>
        <w:fldChar w:fldCharType="begin" w:fldLock="1"/>
      </w:r>
      <w:r w:rsidR="00D471C6">
        <w:rPr>
          <w:bCs/>
        </w:rPr>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7F6D57">
        <w:rPr>
          <w:bCs/>
        </w:rPr>
        <w:fldChar w:fldCharType="separate"/>
      </w:r>
      <w:r w:rsidR="009A28E3" w:rsidRPr="009A28E3">
        <w:rPr>
          <w:bCs/>
          <w:noProof/>
        </w:rPr>
        <w:t xml:space="preserve">(Wesdock &amp; </w:t>
      </w:r>
      <w:r w:rsidR="009A28E3" w:rsidRPr="009A28E3">
        <w:rPr>
          <w:bCs/>
          <w:noProof/>
        </w:rPr>
        <w:lastRenderedPageBreak/>
        <w:t>Edge, 2003)</w:t>
      </w:r>
      <w:r w:rsidRPr="007F6D57">
        <w:fldChar w:fldCharType="end"/>
      </w:r>
      <w:r w:rsidRPr="007F6D57">
        <w:rPr>
          <w:bCs/>
        </w:rPr>
        <w:t xml:space="preserve">; both studies were of fair QI. The medical conditions of the participants consisted of spastic cerebral palsy with knee hyperextension </w:t>
      </w:r>
      <w:r w:rsidRPr="007F6D57">
        <w:rPr>
          <w:bCs/>
        </w:rPr>
        <w:fldChar w:fldCharType="begin" w:fldLock="1"/>
      </w:r>
      <w:r w:rsidR="00D471C6">
        <w:rPr>
          <w:bCs/>
        </w:rPr>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7F6D57">
        <w:rPr>
          <w:bCs/>
        </w:rPr>
        <w:fldChar w:fldCharType="separate"/>
      </w:r>
      <w:r w:rsidR="00810D03" w:rsidRPr="009A28E3">
        <w:rPr>
          <w:bCs/>
          <w:noProof/>
        </w:rPr>
        <w:t>(Jagadamma et al., 2009)</w:t>
      </w:r>
      <w:r w:rsidRPr="007F6D57">
        <w:fldChar w:fldCharType="end"/>
      </w:r>
      <w:r w:rsidRPr="007F6D57">
        <w:rPr>
          <w:bCs/>
        </w:rPr>
        <w:t xml:space="preserve"> or crouch gait </w:t>
      </w:r>
      <w:r w:rsidRPr="007F6D57">
        <w:rPr>
          <w:bCs/>
        </w:rPr>
        <w:fldChar w:fldCharType="begin" w:fldLock="1"/>
      </w:r>
      <w:r w:rsidR="00D471C6">
        <w:rPr>
          <w:bCs/>
        </w:rPr>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7F6D57">
        <w:rPr>
          <w:bCs/>
        </w:rPr>
        <w:fldChar w:fldCharType="separate"/>
      </w:r>
      <w:r w:rsidR="009A28E3" w:rsidRPr="009A28E3">
        <w:rPr>
          <w:bCs/>
          <w:noProof/>
        </w:rPr>
        <w:t>(Wesdock &amp; Edge, 2003)</w:t>
      </w:r>
      <w:r w:rsidRPr="007F6D57">
        <w:fldChar w:fldCharType="end"/>
      </w:r>
      <w:r w:rsidRPr="007F6D57">
        <w:rPr>
          <w:bCs/>
        </w:rPr>
        <w:t xml:space="preserve">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Pr="007F6D57">
        <w:rPr>
          <w:bCs/>
        </w:rPr>
        <w:t xml:space="preserve">). </w:t>
      </w:r>
      <w:r w:rsidRPr="007F6D57">
        <w:t xml:space="preserve">Comparators consisted of standard footwear in one study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7F6D57">
        <w:fldChar w:fldCharType="separate"/>
      </w:r>
      <w:r w:rsidR="009A28E3" w:rsidRPr="009A28E3">
        <w:rPr>
          <w:noProof/>
        </w:rPr>
        <w:t>(Wesdock &amp; Edge, 2003)</w:t>
      </w:r>
      <w:r w:rsidRPr="007F6D57">
        <w:fldChar w:fldCharType="end"/>
      </w:r>
      <w:r w:rsidRPr="007F6D57">
        <w:t xml:space="preserve"> and AFO worn with standard footwear combination in both studies </w:t>
      </w:r>
      <w:r w:rsidRPr="007F6D57">
        <w:fldChar w:fldCharType="begin" w:fldLock="1"/>
      </w:r>
      <w:r w:rsidR="00D471C6">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id":"ITEM-2","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2","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Jagadamma et al., 2009; Wesdock &amp; Edge, 2003)","plainTextFormattedCitation":"(Jagadamma et al., 2009; Wesdock &amp; Edge, 2003)","previouslyFormattedCitation":"(Jagadamma et al., 2009; Wesdock &amp; Edge, 2003)"},"properties":{"noteIndex":0},"schema":"https://github.com/citation-style-language/schema/raw/master/csl-citation.json"}</w:instrText>
      </w:r>
      <w:r w:rsidRPr="007F6D57">
        <w:fldChar w:fldCharType="separate"/>
      </w:r>
      <w:r w:rsidR="009A28E3" w:rsidRPr="009A28E3">
        <w:rPr>
          <w:noProof/>
        </w:rPr>
        <w:t>(Jagadamma et al., 2009; Wesdock &amp; Edge, 2003)</w:t>
      </w:r>
      <w:r w:rsidRPr="007F6D57">
        <w:fldChar w:fldCharType="end"/>
      </w:r>
      <w:r w:rsidRPr="007F6D57">
        <w:t xml:space="preserve"> (</w:t>
      </w:r>
      <w:r w:rsidR="00612690">
        <w:fldChar w:fldCharType="begin"/>
      </w:r>
      <w:r w:rsidR="00612690">
        <w:instrText xml:space="preserve"> REF _Ref142032205 \h </w:instrText>
      </w:r>
      <w:r w:rsidR="00612690">
        <w:fldChar w:fldCharType="separate"/>
      </w:r>
      <w:r w:rsidR="00612690">
        <w:t xml:space="preserve">Table </w:t>
      </w:r>
      <w:r w:rsidR="00612690">
        <w:rPr>
          <w:noProof/>
        </w:rPr>
        <w:t>3</w:t>
      </w:r>
      <w:r w:rsidR="00612690">
        <w:noBreakHyphen/>
      </w:r>
      <w:r w:rsidR="00612690">
        <w:rPr>
          <w:noProof/>
        </w:rPr>
        <w:t>1</w:t>
      </w:r>
      <w:r w:rsidR="00612690">
        <w:fldChar w:fldCharType="end"/>
      </w:r>
      <w:r w:rsidRPr="007F6D57">
        <w:t xml:space="preserve">). Biomechanical outcomes were considered in both these studies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2","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2","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 Wesdock &amp; Edge, 2003)","plainTextFormattedCitation":"(Jagadamma et al., 2009; Wesdock &amp; Edge, 2003)","previouslyFormattedCitation":"(Jagadamma et al., 2009; Wesdock &amp; Edge, 2003)"},"properties":{"noteIndex":0},"schema":"https://github.com/citation-style-language/schema/raw/master/csl-citation.json"}</w:instrText>
      </w:r>
      <w:r w:rsidRPr="007F6D57">
        <w:fldChar w:fldCharType="separate"/>
      </w:r>
      <w:r w:rsidR="009A28E3" w:rsidRPr="009A28E3">
        <w:rPr>
          <w:noProof/>
        </w:rPr>
        <w:t>(Jagadamma et al., 2009; Wesdock &amp; Edge, 2003)</w:t>
      </w:r>
      <w:r w:rsidRPr="007F6D57">
        <w:fldChar w:fldCharType="end"/>
      </w:r>
      <w:r w:rsidRPr="007F6D57">
        <w:t xml:space="preserve"> (</w:t>
      </w:r>
      <w:r w:rsidR="00612690">
        <w:fldChar w:fldCharType="begin"/>
      </w:r>
      <w:r w:rsidR="00612690">
        <w:instrText xml:space="preserve"> REF _Ref132284164 \h </w:instrText>
      </w:r>
      <w:r w:rsidR="00612690">
        <w:fldChar w:fldCharType="separate"/>
      </w:r>
      <w:r w:rsidR="00612690" w:rsidRPr="004201C4">
        <w:t xml:space="preserve">Table </w:t>
      </w:r>
      <w:r w:rsidR="00612690">
        <w:rPr>
          <w:noProof/>
        </w:rPr>
        <w:t>3</w:t>
      </w:r>
      <w:r w:rsidR="00612690">
        <w:noBreakHyphen/>
      </w:r>
      <w:r w:rsidR="00612690">
        <w:rPr>
          <w:noProof/>
        </w:rPr>
        <w:t>4</w:t>
      </w:r>
      <w:r w:rsidR="00612690">
        <w:fldChar w:fldCharType="end"/>
      </w:r>
      <w:r w:rsidRPr="007F6D57">
        <w:t xml:space="preserve">). One study demonstrated a significant improvement on knee hyperextension and shank to vertical angle (SVA) kinematics in sagittal wedged soled footwear in combination with AFO compared to the standard sole footwear with AFO </w:t>
      </w:r>
      <w:r w:rsidRPr="007F6D57">
        <w:fldChar w:fldCharType="begin" w:fldLock="1"/>
      </w:r>
      <w:r w:rsidR="00D471C6">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7F6D57">
        <w:fldChar w:fldCharType="separate"/>
      </w:r>
      <w:r w:rsidR="00810D03" w:rsidRPr="009A28E3">
        <w:rPr>
          <w:noProof/>
        </w:rPr>
        <w:t>(Jagadamma et al., 2009)</w:t>
      </w:r>
      <w:r w:rsidRPr="007F6D57">
        <w:fldChar w:fldCharType="end"/>
      </w:r>
      <w:r w:rsidRPr="007F6D57">
        <w:t xml:space="preserve">. However, no kinetic or spatiotemporal variable reached statistical significance </w:t>
      </w:r>
      <w:r w:rsidRPr="007F6D57">
        <w:fldChar w:fldCharType="begin" w:fldLock="1"/>
      </w:r>
      <w:r w:rsidR="00D471C6">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7F6D57">
        <w:fldChar w:fldCharType="separate"/>
      </w:r>
      <w:r w:rsidR="00810D03" w:rsidRPr="009A28E3">
        <w:rPr>
          <w:noProof/>
        </w:rPr>
        <w:t>(Jagadamma et al., 2009)</w:t>
      </w:r>
      <w:r w:rsidRPr="007F6D57">
        <w:fldChar w:fldCharType="end"/>
      </w:r>
      <w:r w:rsidRPr="007F6D57">
        <w:t xml:space="preserve">. Standing balance was considered in the second study. This study found statistically significant improvement for differences in standing balance in a sub-set analysis of diplegic individuals with Gross Motor Function Scores (GMFS) 2-3 for AFOs and anteroposterior sagittal wedged footwear combination intervention compared to both standard footwear and AFO standard footwear combination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7F6D57">
        <w:fldChar w:fldCharType="separate"/>
      </w:r>
      <w:r w:rsidR="009A28E3" w:rsidRPr="009A28E3">
        <w:rPr>
          <w:noProof/>
        </w:rPr>
        <w:t>(Wesdock &amp; Edge, 2003)</w:t>
      </w:r>
      <w:r w:rsidRPr="007F6D57">
        <w:fldChar w:fldCharType="end"/>
      </w:r>
      <w:r w:rsidRPr="007F6D57">
        <w:t>.</w:t>
      </w:r>
    </w:p>
    <w:p w14:paraId="38115D91" w14:textId="77777777" w:rsidR="007F6D57" w:rsidRPr="007F6D57" w:rsidRDefault="007F6D57" w:rsidP="005A7336">
      <w:pPr>
        <w:spacing w:line="360" w:lineRule="auto"/>
        <w:jc w:val="both"/>
        <w:rPr>
          <w:u w:val="single"/>
        </w:rPr>
      </w:pPr>
    </w:p>
    <w:p w14:paraId="0D3F593F" w14:textId="77777777" w:rsidR="007F6D57" w:rsidRPr="007F6D57" w:rsidRDefault="007F6D57">
      <w:pPr>
        <w:pStyle w:val="Heading4"/>
        <w:numPr>
          <w:ilvl w:val="3"/>
          <w:numId w:val="29"/>
        </w:numPr>
        <w:spacing w:line="360" w:lineRule="auto"/>
      </w:pPr>
      <w:bookmarkStart w:id="107" w:name="_Toc156403465"/>
      <w:r w:rsidRPr="007F6D57">
        <w:t>Instability footwear</w:t>
      </w:r>
      <w:bookmarkEnd w:id="107"/>
    </w:p>
    <w:p w14:paraId="6D1D907F" w14:textId="77777777" w:rsidR="005F00A9" w:rsidRDefault="007F6D57" w:rsidP="005A7336">
      <w:pPr>
        <w:spacing w:line="360" w:lineRule="auto"/>
        <w:jc w:val="both"/>
      </w:pPr>
      <w:r w:rsidRPr="007F6D57">
        <w:t>This subgrouping consisted of one study that considered commercially available MBT</w:t>
      </w:r>
      <w:r w:rsidRPr="007F6D57">
        <w:rPr>
          <w:rFonts w:ascii="Symbol" w:eastAsia="Symbol" w:hAnsi="Symbol" w:cs="Symbol"/>
          <w:vertAlign w:val="superscript"/>
        </w:rPr>
        <w:t>Ò</w:t>
      </w:r>
      <w:r w:rsidRPr="007F6D57">
        <w:t xml:space="preserve"> footwear </w:t>
      </w:r>
      <w:r w:rsidRPr="007F6D57">
        <w:fldChar w:fldCharType="begin" w:fldLock="1"/>
      </w:r>
      <w:r w:rsidR="00D471C6">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Pr="007F6D57">
        <w:fldChar w:fldCharType="separate"/>
      </w:r>
      <w:r w:rsidR="00810D03" w:rsidRPr="009A28E3">
        <w:rPr>
          <w:noProof/>
        </w:rPr>
        <w:t>(Ramstrand et al., 2008)</w:t>
      </w:r>
      <w:r w:rsidRPr="007F6D57">
        <w:fldChar w:fldCharType="end"/>
      </w:r>
      <w:r w:rsidRPr="007F6D57">
        <w:t xml:space="preserve">. This footwear consists of a rounded sole shoe with a midfoot pivot </w:t>
      </w:r>
      <w:r w:rsidRPr="007F6D57">
        <w:fldChar w:fldCharType="begin" w:fldLock="1"/>
      </w:r>
      <w:r w:rsidR="00D471C6">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Pr="007F6D57">
        <w:fldChar w:fldCharType="separate"/>
      </w:r>
      <w:r w:rsidR="00810D03" w:rsidRPr="009A28E3">
        <w:rPr>
          <w:noProof/>
        </w:rPr>
        <w:t>(Ramstrand et al., 2008)</w:t>
      </w:r>
      <w:r w:rsidRPr="007F6D57">
        <w:fldChar w:fldCharType="end"/>
      </w:r>
      <w:r w:rsidRPr="007F6D57">
        <w:t xml:space="preserve"> (</w:t>
      </w:r>
      <w:r w:rsidR="00612690">
        <w:fldChar w:fldCharType="begin"/>
      </w:r>
      <w:r w:rsidR="00612690">
        <w:instrText xml:space="preserve"> REF _Ref142032210 \h </w:instrText>
      </w:r>
      <w:r w:rsidR="00612690">
        <w:fldChar w:fldCharType="separate"/>
      </w:r>
      <w:r w:rsidR="00612690" w:rsidRPr="00895152">
        <w:t xml:space="preserve">Table </w:t>
      </w:r>
      <w:r w:rsidR="00612690">
        <w:rPr>
          <w:noProof/>
        </w:rPr>
        <w:t>3</w:t>
      </w:r>
      <w:r w:rsidR="00612690">
        <w:noBreakHyphen/>
      </w:r>
      <w:r w:rsidR="00612690">
        <w:rPr>
          <w:noProof/>
        </w:rPr>
        <w:t>2</w:t>
      </w:r>
      <w:r w:rsidR="00612690">
        <w:fldChar w:fldCharType="end"/>
      </w:r>
      <w:r w:rsidRPr="007F6D57">
        <w:t>). The study was</w:t>
      </w:r>
      <w:r w:rsidRPr="007F6D57">
        <w:rPr>
          <w:b/>
          <w:bCs/>
        </w:rPr>
        <w:t xml:space="preserve"> </w:t>
      </w:r>
      <w:r w:rsidRPr="007F6D57">
        <w:t>a</w:t>
      </w:r>
      <w:r w:rsidRPr="007F6D57">
        <w:rPr>
          <w:b/>
          <w:bCs/>
        </w:rPr>
        <w:t xml:space="preserve"> </w:t>
      </w:r>
      <w:r w:rsidRPr="007F6D57">
        <w:t xml:space="preserve">before-after design (level III evidence) of poor QI. The health conditions considered were highly varied in the group and consisted of </w:t>
      </w:r>
      <w:r w:rsidRPr="007F6D57">
        <w:rPr>
          <w:bCs/>
        </w:rPr>
        <w:t>cerebral palsy, Prader Willi, unspecified motor and development delay, Cornelia de Lange syndrome and Attention Deficit Hyperactive Disorder (ADHD) (</w:t>
      </w:r>
      <w:r w:rsidR="00612690">
        <w:rPr>
          <w:bCs/>
        </w:rPr>
        <w:fldChar w:fldCharType="begin"/>
      </w:r>
      <w:r w:rsidR="00612690">
        <w:rPr>
          <w:bCs/>
        </w:rPr>
        <w:instrText xml:space="preserve"> REF _Ref142032205 \h </w:instrText>
      </w:r>
      <w:r w:rsidR="00612690">
        <w:rPr>
          <w:bCs/>
        </w:rPr>
      </w:r>
      <w:r w:rsidR="00612690">
        <w:rPr>
          <w:bCs/>
        </w:rPr>
        <w:fldChar w:fldCharType="separate"/>
      </w:r>
      <w:r w:rsidR="00612690">
        <w:t xml:space="preserve">Table </w:t>
      </w:r>
      <w:r w:rsidR="00612690">
        <w:rPr>
          <w:noProof/>
        </w:rPr>
        <w:t>3</w:t>
      </w:r>
      <w:r w:rsidR="00612690">
        <w:noBreakHyphen/>
      </w:r>
      <w:r w:rsidR="00612690">
        <w:rPr>
          <w:noProof/>
        </w:rPr>
        <w:t>1</w:t>
      </w:r>
      <w:r w:rsidR="00612690">
        <w:rPr>
          <w:bCs/>
        </w:rPr>
        <w:fldChar w:fldCharType="end"/>
      </w:r>
      <w:r w:rsidRPr="007F6D57">
        <w:rPr>
          <w:bCs/>
        </w:rPr>
        <w:t xml:space="preserve">). The grading and degree of the mobility impairments of the participants were not fully described. </w:t>
      </w:r>
      <w:r w:rsidRPr="007F6D57">
        <w:t>All individuals wore the MBT footwear for the 8-week period and were tested barefoot and in the MBT footwear (</w:t>
      </w:r>
      <w:r w:rsidR="002E48BA">
        <w:fldChar w:fldCharType="begin"/>
      </w:r>
      <w:r w:rsidR="002E48BA">
        <w:instrText xml:space="preserve"> REF _Ref142032205 \h </w:instrText>
      </w:r>
      <w:r w:rsidR="002E48BA">
        <w:fldChar w:fldCharType="separate"/>
      </w:r>
      <w:r w:rsidR="002E48BA">
        <w:t xml:space="preserve">Table </w:t>
      </w:r>
      <w:r w:rsidR="002E48BA">
        <w:rPr>
          <w:noProof/>
        </w:rPr>
        <w:t>3</w:t>
      </w:r>
      <w:r w:rsidR="002E48BA">
        <w:noBreakHyphen/>
      </w:r>
      <w:r w:rsidR="002E48BA">
        <w:rPr>
          <w:noProof/>
        </w:rPr>
        <w:t>1</w:t>
      </w:r>
      <w:r w:rsidR="002E48BA">
        <w:fldChar w:fldCharType="end"/>
      </w:r>
      <w:r w:rsidR="00A1552E">
        <w:t xml:space="preserve"> </w:t>
      </w:r>
      <w:r w:rsidR="002E48BA">
        <w:fldChar w:fldCharType="begin"/>
      </w:r>
      <w:r w:rsidR="002E48BA">
        <w:instrText xml:space="preserve"> REF _Ref132284164 \h </w:instrText>
      </w:r>
      <w:r w:rsidR="002E48BA">
        <w:fldChar w:fldCharType="separate"/>
      </w:r>
      <w:r w:rsidR="002E48BA" w:rsidRPr="004201C4">
        <w:t xml:space="preserve">Table </w:t>
      </w:r>
      <w:r w:rsidR="002E48BA">
        <w:rPr>
          <w:noProof/>
        </w:rPr>
        <w:t>3</w:t>
      </w:r>
      <w:r w:rsidR="002E48BA">
        <w:noBreakHyphen/>
      </w:r>
      <w:r w:rsidR="002E48BA">
        <w:rPr>
          <w:noProof/>
        </w:rPr>
        <w:t>4</w:t>
      </w:r>
      <w:r w:rsidR="002E48BA">
        <w:fldChar w:fldCharType="end"/>
      </w:r>
      <w:r w:rsidRPr="007F6D57">
        <w:t xml:space="preserve">). </w:t>
      </w:r>
    </w:p>
    <w:p w14:paraId="06E018C3" w14:textId="77777777" w:rsidR="005F00A9" w:rsidRDefault="005F00A9" w:rsidP="005A7336">
      <w:pPr>
        <w:spacing w:line="360" w:lineRule="auto"/>
        <w:jc w:val="both"/>
      </w:pPr>
    </w:p>
    <w:p w14:paraId="524F89FF" w14:textId="3EA624D7" w:rsidR="007F6D57" w:rsidRPr="007F6D57" w:rsidRDefault="007F6D57" w:rsidP="005A7336">
      <w:pPr>
        <w:spacing w:line="360" w:lineRule="auto"/>
        <w:jc w:val="both"/>
      </w:pPr>
      <w:r w:rsidRPr="007F6D57">
        <w:t>Biomechanical outcomes of static and dynamic balance were considered in this study (</w:t>
      </w:r>
      <w:r w:rsidR="002E48BA">
        <w:fldChar w:fldCharType="begin"/>
      </w:r>
      <w:r w:rsidR="002E48BA">
        <w:instrText xml:space="preserve"> REF _Ref132284164 \h </w:instrText>
      </w:r>
      <w:r w:rsidR="002E48BA">
        <w:fldChar w:fldCharType="separate"/>
      </w:r>
      <w:r w:rsidR="002E48BA" w:rsidRPr="004201C4">
        <w:t xml:space="preserve">Table </w:t>
      </w:r>
      <w:r w:rsidR="002E48BA">
        <w:rPr>
          <w:noProof/>
        </w:rPr>
        <w:t>3</w:t>
      </w:r>
      <w:r w:rsidR="002E48BA">
        <w:noBreakHyphen/>
      </w:r>
      <w:r w:rsidR="002E48BA">
        <w:rPr>
          <w:noProof/>
        </w:rPr>
        <w:t>4</w:t>
      </w:r>
      <w:r w:rsidR="002E48BA">
        <w:fldChar w:fldCharType="end"/>
      </w:r>
      <w:r w:rsidRPr="007F6D57">
        <w:t xml:space="preserve">). No spatiotemporal kinematic or kinetic outcomes were considered. This footwear did not demonstrate any statistically significant effects on static balance and </w:t>
      </w:r>
      <w:r w:rsidRPr="007F6D57">
        <w:lastRenderedPageBreak/>
        <w:t xml:space="preserve">a number of dynamic balance outcomes; these results are presented in </w:t>
      </w:r>
      <w:r w:rsidR="00166BF3">
        <w:t>Appendix</w:t>
      </w:r>
      <w:r w:rsidRPr="007F6D57">
        <w:t xml:space="preserve"> </w:t>
      </w:r>
      <w:r w:rsidR="00F400FA">
        <w:fldChar w:fldCharType="begin"/>
      </w:r>
      <w:r w:rsidR="00F400FA">
        <w:instrText xml:space="preserve"> REF _Ref132293399 \r \h </w:instrText>
      </w:r>
      <w:r w:rsidR="005A7336">
        <w:instrText xml:space="preserve"> \* MERGEFORMAT </w:instrText>
      </w:r>
      <w:r w:rsidR="00F400FA">
        <w:fldChar w:fldCharType="separate"/>
      </w:r>
      <w:r w:rsidR="00F400FA">
        <w:t>2.2</w:t>
      </w:r>
      <w:r w:rsidR="00F400FA">
        <w:fldChar w:fldCharType="end"/>
      </w:r>
      <w:r w:rsidRPr="007F6D57">
        <w:t xml:space="preserve">. However, two of the dynamic balance outcomes were seen to </w:t>
      </w:r>
      <w:r w:rsidR="008B59DE" w:rsidRPr="007F6D57">
        <w:t>improve statistically significantly</w:t>
      </w:r>
      <w:r w:rsidRPr="007F6D57">
        <w:t xml:space="preserve">, with a reduction in the number of falls seen over the course of the study and improvement in the mediolateral control of the centre of pressure displacement. It must be noted that two of the participants were unavailable for the four-week testing point and one other participant failed to understand the instructions for the control aspect of dynamic balance testing. Intention to treat analysis was not reported to account for this drop off in participation. </w:t>
      </w:r>
    </w:p>
    <w:p w14:paraId="506DD9BF" w14:textId="77777777" w:rsidR="007F6D57" w:rsidRPr="007F6D57" w:rsidRDefault="007F6D57" w:rsidP="005A7336">
      <w:pPr>
        <w:spacing w:line="360" w:lineRule="auto"/>
        <w:jc w:val="both"/>
      </w:pPr>
    </w:p>
    <w:p w14:paraId="2147539F" w14:textId="77777777" w:rsidR="007F6D57" w:rsidRPr="007F6D57" w:rsidRDefault="007F6D57">
      <w:pPr>
        <w:pStyle w:val="Heading4"/>
        <w:numPr>
          <w:ilvl w:val="3"/>
          <w:numId w:val="29"/>
        </w:numPr>
        <w:spacing w:line="360" w:lineRule="auto"/>
      </w:pPr>
      <w:bookmarkStart w:id="108" w:name="_Toc156403466"/>
      <w:r w:rsidRPr="007F6D57">
        <w:t>Lift footwear</w:t>
      </w:r>
      <w:bookmarkEnd w:id="108"/>
    </w:p>
    <w:p w14:paraId="6F4D5040" w14:textId="77777777" w:rsidR="005F00A9" w:rsidRDefault="007F6D57" w:rsidP="005A7336">
      <w:pPr>
        <w:spacing w:line="360" w:lineRule="auto"/>
        <w:jc w:val="both"/>
        <w:rPr>
          <w:b/>
        </w:rPr>
      </w:pPr>
      <w:r w:rsidRPr="007F6D57">
        <w:t>Lift footwear was described as consisting of unilateral outer-sole adhesions (</w:t>
      </w:r>
      <w:r w:rsidR="002E48BA">
        <w:fldChar w:fldCharType="begin"/>
      </w:r>
      <w:r w:rsidR="002E48BA">
        <w:instrText xml:space="preserve"> REF _Ref142032210 \h </w:instrText>
      </w:r>
      <w:r w:rsidR="002E48BA">
        <w:fldChar w:fldCharType="separate"/>
      </w:r>
      <w:r w:rsidR="002E48BA" w:rsidRPr="00895152">
        <w:t xml:space="preserve">Table </w:t>
      </w:r>
      <w:r w:rsidR="002E48BA">
        <w:rPr>
          <w:noProof/>
        </w:rPr>
        <w:t>3</w:t>
      </w:r>
      <w:r w:rsidR="002E48BA">
        <w:noBreakHyphen/>
      </w:r>
      <w:r w:rsidR="002E48BA">
        <w:rPr>
          <w:noProof/>
        </w:rPr>
        <w:t>2</w:t>
      </w:r>
      <w:r w:rsidR="002E48BA">
        <w:fldChar w:fldCharType="end"/>
      </w:r>
      <w:r w:rsidRPr="007F6D57">
        <w:t xml:space="preserve">)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id":"ITEM-2","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2","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Eek et al., 2017; Zabjek et al., 2001)","plainTextFormattedCitation":"(Eek et al., 2017; Zabjek et al., 2001)","previouslyFormattedCitation":"(Eek et al., 2017; Zabjek et al., 2001)"},"properties":{"noteIndex":0},"schema":"https://github.com/citation-style-language/schema/raw/master/csl-citation.json"}</w:instrText>
      </w:r>
      <w:r w:rsidRPr="007F6D57">
        <w:fldChar w:fldCharType="separate"/>
      </w:r>
      <w:r w:rsidR="009A28E3" w:rsidRPr="009A28E3">
        <w:rPr>
          <w:noProof/>
        </w:rPr>
        <w:t>(Eek et al., 2017; Zabjek et al., 2001)</w:t>
      </w:r>
      <w:r w:rsidRPr="007F6D57">
        <w:fldChar w:fldCharType="end"/>
      </w:r>
      <w:r w:rsidRPr="007F6D57">
        <w:t>.</w:t>
      </w:r>
      <w:r w:rsidRPr="007F6D57">
        <w:rPr>
          <w:b/>
          <w:bCs/>
        </w:rPr>
        <w:t xml:space="preserve"> </w:t>
      </w:r>
      <w:r w:rsidRPr="007F6D57">
        <w:t xml:space="preserve">This subgroup consisted of two before and after studies; one fair QI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7F6D57">
        <w:fldChar w:fldCharType="separate"/>
      </w:r>
      <w:r w:rsidR="00810D03" w:rsidRPr="009A28E3">
        <w:rPr>
          <w:noProof/>
        </w:rPr>
        <w:t>(Eek et al., 2017)</w:t>
      </w:r>
      <w:r w:rsidRPr="007F6D57">
        <w:fldChar w:fldCharType="end"/>
      </w:r>
      <w:r w:rsidRPr="007F6D57">
        <w:t xml:space="preserve"> and one poor QI </w:t>
      </w:r>
      <w:r w:rsidRPr="007F6D57">
        <w:fldChar w:fldCharType="begin" w:fldLock="1"/>
      </w:r>
      <w:r w:rsidR="00D471C6">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7F6D57">
        <w:fldChar w:fldCharType="separate"/>
      </w:r>
      <w:r w:rsidR="00810D03" w:rsidRPr="009A28E3">
        <w:rPr>
          <w:noProof/>
        </w:rPr>
        <w:t>(Zabjek et al., 2001)</w:t>
      </w:r>
      <w:r w:rsidRPr="007F6D57">
        <w:fldChar w:fldCharType="end"/>
      </w:r>
      <w:r w:rsidRPr="007F6D57">
        <w:t>.</w:t>
      </w:r>
      <w:r w:rsidRPr="007F6D57">
        <w:rPr>
          <w:bCs/>
        </w:rPr>
        <w:t xml:space="preserve"> Poor reporting of the intervention and the participants affected the QI of one study </w:t>
      </w:r>
      <w:r w:rsidRPr="007F6D57">
        <w:rPr>
          <w:bCs/>
        </w:rPr>
        <w:fldChar w:fldCharType="begin" w:fldLock="1"/>
      </w:r>
      <w:r w:rsidR="00D471C6">
        <w:rPr>
          <w:bCs/>
        </w:rPr>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7F6D57">
        <w:rPr>
          <w:bCs/>
        </w:rPr>
        <w:fldChar w:fldCharType="separate"/>
      </w:r>
      <w:r w:rsidR="00810D03" w:rsidRPr="009A28E3">
        <w:rPr>
          <w:bCs/>
          <w:noProof/>
        </w:rPr>
        <w:t>(Zabjek et al., 2001)</w:t>
      </w:r>
      <w:r w:rsidRPr="007F6D57">
        <w:fldChar w:fldCharType="end"/>
      </w:r>
      <w:r w:rsidRPr="007F6D57">
        <w:rPr>
          <w:bCs/>
        </w:rPr>
        <w:t xml:space="preserve">. </w:t>
      </w:r>
      <w:r w:rsidRPr="007F6D57">
        <w:t xml:space="preserve">Conditions considered were </w:t>
      </w:r>
      <w:r w:rsidRPr="007F6D57">
        <w:rPr>
          <w:bCs/>
        </w:rPr>
        <w:t xml:space="preserve">limb length inequality in combination with either, idiopathic scoliosis </w:t>
      </w:r>
      <w:r w:rsidRPr="007F6D57">
        <w:rPr>
          <w:bCs/>
        </w:rPr>
        <w:fldChar w:fldCharType="begin" w:fldLock="1"/>
      </w:r>
      <w:r w:rsidR="00D471C6">
        <w:rPr>
          <w:bCs/>
        </w:rPr>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7F6D57">
        <w:rPr>
          <w:bCs/>
        </w:rPr>
        <w:fldChar w:fldCharType="separate"/>
      </w:r>
      <w:r w:rsidR="00810D03" w:rsidRPr="009A28E3">
        <w:rPr>
          <w:bCs/>
          <w:noProof/>
        </w:rPr>
        <w:t>(Zabjek et al., 2001)</w:t>
      </w:r>
      <w:r w:rsidRPr="007F6D57">
        <w:fldChar w:fldCharType="end"/>
      </w:r>
      <w:r w:rsidRPr="007F6D57">
        <w:rPr>
          <w:bCs/>
        </w:rPr>
        <w:t xml:space="preserve"> or spastic cerebral palsy </w:t>
      </w:r>
      <w:r w:rsidRPr="007F6D57">
        <w:rPr>
          <w:bCs/>
        </w:rPr>
        <w:fldChar w:fldCharType="begin" w:fldLock="1"/>
      </w:r>
      <w:r w:rsidR="00D471C6">
        <w:rPr>
          <w:bCs/>
        </w:rPr>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7F6D57">
        <w:rPr>
          <w:bCs/>
        </w:rPr>
        <w:fldChar w:fldCharType="separate"/>
      </w:r>
      <w:r w:rsidR="00810D03" w:rsidRPr="009A28E3">
        <w:rPr>
          <w:bCs/>
          <w:noProof/>
        </w:rPr>
        <w:t>(Eek et al., 2017)</w:t>
      </w:r>
      <w:r w:rsidRPr="007F6D57">
        <w:fldChar w:fldCharType="end"/>
      </w:r>
      <w:r w:rsidRPr="007F6D57">
        <w:rPr>
          <w:bCs/>
        </w:rPr>
        <w:t xml:space="preserve"> (</w:t>
      </w:r>
      <w:r w:rsidR="002E48BA">
        <w:rPr>
          <w:bCs/>
        </w:rPr>
        <w:fldChar w:fldCharType="begin"/>
      </w:r>
      <w:r w:rsidR="002E48BA">
        <w:rPr>
          <w:bCs/>
        </w:rPr>
        <w:instrText xml:space="preserve"> REF _Ref142032205 \h </w:instrText>
      </w:r>
      <w:r w:rsidR="002E48BA">
        <w:rPr>
          <w:bCs/>
        </w:rPr>
      </w:r>
      <w:r w:rsidR="002E48BA">
        <w:rPr>
          <w:bCs/>
        </w:rPr>
        <w:fldChar w:fldCharType="separate"/>
      </w:r>
      <w:r w:rsidR="002E48BA">
        <w:t xml:space="preserve">Table </w:t>
      </w:r>
      <w:r w:rsidR="002E48BA">
        <w:rPr>
          <w:noProof/>
        </w:rPr>
        <w:t>3</w:t>
      </w:r>
      <w:r w:rsidR="002E48BA">
        <w:noBreakHyphen/>
      </w:r>
      <w:r w:rsidR="002E48BA">
        <w:rPr>
          <w:noProof/>
        </w:rPr>
        <w:t>1</w:t>
      </w:r>
      <w:r w:rsidR="002E48BA">
        <w:rPr>
          <w:bCs/>
        </w:rPr>
        <w:fldChar w:fldCharType="end"/>
      </w:r>
      <w:r w:rsidRPr="007F6D57">
        <w:rPr>
          <w:bCs/>
        </w:rPr>
        <w:t>).</w:t>
      </w:r>
      <w:r w:rsidRPr="007F6D57">
        <w:rPr>
          <w:b/>
        </w:rPr>
        <w:t xml:space="preserve"> </w:t>
      </w:r>
    </w:p>
    <w:p w14:paraId="5FAEC8D7" w14:textId="77777777" w:rsidR="005F00A9" w:rsidRDefault="005F00A9" w:rsidP="005A7336">
      <w:pPr>
        <w:spacing w:line="360" w:lineRule="auto"/>
        <w:jc w:val="both"/>
        <w:rPr>
          <w:b/>
        </w:rPr>
      </w:pPr>
    </w:p>
    <w:p w14:paraId="03367957" w14:textId="77777777" w:rsidR="004A5B23" w:rsidRDefault="007F6D57" w:rsidP="005A7336">
      <w:pPr>
        <w:spacing w:line="360" w:lineRule="auto"/>
        <w:jc w:val="both"/>
      </w:pPr>
      <w:r w:rsidRPr="007F6D57">
        <w:t xml:space="preserve">Barefoot conditions, walking or stance, was considered as a comparator in both studies </w:t>
      </w:r>
      <w:r w:rsidRPr="007F6D57">
        <w:fldChar w:fldCharType="begin" w:fldLock="1"/>
      </w:r>
      <w:r w:rsidR="00D471C6">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id":"ITEM-2","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2","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 Zabjek et al., 2001)","plainTextFormattedCitation":"(Eek et al., 2017; Zabjek et al., 2001)","previouslyFormattedCitation":"(Eek et al., 2017; Zabjek et al., 2001)"},"properties":{"noteIndex":0},"schema":"https://github.com/citation-style-language/schema/raw/master/csl-citation.json"}</w:instrText>
      </w:r>
      <w:r w:rsidRPr="007F6D57">
        <w:fldChar w:fldCharType="separate"/>
      </w:r>
      <w:r w:rsidR="009A28E3" w:rsidRPr="009A28E3">
        <w:rPr>
          <w:noProof/>
        </w:rPr>
        <w:t>(Eek et al., 2017; Zabjek et al., 2001)</w:t>
      </w:r>
      <w:r w:rsidRPr="007F6D57">
        <w:fldChar w:fldCharType="end"/>
      </w:r>
      <w:r w:rsidRPr="007F6D57">
        <w:t xml:space="preserve">, with standard sole footwear also considered in one study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7F6D57">
        <w:fldChar w:fldCharType="separate"/>
      </w:r>
      <w:r w:rsidR="00810D03" w:rsidRPr="009A28E3">
        <w:rPr>
          <w:noProof/>
        </w:rPr>
        <w:t>(Eek et al., 2017)</w:t>
      </w:r>
      <w:r w:rsidRPr="007F6D57">
        <w:fldChar w:fldCharType="end"/>
      </w:r>
      <w:r w:rsidRPr="007F6D57">
        <w:t xml:space="preserve"> (</w:t>
      </w:r>
      <w:r w:rsidR="002E48BA">
        <w:fldChar w:fldCharType="begin"/>
      </w:r>
      <w:r w:rsidR="002E48BA">
        <w:instrText xml:space="preserve"> REF _Ref142032205 \h </w:instrText>
      </w:r>
      <w:r w:rsidR="002E48BA">
        <w:fldChar w:fldCharType="separate"/>
      </w:r>
      <w:r w:rsidR="002E48BA">
        <w:t xml:space="preserve">Table </w:t>
      </w:r>
      <w:r w:rsidR="002E48BA">
        <w:rPr>
          <w:noProof/>
        </w:rPr>
        <w:t>3</w:t>
      </w:r>
      <w:r w:rsidR="002E48BA">
        <w:noBreakHyphen/>
      </w:r>
      <w:r w:rsidR="002E48BA">
        <w:rPr>
          <w:noProof/>
        </w:rPr>
        <w:t>1</w:t>
      </w:r>
      <w:r w:rsidR="002E48BA">
        <w:fldChar w:fldCharType="end"/>
      </w:r>
      <w:r w:rsidRPr="007F6D57">
        <w:t xml:space="preserve">). Spatiotemporal and kinematic variables were considered in individuals with spastic cerebral palsy and limb length inequality, in one of the studies </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7F6D57">
        <w:fldChar w:fldCharType="separate"/>
      </w:r>
      <w:r w:rsidR="00810D03" w:rsidRPr="009A28E3">
        <w:rPr>
          <w:noProof/>
        </w:rPr>
        <w:t>(Eek et al., 2017)</w:t>
      </w:r>
      <w:r w:rsidRPr="007F6D57">
        <w:fldChar w:fldCharType="end"/>
      </w:r>
      <w:r w:rsidRPr="007F6D57">
        <w:t xml:space="preserve"> (</w:t>
      </w:r>
      <w:r w:rsidR="002E48BA">
        <w:fldChar w:fldCharType="begin"/>
      </w:r>
      <w:r w:rsidR="002E48BA">
        <w:instrText xml:space="preserve"> REF _Ref132284164 \h </w:instrText>
      </w:r>
      <w:r w:rsidR="002E48BA">
        <w:fldChar w:fldCharType="separate"/>
      </w:r>
      <w:r w:rsidR="002E48BA" w:rsidRPr="004201C4">
        <w:t xml:space="preserve">Table </w:t>
      </w:r>
      <w:r w:rsidR="002E48BA">
        <w:rPr>
          <w:noProof/>
        </w:rPr>
        <w:t>3</w:t>
      </w:r>
      <w:r w:rsidR="002E48BA">
        <w:noBreakHyphen/>
      </w:r>
      <w:r w:rsidR="002E48BA">
        <w:rPr>
          <w:noProof/>
        </w:rPr>
        <w:t>4</w:t>
      </w:r>
      <w:r w:rsidR="002E48BA">
        <w:fldChar w:fldCharType="end"/>
      </w:r>
      <w:r w:rsidRPr="007F6D57">
        <w:t xml:space="preserve">). Statistically significant differences seen between stance time in the long and short leg in barefoot and unmodified shod conditions were not seen in the lifted footwear intervention. Velocity was also significantly increased in the lifted footwear compared to the barefoot conditions. Statistically significant kinematic differences between hip flexion at initial contact and swing and ankle dorsiflexion in stance seen between the long and short limb in the barefoot condition were no longer significant in the lifted footwear condition. </w:t>
      </w:r>
    </w:p>
    <w:p w14:paraId="4B2CAECF" w14:textId="77777777" w:rsidR="004A5B23" w:rsidRDefault="004A5B23" w:rsidP="005A7336">
      <w:pPr>
        <w:spacing w:line="360" w:lineRule="auto"/>
        <w:jc w:val="both"/>
      </w:pPr>
    </w:p>
    <w:p w14:paraId="485FCF6E" w14:textId="3CD848A1" w:rsidR="007F6D57" w:rsidRPr="007F6D57" w:rsidRDefault="007F6D57" w:rsidP="005A7336">
      <w:pPr>
        <w:spacing w:line="360" w:lineRule="auto"/>
        <w:jc w:val="both"/>
        <w:rPr>
          <w:b/>
          <w:bCs/>
        </w:rPr>
      </w:pPr>
      <w:r w:rsidRPr="007F6D57">
        <w:t xml:space="preserve">The second study considered skeletal geometric measures of acute changes on, lower limb, pelvic, and spinal posture through radiographs and 3D marker system of first barefoot, then lifted sole conditions </w:t>
      </w:r>
      <w:r w:rsidRPr="007F6D57">
        <w:fldChar w:fldCharType="begin" w:fldLock="1"/>
      </w:r>
      <w:r w:rsidR="00D471C6">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7F6D57">
        <w:fldChar w:fldCharType="separate"/>
      </w:r>
      <w:r w:rsidR="00810D03" w:rsidRPr="009A28E3">
        <w:rPr>
          <w:noProof/>
        </w:rPr>
        <w:t>(Zabjek et al., 2001)</w:t>
      </w:r>
      <w:r w:rsidRPr="007F6D57">
        <w:fldChar w:fldCharType="end"/>
      </w:r>
      <w:r w:rsidRPr="007F6D57">
        <w:t xml:space="preserve"> (</w:t>
      </w:r>
      <w:r w:rsidR="002E48BA">
        <w:fldChar w:fldCharType="begin"/>
      </w:r>
      <w:r w:rsidR="002E48BA">
        <w:instrText xml:space="preserve"> REF _Ref142032213 \h </w:instrText>
      </w:r>
      <w:r w:rsidR="002E48BA">
        <w:fldChar w:fldCharType="separate"/>
      </w:r>
      <w:r w:rsidR="002E48BA" w:rsidRPr="00B06CB3">
        <w:t xml:space="preserve">Table </w:t>
      </w:r>
      <w:r w:rsidR="002E48BA">
        <w:rPr>
          <w:noProof/>
        </w:rPr>
        <w:t>3</w:t>
      </w:r>
      <w:r w:rsidR="002E48BA">
        <w:noBreakHyphen/>
      </w:r>
      <w:r w:rsidR="002E48BA">
        <w:rPr>
          <w:noProof/>
        </w:rPr>
        <w:t>3</w:t>
      </w:r>
      <w:r w:rsidR="002E48BA">
        <w:fldChar w:fldCharType="end"/>
      </w:r>
      <w:r w:rsidRPr="007F6D57">
        <w:t xml:space="preserve">). Sole lifted </w:t>
      </w:r>
      <w:r w:rsidRPr="007F6D57">
        <w:lastRenderedPageBreak/>
        <w:t xml:space="preserve">conditions significantly reduced the Cobb angle, pelvic tilt, version between right and left iliac bones, and shoulder tilt compared to barefoot conditions. These findings </w:t>
      </w:r>
      <w:r w:rsidR="00CD2673">
        <w:t xml:space="preserve">according to </w:t>
      </w:r>
      <w:proofErr w:type="spellStart"/>
      <w:r w:rsidR="00CD2673">
        <w:t>Zabjek</w:t>
      </w:r>
      <w:proofErr w:type="spellEnd"/>
      <w:r w:rsidR="00CD2673">
        <w:t xml:space="preserve"> et al.</w:t>
      </w:r>
      <w:r w:rsidR="00CD2673">
        <w:fldChar w:fldCharType="begin" w:fldLock="1"/>
      </w:r>
      <w:r w:rsidR="00573499">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manualFormatting":"(2001)","plainTextFormattedCitation":"(Zabjek et al., 2001)","previouslyFormattedCitation":"(Zabjek et al., 2001)"},"properties":{"noteIndex":0},"schema":"https://github.com/citation-style-language/schema/raw/master/csl-citation.json"}</w:instrText>
      </w:r>
      <w:r w:rsidR="00CD2673">
        <w:fldChar w:fldCharType="separate"/>
      </w:r>
      <w:r w:rsidR="00CD2673" w:rsidRPr="00CD2673">
        <w:rPr>
          <w:noProof/>
        </w:rPr>
        <w:t>(2001)</w:t>
      </w:r>
      <w:r w:rsidR="00CD2673">
        <w:fldChar w:fldCharType="end"/>
      </w:r>
      <w:r w:rsidR="00F64334">
        <w:t xml:space="preserve"> </w:t>
      </w:r>
      <w:r w:rsidRPr="007F6D57">
        <w:t xml:space="preserve">demonstrate acute improvements in idiopathic scoliosis posture. </w:t>
      </w:r>
    </w:p>
    <w:p w14:paraId="1EA5928B" w14:textId="77777777" w:rsidR="007F6D57" w:rsidRPr="007F6D57" w:rsidRDefault="007F6D57" w:rsidP="005A7336">
      <w:pPr>
        <w:spacing w:line="360" w:lineRule="auto"/>
        <w:jc w:val="both"/>
      </w:pPr>
    </w:p>
    <w:p w14:paraId="21047712" w14:textId="77777777" w:rsidR="007F6D57" w:rsidRDefault="007F6D57">
      <w:pPr>
        <w:pStyle w:val="Heading2"/>
        <w:numPr>
          <w:ilvl w:val="1"/>
          <w:numId w:val="29"/>
        </w:numPr>
        <w:spacing w:line="360" w:lineRule="auto"/>
      </w:pPr>
      <w:bookmarkStart w:id="109" w:name="_Toc156403467"/>
      <w:r w:rsidRPr="007F6D57">
        <w:t>Discussion</w:t>
      </w:r>
      <w:bookmarkEnd w:id="109"/>
      <w:r w:rsidRPr="007F6D57">
        <w:t xml:space="preserve"> </w:t>
      </w:r>
    </w:p>
    <w:p w14:paraId="77102653" w14:textId="77777777" w:rsidR="00DC48F8" w:rsidRPr="00DC48F8" w:rsidRDefault="00DC48F8" w:rsidP="009344E2"/>
    <w:p w14:paraId="3C2E30B8" w14:textId="1DD46BF2" w:rsidR="007F6D57" w:rsidRPr="007F6D57" w:rsidRDefault="007F6D57" w:rsidP="005A7336">
      <w:pPr>
        <w:spacing w:line="360" w:lineRule="auto"/>
        <w:jc w:val="both"/>
      </w:pPr>
      <w:r w:rsidRPr="007F6D57">
        <w:t>The review identified 13 empirical studies that explored the effects of therapeutic footwear in children with mobility impairment. Study quality was negatively affected in most studies by the reporting strategy, with a lack of descriptions of basic participant anthropometrics and inadequate blinding of participants and assessors impacting on generalisability and internal and external validity. Another consideration that may impact on long term conservative footwear management is compliance with the intervention</w:t>
      </w:r>
      <w:r w:rsidR="00B76F50">
        <w:t xml:space="preserve"> </w:t>
      </w:r>
      <w:r w:rsidRPr="007F6D57">
        <w:fldChar w:fldCharType="begin" w:fldLock="1"/>
      </w:r>
      <w:r w:rsidR="00EF53DC">
        <w:instrText>ADDIN CSL_CITATION {"citationItems":[{"id":"ITEM-1","itemData":{"DOI":"10.2106/JBJS.16.00170","ISBN":"1535-1386","PMID":"27707845","abstract":"Background: A successful outcome for the treatment of idiopathic clubfoot is believed to require adequate adherence to brace use. Previous studies have relied on parental reporting of brace application. We used temperature sensors to determine the adherence to the bracing protocol, the accuracy of parent-reported use, and differences in adherence between patients who experienced relapse of deformity and those who did not.; Methods: Using wireless sensors attached to brace sandals, we monitored brace wear over a 3-month period in this cross-sectional study involving 48 patients in 4 age-based groups: 6 to 12 months (Group 1), &gt;1 to 2 years (Group 2), &gt;2 to 3 years (Group 3), and &gt;3 to 4 years (Group 4). Parents were blinded to the purpose of the sensors. The mean number of hours of daily brace use as measured by the sensors was compared with the physician-recommended hours and parent-reported hours of brace use.; Results: Sensors were retrieved from 44 of 48 patients. Overall, the median brace use recorded by the sensors was 62% (range, 5% to 125%) of that recommended by the physician, and 77% (range, 6% to 213%) of that reported by the parents. For Groups 1 to 3, the difference between the physician-recommended and measured number of hours of daily brace use was significant (p ≤ 0.002), and the difference between the parent-reported and measured number of hours of daily brace use was also significant (p ≤ 0.013). Eight (18%) of the 44 patients who completed the study experienced relapse during the period of monitoring; most importantly, the mean number of hours of brace wear for these patients, 5 hours per day (median, 4; and standard deviation [SD], 3 hours per day) was significantly lower than the 8 hours per day for those who did not experience relapse (median, 9; and SD, 5 hours per day) (p = 0.045).; Conclusions: The present study objectively quantified the number of daily hours of post-corrective brace wear for patients with clubfoot in varying age groups and provides an estimate of the number of hours required to avoid relapse.; Level Of Evidence: Therapeutic Level III. See Instructions for Authors for a complete description of levels of evidence.; Copyright © 2016 by The Journal of Bone and Joint Surgery, Incorporated.","author":[{"dropping-particle":"","family":"Sangiorgio","given":"Sophia N","non-dropping-particle":"","parse-names":false,"suffix":""},{"dropping-particle":"","family":"Ho","given":"Nathan C","non-dropping-particle":"","parse-names":false,"suffix":""},{"dropping-particle":"","family":"Morgan","given":"Rebecca D","non-dropping-particle":"","parse-names":false,"suffix":""},{"dropping-particle":"","family":"Ebramzadeh","given":"Edward","non-dropping-particle":"","parse-names":false,"suffix":""},{"dropping-particle":"","family":"Zionts","given":"Lewis E","non-dropping-particle":"","parse-names":false,"suffix":""}],"container-title":"Journal of Bone and Joint Surgery - American Volume","id":"ITEM-1","issue":"19","issued":{"date-parts":[["2016"]]},"language":"English","note":"From Duplicate 1 (The Objective Measurement of Brace-Use Adherence in the Treatment of Idiopathic Clubfoot - Sangiorgio, Sophia N; Ho, Nathan C; Morgan, Rebecca D; Ebramzadeh, Edward; Zionts, Lewis E)\n\nBlind Peer Reviewed; Expert Peer Reviewed; Peer Reviewed; USA. NLM UID: 0014030.\nPMID: 27707845.\n\nFrom Duplicate 2 (The objective measurement of brace-use adherence in the treatment of idiopathic clubfoot - Sangiorgio, S N; Ho, N C; Morgan, R D; Ebramzadeh, E; Zionts, L E)\n\nCited By :2\nExport Date: 29 January 2018\nCODEN: JBJSA\nTradenames: Mitchell-Ponseti brace\nReferences: Zionts, L.E., Sangiorgio, S.N., Ebramzadeh, E., Morcuende, J.A., The current management of idiopathic clubfoot revisited: Results of a survey of the POSNA membership (2012) J Pediatr Orthop., 32 (5), pp. 515-520. , Jul-Aug; Zhao, D., Li, H., Zhao, L., Liu, J., Wu, Z., Jin, F., Results of clubfoot management using the Ponseti method: Do the details matter? A systematic review (2014) Clin Orthop Relat Res., 472 (4), pp. 1329-1336. , Epub 2014 Jan 17. Apr; Abdelgawad, A.A., Lehman, W.B., Van Bosse, H.J., Scher, D.M., Sala, D.A., Treatment of idiopathic clubfoot using the Ponseti method: Minimum 2-year follow-up (2007) J Pediatr Orthop B., 16 (2), pp. 98-105. , Mar; Avilucea, F.R., Szalay, E.A., Bosch, P.P., Sweet, K.R., Schwend, R.M., Effect of cultural factors on outcome of Ponseti treatment of clubfeet in rural America (2009) J Bone Joint Surg Am., 91 (3), pp. 530-540. , Mar 1; Bor, N., Coplan, J.A., Herzenberg, J.E., Ponseti treatment for idiopathic clubfoot: Minimum 5-year followup (2009) Clin Orthop Relat Res., 467 (5), pp. 1263-1270. , May Epub 2009 Jan 7; Changulani, M., Garg, N.K., Rajagopal, T.S., Bass, A., Nayagam, S.N., Sampath, J., Bruce, C.E., Treatment of idiopathic club foot using the Ponseti method. Initial experience (2006) J Bone Joint Surg Br., 88 (10), pp. 1385-1387. , Oct; Dobbs, M.B., Rudzki, J.R., Purcell, D.B., Walton, T., Porter, K.R., Gurnett, C.A., Factors predictive of outcome after use of the Ponseti method for the treatment of idiopathic clubfeet (2004) J Bone Joint Surg Am., 86 (1), pp. 22-27. , Jan; Göksan, S.B., Bursali, A., Bilgili, F., Sivacioǧlu, S., Ayanoǧlu, S., Ponseti technique for the correction of idiopathic clubfeet presenting up to 1 year of age. A preliminary study in children with untreated or complex deformities (2006) Arch Orthop Trauma Surg., 126 (1), pp. 15-21. , Epub 2005 Nov 10. Jan; Haft, G.F., Walker, C.G., Crawford, H.A., Early clubfoot recurrence after use of the Ponseti method in a New Zealand population (2007) J Bone Joint Surg Am., 89 (3), pp. 487-493. , Mar; Morcuende, J.A., Dolan, L.A., Dietz, F.R., Ponseti, I.V., Radical reduction in the rate of extensive corrective surgery for clubfoot using the Ponseti method (2004) Pediatrics., 113 (2), pp. 376-380. , Feb; Ramírez, N., Flynn, J.M., Fernández, S., Seda, W., Macchiavelli, R.E., Orthosis noncompliance after the Ponseti method for the treatment of idiopathic clubfeet: A relevant problem that needs reevaluation (2011) J Pediatr Orthop., 31 (6), pp. 710-715. , Sep; Richards, B.S., Faulks, S., Rathjen, K.E., Karol, L.A., Johnston, C.E., Jones, S.A., A comparison of two nonoperative methods of idiopathic clubfoot correction: The Ponseti method and the French functional (physiotherapy) method (2008) J Bone Joint Surg Am., 90 (11), pp. 2313-2321. , Nov; Zionts, L.E., Frost, N., Kim, R., Ebramzadeh, E., Sangiorgio, S.N., Treatment of idiopathic clubfoot: Experience with the Mitchell-Ponseti brace (2012) J Pediatr Orthop., 32 (7), pp. 706-713. , Oct-Nov; Colburn, M., Williams, M., Evaluation of the treatment of idiopathic clubfoot by using the Ponseti method (2003) J Foot Ankle Surg., 42 (5), pp. 259-267. , Sep-Oct; Cosma, D., Vasilescu, D., Vasilescu, D., Valeanu, M., Comparative results of the conservative treatment in clubfoot by two different protocols (2007) J Pediatr Orthop B., 16 (5), pp. 317-321. , Sep; Janicki, J.A., Narayanan, U.G., Harvey, B.J., Roy, A., Weir, S., Wright, J.G., Comparison of surgeon and physiotherapist-directed Ponseti treatment of idiopathic clubfoot (2009) J Bone Joint Surg Am., 91 (5), pp. 1101-1108. , May; Porecha, M.M., Parmar, D.S., Chavda, H.R., Mid-term results of Ponseti method for the treatment of congenital idiopathic clubfoot-(a study of 67 clubfeet with mean five year follow-up) (2011) J Orthop Surg Res., 6, p. 3. , Epub 2011 Jan 12; Radler, C., Mindler, G.T., Riedl, K., Lipkowski, C., Kranzl, A., Midterm results of the Ponseti method in the treatment of congenital clubfoot (2013) Int Orthop., 37 (9), pp. 1827-1831. , Epub 2013 Jul 31. Sep; Shack, N., Eastwood, D.M., Early results of a physiotherapist-delivered Ponseti service for the management of idiopathic congenital talipes equinovarus foot deformity (2006) J Bone Joint Surg Br., 88 (8), pp. 1085-1089. , Aug; Morgenstein, A., Davis, R., Talwalkar, V., Iwinski, H., Jr., Walker, J., Milbrandt, T.A., A randomized clinical trial comparing reported and measured wear rates in clubfoot bracing using a novel pressure sensor (2015) J Pediatr Orthop., 35 (2), pp. 185-191. , Mar; Diméglio, A., Bensahel, H., Souchet, P., Mazeau, P., Bonnet, F., Classification of clubfoot (1995) J Pediatr Orthop B., 4 (2), pp. 129-136; Ponseti, I.V., (1996) Congenital Clubfoot: Fundamentals of Treatment, , New York: Oxford University Press; Price, A.M., Brown, J.E., Bittman, M., Wake, M., Quach, J., Hiscock, H., Children's sleep patterns from 0 to 9 years: Australian population longitudinal study (2014) Arch Dis Child., 99 (2), pp. 119-125. , Epub 2013 Dec 16. Feb; Williams, J.A., Zimmerman, F.J., Bell, J.F., Norms and trends of sleep time among US children and adolescents (2013) JAMA Pediatr., 167 (1), pp. 55-60. , Jan; Helfenstein, A., Lankes, M., Ohlert, K., Varoga, D., Hahne, H.J., Ulrich, H.W., Hassenpflug, J., The objective determination of compliance in treatment of adolescent idiopathic scoliosis with spinal orthoses (2006) Spine (Phila Pa 1976)., 31 (3), pp. 339-344. , Feb 1; Katz, D.E., Herring, J.A., Browne, R.H., Kelly, D.M., Birch, J.G., Brace wear control of curve progression in adolescent idiopathic scoliosis (2010) J Bone Joint Surg Am., 92 (6), pp. 1343-1352. , Jun; Morton, A., Riddle, R., Buchanan, R., Katz, D., Birch, J., Accuracy in the prediction and estimation of adherence to bracewear before and during treatment of adolescent idiopathic scoliosis (2008) J Pediatr Orthop., 28 (3), pp. 336-341. , Apr-May; Nicholson, G.P., Ferguson-Pell, M.W., Smith, K., Edgar, M., Morley, T., The objective measurement of spinal orthosis use for the treatment of adolescent idiopathic scoliosis (2003) Spine (Phila Pa 1976)., 28 (19), pp. 2243-2250. , Oct 1 discussion 2250-1; Rahman, T., Bowen, J.R., Takemitsu, M., Scott, C., The association between brace compliance and outcome for patients with idiopathic scoliosis (2005) J Pediatr Orthop., 25 (4), pp. 420-422. , Jul-Aug; Takemitsu, M., Bowen, J.R., Rahman, T., Glutting, J.J., Scott, C.B., Compliance monitoring of brace treatment for patients with idiopathic scoliosis (2004) Spine (Phila Pa 1976)., 29 (18), pp. 2070-2074. , discussion 2074. Sep 15; Havey, R., Gavin, T., Patwardhan, A., Pawelczak, S., Ibrahim, K., Andersson, G.B., Lavender, S., A reliable and accurate method for measuring orthosis wearing time (2002) Spine (Phila Pa 1976), 27 (2), pp. 211-214. , Jan 15; Lou, E., Raso, J.V., Hill, D.L., Durdle, N.G., Mahood, J.K., Moreau, M.J., The daily force pattern of spinal orthoses in subjects with adolescent idiopathic scoliosis (2002) Prosthet Orthot Int., 26 (1), pp. 58-63. , Apr; Karol, L.A., Virostek, D., Felton, K., Wheeler, L., Effect of compliance counseling on brace use and success in patients with adolescent idiopathic scoliosis (2016) J Bone Joint Surg Am., 98 (1), pp. 9-14. , Jan 6\n\nFrom Duplicate 3 (The Objective Measurement of Brace-Use Adherence in the Treatment of Idiopathic Clubfoot - Sangiorgio, Sophia N; Ho, Nathan C; Morgan, Rebecca D; Ebramzadeh, Edward; Zionts, Lewis E)\n\nIM; Date of Electronic Publication: 20161005. ; Original Imprints: Publication: Boston, MA : Journal of Bone and Joint Surgery","page":"1598-1605","publisher":"Lippincott Williams &amp; Wilkins","publisher-place":"Baltimore, Maryland","title":"The Objective Measurement of Brace-Use Adherence in the Treatment of Idiopathic Clubfoot","type":"article-journal","volume":"98"},"uris":["http://www.mendeley.com/documents/?uuid=f34c0809-9f69-4fe6-8a64-cb7d374be5be"]}],"mendeley":{"formattedCitation":"(Sangiorgio et al., 2016)","plainTextFormattedCitation":"(Sangiorgio et al., 2016)","previouslyFormattedCitation":"(Sangiorgio et al., 2016)"},"properties":{"noteIndex":0},"schema":"https://github.com/citation-style-language/schema/raw/master/csl-citation.json"}</w:instrText>
      </w:r>
      <w:r w:rsidRPr="007F6D57">
        <w:fldChar w:fldCharType="separate"/>
      </w:r>
      <w:r w:rsidR="00254D00" w:rsidRPr="00254D00">
        <w:rPr>
          <w:noProof/>
        </w:rPr>
        <w:t>(Sangiorgio et al., 2016)</w:t>
      </w:r>
      <w:r w:rsidRPr="007F6D57">
        <w:fldChar w:fldCharType="end"/>
      </w:r>
      <w:r w:rsidRPr="007F6D57">
        <w:t xml:space="preserve">; this was not accounted for or was inconsistently measured in the studies potentially introducing confounding bias </w:t>
      </w:r>
      <w:r w:rsidRPr="007F6D57">
        <w:fldChar w:fldCharType="begin" w:fldLock="1"/>
      </w:r>
      <w:r w:rsidR="00D471C6">
        <w:instrText>ADDIN CSL_CITATION {"citationItems":[{"id":"ITEM-1","itemData":{"author":[{"dropping-particle":"","family":"Spencer EA","given":"Heneghan C.","non-dropping-particle":"","parse-names":false,"suffix":""}],"container-title":"Catalogue Of Biases 2018","id":"ITEM-1","issued":{"date-parts":[["2018"]]},"title":"Compliance bias","type":"report"},"uris":["http://www.mendeley.com/documents/?uuid=37ac59e2-8eaa-3e5e-b885-3f8397d8ab53"]},{"id":"ITEM-2","itemData":{"DOI":"10.1136/bjsports-2019-100858","ISSN":"14730480","abstract":"BACKGROUND: In randomised controlled trials (RCTs) of interventions that aim to prevent sports injuries, the intention-to-treat principle is a recommended analysis method and one emphasised in the Consolidated Standards of Reporting Trials (CONSORT) statement that guides quality reporting of such trials. However, an important element of injury prevention trials-compliance with the intervention-is not always well-reported. The purpose of the present educational review was to describe the compliance during follow-up in eight large-scale sports injury trials and address compliance issues that surfaced. Then, we discuss how readers and researchers might consider interpreting results from intention-to-treat analyses depending on the observed compliance with the intervention. METHODS: Data from seven different randomised trials and one experimental study were included in the present educational review. In the trials that used training programme as an intervention, we defined full compliance as having completed the programme within ±10% of the prescribed running distance (ProjectRun21 (PR21), RUNCLEVER, Start 2 Run) or time-spent-running in minutes (Groningen Novice Running (GRONORUN)) for each planned training session. In the trials using running shoes as the intervention, full compliance was defined as wearing the prescribed running shoe in all running sessions the participants completed during follow-up. RESULTS: In the trials that used a running programme intervention, the number of participants who had been fully compliant was 0 of 839 (0%) at 24-week follow-up in RUNCLEVER, 0 of 612 (0%) at 14-week follow-up in PR21, 12 of 56 (21%) at 4-week follow-up in Start 2 Run and 8 of 532 (1%) at 8-week follow-up in GRONORUN. In the trials using a shoe-related intervention, the numbers of participants who had been fully compliant at the end of follow-up were 207 of 304 (68%) in the 21 week trial, and 322 of 423 (76%), 521 of 577 (90%), 753 of 874 (86%) after 24-week follow-up in the other three trials, respectively. CONCLUSION: The proportion of runners compliant at the end of follow-up ranged from 0% to 21% in the trials using running programme as intervention and from 68% to 90% in the trials using running shoes as intervention. We encourage sports injury researchers to carefully assess and report the compliance with intervention in their articles, use appropriate analytical approaches and take compliance into account when drawing study conclusions. In studies w…","author":[{"dropping-particle":"","family":"Nielsen","given":"Rasmus Oestergaard","non-dropping-particle":"","parse-names":false,"suffix":""},{"dropping-particle":"","family":"Bertelsen","given":"Michael Lejbach","non-dropping-particle":"","parse-names":false,"suffix":""},{"dropping-particle":"","family":"Ramskov","given":"Daniel","non-dropping-particle":"","parse-names":false,"suffix":""},{"dropping-particle":"","family":"Damsted","given":"Camma","non-dropping-particle":"","parse-names":false,"suffix":""},{"dropping-particle":"","family":"Verhagen","given":"Evert","non-dropping-particle":"","parse-names":false,"suffix":""},{"dropping-particle":"","family":"Bredeweg","given":"Steef W.","non-dropping-particle":"","parse-names":false,"suffix":""},{"dropping-particle":"","family":"Theisen","given":"Daniel","non-dropping-particle":"","parse-names":false,"suffix":""},{"dropping-particle":"","family":"Malisoux","given":"Laurent","non-dropping-particle":"","parse-names":false,"suffix":""}],"container-title":"British journal of sports medicine","id":"ITEM-2","issue":"1","issued":{"date-parts":[["2020","1","1"]]},"page":"51-57","publisher":"NLM (Medline)","title":"Randomised controlled trials (RCTs) in sports injury research: authors-please report the compliance with the intervention","type":"article","volume":"54"},"uris":["http://www.mendeley.com/documents/?uuid=9b78f592-536c-3293-a128-0565845072f1"]}],"mendeley":{"formattedCitation":"(Nielsen et al., 2020; Spencer EA, 2018)","plainTextFormattedCitation":"(Nielsen et al., 2020; Spencer EA, 2018)","previouslyFormattedCitation":"(Nielsen et al., 2020; Spencer EA, 2018)"},"properties":{"noteIndex":0},"schema":"https://github.com/citation-style-language/schema/raw/master/csl-citation.json"}</w:instrText>
      </w:r>
      <w:r w:rsidRPr="007F6D57">
        <w:fldChar w:fldCharType="separate"/>
      </w:r>
      <w:r w:rsidR="009A28E3" w:rsidRPr="009A28E3">
        <w:rPr>
          <w:noProof/>
        </w:rPr>
        <w:t>(Nielsen et al., 2020; Spencer EA, 2018)</w:t>
      </w:r>
      <w:r w:rsidRPr="007F6D57">
        <w:fldChar w:fldCharType="end"/>
      </w:r>
      <w:r w:rsidRPr="007F6D57">
        <w:t>.</w:t>
      </w:r>
    </w:p>
    <w:p w14:paraId="530FCB39" w14:textId="77777777" w:rsidR="007F6D57" w:rsidRPr="007F6D57" w:rsidRDefault="007F6D57" w:rsidP="005A7336">
      <w:pPr>
        <w:spacing w:line="360" w:lineRule="auto"/>
        <w:jc w:val="both"/>
      </w:pPr>
    </w:p>
    <w:p w14:paraId="1FF43562" w14:textId="25002E8C" w:rsidR="007F6D57" w:rsidRPr="007F6D57" w:rsidRDefault="007F6D57" w:rsidP="005A7336">
      <w:pPr>
        <w:spacing w:line="360" w:lineRule="auto"/>
        <w:jc w:val="both"/>
      </w:pPr>
      <w:r w:rsidRPr="007F6D57">
        <w:t xml:space="preserve">The medical conditions with the highest number of studies were pes planus (five studies) and cerebral palsy (four studies). It must be noted three studies, considering pes planus appeared to only acknowledge the postural presentation with no apparent symptoms or other underlying pathology identified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2","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id":"ITEM-3","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3","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Aboutorabi et al., 2014; Kanatlı et al., 2016; Wenger et al., 1989)","plainTextFormattedCitation":"(Aboutorabi et al., 2014; Kanatlı et al., 2016; Wenger et al., 1989)","previouslyFormattedCitation":"(Aboutorabi et al., 2014; Kanatlı et al., 2016; Wenger et al., 1989)"},"properties":{"noteIndex":0},"schema":"https://github.com/citation-style-language/schema/raw/master/csl-citation.json"}</w:instrText>
      </w:r>
      <w:r w:rsidRPr="007F6D57">
        <w:fldChar w:fldCharType="separate"/>
      </w:r>
      <w:r w:rsidR="009A28E3" w:rsidRPr="009A28E3">
        <w:rPr>
          <w:noProof/>
        </w:rPr>
        <w:t>(Aboutorabi et al., 2014; Kanatlı et al., 2016; Wenger et al., 1989)</w:t>
      </w:r>
      <w:r w:rsidRPr="007F6D57">
        <w:fldChar w:fldCharType="end"/>
      </w:r>
      <w:r w:rsidRPr="007F6D57">
        <w:t xml:space="preserve">. Therapeutic interventional studies should consider expanding on the descriptors of inclusion for pes planus in children </w:t>
      </w:r>
      <w:r w:rsidRPr="007F6D57">
        <w:fldChar w:fldCharType="begin" w:fldLock="1"/>
      </w:r>
      <w:r w:rsidR="00EF53DC">
        <w:instrText>ADDIN CSL_CITATION {"citationItems":[{"id":"ITEM-1","itemData":{"DOI":"10.1186/s13047-018-0264-3","ISSN":"1757-1146","abstract":"Flexible flat foot is a normal observation in typically developing children, however, some children with flat feet present with pain and impaired lower limb function. The challenge for health professionals is to identify when foot posture is outside of expected findings and may warrant intervention. Diagnoses of flexible flat foot is often based on radiographic or clinical measures, yet the validity and reliability of these measures for a paediatric population is not clearly understood. The aim of this systematic review was to investigate how paediatric foot posture is defined and measured within the literature, and if the psychometric properties of these measures support any given diagnoses. Electronic databases (MEDLINE, CINAHL, EMBASE, Cochrane, AMED, SportDiscus, PsycINFO, and Web of Science) were systematically searched in January 2017 for empirical studies where participants had diagnosed flexible flat foot and were aged 18 years or younger. Outcomes of interest were the foot posture measures and definitions used. Further articles were sought where cited in relation to the psychometric properties of the measures used. Of the 1101 unique records identified by the searches, 27 studies met the inclusion criteria involving 20 foot posture measures and 40 definitions of paediatric flexible flat foot. A further 18 citations were sought in relation to the psychometric properties of these measures. Three measures were deemed valid and reliable, the FPI-6 &gt; + 6 for children aged three to 15 years, a Staheli arch index of &gt; 1.07 for children aged three to six and ≥ 1.28 for children six to nine, and a Chippaux-Smirak index of &gt; 62.7% in three to seven year olds, &gt; 59% in six to nine year olds and ≥ 40% for children aged nine to 16 years. No further measures were found to be valid for the paediatric population. No universally accepted criteria for diagnosing paediatric flat foot was found within existing literature, and psychometric data for foot posture measures and definitions used was limited. The outcomes of this review indicate that the FPI – 6, Staheli arch index or Chippaux-Smirak index should be the preferred method of paediatric foot posture measurement in future research.","author":[{"dropping-particle":"","family":"Banwell","given":"Helen A.","non-dropping-particle":"","parse-names":false,"suffix":""},{"dropping-particle":"","family":"Paris","given":"Maisie E.","non-dropping-particle":"","parse-names":false,"suffix":""},{"dropping-particle":"","family":"Mackintosh","given":"Shylie","non-dropping-particle":"","parse-names":false,"suffix":""},{"dropping-particle":"","family":"Williams","given":"Cylie M.","non-dropping-particle":"","parse-names":false,"suffix":""}],"container-title":"Journal of Foot and Ankle Research","id":"ITEM-1","issue":"1","issued":{"date-parts":[["2018","12","30"]]},"page":"21","publisher":"BioMed Central","title":"Paediatric flexible flat foot: how are we measuring it and are we getting it right? A systematic review","type":"article-journal","volume":"11"},"uris":["http://www.mendeley.com/documents/?uuid=a7eb1d76-d50b-35c2-9ed5-264af44aca01"]},{"id":"ITEM-2","itemData":{"DOI":"10.1186/s13047-017-0218-1","ISSN":"1757-1146","abstract":"All typically developing children are born with flexible flat feet, progressively developing a medial longitudinal arch during the first decade of their lives. Whilst the child’s foot is expected to be flat, there is currently no consensus as to how flat this foot should be. Furthermore, whilst feet are observed to decrease in flatness with increasing age, it is not known how flat they should be at each age increment. The objective of this systematic review is to define the postural characteristics of the ‘typically’ developing paediatric foot. The PRISMA protocol was applied to compare all data currently published describing the typical development of the paediatric foot. The Epidemiological Appraisal Instrument (EAI) was used to assess the risk of bias of the included studies. Thirty four epidemiological papers pertaining to the development of the paediatric foot were graphically compared. Sixteen different foot posture assessments were identified of which footprint based measures were the most reported outcome. Firstly, the use of the term normal in relation to foot posture is misleading in the categorisation of the paediatric foot, as indeed a flat foot posture is a normal finding at specific ages. Secondly, the foot posture of the developing child is indeed age dependent and has been shown to change over time. Thirdly, no firm conclusion could be reached as to which age the foot posture of children ceases to develop further, as no two foot measures are comparable, therefore future research needs to consider the development of consensus recommendations as to the measurement of the paediatric foot, using valid and reliable assessment tools.","author":[{"dropping-particle":"","family":"Uden","given":"Hayley","non-dropping-particle":"","parse-names":false,"suffix":""},{"dropping-particle":"","family":"Scharfbillig","given":"Rolf","non-dropping-particle":"","parse-names":false,"suffix":""},{"dropping-particle":"","family":"Causby","given":"Ryan","non-dropping-particle":"","parse-names":false,"suffix":""}],"container-title":"Journal of Foot and Ankle Research","id":"ITEM-2","issue":"1","issued":{"date-parts":[["2017","12","15"]]},"page":"37","publisher":"BioMed Central","title":"The typically developing paediatric foot: how flat should it be? A systematic review","type":"article-journal","volume":"10"},"uris":["http://www.mendeley.com/documents/?uuid=6d723a83-ee0f-3a7d-b854-fac18b13d9fa"]},{"id":"ITEM-3","itemData":{"DOI":"10.7717/peerj.4667","ISSN":"2167-8359","abstract":"Background. Flexible pes planus (flat feet) in children is a common reason parents and caregivers seek health professionals consult and a frequent reason podiatrists prescribe foot orthoses. Yet no universal agreement exists on the diagnosis of this condition, or when and how foot orthoses should be prescribed. The aim of this study was to garner consensus and agreement among podiatrists on the use of FOs for paediatric flexible pes planus. Methods. A three round Delphi consensus survey was undertaken with 15 podiatry experts from Australia, New Zealand and the United Kingdom. Round One gathered consensus on the diagnosis and intervention into paediatric pes planus with specific questions on types of FOs and prescription variables used. Round Two and Three were based on answers from Round One and gathered agreement (rationale for choices) on a five point Likert scale. 70% of respondents had to agree to a statement for it to be accepted as consensus or agreement. Results. Consensus and agreement was achieved for 83 statements directing the diagnosis of pes planus (using FPI-6 and/or rearfoot measures), common signs and symptoms (e.g., pain, fatigue, abnormal gait and other functional concerns) that direct when to intervene into paediatric flexible pes planus. Prefabricated orthoses were the preferred intervention where adequate control is gained with their use. When customised orthoses are prescribed, a vertical [heel] cast pour (71.4%) and minimal arch fill (76.9%) are the prescription variables of choice, plus or minus additional variables (i.e., medial heel (Kirby) skive, the use of a University of California Biomechanical Laboratory device or a medial flange) dependent on level of disorder and plane of excessive motion. Conclusions. This study identified consensus and agreement on a series of diagnosis methods and interventions for the paediatric flexible pes planus. A clinical protocol was developed from the resultant consensus statements which provides clinicians with a series of evidenced-informed statements to better guide them on when, how and why FOs are used specific to this population. How to cite this article Dars et al. (2018), When, why and how foot orthoses (FOs) should be prescribed for children with flexible pes planus: a Delphi survey of podiatrists. PeerJ 6:e4667; DOI 10.7717/peerj.4667 BACKGROUND","author":[{"dropping-particle":"","family":"Dars","given":"Sindhrani","non-dropping-particle":"","parse-names":false,"suffix":""},{"dropping-particle":"","family":"Uden","given":"Hayley","non-dropping-particle":"","parse-names":false,"suffix":""},{"dropping-particle":"","family":"Kumar","given":"Saravana","non-dropping-particle":"","parse-names":false,"suffix":""},{"dropping-particle":"","family":"Banwell","given":"Helen A.","non-dropping-particle":"","parse-names":false,"suffix":""}],"container-title":"PeerJ","id":"ITEM-3","issued":{"date-parts":[["2018","4","16"]]},"page":"e4667","publisher":"PeerJ Inc.","title":"When, why and how foot orthoses (FOs) should be prescribed for children with flexible pes planus: a Delphi survey of podiatrists","type":"article-journal","volume":"6"},"uris":["http://www.mendeley.com/documents/?uuid=528cf4c2-32d5-4094-b115-4b188b15c42e"]}],"mendeley":{"formattedCitation":"(Banwell et al., 2018; Dars et al., 2018; Uden et al., 2017)","plainTextFormattedCitation":"(Banwell et al., 2018; Dars et al., 2018; Uden et al., 2017)","previouslyFormattedCitation":"(Banwell et al., 2018; Dars et al., 2018; Uden et al., 2017)"},"properties":{"noteIndex":0},"schema":"https://github.com/citation-style-language/schema/raw/master/csl-citation.json"}</w:instrText>
      </w:r>
      <w:r w:rsidRPr="007F6D57">
        <w:fldChar w:fldCharType="separate"/>
      </w:r>
      <w:r w:rsidR="00254D00" w:rsidRPr="00254D00">
        <w:rPr>
          <w:noProof/>
        </w:rPr>
        <w:t>(Banwell et al., 2018; Dars et al., 2018; Uden et al., 2017)</w:t>
      </w:r>
      <w:r w:rsidRPr="007F6D57">
        <w:fldChar w:fldCharType="end"/>
      </w:r>
      <w:r w:rsidRPr="007F6D57">
        <w:t xml:space="preserve"> to avoid the possibility of medicalising healthy physiological development </w:t>
      </w:r>
      <w:r w:rsidRPr="007F6D57">
        <w:fldChar w:fldCharType="begin" w:fldLock="1"/>
      </w:r>
      <w:r w:rsidR="00016B99">
        <w:instrText>ADDIN CSL_CITATION {"citationItems":[{"id":"ITEM-1","itemData":{"DOI":"10.1007/s11019-018-9850-1","ISSN":"1386-7423","PMID":"29951940","abstract":"Is medicalization always harmful? When does medicine overstep its proper boundaries? The aim of this article is to outline the pragmatic criteria for distinguishing between medicalization and over-medicalization. The consequences of considering a phenomenon to be a medical problem may take radically different forms depending on whether the problem in question is correctly or incorrectly perceived as a medical issue. Neither indiscriminate acceptance of medicalization of subsequent areas of human existence, nor criticizing new medicalization cases just because they are medicalization can be justified. The article: (i) identifies various consequences of both well-founded medicalization and over-medicalization; (ii) demonstrates that the issue of defining appropriate limits of medicine cannot be solved by creating an optimum model of health; (iii) proposes four guiding questions to help distinguish medicalization from over-medicalization. The article should foster a normative analysis of the phenomenon of medicalization and contribute to the bioethical reflection on the boundaries of medicine.","author":[{"dropping-particle":"","family":"Kaczmarek","given":"Emilia","non-dropping-particle":"","parse-names":false,"suffix":""}],"container-title":"Medicine, Health Care and Philosophy","id":"ITEM-1","issue":"1","issued":{"date-parts":[["2019","3","27"]]},"page":"119-128","title":"How to distinguish medicalization from over-medicalization?","type":"article-journal","volume":"22"},"uris":["http://www.mendeley.com/documents/?uuid=295ad393-4007-390d-8477-122845ec4437"]}],"mendeley":{"formattedCitation":"(Kaczmarek, 2019)","plainTextFormattedCitation":"(Kaczmarek, 2019)","previouslyFormattedCitation":"(Kaczmarek, 2019)"},"properties":{"noteIndex":0},"schema":"https://github.com/citation-style-language/schema/raw/master/csl-citation.json"}</w:instrText>
      </w:r>
      <w:r w:rsidRPr="007F6D57">
        <w:fldChar w:fldCharType="separate"/>
      </w:r>
      <w:r w:rsidR="00FD2112" w:rsidRPr="00FD2112">
        <w:rPr>
          <w:noProof/>
        </w:rPr>
        <w:t>(Kaczmarek, 2019)</w:t>
      </w:r>
      <w:r w:rsidRPr="007F6D57">
        <w:fldChar w:fldCharType="end"/>
      </w:r>
      <w:r w:rsidRPr="007F6D57">
        <w:t xml:space="preserve"> and potential detriment to the health economy and the individual </w:t>
      </w:r>
      <w:r w:rsidRPr="007F6D57">
        <w:fldChar w:fldCharType="begin" w:fldLock="1"/>
      </w:r>
      <w:r w:rsidR="00EF53DC">
        <w:instrText>ADDIN CSL_CITATION {"citationItems":[{"id":"ITEM-1","itemData":{"DOI":"10.1093/pch/17.9.e93","ISSN":"1205-7088","PMID":"24179427","abstract":"BACKGROUND/OBJECTIVE Referrals to paediatric orthopedists for physiologically normal conditions consume limited resources and delay care for patients. The goal of the present study was to formally define such referrals and determine their prevalence. METHODS A retrospective review evaluated consecutive referrals to a single tertiary paediatric orthopedic centre over two eight-month periods. Referrals from family physicians and paediatricians were retained for analysis. Physiological referrals were defined as a final orthopedic diagnosis of 'within physiological norms'; and no scheduled follow up. RESULTS Physiological conditions represented 22.5% of referrals. The type of referring physician did not determine referral quality. Flat foot, intoeing and genu varum/valgum exhibited physiological referral rates that exceeded 40%. CONCLUSION Physiological referrals constitute a large portion of the outpatient paediatric orthopedic practice and represent a substantial unnecessary cost to the Canadian medical system. Future strategies to improve referral quality should target undergraduate and postgraduate musculoskeletal education. HISTORIQUE ET OBJECTIF Les aiguillages vers des orthopédistes pédiatres en raison de problèmes physiologiquement normaux drainent des ressources limitées et retardent les soins aux patients. La présente étude visait à définir officiellement ces aiguillages et à en déterminer la prévalence. MÉTHODOLOGIE Les chercheurs ont procédé à une analyse rétrospective d’aiguillages consécutifs dans un seul centre de soins tertiaires en orthopédie pédiatrique sur deux périodes de huit mois. Ils ont conservé les aiguillages des médecins de famille et des pédiatres en vue de les analyser. Ils ont défini les aiguillages physiologiques comme un diagnostic orthopédique final de « dans la norme physiologique », sans rendez-vous de suivi. RÉSULTATS Les problèmes physiologiques représentaient 22,5 % des aiguillages. Le type de médecin traitant ne déterminait pas la qualité de l’aiguillage. Les aiguillages pour les pieds plats, l’endogyrisme, les jambes arquées ou les genoux cagneux représentaient plus de 40 % des aiguillages physiologiques. CONCLUSION Les aiguillages physiologiques constituent une forte proportion des consultations externes en orthopédie pédiatrique et représentent des coûts inutiles importants pour le système médical canadien. Les futures stratégies pour améliorer la qualité des aiguillages devraient cibler la formation musculosquelett…","author":[{"dropping-particle":"","family":"Carli","given":"Alberto","non-dropping-particle":"","parse-names":false,"suffix":""},{"dropping-particle":"","family":"Saran","given":"Neil","non-dropping-particle":"","parse-names":false,"suffix":""},{"dropping-particle":"","family":"Kruijt","given":"Jan","non-dropping-particle":"","parse-names":false,"suffix":""},{"dropping-particle":"","family":"Alam","given":"Norine","non-dropping-particle":"","parse-names":false,"suffix":""},{"dropping-particle":"","family":"Hamdy","given":"Reggie","non-dropping-particle":"","parse-names":false,"suffix":""}],"container-title":"Paediatrics &amp; child health","id":"ITEM-1","issue":"9","issued":{"date-parts":[["2012","11"]]},"page":"e93-7","publisher":"Oxford University Press","title":"Physiological referrals for paediatric musculoskeletal complaints: A costly problem that needs to be addressed.","type":"article-journal","volume":"17"},"uris":["http://www.mendeley.com/documents/?uuid=a193cdc8-46b8-41a1-9f82-0ba955d37b5e"]},{"id":"ITEM-2","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2","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mendeley":{"formattedCitation":"(Carli et al., 2012; Driano et al., 1998)","plainTextFormattedCitation":"(Carli et al., 2012; Driano et al., 1998)","previouslyFormattedCitation":"(Carli et al., 2012; Driano et al., 1998)"},"properties":{"noteIndex":0},"schema":"https://github.com/citation-style-language/schema/raw/master/csl-citation.json"}</w:instrText>
      </w:r>
      <w:r w:rsidRPr="007F6D57">
        <w:fldChar w:fldCharType="separate"/>
      </w:r>
      <w:r w:rsidR="00254D00" w:rsidRPr="00254D00">
        <w:rPr>
          <w:noProof/>
        </w:rPr>
        <w:t>(Carli et al., 2012; Driano et al., 1998)</w:t>
      </w:r>
      <w:r w:rsidRPr="007F6D57">
        <w:fldChar w:fldCharType="end"/>
      </w:r>
      <w:r w:rsidRPr="007F6D57">
        <w:t xml:space="preserve">. The effects of footwear as a therapeutic intervention on other noteworthy conditions that impact on children’s mobility such as joint hypermobility syndrome </w:t>
      </w:r>
      <w:r w:rsidRPr="007F6D57">
        <w:fldChar w:fldCharType="begin" w:fldLock="1"/>
      </w:r>
      <w:r w:rsidR="00EF53DC">
        <w:instrText>ADDIN CSL_CITATION {"citationItems":[{"id":"ITEM-1","itemData":{"DOI":"10.1093/rheumatology/kex148","ISSN":"1462-0324","author":[{"dropping-particle":"","family":"Scheper","given":"Mark C.","non-dropping-particle":"","parse-names":false,"suffix":""},{"dropping-particle":"","family":"Nicholson","given":"Lesley L.","non-dropping-particle":"","parse-names":false,"suffix":""},{"dropping-particle":"","family":"Adams","given":"Roger D.","non-dropping-particle":"","parse-names":false,"suffix":""},{"dropping-particle":"","family":"Tofts","given":"Louise","non-dropping-particle":"","parse-names":false,"suffix":""},{"dropping-particle":"","family":"Pacey","given":"Verity","non-dropping-particle":"","parse-names":false,"suffix":""}],"container-title":"Rheumatology","id":"ITEM-1","issue":"12","issued":{"date-parts":[["2017","12","1"]]},"page":"2073-2083","title":"The natural history of children with joint hypermobility syndrome and Ehlers–Danlos hypermobility type: a longitudinal cohort study","type":"article-journal","volume":"56"},"uris":["http://www.mendeley.com/documents/?uuid=e7a45883-d2df-3f93-9f6d-868ba1db44bd"]}],"mendeley":{"formattedCitation":"(Scheper et al., 2017)","plainTextFormattedCitation":"(Scheper et al., 2017)","previouslyFormattedCitation":"(Scheper et al., 2017)"},"properties":{"noteIndex":0},"schema":"https://github.com/citation-style-language/schema/raw/master/csl-citation.json"}</w:instrText>
      </w:r>
      <w:r w:rsidRPr="007F6D57">
        <w:fldChar w:fldCharType="separate"/>
      </w:r>
      <w:r w:rsidR="00254D00" w:rsidRPr="00254D00">
        <w:rPr>
          <w:noProof/>
        </w:rPr>
        <w:t>(Scheper et al., 2017)</w:t>
      </w:r>
      <w:r w:rsidRPr="007F6D57">
        <w:fldChar w:fldCharType="end"/>
      </w:r>
      <w:r w:rsidRPr="007F6D57">
        <w:t xml:space="preserve">, spina bifida </w:t>
      </w:r>
      <w:r w:rsidRPr="007F6D57">
        <w:fldChar w:fldCharType="begin" w:fldLock="1"/>
      </w:r>
      <w:r w:rsidR="00EF53DC">
        <w:instrText>ADDIN CSL_CITATION {"citationItems":[{"id":"ITEM-1","itemData":{"DOI":"10.1191/0269215505cr865oa","ISSN":"0269-2155","PMID":"16180605","abstract":"OBJECTIVE To investigate determinants of functional independence and study which functional abilities were determinants for 'health-related quality of life' in children with myelomeningocele. DESIGN Cross-sectional study by means of clinical assessment, 'disability' measurement and questionnaires. Uni- and multivariate logistic regression models were used to investigate factors that were determinants for these outcomes. Results were expressed as odds ratios (OR) and 95% confidence intervals (95% CI). SETTING Outpatient spina bifida clinic at a university hospital. SUBJECTS One hundred and twenty-two children with myelomeningocele. Mean age 7.9; range 1-18 years. MAIN MEASURES Functional independence as measured by the Pediatric Evaluation of Disability Inventory (PEDI), and quality of life as measured by the Spina Bifida Health Related Quality of Life Questionnaire. RESULTS Lesion level below L3 (OR 0.4, 95% CI 0.1-1.0), mental status of IQ &gt; or =80 (OR 4.2, 95% CI 1.2-14.9), having no contractures in lower extremities (OR 3.4, 95% CI 1.3-8.8), and having normal strength of knee extensor muscles (OR 4.1, 95% CI 1.4-11.5) were most strongly associated with independence in self-care. Mental status (OR 16.1, 95% CI 2.8-93.9), having no contractures in lower extremities (OR 1.5, 95% CI 1.4-5.3), and normal strength in knee extensors (OR 11.0, 95% CI 1.3-97.0) were the most important determinants for independence in mobility. Concerning functional abilities, being independent with regard to mobility was the most important determinant for 'health-related quality of life' (OR 5.3, 95% CI 1.6-17.4). CONCLUSIONS In children with myelomeningocele, good muscle strength, mental ability and being independent in mobility appeared to be much more important for daily life function and quality of life than other medical indicators of the disorder.","author":[{"dropping-particle":"","family":"Schoenmakers","given":"M A G C","non-dropping-particle":"","parse-names":false,"suffix":""},{"dropping-particle":"","family":"Uiterwaal","given":"C S P M","non-dropping-particle":"","parse-names":false,"suffix":""},{"dropping-particle":"","family":"Gulmans","given":"V A M","non-dropping-particle":"","parse-names":false,"suffix":""},{"dropping-particle":"","family":"Gooskens","given":"R H J M","non-dropping-particle":"","parse-names":false,"suffix":""},{"dropping-particle":"","family":"Helders","given":"P J M","non-dropping-particle":"","parse-names":false,"suffix":""}],"container-title":"Clinical rehabilitation","id":"ITEM-1","issue":"6","issued":{"date-parts":[["2005","9"]]},"page":"677-85","title":"Determinants of functional independence and quality of life in children with spina bifida.","type":"article-journal","volume":"19"},"uris":["http://www.mendeley.com/documents/?uuid=e05709da-0b3c-3ac3-bab7-127bd2a6d995"]}],"mendeley":{"formattedCitation":"(Schoenmakers et al., 2005)","plainTextFormattedCitation":"(Schoenmakers et al., 2005)","previouslyFormattedCitation":"(Schoenmakers et al., 2005)"},"properties":{"noteIndex":0},"schema":"https://github.com/citation-style-language/schema/raw/master/csl-citation.json"}</w:instrText>
      </w:r>
      <w:r w:rsidRPr="007F6D57">
        <w:fldChar w:fldCharType="separate"/>
      </w:r>
      <w:r w:rsidR="00254D00" w:rsidRPr="00254D00">
        <w:rPr>
          <w:noProof/>
        </w:rPr>
        <w:t>(Schoenmakers et al., 2005)</w:t>
      </w:r>
      <w:r w:rsidRPr="007F6D57">
        <w:fldChar w:fldCharType="end"/>
      </w:r>
      <w:r w:rsidRPr="007F6D57">
        <w:t xml:space="preserve">, developmental coordination disorder </w:t>
      </w:r>
      <w:r w:rsidRPr="007F6D57">
        <w:fldChar w:fldCharType="begin" w:fldLock="1"/>
      </w:r>
      <w:r w:rsidR="00A007F2">
        <w:instrText>ADDIN CSL_CITATION {"citationItems":[{"id":"ITEM-1","itemData":{"DOI":"10.1111/j.1469-8749.2012.04436.x","ISSN":"14698749","PMID":"23106668","abstract":"AIM Developmental coordination disorder (DCD) is a significant disorder of childhood, characterized by core difficulties in learning fine and ⁄ or gross motor skills, and the attendant psychosocial problems. The aim of the meta-analysis presented here (the first on DCD since 1998) was to summarize trends in the literature over the past 14 years and to identify and describe the mainmotor control and cognitive deficits that best discriminate children with DCD from those without. METHOD A systematic review of the literature published between January 1997 and August 2011 was conducted. All available journal papers reporting a comparison between a group of children with DCD and a group of typically developing children on behavioural measures were included. RESULTS One hundred and twenty-nine studies yielded 1785 effect sizes based on a total of 2797 children with DCD and 3407 typically developing children. Across all outcome measures, a moderate to large effect size was found, suggesting a generalized performance deficit in children with DCD. The pattern of deficits suggested several areas of pronounced difficulty, including internal (forward)modelling, rhythmic coordination, executive function, gait and postural control, catching and interceptive action, and aspects of sensoriperceptual function. INTERPRETATION The results suggest that the predictive control of actionmay be a fundamental disruption in DCD, along with the ability to develop stable coordination patterns. Implications for theory development and intervention are discussed.","author":[{"dropping-particle":"","family":"Wilson","given":"Peter H.","non-dropping-particle":"","parse-names":false,"suffix":""},{"dropping-particle":"","family":"Ruddock","given":"Scott","non-dropping-particle":"","parse-names":false,"suffix":""},{"dropping-particle":"","family":"Smits-Engelsman","given":"Bouwien","non-dropping-particle":"","parse-names":false,"suffix":""},{"dropping-particle":"","family":"Polatajko","given":"Helene","non-dropping-particle":"","parse-names":false,"suffix":""},{"dropping-particle":"","family":"Blank","given":"Rainer","non-dropping-particle":"","parse-names":false,"suffix":""}],"container-title":"Developmental Medicine and Child Neurology","id":"ITEM-1","issue":"3","issued":{"date-parts":[["2013","3"]]},"page":"217-228","title":"Understanding performance deficits in developmental coordination disorder: A meta-analysis of recent research","type":"article","volume":"55"},"uris":["http://www.mendeley.com/documents/?uuid=76569ca1-4afe-34bc-bdcf-3862db46f776"]}],"mendeley":{"formattedCitation":"(Wilson et al., 2013)","plainTextFormattedCitation":"(Wilson et al., 2013)","previouslyFormattedCitation":"(Wilson et al., 2013)"},"properties":{"noteIndex":0},"schema":"https://github.com/citation-style-language/schema/raw/master/csl-citation.json"}</w:instrText>
      </w:r>
      <w:r w:rsidRPr="007F6D57">
        <w:fldChar w:fldCharType="separate"/>
      </w:r>
      <w:r w:rsidR="00573499" w:rsidRPr="00573499">
        <w:rPr>
          <w:noProof/>
        </w:rPr>
        <w:t>(Wilson et al., 2013)</w:t>
      </w:r>
      <w:r w:rsidRPr="007F6D57">
        <w:fldChar w:fldCharType="end"/>
      </w:r>
      <w:r w:rsidRPr="007F6D57">
        <w:t xml:space="preserve">, juvenile idiopathic arthritis </w:t>
      </w:r>
      <w:r w:rsidRPr="007F6D57">
        <w:fldChar w:fldCharType="begin" w:fldLock="1"/>
      </w:r>
      <w:r w:rsidR="00EF53DC">
        <w:instrText>ADDIN CSL_CITATION {"citationItems":[{"id":"ITEM-1","itemData":{"DOI":"10.1002/msc.134","ISBN":"1478-2189","PMID":"18618460","abstract":"Background: Evidence suggests that foot problems are common in juvenile idiopathic arthritis (JIA), with prevalence estimates over 90%. The aim of this survey was to describe foot-related impairment and disability associated with JIA and foot-care provision in patients managed under modern treatment paradigms, including disease-modifying anti-rheumatic drugs (DMARDs) and biologic therapies.; Methods: The Juvenile Arthritis Foot Disability Index (JAFI), Child Health Assessment Questionnaire (CHAQ), and pain visual analogue scale (VAS) were recorded in 30 consecutive established JIA patients attending routine outpatient clinics. Foot deformity score, active/limited joint counts, walking speed, double-support time (s) (DS) and step length symmetry index % (SI) were also measured. Foot-care provision in the preceding 12 months was determined from medical records.; Results: Sixty-three per cent of children reported some foot impairment, with a median (range) JAFI subscale score of 1 (0-3); 53% reported foot-related activity limitation, with a JAFI subscale score of 1 (0-4); and 60% reported participation restriction, with a JAFI subscale score of 1 (0-3). Other reported variables were CHAQ 0.38 (0-2), VAS pain 22 (0-79), foot deformity 6 (0-20), active joints 0 (0-7), limited joints 0 (0-31), walking speed 1.09 m/s (0.84-1.38 m/s), DS 0.22 s (0.08-0.26 s) and SI +/-4.0% (+/-0.2-+/-31.0%). A total of 23/30 medical records were reviewed and 15/23 children had received DMARDS, 8/23 biologic agents and 20/23 multiple intra-articular corticosteroid injections. Ten children received specialist podiatry care comprising footwear advice, orthotic therapy and silicone digital splints together with intrinsic muscle strengthening exercises.; Conclusion: Despite frequent use of DMARD/biologic therapy and specialist podiatry-led foot care, foot-related impairment and disability persists in some children with JIA.;","author":[{"dropping-particle":"","family":"Hendry","given":"G","non-dropping-particle":"","parse-names":false,"suffix":""},{"dropping-particle":"","family":"Gardner-Medwin","given":"J","non-dropping-particle":"","parse-names":false,"suffix":""},{"dropping-particle":"","family":"Watt","given":"G F","non-dropping-particle":"","parse-names":false,"suffix":""},{"dropping-particle":"","family":"Woodburn","given":"J","non-dropping-particle":"","parse-names":false,"suffix":""}],"container-title":"Musculoskeletal Care","id":"ITEM-1","issue":"4","issued":{"date-parts":[["2008"]]},"language":"English","note":"From Duplicate 1 (A survey of foot problems in juvenile idiopathic arthritis - Hendry, G; Gardner-Medwin, J; Watt, G F; Woodburn, J)\n\nCited By :20\nExport Date: 29 January 2018\nCorrespondence Address: Hendry, G.; School of Health and Social Care, Glasgow Caledonian University, Division of Podiatric Medicine and Surgery, Cowcaddens Road, Glasgow G4 0BA, United Kingdom; email: gordon.hendry@gcal.ac.uk\nReferences: Andre, M., Hagelberg, S., Stenstrom, C.H., The Juvenile Arthritis Foot Disability Index: Development and evaluation of measurement properties (2004) Journal of Rheumatology, 31, pp. 2488-2493; Ansell, B.M., Wood, P.H., Prognosis in juvenile chronic arthritis (1976) Clinics in Rheumatic Diseases, 2, p. 397; April, K.T., Feldman, D.E., Platt, R.W., Duffy, C.M., Comparisons between children with juvenile idiopathic arthritis (JIA) and their parents concerning perceived quality of life (2006) Quality of Life Research, 15, pp. 655-661; Brostrom, E., Haglund-Akerlind, Y., Hagelberg, S., Cresswell, A.G., Gait in children with juvenile chronic arthritis (2002) Scandinavian Journal of Rheumatology, 31, pp. 317-323; Brostrom, E., Hagelberg, S., Haglund-Akerlind, Y., Effect of joint injections in children with juvenile idiopathic arthritis: Evaluation by 3D-gait analysis (2004) Acta Paediatrica, 93, pp. 906-910; Fairburn, P.S., Panagamuwa, B., Falkonakis, A., Osborne, S., Palmer, R., Johnson, B., Southwood, T.R., The use of multidisciplinary assessment and scientific measurement in advanced juvenile idiopathic arthritis can categorise gait deviations to guide treatment (2002) Archives of Disease in Childhood, 87, pp. 160-165; Ferrari, F., A review of the foot deformities seen in juvenile chronic arthritis (1998) The Foot, 8, pp. 193-196; Foster, H.E., Marshall, N., Myers, A., Dunkley, P., Griffiths, I.D., Outcome in adults with juvenile idiopathic arthritis (2003) Arthritis and Rheumatism, 48, pp. 767-775; Gianinni, E.H., Ruperto, N., Ravelli, A., Lovell, D.J., Felson, D.T., Martini, A., Preliminary definition of improvement in juvenile idiopathic arthritis (1997) Arthritis and Rheumatism, 40 (7), pp. 1202-1209; Hackett, J., Johnson, B., Parkin, A., Southwood, T., Physiotherapy and occupational therapy for juvenile chronic arthritis: Custom and practice in five centres in the UK, USA and Canada (1996) British Journal of Rheumatology, 35, pp. 695-699; Guideline for management of childhood arthritis (2001) Rheumatology, 40, pp. 1309-1312. , Hull RG on behalf of the British Paediatric Rheumatology Group; Karmazyn, B., Bowyer, S.L., Schmidt, K.M., Ballinger, S.H., Buckwalter, K., Beam, T.T., Ying, J., US findings of metacarpophalangeal joints in children with idiopathic juvenile arthritis (2007) Pediatric Radiology, 37 (5), pp. 475-492; Kim, C.M., Eng, J.J., Symmetry in vertical ground reaction force is accompanied by symmetry in temporal by not distance variables of gait in persons with stroke (2003) Gait and Posture, 18, pp. 23-28; Klepper, S.E., Measures of pediatric function (2003) Arthritis and Rheumatism, 49 (5 S), pp. S5-S14; MacRae, V.E., Farquharson, C., Ahmed, S.F., The pathophysiology of the growth plate in juvenile idiopathic arthritis (2006) Rheumatology, 45, pp. 11-19; Manners, P.J., Bower, C., Worldwide prevalence of juvenile arthritis - Why does it vary so much? (2002) Journal of Rheumatology, 29, pp. 1520-1530; Mavidrou, A., Klenerman, L., Swann, M., Hall, M.A., Ansell, B.M., Conservative management of the hindfoot in juvenile chronic arthritis (1991) The Foot, 1, pp. 139-143; Mozziconacci, P., Prieur, A.M., Hayem, F., Oury, C., Joint prognosis in systemic juvenile arthritis (100 cases) (1983) La Semaine des hôpitaux de Paris, 59 (48), pp. 3357-3360; Nugent, J., Ruperto, N., Grainger, J., Machado, C., Sawhney, S., Baildam, E., Davidson, J., Murray, K.J., The British version of the Childhood Health Assessment Questionnaire (CHAQ) and the Child Health Questionnaire (CHQ) (2001) Clinical And Experimental Rheumatology, 19, pp. S163-S167. , for the Paediatric Rheumatology International Trials Organisation PRINTO; Packham, J.C., Hall, M.A., Long-term follow-up of 246 adults with juvenile idiopathic arthritis: Functional outcome (2002) Rheumatology, 41, pp. 1428-1435; Platto, M.J., O'Connell, P.G., Hicks, J.E., Gerber, L.H., The relationship of pain and deformity of the rheumatoid foot to gait and an index of functional ambulation (1991) Journal of Rheumatology, 18 (1), pp. 38-43; Powell, M., Seid, M., Szer, I.L., Efficacy of custom foot orthotics in improving pain and functional status in children with juvenile idiopathic arthritis: A randomised trial (2005) Journal of Rheumatology, 32, pp. 943-950; Rauflaub B, Ansell BM (1979). Foot deformities in juvenile chronic arthritis. Abstract 46 in the 9th European Congress of Rheumatology Abstract Book, Hogrefe &amp;amp; Huber, Gottingen; Sherry, D.D., Stein, L.D., Reed, A.M., Schanberg, L.E., Kredich, D.W., Prevention of leg length discrepancy in young children with pauciarticular juvenile rheumatoid arthritis by treatment with intra-articular steroids (1999) Arthritis and Rheumatism, 42 (11), pp. 2330-2334; Simon, S., Whiffen, J., Shapiro, F., Leg-length discrepancies in monoarticular and pauciarticular juvenile rheumatoid arthritis (1981) Journal of Bone and Joint Surgery, 63-A (2), pp. 209-215; Simon, D., Lucidarme, N., Prieur, A.M., Ruiz, J.C., Czernichow, P., Treatment of growth failure in juvenile chronic arthritis (2002) Hormone Research, 58 (SUPPL. 1), pp. 28-32; Spraul, G., Koenning, G., A descriptive study of foot problems in children with juvenile rheumatoid arthritis (JRA) (1994) Arthritis Care and Research, 7 (3), pp. 144-150; Watt, G.F., Goel, K., Wilcox, D.E., Connor, J.M., Paediatric podiatry and genetics (2006) Neale's Disorders of the Foot, , London: Churchill-Livingstone/Elsevier; Wilkinson, N.M.R., Venning, H.E., Juvenile idiopathic arthritis: Management (1999) Current Paediatrics, 9, pp. 102-107; Witemeyer, S., Ansell, B.M., Ashburn, A., Wall, J., Klenerman, L., Gait analysis: A pilot study - A possible mode of assessment of lower limb function in juvenile chronic arthritis (1981) Rheumatology and Rehabilitation, 20, pp. 31-37\n\nFrom Duplicate 2 (A survey of foot problems in juvenile idiopathic arthritis - Hendry, G; Gardner-Medwin, J; Watt, G F; Woodburn, J)\n\nFrom Duplicate 1 (A survey of foot problems in juvenile idiopathic arthritis - Hendry, G; Gardner-Medwin, J; Watt, G F; Woodburn, J)\n\nCited By :20\nExport Date: 29 January 2018\nCorrespondence Address: Hendry, G.; School of Health and Social Care, Glasgow Caledonian University, Division of Podiatric Medicine and Surgery, Cowcaddens Road, Glasgow G4 0BA, United Kingdom; email: gordon.hendry@gcal.ac.uk\nReferences: Andre, M., Hagelberg, S., Stenstrom, C.H., The Juvenile Arthritis Foot Disability Index: Development and evaluation of measurement properties (2004) Journal of Rheumatology, 31, pp. 2488-2493; Ansell, B.M., Wood, P.H., Prognosis in juvenile chronic arthritis (1976) Clinics in Rheumatic Diseases, 2, p. 397; April, K.T., Feldman, D.E., Platt, R.W., Duffy, C.M., Comparisons between children with juvenile idiopathic arthritis (JIA) and their parents concerning perceived quality of life (2006) Quality of Life Research, 15, pp. 655-661; Brostrom, E., Haglund-Akerlind, Y., Hagelberg, S., Cresswell, A.G., Gait in children with juvenile chronic arthritis (2002) Scandinavian Journal of Rheumatology, 31, pp. 317-323; Brostrom, E., Hagelberg, S., Haglund-Akerlind, Y., Effect of joint injections in children with juvenile idiopathic arthritis: Evaluation by 3D-gait analysis (2004) Acta Paediatrica, 93, pp. 906-910; Fairburn, P.S., Panagamuwa, B., Falkonakis, A., Osborne, S., Palmer, R., Johnson, B., Southwood, T.R., The use of multidisciplinary assessment and scientific measurement in advanced juvenile idiopathic arthritis can categorise gait deviations to guide treatment (2002) Archives of Disease in Childhood, 87, pp. 160-165; Ferrari, F., A review of the foot deformities seen in juvenile chronic arthritis (1998) The Foot, 8, pp. 193-196; Foster, H.E., Marshall, N., Myers, A., Dunkley, P., Griffiths, I.D., Outcome in adults with juvenile idiopathic arthritis (2003) Arthritis and Rheumatism, 48, pp. 767-775; Gianinni, E.H., Ruperto, N., Ravelli, A., Lovell, D.J., Felson, D.T., Martini, A., Preliminary definition of improvement in juvenile idiopathic arthritis (1997) Arthritis and Rheumatism, 40 (7), pp. 1202-1209; Hackett, J., Johnson, B., Parkin, A., Southwood, T., Physiotherapy and occupational therapy for juvenile chronic arthritis: Custom and practice in five centres in the UK, USA and Canada (1996) British Journal of Rheumatology, 35, pp. 695-699; Guideline for management of childhood arthritis (2001) Rheumatology, 40, pp. 1309-1312. , Hull RG on behalf of the British Paediatric Rheumatology Group; Karmazyn, B., Bowyer, S.L., Schmidt, K.M., Ballinger, S.H., Buckwalter, K., Beam, T.T., Ying, J., US findings of metacarpophalangeal joints in children with idiopathic juvenile arthritis (2007) Pediatric Radiology, 37 (5), pp. 475-492; Kim, C.M., Eng, J.J., Symmetry in vertical ground reaction force is accompanied by symmetry in temporal by not distance variables of gait in persons with stroke (2003) Gait and Posture, 18, pp. 23-28; Klepper, S.E., Measures of pediatric function (2003) Arthritis and Rheumatism, 49 (5 S), pp. S5-S14; MacRae, V.E., Farquharson, C., Ahmed, S.F., The pathophysiology of the growth plate in juvenile idiopathic arthritis (2006) Rheumatology, 45, pp. 11-19; Manners, P.J., Bower, C., Worldwide prevalence of juvenile arthritis - Why does it vary so much? (2002) Journal of Rheumatology, 29, pp. 1520-1530; Mavidrou, A., Klenerman, L., Swann, M., Hall, M.A., Ansell, B.M., Conservative management of the hindfoot in juvenile chronic arthritis (1991) The Foot, 1, pp. 139-143; Mozziconacci, P., Prieur, A.M., Hayem, F., Oury, C., Joint prognosis in systemic juvenile arthritis (100 cases) (1983) La Semaine des hôpitaux de Paris, 59 (48), pp. 3357-3360; Nugent, J., Ruperto, N., Grainger, J., Machado, C., Sawhney, S., Baildam, E., Davidson, J., Murray, K.J., The British version of the Childhood Health Assessment Questionnaire (CHAQ) and the Child Health Questionnaire (CHQ) (2001) Clinical And Experimental Rheumatology, 19, pp. S163-S167. , for the Paediatric Rheumatology International Trials Organisation PRINTO; Packham, J.C., Hall, M.A., Long-term follow-up of 246 adults with juvenile idiopathic arthritis: Functional outcome (2002) Rheumatology, 41, pp. 1428-1435; Platto, M.J., O'Connell, P.G., Hicks, J.E., Gerber, L.H., The relationship of pain and deformity of the rheumatoid foot to gait and an index of functional ambulation (1991) Journal of Rheumatology, 18 (1), pp. 38-43; Powell, M., Seid, M., Szer, I.L., Efficacy of custom foot orthotics in improving pain and functional status in children with juvenile idiopathic arthritis: A randomised trial (2005) Journal of Rheumatology, 32, pp. 943-950; Rauflaub B, Ansell BM (1979). Foot deformities in juvenile chronic arthritis. Abstract 46 in the 9th European Congress of Rheumatology Abstract Book, Hogrefe &amp;amp; Huber, Gottingen; Sherry, D.D., Stein, L.D., Reed, A.M., Schanberg, L.E., Kredich, D.W., Prevention of leg length discrepancy in young children with pauciarticular juvenile rheumatoid arthritis by treatment with intra-articular steroids (1999) Arthritis and Rheumatism, 42 (11), pp. 2330-2334; Simon, S., Whiffen, J., Shapiro, F., Leg-length discrepancies in monoarticular and pauciarticular juvenile rheumatoid arthritis (1981) Journal of Bone and Joint Surgery, 63-A (2), pp. 209-215; Simon, D., Lucidarme, N., Prieur, A.M., Ruiz, J.C., Czernichow, P., Treatment of growth failure in juvenile chronic arthritis (2002) Hormone Research, 58 (SUPPL. 1), pp. 28-32; Spraul, G., Koenning, G., A descriptive study of foot problems in children with juvenile rheumatoid arthritis (JRA) (1994) Arthritis Care and Research, 7 (3), pp. 144-150; Watt, G.F., Goel, K., Wilcox, D.E., Connor, J.M., Paediatric podiatry and genetics (2006) Neale's Disorders of the Foot, , London: Churchill-Livingstone/Elsevier; Wilkinson, N.M.R., Venning, H.E., Juvenile idiopathic arthritis: Management (1999) Current Paediatrics, 9, pp. 102-107; Witemeyer, S., Ansell, B.M., Ashburn, A., Wall, J., Klenerman, L., Gait analysis: A pilot study - A possible mode of assessment of lower limb function in juvenile chronic arthritis (1981) Rheumatology and Rehabilitation, 20, pp. 31-37\n\nFrom Duplicate 2 (A survey of foot problems in juvenile idiopathic arthritis - Hendry, G; Gardner-Medwin, J; Watt, G F; Woodburn, J)\n\nDate of Electronic Publication: 20081201. ; Original Imprints: Publication: London : Whurr Publishers, 2003-\n\nFrom Duplicate 3 (A survey of foot problems in juvenile idiopathic arthritis - Hendry, G; Gardner-Medwin, J; Watt, G; Woodburn, J)\n\nresearch; tables/charts. Journal Subset: Allied Health; Biomedical; Editorial Board Reviewed; Europe; Expert Peer Reviewed; Peer Reviewed; UK &amp;amp; Ireland. Special Interest: Occupational Therapy; Physical Therapy. Instrumentation: Juvenile Arthritis Foot Disability Index (JAFI); Structural Index; Childhood Health Assessment Questionnaire (CHAQ). NLM UID: 101181344.\nPMID: 18618460.","page":"221-232","publisher":"Whurr Publishers","publisher-place":"England","title":"A survey of foot problems in juvenile idiopathic arthritis","type":"article-journal","volume":"6"},"uris":["http://www.mendeley.com/documents/?uuid=7db2f522-f3e2-4b3f-94cd-aac96c202075"]}],"mendeley":{"formattedCitation":"(Hendry et al., 2008)","plainTextFormattedCitation":"(Hendry et al., 2008)","previouslyFormattedCitation":"(Hendry et al., 2008)"},"properties":{"noteIndex":0},"schema":"https://github.com/citation-style-language/schema/raw/master/csl-citation.json"}</w:instrText>
      </w:r>
      <w:r w:rsidRPr="007F6D57">
        <w:fldChar w:fldCharType="separate"/>
      </w:r>
      <w:r w:rsidR="00254D00" w:rsidRPr="00254D00">
        <w:rPr>
          <w:noProof/>
        </w:rPr>
        <w:t>(Hendry et al., 2008)</w:t>
      </w:r>
      <w:r w:rsidRPr="007F6D57">
        <w:fldChar w:fldCharType="end"/>
      </w:r>
      <w:r w:rsidRPr="007F6D57">
        <w:t xml:space="preserve">, and Charcot Marie Tooth </w:t>
      </w:r>
      <w:r w:rsidRPr="007F6D57">
        <w:fldChar w:fldCharType="begin" w:fldLock="1"/>
      </w:r>
      <w:r w:rsidR="00EF53DC">
        <w:instrText>ADDIN CSL_CITATION {"citationItems":[{"id":"ITEM-1","itemData":{"DOI":"10.1111/jns.12183","ISBN":"10859489 (ISSN)","ISSN":"10859489","PMID":"27513454","abstract":"Symptoms of Charcot-Marie-Tooth (CMT) disease typically arise in childhood or adolescence with gait difficulty most common. A systematic review was conducted to synthesise, review, and characterise gait in paediatric CMT. Health-related electronic databases were reviewed with search terms related to CMT and gait. Of 454 articles, 10 articles describing seven studies met eligibility criteria; samples ranged from 1 to 81, included mixed CMT sub-types and had a participant mean age of 13 years. Assessments included a variety of methods to examine only barefoot gait. Heterogeneity of gait patterns was noted. Children and adolescents with CMT walked slower, most likely due to shorter stride length. Common kinematic and kinetic abnormalities included significant foot drop during swing, reduced calf muscle power, and proximal compensatory mechanisms in the lower limb. Little data were found to inform typical functional gait characteristics or change over time. Of note, barefoot assessment does not reflect function in everyday life where footwear is commonly worn. With limited existing literature, future studies of gait in paediatric CMT need to evaluate the influence of diagnostic sub-types and disease progression; the effect of factors such as footwear and the environment; and to explore changes in gait and function throughout childhood and adolescence.; © 2016 Peripheral Nerve Society.","author":[{"dropping-particle":"","family":"Kennedy","given":"Rachel A.","non-dropping-particle":"","parse-names":false,"suffix":""},{"dropping-particle":"","family":"Carroll","given":"Kate","non-dropping-particle":"","parse-names":false,"suffix":""},{"dropping-particle":"","family":"McGinley","given":"Jennifer L.","non-dropping-particle":"","parse-names":false,"suffix":""}],"container-title":"Journal of the Peripheral Nervous System","id":"ITEM-1","issue":"4","issued":{"date-parts":[["2016","12","1"]]},"language":"English","note":"From Duplicate 1 (Gait in children and adolescents with Charcot-Marie-Tooth disease: a systematic review - Kennedy, Rachel A.; Carroll, Kate; McGinley, Jennifer L.)\n\nFrom Duplicate 2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Date of Electronic Publication: 20161201. Current Imprints: Publication: : Hoboken, NJ Wiley; Original Imprints: Publication: New York, NY : Woodland Publications, c1996-\n\nFrom Duplicate 2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research; systematic review; tables/charts. Journal Subset: Biomedical; Peer Reviewed; USA. Special Interest: Evidence-Based Practice. NLM UID: 9704532.\n\nFrom Duplicate 2 (Gait in children and adolescents with Charcot-Marie-Tooth disease: a systematic review - Kennedy, R A; Carroll, K; McGinley, J L)\n\nCited By :2\nExport Date: 29 January 2018\nCODEN: JPNSF\nCorrespondence Address: Kennedy, R.A.; Department of Neurology, The Royal Children's HospitalAustralia; email: rachel.kennedy@rch.org.au\nReferences: Berciano, J., Gallardo, E., Garcia, A., Infante, J., Mateo, I., Combarros, O., Charcot-Marie-Tooth disease type 1A duplication with severe paresis of the proximal lower limb muscles: a long-term follow-up study (2006) J Neurol Neurosurg Psychiatry, 77, pp. 1169-1176; Blyton, F., Ryan, M.M., Ouvrier, R.A., Burns, J., Muscle cramp in pediatric Charcot-Marie-Tooth disease type 1A: prevalence and predictors (2011) Neurology, 77, pp. 2115-2118; Burns, J., Ouvrier, R., Yiu, E., Joseph, P., Kornberg, A., Fahey, M., Ryan, M., Ascorbic acid for Charcot–Marie–Tooth disease type 1A in children: a randomised, double-blind, placebo-controlled, safety and efficacy trial (2009) Lancet Neurol, 8, pp. 537-544; Burns, J., Raymond, J., Ouvrier, R., Feasibility of foot and ankle strength training in childhood Charcot-Marie-Tooth disease (2009) Neuromuscul Disord, 19, pp. 818-821; Burns, J., Ryan, M., Ouvrier, R., Evolution of foot and ankle manifestations in children with CMT1A (2009) Muscle Nerve, 39, pp. 158-166; Burns, J., Ouvrier, R., Estilow, T., Shy, R., Laurá, M., Pallant, J.F., Lek, M., Finkel, R.S., Validation of the Charcot–Marie–Tooth disease pediatric scale as an outcome measure of disability (2012) Ann Neurol, 71, pp. 642-652; Chan, G., Sampath, J., Miller, F., Riddle, E.C., Nagai, M.K., Kumar, S.J., The role of the dynamic pedobarograph in assessing treatment of cavovarus feet in children with Charcot-Marie-Tooth disease (2007) J Pediatr Orthop, 27, pp. 510-516; Downs, S.H., Black, N., The feasibility of creating a checklist for the assessment of the methodological quality both of randomised and non-randomised studies of health care interventions (1998) J Epidemiol Community Health, 52, pp. 377-384; Ferrarin, M., Bovi, G., Rabuffetti, M., Mazzoleni, P., Montesano, A., Pagliano, E., Marchi, A., Moroni, I., Gait pattern classification in children with Charcot-Marie-Tooth disease type 1A (2012) Gait Posture, 35, pp. 131-137; Ferrarin, M., Lencioni, T., Rabuffetti, M., Moroni, I., Pagliano, E., Pareyson, D., Changes of gait pattern in children with Charcot-Marie-Tooth disease type 1A: a 18 months follow-up study (2013) J Neuroeng Rehabil, 10, pp. 1-11; Garcia, A.M.D., Combarros, O.M.D., Calleja, J.M.D., Berciano, J.M.D., Charcot-Marie-Tooth disease type 1A with 17p duplication in infancy and early childhood: a longitudinal clinical and electrophysiologic study (1998) Neurology, 50, pp. 1061-1067; Graham, H.K., Harvey, A., Rodda, J., Nattrass, G.R., Pirpiris, M., The Functional Mobility Scale (FMS) (2004) J Pediatr Orthop, 24, pp. 514-520; Jani-Acsadi, A., Ounpuu, S., Pierz, K., Acsadi, G., Pediatric Charcot-Marie-Tooth disease (2015) Pediatr Clin North Am, 62, pp. 767-786; Lythgo, N., Wilson, C., Galea, M., Basic gait and symmetry measures for primary school-aged children and young adults whilst walking barefoot and with shoes (2009) Gait Posture, 30, pp. 502-506; Milhe De Bovis, V., Bensoussan, L., Kerzoncuf, M., Viton, J.M., Delarque, A., Jouvion, A., Attaria, N.S., Theodoridou, E., Long-term use of orthopedic shoes improved the gait of a Charcot-Marie-Tooth patient (2014) Ann Phys Rehabil Med, 57; Moyer, C.A., Seefeldt, L., Mann, E.S., Jackley, L.M., Does massage therapy reduce cortisol? A comprehensive quantitative review (2011) J Bodyw Mov Ther, 15, pp. 3-14; Newman, C.J., Walsh, M., O'Sullivan, R., Jenkinson, A., Bennett, D., Lynch, B., O'Brien, T., The characteristics of gait in Charcot-Marie-Tooth disease types I and II (2007) Gait Posture, 26, pp. 120-127; Ounpuu, S., Garibay, E., Solomito, M., Bell, K., Pierz, K., Thomson, J., Acsadi, G., DeLuca, P., A comprehensive evaluation of the variation in ankle function during gait in children and youth with Charcot-Marie-Tooth disease (2013) Gait Posture, 38, pp. 900-906; Pareyson, D., Marchesi, C., Diagnosis, natural history, and management of Charcot-Marie-Tooth disease (2009) Lancet Neurol, 8, pp. 654-667; Pelayo-Negro, A.L., Gallardo, E., Garcia, A., Sanchez-Juan, P., Infante, J., Berciano, J., Evolution of Charcot-Marie-Tooth disease type 1A duplication: a 2-year clinico-electrophysiological and lower-limb muscle MRI longitudinal study (2014) J Neurol, 261, pp. 675-685; Perera, S., Mody, S.H., Woodman, R.C., Studenski, S.A., Meaningful change and responsiveness in common physical performance measures in older adults (2006) J Am Geriatr Soc, 54, pp. 743-749; Perry, J., Garrett, M., Gronley, J.K., Mulroy, S.J., Classification of walking handicap in the stroke population (1995) Stroke, 26, pp. 982-989; Rose, K.J., Raymond, J., Refshauge, K., North, K.N., Burns, J., Serial night casting increases ankle dorsiflexion range in children and young adults with Charcot-Marie-Tooth disease: a randomised trial (2010) J Physiother, 56, pp. 113-119; Rossor, A.M., Polke, J.M., Houlden, H., Reilly, M.M., Clinical implications of genetic advances in Charcot-Marie-Tooth disease (2013) Nat Rev Neurol, 9, pp. 562-571; Salbach, N.M., O'Brien, K., Brooks, D., Irvin, E., Martino, R., Takhar, P., Chan, S., Howe, J.-A., Speed and distance requirements for community ambulation: a systematic review (2014) Arch Phys Med Rehabil, 95, pp. 117-128.e111; Scheffers, G., Hiller, C., Refshauge, K., Burns, J., Prescription of foot and ankle orthoses for children with Charcot-Marie-Tooth disease: a review of the evidence (2012) Phys Ther Rev, 17, pp. 79-90; Shy, M.E., Chen, L., Swan, E.R., Taube, R., Krajewski, K.M., Herrmann, D., Lewis, R.A., McDermott, M.P., Neuropathy progression in Charcot-Marie-Tooth disease type 1A (2008) Neurology, 70, pp. 378-383; Stebbins, J., Harrington, M., Thompson, N., Zavatsky, A., Theologis, T., Repeatability of a model for measuring multi-segment foot kinematics in children (2006) Gait Posture, 23, pp. 401-410; Verhamme, C., van Schaik, I.N., Koelman, J.H., de Haan, R.J., de Visser, M., The natural history of Charcot-Marie-Tooth type 1A in adults: a 5-year follow-up study (2009) Brain, 132, pp. 3252-3262; Walker, J.L.M.D., Nelson, K.R.M.D., Heavilon, J.A.M.D., Stevens, D.B.M.D., Lubicky, J.P.M.D., Ogden, J.A.M.D., VandenBrink, K.A.M.D., Hip abnormalities in children with Charcot-Marie-Tooth disease (1994) J Pediatr Orthop, 14, pp. 54-59; Wegener, C., Hunt, A.E., Vanwanseele, B., Burns, J., Smith, R.M., Effect of children's shoes on gait: a systematic review and meta-analysis (2011) J Foot Ankle Res, 4, pp. 1-13\n\nFrom Duplicate 3 (Gait in children and adolescents with Charcot-Marie-Tooth disease: a systematic review - Kennedy, Rachel A; Carroll, Kate; McGinley, Jennifer L)\n\nDate of Electronic Publication: 20161201. Current Imprints: Publication: : Hoboken, NJ Wiley; Original Imprints: Publication: New York, NY : Woodland Publications, c1996-\n\nFrom Duplicate 2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From Duplicate 2 (Gait in children and adolescents with Charcot-Marie-Tooth disease: a systematic review - Kennedy, Rachel A.; Carroll, Kate; McGinley, Jennifer L.)\n\nFrom Duplicate 2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Date of Electronic Publication: 20161201. Current Imprints: Publication: : Hoboken, NJ Wiley; Original Imprints: Publication: New York, NY : Woodland Publications, c1996-\n\nFrom Duplicate 2 (Gait in children and adolescents with Charcot-Marie-Tooth disease: a systematic review - Kennedy, Rachel A; Carroll, Kate; McGinley, Jennifer L)\n\nFrom Duplicate 1 (Gait in children and adolescents with Charcot-Marie-Tooth disease: a systematic review - Kennedy, Rachel A; Carroll, Kate; McGinley, Jennifer L)\n\nresearch; systematic review; tables/charts. Journal Subset: Biomedical; Peer Reviewed; USA. Special Interest: Evidence-Based Practice. NLM UID: 9704532.\n\nFrom Duplicate 2 (Gait in children and adolescents with Charcot-Marie-Tooth disease: a systematic review - Kennedy, R A; Carroll, K; McGinley, J L)\n\nCited By :2\nExport Date: 29 January 2018\nCODEN: JPNSF\nCorrespondence Address: Kennedy, R.A.; Department of Neurology, The Royal Children's HospitalAustralia; email: rachel.kennedy@rch.org.au\nReferences: Berciano, J., Gallardo, E., Garcia, A., Infante, J., Mateo, I., Combarros, O., Charcot-Marie-Tooth disease type 1A duplication with severe paresis of the proximal lower limb muscles: a long-term follow-up study (2006) J Neurol Neurosurg Psychiatry, 77, pp. 1169-1176; Blyton, F., Ryan, M.M., Ouvrier, R.A., Burns, J., Muscle cramp in pediatric Charcot-Marie-Tooth disease type 1A: prevalence and predictors (2011) Neurology, 77, pp. 2115-2118; Burns, J., Ouvrier, R., Yiu, E., Joseph, P., Kornberg, A., Fahey, M., Ryan, M., Ascorbic acid for Charcot–Marie–Tooth disease type 1A in children: a randomised, double-blind, placebo-controlled, safety and efficacy trial (2009) Lancet Neurol, 8, pp. 537-544; Burns, J., Raymond, J., Ouvrier, R., Feasibility of foot and ankle strength training in childhood Charcot-Marie-Tooth disease (2009) Neuromuscul Disord, 19, pp. 818-821; Burns, J., Ryan, M., Ouvrier, R., Evolution of foot and ankle manifestations in children with CMT1A (2009) Muscle Nerve, 39, pp. 158-166; Burns, J., Ouvrier, R., Estilow, T., Shy, R., Laurá, M., Pallant, J.F., Lek, M., Finkel, R.S., Validation of the Charcot–Marie–Tooth disease pediatric scale as an outcome measure of disability (2012) Ann Neurol, 71, pp. 642-652; Chan, G., Sampath, J., Miller, F., Riddle, E.C., Nagai, M.K., Kumar, S.J., The role of the dynamic pedobarograph in assessing treatment of cavovarus feet in children with Charcot-Marie-Tooth disease (2007) J Pediatr Orthop, 27, pp. 510-516; Downs, S.H., Black, N., The feasibility of creating a checklist for the assessment of the methodological quality both of randomised and non-randomised studies of health care interventions (1998) J Epidemiol Community Health, 52, pp. 377-384; Ferrarin, M., Bovi, G., Rabuffetti, M., Mazzoleni, P., Montesano, A., Pagliano, E., Marchi, A., Moroni, I., Gait pattern classification in children with Charcot-Marie-Tooth disease type 1A (2012) Gait Posture, 35, pp. 131-137; Ferrarin, M., Lencioni, T., Rabuffetti, M., Moroni, I., Pagliano, E., Pareyson, D., Changes of gait pattern in children with Charcot-Marie-Tooth disease type 1A: a 18 months follow-up study (2013) J Neuroeng Rehabil, 10, pp. 1-11; Garcia, A.M.D., Combarros, O.M.D., Calleja, J.M.D., Berciano, J.M.D., Charcot-Marie-Tooth disease type 1A with 17p duplication in infancy and early childhood: a longitudinal clinical and electrophysiologic study (1998) Neurology, 50, pp. 1061-1067; Graham, H.K., Harvey, A., Rodda, J., Nattrass, G.R., Pirpiris, M., The Functional Mobility Scale (FMS) (2004) J Pediatr Orthop, 24, pp. 514-520; Jani-Acsadi, A., Ounpuu, S., Pierz, K., Acsadi, G., Pediatric Charcot-Marie-Tooth disease (2015) Pediatr Clin North Am, 62, pp. 767-786; Lythgo, N., Wilson, C., Galea, M., Basic gait and symmetry measures for primary school-aged children and young adults whilst walking barefoot and with shoes (2009) Gait Posture, 30, pp. 502-506; Milhe De Bovis, V., Bensoussan, L., Kerzoncuf, M., Viton, J.M., Delarque, A., Jouvion, A., Attaria, N.S., Theodoridou, E., Long-term use of orthopedic shoes improved the gait of a Charcot-Marie-Tooth patient (2014) Ann Phys Rehabil Med, 57; Moyer, C.A., Seefeldt, L., Mann, E.S., Jackley, L.M., Does massage therapy reduce cortisol? A comprehensive quantitative review (2011) J Bodyw Mov Ther, 15, pp. 3-14; Newman, C.J., Walsh, M., O'Sullivan, R., Jenkinson, A., Bennett, D., Lynch, B., O'Brien, T., The characteristics of gait in Charcot-Marie-Tooth disease types I and II (2007) Gait Posture, 26, pp. 120-127; Ounpuu, S., Garibay, E., Solomito, M., Bell, K., Pierz, K., Thomson, J., Acsadi, G., DeLuca, P., A comprehensive evaluation of the variation in ankle function during gait in children and youth with Charcot-Marie-Tooth disease (2013) Gait Posture, 38, pp. 900-906; Pareyson, D., Marchesi, C., Diagnosis, natural history, and management of Charcot-Marie-Tooth disease (2009) Lancet Neurol, 8, pp. 654-667; Pelayo-Negro, A.L., Gallardo, E., Garcia, A., Sanchez-Juan, P., Infante, J., Berciano, J., Evolution of Charcot-Marie-Tooth disease type 1A duplication: a 2-year clinico-electrophysiological and lower-limb muscle MRI longitudinal study (2014) J Neurol, 261, pp. 675-685; Perera, S., Mody, S.H., Woodman, R.C., Studenski, S.A., Meaningful change and responsiveness in common physical performance measures in older adults (2006) J Am Geriatr Soc, 54, pp. 743-749; Perry, J., Garrett, M., Gronley, J.K., Mulroy, S.J., Classification of walking handicap in the stroke population (1995) Stroke, 26, pp. 982-989; Rose, K.J., Raymond, J., Refshauge, K., North, K.N., Burns, J., Serial night casting increases ankle dorsiflexion range in children and young adults with Charcot-Marie-Tooth disease: a randomised trial (2010) J Physiother, 56, pp. 113-119; Rossor, A.M., Polke, J.M., Houlden, H., Reilly, M.M., Clinical implications of genetic advances in Charcot-Marie-Tooth disease (2013) Nat Rev Neurol, 9, pp. 562-571; Salbach, N.M., O'Brien, K., Brooks, D., Irvin, E., Martino, R., Takhar, P., Chan, S., Howe, J.-A., Speed and distance requirements for community ambulation: a systematic review (2014) Arch Phys Med Rehabil, 95, pp. 117-128.e111; Scheffers, G., Hiller, C., Refshauge, K., Burns, J., Prescription of foot and ankle orthoses for children with Charcot-Marie-Tooth disease: a review of the evidence (2012) Phys Ther Rev, 17, pp. 79-90; Shy, M.E., Chen, L., Swan, E.R., Taube, R., Krajewski, K.M., Herrmann, D., Lewis, R.A., McDermott, M.P., Neuropathy progression in Charcot-Marie-Tooth disease type 1A (2008) Neurology, 70, pp. 378-383; Stebbins, J., Harrington, M., Thompson, N., Zavatsky, A., Theologis, T., Repeatability of a model for measuring multi-segment foot kinematics in children (2006) Gait Posture, 23, pp. 401-410; Verhamme, C., van Schaik, I.N., Koelman, J.H., de Haan, R.J., de Visser, M., The natural history of Charcot-Marie-Tooth type 1A in adults: a 5-year follow-up study (2009) Brain, 132, pp. 3252-3262; Walker, J.L.M.D., Nelson, K.R.M.D., Heavilon, J.A.M.D., Stevens, D.B.M.D., Lubicky, J.P.M.D., Ogden, J.A.M.D., VandenBrink, K.A.M.D., Hip abnormalities in children with Charcot-Marie-Tooth disease (1994) J Pediatr Orthop, 14, pp. 54-59; Wegener, C., Hunt, A.E., Vanwanseele, B., Burns, J., Smith, R.M., Effect of children's shoes on gait: a systematic review and meta-analysis (2011) J Foot Ankle Res, 4, pp. 1-13\n\nFrom Duplicate 3 (Gait in children and adolescents with Charcot-Marie-Tooth disease: a systematic review - Kennedy, Rachel A; Carroll, Kate; McGinley, Jennifer L)\n\nDate of Electronic Publication: 20161201. Current Imprints: Publication: : Hoboken, NJ Wiley; Original Imprints: Publication: New York, NY : Woodland Publications, c1996-","page":"317-328","publisher":"Wiley-Blackwell","publisher-place":"Malden, Massachusetts","title":"Gait in children and adolescents with Charcot-Marie-Tooth disease: a systematic review","type":"article-journal","volume":"21"},"uris":["http://www.mendeley.com/documents/?uuid=32c9ab2c-c169-4b1a-bd96-205cc32c930f"]}],"mendeley":{"formattedCitation":"(Kennedy et al., 2016)","plainTextFormattedCitation":"(Kennedy et al., 2016)","previouslyFormattedCitation":"(Kennedy et al., 2016)"},"properties":{"noteIndex":0},"schema":"https://github.com/citation-style-language/schema/raw/master/csl-citation.json"}</w:instrText>
      </w:r>
      <w:r w:rsidRPr="007F6D57">
        <w:fldChar w:fldCharType="separate"/>
      </w:r>
      <w:r w:rsidR="00254D00" w:rsidRPr="00254D00">
        <w:rPr>
          <w:noProof/>
        </w:rPr>
        <w:t>(Kennedy et al., 2016)</w:t>
      </w:r>
      <w:r w:rsidRPr="007F6D57">
        <w:fldChar w:fldCharType="end"/>
      </w:r>
      <w:r w:rsidRPr="007F6D57">
        <w:t xml:space="preserve"> were not considered in the included studies.</w:t>
      </w:r>
    </w:p>
    <w:p w14:paraId="76B0A4C0" w14:textId="77777777" w:rsidR="007F6D57" w:rsidRPr="007F6D57" w:rsidRDefault="007F6D57" w:rsidP="005A7336">
      <w:pPr>
        <w:spacing w:line="360" w:lineRule="auto"/>
        <w:jc w:val="both"/>
      </w:pPr>
    </w:p>
    <w:p w14:paraId="2803CF11" w14:textId="60E98134" w:rsidR="007C0EAE" w:rsidRPr="007F6D57" w:rsidRDefault="007F6D57" w:rsidP="007C0EAE">
      <w:pPr>
        <w:spacing w:line="360" w:lineRule="auto"/>
        <w:jc w:val="both"/>
      </w:pPr>
      <w:r w:rsidRPr="007F6D57">
        <w:lastRenderedPageBreak/>
        <w:t>The age of the participants showed distinct differences between the two main footwear groupings with corrective footwear considering a younger age range (11 months to 5 years) and functional footwear a broader age range (3 to 15 years) (</w:t>
      </w:r>
      <w:r w:rsidR="00C0025E">
        <w:fldChar w:fldCharType="begin"/>
      </w:r>
      <w:r w:rsidR="00C0025E">
        <w:instrText xml:space="preserve"> REF _Ref138795233 \h </w:instrText>
      </w:r>
      <w:r w:rsidR="005A7336">
        <w:instrText xml:space="preserve"> \* MERGEFORMAT </w:instrText>
      </w:r>
      <w:r w:rsidR="00C0025E">
        <w:fldChar w:fldCharType="separate"/>
      </w:r>
      <w:r w:rsidR="00C0025E">
        <w:t xml:space="preserve">Figure </w:t>
      </w:r>
      <w:r w:rsidR="00C0025E">
        <w:rPr>
          <w:noProof/>
        </w:rPr>
        <w:t>3</w:t>
      </w:r>
      <w:r w:rsidR="00C0025E">
        <w:noBreakHyphen/>
      </w:r>
      <w:r w:rsidR="00C0025E">
        <w:rPr>
          <w:noProof/>
        </w:rPr>
        <w:t>2</w:t>
      </w:r>
      <w:r w:rsidR="00C0025E">
        <w:fldChar w:fldCharType="end"/>
      </w:r>
      <w:r w:rsidRPr="007F6D57">
        <w:t xml:space="preserve">). This may be explained by the increased percentage of cartilage in the infant skeleton having the perceived potential to be influenced by conservative intervention </w:t>
      </w:r>
      <w:r w:rsidRPr="007F6D57">
        <w:fldChar w:fldCharType="begin" w:fldLock="1"/>
      </w:r>
      <w:r w:rsidR="00EF53DC">
        <w:instrText>ADDIN CSL_CITATION {"citationItems":[{"id":"ITEM-1","itemData":{"DOI":"10.1302/0301-620X.90B11.20629","ISBN":"0301-620X","PMID":"18978275","abstract":"We have modified the Ponseti casting technique by using a below-knee Softcast instead of an above-knee plaster of Paris cast. Treatment was initiated as soon as possible after birth and the Pirani score was recorded at each visit. Following the manipulation techniques of Ponseti, a below-knee Softcast was applied directly over a stockinette for a snug fit and particular attention was paid to creating a deep groove above the heel to prevent slippage. If necessary, a percutaneous Achilles tenotomy was performed and casting continued until the child was fitted with Denis Browne abduction boots.Between April 2003 and May 2007 we treated 51 consecutive babies with 80 idiopathic club feet with a mean age at presentation of 4.5 weeks (4 days to 62 weeks). The initial mean Pirani score was 5.5 (3 to 6). It took a mean of 8.5 weeks (4 to 53) of weekly manipulation and casting to reach the stage of percutaneous Achilles tenotomy. A total of 20 feet (25%) did not require a tenotomy and for the 60 that did, the mean Pirani score at time of operation was 2.5 (0.5 to 3). Denis Browne boots were applied at a mean of 10 weeks (4 to 56) after presentation. The mean time from tenotomy to boots was 3.3 weeks (2 to 10). We experienced one case of cast-slippage during a period of non-attendance, which prolonged the casting process. One case of prolonged casting required repeated tenotomy, and three feet required repeated tenotomy and casting after relapsing while in Denis Browne boots.We believe the use of a below-knee Softcast in conjunction with Ponseti manipulation techniques shows promising initial results which are comparable to those using above-knee plaster of Paris casts.","author":[{"dropping-particle":"","family":"Brewster","given":"M B S","non-dropping-particle":"","parse-names":false,"suffix":""},{"dropping-particle":"","family":"Gupta","given":"M","non-dropping-particle":"","parse-names":false,"suffix":""},{"dropping-particle":"","family":"Pattison","given":"G T R","non-dropping-particle":"","parse-names":false,"suffix":""},{"dropping-particle":"","family":"Dunn-van der Ploeg","given":"I D","non-dropping-particle":"","parse-names":false,"suffix":""}],"container-title":"Journal of Bone &amp; Joint Surgery, British Volume","id":"ITEM-1","issue":"11","issued":{"date-parts":[["2008"]]},"language":"English","note":"From Duplicate 1 (Ponseti casting: a new soft option - Brewster, M B S; Gupta, M; Pattison, G T R; Dunn-van der Ploeg, I D)\n\npictorial; research; tables/charts. Journal Subset: Biomedical; Europe; Peer Reviewed; UK &amp;amp; Ireland. Special Interest: Perioperative Care. NLM UID: 0375355.\nPMID: 18978275.\n\nFrom Duplicate 2 (Ponseti casting: a new soft option - Brewster, M B S; Gupta, M; Pattison, G T R; Dunn-van der Ploeg, I D)\n\nFrom Duplicate 1 (Ponseti casting: a new soft option - Brewster, M B S; Gupta, M; Pattison, G T R; Dunn-van der Ploeg, I D)\n\nIM; Date of Electronic Publication: 20081101. Current Imprints: Publication: -2012: London : British Editorial Society of Bone and Joint Surgery; Original Imprints: Publication: London : Published for the British Editorial Society of Bone &amp;amp; Joint Surgery by Churchill Livingstone\n\nFrom Duplicate 2 (Ponseti casting: A new soft option - Brewster, M B S; Gupta, M; Pattison, G T R; Dunn-van Der Ploeg, I D)\n\nCited By :14\nExport Date: 29 January 2018\nCODEN: JBSUA\nCorrespondence Address: Brewster, M. B. S.; University Hospitals Coventry and Warwickshire, Clifford Bridge Road, Coventry CV2 2DX, United Kingdom; email: markbrewster@doctors.org.uk\nTradenames: Granuflex, Bristol Myers Squibb, United States\nManufacturers: Bristol Myers Squibb, United States; Convatec\nReferences: Ponseti, I.V., Campos, J., Observations on pathogenesis and treatment of congenital clubfoot (1972) Clin Orthop, 84, pp. 50-60; Coss, H.S., Hennrikus, W.L., Parent satisfaction comparing two bandage materials used during serial casting in infants (1996) Foot Ankle Int, 17, pp. 483-486; Shen, V., Liang, X.G., Birchman, R., Short-term immobilization-induced cancellous bone loss is limited to regions undergoing high turnover and/or modeling in mature rats (1997) Bone, 21, pp. 71-78; Rodríguez, J.I., Palacios, J., García-Alix, A., Pastor, I., Paniagua, R., Effects of immobilization on fetal bone development: A morphometric study in newborns with congenital neuromuscular diseases with intrauterine onset (1988) Calcif Tissue Int, 43, pp. 335-339; Dyer, P.J., Davis, B., The role of the Pirani scoring system in the management of club foot by the Ponseti method (2006) J Bone Joint Surg [Br], 88-B, pp. 1082-1084; Ponseti IV, et al. Clubfoot Ponseti management: Pirani severity scoring. www.global-help.org (date last accessed 4 December 2007); Laaveg, S.J., Ponseti, I.V., Long-term results of treatment of congenital club foot (1980) J Bone Joint Surg [Am], 62-A, pp. 23-31; Radler, C., Suda, R., Manner, H.M., Grill, F., Early results of the Ponseti method for the treatment of idiopathic clubfoot (2006) Z Orthop Ihre Grenzgeb, 14, pp. 80-86. , in German; Bor, N., Herzenberg, J.E., Frick, S.L., Ponseti management of clubfoot in older infants (2006) Clin Orthop, 444, pp. 224-228; Segev, E., Keret, D., Lokiec, F., Early experience with the Ponseti method for the treatment of congenital idiopathic clubfoot (2005) Isr Med Assoc J, 7, pp. 307-310; Changulani, M., Garg, N.K., Rakagopal, T.S., Treatment of idiopathic club foot using Ponseti method initial experience (2006) J Bone Joint Surg [Br], 88-B, pp. 1385-1387; Colburn, M., Williams, M., Evaluation of the treatment of idiopathic clubfoot by using the Ponseti method (2003) J Foot Ankle Surg, 42, pp. 259-267; Docker, C.E., Lewthwaite, S., Kiely, N.T., Ponseti treatment in the management of clubfoot deformity: A continuing role for paediatric orthopaedic services in secondary care centres (2007) Ann R Coll Surg Engl, 89, pp. 510-512; Shack, N., Eastwood, D.M., Early results of a physiotherapist-delivered Ponseti service for the management of idiopathic congenital talipes equinovarus foot deformity (2006) J Bone Joint Surg [Br], 88-B, pp. 1085-1089; Abdelgawad, A.A., Lehman, W.B., van Bosse, H.J., Scher, D.M., Sala, D.A., Treatment of idiopathic clubfoot using the Ponseti method: Minimum 2-year follow-up (2007) J Pediatr Orthop B, 16, pp. 98-105; Morcuende, J.A., Dolan, L.A., Dietz, F.R., Ponseti, I.V., Radical reduction in the rate of extensive corrective survery for clubfoot using the Ponseti method (2004) Pediatrics, 113, pp. 376-380; Ponseti IV. Treatment of congenital clubfoot. University of Iowa Children's Hospital/Healthcare website. March 1996 (Revised May 2004). http://www.uihealthcare.com/topics/medicaldepartments/orthopaedics/clubfeet/ forproviders/index.html (date last accessed 4 December 2007); Lourenco, A.F., Morcuende, J.A., Correction of neglected idiopathic club foot by the Ponseti method (2007) J Bone Joint Surg [Br], 89-B, pp. 378-381\n\nFrom Duplicate 3 (Ponseti casting: a new soft option - Brewster, M B S; Gupta, M; Pattison, G T R; Dunn-van der Ploeg, I D)\n\npictorial; research; tables/charts. Journal Subset: Biomedical; Europe; Peer Reviewed; UK &amp;amp; Ireland. Special Interest: Perioperative Care. NLM UID: 0375355.\nPMID: 18978275.","page":"1512-1515","publisher":"British Editorial Society of Bone &amp; Joint Surgery","publisher-place":"England","title":"Ponseti casting: a new soft option","type":"article-journal","volume":"90"},"uris":["http://www.mendeley.com/documents/?uuid=fd5bd908-ace8-4625-b44e-a101e6b8a927"]},{"id":"ITEM-2","itemData":{"DOI":"10.1111/jpc.12219","ISBN":"1034-4810","ISSN":"10344810","PMID":"23647850","abstract":"Metatarsus adductus (MA) occurs in one to two cases per 1000 births and is the most common congenital foot deformity in newborns. The appearance is that of a curved or adducted forefoot with a normal hindfoot. A systematic literature review was conducted to answer the following question: For a child who presents with MA, what is the most evidence-based conservative treatment option? Thirteen articles were reviewed using the National Health and Medical Research Council levels of evidence and guidelines for clinical practice. Conservative treatment options reported on included the following: no treatment, stretching, splinting, serial casting, sitting and sleeping positions and footwear/orthotics. There was strong evidence supporting no treatment in the case of flexible MA. Some limited evidence was found for the treatment of semi-rigid MA. Clinicians should use these recommendations together with clinical experience when advising parents on treatment of MA.","author":[{"dropping-particle":"","family":"Williams","given":"Cylie M","non-dropping-particle":"","parse-names":false,"suffix":""},{"dropping-particle":"","family":"James","given":"Alicia M","non-dropping-particle":"","parse-names":false,"suffix":""},{"dropping-particle":"","family":"Tran","given":"Ton","non-dropping-particle":"","parse-names":false,"suffix":""}],"container-title":"J Paediatr Child Health","edition":"2013/05/08","id":"ITEM-2","issue":"9","issued":{"date-parts":[["2013","9","1"]]},"language":"eng","note":"From Duplicate 2 (Metatarsus adductus: development of a non-surgical treatment pathway - Williams, Cylie M; James, Alicia M; Tran, Ton)\n\nFrom Duplicate 1 (Metatarsus adductus: development of a non-surgical treatment pathway - Williams, Cylie M; James, Alicia M; Tran, Ton)\n\nCriteria (Query) \nParticipants Yes Children and Locomotor Disability \n  \nIntervention Yes Therapeutic Footwear\n  \nComparators Braces Nil Intervention\n  \nType of Study No Literature Review\n  \nPrimary Outcomes Anthropometrics\n  \nSecondary Outcomes No\n\nFrom Duplicate 1 (Metatarsus adductus: development of a non-surgical treatment pathway - Williams, Cylie M; James, Alicia M; Tran, Ton)\n\nFrom Duplicate 1 (Metatarsus adductus: development of a non-surgical treatment pathway - Williams, Cylie M; James, Alicia M; Tran, Ton)\n\nDate of Electronic Publication: 2013 May 06. ; Original Imprints: Publication: Melbourne ; Boston : Blackwell Scientific Publications, c1990-\n\nFrom Duplicate 2 (Metatarsus adductus: Development of a non-surgical treatment pathway - Williams, C M; James, A M; Tran, T)\n\nCited By :7\nExport Date: 29 January 2018\nCODEN: JPCHE\nCorrespondence Address: Williams, C.M.; Southern Health-Allied Health Research Unit, Kingston Centre, Corner Warrigal Road and Kingston Road, Cheltenham, VIC. 3192, Australia; email: cylie.williams@southernhealth.org.au\nReferences: Berg, E.E., A reappraisal of metatarsus adductus and skewfoot (1986) J. Bone Joint Surg. Am., 68, pp. 1185-1196; Ponseti, I.V., Becker, J.R., Congenital metatarsus adductus: The results of treatment (1966) J. Bone Joint Surg. Am., 48, pp. 702-711; Farsetti, P., Weinstein, S.L., Ponseti, I.V., The long-term functional and radiographic outcomes of untreated and non-operatively treated metatarsus adductus (1994) J. Bone Joint Surg. Am., 76, pp. 257-265; Bohne, W., Metatarsus adductus (1987) Bull. N. Y. Acad. Med., 63, pp. 835-838; Gore, A.I., Spencer, J.P., The newborn foot (2004) Am. Fam. Physician, 69, pp. 865-872; Wan, S.C., Metatarsus adductus and skewfoot deformity (2006) Clin. Podiatr. Med. Surg., 23, pp. 23-40. , vii-viii; Sass, P., Hassan, G., Lower extremity abnormalities in children (2003) Am. Fam. Physician, 68, pp. 461-468; Morcuende, J.A., Ponseti, I.V., Congenital metatarsus adductus in early human fetal development: A histologic study (1996) Clin. Orthop. Relat. Res., 333, pp. 261-266; Fixsen, J.A., Valman, H.B., ABC of 1 to 7. Minor orthopaedic problems in children (1981) Br. Med. J. (Clin. Res. Ed.), 283, pp. 715-717; Bleck, E.E., Metatarsus adductus: Classification and relationship to outcomes of treatment (1983) J. Pediatr. Orthop., 3, pp. 2-9; Dietz, F.R., Intoeing - Fact, fiction and opinion (1994) Am. Fam. Physician, 50, pp. 1249-1259; Kane, R., Metatarsus varus (1987) Bull. N. Y. Acad. Med., 63, pp. 828-834; Connors, J.F., Wernick, E., Lowy, L.J., Falcone, J., Volpe, R.G., Guidelines for evaluation and management of five common podopediatric conditions (1998) J. Am. Podiatr. Med. Assoc., 88, pp. 206-222; Chong, A., A new device for the treatment of metatarsus adductus (1990) J. Prosthet. Orthot., 2, pp. 139-148; Smith, J.T., Bleck, E.E., Gamble, J.G., Rinsky, L.A., Pena, T., Simple method of documenting metatarsus adductus (1991) J. Pediatr. Orthop., 11, pp. 679-680; Paton, R.W., Choudry, Q., Neonatal foot deformities and their relationship to developmental dysplasia of the hip: An 11-year prospective, longitudinal observational study (2009) J. Bone Joint Surg. Br., 91, pp. 655-658; Huang, X., Lin, J., Demner-Fushman, D., Evaluation of PICO as a knowledge representation for clinical questions (2006) AMIA Annu. Symp. Proc., 2006, pp. 359-363; (1999) How to Review the Evidence: Systematic Identification and Review of the Scientific Literature: Handbook Series on Preparing Clinical Practice Guidelines, , NHMRC. Canberra: Biotext; Hutchinson, B., Pediatric metatarsus adductus and skewfoot deformity (2010) Clin. Podiatr. Med. Surg., 27, pp. 93-104; Iglesias, L., Vallejo, B., Crespo, S., Fuentes, S., Poor sitting posture and metatarsus adductus deformity (2009) J. Am. Podiatr. Med. Assoc., 99, pp. 174-177; Katz, K., David, R., Soudry, M., Below-knee plaster cast for the treatment of metatarsus adductus (1999) J. Pediatr. Orthop., 19, pp. 49-50; Rushforth, G.F., The natural history of hooked forefoot (1978) J. Bone Joint Surg. Br., 60, pp. 530-532; Votta, J.J., Weber, R.B., A nonsurgical treatment regimen for metatarsus adductus utilizing orthoses (1981) J. Am. Podiatry Assoc., 71, pp. 69-72; Widhe, T., Foot deformities at birth: A longitudinal prospective study over a 16-year period (1997) J. Pediatr. Orthop., 17, pp. 20-24; Liddle, J., Williamson, M., Irwig, L., (1996) Method for Evaluating Research and Guideline Evidence, , Sydney: NSW Health Department; Coleman, K., Norris, S., Weston, A., (2005) NHMRC Additional Levels of Evidence and Grades for Recommendations for Developers of Guidelines, , Canberra: NHMRC\n\nFrom Duplicate 3 (Metatarsus adductus: development of a non-surgical treatment pathway - Williams, C M; James, A M; Tran, T)\n\n1440-1754\nWilliams, Cylie M\nJames, Alicia M\nTran, Ton\nJournal Article\nReview\nAustralia\nJ Paediatr Child Health. 2013 Sep;49(9):E428-33. doi: 10.1111/jpc.12219. Epub 2013 May 6.\n\nFrom Duplicate 2 (Metatarsus adductus: development of a non-surgical treatment pathway - Williams, C M; James, A M; Tran, T)\n\n1440-1754\nWilliams, Cylie M\nJames, Alicia M\nTran, Ton\nJournal Article\nReview\nAustralia\nJ Paediatr Child Health. 2013 Sep;49(9):E428-33. doi: 10.1111/jpc.12219. Epub 2013 May 6.","page":"E428-33","publisher":"Blackwell Scientific Publications","publisher-place":"Australia","title":"Metatarsus adductus: development of a non-surgical treatment pathway","type":"article-journal","volume":"49"},"uris":["http://www.mendeley.com/documents/?uuid=4c3916ae-0cbc-4b6d-840c-413a2ac35137"]}],"mendeley":{"formattedCitation":"(Brewster et al., 2008; C. M. Williams et al., 2013)","plainTextFormattedCitation":"(Brewster et al., 2008; C. M. Williams et al., 2013)","previouslyFormattedCitation":"(Brewster et al., 2008; C. M. Williams et al., 2013)"},"properties":{"noteIndex":0},"schema":"https://github.com/citation-style-language/schema/raw/master/csl-citation.json"}</w:instrText>
      </w:r>
      <w:r w:rsidRPr="007F6D57">
        <w:fldChar w:fldCharType="separate"/>
      </w:r>
      <w:r w:rsidR="00254D00" w:rsidRPr="00254D00">
        <w:rPr>
          <w:noProof/>
        </w:rPr>
        <w:t>(Brewster et al., 2008; C. M. Williams et al., 2013)</w:t>
      </w:r>
      <w:r w:rsidRPr="007F6D57">
        <w:fldChar w:fldCharType="end"/>
      </w:r>
      <w:r w:rsidRPr="007F6D57">
        <w:t xml:space="preserve"> in relation to corrective footwear, and the broader age range in functional footwear linked to the ongoing need for assistive aid for children with mobility issues in daily activity. Primary outcomes were focused </w:t>
      </w:r>
      <w:r w:rsidR="00C0025E" w:rsidRPr="007F6D57">
        <w:t>on</w:t>
      </w:r>
      <w:r w:rsidRPr="007F6D57">
        <w:t xml:space="preserve"> skeletal geometry in all of the corrective footwear studies as would be expected since the aim of treatment is to bring about realignment of the skeletal system in the lower limb </w:t>
      </w:r>
      <w:r w:rsidR="0023161E">
        <w:t xml:space="preserve">as discussed in the subgrouping corrective </w:t>
      </w:r>
      <w:r w:rsidR="00CA4AD1">
        <w:t xml:space="preserve">therapeutic </w:t>
      </w:r>
      <w:r w:rsidR="0023161E">
        <w:t xml:space="preserve">footwear papers (Chapter </w:t>
      </w:r>
      <w:r w:rsidR="00555AE0">
        <w:t>2</w:t>
      </w:r>
      <w:r w:rsidR="0023161E">
        <w:t>)</w:t>
      </w:r>
      <w:r w:rsidRPr="007F6D57">
        <w:t xml:space="preserve">. Primary outcomes for functional footwear were focused on biomechanical variables in 7 out of the 10 studies. This again would be expected since the purpose of functional footwear is to assist children’s gait parameters </w:t>
      </w:r>
      <w:r w:rsidR="000F2EB1">
        <w:t>as discussed in the subgrouping functional therapeutic footwear</w:t>
      </w:r>
      <w:r w:rsidR="00CA4AD1">
        <w:t xml:space="preserve"> papers (Chapter </w:t>
      </w:r>
      <w:r w:rsidR="00555AE0">
        <w:t>2</w:t>
      </w:r>
      <w:r w:rsidR="00CA4AD1">
        <w:t>)</w:t>
      </w:r>
      <w:r w:rsidR="00DB7738">
        <w:t>.</w:t>
      </w:r>
      <w:r w:rsidR="000E3621">
        <w:t xml:space="preserve"> </w:t>
      </w:r>
      <w:r w:rsidR="007C0EAE">
        <w:t>Of the remaining three articles in the functional footwear grouping studies, two considered skeletal geometry and one considered quality of l</w:t>
      </w:r>
      <w:r w:rsidR="00D45AD1">
        <w:t>ife</w:t>
      </w:r>
      <w:r w:rsidR="007C0EAE">
        <w:t xml:space="preserve"> measures. </w:t>
      </w:r>
    </w:p>
    <w:p w14:paraId="71AD43C5" w14:textId="1B4E1857" w:rsidR="007F6D57" w:rsidRPr="007F6D57" w:rsidRDefault="007F6D57" w:rsidP="005A7336">
      <w:pPr>
        <w:spacing w:line="360" w:lineRule="auto"/>
        <w:jc w:val="both"/>
      </w:pPr>
    </w:p>
    <w:p w14:paraId="1F0DDDAC" w14:textId="77777777" w:rsidR="007F6D57" w:rsidRPr="007F6D57" w:rsidRDefault="007F6D57" w:rsidP="005A7336">
      <w:pPr>
        <w:spacing w:line="360" w:lineRule="auto"/>
        <w:jc w:val="both"/>
      </w:pPr>
    </w:p>
    <w:p w14:paraId="71FDC1C2" w14:textId="09211069" w:rsidR="007F6D57" w:rsidRPr="007F6D57" w:rsidRDefault="007F6D57" w:rsidP="005A7336">
      <w:pPr>
        <w:spacing w:line="360" w:lineRule="auto"/>
        <w:jc w:val="both"/>
      </w:pPr>
      <w:r w:rsidRPr="007F6D57">
        <w:t>In consideration of corrective footwear grouping</w:t>
      </w:r>
      <w:r w:rsidRPr="007F6D57">
        <w:rPr>
          <w:b/>
          <w:bCs/>
        </w:rPr>
        <w:t xml:space="preserve">, </w:t>
      </w:r>
      <w:r w:rsidRPr="007F6D57">
        <w:t xml:space="preserve">the studies explored their effects for asymptomatic flexible pes planus and CTEV alongside nocturnal barred footwear post serial casting. One fair quality study, for a relatively large sample size, would suggest that corrective footwear offers no effect on mobile asymptomatic pes planus in children </w:t>
      </w:r>
      <w:r w:rsidRPr="007F6D57">
        <w:fldChar w:fldCharType="begin" w:fldLock="1"/>
      </w:r>
      <w:r w:rsidR="00D471C6">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enger et al., 1989)","plainTextFormattedCitation":"(Wenger et al., 1989)","previouslyFormattedCitation":"(Wenger et al., 1989)"},"properties":{"noteIndex":0},"schema":"https://github.com/citation-style-language/schema/raw/master/csl-citation.json"}</w:instrText>
      </w:r>
      <w:r w:rsidRPr="007F6D57">
        <w:fldChar w:fldCharType="separate"/>
      </w:r>
      <w:r w:rsidR="00810D03" w:rsidRPr="009A28E3">
        <w:rPr>
          <w:noProof/>
        </w:rPr>
        <w:t>(Wenger et al., 1989)</w:t>
      </w:r>
      <w:r w:rsidRPr="007F6D57">
        <w:fldChar w:fldCharType="end"/>
      </w:r>
      <w:r w:rsidRPr="007F6D57">
        <w:t xml:space="preserve">. One fair quality controlled group study </w:t>
      </w:r>
      <w:r w:rsidRPr="007F6D57">
        <w:fldChar w:fldCharType="begin" w:fldLock="1"/>
      </w:r>
      <w:r w:rsidR="00D471C6">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7F6D57">
        <w:fldChar w:fldCharType="separate"/>
      </w:r>
      <w:r w:rsidR="00810D03" w:rsidRPr="009A28E3">
        <w:rPr>
          <w:noProof/>
        </w:rPr>
        <w:t>(W. Chen et al., 2015)</w:t>
      </w:r>
      <w:r w:rsidRPr="007F6D57">
        <w:fldChar w:fldCharType="end"/>
      </w:r>
      <w:r w:rsidRPr="007F6D57">
        <w:t xml:space="preserve"> suggests daily use of corrective footwear alongside nocturnal splinted footwear can improve the </w:t>
      </w:r>
      <w:proofErr w:type="spellStart"/>
      <w:r w:rsidRPr="007F6D57">
        <w:t>equinus</w:t>
      </w:r>
      <w:proofErr w:type="spellEnd"/>
      <w:r w:rsidRPr="007F6D57">
        <w:t xml:space="preserve"> and varus positioning of the forefoot. However, caution must be observed as CTEV is a heterogeneous pathology </w:t>
      </w:r>
      <w:r w:rsidRPr="007F6D57">
        <w:fldChar w:fldCharType="begin" w:fldLock="1"/>
      </w:r>
      <w:r w:rsidR="00016B99">
        <w:instrText>ADDIN CSL_CITATION {"citationItems":[{"id":"ITEM-1","itemData":{"DOI":"10.1053/j.jfas.2010.04.024","ISBN":"10672516 (ISSN)","abstract":"Talipes equinovarus (clubfoot) and congenital vertical talus are commonly seen as isolated deformities in the newborn; however, the case that we described in this article entailed a classic talipes equino varus on the left and a calcaneovalgus on the right. Both deformities were successfully corrected with manipulation therapy and, ultimately, surgical release of the tendoAchillis. © 2011 American College of Foot and Ankle Surgeons.","author":[{"dropping-particle":"","family":"David","given":"M G","non-dropping-particle":"","parse-names":false,"suffix":""}],"container-title":"Journal of Foot and Ankle Surgery","id":"ITEM-1","issue":"4","issued":{"date-parts":[["2011"]]},"language":"English","note":"Cited By :6\nExport Date: 29 January 2018\nCODEN: JFSUE\nCorrespondence Address: David, M.G.; West Michigan, 4540 Kalamazoo, SE, Kentwood, MI 49508, United States; email: m.david@footandankledoctors.com\nReferences: Ventura, S.J., Martin, J.A., Curtin, S.C., Mathews, T.J., Report of final natality statistics, 1996 (1998) Mon Vital Stat Rep, 46 (11 SUPPL.), pp. 1-99; Chung, C.S., Nemechek, R.W., Larsen, I.J., Ching, G.H.S., Genetic and epidemiological study of clubfoot in Hawaii (1969) Hum Hered, 19 (4), pp. 321-342; Ponseti, I., (1996) Congenital Clubfoot: Fundamentals of Treatment, , Oxford University Press, New York; Simons, G.W., (1994) The Clubfoot, , Springer-Verlag, New York; Jacobsen, S., Crawford, A., Congenital vertical talus (1983) J Pediatr Orthop, 3 (3), pp. 306-310; Griffin, D.W., Daly, N., Karlin, J., Clinical presentation of congenital convex pes valgus (1995) J Foot Ankle Surg, 34 (2), pp. 146-152; Dobbs, M.B., Purcell, D.B., Nunley, R., Morcuende, J.A., Early results of a new method for treatment of idiopathic congenital vertical talus (2006) J Bone Joint Surg Am, 88 (6), pp. 1192-1200; Dodge, L., Ashley, K., Gilbert, R., Treatment of the congenital vertical talus: aretrospective review of 36 feet with long term follow-up (1987) Foot Ankle, 7 (6), pp. 326-332; Ponseti, I., Smoley, E., Congenital clubfoot: the results of treatment (1963) J Bone Joint Surg Am, (2), pp. 261-275; Morcuende, J., Dolan, L., Dietz, F., Ponseti, I.V., Radical reduction in the rate of extensive corrective surgery for clubfoot using the Ponseti method (2004) Pediatrics, 113 (10), pp. 376-380; Herzenberg, J., Radler, C., Bor, N., Ponseti versus traditional methods of casting for idiopathic clubfoot (2002) J Pediatr Orthop, 22, pp. 517-521","page":"494-497","title":"Simultaneous correction of congenital vertical talus and talipes equinovarus using the ponseti method","type":"article-journal","volume":"50"},"uris":["http://www.mendeley.com/documents/?uuid=ad1b7580-22f8-4d5e-95e0-e354e5e56743"]}],"mendeley":{"formattedCitation":"(David, 2011)","plainTextFormattedCitation":"(David, 2011)","previouslyFormattedCitation":"(David, 2011)"},"properties":{"noteIndex":0},"schema":"https://github.com/citation-style-language/schema/raw/master/csl-citation.json"}</w:instrText>
      </w:r>
      <w:r w:rsidRPr="007F6D57">
        <w:fldChar w:fldCharType="separate"/>
      </w:r>
      <w:r w:rsidR="00FD2112" w:rsidRPr="00FD2112">
        <w:rPr>
          <w:noProof/>
        </w:rPr>
        <w:t>(David, 2011)</w:t>
      </w:r>
      <w:r w:rsidRPr="007F6D57">
        <w:fldChar w:fldCharType="end"/>
      </w:r>
      <w:r w:rsidRPr="007F6D57">
        <w:t xml:space="preserve">, and this study failed to report the aetiologies of the participants’ deformities, thus affecting the generalisability of the study’s findings. </w:t>
      </w:r>
    </w:p>
    <w:p w14:paraId="2EFF2B1C" w14:textId="77777777" w:rsidR="007F6D57" w:rsidRPr="007F6D57" w:rsidRDefault="007F6D57" w:rsidP="005A7336">
      <w:pPr>
        <w:spacing w:line="360" w:lineRule="auto"/>
        <w:jc w:val="both"/>
      </w:pPr>
    </w:p>
    <w:p w14:paraId="0E259FED" w14:textId="1E0881BF" w:rsidR="007F6D57" w:rsidRPr="007F6D57" w:rsidRDefault="007F6D57" w:rsidP="005A7336">
      <w:pPr>
        <w:spacing w:line="360" w:lineRule="auto"/>
        <w:jc w:val="both"/>
      </w:pPr>
      <w:r w:rsidRPr="007F6D57">
        <w:t>The studies across the subgroupings of functional footwear were mainly experimental before and after design and one survey (</w:t>
      </w:r>
      <w:r w:rsidR="00903B17">
        <w:t xml:space="preserve">Appendix </w:t>
      </w:r>
      <w:r w:rsidR="00A30186">
        <w:fldChar w:fldCharType="begin"/>
      </w:r>
      <w:r w:rsidR="00A30186">
        <w:instrText xml:space="preserve"> REF _Ref132293741 \r \h </w:instrText>
      </w:r>
      <w:r w:rsidR="005A7336">
        <w:instrText xml:space="preserve"> \* MERGEFORMAT </w:instrText>
      </w:r>
      <w:r w:rsidR="00A30186">
        <w:fldChar w:fldCharType="separate"/>
      </w:r>
      <w:r w:rsidR="00A30186">
        <w:t>2.3</w:t>
      </w:r>
      <w:r w:rsidR="00A30186">
        <w:fldChar w:fldCharType="end"/>
      </w:r>
      <w:r w:rsidR="00A30186">
        <w:t xml:space="preserve">, </w:t>
      </w:r>
      <w:r w:rsidR="00A30186">
        <w:fldChar w:fldCharType="begin"/>
      </w:r>
      <w:r w:rsidR="00A30186">
        <w:instrText xml:space="preserve"> REF _Ref132293744 \r \h </w:instrText>
      </w:r>
      <w:r w:rsidR="005A7336">
        <w:instrText xml:space="preserve"> \* MERGEFORMAT </w:instrText>
      </w:r>
      <w:r w:rsidR="00A30186">
        <w:fldChar w:fldCharType="separate"/>
      </w:r>
      <w:r w:rsidR="00A30186">
        <w:t>2.4</w:t>
      </w:r>
      <w:r w:rsidR="00A30186">
        <w:fldChar w:fldCharType="end"/>
      </w:r>
      <w:r w:rsidRPr="007F6D57">
        <w:t xml:space="preserve">). The significance of the </w:t>
      </w:r>
      <w:r w:rsidRPr="007F6D57">
        <w:lastRenderedPageBreak/>
        <w:t xml:space="preserve">changes observed in these studies could have been a short term effect </w:t>
      </w:r>
      <w:r w:rsidRPr="007F6D57">
        <w:fldChar w:fldCharType="begin" w:fldLock="1"/>
      </w:r>
      <w:r w:rsidR="00EF53DC">
        <w:instrText>ADDIN CSL_CITATION {"citationItems":[{"id":"ITEM-1","itemData":{"DOI":"10.1097/MJT.0b013e31815fa75a","ISBN":"1050-642x","ISSN":"1050642X","PMID":"18614885","abstract":"OBJECTIVE: The objective of the current study was to analyze the influence of a short-term and long-term custom foot orthotic (CFO) intervention on the lower extremity dynamics in a group of female runners with a history of overuse running knee injury. DESIGN: Descriptive laboratory study. SETTING: University of Massachusetts Biomechanics Laboratory, Amherst, MA. PARTICIPANTS: This study included a group of female recreational runners (15 to 40 km per week) who had a history of overuse running knee injury in the 6 months leading up to the study. INTERVENTION: Semi-rigid, custom foot orthoses manufactured from a neutral suspension cast and designed to meet the specific needs of each subject. Subjects wore the custom foot orthoses during all running activities for a period of 6 weeks. MAIN OUTCOME MEASURES: Three-dimensional ankle and knee dynamics were collected while subjects performed over-ground running trials with and without a CFO intervention. Data were collected before and after a 6-week CFO intervention during all running activities. RESULTS: For ankle parameters, short-term intervention led to significant decreases in maximum values for rearfoot eversion angle and velocity, impact peak, and loading rate. Ankle inversion impulse was also significantly decreased during the loading phase. At the knee, maximum knee external rotation moment was significantly increased when subjects wore the custom foot orthoses. CONCLUSIONS: The 6-week intervention led to subjective changes, including a significant decrease in pain. An improvement in symptoms did occur with the 6-week intervention. In addition, dynamic results revealed that custom foot orthoses have an immediate effect on dynamics and that this influence occurs only when orthoses are worn in the footwear. The short-term CFO intervention led to significant decreases in rearfoot kinematics (maximum eversion angle and velocity) but no changes observed in knee kinematics. The kinetic analysis revealed that these subjects exhibited significant decreases in maxima for ankle inversion moment and angular impulse during the loading phase, impact peak, and vertical loading rate with short-term, CFO intervention. At the knee, the CFO condition led to increases in knee external rotation moment maxima and angular impulse.","author":[{"dropping-particle":"","family":"MacLean","given":"Christopher L.","non-dropping-particle":"","parse-names":false,"suffix":""},{"dropping-particle":"","family":"Davis","given":"Irene S.","non-dropping-particle":"","parse-names":false,"suffix":""},{"dropping-particle":"","family":"Hamill","given":"Joseph","non-dropping-particle":"","parse-names":false,"suffix":""}],"container-title":"Clinical Journal Of Sport Medicine: Official Journal Of The Canadian Academy Of Sport Medicine","edition":"2008/07/11","id":"ITEM-1","issue":"4","issued":{"date-parts":[["2008","7"]]},"language":"English","note":"From Duplicate 1 (Short- and long-term influences of a custom foot orthotic intervention on lower extremity dynamics - MacLean, Christopher L.; Davis, Irene S.; Hamill, Joseph)\n\nFrom Duplicate 2 (Short- and long-term influences of a custom foot orthotic intervention on lower extremity dynamics - MacLean, Christopher L; Davis, Irene S; Hamill, Joseph)\n\nFrom Duplicate 1 (Short- and long-term influences of a custom foot orthotic intervention on lower extremity dynamics - MacLean, Christopher L; Davis, Irene S; Hamill, Joseph)\n\nFrom Duplicate 1 (Short- and long-term influences of a custom foot orthotic intervention on lower extremity dynamics - MacLean, C L; Davis, I S; Hamill, J)\n\n1536-3724\nMacLean, Christopher L\nDavis, Irene S\nHamill, Joseph\nClinical Trial\nJournal Article\nResearch Support, Non-U.S. Gov't\nUnited States\nClin J Sport Med. 2008 Jul;18(4):338-43. doi: 10.1097/MJT.0b013e31815fa75a.\n\nFrom Duplicate 2 (Short- and long-term influences of a custom foot orthotic intervention on lower extremity dynamics - MacLean, C L; Davis, I S; Hamill, J)\n\nCited By :37\nExport Date: 29 January 2018\nCODEN: CJSME\nCorrespondence Address: MacLean, C. L.; Biomechanics Laboratory, Department of Kinesiology, University of Massachusetts-Amherst, Amherst, MA, United States; email: cmaclean@parisorthotics.com\nReferences: Root, M.L., Development of the functional orthosis (1994) Clin Podiatric Med Surg, 11, pp. 183-210; D'Ambrosia, R.D., Orthotic devices in running injuries (1985) Clin Sports Med, 4, pp. 611-618; Gross, M.L., Davlin, L.B., Evanski, P.M., Effectiveness of orthotic shoe inserts in the long-distance runner (1991) Am J Sports Med, 19, pp. 409-412; Saxena, A., Haddad, J., The effect of foot orthoses on patellofemoral pain syndrome (2003) J Am Podiatric Med Assoc, 93, pp. 264-271; Bates, B.T., Osternig, L.R., Mason, B., Foot orthotic devices to modify selected aspects of the lower extremity mechanics (1979) Am J Sports Med, 7, pp. 328-331; Smith, L.S., Clarke, T.E., Hamill, C.L., The effects of soft and semi-rigid orthoses upon rearfoot movement in running (1986) J Am Podiatric Med Assoc, 76, pp. 227-232; Novick, A., Kelley, D.L., Position and movement changes of the foot with orthotic intervention during loading response of gait (1990) J Orthopaedic Sports Phys Ther, 11, pp. 301-312; Baitch, S.P., Blake, R.L., Finegan, P.L., Biomechanical analysis of running with 25° inverted orthotic devices (1991) J Am Podiatric Assoc, 81, pp. 647-652; Nawoczenski, D.A., Cook, T.M., Saltzman, C.L., The effect of foot orthotics on three-dimensional kinematics of the leg and rearfoot during running (1995) J Orthopaedic Sports Phys Therapy, 21, pp. 317-327; Muendermann, A., Nigg, B.M., Humble, R.N., Foot orthotics affect lower extremity kinematics and kinetics during running (2003) Clin Biomech, 18, pp. 254-262; Williams, D.S., McClay Davis, I., Baitch, S.P., Effect of inverted orthoses on lower-extremity mechanics in runners (2003) Med Sci Sports Exercise, 35, pp. 2060-2068; Muendermann, A., Nigg, B.M., Humble, R.N., Consistent immediate effects of foot orthoses on comfort and lower extremity kinematics, kinetics, and muscle activity (2004) J Appl Biomech, 20, pp. 71-84; MacLean, C.L., Davis, I.S., Hamill, J., Influence of a custom foot orthotic intervention on lower extremity dynamics in healthy runners (2006) Clin Biomech, 21, pp. 623-630; Hamill J, Bates BT, Knutzen KM, et al. Relationship between selected static and dynamic lower extremity measures. Clin Biomech. 19894:217-225; McPoil, T.G., Cornwall, M.W., The relationship between static lower extremity measurements and rearfoot motion during walking (1996) J Orthopaedic Sports Phys Ther, 24, pp. 309-314; McClay, I.S., Manal, K., A comparison of three-dimensional lower extremity kinematics during running between excessive pronators and normals (1998) Clin Biomech, 13, pp. 195-203; (2005) Biomechanics and motor control of human movement, , Winter DA, ed, 3rd ed. Hoboken, NJ: John Wiley &amp;amp; Sons;; Cole, G.K., Nigg, B.M., Ronsky, J.L., Application of the joint coordinate system to three-dimensional joint attitude and movement representation: A standardization proposal (1993) J Biomech Eng, 115, pp. 344-349; Dempster W Space Requirements of the Seared Operator. Wright Patterson AFB: US Air Force; 1959:55-159; (1988) Statistical Power Analysis for the Behavioral Sciences, , Cohen J, ed, 2nd ed. New Jersey: Lawrence Erlbaum Associates;; Messier, S.P., Pittala, K.A., Etiological factors associated with selected running injuries (1988) Med Sci Sports Exercise, 20, pp. 501-505; Hreljac, A., Impact and overuse injuries in runners (2004) Med Sci Sports Exercise, 36, pp. 845-849; Pinney, S.J., Lin, S.S., Current concept review: Acquired adult flatfoot deformity (2006) Foot Ankle Intl, 27, pp. 66-71; DeVita, P., Lassiter, T., Hortobagyi, T., Functional knee brace effects during walking in patients with anterior cruciate ligament reconstruction (1998) Am J Sports Med, 26, pp. 778-784; Stefanyshyn, D.J., Stergiou, P., Lun, V.M.Y., Knee angular impulse as a predictor of patellofemoral pain in runners (2006) Am J Sports Med, 34, pp. 1844-1851\n\nFrom Duplicate 3 (Short- and long-term influences of a custom foot orthotic intervention on lower extremity dynamics - MacLean, Christopher L; Davis, Irene S; Hamill, Joseph)\n\nDate of Electronic Publication: 20080701. Current Imprints: Publication: : Philadelphia, PA : Wolters Kluwer Health, Inc.; Original Imprints: Publication: New York, NY : Raven Press, c1991-\n\nFrom Duplicate 2 (Short- and long-term influences of a custom foot orthotic intervention on lower extremity dynamics - MacLean, C L; Davis, I S; Hamill, J)\n\nCited By :37\nExport Date: 29 January 2018\nCODEN: CJSME\nCorrespondence Address: MacLean, C. L.; Biomechanics Laboratory, Department of Kinesiology, University of Massachusetts-Amherst, Amherst, MA, United States; email: cmaclean@parisorthotics.com\nReferences: Root, M.L., Development of the functional orthosis (1994) Clin Podiatric Med Surg, 11, pp. 183-210; D'Ambrosia, R.D., Orthotic devices in running injuries (1985) Clin Sports Med, 4, pp. 611-618; Gross, M.L., Davlin, L.B., Evanski, P.M., Effectiveness of orthotic shoe inserts in the long-distance runner (1991) Am J Sports Med, 19, pp. 409-412; Saxena, A., Haddad, J., The effect of foot orthoses on patellofemoral pain syndrome (2003) J Am Podiatric Med Assoc, 93, pp. 264-271; Bates, B.T., Osternig, L.R., Mason, B., Foot orthotic devices to modify selected aspects of the lower extremity mechanics (1979) Am J Sports Med, 7, pp. 328-331; Smith, L.S., Clarke, T.E., Hamill, C.L., The effects of soft and semi-rigid orthoses upon rearfoot movement in running (1986) J Am Podiatric Med Assoc, 76, pp. 227-232; Novick, A., Kelley, D.L., Position and movement changes of the foot with orthotic intervention during loading response of gait (1990) J Orthopaedic Sports Phys Ther, 11, pp. 301-312; Baitch, S.P., Blake, R.L., Finegan, P.L., Biomechanical analysis of running with 25° inverted orthotic devices (1991) J Am Podiatric Assoc, 81, pp. 647-652; Nawoczenski, D.A., Cook, T.M., Saltzman, C.L., The effect of foot orthotics on three-dimensional kinematics of the leg and rearfoot during running (1995) J Orthopaedic Sports Phys Therapy, 21, pp. 317-327; Muendermann, A., Nigg, B.M., Humble, R.N., Foot orthotics affect lower extremity kinematics and kinetics during running (2003) Clin Biomech, 18, pp. 254-262; Williams, D.S., McClay Davis, I., Baitch, S.P., Effect of inverted orthoses on lower-extremity mechanics in runners (2003) Med Sci Sports Exercise, 35, pp. 2060-2068; Muendermann, A., Nigg, B.M., Humble, R.N., Consistent immediate effects of foot orthoses on comfort and lower extremity kinematics, kinetics, and muscle activity (2004) J Appl Biomech, 20, pp. 71-84; MacLean, C.L., Davis, I.S., Hamill, J., Influence of a custom foot orthotic intervention on lower extremity dynamics in healthy runners (2006) Clin Biomech, 21, pp. 623-630; Hamill J, Bates BT, Knutzen KM, et al. Relationship between selected static and dynamic lower extremity measures. Clin Biomech. 19894:217-225; McPoil, T.G., Cornwall, M.W., The relationship between static lower extremity measurements and rearfoot motion during walking (1996) J Orthopaedic Sports Phys Ther, 24, pp. 309-314; McClay, I.S., Manal, K., A comparison of three-dimensional lower extremity kinematics during running between excessive pronators and normals (1998) Clin Biomech, 13, pp. 195-203; (2005) Biomechanics and motor control of human movement, , Winter DA, ed, 3rd ed. Hoboken, NJ: John Wiley &amp;amp; Sons;; Cole, G.K., Nigg, B.M., Ronsky, J.L., Application of the joint coordinate system to three-dimensional joint attitude and movement representation: A standardization proposal (1993) J Biomech Eng, 115, pp. 344-349; Dempster W Space Requirements of the Seared Operator. Wright Patterson AFB: US Air Force; 1959:55-159; (1988) Statistical Power Analysis for the Behavioral Sciences, , Cohen J, ed, 2nd ed. New Jersey: Lawrence Erlbaum Associates;; Messier, S.P., Pittala, K.A., Etiological factors associated with selected running injuries (1988) Med Sci Sports Exercise, 20, pp. 501-505; Hreljac, A., Impact and overuse injuries in runners (2004) Med Sci Sports Exercise, 36, pp. 845-849; Pinney, S.J., Lin, S.S., Current concept review: Acquired adult flatfoot deformity (2006) Foot Ankle Intl, 27, pp. 66-71; DeVita, P., Lassiter, T., Hortobagyi, T., Functional knee brace effects during walking in patients with anterior cruciate ligament reconstruction (1998) Am J Sports Med, 26, pp. 778-784; Stefanyshyn, D.J., Stergiou, P., Lun, V.M.Y., Knee angular impulse as a predictor of patellofemoral pain in runners (2006) Am J Sports Med, 34, pp. 1844-1851\n\nFrom Duplicate 2 (Short- and long-term influences of a custom foot orthotic intervention on lower extremity dynamics - MacLean, Christopher L; Davis, Irene S; Hamill, Joseph)\n\nFrom Duplicate 1 (Short- and long-term influences of a custom foot orthotic intervention on lower extremity dynamics - MacLean, Christopher L; Davis, Irene S; Hamill, Joseph)\n\nFrom Duplicate 1 (Short- and long-term influences of a custom foot orthotic intervention on lower extremity dynamics - MacLean, C L; Davis, I S; Hamill, J)\n\n1536-3724\nMacLean, Christopher L\nDavis, Irene S\nHamill, Joseph\nClinical Trial\nJournal Article\nResearch Support, Non-U.S. Gov't\nUnited States\nClin J Sport Med. 2008 Jul;18(4):338-43. doi: 10.1097/MJT.0b013e31815fa75a.\n\nFrom Duplicate 2 (Short- and long-term influences of a custom foot orthotic intervention on lower extremity dynamics - MacLean, C L; Davis, I S; Hamill, J)\n\nCited By :37\nExport Date: 29 January 2018\nCODEN: CJSME\nCorrespondence Address: MacLean, C. L.; Biomechanics Laboratory, Department of Kinesiology, University of Massachusetts-Amherst, Amherst, MA, United States; email: cmaclean@parisorthotics.com\nReferences: Root, M.L., Development of the functional orthosis (1994) Clin Podiatric Med Surg, 11, pp. 183-210; D'Ambrosia, R.D., Orthotic devices in running injuries (1985) Clin Sports Med, 4, pp. 611-618; Gross, M.L., Davlin, L.B., Evanski, P.M., Effectiveness of orthotic shoe inserts in the long-distance runner (1991) Am J Sports Med, 19, pp. 409-412; Saxena, A., Haddad, J., The effect of foot orthoses on patellofemoral pain syndrome (2003) J Am Podiatric Med Assoc, 93, pp. 264-271; Bates, B.T., Osternig, L.R., Mason, B., Foot orthotic devices to modify selected aspects of the lower extremity mechanics (1979) Am J Sports Med, 7, pp. 328-331; Smith, L.S., Clarke, T.E., Hamill, C.L., The effects of soft and semi-rigid orthoses upon rearfoot movement in running (1986) J Am Podiatric Med Assoc, 76, pp. 227-232; Novick, A., Kelley, D.L., Position and movement changes of the foot with orthotic intervention during loading response of gait (1990) J Orthopaedic Sports Phys Ther, 11, pp. 301-312; Baitch, S.P., Blake, R.L., Finegan, P.L., Biomechanical analysis of running with 25° inverted orthotic devices (1991) J Am Podiatric Assoc, 81, pp. 647-652; Nawoczenski, D.A., Cook, T.M., Saltzman, C.L., The effect of foot orthotics on three-dimensional kinematics of the leg and rearfoot during running (1995) J Orthopaedic Sports Phys Therapy, 21, pp. 317-327; Muendermann, A., Nigg, B.M., Humble, R.N., Foot orthotics affect lower extremity kinematics and kinetics during running (2003) Clin Biomech, 18, pp. 254-262; Williams, D.S., McClay Davis, I., Baitch, S.P., Effect of inverted orthoses on lower-extremity mechanics in runners (2003) Med Sci Sports Exercise, 35, pp. 2060-2068; Muendermann, A., Nigg, B.M., Humble, R.N., Consistent immediate effects of foot orthoses on comfort and lower extremity kinematics, kinetics, and muscle activity (2004) J Appl Biomech, 20, pp. 71-84; MacLean, C.L., Davis, I.S., Hamill, J., Influence of a custom foot orthotic intervention on lower extremity dynamics in healthy runners (2006) Clin Biomech, 21, pp. 623-630; Hamill J, Bates BT, Knutzen KM, et al. Relationship between selected static and dynamic lower extremity measures. Clin Biomech. 19894:217-225; McPoil, T.G., Cornwall, M.W., The relationship between static lower extremity measurements and rearfoot motion during walking (1996) J Orthopaedic Sports Phys Ther, 24, pp. 309-314; McClay, I.S., Manal, K., A comparison of three-dimensional lower extremity kinematics during running between excessive pronators and normals (1998) Clin Biomech, 13, pp. 195-203; (2005) Biomechanics and motor control of human movement, , Winter DA, ed, 3rd ed. Hoboken, NJ: John Wiley &amp;amp; Sons;; Cole, G.K., Nigg, B.M., Ronsky, J.L., Application of the joint coordinate system to three-dimensional joint attitude and movement representation: A standardization proposal (1993) J Biomech Eng, 115, pp. 344-349; Dempster W Space Requirements of the Seared Operator. Wright Patterson AFB: US Air Force; 1959:55-159; (1988) Statistical Power Analysis for the Behavioral Sciences, , Cohen J, ed, 2nd ed. New Jersey: Lawrence Erlbaum Associates;; Messier, S.P., Pittala, K.A., Etiological factors associated with selected running injuries (1988) Med Sci Sports Exercise, 20, pp. 501-505; Hreljac, A., Impact and overuse injuries in runners (2004) Med Sci Sports Exercise, 36, pp. 845-849; Pinney, S.J., Lin, S.S., Current concept review: Acquired adult flatfoot deformity (2006) Foot Ankle Intl, 27, pp. 66-71; DeVita, P., Lassiter, T., Hortobagyi, T., Functional knee brace effects during walking in patients with anterior cruciate ligament reconstruction (1998) Am J Sports Med, 26, pp. 778-784; Stefanyshyn, D.J., Stergiou, P., Lun, V.M.Y., Knee angular impulse as a predictor of patellofemoral pain in runners (2006) Am J Sports Med, 34, pp. 1844-1851\n\nFrom Duplicate 3 (Short- and long-term influences of a custom foot orthotic intervention on lower extremity dynamics - MacLean, Christopher L; Davis, Irene S; Hamill, Joseph)\n\nDate of Electronic Publication: 20080701. Current Imprints: Publication: : Philadelphia, PA : Wolters Kluwer Health, Inc.; Original Imprints: Publication: New York, NY : Raven Press, c1991-\n\nFrom Duplicate 2 (Short- and long-term influences of a custom foot orthotic intervention on lower extremity dynamics - MacLean, C L; Davis, I S; Hamill, J)\n\nCited By :37\nExport Date: 29 January 2018\nCODEN: CJSME\nCorrespondence Address: MacLean, C. L.; Biomechanics Laboratory, Department of Kinesiology, University of Massachusetts-Amherst, Amherst, MA, United States; email: cmaclean@parisorthotics.com\nReferences: Root, M.L., Development of the functional orthosis (1994) Clin Podiatric Med Surg, 11, pp. 183-210; D'Ambrosia, R.D., Orthotic devices in running injuries (1985) Clin Sports Med, 4, pp. 611-618; Gross, M.L., Davlin, L.B., Evanski, P.M., Effectiveness of orthotic shoe inserts in the long-distance runner (1991) Am J Sports Med, 19, pp. 409-412; Saxena, A., Haddad, J., The effect of foot orthoses on patellofemoral pain syndrome (2003) J Am Podiatric Med Assoc, 93, pp. 264-271; Bates, B.T., Osternig, L.R., Mason, B., Foot orthotic devices to modify selected aspects of the lower extremity mechanics (1979) Am J Sports Med, 7, pp. 328-331; Smith, L.S., Clarke, T.E., Hamill, C.L., The effects of soft and semi-rigid orthoses upon rearfoot movement in running (1986) J Am Podiatric Med Assoc, 76, pp. 227-232; Novick, A., Kelley, D.L., Position and movement changes of the foot with orthotic intervention during loading response of gait (1990) J Orthopaedic Sports Phys Ther, 11, pp. 301-312; Baitch, S.P., Blake, R.L., Finegan, P.L., Biomechanical analysis of running with 25° inverted orthotic devices (1991) J Am Podiatric Assoc, 81, pp. 647-652; Nawoczenski, D.A., Cook, T.M., Saltzman, C.L., The effect of foot orthotics on three-dimensional kinematics of the leg and rearfoot during running (1995) J Orthopaedic Sports Phys Therapy, 21, pp. 317-327; Muendermann, A., Nigg, B.M., Humble, R.N., Foot orthotics affect lower extremity kinematics and kinetics during running (2003) Clin Biomech, 18, pp. 254-262; Williams, D.S., McClay Davis, I., Baitch, S.P., Effect of inverted orthoses on lower-extremity mechanics in runners (2003) Med Sci Sports Exercise, 35, pp. 2060-2068; Muendermann, A., Nigg, B.M., Humble, R.N., Consistent immediate effects of foot orthoses on comfort and lower extremity kinematics, kinetics, and muscle activity (2004) J Appl Biomech, 20, pp. 71-84; MacLean, C.L., Davis, I.S., Hamill, J., Influence of a custom foot orthotic intervention on lower extremity dynamics in healthy runners (2006) Clin Biomech, 21, pp. 623-630; Hamill J, Bates BT, Knutzen KM, et al. Relationship between selected static and dynamic lower extremity measures. Clin Biomech. 19894:217-225; McPoil, T.G., Cornwall, M.W., The relationship between static lower extremity measurements and rearfoot motion during walking (1996) J Orthopaedic Sports Phys Ther, 24, pp. 309-314; McClay, I.S., Manal, K., A comparison of three-dimensional lower extremity kinematics during running between excessive pronators and normals (1998) Clin Biomech, 13, pp. 195-203; (2005) Biomechanics and motor control of human movement, , Winter DA, ed, 3rd ed. Hoboken, NJ: John Wiley &amp;amp; Sons;; Cole, G.K., Nigg, B.M., Ronsky, J.L., Application of the joint coordinate system to three-dimensional joint attitude and movement representation: A standardization proposal (1993) J Biomech Eng, 115, pp. 344-349; Dempster W Space Requirements of the Seared Operator. Wright Patterson AFB: US Air Force; 1959:55-159; (1988) Statistical Power Analysis for the Behavioral Sciences, , Cohen J, ed, 2nd ed. New Jersey: Lawrence Erlbaum Associates;; Messier, S.P., Pittala, K.A., Etiological factors associated with selected running injuries (1988) Med Sci Sports Exercise, 20, pp. 501-505; Hreljac, A., Impact and overuse injuries in runners (2004) Med Sci Sports Exercise, 36, pp. 845-849; Pinney, S.J., Lin, S.S., Current concept review: Acquired adult flatfoot deformity (2006) Foot Ankle Intl, 27, pp. 66-71; DeVita, P., Lassiter, T., Hortobagyi, T., Functional knee brace effects during walking in patients with anterior cruciate ligament reconstruction (1998) Am J Sports Med, 26, pp. 778-784; Stefanyshyn, D.J., Stergiou, P., Lun, V.M.Y., Knee angular impulse as a predictor of patellofemoral pain in runners (2006) Am J Sports Med, 34, pp. 1844-1851","page":"338-343","publisher":"Wolters Kluwer Health, Inc","publisher-place":"United States","title":"Short- and long-term influences of a custom foot orthotic intervention on lower extremity dynamics","type":"article-journal","volume":"18"},"uris":["http://www.mendeley.com/documents/?uuid=e2fa08b9-f143-42ae-ba26-950d4bbbde3d"]}],"mendeley":{"formattedCitation":"(MacLean et al., 2008)","plainTextFormattedCitation":"(MacLean et al., 2008)","previouslyFormattedCitation":"(MacLean et al., 2008)"},"properties":{"noteIndex":0},"schema":"https://github.com/citation-style-language/schema/raw/master/csl-citation.json"}</w:instrText>
      </w:r>
      <w:r w:rsidRPr="007F6D57">
        <w:fldChar w:fldCharType="separate"/>
      </w:r>
      <w:r w:rsidR="00254D00" w:rsidRPr="00254D00">
        <w:rPr>
          <w:noProof/>
        </w:rPr>
        <w:t>(MacLean et al., 2008)</w:t>
      </w:r>
      <w:r w:rsidRPr="007F6D57">
        <w:fldChar w:fldCharType="end"/>
      </w:r>
      <w:r w:rsidRPr="007F6D57">
        <w:t xml:space="preserve"> due to an insufficient wearing in and accommodation period. A learning effect could also impact on the findings </w:t>
      </w:r>
      <w:r w:rsidRPr="007F6D57">
        <w:fldChar w:fldCharType="begin" w:fldLock="1"/>
      </w:r>
      <w:r w:rsidR="00EF53DC">
        <w:instrText>ADDIN CSL_CITATION {"citationItems":[{"id":"ITEM-1","itemData":{"DOI":"10.1016/S0002-8703(03)00119-4","ISSN":"00028703","PMID":"12851620","abstract":"BACKGROUND The 6-minute walk test is a submaximal exercise test that is widely used as an outcomes measure in clinical trials and cardiopulmonary rehabilitation. An initial learning effect with repeated administration is well documented, but it is unknown whether this learning effect persists with time. METHODS This study was designed to determine whether the learning effect persists after 2 months. Fifty healthy adults (mean age, 30.6 years; 48% men, 82% white) unfamiliar with the 6-minute walk test completed 3 walks at baseline (walks 1-3) and 3 walks at follow-up (walks 4-6). Height, weight, and self-reported physical activity were assessed at both points. Distances walked during the 6 walks were compared with a general linear model for repeated measures with post-hoc pairwise comparisons corrected by the Bonferroni method. A P value &lt;.05 was considered to be significant. RESULTS The distance walked increased significantly between walks 1 and 3 (2046 +/- 228 ft to 2194 +/- 266 ft, P &lt;.05). There was no difference in distance walked between walks 3 and 4, which were conducted 2 months apart. The distance walked increased significantly between walks 4 and 6 (2201 +/- 233 ft to 2285 +/- 257 ft, P &lt;.05). The overall learning effect was inversely correlated with distance walked at walk 1, but was unrelated to age, sex, height, weight, or physical activity level. CONCLUSION The initial learning effect is maintained during a 2-month period. A more modest additional learning effect occurs during the follow-up walks. Both learning effects should be taken into account when using the 6-minute walk test as an outcomes measure.","author":[{"dropping-particle":"","family":"Wu","given":"Grace","non-dropping-particle":"","parse-names":false,"suffix":""},{"dropping-particle":"","family":"Sanderson","given":"Bonnie","non-dropping-particle":"","parse-names":false,"suffix":""},{"dropping-particle":"","family":"Bittner","given":"Vera","non-dropping-particle":"","parse-names":false,"suffix":""}],"container-title":"American Heart Journal","id":"ITEM-1","issue":"1","issued":{"date-parts":[["2003","7"]]},"page":"129-133","title":"The 6-minute walk test: How important is the learning effect?","type":"article-journal","volume":"146"},"uris":["http://www.mendeley.com/documents/?uuid=874bb294-4025-34e2-bada-5d5ee555de2c"]}],"mendeley":{"formattedCitation":"(Wu et al., 2003)","plainTextFormattedCitation":"(Wu et al., 2003)","previouslyFormattedCitation":"(Wu et al., 2003)"},"properties":{"noteIndex":0},"schema":"https://github.com/citation-style-language/schema/raw/master/csl-citation.json"}</w:instrText>
      </w:r>
      <w:r w:rsidRPr="007F6D57">
        <w:fldChar w:fldCharType="separate"/>
      </w:r>
      <w:r w:rsidR="00254D00" w:rsidRPr="00254D00">
        <w:rPr>
          <w:noProof/>
        </w:rPr>
        <w:t>(Wu et al., 2003)</w:t>
      </w:r>
      <w:r w:rsidRPr="007F6D57">
        <w:fldChar w:fldCharType="end"/>
      </w:r>
      <w:r w:rsidRPr="007F6D57">
        <w:t xml:space="preserve"> with participants able to anticipate factors such as those that required dynamic balance </w:t>
      </w:r>
      <w:r w:rsidRPr="007F6D57">
        <w:fldChar w:fldCharType="begin" w:fldLock="1"/>
      </w:r>
      <w:r w:rsidR="00D471C6">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Pr="007F6D57">
        <w:fldChar w:fldCharType="separate"/>
      </w:r>
      <w:r w:rsidR="00810D03" w:rsidRPr="009A28E3">
        <w:rPr>
          <w:noProof/>
        </w:rPr>
        <w:t>(Ramstrand et al., 2008)</w:t>
      </w:r>
      <w:r w:rsidRPr="007F6D57">
        <w:fldChar w:fldCharType="end"/>
      </w:r>
      <w:r w:rsidRPr="007F6D57">
        <w:t xml:space="preserve">. Further research with suitable wearing in periods and a control group study design would be beneficial to corroborate the findings of these studies. Stability footwear was seen to comprise of two general designs; one to assist mediolateral stability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id":"ITEM-2","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2","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 Aboutorabi et al., 2014)","plainTextFormattedCitation":"(Abd Elkader et al., 2013; Aboutorabi et al., 2014)","previouslyFormattedCitation":"(Abd Elkader et al., 2013; Aboutorabi et al., 2014)"},"properties":{"noteIndex":0},"schema":"https://github.com/citation-style-language/schema/raw/master/csl-citation.json"}</w:instrText>
      </w:r>
      <w:r w:rsidRPr="007F6D57">
        <w:fldChar w:fldCharType="separate"/>
      </w:r>
      <w:r w:rsidR="009A28E3" w:rsidRPr="009A28E3">
        <w:rPr>
          <w:noProof/>
        </w:rPr>
        <w:t>(Abd Elkader et al., 2013; Aboutorabi et al., 2014)</w:t>
      </w:r>
      <w:r w:rsidRPr="007F6D57">
        <w:fldChar w:fldCharType="end"/>
      </w:r>
      <w:r w:rsidRPr="007F6D57">
        <w:t xml:space="preserve"> and one to work alongside AFOs to assist sagittal stability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2","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2","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 Wesdock &amp; Edge, 2003)","plainTextFormattedCitation":"(Jagadamma et al., 2009; Wesdock &amp; Edge, 2003)","previouslyFormattedCitation":"(Jagadamma et al., 2009; Wesdock &amp; Edge, 2003)"},"properties":{"noteIndex":0},"schema":"https://github.com/citation-style-language/schema/raw/master/csl-citation.json"}</w:instrText>
      </w:r>
      <w:r w:rsidRPr="007F6D57">
        <w:fldChar w:fldCharType="separate"/>
      </w:r>
      <w:r w:rsidR="009A28E3" w:rsidRPr="009A28E3">
        <w:rPr>
          <w:noProof/>
        </w:rPr>
        <w:t>(Jagadamma et al., 2009; Wesdock &amp; Edge, 2003)</w:t>
      </w:r>
      <w:r w:rsidRPr="007F6D57">
        <w:fldChar w:fldCharType="end"/>
      </w:r>
      <w:r w:rsidRPr="007F6D57">
        <w:t xml:space="preserve">. For mediolateral stability design, one fair quality study demonstrated significant effects on velocity and mediolateral CoP displacement in children with pes planus between stability footwear intervention and barefoot </w:t>
      </w:r>
      <w:r w:rsidRPr="007F6D57">
        <w:fldChar w:fldCharType="begin" w:fldLock="1"/>
      </w:r>
      <w:r w:rsidR="00D471C6">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plainTextFormattedCitation":"(Aboutorabi et al., 2014)","previouslyFormattedCitation":"(Aboutorabi et al., 2014)"},"properties":{"noteIndex":0},"schema":"https://github.com/citation-style-language/schema/raw/master/csl-citation.json"}</w:instrText>
      </w:r>
      <w:r w:rsidRPr="007F6D57">
        <w:fldChar w:fldCharType="separate"/>
      </w:r>
      <w:r w:rsidR="00810D03" w:rsidRPr="009A28E3">
        <w:rPr>
          <w:noProof/>
        </w:rPr>
        <w:t>(Aboutorabi et al., 2014)</w:t>
      </w:r>
      <w:r w:rsidRPr="007F6D57">
        <w:fldChar w:fldCharType="end"/>
      </w:r>
      <w:r w:rsidRPr="007F6D57">
        <w:t xml:space="preserve"> with one further fair quality study demonstrating significant effects on velocity, stride length, and base of support for stability footwear vs. barefoot conditions in individuals with </w:t>
      </w:r>
      <w:r w:rsidR="0083339A">
        <w:t>Down</w:t>
      </w:r>
      <w:r w:rsidRPr="007F6D57">
        <w:t xml:space="preserve"> syndrome </w:t>
      </w:r>
      <w:r w:rsidRPr="007F6D57">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7F6D57">
        <w:fldChar w:fldCharType="separate"/>
      </w:r>
      <w:r w:rsidR="009A28E3" w:rsidRPr="009A28E3">
        <w:rPr>
          <w:noProof/>
        </w:rPr>
        <w:t>(Abd Elkader et al., 2013)</w:t>
      </w:r>
      <w:r w:rsidRPr="007F6D57">
        <w:fldChar w:fldCharType="end"/>
      </w:r>
      <w:r w:rsidRPr="007F6D57">
        <w:t xml:space="preserve">. However, both the studies did not compare these effects with a standard children’s footwear condition that has also demonstrated significant effects on spatiotemporal measures in children compared to barefoot conditions </w:t>
      </w:r>
      <w:r w:rsidRPr="007F6D57">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mendeley":{"formattedCitation":"(Wegener, Hunt, et al., 2011)","plainTextFormattedCitation":"(Wegener, Hunt, et al., 2011)","previouslyFormattedCitation":"(Wegener, Hunt, et al., 2011)"},"properties":{"noteIndex":0},"schema":"https://github.com/citation-style-language/schema/raw/master/csl-citation.json"}</w:instrText>
      </w:r>
      <w:r w:rsidRPr="007F6D57">
        <w:fldChar w:fldCharType="separate"/>
      </w:r>
      <w:r w:rsidR="00254D00" w:rsidRPr="00254D00">
        <w:rPr>
          <w:noProof/>
        </w:rPr>
        <w:t>(Wegener, Hunt, et al., 2011)</w:t>
      </w:r>
      <w:r w:rsidRPr="007F6D57">
        <w:fldChar w:fldCharType="end"/>
      </w:r>
      <w:r w:rsidRPr="007F6D57">
        <w:t xml:space="preserve">. This opens the significance of the spatiotemporal findings for this footwear to debate and precludes any recommendations advocating this intervention over standard footwear in clinical practice for children with flexible pes planus or Downs syndrome. There is poor quality evidence that sole modification reduces the in-toed angle of gait by a third compared to standard sole footwear; however, the need to treat this developmental variant conservatively is debatable </w:t>
      </w:r>
      <w:r w:rsidRPr="007F6D57">
        <w:fldChar w:fldCharType="begin" w:fldLock="1"/>
      </w:r>
      <w:r w:rsidR="00D471C6">
        <w:instrText>ADDIN CSL_CITATION {"citationItems":[{"id":"ITEM-1","itemData":{"DOI":"10.2147/JMDH.S28669","ISBN":"11782390 (ISSN)","PMID":"22328828","abstract":"Background: An intoed gait pattern is one of the most common referrals for children to an orthopedic consultation. Parental concern as to the aesthetics of the child's gait pattern and/or its symptomatic nature will primarily drive these referrals during a child's early developmental years. Whilst some of these referrals prove to be the result of a normal growth variant, some children will present with a symptomatic intoed gait pattern. Various treatments, both conservative and surgical, have been proposed including: braces, wedges, stretches and exercises, shoe modifications, and surgical procedures. However, which treatments are effective and justified in the management of this condition is not clear within the literature. The aim of this systematic review was to therefore identify and critique the best available evidence for the non-surgical management of an intoed gait pattern in a pediatric population.; Method: A systematic review was conducted of which only experimental studies investigating a management option for an intoeing gait pattern were included. Studies needed to be written in English, pertaining to a human pediatric population, and published within a peer reviewed journal. Electronic databases were searched: Ovid (Medline), EMBASE, AMED, PubMed, SportDiscus, CINAHL, and Cochrane Library. The National Health and Medical Research Council's designation of levels of hierarchy and the Critical Appraisal Skills Programme cohort studies critical appraisal tool were used.; Results: Five level IV studies were found. The studies were of varied quality and with mixed results. Gait plates, physiologic/standardized shoes, and orthotic devices (with gate plate extension) were shown to produce a statistically significant improvement to an intoed gait pattern. Shoe wedges, torqheels, and a leather counter splint were not able to reduce an intoed gait pattern.; Conclusion: There is limited evidence to inform the non-surgical management of a pediatric intoed gait pattern. The body of evidence that does exist is small (n = 5) and of varied quality, which means recommendations arising from this evidence base should be interpreted with caution. There is generally weak evidence that suggests that gait plates and orthotic devices with a gait plate extension may assist in the management of a pediatric intoed gait pattern.;","author":[{"dropping-particle":"","family":"Uden","given":"Hayley","non-dropping-particle":"","parse-names":false,"suffix":""},{"dropping-particle":"","family":"Kumar","given":"Saravana","non-dropping-particle":"","parse-names":false,"suffix":""}],"container-title":"Journal of Multidisciplinary Healthcare","id":"ITEM-1","issued":{"date-parts":[["2012"]]},"language":"English","note":"Criteria (Query) \nParticipants Yes Children and Locomotor Disability \n  \nIntervention Yes Theraputic Footwear \n  \nComparators Braces Nil Intervention\n  \nType of Study No Literature Review\n  \nPrimary Outcomes no\n  \nSecondary Outcomes No\n\nFrom Duplicate 1 (Non-surgical management of a pediatric &amp;quot;intoed&amp;quot; gait pattern - a systematic review of the current best evidence - Uden, Hayley; Kumar, Saravana)\n\nDate of Electronic Publication: 2012 Jan 25. ; Original Imprints: Publication: [Auckland, N.Z.] : Dove Medical Press, c2008-\n\nFrom Duplicate 2 (Non-surgical management of a pediatric &amp;quot;intoed&amp;quot;gait pattern - a systematic review of the current best evidence - Uden, Hayley; Kumar, Saravana)\n\nFrom Duplicate 1 (Non-surgical management of a pediatric &amp;quot;intoed&amp;quot;gait pattern - a systematic review of the current best evidence - Uden, H; Kumar, S)\n\nCited By :8\nExport Date: 29 January 2018\nCorrespondence Address: Uden, H.; Podiatry Department, University of South Australia, GPO Box 2471, Adelaide SA 5001, Australia; email: hayley.uden@unisa.edu.au\nReferences: Molony, D., Hefferman, G., Dodds, M., McCormack, D., Normal variants in the paediatric orthopaedic population (2006) Ir Med J., 99 (1), pp. 13-14; Briggs, R.G., Carlson, W.O., The management of intoeing: A review (1990) S D J Med., 43 (2), pp. 13-16; Redmond, A.C., The effectiveness of gait plates in controlling in- toeing symptoms in young children (2000) J Am Podiatr Med Assoc., 90 (2), pp. 70-76; Ryan, D.J., Intoeing A developmental norm (2001) Orthop Nurs., 20 (2), pp. 13-18; Malone, M., Rotational deformities of the lower limb in children - a primary cause of intoeing (2007) Podiatry Now., 10 (10), pp. 29-36; Killam, P.E., Orthopedic assessment of young children: Developmental variations (1989) Nurse Pract., 14 (7), pp. 27-36; Redmond, A.C., An evaluation of the use of gait plate inlays in the short-term management of the intoeing child (1998) Foot Ankle Int., 19 (3), pp. 144-148; Li, Y.H., Leong, J.C., Intoeing gait in children (1999) Hong Kong Med J., 5 (4), pp. 360-366; Williams, P.F., Intoeing in Children (1960) Med J Aust., 47 (2), pp. 16-19; Sharrard, W.J., Intoeing and flat feet (1976) Br Med J., 1 (6014), pp. 888-889; Gulan, G., Matovinović, D., Nemec, B., Rubinić, D., Ravlić-Gulan, J., Femoral neck anteversion: Values, development, measurement, common problems (2000) Coll Antropol., 24 (2), pp. 521-527; Svenningson, S., Terjesen, T., Apalset, K., Anda, S., Osteotomy for femoral anteversion: A prospective 9-year study of 52 children (1990) Acta Orthop Scand., 61 (4), pp. 360-363; Payne, L.Z., de Luca, P.A., Intertrochanteric versus supracondylar osteotomy for severe femoral anteversion (1994) J Pediatr Orthop., 14 (1), pp. 39-44; Knittle, G., Staheli, L.T., The effectiveness of shoe modifications for intoeing (1976) Orthop Clin North Am., 7 (4), pp. 1019-1025; Staheli, L.T., Intoeing in Children (1978) Prim Care., 5 (1), pp. 97-110; Staheli, L.T., Lower positional deformity in infants and children: A review (1990) J Pediatr Orthop., 10 (4), pp. 559-563; Lösel, S., Burgess-Milliron, J., Micheli, L.J., Edington, C.J., A simplified technique for determining foot progression angle in children 4 to 16 years of age (1996) J Pediatr Orthop., 16 (5), pp. 570-574; Matovinović, D., Nemec, B., Gulan, G., Šestan, B., Ravlić-Gulan, J., Comparison in regression of femoral neck anteversion in children with normal, intoeing and outtoeing gait - prospective study (1998) Coll Antropol., 22 (2), pp. 525-532; Svenningson, S., Apalset, K., Terjesen, T., Anda, S., Regression of femoral anteversion: A prospective study of intoeing children (1989) Acta Orthop Scand., 60 (2), pp. 170-173; Munuera, P.V., Castillo, J.M., Dominguez, G., Lafuente, G., Orthotic devices with out-toeing wedge as treatment for in-toes gait in children (2010) J Am Podiatr Med Assoc., 100 (6), pp. 472-478; Fabry, G., Cheng, L.X., Molenaers, G., Normal and abnormal torsional development in children (1994) Clin Orthop Relat Res., (302), pp. 22-26; Karol, L.A., Rotational deformities in the lower extremities (1997) Curr Opin Pediatr., 9 (1), pp. 77-80; Rosman, M.A., Intoeing. Easing parents' concerns (1987) Patient Care., 21 (12), pp. 173-179; Stricker, S.J., Sama, A.A., Assessment of angulation and torsion of lower limbs in children (2001) Int Pediatr., 16 (3), pp. 138-143; Scherl, S.A., Common lower extremity problems in children (2004) Pediatr Rev., 25 (2), pp. 52-61; Lanier, J.C., (1971) J Fla Med Assoc., 58 (12), pp. 19-23. , The intoeing child. Treament with a simple orthopedic appliance; Milliron, M., Loesel, S., Micheli, L., Edington, C., Comparison of methods for calculation of foot progression angle (1992) J Am Coll Sports Med., 24 (5), pp. S173; Yngve, D.A., Foot-progression angle in clubfeet (1990) J Pediatr Orthop., 10 (4), pp. 467-472; Staheli, L.T., Report of the Pediatric Orthopaedic Society (POS) Subcommittee on Torsional Deformity (1980) Orthop Trans., 4, pp. 64-65; Staheli, L.T., Corbett, M., Wyss, C., King, H., Lower-extremity rotational problems in children. Normal values to guide management (1985) J Bone Joint Surg Am., 67 (1), pp. 39-47; Sass, P., Hassan, G., Lower extremity abnormalities in children (2003) Am Fam Physician., 68 (3), pp. 461-468; Evans, A.M., The flat-footed child - to treat or not to treat: What is the clinician to do? (2008) J Am Podiatr Med Assoc., 98 (5), pp. 386-393; (1998) A Guide to The Development, Implementation and Evaluation of Clinical Practice Guidelines, , http://www.nhmrc.gov.au/_files_nhmrc/file/publications/synopses/cp30.pdf, National Health and Medical Research Council (NHMRC), Australia. Available from:, Accessed December 19, 2011; (2004) Cohort Studies Critical Appraisal Tool, , http://www.phru.nhs.uk/Doc_Links/cohort%2012%20questions.pdf, The Critical Appraisal Skills Programme, Available from, Accessed December 19, 2011, Oxford; (2009) NHMRC Levels of Evidence and Grades for Recommendations for Developers of Guidelines, , http://www.nhmrc.gov.au/_files_nhmrc/file/guidelines/evidence_statement_form.pdf, Australia. Available from, Accessed December 19, 2011\n\nFrom Duplicate 2 (Non-surgical management of a pediatric &amp;quot;intoed&amp;quot; gait pattern - a systematic review of the current best evidence - Uden, Hayley; Kumar, Saravana)\n\nDate of Electronic Publication: 2012 Jan 25. ; Original Imprints: Publication: [Auckland, N.Z.] : Dove Medical Press, c2008-","page":"27-35","publisher":"Dove Medical Press","publisher-place":"New Zealand","title":"Non-surgical management of a pediatric \"intoed\"gait pattern - a systematic review of the current best evidence","type":"article-journal","volume":"5"},"uris":["http://www.mendeley.com/documents/?uuid=f08f6360-8a23-4f5b-94dc-e96d7a4653f1"]}],"mendeley":{"formattedCitation":"(Uden &amp; Kumar, 2012)","plainTextFormattedCitation":"(Uden &amp; Kumar, 2012)","previouslyFormattedCitation":"(Uden &amp; Kumar, 2012)"},"properties":{"noteIndex":0},"schema":"https://github.com/citation-style-language/schema/raw/master/csl-citation.json"}</w:instrText>
      </w:r>
      <w:r w:rsidRPr="007F6D57">
        <w:fldChar w:fldCharType="separate"/>
      </w:r>
      <w:r w:rsidR="009A28E3" w:rsidRPr="009A28E3">
        <w:rPr>
          <w:noProof/>
        </w:rPr>
        <w:t>(Uden &amp; Kumar, 2012)</w:t>
      </w:r>
      <w:r w:rsidRPr="007F6D57">
        <w:fldChar w:fldCharType="end"/>
      </w:r>
      <w:r w:rsidRPr="007F6D57">
        <w:t xml:space="preserve">. One survey indicated that stability footwear was associated with less reluctance to use and less pain than other assistive devices in individuals with DMD. However, the severity of the condition amongst those using the various devices was not stated; this precluded any informed clinical recommendation for the use of stability footwear in this condition. Those studies that considered sagittal stability demonstrated fair quality evidence in two studies that this footwear combined with a customised AFO can improve, knee and shank vertical angle in spastic CP </w:t>
      </w:r>
      <w:r w:rsidRPr="007F6D57">
        <w:fldChar w:fldCharType="begin" w:fldLock="1"/>
      </w:r>
      <w:r w:rsidR="00D471C6">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7F6D57">
        <w:fldChar w:fldCharType="separate"/>
      </w:r>
      <w:r w:rsidR="00810D03" w:rsidRPr="009A28E3">
        <w:rPr>
          <w:noProof/>
        </w:rPr>
        <w:t>(Jagadamma et al., 2009)</w:t>
      </w:r>
      <w:r w:rsidRPr="007F6D57">
        <w:fldChar w:fldCharType="end"/>
      </w:r>
      <w:r w:rsidRPr="007F6D57">
        <w:t xml:space="preserve"> or standing balance in spastic diplegic GMFS 2-3 crouch gait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7F6D57">
        <w:fldChar w:fldCharType="separate"/>
      </w:r>
      <w:r w:rsidR="009A28E3" w:rsidRPr="009A28E3">
        <w:rPr>
          <w:noProof/>
        </w:rPr>
        <w:t>(Wesdock &amp; Edge, 2003)</w:t>
      </w:r>
      <w:r w:rsidRPr="007F6D57">
        <w:fldChar w:fldCharType="end"/>
      </w:r>
      <w:r w:rsidRPr="007F6D57">
        <w:t xml:space="preserve">. </w:t>
      </w:r>
      <w:r w:rsidR="008F1CB6" w:rsidRPr="007F6D57">
        <w:t>Therefore,</w:t>
      </w:r>
      <w:r w:rsidRPr="007F6D57">
        <w:t xml:space="preserve"> sagittal stability footwear could tentatively be recommended over standard retail footwear for AFO </w:t>
      </w:r>
      <w:r w:rsidRPr="007F6D57">
        <w:lastRenderedPageBreak/>
        <w:t>footwear combination in children with spastic CP. Evidence indicated that instability footwear improves dynamic balance (number of falls and control of mediolateral CoP displacement) in a range of children’s developmental disabilities. However, the quality of this study was poor, with failure to account for dropout across the testing period, and a diverse range of mobility impairments considered in the sample (</w:t>
      </w:r>
      <w:r w:rsidR="002E48BA">
        <w:fldChar w:fldCharType="begin"/>
      </w:r>
      <w:r w:rsidR="002E48BA">
        <w:instrText xml:space="preserve"> REF _Ref142032205 \h </w:instrText>
      </w:r>
      <w:r w:rsidR="002E48BA">
        <w:fldChar w:fldCharType="separate"/>
      </w:r>
      <w:r w:rsidR="002E48BA">
        <w:t xml:space="preserve">Table </w:t>
      </w:r>
      <w:r w:rsidR="002E48BA">
        <w:rPr>
          <w:noProof/>
        </w:rPr>
        <w:t>3</w:t>
      </w:r>
      <w:r w:rsidR="002E48BA">
        <w:noBreakHyphen/>
      </w:r>
      <w:r w:rsidR="002E48BA">
        <w:rPr>
          <w:noProof/>
        </w:rPr>
        <w:t>1</w:t>
      </w:r>
      <w:r w:rsidR="002E48BA">
        <w:fldChar w:fldCharType="end"/>
      </w:r>
      <w:r w:rsidRPr="007F6D57">
        <w:t>) questioning the validity of the central trend analysis obtained</w:t>
      </w:r>
      <w:r w:rsidR="002E48BA">
        <w:t xml:space="preserve"> </w:t>
      </w:r>
      <w:r w:rsidRPr="007F6D57">
        <w:fldChar w:fldCharType="begin" w:fldLock="1"/>
      </w:r>
      <w:r w:rsidR="00D471C6">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Pr="007F6D57">
        <w:fldChar w:fldCharType="separate"/>
      </w:r>
      <w:r w:rsidR="00810D03" w:rsidRPr="009A28E3">
        <w:rPr>
          <w:noProof/>
        </w:rPr>
        <w:t>(Ramstrand et al., 2008)</w:t>
      </w:r>
      <w:r w:rsidRPr="007F6D57">
        <w:fldChar w:fldCharType="end"/>
      </w:r>
      <w:r w:rsidRPr="007F6D57">
        <w:t>.</w:t>
      </w:r>
    </w:p>
    <w:p w14:paraId="5474F6E7" w14:textId="77777777" w:rsidR="007F6D57" w:rsidRPr="007F6D57" w:rsidRDefault="007F6D57" w:rsidP="005A7336">
      <w:pPr>
        <w:spacing w:line="360" w:lineRule="auto"/>
        <w:jc w:val="both"/>
      </w:pPr>
    </w:p>
    <w:p w14:paraId="2630D16A" w14:textId="773A516E" w:rsidR="007F6D57" w:rsidRPr="007F6D57" w:rsidRDefault="007F6D57" w:rsidP="005A7336">
      <w:pPr>
        <w:spacing w:line="360" w:lineRule="auto"/>
        <w:jc w:val="both"/>
      </w:pPr>
      <w:r w:rsidRPr="007F6D57">
        <w:t>Lift footwear offered fair quality evidence in one study to improve the symmetry of a wide range of kinematic and spatiotemporal gait parameters between the long and short limb in individuals with spastic cerebral palsy potentially supporting its use for individuals with this clinical presentation</w:t>
      </w:r>
      <w:r w:rsidRPr="007F6D57">
        <w:fldChar w:fldCharType="begin" w:fldLock="1"/>
      </w:r>
      <w:r w:rsidR="00D471C6">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7F6D57">
        <w:fldChar w:fldCharType="separate"/>
      </w:r>
      <w:r w:rsidR="00810D03" w:rsidRPr="009A28E3">
        <w:rPr>
          <w:noProof/>
        </w:rPr>
        <w:t>(Eek et al., 2017)</w:t>
      </w:r>
      <w:r w:rsidRPr="007F6D57">
        <w:fldChar w:fldCharType="end"/>
      </w:r>
      <w:r w:rsidRPr="007F6D57">
        <w:t xml:space="preserve">. Spinal and pelvic skeletal geometry were seen to improve in individuals with idiopathic scoliosis; however, this was of poor quality with no standard footwear comparator and insufficient information provided on the participants and recruitment strategy opening the significance and generalisability of the findings to debate </w:t>
      </w:r>
      <w:r w:rsidRPr="007F6D57">
        <w:fldChar w:fldCharType="begin" w:fldLock="1"/>
      </w:r>
      <w:r w:rsidR="00D471C6">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7F6D57">
        <w:fldChar w:fldCharType="separate"/>
      </w:r>
      <w:r w:rsidR="00810D03" w:rsidRPr="009A28E3">
        <w:rPr>
          <w:noProof/>
        </w:rPr>
        <w:t>(Zabjek et al., 2001)</w:t>
      </w:r>
      <w:r w:rsidRPr="007F6D57">
        <w:fldChar w:fldCharType="end"/>
      </w:r>
      <w:r w:rsidRPr="007F6D57">
        <w:t xml:space="preserve">. </w:t>
      </w:r>
    </w:p>
    <w:p w14:paraId="39DE8CA6" w14:textId="77777777" w:rsidR="007F6D57" w:rsidRPr="007F6D57" w:rsidRDefault="007F6D57" w:rsidP="005A7336">
      <w:pPr>
        <w:spacing w:line="360" w:lineRule="auto"/>
        <w:jc w:val="both"/>
      </w:pPr>
    </w:p>
    <w:p w14:paraId="29C69E8A" w14:textId="3B240554" w:rsidR="007F6D57" w:rsidRPr="007F6D57" w:rsidRDefault="007F6D57" w:rsidP="005A7336">
      <w:pPr>
        <w:spacing w:line="360" w:lineRule="auto"/>
        <w:jc w:val="both"/>
      </w:pPr>
      <w:r w:rsidRPr="007F6D57">
        <w:t xml:space="preserve">It was noted that a number of studies amongst the functional footwear grouping contained a degree of heterogeneity in the participant’s age ranges and variable motor impairment. There were over seven year age ranges in some studies </w:t>
      </w:r>
      <w:r w:rsidRPr="007F6D57">
        <w:fldChar w:fldCharType="begin" w:fldLock="1"/>
      </w:r>
      <w:r w:rsidR="00D471C6">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id":"ITEM-2","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2","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3","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3","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 Ramstrand et al., 2008; Wesdock &amp; Edge, 2003)","plainTextFormattedCitation":"(Jagadamma et al., 2009; Ramstrand et al., 2008; Wesdock &amp; Edge, 2003)","previouslyFormattedCitation":"(Jagadamma et al., 2009; Ramstrand et al., 2008; Wesdock &amp; Edge, 2003)"},"properties":{"noteIndex":0},"schema":"https://github.com/citation-style-language/schema/raw/master/csl-citation.json"}</w:instrText>
      </w:r>
      <w:r w:rsidRPr="007F6D57">
        <w:fldChar w:fldCharType="separate"/>
      </w:r>
      <w:r w:rsidR="009A28E3" w:rsidRPr="009A28E3">
        <w:rPr>
          <w:noProof/>
        </w:rPr>
        <w:t>(Jagadamma et al., 2009; Ramstrand et al., 2008; Wesdock &amp; Edge, 2003)</w:t>
      </w:r>
      <w:r w:rsidRPr="007F6D57">
        <w:fldChar w:fldCharType="end"/>
      </w:r>
      <w:r w:rsidRPr="007F6D57">
        <w:t xml:space="preserve">; since development affects biomechanical parameters </w:t>
      </w:r>
      <w:r w:rsidRPr="007F6D57">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016/J.GAITPOST.2017.07.004","ISSN":"0966-6362","abstract":"OBJECTIVE\nThe purpose of this study was to establish normative reference values for spatiotemporal and plantar pressure parameters, and to investigate the influence of demographic, anthropometric and physical characteristics. \n\nMETHODS\nIn 1000 healthy males and females aged 3–101 years, spatiotemporal and plantar pressure data were collected barefoot with the Zeno™ walkway and Emed® platform. Correlograms were developed to visualise the relationships between widely reported spatiotemporal and pressure variables with demographic (age, gender), anthropometric (height, mass, waist circumference) and physical characteristics (ankle strength, ankle range of motion, vibration perception) in children aged 3–9 years, adolescents aged 10–19 years, adults aged 20–59 years and older adults aged over 60 years. \n\nRESULTS\nA comprehensive catalogue of 31 spatiotemporal and pressure variables were generated from 1000 healthy individuals. The key findings were that gait velocity was stable during adolescence and adulthood, while children and older adults walked at a comparable slower speed. Peak pressures increased during childhood to older adulthood. Children demonstrated highest peak pressures beneath the rearfoot whilst adolescents, adults and older adults demonstrated highest pressures at the forefoot. Main factors influencing spatiotemporal and pressure parameters were: increased age, height, body mass and waist circumference, as well as ankle dorsiflexion and plantarflexion strength. \n\nCONCLUSION\nThis study has established whole of life normative reference values of widely used spatiotemporal and plantar pressure parameters, and revealed changes to be expected across the lifespan.","author":[{"dropping-particle":"","family":"McKay","given":"Marnee J.","non-dropping-particle":"","parse-names":false,"suffix":""},{"dropping-particle":"","family":"Baldwin","given":"Jennifer N.","non-dropping-particle":"","parse-names":false,"suffix":""},{"dropping-particle":"","family":"Ferreira","given":"Paulo","non-dropping-particle":"","parse-names":false,"suffix":""},{"dropping-particle":"","family":"Simic","given":"Milena","non-dropping-particle":"","parse-names":false,"suffix":""},{"dropping-particle":"","family":"Vanicek","given":"Natalie","non-dropping-particle":"","parse-names":false,"suffix":""},{"dropping-particle":"","family":"Wojciechowski","given":"Elizabeth","non-dropping-particle":"","parse-names":false,"suffix":""},{"dropping-particle":"","family":"Mudge","given":"Anita","non-dropping-particle":"","parse-names":false,"suffix":""},{"dropping-particle":"","family":"Burns","given":"Joshua","non-dropping-particle":"","parse-names":false,"suffix":""}],"container-title":"Gait &amp; Posture","id":"ITEM-2","issued":{"date-parts":[["2017","10","1"]]},"page":"78-87","publisher":"Elsevier","title":"Spatiotemporal and plantar pressure patterns of 1000 healthy individuals aged 3–101 years","type":"article-journal","volume":"58"},"uris":["http://www.mendeley.com/documents/?uuid=05ae7102-d037-344c-8925-a4c6988292ae"]}],"mendeley":{"formattedCitation":"(McKay et al., 2017; Wegener, Hunt, et al., 2011)","plainTextFormattedCitation":"(McKay et al., 2017; Wegener, Hunt, et al., 2011)","previouslyFormattedCitation":"(McKay et al., 2017; Wegener, Hunt, et al., 2011)"},"properties":{"noteIndex":0},"schema":"https://github.com/citation-style-language/schema/raw/master/csl-citation.json"}</w:instrText>
      </w:r>
      <w:r w:rsidRPr="007F6D57">
        <w:fldChar w:fldCharType="separate"/>
      </w:r>
      <w:r w:rsidR="00254D00" w:rsidRPr="00254D00">
        <w:rPr>
          <w:noProof/>
        </w:rPr>
        <w:t>(McKay et al., 2017; Wegener, Hunt, et al., 2011)</w:t>
      </w:r>
      <w:r w:rsidRPr="007F6D57">
        <w:fldChar w:fldCharType="end"/>
      </w:r>
      <w:r w:rsidRPr="007F6D57">
        <w:t xml:space="preserve">, this should be considered when averaging biomechanical outcome data. Further consideration should be given to the studies that averaged biomechanical outcome data amongst individuals with cerebral palsy </w:t>
      </w:r>
      <w:r w:rsidRPr="007F6D57">
        <w:fldChar w:fldCharType="begin" w:fldLock="1"/>
      </w:r>
      <w:r w:rsidR="00D471C6">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id":"ITEM-2","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2","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id":"ITEM-3","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3","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 Jagadamma et al., 2009; Wesdock &amp; Edge, 2003)","plainTextFormattedCitation":"(Eek et al., 2017; Jagadamma et al., 2009; Wesdock &amp; Edge, 2003)","previouslyFormattedCitation":"(Eek et al., 2017; Jagadamma et al., 2009; Wesdock &amp; Edge, 2003)"},"properties":{"noteIndex":0},"schema":"https://github.com/citation-style-language/schema/raw/master/csl-citation.json"}</w:instrText>
      </w:r>
      <w:r w:rsidRPr="007F6D57">
        <w:fldChar w:fldCharType="separate"/>
      </w:r>
      <w:r w:rsidR="009A28E3" w:rsidRPr="009A28E3">
        <w:rPr>
          <w:noProof/>
        </w:rPr>
        <w:t>(Eek et al., 2017; Jagadamma et al., 2009; Wesdock &amp; Edge, 2003)</w:t>
      </w:r>
      <w:r w:rsidRPr="007F6D57">
        <w:fldChar w:fldCharType="end"/>
      </w:r>
      <w:r w:rsidRPr="007F6D57">
        <w:t xml:space="preserve"> as this condition has a significant range of motor impairment that may not be amenable to central trend analysis </w:t>
      </w:r>
      <w:r w:rsidRPr="007F6D57">
        <w:fldChar w:fldCharType="begin" w:fldLock="1"/>
      </w:r>
      <w:r w:rsidR="00EF53DC">
        <w:instrText>ADDIN CSL_CITATION {"citationItems":[{"id":"ITEM-1","itemData":{"ISSN":"1841-9038","PMID":"24790675","abstract":"ABSTRACT Cerebral palsy refers to a lesion on an immature brain, that determines permanent neurological disorders. Knowing the exact cause of the disease does not alter the treatment management. The etiology is 2-2.5/1000 births and the rate is constant in the last 40-50 years because advances in medical technologies have permitted the survival of smaller and premature new born children. Gait analysis has four directions: kinematics (represents body movements analysis without calculating the forces), kinetics (represents body moments and forces), energy consumption (measured by oximetry), and neuromuscular activity (measured by EMG). Gait analysis can observe specific deviations in a patient, allowing us to be more accurate in motor diagnoses and treatment solutions: surgery intervention, botulinum toxin injection, use of orthosis, physical kinetic therapy, oral medications, baclofen pump.","author":[{"dropping-particle":"","family":"Tugui","given":"Raluca Dana","non-dropping-particle":"","parse-names":false,"suffix":""},{"dropping-particle":"","family":"Antonescu","given":"Dinu","non-dropping-particle":"","parse-names":false,"suffix":""}],"container-title":"Maedica","id":"ITEM-1","issue":"4","issued":{"date-parts":[["2013","9"]]},"page":"388-93","title":"Cerebral palsy gait, clinical importance.","type":"article-journal","volume":"8"},"uris":["http://www.mendeley.com/documents/?uuid=bf9be297-4b7e-354e-8f43-898d4d5af462"]},{"id":"ITEM-2","itemData":{"DOI":"10.1177/1545968318796333","ISSN":"1552-6844","PMID":"30223739","abstract":"BACKGROUND There is mounting evidence that the central nervous system utilizes a modular approach for neuromuscular control of walking by activating groups of muscles in units termed muscle synergies. Examination of muscle synergies in clinical populations may provide insights into alteration of neuromuscular control underlying pathological gait patterns. Previous studies utilizing synergy analysis have reported reduced motor control complexity during walking in those with neurological deficits, revealing the potential clinical utility of this approach. METHODS We extracted muscle synergies on a stride-to-stride basis from 20 children with cerebral palsy (CP; Gross Motor Function Classification System levels I-II) and 8 children without CP, allowing the number of synergies to vary for each stride. Similar muscle synergies across all participants and strides were grouped using a k-means clustering and discriminant analysis. RESULTS In total, 10 clusters representing 10 distinct synergies were found across the 28 individuals. Relative to their total number of synergies deployed during walking, synergies from children with CP were present in a higher number of clusters than in children with typical development (TD), indicating significantly greater stride-to-stride variability. This increased variability was present despite reduced complexity, as measured by the mean number of synergies in each stride. Whereas children with CP demonstrate some novel synergies, they also deploy some of the same muscle synergies as those with TD, although less frequently and with more variability. CONCLUSION A stride-by-stride approach to muscle synergy analysis expands its clinical utility and may provide a method to tailor rehabilitation strategies by revealing inconsistent but functional synergies in each child with CP.","author":[{"dropping-particle":"","family":"Kim","given":"Yushin","non-dropping-particle":"","parse-names":false,"suffix":""},{"dropping-particle":"","family":"Bulea","given":"Thomas C","non-dropping-particle":"","parse-names":false,"suffix":""},{"dropping-particle":"","family":"Damiano","given":"Diane L","non-dropping-particle":"","parse-names":false,"suffix":""}],"container-title":"Neurorehabilitation and neural repair","id":"ITEM-2","issue":"9","issued":{"date-parts":[["2018"]]},"page":"834-844","title":"Children With Cerebral Palsy Have Greater Stride-to-Stride Variability of Muscle Synergies During Gait Than Typically Developing Children: Implications for Motor Control Complexity.","type":"article-journal","volume":"32"},"uris":["http://www.mendeley.com/documents/?uuid=8b5aee87-d76d-35ec-81bf-3f639bc7dd41"]},{"id":"ITEM-3","itemData":{"DOI":"10.1371/journal.pone.0103095","ISSN":"19326203","abstract":"This study was conducted to investigate the effects of asymmetrical body posture alone, i.e., the effects seen in children with mild scoliosis, vs. the effects of body posture control impairment, i.e., those seen in children with unilateral cerebral palsy on gait patterns. Three-dimensional instrumented gait analysis (3DGA) was conducted in 45 children with hemiplegia and 51 children with mild scoliosis. All the children were able to walk without assistance devices. A set of 35 selected spatiotemporal gait and kinematics parameters were evaluated when subjects walked on a treadmill. A cluster analysis revealed 3 different gait patterns: a scoliotic gait pattern and 2 different hemiplegic gait patterns. The results showed that the discrepancy in gait patterns was not simply a lower limb kinematic deviation in the sagittal plane, as expected. Additional altered kinematics, such as pelvic misorientation in the coronal plane in both the stance and swing phases and inadequate stance phase hip ad/abduction, which resulted from postural pattern features, were distinguished between the 3 gait patterns. Our study provides evidence for a strong correlation between postural and gait patterns in children with unilateral cerebral palsy. Information on differences in gait patterns may be used to improve the guidelines for early therapy for children with hemiplegia before abnormal gait patterns are fully established. The gait pathology characteristic of scoliotic children is a potential new direction for treating scoliosis that complements the standard posture and walking control therapy exercises with the use of biofeedback. © 2014 Domagalska-Szopa, Szopa.","author":[{"dropping-particle":"","family":"Domagalska-Szopa","given":"Małgorzata","non-dropping-particle":"","parse-names":false,"suffix":""},{"dropping-particle":"","family":"Szopa","given":"Andrzej","non-dropping-particle":"","parse-names":false,"suffix":""}],"container-title":"PLoS ONE","id":"ITEM-3","issue":"8","issued":{"date-parts":[["2014","8","4"]]},"publisher":"Public Library of Science","title":"Gait pattern differences between children with mild scoliosis and children with unilateral cerebral palsy","type":"article-journal","volume":"9"},"uris":["http://www.mendeley.com/documents/?uuid=505015e8-b503-4fc8-a4e3-470c8dfdbb23"]},{"id":"ITEM-4","itemData":{"DOI":"10.3389/fneur.2019.00183","ISSN":"1664-2295","abstract":"Background: The positive findings from our previous studies, which revealed the link between postural and gait patterns in children with unilateral cerebral palsy (CP) were very encouraging for recognition this relationship in children with bilateral cerebral palsy (CP). Therefore, the objective of this study was to evaluate whether different gait patterns corresponding to postural patterns in children with bilateral CP could be statistically significant according to a cluster analysis. Methods: Fifty-eight participants with bilateral CP and 45 matched children with typical growth and development. The participants walked barefoot along a treadmill at their own pace. Three-dimensional kinematic data were collected using the Measuring System for Motion Analysis. To characterize gait patterns, the Gillette Gait Index (GGI) and its 16 distinct gait parameters were used. The participants were divided into four subgroups according to their postural patterns. Results: A cluster analysis revealed 4 gait patterns corresponding to postural patterns: (1) normal gait pattern corresponded to neutral posture; (2) balanced gait pattern corresponded to balanced posture; (3) lordotic gait pattern corresponded to lordotic postural pattern; (4) swayback gait pattern corresponded to backward-leaning posture. There were significant differences in mean GGI and various clusters in the 8 GGI gait parameters: cadence, mean pelvic tilt; mean pelvic rotation, minimum hip flexion, peak hip abduction in swing; knee flexion at initial contact, and peak dorsiflexion in stance. Conclusion: Our results showed that gait discrepancies among children with bilateral CP were not simply a result of lower limb kinematic deviations in the sagittal plane. Information on different gait patterns could improve early therapy in children with bilateral CP before abnormal gait patterns are fully established.","author":[{"dropping-particle":"","family":"Domagalska–Szopa","given":"Małgorzata","non-dropping-particle":"","parse-names":false,"suffix":""},{"dropping-particle":"","family":"Szopa","given":"Andrzej","non-dropping-particle":"","parse-names":false,"suffix":""}],"container-title":"Frontiers in Neurology","id":"ITEM-4","issued":{"date-parts":[["2019","3","12"]]},"page":"183","publisher":"Frontiers Media SA","title":"Gait Pattern Differences Among Children With Bilateral Cerebral Palsy","type":"article-journal","volume":"10"},"uris":["http://www.mendeley.com/documents/?uuid=1a66c13b-7443-4e90-9b50-9053c1cf2a01"]}],"mendeley":{"formattedCitation":"(Domagalska-Szopa &amp; Szopa, 2014; Domagalska–Szopa &amp; Szopa, 2019; Kim et al., 2018; Tugui &amp; Antonescu, 2013)","plainTextFormattedCitation":"(Domagalska-Szopa &amp; Szopa, 2014; Domagalska–Szopa &amp; Szopa, 2019; Kim et al., 2018; Tugui &amp; Antonescu, 2013)","previouslyFormattedCitation":"(Domagalska-Szopa &amp; Szopa, 2014; Domagalska–Szopa &amp; Szopa, 2019; Kim et al., 2018; Tugui &amp; Antonescu, 2013)"},"properties":{"noteIndex":0},"schema":"https://github.com/citation-style-language/schema/raw/master/csl-citation.json"}</w:instrText>
      </w:r>
      <w:r w:rsidRPr="007F6D57">
        <w:fldChar w:fldCharType="separate"/>
      </w:r>
      <w:r w:rsidR="00254D00" w:rsidRPr="00254D00">
        <w:rPr>
          <w:noProof/>
        </w:rPr>
        <w:t>(Domagalska-Szopa &amp; Szopa, 2014; Domagalska–Szopa &amp; Szopa, 2019; Kim et al., 2018; Tugui &amp; Antonescu, 2013)</w:t>
      </w:r>
      <w:r w:rsidRPr="007F6D57">
        <w:fldChar w:fldCharType="end"/>
      </w:r>
      <w:r w:rsidRPr="007F6D57">
        <w:t xml:space="preserve">. </w:t>
      </w:r>
    </w:p>
    <w:p w14:paraId="43BCCCA1" w14:textId="77777777" w:rsidR="007F6D57" w:rsidRPr="007F6D57" w:rsidRDefault="007F6D57" w:rsidP="005A7336">
      <w:pPr>
        <w:spacing w:line="360" w:lineRule="auto"/>
        <w:jc w:val="both"/>
      </w:pPr>
    </w:p>
    <w:p w14:paraId="3D0314AE" w14:textId="4A636166" w:rsidR="007F6D57" w:rsidRPr="007F6D57" w:rsidRDefault="007F6D57" w:rsidP="005A7336">
      <w:pPr>
        <w:spacing w:line="360" w:lineRule="auto"/>
        <w:jc w:val="both"/>
      </w:pPr>
      <w:r w:rsidRPr="007F6D57">
        <w:t xml:space="preserve">There is relatively limited research concerning any grouping of therapeutic footwear. Level of evidence ranged from II to IV, but no study exceeded a quality assessment of fair, due to methodology that affected both internal and external validity. This entails a conservative recommendation from the current evidence base concerning clinical usage </w:t>
      </w:r>
      <w:r w:rsidRPr="007F6D57">
        <w:lastRenderedPageBreak/>
        <w:t xml:space="preserve">of therapeutic footwear. There appears to be evidence that corrective footwear is not recommended as an intervention for developmental pes planus since there is no apparent favourable outcome compared to standard footwear in infants and young children. With an unnecessary prescription of corrective footwear leading to potential over-medicalisation of typical development and psychosocial detriment in early adult life </w:t>
      </w:r>
      <w:r w:rsidRPr="007F6D57">
        <w:fldChar w:fldCharType="begin" w:fldLock="1"/>
      </w:r>
      <w:r w:rsidR="00D471C6">
        <w:instrText>ADDIN CSL_CITATION {"citationItems":[{"id":"ITEM-1","itemData":{"DOI":"10.1007/s11019-018-9850-1","ISSN":"1386-7423","PMID":"29951940","abstract":"Is medicalization always harmful? When does medicine overstep its proper boundaries? The aim of this article is to outline the pragmatic criteria for distinguishing between medicalization and over-medicalization. The consequences of considering a phenomenon to be a medical problem may take radically different forms depending on whether the problem in question is correctly or incorrectly perceived as a medical issue. Neither indiscriminate acceptance of medicalization of subsequent areas of human existence, nor criticizing new medicalization cases just because they are medicalization can be justified. The article: (i) identifies various consequences of both well-founded medicalization and over-medicalization; (ii) demonstrates that the issue of defining appropriate limits of medicine cannot be solved by creating an optimum model of health; (iii) proposes four guiding questions to help distinguish medicalization from over-medicalization. The article should foster a normative analysis of the phenomenon of medicalization and contribute to the bioethical reflection on the boundaries of medicine.","author":[{"dropping-particle":"","family":"Kaczmarek","given":"Emilia","non-dropping-particle":"","parse-names":false,"suffix":""}],"container-title":"Medicine, Health Care and Philosophy","id":"ITEM-1","issue":"1","issued":{"date-parts":[["2019","3","27"]]},"page":"119-128","title":"How to distinguish medicalization from over-medicalization?","type":"article-journal","volume":"22"},"uris":["http://www.mendeley.com/documents/?uuid=295ad393-4007-390d-8477-122845ec4437"]},{"id":"ITEM-2","itemData":{"DOI":"10.1097/00004694-199805000-00014","ISBN":"02716798 (ISSN)","PMID":"9600561","abstract":"To assess the short- and long-term psychosocial effects of wearing modified shoes during childhood, we compared measures of self-esteem and self-image of 46 adults who wore shoe modifications during childhood with 92 adult controls. The treated cases characterized their remembrance of the experience through a subjective report questionnaire. Those who wore shoe modifications during childhood showed lower self-esteem than controls (p &lt; 0.05). In addition, the treated recalled a decrease in their self-image (41%), the experience as negative (57%), being teased about their footwear (47%), and having their activities limited (41%). These findings show that wearing shoe modifications during childhood, in a addition to being ineffective and unnecessary as demonstrated in prior studies, is a negative experience in childhood and is associated with lower self-esteem in adult life. Such data suggest that children who wore modified footwear may fall into the spectrum of the vulnerable child syndrome.","author":[{"dropping-particle":"","family":"Driano","given":"A N","non-dropping-particle":"","parse-names":false,"suffix":""},{"dropping-particle":"","family":"Staheli","given":"L T","non-dropping-particle":"","parse-names":false,"suffix":""},{"dropping-particle":"","family":"Staheli","given":"L T","non-dropping-particle":"","parse-names":false,"suffix":""}],"container-title":"Journal of Pediatric Orthopaedics","edition":"1998/05/26","id":"ITEM-2","issue":"3","issued":{"date-parts":[["1998"]]},"language":"English","note":"Criteria (Query) \nParticipants Yes Children and Locomotor Disability \n  \nIntervention Yes Theraputic Footwear \n  \nComparators Yes Normal Shoes\n  \nType of Study Yes Case Control/ Cross Sectional Survey, Cohort Retrospective, \n  \nPrimary Outcomes No \n  \nSecondary Outcomes Yes Self Esteem\n\nFrom Duplicate 1 (Psychosocial development and corrective shoewear use in childhood - Driano, A N; Staheli, L T; Staheli, L T)\n\nFrom Duplicate 1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n\nFrom Duplicate 2 (Psychosocial development and corrective shoewear use in childhood - Driano, A N; Staheli, L; Staheli, L T)\n\nDate of Electronic Publication: 19980501. Current Imprints: Publication: 2000- : Philadelphia : Lippincott Williams &amp;amp; Wilkins; Original Imprints: Publication: New York Ny : Raven Press\n\nFrom Duplicate 3 (Psychosocial development and corrective shoewear use in childhood - Driano, A N; Staheli, L; Staheli, L T)\n\nDriano, A N\nStaheli, L\nStaheli, L T\nJournal Article\nUnited States\nJ Pediatr Orthop. 1998 May-Jun;18(3):346-9.\n\nFrom Duplicate 2 (Psychosocial development and corrective shoewear use in childhood - Driano, A N; Staheli, L; Staheli, L T)\n\nCited By :21\nExport Date: 29 January 2018\nCODEN: JPORD\nCorrespondence Address: Staheli, L.T.; Children's Hosp./Regional Med. Ctr., 4800 Sand Point Way NE, Seattle, WA 98105-0371, United States\nReferences: Bauchner, H., McCarthy, P.L., Sznajderman, S.D., Do mothers overestimate the seriousness of their infants' acute illnesses? (1987) J Dev Behav Pediatr, 8, pp. 255-259; Bergman, A.B., Stamm, S.J., The morbidity of cardiac nondisease in schoolchildren (1967) N Engl J Med, 276, pp. 1008-1013; Bodegard, G., Fyro, K., Larsson, A., Psychological reactions in 102 families with a newborn who has a falsely positive screening test for congenital hypothyroidism (1983) Acta Paediatr Scand, 304 (SUPPL.), pp. 1-21; Casey, R., Ludwig, S., McCormick, M.C., Minor head trauma in children: An intervention to decrease functional morbidity (1987) Pediatrics, 80, pp. 159-164; Cayler, G.G., Lynn, D.B., Stein, E.M., Effect of cardiac 'nondisease' on intellectual and perceptual motor development (1973) Br Heart J, 35, pp. 543-547; Curbow, B., Somerfield, M., Use of the Rosenberg Self-Esteem Scale with adult cancer patients (1991) J Psychosoc Oncol, 9, pp. 113-131; Gottesman, D., Lewis, M.S., Differences in crisis reactions among cancer and surgery patients (1982) J Consult Clin Psychol, 50, pp. 381-388; Green, M., Solnit, A.J., Reactions to the threatened loss of a child: A vulnerable child syndrome (1964) Pediatrics, 34, pp. 58-66; Kemper, K., Forsyth, B., McCarthy, P., Jaundice, terminating breast-feeding, and the vulnerable child (1989) Pediatrics, 84, pp. 773-778; Kemper, K.J., Forsyth, B.W., McCarthy, P.L., Persistent perceptions of vulnerability following neonatal jaundice (1990) Am J Dis Child, 144, pp. 238-241; McCarthy, P.L., Forsyth, B., Sznajderman, S.D., The effect of anxiety on the reliability of mothers' clinical judgement about their children's acute illness and the impact of a teaching intervention (1988) Am J Dis Child, 142, pp. 403-404; McCormick, M.C., Shapiro, S., Starfield, B., Factors associated with maternal opinion of infant development - Clues to the vulnerable child? (1982) Pediatrics, 69, pp. 537-543; Neuling, S.J., Winefield, H.R., Social support and recovery after surgery for breast cancer: Frequency and correlates of supportive behaviours by family, friends, and surgeon (1988) Soc Sci Med, 27, pp. 385-392; Rosenberg, M., (1965) Society and the Adolescent Self-image, , Princeton, NJ: Princeton University Press; Rosenberg, M., (1979) Concerning the Self, , New York: Basic Books; Rothenberg, M.B., Sills, E.M., Iatrogenesis: The PKU anxiety syndrome (1968) J Am Acad Child Psychiatry, 7, pp. 689-692; Sigal, J., Gagnon, P., Effects of parents' and pediatricians' worry concerning severe gastroenteritis in early childhood on later disturbances in the child's behavior (1975) J Pediatr, 87, pp. 809-814; Staheli, L.T., Giffin, L., Corrective shoes for children: A survey of current practice (1980) Pediatrics, 65, pp. 13-17","page":"346-349","publisher":"Lippincott Williams &amp; Wilkins","publisher-place":"United States","title":"Psychosocial development and corrective shoewear use in childhood","type":"article-journal","volume":"18"},"uris":["http://www.mendeley.com/documents/?uuid=463f448e-3a6d-4985-b748-51c8a1238bb6"]}],"mendeley":{"formattedCitation":"(Driano et al., 1998; Kaczmarek, 2019)","plainTextFormattedCitation":"(Driano et al., 1998; Kaczmarek, 2019)","previouslyFormattedCitation":"(Driano et al., 1998; Kaczmarek, 2019)"},"properties":{"noteIndex":0},"schema":"https://github.com/citation-style-language/schema/raw/master/csl-citation.json"}</w:instrText>
      </w:r>
      <w:r w:rsidRPr="007F6D57">
        <w:fldChar w:fldCharType="separate"/>
      </w:r>
      <w:r w:rsidR="009A28E3" w:rsidRPr="009A28E3">
        <w:rPr>
          <w:noProof/>
        </w:rPr>
        <w:t>(Driano et al., 1998; Kaczmarek, 2019)</w:t>
      </w:r>
      <w:r w:rsidRPr="007F6D57">
        <w:fldChar w:fldCharType="end"/>
      </w:r>
      <w:r w:rsidRPr="007F6D57">
        <w:t xml:space="preserve">. Functional footwear appears to be able to play a role in assisting children with mobility impairment across a broader age range than corrective footwear; however, these studies invariably suffer from a small sample size potentially being underpowered to detect any significant effect. Future studies for functional therapeutic footwear must consider a comparison with standard footwear, as suggested by Wegener et al. </w:t>
      </w:r>
      <w:r w:rsidRPr="007F6D57">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mendeley":{"formattedCitation":"(Wegener, Hunt, et al., 2011)","plainTextFormattedCitation":"(Wegener, Hunt, et al., 2011)","previouslyFormattedCitation":"(Wegener, Hunt, et al., 2011)"},"properties":{"noteIndex":0},"schema":"https://github.com/citation-style-language/schema/raw/master/csl-citation.json"}</w:instrText>
      </w:r>
      <w:r w:rsidRPr="007F6D57">
        <w:fldChar w:fldCharType="separate"/>
      </w:r>
      <w:r w:rsidR="00254D00" w:rsidRPr="00254D00">
        <w:rPr>
          <w:noProof/>
        </w:rPr>
        <w:t>(Wegener, Hunt, et al., 2011)</w:t>
      </w:r>
      <w:r w:rsidRPr="007F6D57">
        <w:fldChar w:fldCharType="end"/>
      </w:r>
      <w:r w:rsidRPr="007F6D57">
        <w:t>, to factor in the effects of regular footwear on children’s gait in comparison to barefoot conditions. Further comparison to other assistive devices such as foot orthoses is warranted in order to inform when stability footwear should be used as an alternative or in combination with foot orthoses</w:t>
      </w:r>
      <w:r w:rsidR="001E428C">
        <w:t>;</w:t>
      </w:r>
      <w:r w:rsidR="000E3621">
        <w:t xml:space="preserve"> </w:t>
      </w:r>
      <w:r w:rsidR="001E428C">
        <w:t>or where</w:t>
      </w:r>
      <w:r w:rsidRPr="007F6D57">
        <w:t xml:space="preserve"> lift therapy for limb length inequality is best addressed with removable inlays</w:t>
      </w:r>
      <w:r w:rsidR="00C42B33">
        <w:t>/</w:t>
      </w:r>
      <w:r w:rsidR="00655C1D">
        <w:t xml:space="preserve">orthoses </w:t>
      </w:r>
      <w:r w:rsidR="00655C1D" w:rsidRPr="007F6D57">
        <w:t>or</w:t>
      </w:r>
      <w:r w:rsidRPr="007F6D57">
        <w:t xml:space="preserve"> external modifications</w:t>
      </w:r>
      <w:r w:rsidR="00C42B33">
        <w:t xml:space="preserve"> to the outsole of the shoe</w:t>
      </w:r>
      <w:r w:rsidRPr="007F6D57">
        <w:t xml:space="preserve">. </w:t>
      </w:r>
    </w:p>
    <w:p w14:paraId="3A3D2909" w14:textId="77777777" w:rsidR="007F6D57" w:rsidRPr="007F6D57" w:rsidRDefault="007F6D57" w:rsidP="005A7336">
      <w:pPr>
        <w:spacing w:line="360" w:lineRule="auto"/>
        <w:jc w:val="both"/>
      </w:pPr>
    </w:p>
    <w:p w14:paraId="575BFF3B" w14:textId="766223E1" w:rsidR="007F6D57" w:rsidRPr="007F6D57" w:rsidRDefault="007F6D57" w:rsidP="005A7336">
      <w:pPr>
        <w:spacing w:line="360" w:lineRule="auto"/>
        <w:jc w:val="both"/>
      </w:pPr>
      <w:r w:rsidRPr="007F6D57">
        <w:t xml:space="preserve">Other recommendations for general therapeutic footwear research include clear reporting of participant characteristics and the distribution of demographics between treatment groups, to include, sex, height and mass which have demonstrated effects on foot function and skeletal geometry in previous studies </w:t>
      </w:r>
      <w:r w:rsidRPr="007F6D57">
        <w:fldChar w:fldCharType="begin" w:fldLock="1"/>
      </w:r>
      <w:r w:rsidR="00EF53DC">
        <w:instrText>ADDIN CSL_CITATION {"citationItems":[{"id":"ITEM-1","itemData":{"DOI":"10.1007/s00431-013-1944-4","ISBN":"0340-6199","ISSN":"1432-1076 (Electronic)","PMID":"23340700","abstract":"UNLABELLED: This study compared the foot morphology of Spanish schoolchildren based on their body mass index and age and analyzed whether body mass index affects the child's foot development at primary school. Cross-sectional study of 1,032 schoolchildren (497 boys and 535 girls), 6-12 years old. Height and weight were measured to calculate body mass index. Children were classified as obese, overweight, and normal-weight. Measurements of foot morphology were obtained with a three-dimensional feet digitizer in static standing. Significant differences were found between the feet of children with normal-weight and overweight (2.6 to 9.0 %) and among children with normal-weight and obese for all variables (3.9 to 17.3 %). Differences in width, ball height, and arch height (5.3 to 7.6 %) were only found among overweight and obese children. There were no changes in the foot morphology of children between 6 and 7 years and between 10 and 12 years. Obese children showed more gradual changes in the foot measurements. The average percentage increase by year in children with normal-weight and obese were similar (3.6 and 3.4 %, respectively); however, morphological measurements of the foot of overweight children increased at a faster rate (4.0 %). CONCLUSION: Excess weight affects the foot structure of children. The differences between age groups seem to indicate that the feet of children with overweight and obesity follow a different growth pattern than that of normal-weight children. With these results, the shoe manufacturers can design shoes for children depending on their age and weight.","author":[{"dropping-particle":"","family":"Jiménez-Ormeño","given":"Ester","non-dropping-particle":"","parse-names":false,"suffix":""},{"dropping-particle":"","family":"Aguado","given":"Xavier","non-dropping-particle":"","parse-names":false,"suffix":""},{"dropping-particle":"","family":"Delgado-Abellán","given":"Laura","non-dropping-particle":"","parse-names":false,"suffix":""},{"dropping-particle":"","family":"Mecerreyes","given":"Laura","non-dropping-particle":"","parse-names":false,"suffix":""},{"dropping-particle":"","family":"Alegre","given":"Luis M","non-dropping-particle":"","parse-names":false,"suffix":""},{"dropping-particle":"","family":"Jimenez-Ormeno","given":"Ester","non-dropping-particle":"","parse-names":false,"suffix":""},{"dropping-particle":"","family":"Aguado","given":"Xavier","non-dropping-particle":"","parse-names":false,"suffix":""},{"dropping-particle":"","family":"Delgado-Abellan","given":"Laura","non-dropping-particle":"","parse-names":false,"suffix":""},{"dropping-particle":"","family":"Mecerreyes","given":"Laura","non-dropping-particle":"","parse-names":false,"suffix":""},{"dropping-particle":"","family":"Alegre","given":"Luis M","non-dropping-particle":"","parse-names":false,"suffix":""}],"container-title":"European Journal of Pediatrics","id":"ITEM-1","issue":"5","issued":{"date-parts":[["2013","5"]]},"language":"eng","note":"From Duplicate 2 (Foot morphology in normal-weight, overweight, and obese schoolchildren - Jiménez-Ormeño, Ester; Aguado, Xavier; Delgado-Abellán, Laura; Mecerreyes, Laura; Alegre, Luis M)\n\nFrom Duplicate 1 (Foot morphology in normal-weight, overweight, and obese schoolchildren - Jiménez-Ormeño, Ester; Aguado, Xavier; Delgado-Abellán, Laura; Mecerreyes, Laura; Alegre, Luis M)\n\nresearch. Journal Subset: Biomedical; Continental Europe; Europe. Special Interest: Pediatric Care. NLM UID: 7603873.\nPMID: 23340700.\n\nFrom Duplicate 2 (Foot morphology in normal-weight, overweight, and obese schoolchildren - Jiménez-Ormeño, E; Aguado, X; Delgado-Abellán, L; Mecerreyes, L; Alegre, L M)\n\nCited By :12\nExport Date: 29 January 2018\nCODEN: EJPED\nCorrespondence Address: Alegre, L.M.; Grupo de Biomecánica Humana y Deportiva, Universidad de Castilla-La Mancha, 45071 Toledo, Spain; email: luis.alegre@uclm.es\nReferences: Ara, I., Moreno, L.A., Leiva, M.T., Gutin, B., Casajus, J.A., Adiposity, physical activity, and physical fitness among children from Aragon, Spain (2007) Obesity (Silver Spring), 15 (8), pp. 1918-1924; Cattaneo, A., Monasta, L., Stamatakis, E., Lioret, S., Castetbon, K., Frenken, F., Manios, Y., Brug, J., Overweight and obesity in infants and pre-school children in the European Union: A review of existing data (2010) Obes Rev, 11 (5), pp. 389-398; Chen, J.P., Chung, M.J., Wang, M.J., Flatfoot prevalence and foot dimensions of 5-to 13-year-old children in Taiwan (2009) Foot Ankle Int, 30 (4), pp. 326-332; Chen, K.C., Yeh, C.J., Kuo, J.F., Hsieh, C.L., Yang, S.F., Wang, C.H., Footprint analysis of flatfoot in preschool-aged children (2011) Eur J Pediatr, 170 (5), pp. 611-617; Cheng, J.C., Leung, S.S., Leung, A.K., Guo, X., Sher, A., Mak, A.F., Change of foot size with weightbearing. A study of 2829 children 3 to 18 years of age (1997) Clin Orthop Relat Res, 342, pp. 123-131; Cole, T., Bellizzi, M., Flegal, K., Dietz, W., Establishing a standard definition for child overweight and obesity worldwide: International survey (2000) BMJ, 320, pp. 1240-1243; Ethical principles for medical research involving human subjects (2009) J Indian Med Assoc, 107 (6), pp. 403-405. , World Medical Association Declaration of Helsinki; Dowling, A.M., Steele, J.R., Baur, L.A., Does obesity influence foot structure and plantar pressure patterns in prepubescent children? (2001) Int J Obes Relat Metab Disord, 25 (6), pp. 845-852; Dowling, A.M., Steele, J.R., Baur, L.A., What are the effects of obesity in children on plantar pressure distributions? (2004) Int J Obes Relat Metab Disord, 28 (11), pp. 1514-1519; Echarri, J.J., Forriol, F., The development in footprint morphology in 1851 Congolese children from urban and rural areas, and the relationship between this and wearing shoes (2003) J Pediatr Orthop B, 12 (2), pp. 141-146; El, O., Akcali, O., Kosay, C., Kaner, B., Arslan, Y., Sagol, E., Soylev, S., Peker, O., Flexible flatfoot and related factors in primary school children: A report of a screening study (2006) Rheumatol Int, 26 (11), pp. 1050-1053; Evans, A.M., The paediatric flat foot and general anthropometry in 140 Australian school children aged 7-10 years (2011) J Foot Ankle Res, 4 (1), p. 12; Franco, M., Sanz, B., Otero, L., Dominguez-Vila, A., Caballero, B., Prevention of childhood obesity in Spain: A focus on policies outside the health sector. SESPAS report 2010 (2010) Gac Sanit, 24 (SUPPL. 1), pp. 49-55; Frey, C., Zamora, J., The effects of obesity on orthopaedic foot and ankle pathology (2007) Foot Ankle Int, 28 (9), pp. 996-999; García-Rodríguez, A., Martín-Jiménez, F., Carnero-Varo, M., Gómez-Gracia, E., Gómez-Aracena, J., Fernández-Crehuet, J., Flexible flat feet in children: A real problem? (1999) Pediatrics, 103 (6), pp. e84; Krul, M., Van Der Wouden, J.C., Schellevis, F.G., Van Suijlekom-Smit, L.W., Koes, B.W., Musculoskeletal problems in overweight and obese children (2009) Ann Fam Med, 7 (4), pp. 352-356; Laguna, M., Alegre, L.M., Aznar, S., Abián, J., Martín, L., Aguado, X., Does overweight affect the footprint and balance in school-aged children? (2010) Apunts Med Esport, 45 (165), pp. 8-15; Lobstein, T., Frelut, M.L., Prevalence of overweight among children in Europe (2003) Obes Rev, 4 (4), pp. 195-200; Martos-Moreno, G.A., Argente, J., Paediatric obesities: From childhood to adolescence (2011) An Pediatr (Barc), 75 (1), pp. 63e1-63e23; Mauch, M., Grau, S., Krauss, I., Maiwald, C., Horstmann, T., Foot morphology of normal, underweight and overweight children (2008) Int J Obes (Lond), 32 (7), pp. 1068-1075; Mauch, M., Grau, S., Krauss, I., Maiwald, C., Horstmann, T., A new approach to children's footwear based on foot type classification (2009) Ergonomics, 52 (8), pp. 999-1008; Mauch, M., Mickle, K.J., Munro, B.J., Dowling, A.M., Grau, S., Steele, J.R., Do the feet of German and Australian children differ in structure? Implications for children's shoe design (2008) Ergonomics, 51 (4), pp. 527-539; Mickle, K., Steele, J., Munro, B., The feet of overweight and obese young children: Are they flat or fat? (2006) Obesity (Silver Spring), 14 (11), pp. 1949-1953; Morrison, S.C., Durward, B.R., Watt, G.F., Donaldson, M.D., Anthropometric foot structure of peripubescent children with excessive versus normal body mass: A cross-sectional study (2007) J Am Podiatr Med Assoc, 97 (5), pp. 366-370; Moya, P., Sánchez, M., López, J., Escribano, F., Notario, B., Salcedo, F., Martínez, V., Coste-efectividad de un programa de actividad física de tiempo libre para prevenir el sobrepeso y la obesidad en niños de 9-10 años (2011) Gac Sanit, 25 (3), pp. 198-204; Must, A., Does overweight in childhood have an impact on adult health? (2003) Nutr Rev, 61 (4), pp. 139-142; Must, A., Strauss, R.S., Risks and consequences of childhood and adolescent obesity (1999) Int J Obes Relat Metab Disord, 23 (SUPPL. 2), pp. 2S-211; Pfeiffer, M., Kotz, R., Ledl, T., Hauser, G., Sluga, M., Prevalence of flat foot in preschool-aged children (2006) Pediatrics, 118 (2), pp. 634-639; Racette, S.B., Deusinger, S.S., Deusinger, R.H., Obesity: Overview of prevalence, etiology, and treatment (2003) Phys Ther, 83 (3), pp. 276-288; Rao, U.B., Joseph, B., The influence of footwear on the prevalence of flat foot. A survey of 2300 children (1992) J Bone Joint Surg Br, 74 (4), pp. 525-527; Riddiford-Harland, D.L., Steele, J.R., Baur, L.A., Are the feet of obese children fat or flat? Revisiting the debate (2011) Int J Obes (Lond), 35 (1), pp. 115-120; Riddiford-Harland, D.L., Steele, J.R., Storlien, L.H., Does obesity influence foot structure in prepubescent children? (2000) Int J Obes Relat Metab Disord, 24 (5), pp. 541-544; Sachithanandam, V., Joseph, B., The influence of footwear on the prevalence of flat foot. A survey of 1846 skeletally mature persons (1995) J Bone Joint Surg Br, 77 (2), pp. 254-257; Serra Majem, L., Ribas Barba, L., Aranceta Bartrina, J., Perez Rodrigo, C., Saavedra Santana, P., Pena Quintana, L., Childhood and adolescent obesity in Spain. Results of the enKid study (1998-2000) (2003) Med Clin (Barc), 121 (19), pp. 725-732; Serra-Majem, L., Aranceta Bartrina, J., Perez-Rodrigo, C., Ribas-Barba, L., Delgado-Rubio, A., Prevalence and determinants of obesity in Spanish children and young people (2006) Br J Nutr, 96 (SUPPL. 1), pp. 67S-6772; Shiang, T.Y., Lee, S.H., Lee, S.J., Chu, W.C., Evaluating different footprint parameters as a predictor of arch height (1998) IEEE Eng Med Biol Mag, 17 (6), pp. 62-66; Speiser, P.W., Rudolf, M.C., Anhalt, H., Camacho-Hubner, C., Chiarelli, F., Eliakim, A., Freemark, M., Hochberg, Z., Childhood obesity (2005) J Clin Endocrinol Metab, 90 (3), pp. 1871-1887; Staheli, L.T., Shoes for children: A review (1991) Pediatrics, 88 (2), pp. 371-375; Stovitz, S.D., Pardee, P.E., Vazquez, G., Duval, S., Schwimmer, J.B., Musculoskeletal pain in obese children and adolescents (2008) Acta Paediatr, 97 (4), pp. 489-493; Swallen, K.C., Reither, E.N., Haas, S.A., Meier, A.M., Overweight, obesity, and health-related quality of life among adolescents: The National Longitudinal Study of Adolescent Health (2005) Pediatrics, 115 (2), pp. 340-347; Taylor, E.D., Theim, K.R., Mirch, M.C., Ghorbani, S., Tanofsky-Kraff, M., Adler-Wailes, D.C., Brady, S., Yanovski, J.A., Orthopedic complications of overweight in children and adolescents (2006) Pediatrics, 117 (6), pp. 2167-2174; Villarroya, M.A., Esquivel, J.M., Tomas, C., Buenafe, A., Moreno, L., Foot structure in overweight and obese children (2007) Int J Pediatr Obes, 3 (1), pp. 39-45; Villarroya, M.A., Esquivel, J.M., Tomas, C., Moreno, L.A., Buenafe, A., Bueno, G., Assessment of the medial longitudinal arch in children and adolescents with obesity: Footprints and radiographic study (2009) Eur J Pediatr, 168 (5), pp. 559-567; Walther, M., Herold, D., Sinderhauf, A., Morrison, R., Children sport shoes-A systematic review of current literature (2008) Foot Ankle Surg, 14 (4), pp. 180-189; Wearing, S.C., Hennig, E.M., Byrne, N.M., Steele, J.R., Hills, A.P., The impact of childhood obesity on musculoskeletal form (2006) Obes Rev, 7 (2), pp. 209-218; Xiong, S., Goonetilleke, R.S., Witana, C.P., Lee Au, E.Y., Modelling foot height and foot shape-related dimensions (2008) Ergonomics, 51 (8), pp. 1272-1289\n\nFrom Duplicate 3 (Foot morphology in normal-weight, overweight, and obese schoolchildren - Jiménez-Ormeño, Ester; Aguado, Xavier; Delgado-Abellán, Laura; Mecerreyes, Laura; Alegre, Luis M)\n\nDate of Electronic Publication: 2013 Jan 23. Current Imprints: Publication: Berlin : Springer Verlag; Original Imprints: Publication: Berlin, New York, Springer-Verlag.","page":"645-652","publisher":"Springer Science &amp; Business Media B.V.","publisher-place":", &lt;Blank&gt;, Germany","title":"Foot morphology in normal-weight, overweight, and obese schoolchildren.","type":"article-journal","volume":"172"},"uris":["http://www.mendeley.com/documents/?uuid=ee5608cd-6e0a-42c0-b4af-6c16e0ebea80"]},{"id":"ITEM-2","itemData":{"DOI":"10.7547/16-172","ISSN":"8750-7315","abstract":"Background: The influence of childhood obesity on shape and structure of the pediatric foot remains poorly understood. The purpose of this work was to determine associations between obesity and ped...","author":[{"dropping-particle":"","family":"Morrison","given":"Stewart C.","non-dropping-particle":"","parse-names":false,"suffix":""},{"dropping-particle":"","family":"McCarthy","given":"David","non-dropping-particle":"","parse-names":false,"suffix":""},{"dropping-particle":"","family":"Mahaffey","given":"Ryan","non-dropping-particle":"","parse-names":false,"suffix":""}],"container-title":"Journal of the American Podiatric Medical Association","id":"ITEM-2","issue":"5","issued":{"date-parts":[["2018","9","4"]]},"page":"383-389","publisher":" American Podiatric Medical Association ","title":"Associations Between Obesity and Pediatric Foot Dimensions","type":"article-journal","volume":"108"},"uris":["http://www.mendeley.com/documents/?uuid=b4897cfa-6196-3a79-a259-8e2e6cf5da51"]},{"id":"ITEM-3","itemData":{"DOI":"10.1080/19424280.2013.834982","ISBN":"19424280 (ISSN)","abstract":"Purpose: The aim of the present study is to identify influences of gender, age, and body mass on the dynamic foot morphology and foot deformation of maturing feet. Only advancements in scanner technology enable recording of foot morphology during walking.Methods: Static and dynamic foot morphology of 2554 participants (6-16 years) were measured with DynaScan4D. Different foot measures corresponding to measures used in last construction were defined. Influences of gender, age, and body mass were calculated within the whole sample by multiple linear regression analysis and within matched groups by Student's t-test.Results: The results of multiple linear regression analysis show similar patterns in boys and girls. The explained variance (R2) of the differences between static and dynamic foot morphology is low. R2 is higher for the maximum dynamic foot measures where the respective static value mainly predicts the dynamic value. Relative maximum dynamic values of foot height, width, and girth are higher in overweight, younger, and male participants. The deformation of the instep height and the angle of the fifth toe differ between overweight and normal weight participants. Between boys and girls as well as children and adolescents there are differences in the deformation of the ball area.Conclusion: There are effects of gender, age, and body mass on dynamic foot morphology and deformation. The differences are small regarding the high variability. Thus, dynamic adjustments are applicable without customising to gender, age, and body mass. However, it is important to account for the high variability and for static and dynamic situations. This should be discussed with focus on use of resilient materials. These results can improve footwear design and thus contribute to healthy foot development. © 2013 © 2013 Taylor &amp;amp; Francis.","author":[{"dropping-particle":"","family":"Barisch-Fritz","given":"B","non-dropping-particle":"","parse-names":false,"suffix":""},{"dropping-particle":"","family":"Schmeltzpfenning","given":"T","non-dropping-particle":"","parse-names":false,"suffix":""},{"dropping-particle":"","family":"Plank","given":"C","non-dropping-particle":"","parse-names":false,"suffix":""},{"dropping-particle":"","family":"Hein","given":"T","non-dropping-particle":"","parse-names":false,"suffix":""},{"dropping-particle":"","family":"Grau","given":"S","non-dropping-particle":"","parse-names":false,"suffix":""}],"container-title":"Footwear Science","id":"ITEM-3","issue":"1","issued":{"date-parts":[["2014"]]},"language":"English","note":"Cited By :2\nExport Date: 29 January 2018\nCorrespondence Address: Barisch-Fritz, B.; University of Tuebingen, Medical Clinic, Department of Sports Medicine, Hoppe-Seyler-Str, Tübingen, 72076, Germany; email: bettina.fritz@med.uni-tuebingen.de\nReferences: Aiken, L.S., West, S.G., (1991) Multiple Regression: Testing and interpreting interactions, , Newbury Park, CA: Sage Publications; Anderson, M., Blais, M.M., Green, W.T., Lengths of the growing foot (1956) Journal of Bone and Joint Surgery, American Volume, 38 A, pp. 998-1000; Blanc, Y., Temporal parameters and patterns of the foot roll over during walking: Normative data for healthy adults (1999) Gait and Posture, 10, pp. 97-108; Cheng, J.C.Y., Change of foot size with weightbearing; A study of 2829 children 3 to 18 years of age (1997) Clinical Orthopaedics and Related Research, 342, pp. 123-131; Coudert, T., A method to obtain 3D foot shape deformation during the gait cycle (2006) Ninth International Symposium on the 3D Analysis of Human Movement, pp. 28-30. , June, Valencienne, France, Valencienne; Debrunner, H.U., (1965) Growth and development of the foot in adolescents [Wachstum und Entwicklung des Fußes beim Jugendlichen], , Stuttgart, Stuttgart,: Enke; Dimeglio, A., Growth in pediatric orthopaedics (2001) Journal of Pediatric Orthopaedics, 21, pp. 549-555; Dowling, A.M., Steel, J.R., Baur, L.A., Does obesity influence foot structure and plantar pressure patterns in prepubescent children (2001) International Journal of Obesity, 25, pp. 845-852; Filippin, N.T., Effects of obesity on plantar pressure distribution in children (2007) Revista Brasileira de Fisioterapia, 11, pp. 495-501; Frankowski, G., Chen, M., Huth, T., Real-time 3D shape measurement with digital stripe projection by Texas Instruments micromirror devices DMD (2000) San Jose USA; Freedman, D.S., Sherry, B., The validity of BMI as anindicator of body fatness and risk among children (2009) Pediatrics, 124, pp. S23-S34; Fritz, B., Anthropometric influences on dynamic foot shape: Measurements of plantar three-dimensional foot deformation (2013) Footwear Science, 5, pp. 121-129; Fritz, B., Mauch, M., Foot development in children and adolescents (2013) Handbook of footwear design and manufacture, , In: Luximon A., editors Cambridge, Cambridge,: Woodhead Publishing; Gefen, A., Biomechanical analysis of the three-dimensional foot structure during gait: A basic tool for clinical applications (2000) Journal of Biomechanical Engineering, 122, pp. 630-639; Gould, N., Foot growth in children age one to five years (1990) Foot and Ankle, 10, pp. 211-213; Hausdorff, J.M., Maturation of gait dynamics: Stride-to-stride variability and its temporal organization in children (1999) Journal of Applied Physiology, 86, pp. 1040-1047; Hawes, M.R., Footprint parameters as a measure of arch height (1992) Foot and Ankle, 13, pp. 22-26; Hennig, E.M., Rosenbaum, D., Pressure distribution patterns under the feet of children in comparison with adults (1991) Foot and Ankle, 11, pp. 306-311; Hennig, E.M., Staats, A., Rosenbaum, D., Plantar pressure distribution patterns of young school children in comparison to adults (1994) Foot and Ankle International, 15, pp. 35-40; Hills, A.P., The biomechanics of adiposity structural and functional limitations of obesity and implications for movement (2002) Obesity Reviews, 3, pp. 35-43; Hoefling, R., Ahl, E., ALP: Universal DMD controller for metrology and testing (2004) Proceedings of SPIE-IS&amp;amp;T Electronic Imaging, 5289, pp. 322-329; Jerosch, J., Mamsch, H., [Deformities and misalignment of feet in children-a field study of 345 students] (1998) Zeitschrift für Orthopädie und ihre Grenzgebiete, 136, pp. 215-220; Jiménez-Ormeno, E., Foot morphology in normal-weight, overweight, and obese schoolchildren (2013) European Journal of Pediatrics, 172, pp. 645-652; Kimura, M., Mochimaru, M., Kanade, T., Measurement of 3D foot shape deformation in motion (2009) International Conference on Computer Graphics and Interactive Techniques. Proceedings of the 5th ACM/IEEE International Workshop on Projector camera systems, , New York, USA, New York; Klein, C., Increased hallux in children and its association with insufficient length of footwear: A community based cross-sectional study (2009) BMC Musculoskeletal Disorders, 10, pp. 1-7; Kouchi, M., Foot dimensions and foot shape: Differences due to growth, generation and ethnic origin (1998) Anthropological Science, 106, pp. 161-188; Krauss, I., Sex-related differences in foot shape (2008) Ergonomics, 51, pp. 1693-1709; Kromeyer-Hauschild, K., Percentiles of the body mass index for childhood and adolescence consulting several German samples [Perzentilen für den Body-mass-Index für das Kindes- und Jugendalter unter Heranziehung verschiedener deutscher Stichproben (2001) Monatsschrift Kinderheilkunde, 8, pp. 807-818; LeVeau, B.F., Bernhardt, D.B., Developmental biomechanics effect of forces on the growth, development, and maintenance of the human body (1984) Physical Therapy, 64, pp. 1874-1882; Lundgren, P., Invasive in vivo measurement of rear-, mid-and forefoot motion during walking (2008) Gait and Posture, 28, pp. 93-100; Maier, E., (1980) The maturation of the child's foot [Die Reifung des Kinderfußes], , Tagung der Deutschen Gesellschaft für Orthopädie und Traumtologie: Münster/Westf, Germany; Maier, E., Killmann, M., (2003) Children's feet and children's shoes. Development of children's legs and feet and the requirements for suitable shoes for their feet [Kinderfuß Und Kinderschuh. Entwicklung Der Kindlichen Beine Und Füße Und Die Anforderung an Den Fußgerechten Schuh], , Munich, Munich,: Verlag Neuer Merkur; Mauch, M., (2007) Foot Morphology of Children. A typing model to capture three-dimensional shape of the foot in childhood, , Saarbrücken, Saarbrücken,: VDM Verlag Dr. Müller; Mauch, M., Foot morphology of normal, underweight and overweight children (2008) International Journal of Obesity, 32, pp. 1068-1075; Mauch, M., A new approach to children's footwear based on foot type classification (2009) Ergonomics, 52, pp. 999-1008; McGraw, B., Gait and postural stability in obese and nonobese prepubertal boys (2000) Archives of Physical Medicine and Rehabilitation, 81, pp. 484-489; McPoil, T.G., Cornwall, M.W., Use of plantar contact area to predict medial longitudinal arch height during walking (2006) Journal of the American Podiatric Medical Association, 96, pp. 489-494; Menz, H., Two feet, or one person? Problems associated with statistical analysis of paired data in foot and ankle medicine (2004) The Foot, 14, pp. 2-5; Mickle, K.J., Steele, J.R., Munro, B.J., Does excess mass affect plantar pressure in young children (2006) International Journal of Pediatric Obesity, 1, pp. 183-188; Mickle, K.J., Steele, J.R., Munro, B.J., The feet of overweight and obese young children: Are they flat or fat (2006) Obesity, 14, pp. 1949-1953; Mickle, K.J., Steele, J.R., Munro, B.J., Is the foot structure of preschool children moderated by gender (2008) Journal of Pediatric Orthopaedics, 28, pp. 593-596; Morrison, S.C., Anthropometric foot structure of peripubescent children with excessive versus normal body mass a cross-sectional study (2007) Journal of the American Podiatric Medical Association, 97, pp. 366-370; Nantel, J., Brochu, M., Prince, F., Locomotor strategies in obese and non-obese children (2006) Obesity, 14, pp. 1789-1794; Nass, D., Hennig, E.M., Treek, R., The thickness of the heel pad loaded by bodyweight in obese and normal weight adults (1999) Women, 49, p. 6; Nix, S., Smith, M., Vicenzino, B., Prevalence of hallux valgus in the general population: A systematic review and meta-analysis (2010) Journal of Foot and Ankle Research, 3, p. 21; Nyska, M., The adaptation of the foot to heavy loads: Plantar foot pressures study (1997) Clinical Biomechanics, 12, p. 8; Poskitt, E.M.E., Defining childhood obesity: The relative body mass index (BMI) (1995) Acta Paediatrica, 84, pp. 961-963; Rao, U.B., Joseph, B., The influence of footwear on prevalence of flat foot (1992) Journal of Bone and Joint Surgery, 74 B, pp. 525-527; Riddiford-Harland, D.L., Steele, J.R., Storlien, L.H., Does obesity influence foot structure in prepubescent children (2000) International Journal of Obesity, 24, pp. 541-544; Schmeltzpfenning, T., Dynamic foot scanning: A new approach for measurement of the human foot shape while walking (2009) Footwear Science, 1, pp. 28-30; Schmeltzpfenning, T., Dynamic foot scanning. Prospects and limitations of using synchronized 3D scanners to capture complete human foot shape while walking (2010), 3rd International Conference on Applied Human Factors and Ergonomics, Louisville, USA, Louisville; Shapiro, S.S., Wilk, M.B., An analysis of variance test for normality (complete samples) (1965) Biometrika, 52, pp. 591-611; Speiser, P.W., Childhood obesity (2005) Journal of Clinical Endocrinology and Metabolism, 90, pp. 1871-1887; Staheli, L.T., Shoes for children: A review (1991) Pediatrics, 88, pp. 371-375; Tsung, B.Y.S., Quantitative comparison of plantar foot shapes under different weight-bearing conditions (2003) Journal of Rehabilitation and Research Development, 40, pp. 517-526; Walther, M.H.D., Requirements for the child's sport shoe against the background of foot development [Anforderungen an den Kindersportschuh vor dem Hintergrund der Entwicklung des Kinderfußes (2005) Fuss Sprungg, 3, pp. 23-33; Wang, J., Human foot reconstruction from multiple camera images with foot shape database (2006) IEICE Transactions on Information and Systems, E89-D, pp. 1732-1742; Wearing, S.C., Musculoskeletal disorders associated with obesity: A biomechanical perspective (2006) Obesity Reviews, 7, pp. 239-250; Wegener, C., Effect of children's shoes on gait: A systematic review and meta-analysis (2011) Journal of Foot and Ankle Research, 4, p. 3; Williams, D.S., McClay, I.S., Measurements used to characterize the foot and the medial longitudinal arch: Reliability and validity (2000) Physical Therapy, 80, pp. 864-871; Wolf, S., Foot motion in children shoes - A comparison of barefoot walking with shod walking in conventional and flexible shoes (2008) Gait and Posture, 27, pp. 51-59; Wunderlich, R.E., Cavanagh, P.R., Gender differences in adult foot shape: Implications for shoe design (2001) Medicine and Science in Sports and Exercise, 33, pp. 605-611; Xiong, S., Foot deformations under different load-bearing conditions and their relationships to stature and body weight (2009) Anthropological Science, 117, pp. 77-88; Zifchock, R.A., The effect of gender, age, and lateral dominance on arch height and arch stiffness (2006) Foot and Ankle International, 27, pp. 367-372","page":"27-39","title":"The effects of gender, age, and body mass on dynamic foot shape and foot deformation in children and adolescents","type":"article-journal","volume":"6"},"uris":["http://www.mendeley.com/documents/?uuid=fd9a9cc1-9e01-4581-aff5-241ce1a2d4b3"]}],"mendeley":{"formattedCitation":"(Barisch-Fritz, Schmeltzpfenning, Plank, Hein, et al., 2014; Jiménez-Ormeño et al., 2013; Morrison, McCarthy, et al., 2018)","plainTextFormattedCitation":"(Barisch-Fritz, Schmeltzpfenning, Plank, Hein, et al., 2014; Jiménez-Ormeño et al., 2013; Morrison, McCarthy, et al., 2018)","previouslyFormattedCitation":"(Barisch-Fritz, Schmeltzpfenning, Plank, Hein, et al., 2014; Jiménez-Ormeño et al., 2013; Morrison, McCarthy, et al., 2018)"},"properties":{"noteIndex":0},"schema":"https://github.com/citation-style-language/schema/raw/master/csl-citation.json"}</w:instrText>
      </w:r>
      <w:r w:rsidRPr="007F6D57">
        <w:fldChar w:fldCharType="separate"/>
      </w:r>
      <w:r w:rsidR="00254D00" w:rsidRPr="00254D00">
        <w:rPr>
          <w:noProof/>
        </w:rPr>
        <w:t>(Barisch-Fritz, Schmeltzpfenning, Plank, Hein, et al., 2014; Jiménez-Ormeño et al., 2013; Morrison, McCarthy, et al., 2018)</w:t>
      </w:r>
      <w:r w:rsidRPr="007F6D57">
        <w:fldChar w:fldCharType="end"/>
      </w:r>
      <w:r w:rsidRPr="007F6D57">
        <w:t xml:space="preserve">. Consideration of participant recruitment strategies is required; being mindful of institutional bias in the samples selected, and more transparent recruitment reporting to inform on the external validity of the work </w:t>
      </w:r>
      <w:r w:rsidRPr="007F6D57">
        <w:fldChar w:fldCharType="begin" w:fldLock="1"/>
      </w:r>
      <w:r w:rsidR="00D471C6">
        <w:instrText>ADDIN CSL_CITATION {"citationItems":[{"id":"ITEM-1","itemData":{"ISSN":"0143-005X","PMID":"9764259","abstract":"OBJECTIVE To test the feasibility of creating a valid and reliable checklist with the following features: appropriate for assessing both randomised and non-randomised studies; provision of both an overall score for study quality and a profile of scores not only for the quality of reporting, internal validity (bias and confounding) and power, but also for external validity. DESIGN A pilot version was first developed, based on epidemiological principles, reviews, and existing checklists for randomised studies. Face and content validity were assessed by three experienced reviewers and reliability was determined using two raters assessing 10 randomised and 10 non-randomised studies. Using different raters, the checklist was revised and tested for internal consistency (Kuder-Richardson 20), test-retest and inter-rater reliability (Spearman correlation coefficient and sign rank test; kappa statistics), criterion validity, and respondent burden. MAIN RESULTS The performance of the checklist improved considerably after revision of a pilot version. The Quality Index had high internal consistency (KR-20: 0.89) as did the subscales apart from external validity (KR-20: 0.54). Test-retest (r 0.88) and inter-rater (r 0.75) reliability of the Quality Index were good. Reliability of the subscales varied from good (bias) to poor (external validity). The Quality Index correlated highly with an existing, established instrument for assessing randomised studies (r 0.90). There was little difference between its performance with non-randomised and with randomised studies. Raters took about 20 minutes to assess each paper (range 10 to 45 minutes). CONCLUSIONS This study has shown that it is feasible to develop a checklist that can be used to assess the methodological quality not only of randomised controlled trials but also non-randomised studies. It has also shown that it is possible to produce a checklist that provides a profile of the paper, alerting reviewers to its particular methodological strengths and weaknesses. Further work is required to improve the checklist and the training of raters in the assessment of external validity.","author":[{"dropping-particle":"","family":"Downs","given":"S H","non-dropping-particle":"","parse-names":false,"suffix":""},{"dropping-particle":"","family":"Black","given":"N","non-dropping-particle":"","parse-names":false,"suffix":""}],"container-title":"Journal of epidemiology and community health","id":"ITEM-1","issue":"6","issued":{"date-parts":[["1998","6"]]},"page":"377-84","title":"The feasibility of creating a checklist for the assessment of the methodological quality both of randomised and non-randomised studies of health care interventions.","type":"article-journal","volume":"52"},"uris":["http://www.mendeley.com/documents/?uuid=fc0beafb-391d-3c3b-b0be-43ace8a18713"]}],"mendeley":{"formattedCitation":"(Downs &amp; Black, 1998)","plainTextFormattedCitation":"(Downs &amp; Black, 1998)","previouslyFormattedCitation":"(Downs &amp; Black, 1998)"},"properties":{"noteIndex":0},"schema":"https://github.com/citation-style-language/schema/raw/master/csl-citation.json"}</w:instrText>
      </w:r>
      <w:r w:rsidRPr="007F6D57">
        <w:fldChar w:fldCharType="separate"/>
      </w:r>
      <w:r w:rsidR="009A28E3" w:rsidRPr="009A28E3">
        <w:rPr>
          <w:noProof/>
        </w:rPr>
        <w:t>(Downs &amp; Black, 1998)</w:t>
      </w:r>
      <w:r w:rsidRPr="007F6D57">
        <w:fldChar w:fldCharType="end"/>
      </w:r>
      <w:r w:rsidRPr="007F6D57">
        <w:t xml:space="preserve">. The lack of consideration of adverse events across the studies warrants comment since it is imperative intervention studies declare adverse events or the measures taken to capture these, as appropriate evidence base should identify the potential harms as well as benefits of any therapeutic intervention </w:t>
      </w:r>
      <w:r w:rsidRPr="007F6D57">
        <w:fldChar w:fldCharType="begin" w:fldLock="1"/>
      </w:r>
      <w:r w:rsidR="00016B99">
        <w:instrText>ADDIN CSL_CITATION {"citationItems":[{"id":"ITEM-1","itemData":{"DOI":"10.1001/archinternmed.2009.313","ISSN":"0003-9926","abstract":"Accurate information on harms of medical interventions is essential for evidence-based practice. Most newly introduced treatments usually have small, incremental benefits, if any, against already available interventions, and differences in the profile of harms should play a key role on treatment choice. Randomized trials offer an excellent opportunity to evaluate harms of interventions using the most robust experimental design available in clinical research. However, several empirical evaluations (Table) have shown that many trials do not report harms or report them in a fragmented or suboptimal way. In this issue, an excellent study by Pitrou et al1 adds more evidence on this issue.","author":[{"dropping-particle":"","family":"Ioannidis","given":"John P. A.","non-dropping-particle":"","parse-names":false,"suffix":""}],"container-title":"Archives of Internal Medicine","id":"ITEM-1","issue":"19","issued":{"date-parts":[["2009","10","26"]]},"page":"1737","publisher":"American Medical Association","title":"Adverse Events in Randomized Trials","type":"article-journal","volume":"169"},"uris":["http://www.mendeley.com/documents/?uuid=092c1cd4-9d50-37cb-90cf-b6ce11cde8e9"]}],"mendeley":{"formattedCitation":"(Ioannidis, 2009)","plainTextFormattedCitation":"(Ioannidis, 2009)","previouslyFormattedCitation":"(Ioannidis, 2009)"},"properties":{"noteIndex":0},"schema":"https://github.com/citation-style-language/schema/raw/master/csl-citation.json"}</w:instrText>
      </w:r>
      <w:r w:rsidRPr="007F6D57">
        <w:fldChar w:fldCharType="separate"/>
      </w:r>
      <w:r w:rsidR="00FD2112" w:rsidRPr="00FD2112">
        <w:rPr>
          <w:noProof/>
        </w:rPr>
        <w:t>(Ioannidis, 2009)</w:t>
      </w:r>
      <w:r w:rsidRPr="007F6D57">
        <w:fldChar w:fldCharType="end"/>
      </w:r>
      <w:r w:rsidRPr="007F6D57">
        <w:t xml:space="preserve">. </w:t>
      </w:r>
    </w:p>
    <w:p w14:paraId="7F5B66C7" w14:textId="77777777" w:rsidR="007F6D57" w:rsidRPr="007F6D57" w:rsidRDefault="007F6D57" w:rsidP="005A7336">
      <w:pPr>
        <w:spacing w:line="360" w:lineRule="auto"/>
        <w:jc w:val="both"/>
      </w:pPr>
    </w:p>
    <w:p w14:paraId="7082D328" w14:textId="1D6A4041" w:rsidR="007F6D57" w:rsidRPr="007F6D57" w:rsidRDefault="007F6D57" w:rsidP="005A7336">
      <w:pPr>
        <w:spacing w:line="360" w:lineRule="auto"/>
        <w:jc w:val="both"/>
      </w:pPr>
      <w:r w:rsidRPr="007F6D57">
        <w:t xml:space="preserve">The psychosocial impact of therapeutic intervention is an important consideration for mobility-impaired children </w:t>
      </w:r>
      <w:r w:rsidRPr="007F6D57">
        <w:fldChar w:fldCharType="begin" w:fldLock="1"/>
      </w:r>
      <w:r w:rsidR="00EF53DC">
        <w:instrText>ADDIN CSL_CITATION {"citationItems":[{"id":"ITEM-1","itemData":{"DOI":"10.1080/10400435.2012.685824","ISSN":"10400435","abstract":"Powered mobility can have an important cognitive and psychosocial impact on young children who are unable to move independently. Twenty-three children with physical disabilities between the ages of 18 months and 6 years participated in this study. Data evaluating social skills, frequency of mobility play activities, frequency of interaction with toys/objects, and play/verbal developmental levels were collected at wheelchair evaluation, wheelchair delivery, and approximately 6 months later. Significant increases were found in parental perceptions of positive social skills for younger children after receiving a wheelchair; slightly older children showed improvements in social skills before the wheelchair was received; no changes were found in negative social skills. Parental ratings also indicated a significantly greater difficulty remaining engaged in tasks after receiving a wheelchair. A significant increase was noted in the number of mobility activities during indoor free play but no difference was seen in interaction with toys or objects. Improvement in the qualitative level of outdoor interactive free play was reported but there was no change in verbal interactions. This article discusses the potential positive impact of early powered mobility. These findings may be helpful in justifying the recommendation of powered mobility to young children and in justifying medical necessity of powered mobility for reimbursement by third party payers. Copyright © 2013 RESNA.","author":[{"dropping-particle":"","family":"Guerette","given":"Paula","non-dropping-particle":"","parse-names":false,"suffix":""},{"dropping-particle":"","family":"Furumasu","given":"Jan","non-dropping-particle":"","parse-names":false,"suffix":""},{"dropping-particle":"","family":"Tefft","given":"Donita","non-dropping-particle":"","parse-names":false,"suffix":""}],"container-title":"Assistive Technology","id":"ITEM-1","issue":"1","issued":{"date-parts":[["2013","3","1"]]},"page":"39-48","title":"The positive effects of early powered mobility on children's psychosocial and play skills","type":"article-journal","volume":"25"},"uris":["http://www.mendeley.com/documents/?uuid=bc168d3f-20e5-3cd7-b28b-729d9347307a"]}],"mendeley":{"formattedCitation":"(Guerette et al., 2013)","plainTextFormattedCitation":"(Guerette et al., 2013)","previouslyFormattedCitation":"(Guerette et al., 2013)"},"properties":{"noteIndex":0},"schema":"https://github.com/citation-style-language/schema/raw/master/csl-citation.json"}</w:instrText>
      </w:r>
      <w:r w:rsidRPr="007F6D57">
        <w:fldChar w:fldCharType="separate"/>
      </w:r>
      <w:r w:rsidR="00254D00" w:rsidRPr="00254D00">
        <w:rPr>
          <w:noProof/>
        </w:rPr>
        <w:t>(Guerette et al., 2013)</w:t>
      </w:r>
      <w:r w:rsidRPr="007F6D57">
        <w:fldChar w:fldCharType="end"/>
      </w:r>
      <w:r w:rsidRPr="007F6D57">
        <w:t xml:space="preserve">. The World Health Organisation’s </w:t>
      </w:r>
      <w:r w:rsidRPr="007F6D57">
        <w:lastRenderedPageBreak/>
        <w:t xml:space="preserve">international classification of function for children living with disabilities considers a number of factors to ensure the child can achieve the highest quality of life </w:t>
      </w:r>
      <w:r w:rsidRPr="007F6D57">
        <w:fldChar w:fldCharType="begin" w:fldLock="1"/>
      </w:r>
      <w:r w:rsidR="00016B99">
        <w:instrText>ADDIN CSL_CITATION {"citationItems":[{"id":"ITEM-1","itemData":{"ISBN":"9789241547321","URL":"http://apps.who.int/iris/bitstream/handle/10665/43737/?sequence=1","accessed":{"date-parts":[["2018","10","15"]]},"author":[{"dropping-particle":"","family":"World Health Organization","given":"","non-dropping-particle":"","parse-names":false,"suffix":""}],"id":"ITEM-1","issued":{"date-parts":[["2007"]]},"title":"International Classification of Functioning, Disability and Health Children &amp; Youth Version","type":"webpage"},"uris":["http://www.mendeley.com/documents/?uuid=bbaac2b3-b494-3c65-839b-1471a9ea92ce"]}],"mendeley":{"formattedCitation":"(World Health Organization, 2007)","plainTextFormattedCitation":"(World Health Organization, 2007)","previouslyFormattedCitation":"(World Health Organization, 2007)"},"properties":{"noteIndex":0},"schema":"https://github.com/citation-style-language/schema/raw/master/csl-citation.json"}</w:instrText>
      </w:r>
      <w:r w:rsidRPr="007F6D57">
        <w:fldChar w:fldCharType="separate"/>
      </w:r>
      <w:r w:rsidR="00FD2112" w:rsidRPr="00FD2112">
        <w:rPr>
          <w:noProof/>
        </w:rPr>
        <w:t>(World Health Organization, 2007)</w:t>
      </w:r>
      <w:r w:rsidRPr="007F6D57">
        <w:fldChar w:fldCharType="end"/>
      </w:r>
      <w:r w:rsidRPr="007F6D57">
        <w:t xml:space="preserve">. The current evidence base concerning therapeutic footwear has chiefly focused on the body structure and functional aspects of the ICF-CY but has not attempted to assess the long-term or psychosocial effects the intervention may have on the child’s quality of life in terms of the ability to participate in daily activities or relief of pain. </w:t>
      </w:r>
    </w:p>
    <w:p w14:paraId="65EB90E7" w14:textId="77777777" w:rsidR="007F6D57" w:rsidRPr="007F6D57" w:rsidRDefault="007F6D57" w:rsidP="005A7336">
      <w:pPr>
        <w:spacing w:line="360" w:lineRule="auto"/>
        <w:jc w:val="both"/>
      </w:pPr>
    </w:p>
    <w:p w14:paraId="1922D300" w14:textId="77777777" w:rsidR="007F6D57" w:rsidRPr="007F6D57" w:rsidRDefault="007F6D57">
      <w:pPr>
        <w:pStyle w:val="Heading3"/>
        <w:numPr>
          <w:ilvl w:val="2"/>
          <w:numId w:val="29"/>
        </w:numPr>
        <w:spacing w:line="360" w:lineRule="auto"/>
      </w:pPr>
      <w:bookmarkStart w:id="110" w:name="_Toc156403468"/>
      <w:r w:rsidRPr="007F6D57">
        <w:t>Limitations of the current study</w:t>
      </w:r>
      <w:bookmarkEnd w:id="110"/>
      <w:r w:rsidRPr="007F6D57">
        <w:t xml:space="preserve"> </w:t>
      </w:r>
    </w:p>
    <w:p w14:paraId="68055BBF" w14:textId="1C35C960" w:rsidR="007F6D57" w:rsidRPr="007F6D57" w:rsidRDefault="007F6D57" w:rsidP="005A7336">
      <w:pPr>
        <w:spacing w:line="360" w:lineRule="auto"/>
        <w:jc w:val="both"/>
      </w:pPr>
      <w:r w:rsidRPr="007F6D57">
        <w:t xml:space="preserve">﻿The initial screening of the studies that identified children’s therapeutic footwear was performed independently by the one author (MH) during the preceding scoping review </w:t>
      </w:r>
      <w:r w:rsidR="006E3F01">
        <w:t xml:space="preserve">(Chapter </w:t>
      </w:r>
      <w:r w:rsidR="00555AE0">
        <w:t>2</w:t>
      </w:r>
      <w:r w:rsidR="006E3F01">
        <w:t xml:space="preserve">) </w:t>
      </w:r>
      <w:r w:rsidRPr="007F6D57">
        <w:t xml:space="preserve">which may have opened these processes to personal bias. The review has considered only those articles with an available English language abstract which may have impacted on the scope of research. Incomplete description of the therapeutic footwear together with the lack of information on basic anthropometrics (height, mass, BMI), heterogeneity of the participants, and the broad range of outcomes precluded a quantitative analysis of the aggregated results which could be perceived as a limitation. There were 76 different outcome measures considered across the included studies with few reporting on the same outcome measures. The definition and adoption by researchers to minimum sets of condition-specific outcome measures, such as those presented by the International Consortium for Health Outcome Measurement (ICHOM) </w:t>
      </w:r>
      <w:r w:rsidRPr="007F6D57">
        <w:fldChar w:fldCharType="begin" w:fldLock="1"/>
      </w:r>
      <w:r w:rsidR="00EF53DC">
        <w:instrText>ADDIN CSL_CITATION {"citationItems":[{"id":"ITEM-1","itemData":{"URL":"https://www.ichom.org/portfolio/overall-pediatric-health/?utm_source=ActiveCampaign&amp;utm_medium=email&amp;utm_content=ICHOM+Standard+Sets+Update&amp;utm_campaign=February+Newsletter+%28Split+Test%29","accessed":{"date-parts":[["2020","4","14"]]},"id":"ITEM-1","issued":{"date-parts":[["2020"]]},"title":"ICHOM | Overall Pediatric Health Standard Set | Measuring Outcomes","type":"webpage"},"uris":["http://www.mendeley.com/documents/?uuid=e164ad73-2360-30d5-baab-6ea9a55957e2"]}],"mendeley":{"formattedCitation":"(&lt;i&gt;ICHOM | Overall Pediatric Health Standard Set | Measuring Outcomes&lt;/i&gt;, 2020)","plainTextFormattedCitation":"(ICHOM | Overall Pediatric Health Standard Set | Measuring Outcomes, 2020)","previouslyFormattedCitation":"(&lt;i&gt;ICHOM | Overall Pediatric Health Standard Set | Measuring Outcomes&lt;/i&gt;, 2020)"},"properties":{"noteIndex":0},"schema":"https://github.com/citation-style-language/schema/raw/master/csl-citation.json"}</w:instrText>
      </w:r>
      <w:r w:rsidRPr="007F6D57">
        <w:fldChar w:fldCharType="separate"/>
      </w:r>
      <w:r w:rsidR="00254D00" w:rsidRPr="00254D00">
        <w:rPr>
          <w:noProof/>
        </w:rPr>
        <w:t>(</w:t>
      </w:r>
      <w:r w:rsidR="00254D00" w:rsidRPr="00254D00">
        <w:rPr>
          <w:i/>
          <w:noProof/>
        </w:rPr>
        <w:t>ICHOM | Overall Pediatric Health Standard Set | Measuring Outcomes</w:t>
      </w:r>
      <w:r w:rsidR="00254D00" w:rsidRPr="00254D00">
        <w:rPr>
          <w:noProof/>
        </w:rPr>
        <w:t>, 2020)</w:t>
      </w:r>
      <w:r w:rsidRPr="007F6D57">
        <w:fldChar w:fldCharType="end"/>
      </w:r>
      <w:r w:rsidR="00DE4E2A">
        <w:t>;</w:t>
      </w:r>
      <w:r w:rsidR="003C375E">
        <w:t xml:space="preserve"> </w:t>
      </w:r>
      <w:r w:rsidR="009662B8">
        <w:t>in particular those outcomes focusing</w:t>
      </w:r>
      <w:r w:rsidR="00BA2E16">
        <w:t xml:space="preserve"> </w:t>
      </w:r>
      <w:r w:rsidR="009662B8">
        <w:t xml:space="preserve">on </w:t>
      </w:r>
      <w:r w:rsidR="00F865CB">
        <w:t xml:space="preserve">walking </w:t>
      </w:r>
      <w:r w:rsidR="009662B8">
        <w:t xml:space="preserve">velocity </w:t>
      </w:r>
      <w:r w:rsidR="00F865CB">
        <w:t>which is predict</w:t>
      </w:r>
      <w:r w:rsidR="00543B2D">
        <w:t xml:space="preserve">ive </w:t>
      </w:r>
      <w:r w:rsidR="00F865CB">
        <w:t xml:space="preserve">of health and neurological function </w:t>
      </w:r>
      <w:r w:rsidR="00A007F2">
        <w:fldChar w:fldCharType="begin" w:fldLock="1"/>
      </w:r>
      <w:r w:rsidR="0034143D">
        <w:instrText>ADDIN CSL_CITATION {"citationItems":[{"id":"ITEM-1","itemData":{"DOI":"10.1186/s13047-020-0378-2","ISSN":"1757-1146","abstract":"Weakness is the primary impairment in paediatric neuromuscular diseases, impacting gait and gait-related functional activities in ambulant children affected by these rare and often degenerative diseases. Gait speed is an indicator of health and disability, yet gait is a complex, multi-faceted activity. Using the International Classification of Function, Health and Disability (ICF) model, assessment of gait and functional ambulation should consider the impairments, activity limitations and participation restrictions due to disease, and factors related to the environment and the individual person. This narrative review involved a literature search of databases including Medline, Embase and Pubmed from 1946 to October 2019. Inclusion criteria included assessments of gait, endurance and ambulatory function in paediatric (0–18 years) neuromuscular diseases. Fifty-two papers were identified reporting assessments of gait speed, timed function, endurance and ambulatory capacity, gait-related balance and qualitative descriptive assessments of gait function and effect of disease on gait and gait-related activities. Gait speed is an indicator of disability and children with neuromuscular disease walk slower than typically developing peers. Increasing disease severity and age were associated with slower walking in children with Duchenne muscular dystrophy and Charcot-Marie-Tooth disease. The six-minute walk test is used widely as a test of endurance and ambulatory capacity; six-minute walk distance was substantially reduced across all paediatric neuromuscular diseases. Endurance and ambulatory capacity was more limited in children with spinal muscular atrophy type 3, congenital muscular dystrophy and older boys with Duchenne muscular dystrophy. Only a few papers considered normalisation of gait parameters accounting for the effect on gait of height in heterogeneous groups of children and linear growth in longitudinal studies. Balance related to gait was considered in five papers, mainly in children with Charcot-Marie-Tooth disease. There was limited investigation of factors including distance requirements and terrain in children’s typical environments and personal factors related to self-perception of disease effect on gait and gait-related function. Assessments of gait and functional ambulation are important considerations in documenting disease progression and treatment efficacy in the clinical setting; and in clinical trials of disease-modifying agents and physi…","author":[{"dropping-particle":"","family":"Kennedy","given":"Rachel A.","non-dropping-particle":"","parse-names":false,"suffix":""},{"dropping-particle":"","family":"Carroll","given":"Kate","non-dropping-particle":"","parse-names":false,"suffix":""},{"dropping-particle":"","family":"McGinley","given":"Jennifer L.","non-dropping-particle":"","parse-names":false,"suffix":""},{"dropping-particle":"","family":"Paterson","given":"Kade L.","non-dropping-particle":"","parse-names":false,"suffix":""}],"container-title":"Journal of Foot and Ankle Research","id":"ITEM-1","issue":"1","issued":{"date-parts":[["2020","12","2"]]},"page":"10","publisher":"BioMed Central","title":"Walking and weakness in children: a narrative review of gait and functional ambulation in paediatric neuromuscular disease","type":"article-journal","volume":"13"},"uris":["http://www.mendeley.com/documents/?uuid=904b3e7c-05a2-33a3-bc74-01b0f3f47c04"]},{"id":"ITEM-2","itemData":{"DOI":"10.1123/japa.2013-0236","ISSN":"1543267X","PMID":"24812254","abstract":"Walking speed (WS) is a valid, reliable, and sensitive measure appropriate for assessing and monitoring functional status and overall health in a wide range of populations. These capabilities have led to its designation as the \"sixth vital sign\". By synthesizing the available evidence on WS, this scholarly review article provides clinicians with a reference tool regarding this robust measure. Recommendations on testing procedures for assessing WS, including optimal distance, inclusion of acceleration and deceleration phases, instructions, and instrumentation are given. After assessing an individual's WS, clinicians need to know what this value represents. Therefore, WS cut-off values and the corresponding predicted outcomes, as well as minimal detectable change values for specific populations and settings are provided.","author":[{"dropping-particle":"","family":"Middleton","given":"Addie","non-dropping-particle":"","parse-names":false,"suffix":""},{"dropping-particle":"","family":"Fritz","given":"Stacy L.","non-dropping-particle":"","parse-names":false,"suffix":""},{"dropping-particle":"","family":"Lusardi","given":"Michelle","non-dropping-particle":"","parse-names":false,"suffix":""}],"container-title":"Journal of Aging and Physical Activity","id":"ITEM-2","issue":"2","issued":{"date-parts":[["2015","4","1"]]},"page":"314-322","publisher":"Human Kinetics Publishers Inc.","title":"Walking speed: The functional vital sign","type":"article","volume":"23"},"uris":["http://www.mendeley.com/documents/?uuid=3e0efb0b-5384-32d2-aa43-26fe22bae05b"]}],"mendeley":{"formattedCitation":"(Kennedy et al., 2020; Middleton et al., 2015)","plainTextFormattedCitation":"(Kennedy et al., 2020; Middleton et al., 2015)","previouslyFormattedCitation":"(Kennedy et al., 2020; Middleton et al., 2015)"},"properties":{"noteIndex":0},"schema":"https://github.com/citation-style-language/schema/raw/master/csl-citation.json"}</w:instrText>
      </w:r>
      <w:r w:rsidR="00A007F2">
        <w:fldChar w:fldCharType="separate"/>
      </w:r>
      <w:r w:rsidR="00A007F2" w:rsidRPr="00A007F2">
        <w:rPr>
          <w:noProof/>
        </w:rPr>
        <w:t>(Kennedy et al., 2020; Middleton et al., 2015)</w:t>
      </w:r>
      <w:r w:rsidR="00A007F2">
        <w:fldChar w:fldCharType="end"/>
      </w:r>
      <w:r w:rsidR="00543B2D">
        <w:t xml:space="preserve"> </w:t>
      </w:r>
      <w:r w:rsidRPr="007F6D57">
        <w:t>will enable between study comparisons and meta-analyses of future research.</w:t>
      </w:r>
      <w:r w:rsidR="00402404">
        <w:t xml:space="preserve"> </w:t>
      </w:r>
    </w:p>
    <w:p w14:paraId="2B87B0CE" w14:textId="77777777" w:rsidR="007F6D57" w:rsidRPr="007F6D57" w:rsidRDefault="007F6D57" w:rsidP="005A7336">
      <w:pPr>
        <w:spacing w:line="360" w:lineRule="auto"/>
        <w:jc w:val="both"/>
        <w:rPr>
          <w:b/>
          <w:bCs/>
        </w:rPr>
      </w:pPr>
    </w:p>
    <w:p w14:paraId="0F96A36F" w14:textId="77777777" w:rsidR="007F6D57" w:rsidRDefault="007F6D57">
      <w:pPr>
        <w:pStyle w:val="Heading2"/>
        <w:numPr>
          <w:ilvl w:val="1"/>
          <w:numId w:val="29"/>
        </w:numPr>
        <w:spacing w:line="360" w:lineRule="auto"/>
      </w:pPr>
      <w:bookmarkStart w:id="111" w:name="_Toc156403469"/>
      <w:r w:rsidRPr="007F6D57">
        <w:t>Conclusion</w:t>
      </w:r>
      <w:bookmarkEnd w:id="111"/>
    </w:p>
    <w:p w14:paraId="7897BEB3" w14:textId="77777777" w:rsidR="00DC48F8" w:rsidRPr="00DC48F8" w:rsidRDefault="00DC48F8" w:rsidP="009344E2"/>
    <w:p w14:paraId="6078C15C" w14:textId="0E84F447" w:rsidR="007F6D57" w:rsidRPr="007F6D57" w:rsidRDefault="007F6D57" w:rsidP="005A7336">
      <w:pPr>
        <w:spacing w:line="360" w:lineRule="auto"/>
        <w:jc w:val="both"/>
      </w:pPr>
      <w:r w:rsidRPr="007F6D57">
        <w:t xml:space="preserve">There are a limited number of studies exploring the effects of children’s therapeutic footwear; these have mainly been studied on children with pes planus and cerebral palsy. Limited fair quality level II evidence is available that corrective footwear has no significant effect on apparent typical developmental pes planus. Conversely, there is </w:t>
      </w:r>
      <w:r w:rsidRPr="007F6D57">
        <w:lastRenderedPageBreak/>
        <w:t xml:space="preserve">limited fair quality level II evidence that it can offer a corrective effect in mild to moderate cases of CTEV in infancy. Functional therapeutic footwear offers limited fair quality level III evidence on apparent improvement to gait parameters in pre-school and primary school-aged children with pes planus, </w:t>
      </w:r>
      <w:r w:rsidR="0083339A">
        <w:t>Down</w:t>
      </w:r>
      <w:r w:rsidRPr="007F6D57">
        <w:t xml:space="preserve"> syndrome or CP. Included studies explored body structure and functional aspects of the WHO ICF-CY (biomechanical and skeletal geometry outcomes). However, psychosocial aspects of the ICF-CY concerning the quality of life appears largely absent in the research. </w:t>
      </w:r>
    </w:p>
    <w:p w14:paraId="139EC0CA" w14:textId="77777777" w:rsidR="007F6D57" w:rsidRPr="007F6D57" w:rsidRDefault="007F6D57" w:rsidP="005A7336">
      <w:pPr>
        <w:spacing w:line="360" w:lineRule="auto"/>
        <w:jc w:val="both"/>
      </w:pPr>
    </w:p>
    <w:p w14:paraId="51305869" w14:textId="1D9C017D" w:rsidR="00186EB2" w:rsidRDefault="007F6D57" w:rsidP="005A7336">
      <w:pPr>
        <w:spacing w:line="360" w:lineRule="auto"/>
        <w:jc w:val="both"/>
      </w:pPr>
      <w:r w:rsidRPr="007F6D57">
        <w:t>Review findings suggest that further research on therapeutic footwear with robust study designs is warranted. The outcome measures should consider a full range of ICF-CY aspects, and the reporting should include a clear description of the footwear interventions</w:t>
      </w:r>
      <w:r w:rsidR="00F864C5">
        <w:t xml:space="preserve"> inclusive of the design </w:t>
      </w:r>
      <w:r w:rsidR="007073D2">
        <w:t>characteristics</w:t>
      </w:r>
      <w:r w:rsidRPr="007F6D57">
        <w:t>,</w:t>
      </w:r>
      <w:r w:rsidR="000E3621">
        <w:t xml:space="preserve"> </w:t>
      </w:r>
      <w:r w:rsidRPr="007F6D57">
        <w:t xml:space="preserve">participant characteristics, recruitment strategy and measures of adverse events. These recommendations will improve the current evidence base for therapeutic footwear as an intervention for children </w:t>
      </w:r>
      <w:r w:rsidR="00360C77">
        <w:t xml:space="preserve">living </w:t>
      </w:r>
      <w:r w:rsidRPr="007F6D57">
        <w:t xml:space="preserve">with </w:t>
      </w:r>
      <w:r w:rsidR="00360C77">
        <w:t xml:space="preserve">a </w:t>
      </w:r>
      <w:r w:rsidRPr="007F6D57">
        <w:t xml:space="preserve">mobility </w:t>
      </w:r>
      <w:r w:rsidR="00360C77" w:rsidRPr="007F6D57">
        <w:t>impairment</w:t>
      </w:r>
    </w:p>
    <w:p w14:paraId="6AE3833B" w14:textId="77777777" w:rsidR="00186EB2" w:rsidRDefault="00186EB2">
      <w:r>
        <w:br w:type="page"/>
      </w:r>
    </w:p>
    <w:p w14:paraId="1640B645" w14:textId="77777777" w:rsidR="00D42BBB" w:rsidRDefault="00D42BBB" w:rsidP="005A7336">
      <w:pPr>
        <w:spacing w:line="360" w:lineRule="auto"/>
        <w:jc w:val="both"/>
        <w:sectPr w:rsidR="00D42BBB" w:rsidSect="009344E2">
          <w:pgSz w:w="11900" w:h="16840"/>
          <w:pgMar w:top="1440" w:right="1134" w:bottom="1440" w:left="2268" w:header="709" w:footer="709" w:gutter="0"/>
          <w:cols w:space="708"/>
          <w:docGrid w:linePitch="360"/>
        </w:sectPr>
      </w:pPr>
    </w:p>
    <w:p w14:paraId="2B380509" w14:textId="7196DA8E" w:rsidR="008B2095" w:rsidRDefault="008B2095" w:rsidP="008B2095">
      <w:pPr>
        <w:pStyle w:val="Heading1"/>
        <w:numPr>
          <w:ilvl w:val="0"/>
          <w:numId w:val="29"/>
        </w:numPr>
      </w:pPr>
      <w:bookmarkStart w:id="112" w:name="_Toc156403470"/>
      <w:r>
        <w:lastRenderedPageBreak/>
        <w:t>Design Characteristics of Off-the-Shelf Children’s Stability Footwear</w:t>
      </w:r>
      <w:bookmarkEnd w:id="112"/>
    </w:p>
    <w:p w14:paraId="434B6555" w14:textId="77777777" w:rsidR="00513493" w:rsidRPr="00513493" w:rsidRDefault="00513493" w:rsidP="00513493"/>
    <w:p w14:paraId="1F25F892" w14:textId="77777777" w:rsidR="008B2095" w:rsidRDefault="008B2095">
      <w:pPr>
        <w:pStyle w:val="Heading2"/>
        <w:numPr>
          <w:ilvl w:val="1"/>
          <w:numId w:val="29"/>
        </w:numPr>
      </w:pPr>
      <w:bookmarkStart w:id="113" w:name="_Toc156403471"/>
      <w:r>
        <w:t>Background</w:t>
      </w:r>
      <w:bookmarkEnd w:id="113"/>
    </w:p>
    <w:p w14:paraId="0EBDCBC3" w14:textId="77777777" w:rsidR="008B2095" w:rsidRDefault="008B2095" w:rsidP="008B2095"/>
    <w:p w14:paraId="223EBFB3" w14:textId="6D25CEE0" w:rsidR="008B2095" w:rsidRPr="00384359" w:rsidRDefault="008B2095" w:rsidP="008B2095">
      <w:pPr>
        <w:spacing w:line="360" w:lineRule="auto"/>
        <w:jc w:val="both"/>
        <w:rPr>
          <w:rFonts w:cstheme="minorHAnsi"/>
          <w:spacing w:val="-2"/>
        </w:rPr>
      </w:pPr>
      <w:r>
        <w:rPr>
          <w:rFonts w:cstheme="minorHAnsi"/>
          <w:spacing w:val="-2"/>
        </w:rPr>
        <w:t xml:space="preserve">The effectiveness of assistive aids for mobility impairment, </w:t>
      </w:r>
      <w:r w:rsidRPr="00262FEE">
        <w:rPr>
          <w:rFonts w:cstheme="minorHAnsi"/>
          <w:spacing w:val="-2"/>
        </w:rPr>
        <w:t>such as orthosis</w:t>
      </w:r>
      <w:r>
        <w:rPr>
          <w:rFonts w:cstheme="minorHAnsi"/>
          <w:spacing w:val="-2"/>
        </w:rPr>
        <w:t xml:space="preserve">, is dictated by </w:t>
      </w:r>
      <w:r w:rsidRPr="00262FEE">
        <w:rPr>
          <w:rFonts w:cstheme="minorHAnsi"/>
          <w:spacing w:val="-2"/>
        </w:rPr>
        <w:t xml:space="preserve">their design and material components </w:t>
      </w:r>
      <w:r w:rsidRPr="00262FEE">
        <w:rPr>
          <w:rFonts w:cstheme="minorHAnsi"/>
          <w:spacing w:val="-2"/>
        </w:rPr>
        <w:fldChar w:fldCharType="begin" w:fldLock="1"/>
      </w:r>
      <w:r w:rsidR="00EF53DC">
        <w:rPr>
          <w:rFonts w:cstheme="minorHAnsi"/>
          <w:spacing w:val="-2"/>
        </w:rPr>
        <w:instrText>ADDIN CSL_CITATION {"citationItems":[{"id":"ITEM-1","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1","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2","itemData":{"DOI":"10.1016/j.foot.2022.101924","ISSN":"15322963","abstract":"Purpose: To validate a new classification system for bespoke thermoplastic ankle foot orthoses (AFOs). Methods: Inter- and intra-observer reliability study. A classification system based on the design and function of AFOs was created. Sixty-three independent observers classified thirty-six photographs of different AFOs, according to the proposed classification system via an online questionnaire. Approximately two weeks later, the same AFOs were classified again by fifty-three of the same participants. All participants were health care professionals, researchers, or technicians with experience in referring for, prescribing, fitting, reviewing, researching or manufacturing AFOs. Results: The mean inter- and intra-observer agreement Fleiss’ kappa was 0.932 and 0.944, respectively. 98.3% of participants reported that the classification system was very easy or moderately easy to use, with 85.7% reporting they would use the classification system. 90.5% of participants reported that the proposed AFO classification system was clear, with 84% stating it was useful. Conclusion: The proposed classification system for bespoke thermoplastic AFOs, has an excellent inter- and intra-observer agreement. It will reduce the ambiguity of the description of the type of AFOs used in clinical practice and research. Furthermore, it makes reproducible comparisons between groups possible, which are essential for future evaluations of evidence-based orthotic care.","author":[{"dropping-particle":"","family":"Eddison","given":"N.","non-dropping-particle":"","parse-names":false,"suffix":""},{"dropping-particle":"","family":"Healy","given":"A.","non-dropping-particle":"","parse-names":false,"suffix":""},{"dropping-particle":"","family":"Buchanan","given":"D.","non-dropping-particle":"","parse-names":false,"suffix":""},{"dropping-particle":"","family":"Chockalingam","given":"N.","non-dropping-particle":"","parse-names":false,"suffix":""}],"container-title":"Foot","id":"ITEM-2","issued":{"date-parts":[["2022","12","1"]]},"page":"101924","publisher":"Churchill Livingstone","title":"Standardised classification system for bespoke thermoplastic ankle foot orthoses","type":"article-journal","volume":"53"},"uris":["http://www.mendeley.com/documents/?uuid=bb9406bd-197a-4a9e-a672-d174a964722f"]},{"id":"ITEM-3","itemData":{"DOI":"10.1097/PXR.0000000000000247","ISSN":"1746-1553","PMID":"37314325","abstract":"BACKGROUND An ankle foot orthosis (AFO) which is prescribed to be rigid should only deform a small amount to achieve its clinical goals. Material thickness and the design of reinforcing features can significantly affect AFO rigidity, but their selection remains based on anecdotal evidence. OBJECTIVES To quantify the effect of these parameters on AFO stiffness and to set the basis for quantitative guidelines for the design optimisation of rigid AFOs. STUDY DESIGN Experimental and computational study. METHODS A polypropylene AFO was produced according to UK standard practice and its stiffness was experimentally measured for 30Nm of dorsiflexion. Its geometry and mechanical characteristics were utilised to create a finite element (FE) model of a typical AFO prescribed to be rigid. Following validation, the model was used to quantify the effect of material thickness and reinforcement design (i.e., reinforcement placement, length) on stiffness. A final set of AFO samples was produced to experimentally confirm key findings. RESULTS AND CONCLUSIONS For a specific AFO geometry and loading magnitude, there is a thickness threshold below which the AFO cannot effectively resist flexion and buckles. FE modelling showed that stiffness is maximised when reinforcements are placed at the anterior-most position possible. This key finding was also experimentally confirmed. The stiffness of an AFO reinforced according to standard practice with lateral and medial ribbing was 4.4 ± 0.1 Nm/degree. Instructing the orthotic technician to move the ribbings anteriorly increased stiffness by 22%. Further stiffening is achieved by ensuring the reinforcements extend from the footplate to at least two-thirds of the AFO's total height.","author":[{"dropping-particle":"","family":"Chatzistergos","given":"Panagiotis E","non-dropping-particle":"","parse-names":false,"suffix":""},{"dropping-particle":"","family":"Eddison","given":"Nicola","non-dropping-particle":"","parse-names":false,"suffix":""},{"dropping-particle":"","family":"Ganniari-Papageorgiou","given":"Evangelia","non-dropping-particle":"","parse-names":false,"suffix":""},{"dropping-particle":"","family":"Chockalingam","given":"Nachiappan","non-dropping-particle":"","parse-names":false,"suffix":""}],"container-title":"Prosthetics and orthotics international","id":"ITEM-3","issued":{"date-parts":[["2023","6","13"]]},"publisher":"Prosthet Orthot Int","title":"A quantitative analysis of optimum design for rigid ankle foot orthoses: The effect of thickness and reinforcement design on stiffness.","type":"article-journal"},"uris":["http://www.mendeley.com/documents/?uuid=0aafe44a-fd10-300a-b3c4-e10c01647592"]}],"mendeley":{"formattedCitation":"(Chatzistergos et al., 2023; Eddison, Healy, et al., 2022; Eddison &amp; Chockalingam, 2013)","plainTextFormattedCitation":"(Chatzistergos et al., 2023; Eddison, Healy, et al., 2022; Eddison &amp; Chockalingam, 2013)","previouslyFormattedCitation":"(Chatzistergos et al., 2023; Eddison, Healy, et al., 2022; Eddison &amp; Chockalingam, 2013)"},"properties":{"noteIndex":0},"schema":"https://github.com/citation-style-language/schema/raw/master/csl-citation.json"}</w:instrText>
      </w:r>
      <w:r w:rsidRPr="00262FEE">
        <w:rPr>
          <w:rFonts w:cstheme="minorHAnsi"/>
          <w:spacing w:val="-2"/>
        </w:rPr>
        <w:fldChar w:fldCharType="separate"/>
      </w:r>
      <w:r w:rsidR="00254D00" w:rsidRPr="00254D00">
        <w:rPr>
          <w:rFonts w:cstheme="minorHAnsi"/>
          <w:noProof/>
          <w:spacing w:val="-2"/>
        </w:rPr>
        <w:t>(Chatzistergos et al., 2023; Eddison, Healy, et al., 2022; Eddison &amp; Chockalingam, 2013)</w:t>
      </w:r>
      <w:r w:rsidRPr="00262FEE">
        <w:rPr>
          <w:rFonts w:cstheme="minorHAnsi"/>
          <w:spacing w:val="-2"/>
        </w:rPr>
        <w:fldChar w:fldCharType="end"/>
      </w:r>
      <w:r>
        <w:rPr>
          <w:rFonts w:cstheme="minorHAnsi"/>
          <w:spacing w:val="-2"/>
        </w:rPr>
        <w:t>. As outlined in Chapter 2, off-the-shelf s</w:t>
      </w:r>
      <w:r w:rsidRPr="00262FEE">
        <w:rPr>
          <w:rFonts w:cstheme="minorHAnsi"/>
          <w:spacing w:val="-2"/>
        </w:rPr>
        <w:t xml:space="preserve">tability </w:t>
      </w:r>
      <w:r>
        <w:rPr>
          <w:rFonts w:cstheme="minorHAnsi"/>
          <w:spacing w:val="-2"/>
        </w:rPr>
        <w:t xml:space="preserve">therapeutic </w:t>
      </w:r>
      <w:r w:rsidRPr="00262FEE">
        <w:rPr>
          <w:rFonts w:cstheme="minorHAnsi"/>
          <w:spacing w:val="-2"/>
        </w:rPr>
        <w:t xml:space="preserve">footwear </w:t>
      </w:r>
      <w:r>
        <w:rPr>
          <w:rFonts w:cstheme="minorHAnsi"/>
          <w:spacing w:val="-2"/>
        </w:rPr>
        <w:t xml:space="preserve">(OSSTF) </w:t>
      </w:r>
      <w:r w:rsidRPr="00262FEE">
        <w:rPr>
          <w:rFonts w:cstheme="minorHAnsi"/>
          <w:spacing w:val="-2"/>
        </w:rPr>
        <w:t xml:space="preserve">is a range of </w:t>
      </w:r>
      <w:r>
        <w:rPr>
          <w:rFonts w:cstheme="minorHAnsi"/>
          <w:spacing w:val="-2"/>
        </w:rPr>
        <w:t xml:space="preserve">children’s </w:t>
      </w:r>
      <w:r w:rsidRPr="00262FEE">
        <w:rPr>
          <w:rFonts w:cstheme="minorHAnsi"/>
          <w:spacing w:val="-2"/>
        </w:rPr>
        <w:t xml:space="preserve">therapeutic footwear that </w:t>
      </w:r>
      <w:r>
        <w:rPr>
          <w:rFonts w:cstheme="minorHAnsi"/>
          <w:spacing w:val="-2"/>
        </w:rPr>
        <w:t>is</w:t>
      </w:r>
      <w:r w:rsidRPr="00262FEE">
        <w:rPr>
          <w:rFonts w:cstheme="minorHAnsi"/>
          <w:spacing w:val="-2"/>
        </w:rPr>
        <w:t xml:space="preserve"> postulated to </w:t>
      </w:r>
      <w:r>
        <w:rPr>
          <w:rFonts w:cstheme="minorHAnsi"/>
          <w:spacing w:val="-2"/>
        </w:rPr>
        <w:t xml:space="preserve">act as an assistive aid to improve </w:t>
      </w:r>
      <w:r w:rsidRPr="00262FEE">
        <w:rPr>
          <w:rFonts w:cstheme="minorHAnsi"/>
          <w:spacing w:val="-2"/>
        </w:rPr>
        <w:t>dynamic gait parameters of children with mobility impairment, reducing pathological movements and facilitating typical childhood walking patterns.</w:t>
      </w:r>
      <w:r>
        <w:rPr>
          <w:rFonts w:cstheme="minorHAnsi"/>
          <w:spacing w:val="-2"/>
        </w:rPr>
        <w:t xml:space="preserve"> </w:t>
      </w:r>
      <w:r w:rsidRPr="00262FEE">
        <w:rPr>
          <w:rFonts w:cstheme="minorHAnsi"/>
          <w:spacing w:val="-2"/>
        </w:rPr>
        <w:t xml:space="preserve">However, </w:t>
      </w:r>
      <w:r>
        <w:rPr>
          <w:rFonts w:cstheme="minorHAnsi"/>
          <w:spacing w:val="-2"/>
        </w:rPr>
        <w:t xml:space="preserve">as outlined in Chapters 2 and 3, there is no </w:t>
      </w:r>
      <w:r w:rsidRPr="00262FEE">
        <w:rPr>
          <w:rFonts w:cstheme="minorHAnsi"/>
          <w:spacing w:val="-2"/>
        </w:rPr>
        <w:t xml:space="preserve">clear </w:t>
      </w:r>
      <w:r>
        <w:rPr>
          <w:rFonts w:cstheme="minorHAnsi"/>
          <w:spacing w:val="-2"/>
        </w:rPr>
        <w:t>identification</w:t>
      </w:r>
      <w:r w:rsidRPr="00262FEE">
        <w:rPr>
          <w:rFonts w:cstheme="minorHAnsi"/>
          <w:spacing w:val="-2"/>
        </w:rPr>
        <w:t xml:space="preserve"> </w:t>
      </w:r>
      <w:r>
        <w:rPr>
          <w:rFonts w:cstheme="minorHAnsi"/>
          <w:spacing w:val="-2"/>
        </w:rPr>
        <w:t xml:space="preserve">in the evidence base </w:t>
      </w:r>
      <w:r w:rsidRPr="00262FEE">
        <w:rPr>
          <w:rFonts w:cstheme="minorHAnsi"/>
          <w:spacing w:val="-2"/>
        </w:rPr>
        <w:t xml:space="preserve">of the design and material components for </w:t>
      </w:r>
      <w:r>
        <w:rPr>
          <w:rFonts w:cstheme="minorHAnsi"/>
          <w:spacing w:val="-2"/>
        </w:rPr>
        <w:t xml:space="preserve">OSSTF and the potential purpose of these design components. This has led to inconsistent reporting of this intervention in the current evidence base, with researchers lacking clarity on the salient features to report. Relatively minor variations in orthotic design can produce marked differences in mechanical properties and potentially affect their function as an assistive aid </w:t>
      </w:r>
      <w:r>
        <w:rPr>
          <w:rFonts w:cstheme="minorHAnsi"/>
          <w:spacing w:val="-2"/>
        </w:rPr>
        <w:fldChar w:fldCharType="begin" w:fldLock="1"/>
      </w:r>
      <w:r w:rsidR="00EF53DC">
        <w:rPr>
          <w:rFonts w:cstheme="minorHAnsi"/>
          <w:spacing w:val="-2"/>
        </w:rPr>
        <w:instrText>ADDIN CSL_CITATION {"citationItems":[{"id":"ITEM-1","itemData":{"DOI":"10.1016/j.gaitpost.2009.05.012","ISSN":"09666362","PMID":"19520576","abstract":"The mechanical characteristics of ankle foot orthoses (AFOs), such as the stiffness and neutral angle around the ankle and metatarsal-phalangeal (MTP) joints, are rarely quantified. Paradoxically, it is expected that these characteristics determine the function of the AFO in pathological gait. Therefore a device to determine these AFO characteristics named BRUCE was designed based on multidisciplinary consensus. The design is based on a replicated human leg that is manually driven and continuously registers joint configuration and force exerted by the AFO onto the device. From this information, neutral angles and stiffnesses around the ankle and MTP joints are determined using a linear fit. The reliability of the stiffnesses and neutral angles was studied by repeatedly measuring the mechanical characteristics of four different AFOs, and evaluating the inter-session, intra-session, and inter-observer errors. The reliability study revealed that ankle and MTP stiffness could be measured with very high reliability (ICC = 0.98-1.00). Ankle and MTP neutral angles showed reasonable reliability (ICC = 0.79-0.92). Measurement error in the neutral angles could mainly be attributed to the difference in testers. With a fixed tester excellent reliability was obtained (ICC = 0.99-0.99). The results derived using BRUCE can help to gain insight into the role of the mechanical characteristics of AFOs in correcting pathological gait. Objective information of AFO characteristics is expected to lead to a better founded prescription of AFOs, resulting in optimal functional benefit for the patient. © 2009 Elsevier B.V.","author":[{"dropping-particle":"","family":"Bregman","given":"D. J.J.","non-dropping-particle":"","parse-names":false,"suffix":""},{"dropping-particle":"","family":"Rozumalski","given":"A.","non-dropping-particle":"","parse-names":false,"suffix":""},{"dropping-particle":"","family":"Koops","given":"D.","non-dropping-particle":"","parse-names":false,"suffix":""},{"dropping-particle":"","family":"Groot","given":"V.","non-dropping-particle":"de","parse-names":false,"suffix":""},{"dropping-particle":"","family":"Schwartz","given":"M.","non-dropping-particle":"","parse-names":false,"suffix":""},{"dropping-particle":"","family":"Harlaar","given":"J.","non-dropping-particle":"","parse-names":false,"suffix":""}],"container-title":"Gait and Posture","id":"ITEM-1","issue":"2","issued":{"date-parts":[["2009","8","1"]]},"page":"144-149","publisher":"Elsevier","title":"A new method for evaluating ankle foot orthosis characteristics: BRUCE","type":"article-journal","volume":"30"},"uris":["http://www.mendeley.com/documents/?uuid=30043ee6-3764-3fa0-abf9-cec93d7912fb"]},{"id":"ITEM-2","itemData":{"DOI":"10.3109/03093649609164430","ISSN":"03093646","PMID":"8876007","abstract":"A device was developed to measure the dorsi- and plantar flexion moment of plastic ankle-foot orthoses when deflected. It is operated by manually controlling a lever which is used to apply a nearly static force. Various orthoses can be classified according to the characteristics of the correcting force measured by this device. Simplicity and high reproducibility are the major advantages. However, to obtain measurements approximating the characteristics of orthoses under wearing conditions its use is restricted to orthoses made of low-viscosity materials.","author":[{"dropping-particle":"","family":"Sumiya","given":"T.","non-dropping-particle":"","parse-names":false,"suffix":""},{"dropping-particle":"","family":"Suzuki","given":"Y.","non-dropping-particle":"","parse-names":false,"suffix":""},{"dropping-particle":"","family":"Kasahara","given":"T.","non-dropping-particle":"","parse-names":false,"suffix":""}],"container-title":"Prosthetics and Orthotics International","id":"ITEM-2","issue":"2","issued":{"date-parts":[["1996","8","24"]]},"page":"129-131","publisher":"SAGE Publications Ltd","title":"Stiffness control in posterior-type plastic ankle-foot orthoses: Effect of ankle trimline. Part 1: A device for measuring ankle moment","type":"article-journal","volume":"20"},"uris":["http://www.mendeley.com/documents/?uuid=a0583860-61a8-3592-b3b2-19c190518af1"]},{"id":"ITEM-3","itemData":{"DOI":"10.3109/03093640409167924","ISSN":"0309-3646","author":[{"dropping-particle":"","family":"Major","given":"R. E.","non-dropping-particle":"","parse-names":false,"suffix":""},{"dropping-particle":"","family":"Hewart","given":"P. J.","non-dropping-particle":"","parse-names":false,"suffix":""},{"dropping-particle":"","family":"Macdonald","given":"A. M.","non-dropping-particle":"","parse-names":false,"suffix":""}],"container-title":"Prosthetics &amp; Orthotics International","id":"ITEM-3","issue":"1","issued":{"date-parts":[["2004","4"]]},"page":"44-48","title":"A new structural concept in moulded fixed ankle foot orthoses and comparison of the bending stiffness of four constructions","type":"article-journal","volume":"28"},"uris":["http://www.mendeley.com/documents/?uuid=544ae225-d138-3654-bfca-c66cd36714ad"]},{"id":"ITEM-4","itemData":{"DOI":"10.1016/j.gaitpost.2016.03.001","ISBN":"09666362 (ISSN)","PMID":"27131186","abstract":"Ankle-Foot Orthoses (AFOs) are commonly prescribed to promote gait in children with cerebral palsy (CP). The AFO prescription process is however largely dependent on clinical experience, resulting in confusing results regarding treatment efficacy. To maximize efficacy, the AFO's mechanical properties should be tuned to the patient's underlying impairments. This study aimed to investigate whether the efficacy of a ventral shell AFO (vAFO) to reduce knee flexion and walking energy cost could be improved by individually optimizing AFO stiffness in children with CP walking with excessive knee flexion. Secondarily, the effect of the optimized vAFO on daily walking activity was investigated. Fifteen children with spastic CP were prescribed with a hinged vAFO with adjustable stiffness. Effects of a rigid, stiff, and flexible setting on knee angle and the net energy cost (EC) [Jkg(-1)m(-1)] were assessed to individually select the optimal stiffness. After three months, net EC, daily walking activity [stridesmin(-1)] and knee angle [deg] while walking with the optimized vAFO were compared to walking with shoes-only. A near significant 9% (p=0.077) decrease in net EC (-0.5Jkg(-1)m(-1)) was found for walking with the optimized vAFO compared to shoes-only. Daily activity remained unchanged. Knee flexion in stance was reduced by 2.4° (p=0.006). These results show that children with CP who walk with excessive knee flexion show a small, but significant reduction of knee flexion in stance as a result of wearing individually optimized vAFOs. Data suggest that this also improves gait efficiency for which an individual approach to AFO prescription is emphasized.","author":[{"dropping-particle":"","family":"Kerkum","given":"Yvette L","non-dropping-particle":"","parse-names":false,"suffix":""},{"dropping-particle":"","family":"Harlaar","given":"Jaap","non-dropping-particle":"","parse-names":false,"suffix":""},{"dropping-particle":"","family":"Buizer","given":"Annemieke I","non-dropping-particle":"","parse-names":false,"suffix":""},{"dropping-particle":"","family":"Noort","given":"Josien C","non-dropping-particle":"Van Den","parse-names":false,"suffix":""},{"dropping-particle":"","family":"Becher","given":"Jules G","non-dropping-particle":"","parse-names":false,"suffix":""},{"dropping-particle":"","family":"Brehm","given":"Merel-Anne A","non-dropping-particle":"","parse-names":false,"suffix":""}],"container-title":"Gait Posture","id":"ITEM-4","issued":{"date-parts":[["2016"]]},"language":"English","note":"From Duplicate 1 (An individual approach for optimizing ankle-foot orthoses to improve mobility in children with spastic cerebral palsy walking with excessive knee flexion - Kerkum, Y L; Harlaar, J; Buizer, A I; Van Den Noort, J C; Becher, J G; Brehm, M A)\n\nCited By :3\nExport Date: 29 January 2018\nCODEN: GAPOF\nCorrespondence Address: Kerkum, Y.L.; Department of Rehabilitation Medicine, VU University Medical Center, PO Box 7057, Netherlands; email: yvettekerkum@gmail.com\nTradenames: Neuro Swing\nFunding details: KFA, Stichting Rotterdams Kinderrevalidatie Fonds Adriaanstichting\nReferences: Graham, H.K., Selber, P., Musculoskeletal aspects of cerebral palsy (2003) J. Bone Joint Surg. Br., pp. 157-166; Campbell, J., Ball, J., Energetics of walking in cerebral palsy (1978) Orthop. Clin. North Am., 9, pp. 374-377; Brehm, M.A., Harlaar, J., Schwartz, M., Effect of ankle-foot orthoses on walking efficiency and gait in children with cerebral palsy (2008) J. Rehabil. Med., 40, pp. 529-534; Rogozinski, B.M., Davids, J.R., Davis, R.B., Jameson, G.G., Blackhurst, D.W., The efficacy of the floor-reaction ankle-foot orthosis in children with cerebral palsy (2009) J. Bone Joint Surg. Am., 91, pp. 2440-2447; Buckon, C.E., Thomas, S.S., Jakobson-Huston, S., Moor, M., Sussman, M., Aiona, M., Comparison of three ankle-foot orthosis configurations for children with spastic diplegia (2004) Dev. Med. Child Neurol., 46, pp. 590-598; Morris, C., Bowers, R., Ross, K., Stevens, P., Phillips, D., Orthotic management of cerebral palsy: recommendations from a consensus conference (2011) NeuroRehabilitation, 28, pp. 37-46; Bregman, D.J., van der Krogt, M.M., De, G.V., Harlaar, J., Wisse, M., Collins, S.H., The effect of ankle foot orthosis stiffness on the energy cost of walking: a simulation study (2011) Clin. Biomech. (Bristol, Avon), 26, pp. 955-961; Collins, S.H., Wiggin, M.B., Sawicki, G.S., Reducing the energy cost of human walking using an unpowered exoskeleton (2015) Nature, 522, pp. 212-215; Collins, S.H., Kuo, A.D., Recycling energy to restore impaired ankle function during human walking (2010) PLoS ONE, 5, p. e9307; Ballaz, L., Plamondon, S., Lemay, M., Ankle range of motion is key to gait efficiency in adolescents with cerebral palsy (2010) Clin. Biomech. (Bristol, Avon), 25, pp. 944-948; Bregman, D.J., Harlaar, J., Meskers, C.G., De Groot, V., Spring-like Ankle Foot Orthoses reduce the energy cost of walking by taking over ankle work (2012) Gait Posture, 35, pp. 148-153; Kerkum, Y.L., Brehm, M.A., Buizer, A.I., Van Den Noort, J.C., Becher, J.G., Harlaar, J., Defining the mechanical properties of a spring-hinged ankle foot orthosis to assess its potential use in children with spastic cerebral palsy (2014) J. Appl. Biomech., 30, pp. 728-731; Kerkum, Y.L., Harlaar, J., Buizer, A.I., Van Den Noort, J.C., Becher, J.G., Brehm, M.A., Optimising Ankle Foot Orthoses for children with cerebral palsy walking with excessive knee flexion to improve their mobility and participation; protocol of the AFO-CP study (2013) BMC Pediatr., 13, p. 17; Brehm, M., Bus, S.A., Harlaar, J., Nollet, F., A candidate core set of outcome measures based on the International Classification of Functioning, Disability and Health for clinical studies on lower limb orthoses (2011) Prosthet. Orthot. Int., 35, pp. 269-277; Harlaar, J., Brehm, M., Becher, J.G., Bregman, D.J., Buurke, J., Holtkamp, F., Studies examining the efficacy of ankle foot orthoses should report activity level and mechanical evidence (2010) Prosthet. Orthot. Int., 34, pp. 327-335; Palisano, R., Rosenbaum, P., Walter, S., Russell, D., Wood, E., Galuppi, B., Development and reliability of a system to classify gross motor function in children with cerebral palsy (1997) Dev. Med. Child Neurol., 39, pp. 214-223; Ishikawa, S., Kang, M., Bjornson, K.F., Song, K., Reliably measuring ambulatory activity levels of children and adolescents with cerebral palsy (2013) Arch. Phys. Med. Rehabil., 94, pp. 132-137; Cappozzo, A., Catani, F., Croce, U.D., Leardini, A., Position and orientation in space of bones during movement: anatomical frame definition and determination (1995) Clin. Biomech. (Bristol, Avon), 10, pp. 171-178; Bus, S.A., Waaijman, R., Nollet, F., New monitoring technology to objectively assess adherence to prescribed footwear and assistive devices during ambulatory activity (2012) Arch. Phys. Med. Rehabil., 93, pp. 2075-2079; Schwartz, M.H., Koop, S.E., Bourke, J.L., Baker, R., A nondimensional normalization scheme for oxygen utilization data (2006) Gait Posture, 24, pp. 14-22; McDonald, C.M., Widman, L., Abresch, R.T., Walsh, S.A., Walsh, D.D., Utility of a step activity monitor for the measurement of daily ambulatory activity in children (2005) Arch. Phys. Med. Rehabil., 86, pp. 793-801; Kerkum, Y.L., Houdijk, H., Brehm, M.A., Buizer, A.I., Kessels, M.L., Sterk, A., The Shank-to-Vertical-Angle as a parameter to evaluate tuning of Ankle-Foot Orthoses (2015) Gait Posture, 42, pp. 269-274; Desloovere, K., Molenaers, G., Van Gestel, L., Huenaerts, C., van Campenhout, A., Callewaert, B., How can push-off be preserved during use of an ankle foot orthosis in children with hemiplegia A prospective controlled study (2006) Gait Posture, 24, pp. 142-151; Brunner, R., Meier, G., Ruepp, T., Comparison of a stiff and a spring-type ankle-foot orthosis to improve gait in spastic hemiplegic children (1998) J. Pediatr Orthop., 18, pp. 719-726; Buckon, C.E., Thomas, S.S., Jakobson-Huston, S., Sussman, M., Aiona, M., Comparison of three ankle-foot orthosis configurations for children with spastic hemiplegia (2001) Dev. Med Child. Neurol., 43, pp. 371-378; Eddison, N., Chockalingam, N., The effect of tuning ankle foot orthoses-footwear combination on the gait parameters of children with cerebral palsy (2013) Prosthet. Orthot. Int., 37, pp. 95-107; Jagadamma, K.C., Coutts, F.J., Mercer, T.H., Herman, J., Yirrell, J., Forbes, L., Optimising the effects of rigid ankle foot orthoses on the gait of children with cerebral palsy (CP) - an exploratory trial (2014) Disabil. Rehabil. Assist. Technol., 10, pp. 445-451; Wren, T.A., Dryden, J.W., Mueske, N.M., Dennis, S.W., Healy, B.S., Rethlefsen, S.A., Comparison of 2 orthotic approaches in children with cerebral palsy (2015) Pediatr. Phys. Ther., 27, pp. 218-226; Maltais, D.B., Pierrynowski, M.R., Galea, V.A., Bar-Or, O., Physical activity level is associated with the O2 cost of walking in cerebral palsy (2005) Med. Sci. Sports Exerc., 37, pp. 347-353; van Sluijs, E.M., Kriemler, S., McMinn, A.M., The effect of community and family interventions on young people's physical activity levels: a review of reviews and updated systematic review (2011) Br. J. Sports Med., 45, pp. 914-922; Voorman, J.M., Dallmeijer, A.J., Knol, D.L., Lankhorst, G.J., Becher, J.G., Prospective longitudinal study of gross motor function in children with cerebral palsy (2007) Arch. Phys. Med. Rehabil., 88, pp. 871-876; Scholtes, V.A., Dallmeijer, A.J., Becher, J.G., The effectiveness of multilevel botulinum toxin type A and comprehensive rehabilitation in children with cerebral palsy (2007) The Spasticity Test: A Clinical Instrument to Measure Spasticity in Children with Cerebral Palsy, , VU University Medical Center, Amsterdam; Kerkum, Y.L., Brehm, M.A., van, H.K., Van Den Noort, J.C., Harlaar, J., Becher, J.G., Acclimatization of the gait pattern to wearing an ankle-foot orthosis in children with spastic cerebral palsy (2015) Clin. Biomech. (Bristol, Avon), 30, pp. 617-622\n\nFrom Duplicate 2 (An individual approach for optimizing ankle-foot orthoses to improve mobility in children with spastic cerebral palsy walking with excessive knee flexion - Kerkum, Yvette L; Harlaar, Jaap; Buizer, Annemieke I; Van Den Noort, Josien C; Becher, Jules G; Brehm, Merel-Anne A)\n\nFrom Duplicate 1 (An individual approach for optimizing ankle-foot orthoses to improve mobility in children with spastic cerebral palsy walking with excessive knee flexion - Kerkum, Yvette L; Harlaar, Jaap; Buizer, Annemieke I; van den Noort, Josien C; Becher, Jules G; Brehm, Merel-Anne)\n\nDate of Electronic Publication: 2016 Mar 09. Current Imprints: Publication: : Oxford, UK : Elsevier Sciencem; Original Imprints: Publication: Oxford, UK : Butterworth-Heinemann, c1993-\n\nFrom Duplicate 2 (An individual approach for optimizing ankle-foot orthoses to improve mobility in children with spastic cerebral palsy walking with excessive knee flexion - Kerkum, Y L; Harlaar, J; Buizer, A I; Van Den Noort, J C; Becher, J G; Brehm, M A)\n\nCited By :3\nExport Date: 29 January 2018\nCODEN: GAPOF\nCorrespondence Address: Kerkum, Y.L.; Department of Rehabilitation Medicine, VU University Medical Center, PO Box 7057, Netherlands; email: yvettekerkum@gmail.com\nTradenames: Neuro Swing\nFunding details: KFA, Stichting Rotterdams Kinderrevalidatie Fonds Adriaanstichting\nReferences: Graham, H.K., Selber, P., Musculoskeletal aspects of cerebral palsy (2003) J. Bone Joint Surg. Br., pp. 157-166; Campbell, J., Ball, J., Energetics of walking in cerebral palsy (1978) Orthop. Clin. North Am., 9, pp. 374-377; Brehm, M.A., Harlaar, J., Schwartz, M., Effect of ankle-foot orthoses on walking efficiency and gait in children with cerebral palsy (2008) J. Rehabil. Med., 40, pp. 529-534; Rogozinski, B.M., Davids, J.R., Davis, R.B., Jameson, G.G., Blackhurst, D.W., The efficacy of the floor-reaction ankle-foot orthosis in children with cerebral palsy (2009) J. Bone Joint Surg. Am., 91, pp. 2440-2447; Buckon, C.E., Thomas, S.S., Jakobson-Huston, S., Moor, M., Sussman, M., Aiona, M., Comparison of three ankle-foot orthosis configurations for children with spastic diplegia (2004) Dev. Med. Child Neurol., 46, pp. 590-598; Morris, C., Bowers, R., Ross, K., Stevens, P., Phillips, D., Orthotic management of cerebral palsy: recommendations from a consensus conference (2011) NeuroRehabilitation, 28, pp. 37-46; Bregman, D.J., van der Krogt, M.M., De, G.V., Harlaar, J., Wisse, M., Collins, S.H., The effect of ankle foot orthosis stiffness on the energy cost of walking: a simulation study (2011) Clin. Biomech. (Bristol, Avon), 26, pp. 955-961; Collins, S.H., Wiggin, M.B., Sawicki, G.S., Reducing the energy cost of human walking using an unpowered exoskeleton (2015) Nature, 522, pp. 212-215; Collins, S.H., Kuo, A.D., Recycling energy to restore impaired ankle function during human walking (2010) PLoS ONE, 5, p. e9307; Ballaz, L., Plamondon, S., Lemay, M., Ankle range of motion is key to gait efficiency in adolescents with cerebral palsy (2010) Clin. Biomech. (Bristol, Avon), 25, pp. 944-948; Bregman, D.J., Harlaar, J., Meskers, C.G., De Groot, V., Spring-like Ankle Foot Orthoses reduce the energy cost of walking by taking over ankle work (2012) Gait Posture, 35, pp. 148-153; Kerkum, Y.L., Brehm, M.A., Buizer, A.I., Van Den Noort, J.C., Becher, J.G., Harlaar, J., Defining the mechanical properties of a spring-hinged ankle foot orthosis to assess its potential use in children with spastic cerebral palsy (2014) J. Appl. Biomech., 30, pp. 728-731; Kerkum, Y.L., Harlaar, J., Buizer, A.I., Van Den Noort, J.C., Becher, J.G., Brehm, M.A., Optimising Ankle Foot Orthoses for children with cerebral palsy walking with excessive knee flexion to improve their mobility and participation; protocol of the AFO-CP study (2013) BMC Pediatr., 13, p. 17; Brehm, M., Bus, S.A., Harlaar, J., Nollet, F., A candidate core set of outcome measures based on the International Classification of Functioning, Disability and Health for clinical studies on lower limb orthoses (2011) Prosthet. Orthot. Int., 35, pp. 269-277; Harlaar, J., Brehm, M., Becher, J.G., Bregman, D.J., Buurke, J., Holtkamp, F., Studies examining the efficacy of ankle foot orthoses should report activity level and mechanical evidence (2010) Prosthet. Orthot. Int., 34, pp. 327-335; Palisano, R., Rosenbaum, P., Walter, S., Russell, D., Wood, E., Galuppi, B., Development and reliability of a system to classify gross motor function in children with cerebral palsy (1997) Dev. Med. Child Neurol., 39, pp. 214-223; Ishikawa, S., Kang, M., Bjornson, K.F., Song, K., Reliably measuring ambulatory activity levels of children and adolescents with cerebral palsy (2013) Arch. Phys. Med. Rehabil., 94, pp. 132-137; Cappozzo, A., Catani, F., Croce, U.D., Leardini, A., Position and orientation in space of bones during movement: anatomical frame definition and determination (1995) Clin. Biomech. (Bristol, Avon), 10, pp. 171-178; Bus, S.A., Waaijman, R., Nollet, F., New monitoring technology to objectively assess adherence to prescribed footwear and assistive devices during ambulatory activity (2012) Arch. Phys. Med. Rehabil., 93, pp. 2075-2079; Schwartz, M.H., Koop, S.E., Bourke, J.L., Baker, R., A nondimensional normalization scheme for oxygen utilization data (2006) Gait Posture, 24, pp. 14-22; McDonald, C.M., Widman, L., Abresch, R.T., Walsh, S.A., Walsh, D.D., Utility of a step activity monitor for the measurement of daily ambulatory activity in children (2005) Arch. Phys. Med. Rehabil., 86, pp. 793-801; Kerkum, Y.L., Houdijk, H., Brehm, M.A., Buizer, A.I., Kessels, M.L., Sterk, A., The Shank-to-Vertical-Angle as a parameter to evaluate tuning of Ankle-Foot Orthoses (2015) Gait Posture, 42, pp. 269-274; Desloovere, K., Molenaers, G., Van Gestel, L., Huenaerts, C., van Campenhout, A., Callewaert, B., How can push-off be preserved during use of an ankle foot orthosis in children with hemiplegia A prospective controlled study (2006) Gait Posture, 24, pp. 142-151; Brunner, R., Meier, G., Ruepp, T., Comparison of a stiff and a spring-type ankle-foot orthosis to improve gait in spastic hemiplegic children (1998) J. Pediatr Orthop., 18, pp. 719-726; Buckon, C.E., Thomas, S.S., Jakobson-Huston, S., Sussman, M., Aiona, M., Comparison of three ankle-foot orthosis configurations for children with spastic hemiplegia (2001) Dev. Med Child. Neurol., 43, pp. 371-378; Eddison, N., Chockalingam, N., The effect of tuning ankle foot orthoses-footwear combination on the gait parameters of children with cerebral palsy (2013) Prosthet. Orthot. Int., 37, pp. 95-107; Jagadamma, K.C., Coutts, F.J., Mercer, T.H., Herman, J., Yirrell, J., Forbes, L., Optimising the effects of rigid ankle foot orthoses on the gait of children with cerebral palsy (CP) - an exploratory trial (2014) Disabil. Rehabil. Assist. Technol., 10, pp. 445-451; Wren, T.A., Dryden, J.W., Mueske, N.M., Dennis, S.W., Healy, B.S., Rethlefsen, S.A., Comparison of 2 orthotic approaches in children with cerebral palsy (2015) Pediatr. Phys. Ther., 27, pp. 218-226; Maltais, D.B., Pierrynowski, M.R., Galea, V.A., Bar-Or, O., Physical activity level is associated with the O2 cost of walking in cerebral palsy (2005) Med. Sci. Sports Exerc., 37, pp. 347-353; van Sluijs, E.M., Kriemler, S., McMinn, A.M., The effect of community and family interventions on young people's physical activity levels: a review of reviews and updated systematic review (2011) Br. J. Sports Med., 45, pp. 914-922; Voorman, J.M., Dallmeijer, A.J., Knol, D.L., Lankhorst, G.J., Becher, J.G., Prospective longitudinal study of gross motor function in children with cerebral palsy (2007) Arch. Phys. Med. Rehabil., 88, pp. 871-876; Scholtes, V.A., Dallmeijer, A.J., Becher, J.G., The effectiveness of multilevel botulinum toxin type A and comprehensive rehabilitation in children with cerebral palsy (2007) The Spasticity Test: A Clinical Instrument to Measure Spasticity in Children with Cerebral Palsy, , VU University Medical Center, Amsterdam; Kerkum, Y.L., Brehm, M.A., van, H.K., Van Den Noort, J.C., Harlaar, J., Becher, J.G., Acclimatization of the gait pattern to wearing an ankle-foot orthosis in children with spastic cerebral palsy (2015) Clin. Biomech. (Bristol, Avon), 30, pp. 617-622\n\nFrom Duplicate 3 (An individual approach for optimizing ankle-foot orthoses to improve mobility in children with spastic cerebral palsy walking with excessive knee flexion - Kerkum, Yvette L; Harlaar, Jaap; Buizer, Annemieke I; van den Noort, Josien C; Becher, Jules G; Brehm, Merel-Anne)\n\ncommentary. Journal Subset: Biomedical; Europe; UK &amp;amp; Ireland. Instrumentation: Clinical Decision Making in Nursing Scale (CDMNS) (Jenkins). NLM UID: 9416830.\nPMID: 27131186.\n\nFrom Duplicate 4 (An individual approach for optimizing ankle-foot orthoses to improve mobility in children with spastic cerebral palsy walking with excessive knee flexion - Kerkum, Yvette L; Harlaar, Jaap; Buizer, Annemieke I; van den Noort, Josien C; Becher, Jules G; Brehm, Merel-Anne)\n\nAuthor: Kerkum, Yvette L.: 1 email: yvettekerkum@gmail.com. Author: Harlaar, Jaap: 1 Author: Buizer, Annemieke I.: 1 Author: van den Noort, Josien C.: 1 Author: Becher, Jules G.: 1 Author: Brehm, Merel-Anne: 1,2 ; Author Affiliation: 1 Department of Rehabilitation Medicine, MOVE Research Institute Amsterdam, VU University Medical Center, Amsterdam, The Netherlands: 2 Department of Rehabilitation, Academic Medical Center, University of Amsterdam, Amsterdam, The Netherlands; No. of Pages: 8; Language: English; Publication Type: journal article; Update Code: 20160430","page":"104-111","publisher":"Elsevier B.V.","publisher-place":"England","title":"An individual approach for optimizing ankle-foot orthoses to improve mobility in children with spastic cerebral palsy walking with excessive knee flexion","type":"article-journal","volume":"46"},"uris":["http://www.mendeley.com/documents/?uuid=915d634b-c8e8-4cc5-a4c6-8e6cc184caf9"]},{"id":"ITEM-5","itemData":{"DOI":"10.1097/PXR.0000000000000247","ISSN":"1746-1553","PMID":"37314325","abstract":"BACKGROUND An ankle foot orthosis (AFO) which is prescribed to be rigid should only deform a small amount to achieve its clinical goals. Material thickness and the design of reinforcing features can significantly affect AFO rigidity, but their selection remains based on anecdotal evidence. OBJECTIVES To quantify the effect of these parameters on AFO stiffness and to set the basis for quantitative guidelines for the design optimisation of rigid AFOs. STUDY DESIGN Experimental and computational study. METHODS A polypropylene AFO was produced according to UK standard practice and its stiffness was experimentally measured for 30Nm of dorsiflexion. Its geometry and mechanical characteristics were utilised to create a finite element (FE) model of a typical AFO prescribed to be rigid. Following validation, the model was used to quantify the effect of material thickness and reinforcement design (i.e., reinforcement placement, length) on stiffness. A final set of AFO samples was produced to experimentally confirm key findings. RESULTS AND CONCLUSIONS For a specific AFO geometry and loading magnitude, there is a thickness threshold below which the AFO cannot effectively resist flexion and buckles. FE modelling showed that stiffness is maximised when reinforcements are placed at the anterior-most position possible. This key finding was also experimentally confirmed. The stiffness of an AFO reinforced according to standard practice with lateral and medial ribbing was 4.4 ± 0.1 Nm/degree. Instructing the orthotic technician to move the ribbings anteriorly increased stiffness by 22%. Further stiffening is achieved by ensuring the reinforcements extend from the footplate to at least two-thirds of the AFO's total height.","author":[{"dropping-particle":"","family":"Chatzistergos","given":"Panagiotis E","non-dropping-particle":"","parse-names":false,"suffix":""},{"dropping-particle":"","family":"Eddison","given":"Nicola","non-dropping-particle":"","parse-names":false,"suffix":""},{"dropping-particle":"","family":"Ganniari-Papageorgiou","given":"Evangelia","non-dropping-particle":"","parse-names":false,"suffix":""},{"dropping-particle":"","family":"Chockalingam","given":"Nachiappan","non-dropping-particle":"","parse-names":false,"suffix":""}],"container-title":"Prosthetics and orthotics international","id":"ITEM-5","issued":{"date-parts":[["2023","6","13"]]},"publisher":"Prosthet Orthot Int","title":"A quantitative analysis of optimum design for rigid ankle foot orthoses: The effect of thickness and reinforcement design on stiffness.","type":"article-journal"},"uris":["http://www.mendeley.com/documents/?uuid=0aafe44a-fd10-300a-b3c4-e10c01647592"]}],"mendeley":{"formattedCitation":"(Bregman et al., 2009; Chatzistergos et al., 2023; Kerkum et al., 2016; Major et al., 2004; Sumiya et al., 1996)","plainTextFormattedCitation":"(Bregman et al., 2009; Chatzistergos et al., 2023; Kerkum et al., 2016; Major et al., 2004; Sumiya et al., 1996)","previouslyFormattedCitation":"(Bregman et al., 2009; Chatzistergos et al., 2023; Kerkum et al., 2016; Major et al., 2004; Sumiya et al., 1996)"},"properties":{"noteIndex":0},"schema":"https://github.com/citation-style-language/schema/raw/master/csl-citation.json"}</w:instrText>
      </w:r>
      <w:r>
        <w:rPr>
          <w:rFonts w:cstheme="minorHAnsi"/>
          <w:spacing w:val="-2"/>
        </w:rPr>
        <w:fldChar w:fldCharType="separate"/>
      </w:r>
      <w:r w:rsidR="00254D00" w:rsidRPr="00254D00">
        <w:rPr>
          <w:rFonts w:cstheme="minorHAnsi"/>
          <w:noProof/>
          <w:spacing w:val="-2"/>
        </w:rPr>
        <w:t>(Bregman et al., 2009; Chatzistergos et al., 2023; Kerkum et al., 2016; Major et al., 2004; Sumiya et al., 1996)</w:t>
      </w:r>
      <w:r>
        <w:rPr>
          <w:rFonts w:cstheme="minorHAnsi"/>
          <w:spacing w:val="-2"/>
        </w:rPr>
        <w:fldChar w:fldCharType="end"/>
      </w:r>
      <w:r>
        <w:rPr>
          <w:rFonts w:cstheme="minorHAnsi"/>
          <w:spacing w:val="-2"/>
        </w:rPr>
        <w:t xml:space="preserve">. In addition to their mechanical properties to improve stability and limb function, the consequences of comfort and ergonomics should also be considered for the usability of assistive aids </w:t>
      </w:r>
      <w:r>
        <w:rPr>
          <w:rFonts w:cstheme="minorHAnsi"/>
          <w:spacing w:val="-2"/>
        </w:rPr>
        <w:fldChar w:fldCharType="begin" w:fldLock="1"/>
      </w:r>
      <w:r w:rsidR="00254D00">
        <w:rPr>
          <w:rFonts w:cstheme="minorHAnsi"/>
          <w:spacing w:val="-2"/>
        </w:rPr>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id":"ITEM-2","itemData":{"DOI":"10.1016/j.foot.2019.101655","ISSN":"15322963","abstract":"Study design: Pilot study. Background: Ankle foot orthoses (AFOs) and footwear combination (FC) is a commonly prescribed medical device given to children with cerebral palsy (CP) in an attempt to improve their gait. Biomechanically optimising the AFO-FC often requires large adaptations to the sole of the user's footwear. There is currently a dearth of literature regarding the user's perception of wearing biomechanically optimised AFOs and adapted footwear and whether their perception affects their adherence to orthotic treatment. Objective: This study aimed to investigate perception and adherence to wearing an AFO and FC the participants were asked to wear as part of their orthotic prescription. In particular, whether the visibly modified footwear affected the user's adherence to the orthotic treatment. Methods: Questionnaire devised for the purpose of this study. Results: All five participants responded to the questionnaire; reporting a high number of positive responses in relation to function, including; an improvement in the way they walked, improved balance and fewer falls. Conversely, there was a high level of negative responses regarding aesthetics, with all participants reporting they did not like the cosmesis of their AFO-FCs. They were conscious that the modification to their footwear was noticeable and therefore different from their peers, yet they adhered to the treatment and in some cases increased the wearing time. Conclusions: This pilot set of questions indicated that cosmesis is an important factor for children who wear AFOs and adapted footwear. It can be concluded that the impact of the adapted AFO-FC on the participants’ function outweighed their opinion on the cosmesis of the device. Clinical relevance: It is vital to understand how orthotic prescriptions affect user adherence. Orthotic prescriptions which are not utilised by the user result in a failed treatment intervention, regardless of the scientific application underpinning them.","author":[{"dropping-particle":"","family":"Eddison","given":"N.","non-dropping-particle":"","parse-names":false,"suffix":""},{"dropping-particle":"","family":"Healy","given":"A.","non-dropping-particle":"","parse-names":false,"suffix":""},{"dropping-particle":"","family":"Chockalingam","given":"N.","non-dropping-particle":"","parse-names":false,"suffix":""}],"container-title":"Foot","id":"ITEM-2","issued":{"date-parts":[["2020","6","1"]]},"page":"101655","publisher":"Churchill Livingstone","title":"Does user perception affect adherence when wearing biomechanically optimised ankle foot orthosis – footwear combinations: A pilot study","type":"article-journal","volume":"43"},"uris":["http://www.mendeley.com/documents/?uuid=8d068946-dbae-37c6-8a7d-8bc02a6dba3b"]}],"mendeley":{"formattedCitation":"(Bakker et al., 1997; Eddison, Healy, &amp; Chockalingam, 2020)","plainTextFormattedCitation":"(Bakker et al., 1997; Eddison, Healy, &amp; Chockalingam, 2020)","previouslyFormattedCitation":"(Bakker et al., 1997; Eddison, Healy, &amp; Chockalingam, 2020)"},"properties":{"noteIndex":0},"schema":"https://github.com/citation-style-language/schema/raw/master/csl-citation.json"}</w:instrText>
      </w:r>
      <w:r>
        <w:rPr>
          <w:rFonts w:cstheme="minorHAnsi"/>
          <w:spacing w:val="-2"/>
        </w:rPr>
        <w:fldChar w:fldCharType="separate"/>
      </w:r>
      <w:r w:rsidR="00D85835" w:rsidRPr="00D85835">
        <w:rPr>
          <w:rFonts w:cstheme="minorHAnsi"/>
          <w:noProof/>
          <w:spacing w:val="-2"/>
        </w:rPr>
        <w:t>(Bakker et al., 1997; Eddison, Healy, &amp; Chockalingam, 2020)</w:t>
      </w:r>
      <w:r>
        <w:rPr>
          <w:rFonts w:cstheme="minorHAnsi"/>
          <w:spacing w:val="-2"/>
        </w:rPr>
        <w:fldChar w:fldCharType="end"/>
      </w:r>
      <w:r>
        <w:rPr>
          <w:rFonts w:cstheme="minorHAnsi"/>
          <w:spacing w:val="-2"/>
        </w:rPr>
        <w:t xml:space="preserve">. A lack of understanding of the salient design characteristics of an assistive aid </w:t>
      </w:r>
      <w:r w:rsidRPr="00384359">
        <w:rPr>
          <w:rFonts w:cstheme="minorHAnsi"/>
          <w:spacing w:val="-2"/>
        </w:rPr>
        <w:t xml:space="preserve">﻿ </w:t>
      </w:r>
      <w:r>
        <w:rPr>
          <w:rFonts w:cstheme="minorHAnsi"/>
          <w:spacing w:val="-2"/>
        </w:rPr>
        <w:t xml:space="preserve">leads to poor reporting in the research with reduced confidence in the findings and precludes effective knowledge synthesis resulting ultimately in poor clinical decision-making </w:t>
      </w:r>
      <w:r>
        <w:rPr>
          <w:rFonts w:cstheme="minorHAnsi"/>
          <w:spacing w:val="-2"/>
        </w:rPr>
        <w:fldChar w:fldCharType="begin" w:fldLock="1"/>
      </w:r>
      <w:r w:rsidR="00254D00">
        <w:rPr>
          <w:rFonts w:cstheme="minorHAnsi"/>
          <w:spacing w:val="-2"/>
        </w:rPr>
        <w:instrText>ADDIN CSL_CITATION {"citationItems":[{"id":"ITEM-1","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1","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id":"ITEM-2","itemData":{"DOI":"10.1007/s11999-010-1684-y","ISBN":"0009921X (ISSN)","PMID":"21116758","abstract":"Background: Children with spina bifida often present with functional deficits of the lower limb associated with neurosegmental lesion levels and require orthotic management. The most used orthosis for children with spina bifida is the ankle-foot orthosis (AFO). The AFO improves ambulation and reduces energy cost while walking. Despite the apparent benefits of using an AFO, limited evidence documents the influence of factors predicting the ability of an AFO to improve function and when they are indicated. These variables include AFO design, footwear, AFO-footwear combination, and data acquisition. When these variables are not adequately considered in clinical decision-making, there is a risk the AFO will be abandoned prematurely or the patient's stability, function, and safety compromised.; Purpose: The purposes of this study are to (1) describe the functional deficits based on lesion levels; (2) identify and describe variables that influence the ability of an AFO to control deformities; and (3) describe what variables are indicated for the AFO to control knee flexion during stance, hyperpronation, and valgus stress at the knee.; Methods: A selective literature review was undertaken searching MEDLINE and Cochrane databases using terms related to \"orthosis\" and \"spina bifida.\"; Results: Based on previous studies and gait analysis data, suggestions can be made regarding material selection/geometric configuration, sagittal alignment, footplate length, and trim lines of an AFO for reducing knee flexion, hyperpronation, and valgus stress at the knee.; Conclusion: Further research is required to determine what variables allow an AFO to improve function.;","author":[{"dropping-particle":"","family":"Malas","given":"Bryan S","non-dropping-particle":"","parse-names":false,"suffix":""}],"container-title":"Clin Orthop Relat Res","id":"ITEM-2","issue":"5","issued":{"date-parts":[["2011"]]},"language":"English","note":"Criteria (Query) \nParticipants Yes Children and Locomotor Disability \n  \nIntervention Yes Theraputic Footwear \n  \nComparators Yes AFO\n  \nType of Study No Literature review\n  \nPrimary Outcomes Biomechanics \n  \nSecondary Outcomes No\nFrom Duplicate 1 (What variables influence the ability of an AFO to improve function and when are they indicated? - Malas, B S)\n\nCited By :6\nExport Date: 29 January 2018\nCODEN: CORTB\nCorrespondence Address: Malas, B. S.; Orthotics/Prosthetics Department, Children's Memorial Hospital, 2300 Children's Plaza, Box 46, Chicago, IL 60614, United States; email: bmalas@childrensmemorial.org\nReferences: Asher, M., Olson, J., Factors affecting the ambulatory status of patients with spina bifida cystica (1983) Journal of Bone and Joint Surgery - Series A, 65 (3), pp. 350-356; Banta, J.V., Lin, R., Peterson, M., Dagenais, T., The team approach in the care of the child with myelomeningocele (1990) J Prosthet Orthot, 2, pp. 263-271; Carlson, J.M., Berglund, G., An effective orthotic design for controlling the unstable subtalar joint (1979) Orthotics and Prosthetics, 33, pp. 39-49; Fatone, S., Gard, S.A., Malas, B.S., Effects of ankle-foot orthosis alignment and foot-plate length on the gait of adults with poststroke hemiplegia (2009) Arch Phys Med Rehabil, 90, pp. 810-818; Fish, D.J., Nielsen, J.P., Clinical assessment of human gait (1993) J Prosthet Orthot, 5, pp. 39-50; Fraser, R.K., Hoffman, E.B., Calcaneus deformity in the ambulant patient with myelomeningocele (1991) J Bone Joint Surg Br, 73, pp. 994-997; Graham, H.K., Harvey, A., Rodda, J., Nattrass, G.R., Pirpiris, M., The functional mobility scale (2004) J Pediatr Orthop, 24, pp. 514-520; Haskell, A., Mann, R.A., Biomechanics of the foot (2008) AAOS Atlas of Orthoses and Assistive Devices, pp. 311-324. , Hsu JD, Michael JW, Fisk JR, eds. 4th ed. Philadelphia, PA: Mosby; Hullin, M.G., Robb, J.E., Loudon, I.R., Ankle-foot orthosis function in low-level myelomeningocele (1992) J Pediatr Orthop, 12, pp. 518-521; Janisse, D.J., Shoes and shoe modifications (2008) AAOS Atlas of Orthoses and Assistive Devices, pp. 325-333. , Hsu JD, Michael JW, Fisk JR, eds. 4th ed. Philadelphia, PA: Mosby; Lim, R., Dias, L., Vankoski, S., Moore, C., Marinello, M., Sarwark, J., Valgus knee stress in lumbosacral myelomeningocele: A gait-analysis evaluation (1998) Journal of Pediatric Orthopaedics, 18 (4), pp. 428-433. , DOI 10.1097/00004694-199807000-00003; Mazur, J.M., Kyle, S., Efficacy of bracing the lower limbs and ambulation training in children with myelomeningocele (2004) Developmental Medicine and Child Neurology, 46 (5), pp. 352-356. , DOI 10.1017/S001216220400057X; Meadows, B., Bowers, R.J., Owen, E., Biomechanics of the hip, knee, and ankle (2008) AAOS Atlas of Orthoses and Assistive Devices, pp. 299-309. , Hsu JD, Michael JW, Fisk JR, eds. 4th ed. Philadelphia, PA: Mosby; Menelaus, M.B., The knee (1998) The Orthopaedic Management in Spina Bifida Cystica, pp. 129-134. , Broughton NS, Menelaus MB, eds. Philadelphia, PA: Saunders; Novacheck, T.F., Beattie, C., Rozumalski, A., Gent, G., Kroll, G., Quantifying the spring-like properties of ankle-foot-orthoses (AFO's) (2007) J Prosthet Orthot, 19, pp. 98-108; Õunpuu, S., Thompson, J.D., Davis, R.B., DeLuca, P.A., An examination of the knee function during gait in children with myelomeningocele (2000) J Pediatric Orthop, 20, pp. 629-635; Polliack, A.A., Elliot, S., Landsberger, S.E., McNeal, D.R., Caves, C., Lower extremity orthoses for children with myelomeningocele: User and orthotist perspectives (2001) J Prosthet Orthot, 13, pp. 123-133; Stillwell, A., Menelaus, M.B., Walking ability in mature patients with spina bifida (1983) Journal of Pediatric Orthopaedics, 3 (2), pp. 184-190; Supan, T.J., Principles of fabrication (2008) AAOS Atlas of Orthoses and Assistive Devices, pp. 53-60. , Hsu JD, Michael JW, Fisk JR, eds. 4th ed. Philadelphia, PA: Mosby; Thomas, S.S., Buckon, C.E., Melchionni, J., Magnusson, M., Aiona, M.D., Longitudinal assessment of oxygen cost and velocity in children with myelomeningocele: Comparison of the hip-knee-ankle-foot orthosis and the reciprocating gait orthosis (2001) Journal of Pediatric Orthopaedics, 21 (6), pp. 798-803. , DOI 10.1097/00004694-200111000-00019; Thomson, J.D., Ounpuu, S., Davis, R.B., DeLuca, P.A., The effects of ankle-foot orthoses on the ankle and knee in persons with myelomeningocele: An evaluation using three-dimensional gait analysis (1999) Journal of Pediatric Orthopaedics, 19 (1), pp. 27-33. , DOI 10.1097/00004694-199901000-00007; Vankowski, S.J., Dias, L.S., Clinical gait analysis in myeolomeningocele: Motion in the sagittal, coronal, and transverse planes (2001) Caring for the Child with Spina Bifida, pp. 283-297. , Sarwark JF, Lubicky JP, eds. Rosemont, IL: American Academy of Orthopaedic Surgeons; Vankoski, S.J., Michaud, S., Dias, L., External tibial torsion and the effectiveness of the solid ankle-foot orthoses (2000) Journal of Pediatric Orthopaedics, 20 (3), pp. 349-355. , DOI 10.1097/00004694-200005000-00015; Vankoski, S.J., Sarwark, J.F., Moore, C., Dias, L., Characteristic pelvic, hip, and knee kinematic patterns in children with lumbosacral myelomeningocele (1995) Gait Posture, 3, pp. 51-57; Williams, J.J., Graham, G.P., Dunne, K.B., Menelaus, M.B., Late knee problems in myelomeningocele (1993) J Pediatric Orthop, 13, pp. 701-705; Wolf, S.I., Alimusaj, M., Rettig, O., Doderlein, L., Dynamic assist by carbon fiber spring AFOs for patients with myelomeningocele (2008) Gait and Posture, 28 (1), pp. 175-177. , DOI 10.1016/j.gaitpost.2007.11.012, PII S0966636207002998\n\nFrom Duplicate 2 (What variables influence the ability of an AFO to improve function and when are they indicated? - Malas, Bryan S)\n\nIM; Date of Electronic Publication: 20110501. Current Imprints: Publication: New York, NY : Springer; Original Imprints: Publication: Philadelphia : Lippincott","page":"1308-1314","publisher":"Springer","publisher-place":"United States","title":"What variables influence the ability of an AFO to improve function and when are they indicated?","type":"article-journal","volume":"469"},"uris":["http://www.mendeley.com/documents/?uuid=04e341e2-86f3-4fc6-ad1c-3557559cd20a"]}],"mendeley":{"formattedCitation":"(Eddison, Mulholland, et al., 2017; Malas, 2011)","plainTextFormattedCitation":"(Eddison, Mulholland, et al., 2017; Malas, 2011)","previouslyFormattedCitation":"(Eddison, Mulholland, et al., 2017; Malas, 2011)"},"properties":{"noteIndex":0},"schema":"https://github.com/citation-style-language/schema/raw/master/csl-citation.json"}</w:instrText>
      </w:r>
      <w:r>
        <w:rPr>
          <w:rFonts w:cstheme="minorHAnsi"/>
          <w:spacing w:val="-2"/>
        </w:rPr>
        <w:fldChar w:fldCharType="separate"/>
      </w:r>
      <w:r w:rsidR="00D85835" w:rsidRPr="00D85835">
        <w:rPr>
          <w:rFonts w:cstheme="minorHAnsi"/>
          <w:noProof/>
          <w:spacing w:val="-2"/>
        </w:rPr>
        <w:t>(Eddison, Mulholland, et al., 2017; Malas, 2011)</w:t>
      </w:r>
      <w:r>
        <w:rPr>
          <w:rFonts w:cstheme="minorHAnsi"/>
          <w:spacing w:val="-2"/>
        </w:rPr>
        <w:fldChar w:fldCharType="end"/>
      </w:r>
      <w:r>
        <w:rPr>
          <w:rFonts w:cstheme="minorHAnsi"/>
          <w:spacing w:val="-2"/>
        </w:rPr>
        <w:t xml:space="preserve">. Therefore to improve clinical decision-making and assist in defining and analysing OSSTF as an intervention in children, it would be beneficial to understand common characteristics of this footwear and how they differ from standard retail footwear and hypothesise the potential purpose of these design characteristics to improve daily activity in mobility impaired children </w:t>
      </w:r>
      <w:r>
        <w:rPr>
          <w:rFonts w:cstheme="minorHAnsi"/>
          <w:spacing w:val="-2"/>
        </w:rPr>
        <w:fldChar w:fldCharType="begin" w:fldLock="1"/>
      </w:r>
      <w:r w:rsidR="00D471C6">
        <w:rPr>
          <w:rFonts w:cstheme="minorHAnsi"/>
          <w:spacing w:val="-2"/>
        </w:rPr>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rPr>
          <w:rFonts w:cstheme="minorHAnsi"/>
          <w:spacing w:val="-2"/>
        </w:rPr>
        <w:fldChar w:fldCharType="separate"/>
      </w:r>
      <w:r w:rsidR="00810D03" w:rsidRPr="009A28E3">
        <w:rPr>
          <w:rFonts w:cstheme="minorHAnsi"/>
          <w:noProof/>
          <w:spacing w:val="-2"/>
        </w:rPr>
        <w:t>(Craig et al., 2008)</w:t>
      </w:r>
      <w:r>
        <w:rPr>
          <w:rFonts w:cstheme="minorHAnsi"/>
          <w:spacing w:val="-2"/>
        </w:rPr>
        <w:fldChar w:fldCharType="end"/>
      </w:r>
      <w:r>
        <w:rPr>
          <w:rFonts w:cstheme="minorHAnsi"/>
          <w:spacing w:val="-2"/>
        </w:rPr>
        <w:t>.</w:t>
      </w:r>
    </w:p>
    <w:p w14:paraId="5C4CF0EB" w14:textId="77777777" w:rsidR="008B2095" w:rsidRPr="00262FEE" w:rsidRDefault="008B2095" w:rsidP="008B2095">
      <w:pPr>
        <w:spacing w:line="360" w:lineRule="auto"/>
        <w:jc w:val="both"/>
        <w:rPr>
          <w:rFonts w:cstheme="minorHAnsi"/>
          <w:spacing w:val="-2"/>
        </w:rPr>
      </w:pPr>
    </w:p>
    <w:p w14:paraId="0EC35EBC" w14:textId="77777777" w:rsidR="008B2095" w:rsidRPr="00262FEE" w:rsidRDefault="008B2095">
      <w:pPr>
        <w:pStyle w:val="Heading3"/>
        <w:numPr>
          <w:ilvl w:val="2"/>
          <w:numId w:val="29"/>
        </w:numPr>
        <w:spacing w:line="360" w:lineRule="auto"/>
        <w:jc w:val="both"/>
        <w:rPr>
          <w:rFonts w:asciiTheme="minorHAnsi" w:hAnsiTheme="minorHAnsi" w:cstheme="minorHAnsi"/>
        </w:rPr>
      </w:pPr>
      <w:bookmarkStart w:id="114" w:name="_Toc156403472"/>
      <w:r w:rsidRPr="00262FEE">
        <w:rPr>
          <w:rFonts w:asciiTheme="minorHAnsi" w:hAnsiTheme="minorHAnsi" w:cstheme="minorHAnsi"/>
        </w:rPr>
        <w:lastRenderedPageBreak/>
        <w:t>Aim and objectives</w:t>
      </w:r>
      <w:bookmarkEnd w:id="114"/>
    </w:p>
    <w:p w14:paraId="78161355" w14:textId="77777777" w:rsidR="008B2095" w:rsidRDefault="008B2095" w:rsidP="008B2095">
      <w:pPr>
        <w:spacing w:line="360" w:lineRule="auto"/>
        <w:jc w:val="both"/>
        <w:rPr>
          <w:spacing w:val="-2"/>
        </w:rPr>
      </w:pPr>
      <w:r w:rsidRPr="53321C05">
        <w:t xml:space="preserve">The overall aim of this study was to develop a protocol to assess the design and material characteristics of OSSTF to inform on their standard design and potential purpose. </w:t>
      </w:r>
    </w:p>
    <w:p w14:paraId="01F09733" w14:textId="77777777" w:rsidR="008B2095" w:rsidRDefault="008B2095" w:rsidP="008B2095">
      <w:pPr>
        <w:spacing w:line="360" w:lineRule="auto"/>
        <w:jc w:val="both"/>
      </w:pPr>
      <w:r w:rsidRPr="53321C05">
        <w:t>The objectives were to:</w:t>
      </w:r>
    </w:p>
    <w:p w14:paraId="05E521A0" w14:textId="77777777" w:rsidR="008B2095" w:rsidRDefault="008B2095" w:rsidP="008B2095">
      <w:pPr>
        <w:pStyle w:val="ListParagraph"/>
        <w:numPr>
          <w:ilvl w:val="0"/>
          <w:numId w:val="1"/>
        </w:numPr>
        <w:spacing w:line="360" w:lineRule="auto"/>
        <w:jc w:val="both"/>
        <w:rPr>
          <w:spacing w:val="-2"/>
        </w:rPr>
      </w:pPr>
      <w:r w:rsidRPr="53321C05">
        <w:t xml:space="preserve"> </w:t>
      </w:r>
      <w:r>
        <w:t>A</w:t>
      </w:r>
      <w:r w:rsidRPr="53321C05">
        <w:t>ssess the design components of the OSSTF:</w:t>
      </w:r>
    </w:p>
    <w:p w14:paraId="42479D0B" w14:textId="77777777" w:rsidR="008B2095" w:rsidRPr="00884F4A" w:rsidRDefault="008B2095" w:rsidP="008B2095">
      <w:pPr>
        <w:spacing w:line="360" w:lineRule="auto"/>
        <w:ind w:left="720"/>
        <w:jc w:val="both"/>
        <w:rPr>
          <w:spacing w:val="-2"/>
        </w:rPr>
      </w:pPr>
      <w:r w:rsidRPr="00884F4A">
        <w:t>Qualitatively:</w:t>
      </w:r>
    </w:p>
    <w:p w14:paraId="50607605" w14:textId="77777777" w:rsidR="008B2095" w:rsidRPr="0095148B" w:rsidRDefault="008B2095" w:rsidP="008B2095">
      <w:pPr>
        <w:pStyle w:val="ListParagraph"/>
        <w:spacing w:line="360" w:lineRule="auto"/>
        <w:ind w:left="2160"/>
        <w:jc w:val="both"/>
        <w:rPr>
          <w:spacing w:val="-2"/>
        </w:rPr>
      </w:pPr>
      <w:r w:rsidRPr="53321C05">
        <w:t xml:space="preserve"> By describing the components, architecture, construction, and material of the footwear </w:t>
      </w:r>
    </w:p>
    <w:p w14:paraId="1F9C6FDD" w14:textId="77777777" w:rsidR="008B2095" w:rsidRPr="00884F4A" w:rsidRDefault="008B2095" w:rsidP="008B2095">
      <w:pPr>
        <w:spacing w:line="360" w:lineRule="auto"/>
        <w:ind w:firstLine="720"/>
        <w:jc w:val="both"/>
        <w:rPr>
          <w:spacing w:val="-2"/>
        </w:rPr>
      </w:pPr>
      <w:r w:rsidRPr="00884F4A">
        <w:t>Quantitatively:</w:t>
      </w:r>
    </w:p>
    <w:p w14:paraId="4F7C4727" w14:textId="77777777" w:rsidR="008B2095" w:rsidRDefault="008B2095" w:rsidP="008B2095">
      <w:pPr>
        <w:pStyle w:val="ListParagraph"/>
        <w:spacing w:line="360" w:lineRule="auto"/>
        <w:ind w:left="2160"/>
        <w:jc w:val="both"/>
        <w:rPr>
          <w:spacing w:val="-2"/>
        </w:rPr>
      </w:pPr>
      <w:r w:rsidRPr="53321C05">
        <w:t>By measuring the dimension and geometry of footwear</w:t>
      </w:r>
    </w:p>
    <w:p w14:paraId="6DC28326" w14:textId="77777777" w:rsidR="008B2095" w:rsidRDefault="008B2095" w:rsidP="008B2095">
      <w:pPr>
        <w:pStyle w:val="ListParagraph"/>
        <w:numPr>
          <w:ilvl w:val="0"/>
          <w:numId w:val="1"/>
        </w:numPr>
        <w:spacing w:line="360" w:lineRule="auto"/>
        <w:jc w:val="both"/>
        <w:rPr>
          <w:spacing w:val="-2"/>
        </w:rPr>
      </w:pPr>
      <w:r w:rsidRPr="53321C05">
        <w:t>Compare qualitative and quantitative measures to standard retail children’s footwear</w:t>
      </w:r>
    </w:p>
    <w:p w14:paraId="5A2E3CCB" w14:textId="77777777" w:rsidR="008B2095" w:rsidRPr="003035B5" w:rsidRDefault="008B2095" w:rsidP="008B2095">
      <w:pPr>
        <w:pStyle w:val="ListParagraph"/>
        <w:numPr>
          <w:ilvl w:val="0"/>
          <w:numId w:val="1"/>
        </w:numPr>
        <w:spacing w:line="360" w:lineRule="auto"/>
        <w:jc w:val="both"/>
        <w:rPr>
          <w:spacing w:val="-2"/>
        </w:rPr>
      </w:pPr>
      <w:r w:rsidRPr="53321C05">
        <w:t xml:space="preserve">Thematically analyse the footwear design characteristics into </w:t>
      </w:r>
      <w:r>
        <w:t xml:space="preserve">hypothesised functional </w:t>
      </w:r>
      <w:r w:rsidRPr="53321C05">
        <w:t>purpose</w:t>
      </w:r>
    </w:p>
    <w:p w14:paraId="3ADF187B" w14:textId="77777777" w:rsidR="008B2095" w:rsidRPr="00262FEE" w:rsidRDefault="008B2095" w:rsidP="008B2095">
      <w:pPr>
        <w:spacing w:line="360" w:lineRule="auto"/>
        <w:jc w:val="both"/>
        <w:rPr>
          <w:rFonts w:cstheme="minorHAnsi"/>
          <w:spacing w:val="-2"/>
        </w:rPr>
      </w:pPr>
    </w:p>
    <w:p w14:paraId="1BBAED45" w14:textId="77777777" w:rsidR="008B2095" w:rsidRDefault="008B2095">
      <w:pPr>
        <w:pStyle w:val="Heading2"/>
        <w:numPr>
          <w:ilvl w:val="1"/>
          <w:numId w:val="29"/>
        </w:numPr>
        <w:spacing w:line="360" w:lineRule="auto"/>
        <w:jc w:val="both"/>
        <w:rPr>
          <w:rFonts w:asciiTheme="minorHAnsi" w:hAnsiTheme="minorHAnsi" w:cstheme="minorHAnsi"/>
          <w:sz w:val="24"/>
          <w:szCs w:val="24"/>
        </w:rPr>
      </w:pPr>
      <w:bookmarkStart w:id="115" w:name="_Toc156403473"/>
      <w:r w:rsidRPr="00262FEE">
        <w:rPr>
          <w:rFonts w:asciiTheme="minorHAnsi" w:hAnsiTheme="minorHAnsi" w:cstheme="minorHAnsi"/>
          <w:sz w:val="24"/>
          <w:szCs w:val="24"/>
        </w:rPr>
        <w:t>Methods</w:t>
      </w:r>
      <w:bookmarkEnd w:id="115"/>
    </w:p>
    <w:p w14:paraId="3335AF5A" w14:textId="77777777" w:rsidR="00DC48F8" w:rsidRPr="00DC48F8" w:rsidRDefault="00DC48F8" w:rsidP="009344E2"/>
    <w:p w14:paraId="6D2D2796" w14:textId="77777777" w:rsidR="008B2095" w:rsidRDefault="008B2095">
      <w:pPr>
        <w:pStyle w:val="Heading3"/>
        <w:numPr>
          <w:ilvl w:val="2"/>
          <w:numId w:val="29"/>
        </w:numPr>
      </w:pPr>
      <w:bookmarkStart w:id="116" w:name="_Toc156403474"/>
      <w:r>
        <w:t>Footwear samples</w:t>
      </w:r>
      <w:bookmarkEnd w:id="116"/>
    </w:p>
    <w:p w14:paraId="7854962E" w14:textId="77777777" w:rsidR="008B2095" w:rsidRPr="00CA1275" w:rsidRDefault="008B2095" w:rsidP="008B2095"/>
    <w:p w14:paraId="60126A1B" w14:textId="021C9721" w:rsidR="008B2095" w:rsidRPr="00A036F2" w:rsidRDefault="008B2095" w:rsidP="008B2095">
      <w:pPr>
        <w:spacing w:line="360" w:lineRule="auto"/>
        <w:jc w:val="both"/>
      </w:pPr>
      <w:r>
        <w:rPr>
          <w:rFonts w:cstheme="minorHAnsi"/>
          <w:spacing w:val="-2"/>
        </w:rPr>
        <w:t>Thirteen</w:t>
      </w:r>
      <w:r w:rsidRPr="00E67644">
        <w:rPr>
          <w:rFonts w:cstheme="minorHAnsi"/>
          <w:spacing w:val="-2"/>
        </w:rPr>
        <w:t xml:space="preserve"> samples of children’s </w:t>
      </w:r>
      <w:r>
        <w:rPr>
          <w:rFonts w:cstheme="minorHAnsi"/>
          <w:spacing w:val="-2"/>
        </w:rPr>
        <w:t>OSSTF</w:t>
      </w:r>
      <w:r w:rsidRPr="00E67644">
        <w:rPr>
          <w:rFonts w:cstheme="minorHAnsi"/>
          <w:spacing w:val="-2"/>
        </w:rPr>
        <w:t xml:space="preserve"> (EU size range 19-41)</w:t>
      </w:r>
      <w:r>
        <w:rPr>
          <w:rFonts w:cstheme="minorHAnsi"/>
          <w:spacing w:val="-2"/>
        </w:rPr>
        <w:t xml:space="preserve"> from five leading therapeutic footwear manufacturers Schein</w:t>
      </w:r>
      <w:r w:rsidRPr="000675EC">
        <w:rPr>
          <w:rFonts w:ascii="Symbol" w:eastAsia="Symbol" w:hAnsi="Symbol" w:cstheme="minorHAnsi"/>
          <w:spacing w:val="-2"/>
          <w:vertAlign w:val="superscript"/>
        </w:rPr>
        <w:t>Ò</w:t>
      </w:r>
      <w:r>
        <w:rPr>
          <w:rFonts w:cstheme="minorHAnsi"/>
          <w:spacing w:val="-2"/>
        </w:rPr>
        <w:t>, Ortho Europe (</w:t>
      </w:r>
      <w:proofErr w:type="spellStart"/>
      <w:r>
        <w:rPr>
          <w:rFonts w:cstheme="minorHAnsi"/>
          <w:spacing w:val="-2"/>
        </w:rPr>
        <w:t>FitKidz</w:t>
      </w:r>
      <w:proofErr w:type="spellEnd"/>
      <w:r>
        <w:rPr>
          <w:rFonts w:cstheme="minorHAnsi"/>
          <w:spacing w:val="-2"/>
        </w:rPr>
        <w:t>)</w:t>
      </w:r>
      <w:r w:rsidRPr="00E251FF">
        <w:rPr>
          <w:rFonts w:cstheme="minorHAnsi"/>
          <w:spacing w:val="-2"/>
          <w:vertAlign w:val="superscript"/>
        </w:rPr>
        <w:t xml:space="preserve"> </w:t>
      </w:r>
      <w:r w:rsidRPr="000675EC">
        <w:rPr>
          <w:rFonts w:ascii="Symbol" w:eastAsia="Symbol" w:hAnsi="Symbol" w:cstheme="minorHAnsi"/>
          <w:spacing w:val="-2"/>
          <w:vertAlign w:val="superscript"/>
        </w:rPr>
        <w:t>Ò</w:t>
      </w:r>
      <w:r>
        <w:rPr>
          <w:rFonts w:cstheme="minorHAnsi"/>
          <w:spacing w:val="-2"/>
        </w:rPr>
        <w:t xml:space="preserve">, </w:t>
      </w:r>
      <w:r w:rsidRPr="00E251FF">
        <w:rPr>
          <w:rFonts w:cstheme="minorHAnsi"/>
          <w:spacing w:val="-2"/>
        </w:rPr>
        <w:t xml:space="preserve">TSM </w:t>
      </w:r>
      <w:proofErr w:type="spellStart"/>
      <w:r w:rsidRPr="00E251FF">
        <w:rPr>
          <w:rFonts w:cstheme="minorHAnsi"/>
          <w:spacing w:val="-2"/>
        </w:rPr>
        <w:t>Fondi</w:t>
      </w:r>
      <w:proofErr w:type="spellEnd"/>
      <w:r w:rsidRPr="00E251FF">
        <w:rPr>
          <w:rFonts w:cstheme="minorHAnsi"/>
          <w:spacing w:val="-2"/>
        </w:rPr>
        <w:t xml:space="preserve"> </w:t>
      </w:r>
      <w:proofErr w:type="spellStart"/>
      <w:r w:rsidRPr="00E251FF">
        <w:rPr>
          <w:rFonts w:cstheme="minorHAnsi"/>
          <w:spacing w:val="-2"/>
        </w:rPr>
        <w:t>Srl</w:t>
      </w:r>
      <w:proofErr w:type="spellEnd"/>
      <w:r w:rsidRPr="000675EC">
        <w:rPr>
          <w:rFonts w:ascii="Symbol" w:eastAsia="Symbol" w:hAnsi="Symbol" w:cstheme="minorHAnsi"/>
          <w:spacing w:val="-2"/>
          <w:vertAlign w:val="superscript"/>
        </w:rPr>
        <w:t>Ò</w:t>
      </w:r>
      <w:r>
        <w:rPr>
          <w:rFonts w:cstheme="minorHAnsi"/>
          <w:spacing w:val="-2"/>
        </w:rPr>
        <w:t xml:space="preserve">, </w:t>
      </w:r>
      <w:proofErr w:type="spellStart"/>
      <w:r>
        <w:rPr>
          <w:rFonts w:cstheme="minorHAnsi"/>
          <w:spacing w:val="-2"/>
        </w:rPr>
        <w:t>Nimco</w:t>
      </w:r>
      <w:proofErr w:type="spellEnd"/>
      <w:r w:rsidRPr="000675EC">
        <w:rPr>
          <w:rFonts w:ascii="Symbol" w:eastAsia="Symbol" w:hAnsi="Symbol" w:cstheme="minorHAnsi"/>
          <w:spacing w:val="-2"/>
          <w:vertAlign w:val="superscript"/>
        </w:rPr>
        <w:t>Ò</w:t>
      </w:r>
      <w:r>
        <w:rPr>
          <w:rFonts w:cstheme="minorHAnsi"/>
          <w:spacing w:val="-2"/>
        </w:rPr>
        <w:t xml:space="preserve"> and </w:t>
      </w:r>
      <w:proofErr w:type="spellStart"/>
      <w:r>
        <w:rPr>
          <w:rFonts w:cstheme="minorHAnsi"/>
          <w:spacing w:val="-2"/>
        </w:rPr>
        <w:t>Piedro</w:t>
      </w:r>
      <w:proofErr w:type="spellEnd"/>
      <w:r w:rsidRPr="000675EC">
        <w:rPr>
          <w:rFonts w:ascii="Symbol" w:eastAsia="Symbol" w:hAnsi="Symbol" w:cstheme="minorHAnsi"/>
          <w:spacing w:val="-2"/>
          <w:vertAlign w:val="superscript"/>
        </w:rPr>
        <w:t>Ò</w:t>
      </w:r>
      <w:r>
        <w:rPr>
          <w:rFonts w:cstheme="minorHAnsi"/>
          <w:spacing w:val="-2"/>
        </w:rPr>
        <w:t xml:space="preserve"> </w:t>
      </w:r>
      <w:r w:rsidRPr="00E67644">
        <w:rPr>
          <w:rFonts w:cstheme="minorHAnsi"/>
          <w:spacing w:val="-2"/>
        </w:rPr>
        <w:t>were examined</w:t>
      </w:r>
      <w:r>
        <w:rPr>
          <w:rFonts w:cstheme="minorHAnsi"/>
          <w:spacing w:val="-2"/>
        </w:rPr>
        <w:t xml:space="preserve"> (</w:t>
      </w:r>
      <w:r w:rsidR="0077057B">
        <w:rPr>
          <w:rFonts w:cstheme="minorHAnsi"/>
          <w:spacing w:val="-2"/>
        </w:rPr>
        <w:fldChar w:fldCharType="begin"/>
      </w:r>
      <w:r w:rsidR="0077057B">
        <w:rPr>
          <w:rFonts w:cstheme="minorHAnsi"/>
          <w:spacing w:val="-2"/>
        </w:rPr>
        <w:instrText xml:space="preserve"> REF _Ref142035058 \h </w:instrText>
      </w:r>
      <w:r w:rsidR="0077057B">
        <w:rPr>
          <w:rFonts w:cstheme="minorHAnsi"/>
          <w:spacing w:val="-2"/>
        </w:rPr>
      </w:r>
      <w:r w:rsidR="0077057B">
        <w:rPr>
          <w:rFonts w:cstheme="minorHAnsi"/>
          <w:spacing w:val="-2"/>
        </w:rPr>
        <w:fldChar w:fldCharType="separate"/>
      </w:r>
      <w:r w:rsidR="0077057B">
        <w:t xml:space="preserve">Figure </w:t>
      </w:r>
      <w:r w:rsidR="0077057B">
        <w:rPr>
          <w:noProof/>
        </w:rPr>
        <w:t>4</w:t>
      </w:r>
      <w:r w:rsidR="0077057B">
        <w:noBreakHyphen/>
      </w:r>
      <w:r w:rsidR="0077057B">
        <w:rPr>
          <w:noProof/>
        </w:rPr>
        <w:t>1</w:t>
      </w:r>
      <w:r w:rsidR="0077057B">
        <w:rPr>
          <w:rFonts w:cstheme="minorHAnsi"/>
          <w:spacing w:val="-2"/>
        </w:rPr>
        <w:fldChar w:fldCharType="end"/>
      </w:r>
      <w:r w:rsidR="005A2A6B">
        <w:rPr>
          <w:rFonts w:cstheme="minorHAnsi"/>
          <w:spacing w:val="-2"/>
        </w:rPr>
        <w:t xml:space="preserve">, </w:t>
      </w:r>
      <w:r w:rsidR="005A2A6B">
        <w:rPr>
          <w:rFonts w:cstheme="minorHAnsi"/>
          <w:spacing w:val="-2"/>
        </w:rPr>
        <w:fldChar w:fldCharType="begin"/>
      </w:r>
      <w:r w:rsidR="005A2A6B">
        <w:rPr>
          <w:rFonts w:cstheme="minorHAnsi"/>
          <w:spacing w:val="-2"/>
        </w:rPr>
        <w:instrText xml:space="preserve"> REF _Ref142035115 \h </w:instrText>
      </w:r>
      <w:r w:rsidR="005A2A6B">
        <w:rPr>
          <w:rFonts w:cstheme="minorHAnsi"/>
          <w:spacing w:val="-2"/>
        </w:rPr>
      </w:r>
      <w:r w:rsidR="005A2A6B">
        <w:rPr>
          <w:rFonts w:cstheme="minorHAnsi"/>
          <w:spacing w:val="-2"/>
        </w:rPr>
        <w:fldChar w:fldCharType="separate"/>
      </w:r>
      <w:r w:rsidR="005A2A6B">
        <w:t xml:space="preserve">Figure </w:t>
      </w:r>
      <w:r w:rsidR="005A2A6B">
        <w:rPr>
          <w:noProof/>
        </w:rPr>
        <w:t>4</w:t>
      </w:r>
      <w:r w:rsidR="005A2A6B">
        <w:noBreakHyphen/>
      </w:r>
      <w:r w:rsidR="005A2A6B">
        <w:rPr>
          <w:noProof/>
        </w:rPr>
        <w:t>2</w:t>
      </w:r>
      <w:r w:rsidR="005A2A6B">
        <w:rPr>
          <w:rFonts w:cstheme="minorHAnsi"/>
          <w:spacing w:val="-2"/>
        </w:rPr>
        <w:fldChar w:fldCharType="end"/>
      </w:r>
      <w:r>
        <w:rPr>
          <w:rFonts w:cstheme="minorHAnsi"/>
          <w:spacing w:val="-2"/>
        </w:rPr>
        <w:t xml:space="preserve">). </w:t>
      </w:r>
      <w:r w:rsidR="00774C70">
        <w:rPr>
          <w:rFonts w:cstheme="minorHAnsi"/>
          <w:spacing w:val="-2"/>
        </w:rPr>
        <w:t>These samples were sourced directly from the manufacturers and were thought to offer the typical characteristics of their OSSTF range.</w:t>
      </w:r>
      <w:r w:rsidR="00A036F2">
        <w:t xml:space="preserve"> </w:t>
      </w:r>
      <w:r>
        <w:rPr>
          <w:rFonts w:cstheme="minorHAnsi"/>
        </w:rPr>
        <w:t xml:space="preserve">Additionally, a Kicker boot Model </w:t>
      </w:r>
      <w:r w:rsidRPr="006A01A3">
        <w:rPr>
          <w:rFonts w:cstheme="minorHAnsi"/>
        </w:rPr>
        <w:t>Kick Hi Core KF 409</w:t>
      </w:r>
      <w:r>
        <w:rPr>
          <w:rFonts w:cstheme="minorHAnsi"/>
        </w:rPr>
        <w:t xml:space="preserve"> was taken as representative of a standard retail shop children’s boot for comparative analysis with the OSSTF (</w:t>
      </w:r>
      <w:r w:rsidR="005A2A6B">
        <w:rPr>
          <w:rFonts w:cstheme="minorHAnsi"/>
        </w:rPr>
        <w:fldChar w:fldCharType="begin"/>
      </w:r>
      <w:r w:rsidR="005A2A6B">
        <w:rPr>
          <w:rFonts w:cstheme="minorHAnsi"/>
        </w:rPr>
        <w:instrText xml:space="preserve"> REF _Ref142035157 \h </w:instrText>
      </w:r>
      <w:r w:rsidR="005A2A6B">
        <w:rPr>
          <w:rFonts w:cstheme="minorHAnsi"/>
        </w:rPr>
      </w:r>
      <w:r w:rsidR="005A2A6B">
        <w:rPr>
          <w:rFonts w:cstheme="minorHAnsi"/>
        </w:rPr>
        <w:fldChar w:fldCharType="separate"/>
      </w:r>
      <w:r w:rsidR="005A2A6B">
        <w:t xml:space="preserve">Figure </w:t>
      </w:r>
      <w:r w:rsidR="005A2A6B">
        <w:rPr>
          <w:noProof/>
        </w:rPr>
        <w:t>4</w:t>
      </w:r>
      <w:r w:rsidR="005A2A6B">
        <w:noBreakHyphen/>
      </w:r>
      <w:r w:rsidR="005A2A6B">
        <w:rPr>
          <w:noProof/>
        </w:rPr>
        <w:t>3</w:t>
      </w:r>
      <w:r w:rsidR="005A2A6B">
        <w:rPr>
          <w:rFonts w:cstheme="minorHAnsi"/>
        </w:rPr>
        <w:fldChar w:fldCharType="end"/>
      </w:r>
      <w:r>
        <w:rPr>
          <w:rFonts w:cstheme="minorHAnsi"/>
        </w:rPr>
        <w:t>). This standard retail boot comes in a range of colours that could be used for a variety of purposes, such as play and school, as would be comparable for OSSTF daily use</w:t>
      </w:r>
      <w:r w:rsidR="00184544">
        <w:rPr>
          <w:rFonts w:cstheme="minorHAnsi"/>
        </w:rPr>
        <w:t xml:space="preserve">, and </w:t>
      </w:r>
      <w:r w:rsidR="00A036F2">
        <w:rPr>
          <w:rFonts w:cstheme="minorHAnsi"/>
        </w:rPr>
        <w:t>are</w:t>
      </w:r>
      <w:r w:rsidR="00184544">
        <w:rPr>
          <w:rFonts w:cstheme="minorHAnsi"/>
        </w:rPr>
        <w:t xml:space="preserve"> </w:t>
      </w:r>
      <w:r w:rsidR="00344CC6">
        <w:rPr>
          <w:rFonts w:cstheme="minorHAnsi"/>
        </w:rPr>
        <w:t xml:space="preserve">a </w:t>
      </w:r>
      <w:r w:rsidR="00184544">
        <w:rPr>
          <w:rFonts w:cstheme="minorHAnsi"/>
        </w:rPr>
        <w:t>popular choice of footwear amongst children and parents</w:t>
      </w:r>
      <w:r>
        <w:rPr>
          <w:rFonts w:cstheme="minorHAnsi"/>
        </w:rPr>
        <w:t xml:space="preserve"> </w:t>
      </w:r>
      <w:r>
        <w:rPr>
          <w:rFonts w:cstheme="minorHAnsi"/>
        </w:rPr>
        <w:fldChar w:fldCharType="begin" w:fldLock="1"/>
      </w:r>
      <w:r w:rsidR="00AB5E3B">
        <w:rPr>
          <w:rFonts w:cstheme="minorHAnsi"/>
        </w:rPr>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id":"ITEM-2","itemData":{"URL":"https://www.mastershoe.co.uk/kickers-history","accessed":{"date-parts":[["2023","4","10"]]},"author":[{"dropping-particle":"","family":"Shoe Master","given":"","non-dropping-particle":"","parse-names":false,"suffix":""}],"id":"ITEM-2","issued":{"date-parts":[["2021"]]},"title":"Kickers History | Daniel Raufast Kickers Boots","type":"webpage"},"uris":["http://www.mendeley.com/documents/?uuid=7eaa6a36-ff34-3fde-a0b2-95c030c9dfb6"]},{"id":"ITEM-3","itemData":{"author":[{"dropping-particle":"","family":"Lovedbyparents.com","given":"","non-dropping-particle":"","parse-names":false,"suffix":""}],"id":"ITEM-3","issued":{"date-parts":[["2021"]]},"title":"2021 Winners — LBP Awards 2024 - 14th Annual Loved by Parents Awards","type":"article-journal"},"uris":["http://www.mendeley.com/documents/?uuid=08900cd4-a98b-337f-8cba-c63c801dfd3d"]},{"id":"ITEM-4","itemData":{"URL":"https://www.kickers.co.uk/our-story.list","accessed":{"date-parts":[["2024","1","5"]]},"author":[{"dropping-particle":"","family":"kickers.co.uk","given":"","non-dropping-particle":"","parse-names":false,"suffix":""}],"id":"ITEM-4","issued":{"date-parts":[["2024"]]},"title":"Our Story | Kickers Brand Story | Kickers History | Kickers","type":"webpage"},"uris":["http://www.mendeley.com/documents/?uuid=9e0d4a20-dc55-30d8-b01a-00feb624a54e"]}],"mendeley":{"formattedCitation":"(kickers.co.uk, 2024; Lovedbyparents.com, 2021; Shoe Master, 2021; C. M. Williams, Morrison, et al., 2022)","plainTextFormattedCitation":"(kickers.co.uk, 2024; Lovedbyparents.com, 2021; Shoe Master, 2021; C. M. Williams, Morrison, et al., 2022)","previouslyFormattedCitation":"(kickers.co.uk, 2024; Lovedbyparents.com, 2021; Shoe Master, 2021; C. M. Williams, Morrison, et al., 2022)"},"properties":{"noteIndex":0},"schema":"https://github.com/citation-style-language/schema/raw/master/csl-citation.json"}</w:instrText>
      </w:r>
      <w:r>
        <w:rPr>
          <w:rFonts w:cstheme="minorHAnsi"/>
        </w:rPr>
        <w:fldChar w:fldCharType="separate"/>
      </w:r>
      <w:r w:rsidR="00661BA7" w:rsidRPr="00661BA7">
        <w:rPr>
          <w:rFonts w:cstheme="minorHAnsi"/>
          <w:noProof/>
        </w:rPr>
        <w:t>(kickers.co.uk, 2024; Lovedbyparents.com, 2021; Shoe Master, 2021; C. M. Williams, Morrison, et al., 2022)</w:t>
      </w:r>
      <w:r>
        <w:rPr>
          <w:rFonts w:cstheme="minorHAnsi"/>
        </w:rPr>
        <w:fldChar w:fldCharType="end"/>
      </w:r>
      <w:r>
        <w:rPr>
          <w:rFonts w:cstheme="minorHAnsi"/>
        </w:rPr>
        <w:t>.</w:t>
      </w:r>
    </w:p>
    <w:p w14:paraId="3D7D7057" w14:textId="77777777" w:rsidR="008B2095" w:rsidRDefault="008B2095" w:rsidP="008B2095">
      <w:pPr>
        <w:spacing w:line="360" w:lineRule="auto"/>
        <w:jc w:val="both"/>
        <w:rPr>
          <w:rFonts w:cstheme="minorHAnsi"/>
          <w:spacing w:val="-2"/>
        </w:rPr>
      </w:pPr>
    </w:p>
    <w:p w14:paraId="104B8DFA" w14:textId="77777777" w:rsidR="008B2095" w:rsidRDefault="008B2095" w:rsidP="008B2095">
      <w:pPr>
        <w:keepNext/>
        <w:spacing w:line="360" w:lineRule="auto"/>
        <w:jc w:val="both"/>
      </w:pPr>
      <w:r>
        <w:rPr>
          <w:rFonts w:cstheme="minorHAnsi"/>
          <w:noProof/>
          <w:spacing w:val="-2"/>
        </w:rPr>
        <w:lastRenderedPageBreak/>
        <w:drawing>
          <wp:inline distT="0" distB="0" distL="0" distR="0" wp14:anchorId="49EE28AE" wp14:editId="509B872F">
            <wp:extent cx="4457700" cy="3572245"/>
            <wp:effectExtent l="0" t="0" r="0" b="0"/>
            <wp:docPr id="779961576" name="Picture 779961576" descr="A group of different sho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43773" name="Picture 2" descr="A group of different sho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496670" cy="3603474"/>
                    </a:xfrm>
                    <a:prstGeom prst="rect">
                      <a:avLst/>
                    </a:prstGeom>
                  </pic:spPr>
                </pic:pic>
              </a:graphicData>
            </a:graphic>
          </wp:inline>
        </w:drawing>
      </w:r>
    </w:p>
    <w:p w14:paraId="3D927787" w14:textId="5279DDF2" w:rsidR="008B2095" w:rsidRDefault="008B2095" w:rsidP="008B2095">
      <w:pPr>
        <w:pStyle w:val="Caption"/>
        <w:jc w:val="both"/>
        <w:rPr>
          <w:rFonts w:cstheme="minorHAnsi"/>
          <w:spacing w:val="-2"/>
        </w:rPr>
      </w:pPr>
      <w:bookmarkStart w:id="117" w:name="_Ref142035058"/>
      <w:bookmarkStart w:id="118" w:name="_Toc156393193"/>
      <w:r>
        <w:t xml:space="preserve">Figure </w:t>
      </w:r>
      <w:fldSimple w:instr=" STYLEREF 1 \s ">
        <w:r w:rsidR="00337CAB">
          <w:rPr>
            <w:noProof/>
          </w:rPr>
          <w:t>4</w:t>
        </w:r>
      </w:fldSimple>
      <w:r w:rsidR="00337CAB">
        <w:noBreakHyphen/>
      </w:r>
      <w:fldSimple w:instr=" SEQ Figure \* ARABIC \s 1 ">
        <w:r w:rsidR="00337CAB">
          <w:rPr>
            <w:noProof/>
          </w:rPr>
          <w:t>1</w:t>
        </w:r>
      </w:fldSimple>
      <w:bookmarkEnd w:id="117"/>
      <w:r>
        <w:t xml:space="preserve"> </w:t>
      </w:r>
      <w:r w:rsidRPr="004F5E16">
        <w:t xml:space="preserve">Schein and </w:t>
      </w:r>
      <w:proofErr w:type="spellStart"/>
      <w:r w:rsidRPr="004F5E16">
        <w:t>OrthoEurope</w:t>
      </w:r>
      <w:proofErr w:type="spellEnd"/>
      <w:r w:rsidRPr="004F5E16">
        <w:t xml:space="preserve"> (</w:t>
      </w:r>
      <w:proofErr w:type="spellStart"/>
      <w:r w:rsidRPr="004F5E16">
        <w:t>FitKidz</w:t>
      </w:r>
      <w:proofErr w:type="spellEnd"/>
      <w:r w:rsidRPr="004F5E16">
        <w:t>) OSSTF used in the study</w:t>
      </w:r>
      <w:r>
        <w:t>.</w:t>
      </w:r>
      <w:bookmarkEnd w:id="118"/>
    </w:p>
    <w:p w14:paraId="3700495D" w14:textId="77777777" w:rsidR="008B2095" w:rsidRDefault="008B2095" w:rsidP="008B2095">
      <w:pPr>
        <w:keepNext/>
        <w:spacing w:line="360" w:lineRule="auto"/>
        <w:jc w:val="both"/>
      </w:pPr>
      <w:r>
        <w:rPr>
          <w:rFonts w:cstheme="minorHAnsi"/>
          <w:noProof/>
          <w:spacing w:val="-2"/>
        </w:rPr>
        <w:drawing>
          <wp:inline distT="0" distB="0" distL="0" distR="0" wp14:anchorId="799DE618" wp14:editId="3991269F">
            <wp:extent cx="4457700" cy="4319217"/>
            <wp:effectExtent l="0" t="0" r="0" b="0"/>
            <wp:docPr id="36574065" name="Picture 36574065" descr="A group of shoes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24030" name="Picture 3" descr="A group of shoes on a white surfac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64321" cy="4325632"/>
                    </a:xfrm>
                    <a:prstGeom prst="rect">
                      <a:avLst/>
                    </a:prstGeom>
                  </pic:spPr>
                </pic:pic>
              </a:graphicData>
            </a:graphic>
          </wp:inline>
        </w:drawing>
      </w:r>
    </w:p>
    <w:p w14:paraId="210B4E07" w14:textId="79D80D34" w:rsidR="008B2095" w:rsidRDefault="008B2095" w:rsidP="008B2095">
      <w:pPr>
        <w:pStyle w:val="Caption"/>
        <w:jc w:val="both"/>
        <w:rPr>
          <w:rFonts w:cstheme="minorHAnsi"/>
          <w:spacing w:val="-2"/>
        </w:rPr>
      </w:pPr>
      <w:bookmarkStart w:id="119" w:name="_Ref142035115"/>
      <w:bookmarkStart w:id="120" w:name="_Toc156393194"/>
      <w:r>
        <w:t xml:space="preserve">Figure </w:t>
      </w:r>
      <w:fldSimple w:instr=" STYLEREF 1 \s ">
        <w:r w:rsidR="00337CAB">
          <w:rPr>
            <w:noProof/>
          </w:rPr>
          <w:t>4</w:t>
        </w:r>
      </w:fldSimple>
      <w:r w:rsidR="00337CAB">
        <w:noBreakHyphen/>
      </w:r>
      <w:fldSimple w:instr=" SEQ Figure \* ARABIC \s 1 ">
        <w:r w:rsidR="00337CAB">
          <w:rPr>
            <w:noProof/>
          </w:rPr>
          <w:t>2</w:t>
        </w:r>
      </w:fldSimple>
      <w:bookmarkEnd w:id="119"/>
      <w:r>
        <w:t xml:space="preserve"> </w:t>
      </w:r>
      <w:r w:rsidRPr="00E268A0">
        <w:t xml:space="preserve">TSM, </w:t>
      </w:r>
      <w:proofErr w:type="spellStart"/>
      <w:r w:rsidRPr="00E268A0">
        <w:t>Nimco</w:t>
      </w:r>
      <w:proofErr w:type="spellEnd"/>
      <w:r w:rsidRPr="00E268A0">
        <w:t xml:space="preserve"> and </w:t>
      </w:r>
      <w:proofErr w:type="spellStart"/>
      <w:r w:rsidRPr="00E268A0">
        <w:t>Piedro</w:t>
      </w:r>
      <w:proofErr w:type="spellEnd"/>
      <w:r w:rsidRPr="00E268A0">
        <w:t xml:space="preserve"> OSSTF used in </w:t>
      </w:r>
      <w:r>
        <w:t xml:space="preserve">the </w:t>
      </w:r>
      <w:r w:rsidRPr="00E268A0">
        <w:t>study</w:t>
      </w:r>
      <w:r>
        <w:t>.</w:t>
      </w:r>
      <w:bookmarkEnd w:id="120"/>
    </w:p>
    <w:p w14:paraId="49BD22D5" w14:textId="77777777" w:rsidR="008B2095" w:rsidRDefault="008B2095" w:rsidP="008B2095">
      <w:pPr>
        <w:spacing w:line="360" w:lineRule="auto"/>
        <w:jc w:val="both"/>
        <w:rPr>
          <w:rFonts w:cstheme="minorHAnsi"/>
          <w:spacing w:val="-2"/>
        </w:rPr>
      </w:pPr>
    </w:p>
    <w:p w14:paraId="77EE195F" w14:textId="77777777" w:rsidR="008B2095" w:rsidRDefault="008B2095" w:rsidP="008B2095">
      <w:pPr>
        <w:keepNext/>
        <w:spacing w:line="360" w:lineRule="auto"/>
        <w:jc w:val="center"/>
      </w:pPr>
      <w:r>
        <w:rPr>
          <w:rFonts w:cstheme="minorHAnsi"/>
          <w:noProof/>
        </w:rPr>
        <w:lastRenderedPageBreak/>
        <w:drawing>
          <wp:inline distT="0" distB="0" distL="0" distR="0" wp14:anchorId="10837E00" wp14:editId="1F85907B">
            <wp:extent cx="3517900" cy="2159000"/>
            <wp:effectExtent l="0" t="0" r="0" b="0"/>
            <wp:docPr id="986664265" name="Picture 986664265" descr="A picture containing shoe, footwear, clothing, walking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47497" name="Picture 1" descr="A picture containing shoe, footwear, clothing, walking sho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517900" cy="2159000"/>
                    </a:xfrm>
                    <a:prstGeom prst="rect">
                      <a:avLst/>
                    </a:prstGeom>
                  </pic:spPr>
                </pic:pic>
              </a:graphicData>
            </a:graphic>
          </wp:inline>
        </w:drawing>
      </w:r>
    </w:p>
    <w:p w14:paraId="0450431B" w14:textId="19538FAA" w:rsidR="008B2095" w:rsidRDefault="008B2095" w:rsidP="008B2095">
      <w:pPr>
        <w:pStyle w:val="Caption"/>
        <w:rPr>
          <w:rFonts w:cstheme="minorHAnsi"/>
          <w:spacing w:val="-2"/>
        </w:rPr>
      </w:pPr>
      <w:bookmarkStart w:id="121" w:name="_Ref142035157"/>
      <w:bookmarkStart w:id="122" w:name="_Toc156393195"/>
      <w:r>
        <w:t xml:space="preserve">Figure </w:t>
      </w:r>
      <w:fldSimple w:instr=" STYLEREF 1 \s ">
        <w:r w:rsidR="00337CAB">
          <w:rPr>
            <w:noProof/>
          </w:rPr>
          <w:t>4</w:t>
        </w:r>
      </w:fldSimple>
      <w:r w:rsidR="00337CAB">
        <w:noBreakHyphen/>
      </w:r>
      <w:fldSimple w:instr=" SEQ Figure \* ARABIC \s 1 ">
        <w:r w:rsidR="00337CAB">
          <w:rPr>
            <w:noProof/>
          </w:rPr>
          <w:t>3</w:t>
        </w:r>
      </w:fldSimple>
      <w:bookmarkEnd w:id="121"/>
      <w:r>
        <w:t xml:space="preserve"> </w:t>
      </w:r>
      <w:r w:rsidRPr="00024635">
        <w:t>Standard retail children’s boot Kickers Kick Hi Core</w:t>
      </w:r>
      <w:bookmarkEnd w:id="122"/>
    </w:p>
    <w:p w14:paraId="162B2460" w14:textId="77777777" w:rsidR="008B2095" w:rsidRDefault="008B2095" w:rsidP="008B2095">
      <w:pPr>
        <w:spacing w:line="360" w:lineRule="auto"/>
        <w:jc w:val="both"/>
        <w:rPr>
          <w:rFonts w:cstheme="minorHAnsi"/>
          <w:spacing w:val="-2"/>
        </w:rPr>
      </w:pPr>
    </w:p>
    <w:p w14:paraId="101F27E2" w14:textId="77777777" w:rsidR="008B2095" w:rsidRDefault="008B2095">
      <w:pPr>
        <w:pStyle w:val="Heading3"/>
        <w:numPr>
          <w:ilvl w:val="1"/>
          <w:numId w:val="29"/>
        </w:numPr>
        <w:spacing w:line="360" w:lineRule="auto"/>
      </w:pPr>
      <w:bookmarkStart w:id="123" w:name="_Toc156403475"/>
      <w:r>
        <w:t>Qualitative assessment of OSSTF components characteristics</w:t>
      </w:r>
      <w:bookmarkEnd w:id="123"/>
    </w:p>
    <w:p w14:paraId="2B072CC1" w14:textId="7B498E88" w:rsidR="001B3D41" w:rsidRDefault="008B2095" w:rsidP="001B3D41">
      <w:pPr>
        <w:spacing w:line="360" w:lineRule="auto"/>
        <w:jc w:val="both"/>
        <w:rPr>
          <w:rFonts w:cstheme="minorHAnsi"/>
        </w:rPr>
      </w:pPr>
      <w:r w:rsidRPr="00F278BE">
        <w:rPr>
          <w:rFonts w:cstheme="minorHAnsi"/>
        </w:rPr>
        <w:t>This involved identifying specific footwear design components using standard footwear design terminology</w:t>
      </w:r>
      <w:r>
        <w:rPr>
          <w:rFonts w:cstheme="minorHAnsi"/>
        </w:rPr>
        <w:t>,</w:t>
      </w:r>
      <w:r w:rsidRPr="00F278BE">
        <w:rPr>
          <w:rFonts w:cstheme="minorHAnsi"/>
        </w:rPr>
        <w:t xml:space="preserve"> e.g., heel counter, </w:t>
      </w:r>
      <w:proofErr w:type="spellStart"/>
      <w:r w:rsidRPr="00F278BE">
        <w:rPr>
          <w:rFonts w:cstheme="minorHAnsi"/>
        </w:rPr>
        <w:t>topline</w:t>
      </w:r>
      <w:proofErr w:type="spellEnd"/>
      <w:r w:rsidRPr="00F278BE">
        <w:rPr>
          <w:rFonts w:cstheme="minorHAnsi"/>
        </w:rPr>
        <w:t xml:space="preserve">, facings, fastening, toe box, pull tab and heel stiffener </w:t>
      </w:r>
      <w:r w:rsidR="0023573F">
        <w:rPr>
          <w:rFonts w:cstheme="minorHAnsi"/>
        </w:rPr>
        <w:t>(</w:t>
      </w:r>
      <w:r w:rsidR="0023573F">
        <w:rPr>
          <w:rFonts w:cstheme="minorHAnsi"/>
        </w:rPr>
        <w:fldChar w:fldCharType="begin"/>
      </w:r>
      <w:r w:rsidR="0023573F">
        <w:rPr>
          <w:rFonts w:cstheme="minorHAnsi"/>
        </w:rPr>
        <w:instrText xml:space="preserve"> REF _Ref142035211 \h </w:instrText>
      </w:r>
      <w:r w:rsidR="0023573F">
        <w:rPr>
          <w:rFonts w:cstheme="minorHAnsi"/>
        </w:rPr>
      </w:r>
      <w:r w:rsidR="0023573F">
        <w:rPr>
          <w:rFonts w:cstheme="minorHAnsi"/>
        </w:rPr>
        <w:fldChar w:fldCharType="separate"/>
      </w:r>
      <w:r w:rsidR="0023573F">
        <w:t xml:space="preserve">Figure </w:t>
      </w:r>
      <w:r w:rsidR="0023573F">
        <w:rPr>
          <w:noProof/>
        </w:rPr>
        <w:t>4</w:t>
      </w:r>
      <w:r w:rsidR="0023573F">
        <w:noBreakHyphen/>
      </w:r>
      <w:r w:rsidR="0023573F">
        <w:rPr>
          <w:noProof/>
        </w:rPr>
        <w:t>4</w:t>
      </w:r>
      <w:r w:rsidR="0023573F">
        <w:rPr>
          <w:rFonts w:cstheme="minorHAnsi"/>
        </w:rPr>
        <w:fldChar w:fldCharType="end"/>
      </w:r>
      <w:r w:rsidR="0023573F">
        <w:rPr>
          <w:rFonts w:cstheme="minorHAnsi"/>
        </w:rPr>
        <w:t>)</w:t>
      </w:r>
      <w:r w:rsidR="00B55A2D">
        <w:rPr>
          <w:rFonts w:cstheme="minorHAnsi"/>
        </w:rPr>
        <w:t xml:space="preserve">. </w:t>
      </w:r>
      <w:r w:rsidR="001B3D41">
        <w:rPr>
          <w:rFonts w:cstheme="minorHAnsi"/>
        </w:rPr>
        <w:t>Where appropriate components</w:t>
      </w:r>
      <w:r w:rsidR="001B3D41" w:rsidRPr="006414F4">
        <w:rPr>
          <w:rFonts w:cstheme="minorHAnsi"/>
        </w:rPr>
        <w:t xml:space="preserve"> </w:t>
      </w:r>
      <w:r w:rsidR="001B3D41">
        <w:rPr>
          <w:rFonts w:cstheme="minorHAnsi"/>
        </w:rPr>
        <w:t xml:space="preserve">such as the </w:t>
      </w:r>
      <w:proofErr w:type="spellStart"/>
      <w:r w:rsidR="001B3D41">
        <w:rPr>
          <w:rFonts w:cstheme="minorHAnsi"/>
        </w:rPr>
        <w:t>topline</w:t>
      </w:r>
      <w:proofErr w:type="spellEnd"/>
      <w:r w:rsidR="001B3D41">
        <w:rPr>
          <w:rFonts w:cstheme="minorHAnsi"/>
        </w:rPr>
        <w:t xml:space="preserve">, heel counter, facings and collar could be further described, </w:t>
      </w:r>
      <w:r w:rsidR="001B3D41" w:rsidRPr="006414F4">
        <w:rPr>
          <w:rFonts w:cstheme="minorHAnsi"/>
        </w:rPr>
        <w:t>such as reinforced, padded, cut away</w:t>
      </w:r>
      <w:r w:rsidR="001B3D41">
        <w:rPr>
          <w:rFonts w:cstheme="minorHAnsi"/>
        </w:rPr>
        <w:t xml:space="preserve">, contoured, </w:t>
      </w:r>
      <w:r w:rsidR="001B3D41" w:rsidRPr="006414F4">
        <w:rPr>
          <w:rFonts w:cstheme="minorHAnsi"/>
        </w:rPr>
        <w:t>extended</w:t>
      </w:r>
      <w:r w:rsidR="001B3D41">
        <w:rPr>
          <w:rFonts w:cstheme="minorHAnsi"/>
        </w:rPr>
        <w:t xml:space="preserve"> to footwear, an anatomical or footwear landmark (</w:t>
      </w:r>
      <w:r w:rsidR="006F07E2">
        <w:rPr>
          <w:rFonts w:cstheme="minorHAnsi"/>
        </w:rPr>
        <w:t>a</w:t>
      </w:r>
      <w:r w:rsidR="001B3D41">
        <w:rPr>
          <w:rFonts w:cstheme="minorHAnsi"/>
        </w:rPr>
        <w:t xml:space="preserve">nkle, midfoot, </w:t>
      </w:r>
      <w:r w:rsidR="00771F14">
        <w:rPr>
          <w:rFonts w:cstheme="minorHAnsi"/>
        </w:rPr>
        <w:t>toe box</w:t>
      </w:r>
      <w:r w:rsidR="001B3D41">
        <w:rPr>
          <w:rFonts w:cstheme="minorHAnsi"/>
        </w:rPr>
        <w:t>)</w:t>
      </w:r>
      <w:r w:rsidR="001B3D41" w:rsidRPr="006414F4">
        <w:rPr>
          <w:rFonts w:cstheme="minorHAnsi"/>
        </w:rPr>
        <w:t>.</w:t>
      </w:r>
      <w:r w:rsidR="001B3D41">
        <w:rPr>
          <w:rFonts w:cstheme="minorHAnsi"/>
        </w:rPr>
        <w:t xml:space="preserve"> Additionally, the c</w:t>
      </w:r>
      <w:r w:rsidR="001B3D41" w:rsidRPr="00F278BE">
        <w:rPr>
          <w:rFonts w:cstheme="minorHAnsi"/>
        </w:rPr>
        <w:t xml:space="preserve">onstruction technique </w:t>
      </w:r>
      <w:r w:rsidR="001B3D41">
        <w:rPr>
          <w:rFonts w:cstheme="minorHAnsi"/>
        </w:rPr>
        <w:t xml:space="preserve">of some of the components, such as the outsole, was also described, </w:t>
      </w:r>
      <w:r w:rsidR="001B3D41" w:rsidRPr="00F278BE">
        <w:rPr>
          <w:rFonts w:cstheme="minorHAnsi"/>
        </w:rPr>
        <w:t>e.g.</w:t>
      </w:r>
      <w:r w:rsidR="001B3D41" w:rsidRPr="006414F4">
        <w:rPr>
          <w:rFonts w:cstheme="minorHAnsi"/>
        </w:rPr>
        <w:t>, cemented or welted</w:t>
      </w:r>
      <w:r w:rsidR="001B3D41">
        <w:rPr>
          <w:rFonts w:cstheme="minorHAnsi"/>
        </w:rPr>
        <w:t>.</w:t>
      </w:r>
    </w:p>
    <w:p w14:paraId="4D4CC506" w14:textId="77777777" w:rsidR="001B3D41" w:rsidRPr="006414F4" w:rsidRDefault="001B3D41" w:rsidP="001B3D41">
      <w:pPr>
        <w:spacing w:line="360" w:lineRule="auto"/>
        <w:jc w:val="both"/>
        <w:rPr>
          <w:rFonts w:cstheme="minorHAnsi"/>
        </w:rPr>
      </w:pPr>
      <w:r>
        <w:rPr>
          <w:rFonts w:cstheme="minorHAnsi"/>
        </w:rPr>
        <w:t>The standard retail children’s boot was assessed against the same qualitative criteria and compared against the collective findings of the OSSTF samples.</w:t>
      </w:r>
    </w:p>
    <w:p w14:paraId="24A39926" w14:textId="77777777" w:rsidR="008B2095" w:rsidRDefault="008B2095" w:rsidP="001B3D41">
      <w:pPr>
        <w:spacing w:line="360" w:lineRule="auto"/>
        <w:jc w:val="both"/>
      </w:pPr>
      <w:r>
        <w:rPr>
          <w:noProof/>
        </w:rPr>
        <w:drawing>
          <wp:inline distT="0" distB="0" distL="0" distR="0" wp14:anchorId="6204874A" wp14:editId="62C6FC18">
            <wp:extent cx="5396230" cy="2675255"/>
            <wp:effectExtent l="0" t="0" r="1270" b="4445"/>
            <wp:docPr id="422301705" name="Picture 422301705" descr="A red shoe with white str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37833" name="Picture 1" descr="A red shoe with white strap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396230" cy="2675255"/>
                    </a:xfrm>
                    <a:prstGeom prst="rect">
                      <a:avLst/>
                    </a:prstGeom>
                  </pic:spPr>
                </pic:pic>
              </a:graphicData>
            </a:graphic>
          </wp:inline>
        </w:drawing>
      </w:r>
    </w:p>
    <w:p w14:paraId="333708AB" w14:textId="161D53CA" w:rsidR="008B2095" w:rsidRDefault="008B2095" w:rsidP="008B2095">
      <w:pPr>
        <w:pStyle w:val="Caption"/>
        <w:jc w:val="both"/>
        <w:rPr>
          <w:rFonts w:cstheme="minorHAnsi"/>
          <w:spacing w:val="-2"/>
        </w:rPr>
      </w:pPr>
      <w:bookmarkStart w:id="124" w:name="_Ref142035211"/>
      <w:bookmarkStart w:id="125" w:name="_Toc156393196"/>
      <w:r>
        <w:t xml:space="preserve">Figure </w:t>
      </w:r>
      <w:fldSimple w:instr=" STYLEREF 1 \s ">
        <w:r w:rsidR="00337CAB">
          <w:rPr>
            <w:noProof/>
          </w:rPr>
          <w:t>4</w:t>
        </w:r>
      </w:fldSimple>
      <w:r w:rsidR="00337CAB">
        <w:noBreakHyphen/>
      </w:r>
      <w:fldSimple w:instr=" SEQ Figure \* ARABIC \s 1 ">
        <w:r w:rsidR="00337CAB">
          <w:rPr>
            <w:noProof/>
          </w:rPr>
          <w:t>4</w:t>
        </w:r>
      </w:fldSimple>
      <w:bookmarkEnd w:id="124"/>
      <w:r>
        <w:t xml:space="preserve"> </w:t>
      </w:r>
      <w:r w:rsidRPr="007B0D1A">
        <w:t xml:space="preserve">Descriptors of </w:t>
      </w:r>
      <w:r>
        <w:t xml:space="preserve">OSSTF </w:t>
      </w:r>
      <w:r w:rsidRPr="007B0D1A">
        <w:t>components and characteristics (Image adapted from www.made-in-china.com)</w:t>
      </w:r>
      <w:bookmarkEnd w:id="125"/>
    </w:p>
    <w:p w14:paraId="615454FF" w14:textId="77777777" w:rsidR="008B2095" w:rsidRDefault="008B2095" w:rsidP="008B2095">
      <w:pPr>
        <w:spacing w:line="360" w:lineRule="auto"/>
        <w:jc w:val="both"/>
        <w:rPr>
          <w:rFonts w:cstheme="minorHAnsi"/>
          <w:spacing w:val="-2"/>
        </w:rPr>
      </w:pPr>
    </w:p>
    <w:p w14:paraId="7B4DA269" w14:textId="77777777" w:rsidR="008B2095" w:rsidRPr="00DB15E3" w:rsidRDefault="008B2095">
      <w:pPr>
        <w:pStyle w:val="Heading3"/>
        <w:numPr>
          <w:ilvl w:val="1"/>
          <w:numId w:val="29"/>
        </w:numPr>
        <w:spacing w:line="360" w:lineRule="auto"/>
        <w:rPr>
          <w:rFonts w:cstheme="minorHAnsi"/>
        </w:rPr>
      </w:pPr>
      <w:bookmarkStart w:id="126" w:name="_Toc156403476"/>
      <w:r w:rsidRPr="00955E66">
        <w:rPr>
          <w:rFonts w:asciiTheme="minorHAnsi" w:hAnsiTheme="minorHAnsi" w:cstheme="minorHAnsi"/>
        </w:rPr>
        <w:lastRenderedPageBreak/>
        <w:t>Quantitative assessment of OSSTF components characteristics</w:t>
      </w:r>
      <w:bookmarkEnd w:id="126"/>
      <w:r w:rsidRPr="00955E66">
        <w:rPr>
          <w:rFonts w:asciiTheme="minorHAnsi" w:hAnsiTheme="minorHAnsi" w:cstheme="minorHAnsi"/>
        </w:rPr>
        <w:t xml:space="preserve"> </w:t>
      </w:r>
    </w:p>
    <w:p w14:paraId="6C5C85EF" w14:textId="326D4A63" w:rsidR="008B2095" w:rsidRPr="001B274A" w:rsidRDefault="008B2095" w:rsidP="001B274A">
      <w:pPr>
        <w:spacing w:line="360" w:lineRule="auto"/>
        <w:jc w:val="both"/>
      </w:pPr>
      <w:r>
        <w:rPr>
          <w:rFonts w:cstheme="minorHAnsi"/>
        </w:rPr>
        <w:t xml:space="preserve">Quantitative measures of the footwear samples considered the </w:t>
      </w:r>
      <w:r w:rsidRPr="00E55163">
        <w:rPr>
          <w:rFonts w:cstheme="minorHAnsi"/>
        </w:rPr>
        <w:t xml:space="preserve">dimensions and geometry of shoe </w:t>
      </w:r>
      <w:r>
        <w:rPr>
          <w:rFonts w:cstheme="minorHAnsi"/>
        </w:rPr>
        <w:t>components</w:t>
      </w:r>
      <w:r w:rsidRPr="00E55163">
        <w:rPr>
          <w:rFonts w:cstheme="minorHAnsi"/>
        </w:rPr>
        <w:t xml:space="preserve">: </w:t>
      </w:r>
      <w:proofErr w:type="spellStart"/>
      <w:r w:rsidRPr="00E55163">
        <w:rPr>
          <w:rFonts w:cstheme="minorHAnsi"/>
        </w:rPr>
        <w:t>topline</w:t>
      </w:r>
      <w:proofErr w:type="spellEnd"/>
      <w:r w:rsidRPr="00E55163">
        <w:rPr>
          <w:rFonts w:cstheme="minorHAnsi"/>
        </w:rPr>
        <w:t xml:space="preserve"> height, heel stiffener length, total footwear length, footwear width, toe rocker angle, toe flex length and</w:t>
      </w:r>
      <w:r>
        <w:rPr>
          <w:rFonts w:cstheme="minorHAnsi"/>
        </w:rPr>
        <w:t xml:space="preserve"> outsole depth (</w:t>
      </w:r>
      <w:r w:rsidR="00A91760">
        <w:rPr>
          <w:rFonts w:cstheme="minorHAnsi"/>
        </w:rPr>
        <w:fldChar w:fldCharType="begin"/>
      </w:r>
      <w:r w:rsidR="00A91760">
        <w:rPr>
          <w:rFonts w:cstheme="minorHAnsi"/>
        </w:rPr>
        <w:instrText xml:space="preserve"> REF _Ref142035239 \h </w:instrText>
      </w:r>
      <w:r w:rsidR="00A91760">
        <w:rPr>
          <w:rFonts w:cstheme="minorHAnsi"/>
        </w:rPr>
      </w:r>
      <w:r w:rsidR="00A91760">
        <w:rPr>
          <w:rFonts w:cstheme="minorHAnsi"/>
        </w:rPr>
        <w:fldChar w:fldCharType="separate"/>
      </w:r>
      <w:r w:rsidR="00A91760">
        <w:t xml:space="preserve">Figure </w:t>
      </w:r>
      <w:r w:rsidR="00A91760">
        <w:rPr>
          <w:noProof/>
        </w:rPr>
        <w:t>4</w:t>
      </w:r>
      <w:r w:rsidR="00A91760">
        <w:noBreakHyphen/>
      </w:r>
      <w:r w:rsidR="00A91760">
        <w:rPr>
          <w:noProof/>
        </w:rPr>
        <w:t>5</w:t>
      </w:r>
      <w:r w:rsidR="00A91760">
        <w:rPr>
          <w:rFonts w:cstheme="minorHAnsi"/>
        </w:rPr>
        <w:fldChar w:fldCharType="end"/>
      </w:r>
      <w:r>
        <w:rPr>
          <w:rFonts w:cstheme="minorHAnsi"/>
        </w:rPr>
        <w:t>)</w:t>
      </w:r>
      <w:r w:rsidRPr="00E55163">
        <w:rPr>
          <w:rFonts w:cstheme="minorHAnsi"/>
        </w:rPr>
        <w:t>.</w:t>
      </w:r>
      <w:r>
        <w:rPr>
          <w:rFonts w:cstheme="minorHAnsi"/>
        </w:rPr>
        <w:t xml:space="preserve"> Measures of footwear length and width and </w:t>
      </w:r>
      <w:proofErr w:type="spellStart"/>
      <w:r>
        <w:rPr>
          <w:rFonts w:cstheme="minorHAnsi"/>
        </w:rPr>
        <w:t>topline</w:t>
      </w:r>
      <w:proofErr w:type="spellEnd"/>
      <w:r>
        <w:rPr>
          <w:rFonts w:cstheme="minorHAnsi"/>
        </w:rPr>
        <w:t xml:space="preserve"> height followed appropriate international standards </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Pr>
          <w:rFonts w:cstheme="minorHAnsi"/>
        </w:rPr>
        <w:fldChar w:fldCharType="separate"/>
      </w:r>
      <w:r w:rsidR="00FD2112" w:rsidRPr="00FD2112">
        <w:rPr>
          <w:rFonts w:cstheme="minorHAnsi"/>
          <w:noProof/>
        </w:rPr>
        <w:t>(ISO, 2021)</w:t>
      </w:r>
      <w:r>
        <w:rPr>
          <w:rFonts w:cstheme="minorHAnsi"/>
        </w:rPr>
        <w:fldChar w:fldCharType="end"/>
      </w:r>
      <w:r>
        <w:rPr>
          <w:rFonts w:cstheme="minorHAnsi"/>
        </w:rPr>
        <w:t>. Measures of the heel counter involved palpating the heel counter through the footwear upper to locate its highest point and furthest extension (</w:t>
      </w:r>
      <w:r w:rsidR="00B55A2D">
        <w:rPr>
          <w:rFonts w:cstheme="minorHAnsi"/>
        </w:rPr>
        <w:fldChar w:fldCharType="begin"/>
      </w:r>
      <w:r w:rsidR="00B55A2D">
        <w:rPr>
          <w:rFonts w:cstheme="minorHAnsi"/>
        </w:rPr>
        <w:instrText xml:space="preserve"> REF _Ref142035351 \h </w:instrText>
      </w:r>
      <w:r w:rsidR="00B55A2D">
        <w:rPr>
          <w:rFonts w:cstheme="minorHAnsi"/>
        </w:rPr>
      </w:r>
      <w:r w:rsidR="00B55A2D">
        <w:rPr>
          <w:rFonts w:cstheme="minorHAnsi"/>
        </w:rPr>
        <w:fldChar w:fldCharType="separate"/>
      </w:r>
      <w:r w:rsidR="00B55A2D">
        <w:t xml:space="preserve">Figure </w:t>
      </w:r>
      <w:r w:rsidR="00B55A2D">
        <w:rPr>
          <w:noProof/>
        </w:rPr>
        <w:t>4</w:t>
      </w:r>
      <w:r w:rsidR="00B55A2D">
        <w:noBreakHyphen/>
      </w:r>
      <w:r w:rsidR="00B55A2D">
        <w:rPr>
          <w:noProof/>
        </w:rPr>
        <w:t>6</w:t>
      </w:r>
      <w:r w:rsidR="00B55A2D">
        <w:rPr>
          <w:rFonts w:cstheme="minorHAnsi"/>
        </w:rPr>
        <w:fldChar w:fldCharType="end"/>
      </w:r>
      <w:r>
        <w:rPr>
          <w:rFonts w:cstheme="minorHAnsi"/>
        </w:rPr>
        <w:t>).</w:t>
      </w:r>
      <w:r w:rsidR="00174986">
        <w:rPr>
          <w:rFonts w:cstheme="minorHAnsi"/>
        </w:rPr>
        <w:t xml:space="preserve"> </w:t>
      </w:r>
      <w:r w:rsidR="001B274A">
        <w:rPr>
          <w:rFonts w:cstheme="minorHAnsi"/>
        </w:rPr>
        <w:t>The height of the heel counter was measured from the highest marked point of the heel counter to the seam of the upper to the outsole via calliper. The length of the heel counter was taken from the back of the heel of the shoe to the furthest point of the heel counter via calliper.</w:t>
      </w:r>
      <w:r w:rsidR="001B274A">
        <w:t xml:space="preserve"> </w:t>
      </w:r>
      <w:r w:rsidRPr="00E55163">
        <w:rPr>
          <w:rFonts w:cstheme="minorHAnsi"/>
          <w:spacing w:val="-2"/>
        </w:rPr>
        <w:t>The mass of each shoe was also recorded.</w:t>
      </w:r>
      <w:r>
        <w:rPr>
          <w:rFonts w:cstheme="minorHAnsi"/>
        </w:rPr>
        <w:t xml:space="preserve"> The q</w:t>
      </w:r>
      <w:r w:rsidRPr="00E55163">
        <w:rPr>
          <w:rFonts w:cstheme="minorHAnsi"/>
        </w:rPr>
        <w:t xml:space="preserve">uantitative measures were </w:t>
      </w:r>
      <w:r w:rsidRPr="00E55163">
        <w:rPr>
          <w:rFonts w:cstheme="minorHAnsi"/>
          <w:noProof/>
        </w:rPr>
        <w:t>normalised</w:t>
      </w:r>
      <w:r w:rsidRPr="00E55163">
        <w:rPr>
          <w:rFonts w:cstheme="minorHAnsi"/>
        </w:rPr>
        <w:t xml:space="preserve"> to overall footwear length to allow ratio comparison between various shoe sizes obtained in the sample.</w:t>
      </w:r>
      <w:r w:rsidR="008C6C41">
        <w:rPr>
          <w:rFonts w:cstheme="minorHAnsi"/>
        </w:rPr>
        <w:t xml:space="preserve"> </w:t>
      </w:r>
      <w:r w:rsidR="001E62BD">
        <w:rPr>
          <w:rFonts w:cstheme="minorHAnsi"/>
        </w:rPr>
        <w:t>Descriptive statistics of the OSSTF (Mean, standard deviation, range) were also taken for comparison to the standard retail footwear sample.</w:t>
      </w:r>
    </w:p>
    <w:p w14:paraId="348B2254" w14:textId="77777777" w:rsidR="008B2095" w:rsidRDefault="008B2095" w:rsidP="008B2095">
      <w:pPr>
        <w:spacing w:line="360" w:lineRule="auto"/>
        <w:jc w:val="both"/>
        <w:rPr>
          <w:rFonts w:cstheme="minorHAnsi"/>
          <w:spacing w:val="-2"/>
        </w:rPr>
      </w:pPr>
    </w:p>
    <w:p w14:paraId="58B0B7C5" w14:textId="77777777" w:rsidR="008B2095" w:rsidRDefault="008B2095" w:rsidP="008B2095">
      <w:pPr>
        <w:keepNext/>
        <w:spacing w:line="360" w:lineRule="auto"/>
        <w:jc w:val="both"/>
      </w:pPr>
      <w:r>
        <w:rPr>
          <w:rFonts w:cstheme="minorHAnsi"/>
          <w:noProof/>
          <w:spacing w:val="-2"/>
        </w:rPr>
        <w:drawing>
          <wp:inline distT="0" distB="0" distL="0" distR="0" wp14:anchorId="06C2193C" wp14:editId="5F4ED794">
            <wp:extent cx="4864100" cy="4117713"/>
            <wp:effectExtent l="0" t="0" r="0" b="0"/>
            <wp:docPr id="1909171399" name="Picture 1909171399" descr="A close-up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47965" name="Picture 5" descr="A close-up of a sho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877668" cy="4129199"/>
                    </a:xfrm>
                    <a:prstGeom prst="rect">
                      <a:avLst/>
                    </a:prstGeom>
                  </pic:spPr>
                </pic:pic>
              </a:graphicData>
            </a:graphic>
          </wp:inline>
        </w:drawing>
      </w:r>
    </w:p>
    <w:p w14:paraId="0E86F6CE" w14:textId="72349F18" w:rsidR="008B2095" w:rsidRDefault="008B2095" w:rsidP="008B2095">
      <w:pPr>
        <w:pStyle w:val="Caption"/>
        <w:jc w:val="both"/>
      </w:pPr>
      <w:bookmarkStart w:id="127" w:name="_Ref142035239"/>
      <w:bookmarkStart w:id="128" w:name="_Toc156393197"/>
      <w:r>
        <w:t xml:space="preserve">Figure </w:t>
      </w:r>
      <w:fldSimple w:instr=" STYLEREF 1 \s ">
        <w:r w:rsidR="00337CAB">
          <w:rPr>
            <w:noProof/>
          </w:rPr>
          <w:t>4</w:t>
        </w:r>
      </w:fldSimple>
      <w:r w:rsidR="00337CAB">
        <w:noBreakHyphen/>
      </w:r>
      <w:fldSimple w:instr=" SEQ Figure \* ARABIC \s 1 ">
        <w:r w:rsidR="00337CAB">
          <w:rPr>
            <w:noProof/>
          </w:rPr>
          <w:t>5</w:t>
        </w:r>
      </w:fldSimple>
      <w:bookmarkEnd w:id="127"/>
      <w:r>
        <w:t xml:space="preserve"> </w:t>
      </w:r>
      <w:r w:rsidRPr="00C85DFB">
        <w:t>Quantitative measures of OSSTF</w:t>
      </w:r>
      <w:bookmarkEnd w:id="128"/>
    </w:p>
    <w:p w14:paraId="6AB70870" w14:textId="77777777" w:rsidR="008B2095" w:rsidRPr="00994EDB" w:rsidRDefault="008B2095" w:rsidP="008B2095"/>
    <w:p w14:paraId="0ACB9518" w14:textId="77777777" w:rsidR="008B2095" w:rsidRDefault="008B2095" w:rsidP="008B2095">
      <w:pPr>
        <w:keepNext/>
        <w:spacing w:line="360" w:lineRule="auto"/>
        <w:jc w:val="center"/>
      </w:pPr>
      <w:r>
        <w:rPr>
          <w:rFonts w:cstheme="minorHAnsi"/>
          <w:noProof/>
          <w:spacing w:val="-2"/>
        </w:rPr>
        <w:drawing>
          <wp:inline distT="0" distB="0" distL="0" distR="0" wp14:anchorId="6EB13F3A" wp14:editId="20D37495">
            <wp:extent cx="2260600" cy="6375400"/>
            <wp:effectExtent l="0" t="0" r="0" b="0"/>
            <wp:docPr id="426420832" name="Picture 426420832" descr="A person holding a black b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33725" name="Picture 1" descr="A person holding a black boo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260600" cy="6375400"/>
                    </a:xfrm>
                    <a:prstGeom prst="rect">
                      <a:avLst/>
                    </a:prstGeom>
                  </pic:spPr>
                </pic:pic>
              </a:graphicData>
            </a:graphic>
          </wp:inline>
        </w:drawing>
      </w:r>
    </w:p>
    <w:p w14:paraId="3F237C7B" w14:textId="7D274D26" w:rsidR="008B2095" w:rsidRDefault="008B2095" w:rsidP="008B2095">
      <w:pPr>
        <w:pStyle w:val="Caption"/>
      </w:pPr>
      <w:bookmarkStart w:id="129" w:name="_Ref142035351"/>
      <w:bookmarkStart w:id="130" w:name="_Toc156393198"/>
      <w:r>
        <w:t xml:space="preserve">Figure </w:t>
      </w:r>
      <w:fldSimple w:instr=" STYLEREF 1 \s ">
        <w:r w:rsidR="00337CAB">
          <w:rPr>
            <w:noProof/>
          </w:rPr>
          <w:t>4</w:t>
        </w:r>
      </w:fldSimple>
      <w:r w:rsidR="00337CAB">
        <w:noBreakHyphen/>
      </w:r>
      <w:fldSimple w:instr=" SEQ Figure \* ARABIC \s 1 ">
        <w:r w:rsidR="00337CAB">
          <w:rPr>
            <w:noProof/>
          </w:rPr>
          <w:t>6</w:t>
        </w:r>
      </w:fldSimple>
      <w:bookmarkEnd w:id="129"/>
      <w:r>
        <w:t xml:space="preserve"> </w:t>
      </w:r>
      <w:r w:rsidRPr="00E45715">
        <w:t>(A) Palpating the top edge of the heel counter through the shoe, (B) Tracing the top edge of the heel counter to its highest point (C)Tracing the top edge of the heel counter to its most distal aspect.</w:t>
      </w:r>
      <w:bookmarkEnd w:id="130"/>
    </w:p>
    <w:p w14:paraId="04CC64F0" w14:textId="77777777" w:rsidR="002A361B" w:rsidRPr="002A361B" w:rsidRDefault="002A361B" w:rsidP="002A361B"/>
    <w:p w14:paraId="4F6B4E74" w14:textId="25CB73D6" w:rsidR="008B2095" w:rsidRDefault="004652C8">
      <w:pPr>
        <w:pStyle w:val="Heading3"/>
        <w:numPr>
          <w:ilvl w:val="2"/>
          <w:numId w:val="29"/>
        </w:numPr>
        <w:spacing w:line="360" w:lineRule="auto"/>
      </w:pPr>
      <w:bookmarkStart w:id="131" w:name="_Toc156403477"/>
      <w:r>
        <w:t>A</w:t>
      </w:r>
      <w:r w:rsidR="008B2095">
        <w:t>nalysis</w:t>
      </w:r>
      <w:bookmarkEnd w:id="131"/>
      <w:r w:rsidR="008B2095">
        <w:t xml:space="preserve"> </w:t>
      </w:r>
    </w:p>
    <w:p w14:paraId="0736EB1D" w14:textId="2736D11C" w:rsidR="0066371A" w:rsidRPr="00CC7C6C" w:rsidRDefault="0066371A" w:rsidP="009344E2">
      <w:pPr>
        <w:spacing w:line="360" w:lineRule="auto"/>
        <w:jc w:val="both"/>
      </w:pPr>
      <w:r w:rsidRPr="009344E2">
        <w:rPr>
          <w:rFonts w:cstheme="minorHAnsi"/>
          <w:spacing w:val="-2"/>
        </w:rPr>
        <w:t xml:space="preserve">The footwear samples' findings were discussed and qualitatively assessed between the author (MH) and principal and secondary supervisor (NC, AH). The discussion involved </w:t>
      </w:r>
      <w:r w:rsidR="00A83D6C">
        <w:rPr>
          <w:rFonts w:cstheme="minorHAnsi"/>
          <w:spacing w:val="-2"/>
        </w:rPr>
        <w:t xml:space="preserve">generating </w:t>
      </w:r>
      <w:r w:rsidRPr="009344E2">
        <w:rPr>
          <w:rFonts w:cstheme="minorHAnsi"/>
          <w:spacing w:val="-2"/>
        </w:rPr>
        <w:t xml:space="preserve">consensus </w:t>
      </w:r>
      <w:r w:rsidR="00A83D6C">
        <w:rPr>
          <w:rFonts w:cstheme="minorHAnsi"/>
          <w:spacing w:val="-2"/>
        </w:rPr>
        <w:t xml:space="preserve">on the </w:t>
      </w:r>
      <w:r w:rsidRPr="009344E2">
        <w:rPr>
          <w:rFonts w:cstheme="minorHAnsi"/>
          <w:spacing w:val="-2"/>
        </w:rPr>
        <w:t>hypothesised functional purpose of the design characteristics</w:t>
      </w:r>
      <w:r w:rsidR="00B94E2A">
        <w:rPr>
          <w:rFonts w:cstheme="minorHAnsi"/>
          <w:spacing w:val="-2"/>
        </w:rPr>
        <w:t>, e.g., a</w:t>
      </w:r>
      <w:r w:rsidRPr="009344E2">
        <w:rPr>
          <w:rFonts w:cstheme="minorHAnsi"/>
          <w:spacing w:val="-2"/>
        </w:rPr>
        <w:t xml:space="preserve"> padded collar may provide comfort around the ankle region, or an increased heel counter height may improve ankle stability. From the hypothesised </w:t>
      </w:r>
      <w:r w:rsidRPr="009344E2">
        <w:rPr>
          <w:rFonts w:cstheme="minorHAnsi"/>
          <w:spacing w:val="-2"/>
        </w:rPr>
        <w:lastRenderedPageBreak/>
        <w:t xml:space="preserve">functions, common groupings of the design features, such as stability, comfort, and security, were then defined by consensus amongst the research team. Design features of the OSSTF were then placed into these </w:t>
      </w:r>
      <w:r w:rsidR="002F030C">
        <w:rPr>
          <w:rFonts w:cstheme="minorHAnsi"/>
          <w:spacing w:val="-2"/>
        </w:rPr>
        <w:t>groupings</w:t>
      </w:r>
      <w:r w:rsidRPr="009344E2">
        <w:rPr>
          <w:rFonts w:cstheme="minorHAnsi"/>
          <w:spacing w:val="-2"/>
        </w:rPr>
        <w:t>.</w:t>
      </w:r>
    </w:p>
    <w:p w14:paraId="249B31CC" w14:textId="77777777" w:rsidR="008B2095" w:rsidRPr="00E67644" w:rsidRDefault="008B2095" w:rsidP="008B2095">
      <w:pPr>
        <w:spacing w:line="360" w:lineRule="auto"/>
        <w:jc w:val="both"/>
        <w:rPr>
          <w:rFonts w:cstheme="minorHAnsi"/>
          <w:spacing w:val="-2"/>
        </w:rPr>
      </w:pPr>
    </w:p>
    <w:p w14:paraId="70D21534" w14:textId="77777777" w:rsidR="008B2095" w:rsidRDefault="008B2095">
      <w:pPr>
        <w:pStyle w:val="Heading2"/>
        <w:numPr>
          <w:ilvl w:val="1"/>
          <w:numId w:val="29"/>
        </w:numPr>
      </w:pPr>
      <w:bookmarkStart w:id="132" w:name="_Toc156403478"/>
      <w:r>
        <w:t>Results</w:t>
      </w:r>
      <w:bookmarkEnd w:id="132"/>
    </w:p>
    <w:p w14:paraId="468471A3" w14:textId="77777777" w:rsidR="008B2095" w:rsidRDefault="008B2095" w:rsidP="008B2095">
      <w:pPr>
        <w:jc w:val="both"/>
      </w:pPr>
    </w:p>
    <w:p w14:paraId="62085CE5" w14:textId="2D317415" w:rsidR="008B2095" w:rsidRDefault="008B2095" w:rsidP="008B2095">
      <w:pPr>
        <w:spacing w:line="360" w:lineRule="auto"/>
        <w:jc w:val="both"/>
      </w:pPr>
      <w:r>
        <w:t xml:space="preserve">The main qualitative and quantitative findings are presented in </w:t>
      </w:r>
      <w:r w:rsidR="00A92A38">
        <w:fldChar w:fldCharType="begin"/>
      </w:r>
      <w:r w:rsidR="00A92A38">
        <w:instrText xml:space="preserve"> REF _Ref142033463 \h </w:instrText>
      </w:r>
      <w:r w:rsidR="00A92A38">
        <w:fldChar w:fldCharType="separate"/>
      </w:r>
      <w:r w:rsidR="00A92A38">
        <w:t xml:space="preserve">Table </w:t>
      </w:r>
      <w:r w:rsidR="00A92A38">
        <w:rPr>
          <w:noProof/>
        </w:rPr>
        <w:t>4</w:t>
      </w:r>
      <w:r w:rsidR="00A92A38">
        <w:noBreakHyphen/>
      </w:r>
      <w:r w:rsidR="00A92A38">
        <w:rPr>
          <w:noProof/>
        </w:rPr>
        <w:t>1</w:t>
      </w:r>
      <w:r w:rsidR="00A92A38">
        <w:fldChar w:fldCharType="end"/>
      </w:r>
      <w:r>
        <w:fldChar w:fldCharType="begin"/>
      </w:r>
      <w:r>
        <w:instrText xml:space="preserve"> REF _Ref141909094 \h </w:instrText>
      </w:r>
      <w:r>
        <w:fldChar w:fldCharType="separate"/>
      </w:r>
      <w:r>
        <w:t xml:space="preserve">, </w:t>
      </w:r>
      <w:r w:rsidR="00A92A38">
        <w:rPr>
          <w:noProof/>
        </w:rPr>
        <w:fldChar w:fldCharType="begin"/>
      </w:r>
      <w:r w:rsidR="00A92A38">
        <w:instrText xml:space="preserve"> REF _Ref142033476 \h </w:instrText>
      </w:r>
      <w:r w:rsidR="00A92A38">
        <w:rPr>
          <w:noProof/>
        </w:rPr>
      </w:r>
      <w:r w:rsidR="00A92A38">
        <w:rPr>
          <w:noProof/>
        </w:rPr>
        <w:fldChar w:fldCharType="separate"/>
      </w:r>
      <w:r w:rsidR="00A92A38">
        <w:t xml:space="preserve">Table </w:t>
      </w:r>
      <w:r w:rsidR="00A92A38">
        <w:rPr>
          <w:noProof/>
        </w:rPr>
        <w:t>4</w:t>
      </w:r>
      <w:r w:rsidR="00A92A38">
        <w:noBreakHyphen/>
      </w:r>
      <w:r w:rsidR="00A92A38">
        <w:rPr>
          <w:noProof/>
        </w:rPr>
        <w:t>2</w:t>
      </w:r>
      <w:r w:rsidR="00A92A38">
        <w:rPr>
          <w:noProof/>
        </w:rPr>
        <w:fldChar w:fldCharType="end"/>
      </w:r>
      <w:r>
        <w:fldChar w:fldCharType="end"/>
      </w:r>
      <w:r>
        <w:t>; the full results are found in appendi</w:t>
      </w:r>
      <w:r w:rsidR="004D411B">
        <w:t>x</w:t>
      </w:r>
      <w:r w:rsidR="00E97455">
        <w:t xml:space="preserve"> </w:t>
      </w:r>
      <w:r w:rsidR="002D6E3D">
        <w:fldChar w:fldCharType="begin"/>
      </w:r>
      <w:r w:rsidR="002D6E3D">
        <w:instrText xml:space="preserve"> REF _Ref142052183 \r \h </w:instrText>
      </w:r>
      <w:r w:rsidR="002D6E3D">
        <w:fldChar w:fldCharType="separate"/>
      </w:r>
      <w:r w:rsidR="002D6E3D">
        <w:t>3</w:t>
      </w:r>
      <w:r w:rsidR="002D6E3D">
        <w:fldChar w:fldCharType="end"/>
      </w:r>
      <w:r>
        <w:t xml:space="preserve">. </w:t>
      </w:r>
    </w:p>
    <w:p w14:paraId="75E09F7F" w14:textId="77777777" w:rsidR="008B2095" w:rsidRDefault="008B2095" w:rsidP="008B2095">
      <w:pPr>
        <w:spacing w:line="360" w:lineRule="auto"/>
        <w:jc w:val="both"/>
      </w:pPr>
    </w:p>
    <w:p w14:paraId="4553B0F7" w14:textId="77777777" w:rsidR="008B2095" w:rsidRDefault="008B2095" w:rsidP="008B2095">
      <w:pPr>
        <w:spacing w:line="360" w:lineRule="auto"/>
        <w:jc w:val="both"/>
        <w:rPr>
          <w:rFonts w:cstheme="minorHAnsi"/>
          <w:spacing w:val="-2"/>
        </w:rPr>
      </w:pPr>
      <w:r>
        <w:rPr>
          <w:rFonts w:cstheme="minorHAnsi"/>
          <w:spacing w:val="-2"/>
        </w:rPr>
        <w:t xml:space="preserve">Twelve of the </w:t>
      </w:r>
      <w:r w:rsidRPr="006E3AC8">
        <w:rPr>
          <w:rFonts w:cstheme="minorHAnsi"/>
          <w:spacing w:val="-2"/>
        </w:rPr>
        <w:t>OSSTF</w:t>
      </w:r>
      <w:r>
        <w:rPr>
          <w:rFonts w:cstheme="minorHAnsi"/>
          <w:spacing w:val="-2"/>
        </w:rPr>
        <w:t xml:space="preserve"> </w:t>
      </w:r>
      <w:r w:rsidRPr="006E3AC8">
        <w:rPr>
          <w:rFonts w:cstheme="minorHAnsi"/>
          <w:spacing w:val="-2"/>
        </w:rPr>
        <w:t xml:space="preserve">consisted of a leather upper with only </w:t>
      </w:r>
      <w:r>
        <w:rPr>
          <w:rFonts w:cstheme="minorHAnsi"/>
          <w:spacing w:val="-2"/>
        </w:rPr>
        <w:t>one</w:t>
      </w:r>
      <w:r w:rsidRPr="006E3AC8">
        <w:rPr>
          <w:rFonts w:cstheme="minorHAnsi"/>
          <w:spacing w:val="-2"/>
        </w:rPr>
        <w:t xml:space="preserve"> canvas material (Schein 1)</w:t>
      </w:r>
      <w:r>
        <w:rPr>
          <w:rFonts w:cstheme="minorHAnsi"/>
          <w:spacing w:val="-2"/>
        </w:rPr>
        <w:t xml:space="preserve">. The standard retail boot also </w:t>
      </w:r>
      <w:r w:rsidRPr="006E3AC8">
        <w:rPr>
          <w:rFonts w:cstheme="minorHAnsi"/>
          <w:spacing w:val="-2"/>
        </w:rPr>
        <w:t>consisted of a leather upper.</w:t>
      </w:r>
      <w:r>
        <w:rPr>
          <w:rFonts w:cstheme="minorHAnsi"/>
          <w:spacing w:val="-2"/>
        </w:rPr>
        <w:t xml:space="preserve"> </w:t>
      </w:r>
      <w:r w:rsidRPr="006E3AC8">
        <w:rPr>
          <w:rFonts w:cstheme="minorHAnsi"/>
          <w:spacing w:val="-2"/>
        </w:rPr>
        <w:t xml:space="preserve">The </w:t>
      </w:r>
      <w:proofErr w:type="spellStart"/>
      <w:r w:rsidRPr="006E3AC8">
        <w:rPr>
          <w:rFonts w:cstheme="minorHAnsi"/>
          <w:spacing w:val="-2"/>
        </w:rPr>
        <w:t>topline</w:t>
      </w:r>
      <w:proofErr w:type="spellEnd"/>
      <w:r w:rsidRPr="006E3AC8">
        <w:rPr>
          <w:rFonts w:cstheme="minorHAnsi"/>
          <w:spacing w:val="-2"/>
        </w:rPr>
        <w:t xml:space="preserve"> was extended above the malleoli in all footwear</w:t>
      </w:r>
      <w:r>
        <w:rPr>
          <w:rFonts w:cstheme="minorHAnsi"/>
          <w:spacing w:val="-2"/>
        </w:rPr>
        <w:t>; the m</w:t>
      </w:r>
      <w:r w:rsidRPr="006E3AC8">
        <w:rPr>
          <w:rFonts w:cstheme="minorHAnsi"/>
          <w:spacing w:val="-2"/>
        </w:rPr>
        <w:t xml:space="preserve">ean </w:t>
      </w:r>
      <w:r>
        <w:rPr>
          <w:rFonts w:cstheme="minorHAnsi"/>
          <w:spacing w:val="-2"/>
        </w:rPr>
        <w:t xml:space="preserve">OSSTF </w:t>
      </w:r>
      <w:r w:rsidRPr="006E3AC8">
        <w:rPr>
          <w:rFonts w:cstheme="minorHAnsi"/>
          <w:spacing w:val="-2"/>
        </w:rPr>
        <w:t>value</w:t>
      </w:r>
      <w:r>
        <w:rPr>
          <w:rFonts w:cstheme="minorHAnsi"/>
          <w:spacing w:val="-2"/>
        </w:rPr>
        <w:t xml:space="preserve"> was</w:t>
      </w:r>
      <w:r w:rsidRPr="006E3AC8">
        <w:rPr>
          <w:rFonts w:cstheme="minorHAnsi"/>
          <w:spacing w:val="-2"/>
        </w:rPr>
        <w:t xml:space="preserve"> 44% of total shoe length</w:t>
      </w:r>
      <w:r>
        <w:rPr>
          <w:rFonts w:cstheme="minorHAnsi"/>
          <w:spacing w:val="-2"/>
        </w:rPr>
        <w:t xml:space="preserve"> (range 39-53%), with the standard retail boot value at 41%</w:t>
      </w:r>
      <w:r w:rsidRPr="006E3AC8">
        <w:rPr>
          <w:rFonts w:cstheme="minorHAnsi"/>
          <w:spacing w:val="-2"/>
        </w:rPr>
        <w:t>.</w:t>
      </w:r>
      <w:r>
        <w:rPr>
          <w:rFonts w:cstheme="minorHAnsi"/>
          <w:spacing w:val="-2"/>
        </w:rPr>
        <w:t xml:space="preserve"> The </w:t>
      </w:r>
      <w:proofErr w:type="spellStart"/>
      <w:r>
        <w:rPr>
          <w:rFonts w:cstheme="minorHAnsi"/>
          <w:spacing w:val="-2"/>
        </w:rPr>
        <w:t>Nimco</w:t>
      </w:r>
      <w:proofErr w:type="spellEnd"/>
      <w:r>
        <w:rPr>
          <w:rFonts w:cstheme="minorHAnsi"/>
          <w:spacing w:val="-2"/>
        </w:rPr>
        <w:t xml:space="preserve"> and Schein shoes were seen to have the highest toplines of 46-53%. </w:t>
      </w:r>
      <w:r w:rsidRPr="006E3AC8">
        <w:rPr>
          <w:rFonts w:cstheme="minorHAnsi"/>
          <w:spacing w:val="-2"/>
        </w:rPr>
        <w:t xml:space="preserve">Padding of the </w:t>
      </w:r>
      <w:proofErr w:type="spellStart"/>
      <w:r w:rsidRPr="006E3AC8">
        <w:rPr>
          <w:rFonts w:cstheme="minorHAnsi"/>
          <w:spacing w:val="-2"/>
        </w:rPr>
        <w:t>topline</w:t>
      </w:r>
      <w:proofErr w:type="spellEnd"/>
      <w:r w:rsidRPr="006E3AC8">
        <w:rPr>
          <w:rFonts w:cstheme="minorHAnsi"/>
          <w:spacing w:val="-2"/>
        </w:rPr>
        <w:t xml:space="preserve"> collar was common to all footwear designs.</w:t>
      </w:r>
      <w:r>
        <w:rPr>
          <w:rFonts w:cstheme="minorHAnsi"/>
          <w:spacing w:val="-2"/>
        </w:rPr>
        <w:t xml:space="preserve"> </w:t>
      </w:r>
      <w:r w:rsidRPr="006E3AC8">
        <w:rPr>
          <w:rFonts w:cstheme="minorHAnsi"/>
          <w:spacing w:val="-2"/>
        </w:rPr>
        <w:t xml:space="preserve">The </w:t>
      </w:r>
      <w:proofErr w:type="spellStart"/>
      <w:r w:rsidRPr="006E3AC8">
        <w:rPr>
          <w:rFonts w:cstheme="minorHAnsi"/>
          <w:spacing w:val="-2"/>
        </w:rPr>
        <w:t>topline</w:t>
      </w:r>
      <w:proofErr w:type="spellEnd"/>
      <w:r w:rsidRPr="006E3AC8">
        <w:rPr>
          <w:rFonts w:cstheme="minorHAnsi"/>
          <w:spacing w:val="-2"/>
        </w:rPr>
        <w:t xml:space="preserve"> </w:t>
      </w:r>
      <w:r w:rsidRPr="006675FB">
        <w:rPr>
          <w:rFonts w:cstheme="minorHAnsi"/>
          <w:spacing w:val="-2"/>
        </w:rPr>
        <w:t>was also contoured above the medial and lateral malleoli in 7 designs (</w:t>
      </w:r>
      <w:proofErr w:type="spellStart"/>
      <w:r w:rsidRPr="006675FB">
        <w:rPr>
          <w:rFonts w:cstheme="minorHAnsi"/>
          <w:spacing w:val="-2"/>
        </w:rPr>
        <w:t>Piedro</w:t>
      </w:r>
      <w:proofErr w:type="spellEnd"/>
      <w:r w:rsidRPr="006675FB">
        <w:rPr>
          <w:rFonts w:cstheme="minorHAnsi"/>
          <w:spacing w:val="-2"/>
        </w:rPr>
        <w:t xml:space="preserve"> 1-2, TSM 1-2, </w:t>
      </w:r>
      <w:proofErr w:type="spellStart"/>
      <w:r w:rsidRPr="006675FB">
        <w:rPr>
          <w:rFonts w:cstheme="minorHAnsi"/>
          <w:spacing w:val="-2"/>
        </w:rPr>
        <w:t>FitKidz</w:t>
      </w:r>
      <w:proofErr w:type="spellEnd"/>
      <w:r w:rsidRPr="006675FB">
        <w:rPr>
          <w:rFonts w:cstheme="minorHAnsi"/>
          <w:spacing w:val="-2"/>
        </w:rPr>
        <w:t xml:space="preserve"> 3-5) and the Achilles tendon in 6 designs (Schein 1, </w:t>
      </w:r>
      <w:proofErr w:type="spellStart"/>
      <w:r w:rsidRPr="006675FB">
        <w:rPr>
          <w:rFonts w:cstheme="minorHAnsi"/>
          <w:spacing w:val="-2"/>
        </w:rPr>
        <w:t>Fitkidz</w:t>
      </w:r>
      <w:proofErr w:type="spellEnd"/>
      <w:r w:rsidRPr="006675FB">
        <w:rPr>
          <w:rFonts w:cstheme="minorHAnsi"/>
          <w:spacing w:val="-2"/>
        </w:rPr>
        <w:t xml:space="preserve"> 3-5, </w:t>
      </w:r>
      <w:proofErr w:type="spellStart"/>
      <w:r w:rsidRPr="006675FB">
        <w:rPr>
          <w:rFonts w:cstheme="minorHAnsi"/>
          <w:spacing w:val="-2"/>
        </w:rPr>
        <w:t>Piedro</w:t>
      </w:r>
      <w:proofErr w:type="spellEnd"/>
      <w:r w:rsidRPr="006675FB">
        <w:rPr>
          <w:rFonts w:cstheme="minorHAnsi"/>
          <w:spacing w:val="-2"/>
        </w:rPr>
        <w:t xml:space="preserve"> 1-2)</w:t>
      </w:r>
      <w:r>
        <w:rPr>
          <w:rFonts w:cstheme="minorHAnsi"/>
          <w:spacing w:val="-2"/>
        </w:rPr>
        <w:t>. The standard retail boot was not contoured around the malleoli or Achilles tendon</w:t>
      </w:r>
      <w:r w:rsidRPr="006675FB">
        <w:rPr>
          <w:rFonts w:cstheme="minorHAnsi"/>
          <w:spacing w:val="-2"/>
        </w:rPr>
        <w:t xml:space="preserve">. </w:t>
      </w:r>
    </w:p>
    <w:p w14:paraId="36B8C7E0" w14:textId="77777777" w:rsidR="008B2095" w:rsidRDefault="008B2095" w:rsidP="008B2095">
      <w:pPr>
        <w:spacing w:line="360" w:lineRule="auto"/>
        <w:jc w:val="both"/>
        <w:rPr>
          <w:rFonts w:cstheme="minorHAnsi"/>
          <w:spacing w:val="-2"/>
        </w:rPr>
      </w:pPr>
    </w:p>
    <w:p w14:paraId="69D8B58A" w14:textId="77777777" w:rsidR="008B2095" w:rsidRDefault="008B2095" w:rsidP="008B2095">
      <w:pPr>
        <w:spacing w:line="360" w:lineRule="auto"/>
        <w:jc w:val="both"/>
        <w:rPr>
          <w:rFonts w:cstheme="minorHAnsi"/>
          <w:spacing w:val="-2"/>
        </w:rPr>
      </w:pPr>
      <w:r>
        <w:rPr>
          <w:rFonts w:cstheme="minorHAnsi"/>
          <w:spacing w:val="-2"/>
        </w:rPr>
        <w:t>Eleven</w:t>
      </w:r>
      <w:r w:rsidRPr="006675FB">
        <w:rPr>
          <w:rFonts w:cstheme="minorHAnsi"/>
          <w:spacing w:val="-2"/>
        </w:rPr>
        <w:t xml:space="preserve"> </w:t>
      </w:r>
      <w:r>
        <w:rPr>
          <w:rFonts w:cstheme="minorHAnsi"/>
          <w:spacing w:val="-2"/>
        </w:rPr>
        <w:t xml:space="preserve">OSSTF </w:t>
      </w:r>
      <w:r w:rsidRPr="006675FB">
        <w:rPr>
          <w:rFonts w:cstheme="minorHAnsi"/>
          <w:spacing w:val="-2"/>
        </w:rPr>
        <w:t>designs</w:t>
      </w:r>
      <w:r>
        <w:rPr>
          <w:rFonts w:cstheme="minorHAnsi"/>
          <w:spacing w:val="-2"/>
        </w:rPr>
        <w:t>,</w:t>
      </w:r>
      <w:r w:rsidRPr="006675FB">
        <w:rPr>
          <w:rFonts w:cstheme="minorHAnsi"/>
          <w:spacing w:val="-2"/>
        </w:rPr>
        <w:t xml:space="preserve"> </w:t>
      </w:r>
      <w:r>
        <w:rPr>
          <w:rFonts w:cstheme="minorHAnsi"/>
          <w:spacing w:val="-2"/>
        </w:rPr>
        <w:t xml:space="preserve">in addition to the standard retail boot, </w:t>
      </w:r>
      <w:r w:rsidRPr="006675FB">
        <w:rPr>
          <w:rFonts w:cstheme="minorHAnsi"/>
          <w:spacing w:val="-2"/>
        </w:rPr>
        <w:t>had facing</w:t>
      </w:r>
      <w:r>
        <w:rPr>
          <w:rFonts w:cstheme="minorHAnsi"/>
          <w:spacing w:val="-2"/>
        </w:rPr>
        <w:t>s and</w:t>
      </w:r>
      <w:r w:rsidRPr="006675FB">
        <w:rPr>
          <w:rFonts w:cstheme="minorHAnsi"/>
          <w:spacing w:val="-2"/>
        </w:rPr>
        <w:t xml:space="preserve"> fastening</w:t>
      </w:r>
      <w:r>
        <w:rPr>
          <w:rFonts w:cstheme="minorHAnsi"/>
          <w:spacing w:val="-2"/>
        </w:rPr>
        <w:t>s</w:t>
      </w:r>
      <w:r w:rsidRPr="006675FB">
        <w:rPr>
          <w:rFonts w:cstheme="minorHAnsi"/>
          <w:spacing w:val="-2"/>
        </w:rPr>
        <w:t xml:space="preserve"> extended </w:t>
      </w:r>
      <w:r>
        <w:rPr>
          <w:rFonts w:cstheme="minorHAnsi"/>
          <w:spacing w:val="-2"/>
        </w:rPr>
        <w:t xml:space="preserve">into the </w:t>
      </w:r>
      <w:r w:rsidRPr="006675FB">
        <w:rPr>
          <w:rFonts w:cstheme="minorHAnsi"/>
          <w:spacing w:val="-2"/>
        </w:rPr>
        <w:t>toe box.</w:t>
      </w:r>
      <w:r>
        <w:rPr>
          <w:rFonts w:cstheme="minorHAnsi"/>
          <w:spacing w:val="-2"/>
        </w:rPr>
        <w:t xml:space="preserve"> </w:t>
      </w:r>
      <w:r w:rsidRPr="006675FB">
        <w:rPr>
          <w:rFonts w:cstheme="minorHAnsi"/>
          <w:spacing w:val="-2"/>
        </w:rPr>
        <w:t xml:space="preserve">The fastening in the remaining two </w:t>
      </w:r>
      <w:r>
        <w:rPr>
          <w:rFonts w:cstheme="minorHAnsi"/>
          <w:spacing w:val="-2"/>
        </w:rPr>
        <w:t xml:space="preserve">OSSTF </w:t>
      </w:r>
      <w:r w:rsidRPr="006675FB">
        <w:rPr>
          <w:rFonts w:cstheme="minorHAnsi"/>
          <w:spacing w:val="-2"/>
        </w:rPr>
        <w:t xml:space="preserve">designs extended to </w:t>
      </w:r>
      <w:r>
        <w:rPr>
          <w:rFonts w:cstheme="minorHAnsi"/>
          <w:spacing w:val="-2"/>
        </w:rPr>
        <w:t xml:space="preserve">the </w:t>
      </w:r>
      <w:r w:rsidRPr="006675FB">
        <w:rPr>
          <w:rFonts w:cstheme="minorHAnsi"/>
          <w:spacing w:val="-2"/>
        </w:rPr>
        <w:t>forefoot (</w:t>
      </w:r>
      <w:proofErr w:type="spellStart"/>
      <w:r w:rsidRPr="006675FB">
        <w:rPr>
          <w:rFonts w:cstheme="minorHAnsi"/>
          <w:spacing w:val="-2"/>
        </w:rPr>
        <w:t>Fitkidz</w:t>
      </w:r>
      <w:proofErr w:type="spellEnd"/>
      <w:r w:rsidRPr="006675FB">
        <w:rPr>
          <w:rFonts w:cstheme="minorHAnsi"/>
          <w:spacing w:val="-2"/>
        </w:rPr>
        <w:t xml:space="preserve"> 1-2).</w:t>
      </w:r>
      <w:r>
        <w:rPr>
          <w:rFonts w:cstheme="minorHAnsi"/>
          <w:spacing w:val="-2"/>
        </w:rPr>
        <w:t xml:space="preserve"> Eight</w:t>
      </w:r>
      <w:r w:rsidRPr="006675FB">
        <w:rPr>
          <w:rFonts w:cstheme="minorHAnsi"/>
          <w:spacing w:val="-2"/>
        </w:rPr>
        <w:t xml:space="preserve"> of the </w:t>
      </w:r>
      <w:r>
        <w:rPr>
          <w:rFonts w:cstheme="minorHAnsi"/>
          <w:spacing w:val="-2"/>
        </w:rPr>
        <w:t>OSSTF</w:t>
      </w:r>
      <w:r w:rsidRPr="006675FB">
        <w:rPr>
          <w:rFonts w:cstheme="minorHAnsi"/>
          <w:spacing w:val="-2"/>
        </w:rPr>
        <w:t xml:space="preserve"> consisted of lace fastening and 5</w:t>
      </w:r>
      <w:r>
        <w:rPr>
          <w:rFonts w:cstheme="minorHAnsi"/>
          <w:spacing w:val="-2"/>
        </w:rPr>
        <w:t xml:space="preserve"> of</w:t>
      </w:r>
      <w:r w:rsidRPr="006675FB">
        <w:rPr>
          <w:rFonts w:cstheme="minorHAnsi"/>
          <w:spacing w:val="-2"/>
        </w:rPr>
        <w:t xml:space="preserve"> Velcro</w:t>
      </w:r>
      <w:r>
        <w:rPr>
          <w:rFonts w:cstheme="minorHAnsi"/>
          <w:spacing w:val="-2"/>
        </w:rPr>
        <w:t>, and the standard retail boot was lace fastening</w:t>
      </w:r>
      <w:r w:rsidRPr="006675FB">
        <w:rPr>
          <w:rFonts w:cstheme="minorHAnsi"/>
          <w:spacing w:val="-2"/>
        </w:rPr>
        <w:t>.</w:t>
      </w:r>
      <w:r>
        <w:rPr>
          <w:rFonts w:cstheme="minorHAnsi"/>
          <w:spacing w:val="-2"/>
        </w:rPr>
        <w:t xml:space="preserve"> </w:t>
      </w:r>
      <w:r w:rsidRPr="006675FB">
        <w:rPr>
          <w:rFonts w:cstheme="minorHAnsi"/>
          <w:spacing w:val="-2"/>
        </w:rPr>
        <w:t xml:space="preserve">The Velcro fastening consisted of a double over and </w:t>
      </w:r>
      <w:r>
        <w:rPr>
          <w:rFonts w:cstheme="minorHAnsi"/>
          <w:spacing w:val="-2"/>
        </w:rPr>
        <w:t>a “</w:t>
      </w:r>
      <w:r w:rsidRPr="006675FB">
        <w:rPr>
          <w:rFonts w:cstheme="minorHAnsi"/>
          <w:spacing w:val="-2"/>
        </w:rPr>
        <w:t>D ring</w:t>
      </w:r>
      <w:r>
        <w:rPr>
          <w:rFonts w:cstheme="minorHAnsi"/>
          <w:spacing w:val="-2"/>
        </w:rPr>
        <w:t>” thread hole</w:t>
      </w:r>
      <w:r w:rsidRPr="006675FB">
        <w:rPr>
          <w:rFonts w:cstheme="minorHAnsi"/>
          <w:spacing w:val="-2"/>
        </w:rPr>
        <w:t>.</w:t>
      </w:r>
      <w:r>
        <w:rPr>
          <w:rFonts w:cstheme="minorHAnsi"/>
          <w:spacing w:val="-2"/>
        </w:rPr>
        <w:t xml:space="preserve"> </w:t>
      </w:r>
      <w:r w:rsidRPr="006675FB">
        <w:rPr>
          <w:rFonts w:cstheme="minorHAnsi"/>
          <w:spacing w:val="-2"/>
        </w:rPr>
        <w:t xml:space="preserve">Lace fastening </w:t>
      </w:r>
      <w:r>
        <w:rPr>
          <w:rFonts w:cstheme="minorHAnsi"/>
          <w:spacing w:val="-2"/>
        </w:rPr>
        <w:t>consisted</w:t>
      </w:r>
      <w:r w:rsidRPr="006675FB">
        <w:rPr>
          <w:rFonts w:cstheme="minorHAnsi"/>
          <w:spacing w:val="-2"/>
        </w:rPr>
        <w:t xml:space="preserve"> of </w:t>
      </w:r>
      <w:r>
        <w:rPr>
          <w:rFonts w:cstheme="minorHAnsi"/>
          <w:spacing w:val="-2"/>
        </w:rPr>
        <w:t xml:space="preserve">a </w:t>
      </w:r>
      <w:r w:rsidRPr="006675FB">
        <w:rPr>
          <w:rFonts w:cstheme="minorHAnsi"/>
          <w:spacing w:val="-2"/>
        </w:rPr>
        <w:t xml:space="preserve">metal ring eyelet, with </w:t>
      </w:r>
      <w:r>
        <w:rPr>
          <w:rFonts w:cstheme="minorHAnsi"/>
          <w:spacing w:val="-2"/>
        </w:rPr>
        <w:t>three</w:t>
      </w:r>
      <w:r w:rsidRPr="006675FB">
        <w:rPr>
          <w:rFonts w:cstheme="minorHAnsi"/>
          <w:spacing w:val="-2"/>
        </w:rPr>
        <w:t xml:space="preserve"> designs (</w:t>
      </w:r>
      <w:proofErr w:type="spellStart"/>
      <w:r w:rsidRPr="006675FB">
        <w:rPr>
          <w:rFonts w:cstheme="minorHAnsi"/>
          <w:spacing w:val="-2"/>
        </w:rPr>
        <w:t>Piedro</w:t>
      </w:r>
      <w:proofErr w:type="spellEnd"/>
      <w:r w:rsidRPr="006675FB">
        <w:rPr>
          <w:rFonts w:cstheme="minorHAnsi"/>
          <w:spacing w:val="-2"/>
        </w:rPr>
        <w:t xml:space="preserve"> 1-2, </w:t>
      </w:r>
      <w:proofErr w:type="spellStart"/>
      <w:r w:rsidRPr="006675FB">
        <w:rPr>
          <w:rFonts w:cstheme="minorHAnsi"/>
          <w:spacing w:val="-2"/>
        </w:rPr>
        <w:t>Nimco</w:t>
      </w:r>
      <w:proofErr w:type="spellEnd"/>
      <w:r w:rsidRPr="006675FB">
        <w:rPr>
          <w:rFonts w:cstheme="minorHAnsi"/>
          <w:spacing w:val="-2"/>
        </w:rPr>
        <w:t xml:space="preserve"> 2) having hook eyelets around the </w:t>
      </w:r>
      <w:r>
        <w:rPr>
          <w:rFonts w:cstheme="minorHAnsi"/>
          <w:spacing w:val="-2"/>
        </w:rPr>
        <w:t xml:space="preserve">upper </w:t>
      </w:r>
      <w:r w:rsidRPr="006675FB">
        <w:rPr>
          <w:rFonts w:cstheme="minorHAnsi"/>
          <w:spacing w:val="-2"/>
        </w:rPr>
        <w:t xml:space="preserve">facing </w:t>
      </w:r>
      <w:r>
        <w:rPr>
          <w:rFonts w:cstheme="minorHAnsi"/>
          <w:spacing w:val="-2"/>
        </w:rPr>
        <w:t xml:space="preserve">towards the </w:t>
      </w:r>
      <w:proofErr w:type="spellStart"/>
      <w:r w:rsidRPr="006675FB">
        <w:rPr>
          <w:rFonts w:cstheme="minorHAnsi"/>
          <w:spacing w:val="-2"/>
        </w:rPr>
        <w:t>topline</w:t>
      </w:r>
      <w:proofErr w:type="spellEnd"/>
      <w:r w:rsidRPr="006675FB">
        <w:rPr>
          <w:rFonts w:cstheme="minorHAnsi"/>
          <w:spacing w:val="-2"/>
        </w:rPr>
        <w:t>.</w:t>
      </w:r>
      <w:r>
        <w:rPr>
          <w:rFonts w:cstheme="minorHAnsi"/>
          <w:spacing w:val="-2"/>
        </w:rPr>
        <w:t xml:space="preserve"> Two</w:t>
      </w:r>
      <w:r w:rsidRPr="006675FB">
        <w:rPr>
          <w:rFonts w:cstheme="minorHAnsi"/>
          <w:spacing w:val="-2"/>
        </w:rPr>
        <w:t xml:space="preserve"> designs also contained additional medial side zip fastening (</w:t>
      </w:r>
      <w:proofErr w:type="spellStart"/>
      <w:r w:rsidRPr="006675FB">
        <w:rPr>
          <w:rFonts w:cstheme="minorHAnsi"/>
          <w:spacing w:val="-2"/>
        </w:rPr>
        <w:t>Nimco</w:t>
      </w:r>
      <w:proofErr w:type="spellEnd"/>
      <w:r w:rsidRPr="006675FB">
        <w:rPr>
          <w:rFonts w:cstheme="minorHAnsi"/>
          <w:spacing w:val="-2"/>
        </w:rPr>
        <w:t xml:space="preserve"> 1, Schein 2). </w:t>
      </w:r>
    </w:p>
    <w:p w14:paraId="39B94ED1" w14:textId="77777777" w:rsidR="008B2095" w:rsidRDefault="008B2095" w:rsidP="008B2095">
      <w:pPr>
        <w:spacing w:line="360" w:lineRule="auto"/>
        <w:jc w:val="both"/>
        <w:rPr>
          <w:rFonts w:cstheme="minorHAnsi"/>
          <w:spacing w:val="-2"/>
        </w:rPr>
      </w:pPr>
    </w:p>
    <w:p w14:paraId="1511800B" w14:textId="09D74048" w:rsidR="008B2095" w:rsidRDefault="008B2095" w:rsidP="008B2095">
      <w:pPr>
        <w:spacing w:line="360" w:lineRule="auto"/>
        <w:jc w:val="both"/>
        <w:rPr>
          <w:rFonts w:cstheme="minorHAnsi"/>
          <w:spacing w:val="-2"/>
        </w:rPr>
      </w:pPr>
      <w:r w:rsidRPr="006675FB">
        <w:rPr>
          <w:rFonts w:cstheme="minorHAnsi"/>
          <w:spacing w:val="-2"/>
        </w:rPr>
        <w:t xml:space="preserve">All designs consisted </w:t>
      </w:r>
      <w:r w:rsidRPr="00064953">
        <w:rPr>
          <w:rFonts w:cstheme="minorHAnsi"/>
          <w:spacing w:val="-2"/>
        </w:rPr>
        <w:t xml:space="preserve">of an extended heel </w:t>
      </w:r>
      <w:r>
        <w:rPr>
          <w:rFonts w:cstheme="minorHAnsi"/>
          <w:spacing w:val="-2"/>
        </w:rPr>
        <w:t>counter</w:t>
      </w:r>
      <w:r w:rsidRPr="00513A32">
        <w:rPr>
          <w:rFonts w:cstheme="minorHAnsi"/>
          <w:spacing w:val="-2"/>
        </w:rPr>
        <w:t xml:space="preserve"> into the midfoot </w:t>
      </w:r>
      <w:r w:rsidRPr="006675FB">
        <w:rPr>
          <w:rFonts w:cstheme="minorHAnsi"/>
          <w:spacing w:val="-2"/>
        </w:rPr>
        <w:t>mean medial and lateral expansions of 51 and 42% of total foot length</w:t>
      </w:r>
      <w:r>
        <w:rPr>
          <w:rFonts w:cstheme="minorHAnsi"/>
          <w:spacing w:val="-2"/>
        </w:rPr>
        <w:t>, respectively</w:t>
      </w:r>
      <w:r w:rsidRPr="006675FB">
        <w:rPr>
          <w:rFonts w:cstheme="minorHAnsi"/>
          <w:spacing w:val="-2"/>
        </w:rPr>
        <w:t>.</w:t>
      </w:r>
      <w:r>
        <w:rPr>
          <w:rFonts w:cstheme="minorHAnsi"/>
          <w:spacing w:val="-2"/>
        </w:rPr>
        <w:t xml:space="preserve"> The range of values for the OSSTF heel counter was 33-63% medially and 34-54% laterally. The </w:t>
      </w:r>
      <w:proofErr w:type="spellStart"/>
      <w:r>
        <w:rPr>
          <w:rFonts w:cstheme="minorHAnsi"/>
          <w:spacing w:val="-2"/>
        </w:rPr>
        <w:t>Piedro</w:t>
      </w:r>
      <w:proofErr w:type="spellEnd"/>
      <w:r>
        <w:rPr>
          <w:rFonts w:cstheme="minorHAnsi"/>
          <w:spacing w:val="-2"/>
        </w:rPr>
        <w:t xml:space="preserve"> and </w:t>
      </w:r>
      <w:proofErr w:type="spellStart"/>
      <w:r>
        <w:rPr>
          <w:rFonts w:cstheme="minorHAnsi"/>
          <w:spacing w:val="-2"/>
        </w:rPr>
        <w:t>FitKidz</w:t>
      </w:r>
      <w:proofErr w:type="spellEnd"/>
      <w:r>
        <w:rPr>
          <w:rFonts w:cstheme="minorHAnsi"/>
          <w:spacing w:val="-2"/>
        </w:rPr>
        <w:t xml:space="preserve"> range had the most extended medial heel counter extension, with the </w:t>
      </w:r>
      <w:proofErr w:type="spellStart"/>
      <w:r>
        <w:rPr>
          <w:rFonts w:cstheme="minorHAnsi"/>
          <w:spacing w:val="-2"/>
        </w:rPr>
        <w:t>Nimco</w:t>
      </w:r>
      <w:proofErr w:type="spellEnd"/>
      <w:r>
        <w:rPr>
          <w:rFonts w:cstheme="minorHAnsi"/>
          <w:spacing w:val="-2"/>
        </w:rPr>
        <w:t xml:space="preserve"> range and </w:t>
      </w:r>
      <w:r>
        <w:rPr>
          <w:rFonts w:cstheme="minorHAnsi"/>
          <w:spacing w:val="-2"/>
        </w:rPr>
        <w:lastRenderedPageBreak/>
        <w:t xml:space="preserve">the </w:t>
      </w:r>
      <w:proofErr w:type="spellStart"/>
      <w:r>
        <w:rPr>
          <w:rFonts w:cstheme="minorHAnsi"/>
          <w:spacing w:val="-2"/>
        </w:rPr>
        <w:t>Piedro</w:t>
      </w:r>
      <w:proofErr w:type="spellEnd"/>
      <w:r>
        <w:rPr>
          <w:rFonts w:cstheme="minorHAnsi"/>
          <w:spacing w:val="-2"/>
        </w:rPr>
        <w:t xml:space="preserve"> 1 having the most extended lateral heel extensions. The medial heel counter for OSSTF was seen to be 42% in the standard retail boot and 38% for the lateral heel counter</w:t>
      </w:r>
      <w:r w:rsidR="005F00B6">
        <w:rPr>
          <w:rFonts w:cstheme="minorHAnsi"/>
          <w:spacing w:val="-2"/>
        </w:rPr>
        <w:t xml:space="preserve"> although this was seen to be less than the mean value for the OSSTF samples </w:t>
      </w:r>
      <w:r w:rsidR="00917E7D">
        <w:rPr>
          <w:rFonts w:cstheme="minorHAnsi"/>
          <w:spacing w:val="-2"/>
        </w:rPr>
        <w:t>it still fell within the Max-Min range of OSSTF values</w:t>
      </w:r>
      <w:r>
        <w:rPr>
          <w:rFonts w:cstheme="minorHAnsi"/>
          <w:spacing w:val="-2"/>
        </w:rPr>
        <w:t xml:space="preserve">. The mean value for the heel counter height was 26% of the total footwear length, with a range of 18-34%, with the </w:t>
      </w:r>
      <w:proofErr w:type="spellStart"/>
      <w:r>
        <w:rPr>
          <w:rFonts w:cstheme="minorHAnsi"/>
          <w:spacing w:val="-2"/>
        </w:rPr>
        <w:t>Nimco</w:t>
      </w:r>
      <w:proofErr w:type="spellEnd"/>
      <w:r>
        <w:rPr>
          <w:rFonts w:cstheme="minorHAnsi"/>
          <w:spacing w:val="-2"/>
        </w:rPr>
        <w:t xml:space="preserve"> 1 and </w:t>
      </w:r>
      <w:proofErr w:type="spellStart"/>
      <w:r>
        <w:rPr>
          <w:rFonts w:cstheme="minorHAnsi"/>
          <w:spacing w:val="-2"/>
        </w:rPr>
        <w:t>Piedro</w:t>
      </w:r>
      <w:proofErr w:type="spellEnd"/>
      <w:r>
        <w:rPr>
          <w:rFonts w:cstheme="minorHAnsi"/>
          <w:spacing w:val="-2"/>
        </w:rPr>
        <w:t xml:space="preserve"> 1 having the highest value. Heel counter height was the most marked difference between the OSSTF and standard retail boot</w:t>
      </w:r>
      <w:r w:rsidR="004C1969">
        <w:rPr>
          <w:rFonts w:cstheme="minorHAnsi"/>
          <w:spacing w:val="-2"/>
        </w:rPr>
        <w:t xml:space="preserve"> (16% of total footwear length)</w:t>
      </w:r>
      <w:r w:rsidR="0042054E">
        <w:rPr>
          <w:rFonts w:cstheme="minorHAnsi"/>
          <w:spacing w:val="-2"/>
        </w:rPr>
        <w:t xml:space="preserve">. </w:t>
      </w:r>
      <w:r w:rsidR="0018502A">
        <w:rPr>
          <w:rFonts w:cstheme="minorHAnsi"/>
          <w:spacing w:val="-2"/>
        </w:rPr>
        <w:t>All</w:t>
      </w:r>
      <w:r w:rsidR="00B52A5D">
        <w:rPr>
          <w:rFonts w:cstheme="minorHAnsi"/>
          <w:spacing w:val="-2"/>
        </w:rPr>
        <w:t xml:space="preserve"> </w:t>
      </w:r>
      <w:r>
        <w:rPr>
          <w:rFonts w:cstheme="minorHAnsi"/>
          <w:spacing w:val="-2"/>
        </w:rPr>
        <w:t xml:space="preserve">OSSTF designs </w:t>
      </w:r>
      <w:r w:rsidR="0018502A">
        <w:rPr>
          <w:rFonts w:cstheme="minorHAnsi"/>
          <w:spacing w:val="-2"/>
        </w:rPr>
        <w:t>demonstr</w:t>
      </w:r>
      <w:r w:rsidR="00DD7820">
        <w:rPr>
          <w:rFonts w:cstheme="minorHAnsi"/>
          <w:spacing w:val="-2"/>
        </w:rPr>
        <w:t>ated</w:t>
      </w:r>
      <w:r w:rsidR="0018502A">
        <w:rPr>
          <w:rFonts w:cstheme="minorHAnsi"/>
          <w:spacing w:val="-2"/>
        </w:rPr>
        <w:t xml:space="preserve"> a</w:t>
      </w:r>
      <w:r w:rsidR="00B52A5D">
        <w:rPr>
          <w:rFonts w:cstheme="minorHAnsi"/>
          <w:spacing w:val="-2"/>
        </w:rPr>
        <w:t xml:space="preserve"> higher </w:t>
      </w:r>
      <w:r w:rsidR="0042054E">
        <w:rPr>
          <w:rFonts w:cstheme="minorHAnsi"/>
          <w:spacing w:val="-2"/>
        </w:rPr>
        <w:t>%</w:t>
      </w:r>
      <w:r w:rsidR="00B52A5D">
        <w:rPr>
          <w:rFonts w:cstheme="minorHAnsi"/>
          <w:spacing w:val="-2"/>
        </w:rPr>
        <w:t xml:space="preserve">heel counter </w:t>
      </w:r>
      <w:r w:rsidR="0042054E">
        <w:rPr>
          <w:rFonts w:cstheme="minorHAnsi"/>
          <w:spacing w:val="-2"/>
        </w:rPr>
        <w:t>height</w:t>
      </w:r>
      <w:r w:rsidR="00DD7820">
        <w:rPr>
          <w:rFonts w:cstheme="minorHAnsi"/>
          <w:spacing w:val="-2"/>
        </w:rPr>
        <w:t>,</w:t>
      </w:r>
      <w:r w:rsidR="0042054E">
        <w:rPr>
          <w:rFonts w:cstheme="minorHAnsi"/>
          <w:spacing w:val="-2"/>
        </w:rPr>
        <w:t xml:space="preserve"> </w:t>
      </w:r>
      <w:r w:rsidR="00E10F62">
        <w:rPr>
          <w:rFonts w:cstheme="minorHAnsi"/>
          <w:spacing w:val="-2"/>
        </w:rPr>
        <w:t xml:space="preserve">with the </w:t>
      </w:r>
      <w:proofErr w:type="spellStart"/>
      <w:r w:rsidR="00753922">
        <w:rPr>
          <w:rFonts w:cstheme="minorHAnsi"/>
          <w:spacing w:val="-2"/>
        </w:rPr>
        <w:t>Nimco</w:t>
      </w:r>
      <w:proofErr w:type="spellEnd"/>
      <w:r w:rsidR="00753922">
        <w:rPr>
          <w:rFonts w:cstheme="minorHAnsi"/>
          <w:spacing w:val="-2"/>
        </w:rPr>
        <w:t xml:space="preserve"> </w:t>
      </w:r>
      <w:r w:rsidR="006E6319">
        <w:rPr>
          <w:rFonts w:cstheme="minorHAnsi"/>
          <w:spacing w:val="-2"/>
        </w:rPr>
        <w:t>1</w:t>
      </w:r>
      <w:r w:rsidR="00753922">
        <w:rPr>
          <w:rFonts w:cstheme="minorHAnsi"/>
          <w:spacing w:val="-2"/>
        </w:rPr>
        <w:t xml:space="preserve"> and </w:t>
      </w:r>
      <w:proofErr w:type="spellStart"/>
      <w:r w:rsidR="00753922">
        <w:rPr>
          <w:rFonts w:cstheme="minorHAnsi"/>
          <w:spacing w:val="-2"/>
        </w:rPr>
        <w:t>Piedro</w:t>
      </w:r>
      <w:proofErr w:type="spellEnd"/>
      <w:r w:rsidR="00753922">
        <w:rPr>
          <w:rFonts w:cstheme="minorHAnsi"/>
          <w:spacing w:val="-2"/>
        </w:rPr>
        <w:t xml:space="preserve"> </w:t>
      </w:r>
      <w:r w:rsidR="006E6319">
        <w:rPr>
          <w:rFonts w:cstheme="minorHAnsi"/>
          <w:spacing w:val="-2"/>
        </w:rPr>
        <w:t>1</w:t>
      </w:r>
      <w:r w:rsidR="009D5667">
        <w:rPr>
          <w:rFonts w:cstheme="minorHAnsi"/>
          <w:spacing w:val="-2"/>
        </w:rPr>
        <w:t xml:space="preserve"> </w:t>
      </w:r>
      <w:r>
        <w:rPr>
          <w:rFonts w:cstheme="minorHAnsi"/>
          <w:spacing w:val="-2"/>
        </w:rPr>
        <w:t xml:space="preserve">demonstrating </w:t>
      </w:r>
      <w:r w:rsidR="00A70B0E">
        <w:rPr>
          <w:rFonts w:cstheme="minorHAnsi"/>
          <w:spacing w:val="-2"/>
        </w:rPr>
        <w:t xml:space="preserve">over </w:t>
      </w:r>
      <w:r>
        <w:rPr>
          <w:rFonts w:cstheme="minorHAnsi"/>
          <w:spacing w:val="-2"/>
        </w:rPr>
        <w:t>double the standard retail boot value</w:t>
      </w:r>
      <w:r w:rsidR="009D5667">
        <w:rPr>
          <w:rFonts w:cstheme="minorHAnsi"/>
          <w:spacing w:val="-2"/>
        </w:rPr>
        <w:t>.</w:t>
      </w:r>
    </w:p>
    <w:p w14:paraId="5B69F0D9" w14:textId="77777777" w:rsidR="008B2095" w:rsidRDefault="008B2095" w:rsidP="008B2095">
      <w:pPr>
        <w:spacing w:line="360" w:lineRule="auto"/>
        <w:jc w:val="both"/>
        <w:rPr>
          <w:rFonts w:cstheme="minorHAnsi"/>
          <w:spacing w:val="-2"/>
        </w:rPr>
      </w:pPr>
    </w:p>
    <w:p w14:paraId="294227B5" w14:textId="65E1FAF8" w:rsidR="0065050D" w:rsidRDefault="008B2095" w:rsidP="009344E2">
      <w:pPr>
        <w:spacing w:line="360" w:lineRule="auto"/>
        <w:jc w:val="both"/>
      </w:pPr>
      <w:r>
        <w:rPr>
          <w:rFonts w:cstheme="minorHAnsi"/>
          <w:spacing w:val="-2"/>
        </w:rPr>
        <w:t>Twelve</w:t>
      </w:r>
      <w:r w:rsidRPr="006675FB">
        <w:rPr>
          <w:rFonts w:cstheme="minorHAnsi"/>
          <w:spacing w:val="-2"/>
        </w:rPr>
        <w:t xml:space="preserve"> of the </w:t>
      </w:r>
      <w:r>
        <w:rPr>
          <w:rFonts w:cstheme="minorHAnsi"/>
          <w:spacing w:val="-2"/>
        </w:rPr>
        <w:t xml:space="preserve">OSSTF </w:t>
      </w:r>
      <w:r w:rsidRPr="006675FB">
        <w:rPr>
          <w:rFonts w:cstheme="minorHAnsi"/>
          <w:spacing w:val="-2"/>
        </w:rPr>
        <w:t>designs consisted of an arch contoured removable inlay</w:t>
      </w:r>
      <w:r>
        <w:rPr>
          <w:rFonts w:cstheme="minorHAnsi"/>
          <w:spacing w:val="-2"/>
        </w:rPr>
        <w:t xml:space="preserve">/insole; the </w:t>
      </w:r>
      <w:proofErr w:type="spellStart"/>
      <w:r>
        <w:rPr>
          <w:rFonts w:cstheme="minorHAnsi"/>
          <w:spacing w:val="-2"/>
        </w:rPr>
        <w:t>FitKidz</w:t>
      </w:r>
      <w:proofErr w:type="spellEnd"/>
      <w:r>
        <w:rPr>
          <w:rFonts w:cstheme="minorHAnsi"/>
          <w:spacing w:val="-2"/>
        </w:rPr>
        <w:t xml:space="preserve"> 1 and the standard retail boot did not have a removable inlay. Outsole</w:t>
      </w:r>
      <w:r w:rsidRPr="006675FB">
        <w:rPr>
          <w:rFonts w:cstheme="minorHAnsi"/>
          <w:spacing w:val="-2"/>
        </w:rPr>
        <w:t xml:space="preserve"> material </w:t>
      </w:r>
      <w:r>
        <w:rPr>
          <w:rFonts w:cstheme="minorHAnsi"/>
          <w:spacing w:val="-2"/>
        </w:rPr>
        <w:t xml:space="preserve">of the OSSTF range </w:t>
      </w:r>
      <w:r w:rsidRPr="006675FB">
        <w:rPr>
          <w:rFonts w:cstheme="minorHAnsi"/>
          <w:spacing w:val="-2"/>
        </w:rPr>
        <w:t xml:space="preserve">consisted of PU (6 designs) or other rubber (7 designs), with 11 of the designs consisting of stitched outsole adhesion (7 Welted and 4 Internal </w:t>
      </w:r>
      <w:r>
        <w:rPr>
          <w:rFonts w:cstheme="minorHAnsi"/>
          <w:spacing w:val="-2"/>
        </w:rPr>
        <w:t>stitch</w:t>
      </w:r>
      <w:r w:rsidRPr="006675FB">
        <w:rPr>
          <w:rFonts w:cstheme="minorHAnsi"/>
          <w:spacing w:val="-2"/>
        </w:rPr>
        <w:t xml:space="preserve">) and </w:t>
      </w:r>
      <w:r>
        <w:rPr>
          <w:rFonts w:cstheme="minorHAnsi"/>
          <w:spacing w:val="-2"/>
        </w:rPr>
        <w:t>two</w:t>
      </w:r>
      <w:r w:rsidRPr="006675FB">
        <w:rPr>
          <w:rFonts w:cstheme="minorHAnsi"/>
          <w:spacing w:val="-2"/>
        </w:rPr>
        <w:t xml:space="preserve"> cemented.</w:t>
      </w:r>
      <w:r>
        <w:rPr>
          <w:rFonts w:cstheme="minorHAnsi"/>
          <w:spacing w:val="-2"/>
        </w:rPr>
        <w:t xml:space="preserve"> The standard retail boot had a rubber outsole with a welted outsole adhesion. Nine</w:t>
      </w:r>
      <w:r w:rsidRPr="006675FB">
        <w:rPr>
          <w:rFonts w:cstheme="minorHAnsi"/>
          <w:spacing w:val="-2"/>
        </w:rPr>
        <w:t xml:space="preserve"> </w:t>
      </w:r>
      <w:r>
        <w:rPr>
          <w:rFonts w:cstheme="minorHAnsi"/>
          <w:spacing w:val="-2"/>
        </w:rPr>
        <w:t>out</w:t>
      </w:r>
      <w:r w:rsidRPr="006675FB">
        <w:rPr>
          <w:rFonts w:cstheme="minorHAnsi"/>
          <w:spacing w:val="-2"/>
        </w:rPr>
        <w:t>soles were built around a curved last</w:t>
      </w:r>
      <w:r>
        <w:rPr>
          <w:rFonts w:cstheme="minorHAnsi"/>
          <w:spacing w:val="-2"/>
        </w:rPr>
        <w:t xml:space="preserve"> with the </w:t>
      </w:r>
      <w:proofErr w:type="spellStart"/>
      <w:r>
        <w:rPr>
          <w:rFonts w:cstheme="minorHAnsi"/>
          <w:spacing w:val="-2"/>
        </w:rPr>
        <w:t>Nimco</w:t>
      </w:r>
      <w:proofErr w:type="spellEnd"/>
      <w:r>
        <w:rPr>
          <w:rFonts w:cstheme="minorHAnsi"/>
          <w:spacing w:val="-2"/>
        </w:rPr>
        <w:t xml:space="preserve"> 1 TSM 1 </w:t>
      </w:r>
      <w:proofErr w:type="spellStart"/>
      <w:r>
        <w:rPr>
          <w:rFonts w:cstheme="minorHAnsi"/>
          <w:spacing w:val="-2"/>
        </w:rPr>
        <w:t>FitKidz</w:t>
      </w:r>
      <w:proofErr w:type="spellEnd"/>
      <w:r>
        <w:rPr>
          <w:rFonts w:cstheme="minorHAnsi"/>
          <w:spacing w:val="-2"/>
        </w:rPr>
        <w:t xml:space="preserve"> 2 and 5, and the standard retail boot was built around a straight last</w:t>
      </w:r>
      <w:r w:rsidRPr="006675FB">
        <w:rPr>
          <w:rFonts w:cstheme="minorHAnsi"/>
          <w:spacing w:val="-2"/>
        </w:rPr>
        <w:t>.</w:t>
      </w:r>
      <w:r>
        <w:rPr>
          <w:rFonts w:cstheme="minorHAnsi"/>
          <w:spacing w:val="-2"/>
        </w:rPr>
        <w:t xml:space="preserve"> </w:t>
      </w:r>
      <w:r w:rsidRPr="006675FB">
        <w:rPr>
          <w:rFonts w:cstheme="minorHAnsi"/>
          <w:spacing w:val="-2"/>
        </w:rPr>
        <w:t xml:space="preserve">All </w:t>
      </w:r>
      <w:r>
        <w:rPr>
          <w:rFonts w:cstheme="minorHAnsi"/>
          <w:spacing w:val="-2"/>
        </w:rPr>
        <w:t>outsoles</w:t>
      </w:r>
      <w:r w:rsidRPr="006675FB">
        <w:rPr>
          <w:rFonts w:cstheme="minorHAnsi"/>
          <w:spacing w:val="-2"/>
        </w:rPr>
        <w:t xml:space="preserve"> consisted of </w:t>
      </w:r>
      <w:r>
        <w:rPr>
          <w:rFonts w:cstheme="minorHAnsi"/>
          <w:spacing w:val="-2"/>
        </w:rPr>
        <w:t xml:space="preserve">a </w:t>
      </w:r>
      <w:r w:rsidRPr="006675FB">
        <w:rPr>
          <w:rFonts w:cstheme="minorHAnsi"/>
          <w:spacing w:val="-2"/>
        </w:rPr>
        <w:t>sagittal toe rocker with a deepened tread pattern.</w:t>
      </w:r>
      <w:r>
        <w:rPr>
          <w:rFonts w:cstheme="minorHAnsi"/>
          <w:spacing w:val="-2"/>
        </w:rPr>
        <w:t xml:space="preserve"> The average</w:t>
      </w:r>
      <w:r w:rsidRPr="006675FB">
        <w:rPr>
          <w:rFonts w:cstheme="minorHAnsi"/>
          <w:spacing w:val="-2"/>
        </w:rPr>
        <w:t xml:space="preserve"> normalised mass of the</w:t>
      </w:r>
      <w:r>
        <w:rPr>
          <w:rFonts w:cstheme="minorHAnsi"/>
          <w:spacing w:val="-2"/>
        </w:rPr>
        <w:t xml:space="preserve"> OSSTF </w:t>
      </w:r>
      <w:r w:rsidRPr="006675FB">
        <w:rPr>
          <w:rFonts w:cstheme="minorHAnsi"/>
          <w:spacing w:val="-2"/>
        </w:rPr>
        <w:t>was 1.44g/mm</w:t>
      </w:r>
      <w:r>
        <w:rPr>
          <w:rFonts w:cstheme="minorHAnsi"/>
          <w:spacing w:val="-2"/>
        </w:rPr>
        <w:t xml:space="preserve"> and ranged from 0.99 to 2.10, </w:t>
      </w:r>
      <w:r w:rsidRPr="006675FB">
        <w:rPr>
          <w:rFonts w:cstheme="minorHAnsi"/>
          <w:spacing w:val="-2"/>
        </w:rPr>
        <w:t xml:space="preserve">with the welted sole adhesion </w:t>
      </w:r>
      <w:r>
        <w:rPr>
          <w:rFonts w:cstheme="minorHAnsi"/>
          <w:spacing w:val="-2"/>
        </w:rPr>
        <w:t xml:space="preserve">OSSTF designs </w:t>
      </w:r>
      <w:r w:rsidRPr="006675FB">
        <w:rPr>
          <w:rFonts w:cstheme="minorHAnsi"/>
          <w:spacing w:val="-2"/>
        </w:rPr>
        <w:t xml:space="preserve">being amongst the densest </w:t>
      </w:r>
      <w:r>
        <w:rPr>
          <w:rFonts w:cstheme="minorHAnsi"/>
          <w:spacing w:val="-2"/>
        </w:rPr>
        <w:t>OSSTF footwear</w:t>
      </w:r>
      <w:r w:rsidRPr="006675FB">
        <w:rPr>
          <w:rFonts w:cstheme="minorHAnsi"/>
          <w:spacing w:val="-2"/>
        </w:rPr>
        <w:t>.</w:t>
      </w:r>
      <w:r>
        <w:rPr>
          <w:rFonts w:cstheme="minorHAnsi"/>
          <w:spacing w:val="-2"/>
        </w:rPr>
        <w:t xml:space="preserve"> The standard retail boot mass was 1.18g/mm</w:t>
      </w:r>
      <w:r w:rsidR="00F96702">
        <w:rPr>
          <w:rFonts w:cstheme="minorHAnsi"/>
          <w:spacing w:val="-2"/>
        </w:rPr>
        <w:t xml:space="preserve"> </w:t>
      </w:r>
      <w:r w:rsidR="0065050D">
        <w:rPr>
          <w:rFonts w:cstheme="minorHAnsi"/>
          <w:spacing w:val="-2"/>
        </w:rPr>
        <w:t>with most of the OSSTF footwear samples (11 of 13) of greater normalised mass.</w:t>
      </w:r>
    </w:p>
    <w:p w14:paraId="0A49A048" w14:textId="21C9AD4D" w:rsidR="008B2095" w:rsidRDefault="008B2095" w:rsidP="008B2095">
      <w:pPr>
        <w:spacing w:line="360" w:lineRule="auto"/>
        <w:jc w:val="both"/>
        <w:rPr>
          <w:rFonts w:cstheme="minorHAnsi"/>
          <w:spacing w:val="-2"/>
        </w:rPr>
        <w:sectPr w:rsidR="008B2095" w:rsidSect="00B80FEC">
          <w:pgSz w:w="11900" w:h="16840"/>
          <w:pgMar w:top="1440" w:right="1134" w:bottom="1440" w:left="2268" w:header="708" w:footer="708" w:gutter="0"/>
          <w:cols w:space="708"/>
          <w:docGrid w:linePitch="360"/>
        </w:sectPr>
      </w:pPr>
    </w:p>
    <w:p w14:paraId="4596AFC4" w14:textId="77777777" w:rsidR="008B2095" w:rsidRDefault="008B2095" w:rsidP="008B2095">
      <w:pPr>
        <w:spacing w:line="360" w:lineRule="auto"/>
        <w:jc w:val="both"/>
        <w:rPr>
          <w:rFonts w:cstheme="minorHAnsi"/>
          <w:spacing w:val="-2"/>
        </w:rPr>
      </w:pPr>
    </w:p>
    <w:p w14:paraId="40E1C23A" w14:textId="77777777" w:rsidR="008B2095" w:rsidRDefault="008B2095" w:rsidP="008B2095">
      <w:pPr>
        <w:pStyle w:val="Caption"/>
        <w:keepNext/>
      </w:pPr>
      <w:bookmarkStart w:id="133" w:name="_Ref142033463"/>
      <w:bookmarkStart w:id="134" w:name="_Toc156393253"/>
      <w:r>
        <w:t xml:space="preserve">Table </w:t>
      </w:r>
      <w:r>
        <w:fldChar w:fldCharType="begin"/>
      </w:r>
      <w:r>
        <w:instrText>STYLEREF 1 \s</w:instrText>
      </w:r>
      <w:r>
        <w:fldChar w:fldCharType="separate"/>
      </w:r>
      <w:r>
        <w:rPr>
          <w:noProof/>
        </w:rPr>
        <w:t>4</w:t>
      </w:r>
      <w:r>
        <w:fldChar w:fldCharType="end"/>
      </w:r>
      <w:r>
        <w:noBreakHyphen/>
      </w:r>
      <w:r>
        <w:fldChar w:fldCharType="begin"/>
      </w:r>
      <w:r>
        <w:instrText>SEQ Table \* ARABIC \s 1</w:instrText>
      </w:r>
      <w:r>
        <w:fldChar w:fldCharType="separate"/>
      </w:r>
      <w:r>
        <w:rPr>
          <w:noProof/>
        </w:rPr>
        <w:t>1</w:t>
      </w:r>
      <w:r>
        <w:fldChar w:fldCharType="end"/>
      </w:r>
      <w:bookmarkEnd w:id="133"/>
      <w:r>
        <w:t xml:space="preserve"> Qualitative assessment of children's OSSTF range and children's standard retail boot</w:t>
      </w:r>
      <w:bookmarkEnd w:id="134"/>
    </w:p>
    <w:tbl>
      <w:tblPr>
        <w:tblStyle w:val="PlainTable1"/>
        <w:tblW w:w="0" w:type="auto"/>
        <w:tblLook w:val="04A0" w:firstRow="1" w:lastRow="0" w:firstColumn="1" w:lastColumn="0" w:noHBand="0" w:noVBand="1"/>
      </w:tblPr>
      <w:tblGrid>
        <w:gridCol w:w="953"/>
        <w:gridCol w:w="1407"/>
        <w:gridCol w:w="998"/>
        <w:gridCol w:w="1315"/>
        <w:gridCol w:w="1276"/>
        <w:gridCol w:w="1443"/>
        <w:gridCol w:w="1109"/>
        <w:gridCol w:w="1072"/>
        <w:gridCol w:w="1657"/>
        <w:gridCol w:w="1360"/>
        <w:gridCol w:w="1360"/>
      </w:tblGrid>
      <w:tr w:rsidR="008B2095" w:rsidRPr="00C23E0B" w14:paraId="196E53FA" w14:textId="77777777" w:rsidTr="00A05687">
        <w:trPr>
          <w:cnfStyle w:val="100000000000" w:firstRow="1" w:lastRow="0" w:firstColumn="0" w:lastColumn="0" w:oddVBand="0" w:evenVBand="0" w:oddHBand="0"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953" w:type="dxa"/>
            <w:noWrap/>
            <w:hideMark/>
          </w:tcPr>
          <w:p w14:paraId="2FE5049C" w14:textId="77777777" w:rsidR="008B2095" w:rsidRPr="00C23E0B" w:rsidRDefault="008B2095" w:rsidP="00686CDA">
            <w:pPr>
              <w:jc w:val="both"/>
              <w:rPr>
                <w:rFonts w:cstheme="minorHAnsi"/>
                <w:spacing w:val="-2"/>
                <w:sz w:val="18"/>
                <w:szCs w:val="18"/>
              </w:rPr>
            </w:pPr>
            <w:r w:rsidRPr="00C23E0B">
              <w:rPr>
                <w:rFonts w:cstheme="minorHAnsi"/>
                <w:spacing w:val="-2"/>
                <w:sz w:val="18"/>
                <w:szCs w:val="18"/>
              </w:rPr>
              <w:t>Footwear Range</w:t>
            </w:r>
          </w:p>
        </w:tc>
        <w:tc>
          <w:tcPr>
            <w:tcW w:w="1407" w:type="dxa"/>
            <w:noWrap/>
            <w:hideMark/>
          </w:tcPr>
          <w:p w14:paraId="7FEEB0D5"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Upper Material</w:t>
            </w:r>
          </w:p>
        </w:tc>
        <w:tc>
          <w:tcPr>
            <w:tcW w:w="998" w:type="dxa"/>
            <w:noWrap/>
            <w:hideMark/>
          </w:tcPr>
          <w:p w14:paraId="0302C542"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proofErr w:type="spellStart"/>
            <w:r w:rsidRPr="00C23E0B">
              <w:rPr>
                <w:rFonts w:cstheme="minorHAnsi"/>
                <w:spacing w:val="-2"/>
                <w:sz w:val="18"/>
                <w:szCs w:val="18"/>
              </w:rPr>
              <w:t>Topline</w:t>
            </w:r>
            <w:proofErr w:type="spellEnd"/>
            <w:r w:rsidRPr="00C23E0B">
              <w:rPr>
                <w:rFonts w:cstheme="minorHAnsi"/>
                <w:spacing w:val="-2"/>
                <w:sz w:val="18"/>
                <w:szCs w:val="18"/>
              </w:rPr>
              <w:t xml:space="preserve"> Collar</w:t>
            </w:r>
          </w:p>
        </w:tc>
        <w:tc>
          <w:tcPr>
            <w:tcW w:w="1315" w:type="dxa"/>
            <w:hideMark/>
          </w:tcPr>
          <w:p w14:paraId="1C561B6B"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ontoured Collar Achilles Tendon Region</w:t>
            </w:r>
          </w:p>
        </w:tc>
        <w:tc>
          <w:tcPr>
            <w:tcW w:w="1276" w:type="dxa"/>
            <w:hideMark/>
          </w:tcPr>
          <w:p w14:paraId="2E669252"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ollar contoured to malleoli region</w:t>
            </w:r>
          </w:p>
        </w:tc>
        <w:tc>
          <w:tcPr>
            <w:tcW w:w="1443" w:type="dxa"/>
            <w:noWrap/>
            <w:hideMark/>
          </w:tcPr>
          <w:p w14:paraId="300811FB"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Fastening</w:t>
            </w:r>
          </w:p>
        </w:tc>
        <w:tc>
          <w:tcPr>
            <w:tcW w:w="1109" w:type="dxa"/>
            <w:noWrap/>
            <w:hideMark/>
          </w:tcPr>
          <w:p w14:paraId="40A69AE2"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Fastening Eyelet</w:t>
            </w:r>
          </w:p>
        </w:tc>
        <w:tc>
          <w:tcPr>
            <w:tcW w:w="1072" w:type="dxa"/>
            <w:noWrap/>
            <w:hideMark/>
          </w:tcPr>
          <w:p w14:paraId="52909BA1"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Fastening Facing</w:t>
            </w:r>
          </w:p>
        </w:tc>
        <w:tc>
          <w:tcPr>
            <w:tcW w:w="1657" w:type="dxa"/>
            <w:noWrap/>
            <w:hideMark/>
          </w:tcPr>
          <w:p w14:paraId="10AF4CED"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Upper Outsole Adhesion</w:t>
            </w:r>
          </w:p>
        </w:tc>
        <w:tc>
          <w:tcPr>
            <w:tcW w:w="1360" w:type="dxa"/>
            <w:noWrap/>
            <w:hideMark/>
          </w:tcPr>
          <w:p w14:paraId="3026E6FB"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Outer Sole Material</w:t>
            </w:r>
          </w:p>
        </w:tc>
        <w:tc>
          <w:tcPr>
            <w:tcW w:w="1360" w:type="dxa"/>
            <w:noWrap/>
            <w:hideMark/>
          </w:tcPr>
          <w:p w14:paraId="5F77FE94" w14:textId="77777777" w:rsidR="008B2095" w:rsidRPr="00C23E0B" w:rsidRDefault="008B2095" w:rsidP="00686CDA">
            <w:pPr>
              <w:jc w:val="both"/>
              <w:cnfStyle w:val="100000000000" w:firstRow="1"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Sole Last </w:t>
            </w:r>
          </w:p>
        </w:tc>
      </w:tr>
      <w:tr w:rsidR="008B2095" w:rsidRPr="00C23E0B" w14:paraId="4CF2B154"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389859FD" w14:textId="77777777" w:rsidR="008B2095" w:rsidRPr="00B12A4D" w:rsidRDefault="008B2095" w:rsidP="00686CDA">
            <w:pPr>
              <w:jc w:val="both"/>
              <w:rPr>
                <w:rFonts w:cstheme="minorHAnsi"/>
                <w:spacing w:val="-2"/>
                <w:sz w:val="18"/>
                <w:szCs w:val="18"/>
              </w:rPr>
            </w:pPr>
            <w:r w:rsidRPr="00B12A4D">
              <w:rPr>
                <w:rFonts w:cstheme="minorHAnsi"/>
                <w:spacing w:val="-2"/>
                <w:sz w:val="18"/>
                <w:szCs w:val="18"/>
              </w:rPr>
              <w:t>Schein 1</w:t>
            </w:r>
          </w:p>
        </w:tc>
        <w:tc>
          <w:tcPr>
            <w:tcW w:w="1407" w:type="dxa"/>
            <w:noWrap/>
            <w:hideMark/>
          </w:tcPr>
          <w:p w14:paraId="47C11347"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550D78D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00E2899C"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0DC5D88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7A115982"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Doubled Over Velcro</w:t>
            </w:r>
          </w:p>
        </w:tc>
        <w:tc>
          <w:tcPr>
            <w:tcW w:w="1109" w:type="dxa"/>
            <w:noWrap/>
            <w:hideMark/>
          </w:tcPr>
          <w:p w14:paraId="06A3D617"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D Ring Hook</w:t>
            </w:r>
          </w:p>
        </w:tc>
        <w:tc>
          <w:tcPr>
            <w:tcW w:w="1072" w:type="dxa"/>
            <w:noWrap/>
            <w:hideMark/>
          </w:tcPr>
          <w:p w14:paraId="5658E3FB"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Extended to </w:t>
            </w:r>
            <w:r>
              <w:rPr>
                <w:rFonts w:cstheme="minorHAnsi"/>
                <w:spacing w:val="-2"/>
                <w:sz w:val="18"/>
                <w:szCs w:val="18"/>
              </w:rPr>
              <w:t xml:space="preserve">the </w:t>
            </w:r>
            <w:r w:rsidRPr="00C23E0B">
              <w:rPr>
                <w:rFonts w:cstheme="minorHAnsi"/>
                <w:spacing w:val="-2"/>
                <w:sz w:val="18"/>
                <w:szCs w:val="18"/>
              </w:rPr>
              <w:t>Toe box</w:t>
            </w:r>
          </w:p>
        </w:tc>
        <w:tc>
          <w:tcPr>
            <w:tcW w:w="1657" w:type="dxa"/>
            <w:noWrap/>
            <w:hideMark/>
          </w:tcPr>
          <w:p w14:paraId="2B2EF3CB"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emented</w:t>
            </w:r>
          </w:p>
        </w:tc>
        <w:tc>
          <w:tcPr>
            <w:tcW w:w="1360" w:type="dxa"/>
            <w:noWrap/>
            <w:hideMark/>
          </w:tcPr>
          <w:p w14:paraId="434B83E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430FB72A"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137A26C1"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1589D303" w14:textId="77777777" w:rsidR="008B2095" w:rsidRPr="00B12A4D" w:rsidRDefault="008B2095" w:rsidP="00686CDA">
            <w:pPr>
              <w:jc w:val="both"/>
              <w:rPr>
                <w:rFonts w:cstheme="minorHAnsi"/>
                <w:spacing w:val="-2"/>
                <w:sz w:val="18"/>
                <w:szCs w:val="18"/>
              </w:rPr>
            </w:pPr>
            <w:r w:rsidRPr="00B12A4D">
              <w:rPr>
                <w:rFonts w:cstheme="minorHAnsi"/>
                <w:spacing w:val="-2"/>
                <w:sz w:val="18"/>
                <w:szCs w:val="18"/>
              </w:rPr>
              <w:t>Schein 2</w:t>
            </w:r>
          </w:p>
        </w:tc>
        <w:tc>
          <w:tcPr>
            <w:tcW w:w="1407" w:type="dxa"/>
            <w:noWrap/>
            <w:hideMark/>
          </w:tcPr>
          <w:p w14:paraId="6370D85A"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anvas</w:t>
            </w:r>
          </w:p>
        </w:tc>
        <w:tc>
          <w:tcPr>
            <w:tcW w:w="998" w:type="dxa"/>
            <w:noWrap/>
            <w:hideMark/>
          </w:tcPr>
          <w:p w14:paraId="7B28F2B9"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6CF490F9"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7D6AA4B4"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7F3D7E2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 &amp; Zip</w:t>
            </w:r>
          </w:p>
        </w:tc>
        <w:tc>
          <w:tcPr>
            <w:tcW w:w="1109" w:type="dxa"/>
            <w:noWrap/>
            <w:hideMark/>
          </w:tcPr>
          <w:p w14:paraId="751DAC9B"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0E739BB1"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Extended to </w:t>
            </w:r>
            <w:r>
              <w:rPr>
                <w:rFonts w:cstheme="minorHAnsi"/>
                <w:spacing w:val="-2"/>
                <w:sz w:val="18"/>
                <w:szCs w:val="18"/>
              </w:rPr>
              <w:t xml:space="preserve">the </w:t>
            </w:r>
            <w:r w:rsidRPr="00C23E0B">
              <w:rPr>
                <w:rFonts w:cstheme="minorHAnsi"/>
                <w:spacing w:val="-2"/>
                <w:sz w:val="18"/>
                <w:szCs w:val="18"/>
              </w:rPr>
              <w:t>Toe box</w:t>
            </w:r>
          </w:p>
        </w:tc>
        <w:tc>
          <w:tcPr>
            <w:tcW w:w="1657" w:type="dxa"/>
            <w:noWrap/>
            <w:hideMark/>
          </w:tcPr>
          <w:p w14:paraId="04287FA4"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emented</w:t>
            </w:r>
          </w:p>
        </w:tc>
        <w:tc>
          <w:tcPr>
            <w:tcW w:w="1360" w:type="dxa"/>
            <w:noWrap/>
            <w:hideMark/>
          </w:tcPr>
          <w:p w14:paraId="20B55BBF"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688D6575"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2C50309D"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502D6725"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FitzKidz</w:t>
            </w:r>
            <w:proofErr w:type="spellEnd"/>
            <w:r w:rsidRPr="00B12A4D">
              <w:rPr>
                <w:rFonts w:cstheme="minorHAnsi"/>
                <w:spacing w:val="-2"/>
                <w:sz w:val="18"/>
                <w:szCs w:val="18"/>
              </w:rPr>
              <w:t xml:space="preserve"> 1</w:t>
            </w:r>
          </w:p>
        </w:tc>
        <w:tc>
          <w:tcPr>
            <w:tcW w:w="1407" w:type="dxa"/>
            <w:noWrap/>
            <w:hideMark/>
          </w:tcPr>
          <w:p w14:paraId="78DAD6A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Suede / Nubuck </w:t>
            </w:r>
          </w:p>
        </w:tc>
        <w:tc>
          <w:tcPr>
            <w:tcW w:w="998" w:type="dxa"/>
            <w:noWrap/>
            <w:hideMark/>
          </w:tcPr>
          <w:p w14:paraId="7E6980D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3080663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48DD0E3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63761D9A"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455A98C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3FA4D3FA"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To Midfoot</w:t>
            </w:r>
          </w:p>
        </w:tc>
        <w:tc>
          <w:tcPr>
            <w:tcW w:w="1657" w:type="dxa"/>
            <w:noWrap/>
            <w:hideMark/>
          </w:tcPr>
          <w:p w14:paraId="3165000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0ABFD19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lastic/Rubber</w:t>
            </w:r>
          </w:p>
        </w:tc>
        <w:tc>
          <w:tcPr>
            <w:tcW w:w="1360" w:type="dxa"/>
            <w:noWrap/>
            <w:hideMark/>
          </w:tcPr>
          <w:p w14:paraId="7BD81951"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2B3FBFDB"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1B65B800"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FitzKidz</w:t>
            </w:r>
            <w:proofErr w:type="spellEnd"/>
            <w:r w:rsidRPr="00B12A4D">
              <w:rPr>
                <w:rFonts w:cstheme="minorHAnsi"/>
                <w:spacing w:val="-2"/>
                <w:sz w:val="18"/>
                <w:szCs w:val="18"/>
              </w:rPr>
              <w:t xml:space="preserve"> 2</w:t>
            </w:r>
          </w:p>
        </w:tc>
        <w:tc>
          <w:tcPr>
            <w:tcW w:w="1407" w:type="dxa"/>
            <w:noWrap/>
            <w:hideMark/>
          </w:tcPr>
          <w:p w14:paraId="28509DFC"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Suede / Nubuck </w:t>
            </w:r>
          </w:p>
        </w:tc>
        <w:tc>
          <w:tcPr>
            <w:tcW w:w="998" w:type="dxa"/>
            <w:noWrap/>
            <w:hideMark/>
          </w:tcPr>
          <w:p w14:paraId="37C9990D"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4C014CA8"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68E6A71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73A40F7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Doubled Over Velcro</w:t>
            </w:r>
          </w:p>
        </w:tc>
        <w:tc>
          <w:tcPr>
            <w:tcW w:w="1109" w:type="dxa"/>
            <w:noWrap/>
            <w:hideMark/>
          </w:tcPr>
          <w:p w14:paraId="77F13AD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D Ring Hook</w:t>
            </w:r>
          </w:p>
        </w:tc>
        <w:tc>
          <w:tcPr>
            <w:tcW w:w="1072" w:type="dxa"/>
            <w:noWrap/>
            <w:hideMark/>
          </w:tcPr>
          <w:p w14:paraId="7C6B2D6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To Midfoot</w:t>
            </w:r>
          </w:p>
        </w:tc>
        <w:tc>
          <w:tcPr>
            <w:tcW w:w="1657" w:type="dxa"/>
            <w:noWrap/>
            <w:hideMark/>
          </w:tcPr>
          <w:p w14:paraId="36B8FC5E"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71B66E0C"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ubber </w:t>
            </w:r>
          </w:p>
        </w:tc>
        <w:tc>
          <w:tcPr>
            <w:tcW w:w="1360" w:type="dxa"/>
            <w:noWrap/>
            <w:hideMark/>
          </w:tcPr>
          <w:p w14:paraId="7EA8C2A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Straight</w:t>
            </w:r>
          </w:p>
        </w:tc>
      </w:tr>
      <w:tr w:rsidR="008B2095" w:rsidRPr="00C23E0B" w14:paraId="619BCD21"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47B009E7"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FitzKidz</w:t>
            </w:r>
            <w:proofErr w:type="spellEnd"/>
            <w:r w:rsidRPr="00B12A4D">
              <w:rPr>
                <w:rFonts w:cstheme="minorHAnsi"/>
                <w:spacing w:val="-2"/>
                <w:sz w:val="18"/>
                <w:szCs w:val="18"/>
              </w:rPr>
              <w:t xml:space="preserve"> 3</w:t>
            </w:r>
          </w:p>
        </w:tc>
        <w:tc>
          <w:tcPr>
            <w:tcW w:w="1407" w:type="dxa"/>
            <w:noWrap/>
            <w:hideMark/>
          </w:tcPr>
          <w:p w14:paraId="4778B87C"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Suede  Nubuck/Leather Mix</w:t>
            </w:r>
          </w:p>
        </w:tc>
        <w:tc>
          <w:tcPr>
            <w:tcW w:w="998" w:type="dxa"/>
            <w:noWrap/>
            <w:hideMark/>
          </w:tcPr>
          <w:p w14:paraId="7D4A5784"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280C676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7EE89FD4"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3D48830C"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21D84717"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012C0E22"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Pr>
                <w:rFonts w:cstheme="minorHAnsi"/>
                <w:spacing w:val="-2"/>
                <w:sz w:val="18"/>
                <w:szCs w:val="18"/>
              </w:rPr>
              <w:t xml:space="preserve">Extended </w:t>
            </w:r>
            <w:r w:rsidRPr="00C23E0B">
              <w:rPr>
                <w:rFonts w:cstheme="minorHAnsi"/>
                <w:spacing w:val="-2"/>
                <w:sz w:val="18"/>
                <w:szCs w:val="18"/>
              </w:rPr>
              <w:t>to Toe box</w:t>
            </w:r>
          </w:p>
        </w:tc>
        <w:tc>
          <w:tcPr>
            <w:tcW w:w="1657" w:type="dxa"/>
            <w:noWrap/>
            <w:hideMark/>
          </w:tcPr>
          <w:p w14:paraId="1226DA7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proofErr w:type="spellStart"/>
            <w:r w:rsidRPr="00C23E0B">
              <w:rPr>
                <w:rFonts w:cstheme="minorHAnsi"/>
                <w:spacing w:val="-2"/>
                <w:sz w:val="18"/>
                <w:szCs w:val="18"/>
              </w:rPr>
              <w:t>Littleway</w:t>
            </w:r>
            <w:proofErr w:type="spellEnd"/>
            <w:r w:rsidRPr="00C23E0B">
              <w:rPr>
                <w:rFonts w:cstheme="minorHAnsi"/>
                <w:spacing w:val="-2"/>
                <w:sz w:val="18"/>
                <w:szCs w:val="18"/>
              </w:rPr>
              <w:t xml:space="preserve"> Lasting Internal Stitch</w:t>
            </w:r>
          </w:p>
        </w:tc>
        <w:tc>
          <w:tcPr>
            <w:tcW w:w="1360" w:type="dxa"/>
            <w:noWrap/>
            <w:hideMark/>
          </w:tcPr>
          <w:p w14:paraId="7798A05C"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ubber </w:t>
            </w:r>
          </w:p>
        </w:tc>
        <w:tc>
          <w:tcPr>
            <w:tcW w:w="1360" w:type="dxa"/>
            <w:noWrap/>
            <w:hideMark/>
          </w:tcPr>
          <w:p w14:paraId="354CE28B"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081B7504"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311954A3"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FitzKidz</w:t>
            </w:r>
            <w:proofErr w:type="spellEnd"/>
            <w:r w:rsidRPr="00B12A4D">
              <w:rPr>
                <w:rFonts w:cstheme="minorHAnsi"/>
                <w:spacing w:val="-2"/>
                <w:sz w:val="18"/>
                <w:szCs w:val="18"/>
              </w:rPr>
              <w:t xml:space="preserve"> 4</w:t>
            </w:r>
          </w:p>
        </w:tc>
        <w:tc>
          <w:tcPr>
            <w:tcW w:w="1407" w:type="dxa"/>
            <w:noWrap/>
            <w:hideMark/>
          </w:tcPr>
          <w:p w14:paraId="33D0CF6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6CB16241"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6C134E8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3BB84EB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28B0627A"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11BEAB4E"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5ABE7FAA"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59347CAA"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proofErr w:type="spellStart"/>
            <w:r w:rsidRPr="00C23E0B">
              <w:rPr>
                <w:rFonts w:cstheme="minorHAnsi"/>
                <w:spacing w:val="-2"/>
                <w:sz w:val="18"/>
                <w:szCs w:val="18"/>
              </w:rPr>
              <w:t>Littleway</w:t>
            </w:r>
            <w:proofErr w:type="spellEnd"/>
            <w:r w:rsidRPr="00C23E0B">
              <w:rPr>
                <w:rFonts w:cstheme="minorHAnsi"/>
                <w:spacing w:val="-2"/>
                <w:sz w:val="18"/>
                <w:szCs w:val="18"/>
              </w:rPr>
              <w:t xml:space="preserve"> Lasting Internal Stitch</w:t>
            </w:r>
          </w:p>
        </w:tc>
        <w:tc>
          <w:tcPr>
            <w:tcW w:w="1360" w:type="dxa"/>
            <w:noWrap/>
            <w:hideMark/>
          </w:tcPr>
          <w:p w14:paraId="4D9F72C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ubber </w:t>
            </w:r>
          </w:p>
        </w:tc>
        <w:tc>
          <w:tcPr>
            <w:tcW w:w="1360" w:type="dxa"/>
            <w:noWrap/>
            <w:hideMark/>
          </w:tcPr>
          <w:p w14:paraId="79032125"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716E611C"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2064D593"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FitzKidz</w:t>
            </w:r>
            <w:proofErr w:type="spellEnd"/>
            <w:r w:rsidRPr="00B12A4D">
              <w:rPr>
                <w:rFonts w:cstheme="minorHAnsi"/>
                <w:spacing w:val="-2"/>
                <w:sz w:val="18"/>
                <w:szCs w:val="18"/>
              </w:rPr>
              <w:t xml:space="preserve"> 5</w:t>
            </w:r>
          </w:p>
        </w:tc>
        <w:tc>
          <w:tcPr>
            <w:tcW w:w="1407" w:type="dxa"/>
            <w:noWrap/>
            <w:hideMark/>
          </w:tcPr>
          <w:p w14:paraId="576227F1"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tent Leather</w:t>
            </w:r>
          </w:p>
        </w:tc>
        <w:tc>
          <w:tcPr>
            <w:tcW w:w="998" w:type="dxa"/>
            <w:noWrap/>
            <w:hideMark/>
          </w:tcPr>
          <w:p w14:paraId="6BA3239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6C9925E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4A50FFCA"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2071CA9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Doubled Over Velcro</w:t>
            </w:r>
          </w:p>
        </w:tc>
        <w:tc>
          <w:tcPr>
            <w:tcW w:w="1109" w:type="dxa"/>
            <w:noWrap/>
            <w:hideMark/>
          </w:tcPr>
          <w:p w14:paraId="4876C7E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D Ring Hook</w:t>
            </w:r>
          </w:p>
        </w:tc>
        <w:tc>
          <w:tcPr>
            <w:tcW w:w="1072" w:type="dxa"/>
            <w:noWrap/>
            <w:hideMark/>
          </w:tcPr>
          <w:p w14:paraId="0FDF7463"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0A80A56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04570791"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ubber </w:t>
            </w:r>
          </w:p>
        </w:tc>
        <w:tc>
          <w:tcPr>
            <w:tcW w:w="1360" w:type="dxa"/>
            <w:noWrap/>
            <w:hideMark/>
          </w:tcPr>
          <w:p w14:paraId="19C9E54C"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Straight</w:t>
            </w:r>
          </w:p>
        </w:tc>
      </w:tr>
      <w:tr w:rsidR="008B2095" w:rsidRPr="00C23E0B" w14:paraId="45FF59A2"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32905A78" w14:textId="77777777" w:rsidR="008B2095" w:rsidRPr="00B12A4D" w:rsidRDefault="008B2095" w:rsidP="00686CDA">
            <w:pPr>
              <w:jc w:val="both"/>
              <w:rPr>
                <w:rFonts w:cstheme="minorHAnsi"/>
                <w:spacing w:val="-2"/>
                <w:sz w:val="18"/>
                <w:szCs w:val="18"/>
              </w:rPr>
            </w:pPr>
            <w:r w:rsidRPr="00B12A4D">
              <w:rPr>
                <w:rFonts w:cstheme="minorHAnsi"/>
                <w:spacing w:val="-2"/>
                <w:sz w:val="18"/>
                <w:szCs w:val="18"/>
              </w:rPr>
              <w:t>TSM 1</w:t>
            </w:r>
          </w:p>
        </w:tc>
        <w:tc>
          <w:tcPr>
            <w:tcW w:w="1407" w:type="dxa"/>
            <w:noWrap/>
            <w:hideMark/>
          </w:tcPr>
          <w:p w14:paraId="66EB8BA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755877C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5DF6FFE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67C4243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6AAD85DA"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Doubled Over Velcro</w:t>
            </w:r>
          </w:p>
        </w:tc>
        <w:tc>
          <w:tcPr>
            <w:tcW w:w="1109" w:type="dxa"/>
            <w:noWrap/>
            <w:hideMark/>
          </w:tcPr>
          <w:p w14:paraId="1DF4E76C"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D Ring Hook</w:t>
            </w:r>
          </w:p>
        </w:tc>
        <w:tc>
          <w:tcPr>
            <w:tcW w:w="1072" w:type="dxa"/>
            <w:noWrap/>
            <w:hideMark/>
          </w:tcPr>
          <w:p w14:paraId="575ECAF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6A9C359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proofErr w:type="spellStart"/>
            <w:r w:rsidRPr="00C23E0B">
              <w:rPr>
                <w:rFonts w:cstheme="minorHAnsi"/>
                <w:spacing w:val="-2"/>
                <w:sz w:val="18"/>
                <w:szCs w:val="18"/>
              </w:rPr>
              <w:t>Littleway</w:t>
            </w:r>
            <w:proofErr w:type="spellEnd"/>
            <w:r w:rsidRPr="00C23E0B">
              <w:rPr>
                <w:rFonts w:cstheme="minorHAnsi"/>
                <w:spacing w:val="-2"/>
                <w:sz w:val="18"/>
                <w:szCs w:val="18"/>
              </w:rPr>
              <w:t xml:space="preserve"> Lasting Internal Stitch</w:t>
            </w:r>
          </w:p>
        </w:tc>
        <w:tc>
          <w:tcPr>
            <w:tcW w:w="1360" w:type="dxa"/>
            <w:noWrap/>
            <w:hideMark/>
          </w:tcPr>
          <w:p w14:paraId="05C020D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Rubber</w:t>
            </w:r>
          </w:p>
        </w:tc>
        <w:tc>
          <w:tcPr>
            <w:tcW w:w="1360" w:type="dxa"/>
            <w:noWrap/>
            <w:hideMark/>
          </w:tcPr>
          <w:p w14:paraId="36B7D8A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Straight</w:t>
            </w:r>
          </w:p>
        </w:tc>
      </w:tr>
      <w:tr w:rsidR="008B2095" w:rsidRPr="00C23E0B" w14:paraId="50145976"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701E62F5" w14:textId="77777777" w:rsidR="008B2095" w:rsidRPr="00B12A4D" w:rsidRDefault="008B2095" w:rsidP="00686CDA">
            <w:pPr>
              <w:jc w:val="both"/>
              <w:rPr>
                <w:rFonts w:cstheme="minorHAnsi"/>
                <w:spacing w:val="-2"/>
                <w:sz w:val="18"/>
                <w:szCs w:val="18"/>
              </w:rPr>
            </w:pPr>
            <w:r w:rsidRPr="00B12A4D">
              <w:rPr>
                <w:rFonts w:cstheme="minorHAnsi"/>
                <w:spacing w:val="-2"/>
                <w:sz w:val="18"/>
                <w:szCs w:val="18"/>
              </w:rPr>
              <w:t>TSM 2</w:t>
            </w:r>
          </w:p>
        </w:tc>
        <w:tc>
          <w:tcPr>
            <w:tcW w:w="1407" w:type="dxa"/>
            <w:noWrap/>
            <w:hideMark/>
          </w:tcPr>
          <w:p w14:paraId="58C7394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Suede/Canvas</w:t>
            </w:r>
          </w:p>
        </w:tc>
        <w:tc>
          <w:tcPr>
            <w:tcW w:w="998" w:type="dxa"/>
            <w:noWrap/>
            <w:hideMark/>
          </w:tcPr>
          <w:p w14:paraId="6DEE392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67147D5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181A491B"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43734F00" w14:textId="1C09BCB1"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 &amp; Velcro</w:t>
            </w:r>
          </w:p>
        </w:tc>
        <w:tc>
          <w:tcPr>
            <w:tcW w:w="1109" w:type="dxa"/>
            <w:noWrap/>
            <w:hideMark/>
          </w:tcPr>
          <w:p w14:paraId="39AA83B3"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5D8B358E"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4092660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proofErr w:type="spellStart"/>
            <w:r w:rsidRPr="00C23E0B">
              <w:rPr>
                <w:rFonts w:cstheme="minorHAnsi"/>
                <w:spacing w:val="-2"/>
                <w:sz w:val="18"/>
                <w:szCs w:val="18"/>
              </w:rPr>
              <w:t>Littleway</w:t>
            </w:r>
            <w:proofErr w:type="spellEnd"/>
            <w:r w:rsidRPr="00C23E0B">
              <w:rPr>
                <w:rFonts w:cstheme="minorHAnsi"/>
                <w:spacing w:val="-2"/>
                <w:sz w:val="18"/>
                <w:szCs w:val="18"/>
              </w:rPr>
              <w:t xml:space="preserve"> Lasting Internal Stitch</w:t>
            </w:r>
          </w:p>
        </w:tc>
        <w:tc>
          <w:tcPr>
            <w:tcW w:w="1360" w:type="dxa"/>
            <w:noWrap/>
            <w:hideMark/>
          </w:tcPr>
          <w:p w14:paraId="4B60BB1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Rubber</w:t>
            </w:r>
          </w:p>
        </w:tc>
        <w:tc>
          <w:tcPr>
            <w:tcW w:w="1360" w:type="dxa"/>
            <w:noWrap/>
            <w:hideMark/>
          </w:tcPr>
          <w:p w14:paraId="58F5283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7A23FF75"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37B8E666"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Nimco</w:t>
            </w:r>
            <w:proofErr w:type="spellEnd"/>
            <w:r w:rsidRPr="00B12A4D">
              <w:rPr>
                <w:rFonts w:cstheme="minorHAnsi"/>
                <w:spacing w:val="-2"/>
                <w:sz w:val="18"/>
                <w:szCs w:val="18"/>
              </w:rPr>
              <w:t xml:space="preserve"> 1</w:t>
            </w:r>
          </w:p>
        </w:tc>
        <w:tc>
          <w:tcPr>
            <w:tcW w:w="1407" w:type="dxa"/>
            <w:noWrap/>
            <w:hideMark/>
          </w:tcPr>
          <w:p w14:paraId="4B6BAB6C"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tent Leather</w:t>
            </w:r>
          </w:p>
        </w:tc>
        <w:tc>
          <w:tcPr>
            <w:tcW w:w="998" w:type="dxa"/>
            <w:noWrap/>
            <w:hideMark/>
          </w:tcPr>
          <w:p w14:paraId="7C9C3C4D"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10C24FA9"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0976B94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2AAE72B8" w14:textId="43BE048A"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 &amp; Zip</w:t>
            </w:r>
          </w:p>
        </w:tc>
        <w:tc>
          <w:tcPr>
            <w:tcW w:w="1109" w:type="dxa"/>
            <w:noWrap/>
            <w:hideMark/>
          </w:tcPr>
          <w:p w14:paraId="0173D0D8"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531F9355"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7D640BCD"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0225C0AC"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7D5D2A1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Straight</w:t>
            </w:r>
          </w:p>
        </w:tc>
      </w:tr>
      <w:tr w:rsidR="008B2095" w:rsidRPr="00C23E0B" w14:paraId="31B63C03"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520C1347"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Nimco</w:t>
            </w:r>
            <w:proofErr w:type="spellEnd"/>
            <w:r w:rsidRPr="00B12A4D">
              <w:rPr>
                <w:rFonts w:cstheme="minorHAnsi"/>
                <w:spacing w:val="-2"/>
                <w:sz w:val="18"/>
                <w:szCs w:val="18"/>
              </w:rPr>
              <w:t xml:space="preserve"> 2</w:t>
            </w:r>
          </w:p>
        </w:tc>
        <w:tc>
          <w:tcPr>
            <w:tcW w:w="1407" w:type="dxa"/>
            <w:noWrap/>
            <w:hideMark/>
          </w:tcPr>
          <w:p w14:paraId="344C7AA9"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750A868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2FD6C5E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5D73DE73"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4129DB5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7DCF575D"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ing Eyelet &amp; Hook </w:t>
            </w:r>
          </w:p>
        </w:tc>
        <w:tc>
          <w:tcPr>
            <w:tcW w:w="1072" w:type="dxa"/>
            <w:noWrap/>
            <w:hideMark/>
          </w:tcPr>
          <w:p w14:paraId="165779AF"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34E3DB75"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2466E9C7"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1B233BB4"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6D1A34CA" w14:textId="77777777" w:rsidTr="00A05687">
        <w:trPr>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37290DD7"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Piedro</w:t>
            </w:r>
            <w:proofErr w:type="spellEnd"/>
            <w:r w:rsidRPr="00B12A4D">
              <w:rPr>
                <w:rFonts w:cstheme="minorHAnsi"/>
                <w:spacing w:val="-2"/>
                <w:sz w:val="18"/>
                <w:szCs w:val="18"/>
              </w:rPr>
              <w:t xml:space="preserve"> 1</w:t>
            </w:r>
          </w:p>
        </w:tc>
        <w:tc>
          <w:tcPr>
            <w:tcW w:w="1407" w:type="dxa"/>
            <w:noWrap/>
            <w:hideMark/>
          </w:tcPr>
          <w:p w14:paraId="3D04C74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7B5D9DEB"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51804A3D"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41ACE864"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215C2331"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66BEC0A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ing Eyelet &amp; Hook </w:t>
            </w:r>
          </w:p>
        </w:tc>
        <w:tc>
          <w:tcPr>
            <w:tcW w:w="1072" w:type="dxa"/>
            <w:noWrap/>
            <w:hideMark/>
          </w:tcPr>
          <w:p w14:paraId="3EF0B24F"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32F5680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0BA49A88"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44C8F98B"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2B38E1BC" w14:textId="77777777" w:rsidTr="00A056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3" w:type="dxa"/>
            <w:noWrap/>
            <w:hideMark/>
          </w:tcPr>
          <w:p w14:paraId="21682DC9" w14:textId="77777777" w:rsidR="008B2095" w:rsidRPr="00B12A4D" w:rsidRDefault="008B2095" w:rsidP="00686CDA">
            <w:pPr>
              <w:jc w:val="both"/>
              <w:rPr>
                <w:rFonts w:cstheme="minorHAnsi"/>
                <w:spacing w:val="-2"/>
                <w:sz w:val="18"/>
                <w:szCs w:val="18"/>
              </w:rPr>
            </w:pPr>
            <w:proofErr w:type="spellStart"/>
            <w:r w:rsidRPr="00B12A4D">
              <w:rPr>
                <w:rFonts w:cstheme="minorHAnsi"/>
                <w:spacing w:val="-2"/>
                <w:sz w:val="18"/>
                <w:szCs w:val="18"/>
              </w:rPr>
              <w:t>Piedro</w:t>
            </w:r>
            <w:proofErr w:type="spellEnd"/>
            <w:r w:rsidRPr="00B12A4D">
              <w:rPr>
                <w:rFonts w:cstheme="minorHAnsi"/>
                <w:spacing w:val="-2"/>
                <w:sz w:val="18"/>
                <w:szCs w:val="18"/>
              </w:rPr>
              <w:t xml:space="preserve"> 2</w:t>
            </w:r>
          </w:p>
        </w:tc>
        <w:tc>
          <w:tcPr>
            <w:tcW w:w="1407" w:type="dxa"/>
            <w:noWrap/>
            <w:hideMark/>
          </w:tcPr>
          <w:p w14:paraId="34B129FF"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0BA4FB6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534D30C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276" w:type="dxa"/>
            <w:noWrap/>
            <w:hideMark/>
          </w:tcPr>
          <w:p w14:paraId="53550906"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Yes</w:t>
            </w:r>
          </w:p>
        </w:tc>
        <w:tc>
          <w:tcPr>
            <w:tcW w:w="1443" w:type="dxa"/>
            <w:noWrap/>
            <w:hideMark/>
          </w:tcPr>
          <w:p w14:paraId="00481701"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68A74373"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ing Eyelet &amp; Hook </w:t>
            </w:r>
          </w:p>
        </w:tc>
        <w:tc>
          <w:tcPr>
            <w:tcW w:w="1072" w:type="dxa"/>
            <w:noWrap/>
            <w:hideMark/>
          </w:tcPr>
          <w:p w14:paraId="73D3748F"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122B7BC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29373A83"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PU Foam</w:t>
            </w:r>
          </w:p>
        </w:tc>
        <w:tc>
          <w:tcPr>
            <w:tcW w:w="1360" w:type="dxa"/>
            <w:noWrap/>
            <w:hideMark/>
          </w:tcPr>
          <w:p w14:paraId="46CC6B30" w14:textId="77777777" w:rsidR="008B2095" w:rsidRPr="00C23E0B" w:rsidRDefault="008B2095" w:rsidP="00686CDA">
            <w:pPr>
              <w:jc w:val="both"/>
              <w:cnfStyle w:val="000000100000" w:firstRow="0" w:lastRow="0" w:firstColumn="0" w:lastColumn="0" w:oddVBand="0" w:evenVBand="0" w:oddHBand="1" w:evenHBand="0" w:firstRowFirstColumn="0" w:firstRowLastColumn="0" w:lastRowFirstColumn="0" w:lastRowLastColumn="0"/>
              <w:rPr>
                <w:rFonts w:cstheme="minorHAnsi"/>
                <w:spacing w:val="-2"/>
                <w:sz w:val="18"/>
                <w:szCs w:val="18"/>
              </w:rPr>
            </w:pPr>
            <w:r w:rsidRPr="00C23E0B">
              <w:rPr>
                <w:rFonts w:cstheme="minorHAnsi"/>
                <w:spacing w:val="-2"/>
                <w:sz w:val="18"/>
                <w:szCs w:val="18"/>
              </w:rPr>
              <w:t>Curved</w:t>
            </w:r>
          </w:p>
        </w:tc>
      </w:tr>
      <w:tr w:rsidR="008B2095" w:rsidRPr="00C23E0B" w14:paraId="71CAB66A" w14:textId="77777777" w:rsidTr="00A05687">
        <w:trPr>
          <w:trHeight w:val="320"/>
        </w:trPr>
        <w:tc>
          <w:tcPr>
            <w:cnfStyle w:val="001000000000" w:firstRow="0" w:lastRow="0" w:firstColumn="1" w:lastColumn="0" w:oddVBand="0" w:evenVBand="0" w:oddHBand="0" w:evenHBand="0" w:firstRowFirstColumn="0" w:firstRowLastColumn="0" w:lastRowFirstColumn="0" w:lastRowLastColumn="0"/>
            <w:tcW w:w="953" w:type="dxa"/>
            <w:hideMark/>
          </w:tcPr>
          <w:p w14:paraId="4038C635" w14:textId="77777777" w:rsidR="008B2095" w:rsidRPr="00B12A4D" w:rsidRDefault="008B2095" w:rsidP="00686CDA">
            <w:pPr>
              <w:jc w:val="both"/>
              <w:rPr>
                <w:rFonts w:cstheme="minorHAnsi"/>
                <w:spacing w:val="-2"/>
                <w:sz w:val="18"/>
                <w:szCs w:val="18"/>
              </w:rPr>
            </w:pPr>
            <w:r w:rsidRPr="00B12A4D">
              <w:rPr>
                <w:rFonts w:cstheme="minorHAnsi"/>
                <w:spacing w:val="-2"/>
                <w:sz w:val="18"/>
                <w:szCs w:val="18"/>
              </w:rPr>
              <w:t>Kicker SRB</w:t>
            </w:r>
          </w:p>
        </w:tc>
        <w:tc>
          <w:tcPr>
            <w:tcW w:w="1407" w:type="dxa"/>
            <w:noWrap/>
            <w:hideMark/>
          </w:tcPr>
          <w:p w14:paraId="5D18C215"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eather</w:t>
            </w:r>
          </w:p>
        </w:tc>
        <w:tc>
          <w:tcPr>
            <w:tcW w:w="998" w:type="dxa"/>
            <w:noWrap/>
            <w:hideMark/>
          </w:tcPr>
          <w:p w14:paraId="19DA8FE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Padded</w:t>
            </w:r>
          </w:p>
        </w:tc>
        <w:tc>
          <w:tcPr>
            <w:tcW w:w="1315" w:type="dxa"/>
            <w:noWrap/>
            <w:hideMark/>
          </w:tcPr>
          <w:p w14:paraId="70CE3B98"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276" w:type="dxa"/>
            <w:noWrap/>
            <w:hideMark/>
          </w:tcPr>
          <w:p w14:paraId="32D13167"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No</w:t>
            </w:r>
          </w:p>
        </w:tc>
        <w:tc>
          <w:tcPr>
            <w:tcW w:w="1443" w:type="dxa"/>
            <w:noWrap/>
            <w:hideMark/>
          </w:tcPr>
          <w:p w14:paraId="1E610793"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Lace</w:t>
            </w:r>
          </w:p>
        </w:tc>
        <w:tc>
          <w:tcPr>
            <w:tcW w:w="1109" w:type="dxa"/>
            <w:noWrap/>
            <w:hideMark/>
          </w:tcPr>
          <w:p w14:paraId="0B6C4D0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Ring Eyelet</w:t>
            </w:r>
          </w:p>
        </w:tc>
        <w:tc>
          <w:tcPr>
            <w:tcW w:w="1072" w:type="dxa"/>
            <w:noWrap/>
            <w:hideMark/>
          </w:tcPr>
          <w:p w14:paraId="54D2AE20"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Extended to Toe box</w:t>
            </w:r>
          </w:p>
        </w:tc>
        <w:tc>
          <w:tcPr>
            <w:tcW w:w="1657" w:type="dxa"/>
            <w:noWrap/>
            <w:hideMark/>
          </w:tcPr>
          <w:p w14:paraId="316ED326"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Welt</w:t>
            </w:r>
          </w:p>
        </w:tc>
        <w:tc>
          <w:tcPr>
            <w:tcW w:w="1360" w:type="dxa"/>
            <w:noWrap/>
            <w:hideMark/>
          </w:tcPr>
          <w:p w14:paraId="03A72443"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Rubber </w:t>
            </w:r>
          </w:p>
        </w:tc>
        <w:tc>
          <w:tcPr>
            <w:tcW w:w="1360" w:type="dxa"/>
            <w:noWrap/>
            <w:hideMark/>
          </w:tcPr>
          <w:p w14:paraId="3E26CE72" w14:textId="77777777" w:rsidR="008B2095" w:rsidRPr="00C23E0B" w:rsidRDefault="008B2095" w:rsidP="00686CDA">
            <w:pPr>
              <w:jc w:val="both"/>
              <w:cnfStyle w:val="000000000000" w:firstRow="0" w:lastRow="0" w:firstColumn="0" w:lastColumn="0" w:oddVBand="0" w:evenVBand="0" w:oddHBand="0" w:evenHBand="0" w:firstRowFirstColumn="0" w:firstRowLastColumn="0" w:lastRowFirstColumn="0" w:lastRowLastColumn="0"/>
              <w:rPr>
                <w:rFonts w:cstheme="minorHAnsi"/>
                <w:spacing w:val="-2"/>
                <w:sz w:val="18"/>
                <w:szCs w:val="18"/>
              </w:rPr>
            </w:pPr>
            <w:r w:rsidRPr="00C23E0B">
              <w:rPr>
                <w:rFonts w:cstheme="minorHAnsi"/>
                <w:spacing w:val="-2"/>
                <w:sz w:val="18"/>
                <w:szCs w:val="18"/>
              </w:rPr>
              <w:t xml:space="preserve">Straight </w:t>
            </w:r>
          </w:p>
        </w:tc>
      </w:tr>
    </w:tbl>
    <w:p w14:paraId="08C4F9E5" w14:textId="77777777" w:rsidR="008B2095" w:rsidRDefault="008B2095" w:rsidP="008B2095">
      <w:pPr>
        <w:spacing w:line="360" w:lineRule="auto"/>
        <w:jc w:val="both"/>
        <w:rPr>
          <w:rFonts w:cstheme="minorHAnsi"/>
          <w:spacing w:val="-2"/>
        </w:rPr>
      </w:pPr>
    </w:p>
    <w:p w14:paraId="0BECB3EE" w14:textId="77777777" w:rsidR="008B2095" w:rsidRDefault="008B2095" w:rsidP="008B2095">
      <w:pPr>
        <w:pStyle w:val="Caption"/>
        <w:keepNext/>
      </w:pPr>
      <w:bookmarkStart w:id="135" w:name="_Ref142033476"/>
      <w:bookmarkStart w:id="136" w:name="_Toc156393254"/>
      <w:r>
        <w:lastRenderedPageBreak/>
        <w:t xml:space="preserve">Table </w:t>
      </w:r>
      <w:r>
        <w:fldChar w:fldCharType="begin"/>
      </w:r>
      <w:r>
        <w:instrText>STYLEREF 1 \s</w:instrText>
      </w:r>
      <w:r>
        <w:fldChar w:fldCharType="separate"/>
      </w:r>
      <w:r>
        <w:rPr>
          <w:noProof/>
        </w:rPr>
        <w:t>4</w:t>
      </w:r>
      <w:r>
        <w:fldChar w:fldCharType="end"/>
      </w:r>
      <w:r>
        <w:noBreakHyphen/>
      </w:r>
      <w:r>
        <w:fldChar w:fldCharType="begin"/>
      </w:r>
      <w:r>
        <w:instrText>SEQ Table \* ARABIC \s 1</w:instrText>
      </w:r>
      <w:r>
        <w:fldChar w:fldCharType="separate"/>
      </w:r>
      <w:r>
        <w:rPr>
          <w:noProof/>
        </w:rPr>
        <w:t>2</w:t>
      </w:r>
      <w:r>
        <w:fldChar w:fldCharType="end"/>
      </w:r>
      <w:bookmarkEnd w:id="135"/>
      <w:r>
        <w:t xml:space="preserve"> </w:t>
      </w:r>
      <w:r w:rsidRPr="00ED1DA1">
        <w:t>Qua</w:t>
      </w:r>
      <w:r>
        <w:t>ntitative</w:t>
      </w:r>
      <w:r w:rsidRPr="00ED1DA1">
        <w:t xml:space="preserve"> assessment of children's OSSTF range and children's standard retail boot</w:t>
      </w:r>
      <w:bookmarkEnd w:id="136"/>
    </w:p>
    <w:tbl>
      <w:tblPr>
        <w:tblStyle w:val="PlainTable1"/>
        <w:tblW w:w="0" w:type="auto"/>
        <w:tblLook w:val="04A0" w:firstRow="1" w:lastRow="0" w:firstColumn="1" w:lastColumn="0" w:noHBand="0" w:noVBand="1"/>
      </w:tblPr>
      <w:tblGrid>
        <w:gridCol w:w="985"/>
        <w:gridCol w:w="956"/>
        <w:gridCol w:w="889"/>
        <w:gridCol w:w="926"/>
        <w:gridCol w:w="1157"/>
        <w:gridCol w:w="1603"/>
        <w:gridCol w:w="1417"/>
        <w:gridCol w:w="1560"/>
        <w:gridCol w:w="1984"/>
        <w:gridCol w:w="2473"/>
      </w:tblGrid>
      <w:tr w:rsidR="008B2095" w:rsidRPr="007D2530" w14:paraId="12B31382" w14:textId="77777777" w:rsidTr="00A056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12BF67C9" w14:textId="77777777" w:rsidR="008B2095" w:rsidRDefault="008B2095" w:rsidP="00A05687">
            <w:pPr>
              <w:spacing w:line="360" w:lineRule="auto"/>
              <w:jc w:val="both"/>
              <w:rPr>
                <w:rFonts w:asciiTheme="majorHAnsi" w:hAnsiTheme="majorHAnsi" w:cstheme="majorHAnsi"/>
                <w:b w:val="0"/>
                <w:bCs w:val="0"/>
                <w:sz w:val="18"/>
                <w:szCs w:val="18"/>
              </w:rPr>
            </w:pPr>
            <w:r w:rsidRPr="000D454A">
              <w:rPr>
                <w:rFonts w:asciiTheme="majorHAnsi" w:hAnsiTheme="majorHAnsi" w:cstheme="majorHAnsi"/>
                <w:sz w:val="18"/>
                <w:szCs w:val="18"/>
              </w:rPr>
              <w:t>Footwear</w:t>
            </w:r>
          </w:p>
          <w:p w14:paraId="53FD57F2" w14:textId="77777777" w:rsidR="008B2095" w:rsidRPr="000D454A" w:rsidRDefault="008B2095" w:rsidP="00A05687">
            <w:pPr>
              <w:spacing w:line="360" w:lineRule="auto"/>
              <w:jc w:val="both"/>
              <w:rPr>
                <w:rFonts w:asciiTheme="majorHAnsi" w:hAnsiTheme="majorHAnsi" w:cstheme="majorHAnsi"/>
                <w:spacing w:val="-2"/>
                <w:sz w:val="18"/>
                <w:szCs w:val="18"/>
              </w:rPr>
            </w:pPr>
            <w:r>
              <w:rPr>
                <w:rFonts w:asciiTheme="majorHAnsi" w:hAnsiTheme="majorHAnsi" w:cstheme="majorHAnsi"/>
                <w:sz w:val="18"/>
                <w:szCs w:val="18"/>
              </w:rPr>
              <w:t>Range</w:t>
            </w:r>
          </w:p>
        </w:tc>
        <w:tc>
          <w:tcPr>
            <w:tcW w:w="956" w:type="dxa"/>
          </w:tcPr>
          <w:p w14:paraId="3923B528"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Size (EU)</w:t>
            </w:r>
          </w:p>
        </w:tc>
        <w:tc>
          <w:tcPr>
            <w:tcW w:w="889" w:type="dxa"/>
          </w:tcPr>
          <w:p w14:paraId="29E99BFF" w14:textId="77777777" w:rsidR="008B2095" w:rsidRPr="000D454A" w:rsidRDefault="008B2095" w:rsidP="00A05687">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18"/>
                <w:szCs w:val="18"/>
              </w:rPr>
            </w:pPr>
            <w:r w:rsidRPr="000D454A">
              <w:rPr>
                <w:rFonts w:asciiTheme="majorHAnsi" w:hAnsiTheme="majorHAnsi" w:cstheme="majorHAnsi"/>
                <w:sz w:val="18"/>
                <w:szCs w:val="18"/>
              </w:rPr>
              <w:t>Mass*</w:t>
            </w:r>
          </w:p>
          <w:p w14:paraId="02123EA9"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g/</w:t>
            </w:r>
            <w:r>
              <w:rPr>
                <w:rFonts w:asciiTheme="majorHAnsi" w:hAnsiTheme="majorHAnsi" w:cstheme="majorHAnsi"/>
                <w:sz w:val="18"/>
                <w:szCs w:val="18"/>
              </w:rPr>
              <w:t>mm</w:t>
            </w:r>
            <w:r w:rsidRPr="000D454A">
              <w:rPr>
                <w:rFonts w:asciiTheme="majorHAnsi" w:hAnsiTheme="majorHAnsi" w:cstheme="majorHAnsi"/>
                <w:sz w:val="18"/>
                <w:szCs w:val="18"/>
              </w:rPr>
              <w:t>)</w:t>
            </w:r>
          </w:p>
        </w:tc>
        <w:tc>
          <w:tcPr>
            <w:tcW w:w="926" w:type="dxa"/>
          </w:tcPr>
          <w:p w14:paraId="10FA95A4"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Top Line height *</w:t>
            </w:r>
          </w:p>
        </w:tc>
        <w:tc>
          <w:tcPr>
            <w:tcW w:w="1157" w:type="dxa"/>
          </w:tcPr>
          <w:p w14:paraId="784B698D"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 xml:space="preserve">Medial heel </w:t>
            </w:r>
            <w:r>
              <w:rPr>
                <w:rFonts w:asciiTheme="majorHAnsi" w:hAnsiTheme="majorHAnsi" w:cstheme="majorHAnsi"/>
                <w:sz w:val="18"/>
                <w:szCs w:val="18"/>
              </w:rPr>
              <w:t xml:space="preserve">counter </w:t>
            </w:r>
            <w:r w:rsidRPr="000D454A">
              <w:rPr>
                <w:rFonts w:asciiTheme="majorHAnsi" w:hAnsiTheme="majorHAnsi" w:cstheme="majorHAnsi"/>
                <w:sz w:val="18"/>
                <w:szCs w:val="18"/>
              </w:rPr>
              <w:t>length*</w:t>
            </w:r>
          </w:p>
        </w:tc>
        <w:tc>
          <w:tcPr>
            <w:tcW w:w="1603" w:type="dxa"/>
          </w:tcPr>
          <w:p w14:paraId="001D472E"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Lateral heel stiffener length*</w:t>
            </w:r>
          </w:p>
        </w:tc>
        <w:tc>
          <w:tcPr>
            <w:tcW w:w="1417" w:type="dxa"/>
          </w:tcPr>
          <w:p w14:paraId="7E40540C"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Stiffener height*</w:t>
            </w:r>
          </w:p>
        </w:tc>
        <w:tc>
          <w:tcPr>
            <w:tcW w:w="1560" w:type="dxa"/>
          </w:tcPr>
          <w:p w14:paraId="04E5543D"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Medial rocker angle (°)</w:t>
            </w:r>
          </w:p>
        </w:tc>
        <w:tc>
          <w:tcPr>
            <w:tcW w:w="1984" w:type="dxa"/>
          </w:tcPr>
          <w:p w14:paraId="6CDD5E08" w14:textId="77777777" w:rsidR="008B2095" w:rsidRPr="000D454A" w:rsidRDefault="008B2095" w:rsidP="00A05687">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Lateral rocker angle (°)</w:t>
            </w:r>
          </w:p>
        </w:tc>
        <w:tc>
          <w:tcPr>
            <w:tcW w:w="2473" w:type="dxa"/>
          </w:tcPr>
          <w:p w14:paraId="036D49C1" w14:textId="77777777" w:rsidR="008B2095" w:rsidRPr="000D454A" w:rsidRDefault="008B2095" w:rsidP="00A05687">
            <w:pPr>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Heel-forefoot height differential (cm)</w:t>
            </w:r>
          </w:p>
        </w:tc>
      </w:tr>
      <w:tr w:rsidR="008B2095" w:rsidRPr="007D2530" w14:paraId="4AD53B82"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7B002403" w14:textId="77777777" w:rsidR="008B2095" w:rsidRPr="000D454A" w:rsidRDefault="008B2095" w:rsidP="00A05687">
            <w:pPr>
              <w:spacing w:line="360" w:lineRule="auto"/>
              <w:jc w:val="both"/>
              <w:rPr>
                <w:rFonts w:asciiTheme="majorHAnsi" w:hAnsiTheme="majorHAnsi" w:cstheme="majorHAnsi"/>
                <w:spacing w:val="-2"/>
                <w:sz w:val="18"/>
                <w:szCs w:val="18"/>
              </w:rPr>
            </w:pPr>
            <w:r w:rsidRPr="000D454A">
              <w:rPr>
                <w:rFonts w:asciiTheme="majorHAnsi" w:hAnsiTheme="majorHAnsi" w:cstheme="majorHAnsi"/>
                <w:sz w:val="18"/>
                <w:szCs w:val="18"/>
              </w:rPr>
              <w:t>Schein 1</w:t>
            </w:r>
          </w:p>
        </w:tc>
        <w:tc>
          <w:tcPr>
            <w:tcW w:w="956" w:type="dxa"/>
          </w:tcPr>
          <w:p w14:paraId="4F72735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8</w:t>
            </w:r>
          </w:p>
        </w:tc>
        <w:tc>
          <w:tcPr>
            <w:tcW w:w="889" w:type="dxa"/>
          </w:tcPr>
          <w:p w14:paraId="74C07C6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6</w:t>
            </w:r>
          </w:p>
        </w:tc>
        <w:tc>
          <w:tcPr>
            <w:tcW w:w="926" w:type="dxa"/>
          </w:tcPr>
          <w:p w14:paraId="1770FEB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8%</w:t>
            </w:r>
          </w:p>
        </w:tc>
        <w:tc>
          <w:tcPr>
            <w:tcW w:w="1157" w:type="dxa"/>
          </w:tcPr>
          <w:p w14:paraId="64E88C0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4%</w:t>
            </w:r>
          </w:p>
        </w:tc>
        <w:tc>
          <w:tcPr>
            <w:tcW w:w="1603" w:type="dxa"/>
          </w:tcPr>
          <w:p w14:paraId="485077FA"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6%</w:t>
            </w:r>
          </w:p>
        </w:tc>
        <w:tc>
          <w:tcPr>
            <w:tcW w:w="1417" w:type="dxa"/>
          </w:tcPr>
          <w:p w14:paraId="52179BB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9%</w:t>
            </w:r>
          </w:p>
        </w:tc>
        <w:tc>
          <w:tcPr>
            <w:tcW w:w="1560" w:type="dxa"/>
          </w:tcPr>
          <w:p w14:paraId="6EBCC863"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5B607E2A"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2473" w:type="dxa"/>
          </w:tcPr>
          <w:p w14:paraId="1FD5095F"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32</w:t>
            </w:r>
          </w:p>
        </w:tc>
      </w:tr>
      <w:tr w:rsidR="008B2095" w:rsidRPr="007D2530" w14:paraId="50308271"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7158B454" w14:textId="77777777" w:rsidR="008B2095" w:rsidRPr="000D454A" w:rsidRDefault="008B2095" w:rsidP="00A05687">
            <w:pPr>
              <w:spacing w:line="360" w:lineRule="auto"/>
              <w:jc w:val="both"/>
              <w:rPr>
                <w:rFonts w:asciiTheme="majorHAnsi" w:hAnsiTheme="majorHAnsi" w:cstheme="majorHAnsi"/>
                <w:spacing w:val="-2"/>
                <w:sz w:val="18"/>
                <w:szCs w:val="18"/>
              </w:rPr>
            </w:pPr>
            <w:r w:rsidRPr="000D454A">
              <w:rPr>
                <w:rFonts w:asciiTheme="majorHAnsi" w:hAnsiTheme="majorHAnsi" w:cstheme="majorHAnsi"/>
                <w:sz w:val="18"/>
                <w:szCs w:val="18"/>
              </w:rPr>
              <w:t>Schein 2</w:t>
            </w:r>
          </w:p>
        </w:tc>
        <w:tc>
          <w:tcPr>
            <w:tcW w:w="956" w:type="dxa"/>
          </w:tcPr>
          <w:p w14:paraId="730AED01"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6</w:t>
            </w:r>
          </w:p>
        </w:tc>
        <w:tc>
          <w:tcPr>
            <w:tcW w:w="889" w:type="dxa"/>
          </w:tcPr>
          <w:p w14:paraId="05332E30"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19</w:t>
            </w:r>
          </w:p>
        </w:tc>
        <w:tc>
          <w:tcPr>
            <w:tcW w:w="926" w:type="dxa"/>
          </w:tcPr>
          <w:p w14:paraId="177F8D6E"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9%</w:t>
            </w:r>
          </w:p>
        </w:tc>
        <w:tc>
          <w:tcPr>
            <w:tcW w:w="1157" w:type="dxa"/>
          </w:tcPr>
          <w:p w14:paraId="13616BF6"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6%</w:t>
            </w:r>
          </w:p>
        </w:tc>
        <w:tc>
          <w:tcPr>
            <w:tcW w:w="1603" w:type="dxa"/>
          </w:tcPr>
          <w:p w14:paraId="1B777C4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0%</w:t>
            </w:r>
          </w:p>
        </w:tc>
        <w:tc>
          <w:tcPr>
            <w:tcW w:w="1417" w:type="dxa"/>
          </w:tcPr>
          <w:p w14:paraId="51E7ADAC"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2%</w:t>
            </w:r>
          </w:p>
        </w:tc>
        <w:tc>
          <w:tcPr>
            <w:tcW w:w="1560" w:type="dxa"/>
          </w:tcPr>
          <w:p w14:paraId="3FFE7F51"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1984" w:type="dxa"/>
          </w:tcPr>
          <w:p w14:paraId="21672C7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0E222D4C"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60</w:t>
            </w:r>
          </w:p>
        </w:tc>
      </w:tr>
      <w:tr w:rsidR="008B2095" w:rsidRPr="007D2530" w14:paraId="6F29770F"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70090DFA"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FitKidz</w:t>
            </w:r>
            <w:proofErr w:type="spellEnd"/>
            <w:r w:rsidRPr="000D454A">
              <w:rPr>
                <w:rFonts w:asciiTheme="majorHAnsi" w:hAnsiTheme="majorHAnsi" w:cstheme="majorHAnsi"/>
                <w:sz w:val="18"/>
                <w:szCs w:val="18"/>
              </w:rPr>
              <w:t xml:space="preserve"> 1</w:t>
            </w:r>
          </w:p>
        </w:tc>
        <w:tc>
          <w:tcPr>
            <w:tcW w:w="956" w:type="dxa"/>
          </w:tcPr>
          <w:p w14:paraId="266A235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5</w:t>
            </w:r>
          </w:p>
        </w:tc>
        <w:tc>
          <w:tcPr>
            <w:tcW w:w="889" w:type="dxa"/>
          </w:tcPr>
          <w:p w14:paraId="50DB5DDB"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72</w:t>
            </w:r>
          </w:p>
        </w:tc>
        <w:tc>
          <w:tcPr>
            <w:tcW w:w="926" w:type="dxa"/>
          </w:tcPr>
          <w:p w14:paraId="0AAC87CF"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0%</w:t>
            </w:r>
          </w:p>
        </w:tc>
        <w:tc>
          <w:tcPr>
            <w:tcW w:w="1157" w:type="dxa"/>
          </w:tcPr>
          <w:p w14:paraId="17E2BD3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8%</w:t>
            </w:r>
          </w:p>
        </w:tc>
        <w:tc>
          <w:tcPr>
            <w:tcW w:w="1603" w:type="dxa"/>
          </w:tcPr>
          <w:p w14:paraId="708260A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8%</w:t>
            </w:r>
          </w:p>
        </w:tc>
        <w:tc>
          <w:tcPr>
            <w:tcW w:w="1417" w:type="dxa"/>
          </w:tcPr>
          <w:p w14:paraId="54C2561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4%</w:t>
            </w:r>
          </w:p>
        </w:tc>
        <w:tc>
          <w:tcPr>
            <w:tcW w:w="1560" w:type="dxa"/>
          </w:tcPr>
          <w:p w14:paraId="3E6E449E"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8</w:t>
            </w:r>
          </w:p>
        </w:tc>
        <w:tc>
          <w:tcPr>
            <w:tcW w:w="1984" w:type="dxa"/>
          </w:tcPr>
          <w:p w14:paraId="274B3013"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8</w:t>
            </w:r>
          </w:p>
        </w:tc>
        <w:tc>
          <w:tcPr>
            <w:tcW w:w="2473" w:type="dxa"/>
          </w:tcPr>
          <w:p w14:paraId="0A80181B"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08</w:t>
            </w:r>
          </w:p>
        </w:tc>
      </w:tr>
      <w:tr w:rsidR="008B2095" w:rsidRPr="007D2530" w14:paraId="1E840FDE"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24C95D95"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FitKidz</w:t>
            </w:r>
            <w:proofErr w:type="spellEnd"/>
            <w:r w:rsidRPr="000D454A">
              <w:rPr>
                <w:rFonts w:asciiTheme="majorHAnsi" w:hAnsiTheme="majorHAnsi" w:cstheme="majorHAnsi"/>
                <w:sz w:val="18"/>
                <w:szCs w:val="18"/>
              </w:rPr>
              <w:t xml:space="preserve"> 2</w:t>
            </w:r>
          </w:p>
        </w:tc>
        <w:tc>
          <w:tcPr>
            <w:tcW w:w="956" w:type="dxa"/>
          </w:tcPr>
          <w:p w14:paraId="5C17DC9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5</w:t>
            </w:r>
          </w:p>
        </w:tc>
        <w:tc>
          <w:tcPr>
            <w:tcW w:w="889" w:type="dxa"/>
          </w:tcPr>
          <w:p w14:paraId="1A76874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74</w:t>
            </w:r>
          </w:p>
        </w:tc>
        <w:tc>
          <w:tcPr>
            <w:tcW w:w="926" w:type="dxa"/>
          </w:tcPr>
          <w:p w14:paraId="5030F41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2%</w:t>
            </w:r>
          </w:p>
        </w:tc>
        <w:tc>
          <w:tcPr>
            <w:tcW w:w="1157" w:type="dxa"/>
          </w:tcPr>
          <w:p w14:paraId="01108713"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7%</w:t>
            </w:r>
          </w:p>
        </w:tc>
        <w:tc>
          <w:tcPr>
            <w:tcW w:w="1603" w:type="dxa"/>
          </w:tcPr>
          <w:p w14:paraId="721A954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4%</w:t>
            </w:r>
          </w:p>
        </w:tc>
        <w:tc>
          <w:tcPr>
            <w:tcW w:w="1417" w:type="dxa"/>
          </w:tcPr>
          <w:p w14:paraId="00DDB98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7%</w:t>
            </w:r>
          </w:p>
        </w:tc>
        <w:tc>
          <w:tcPr>
            <w:tcW w:w="1560" w:type="dxa"/>
          </w:tcPr>
          <w:p w14:paraId="55237BA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1984" w:type="dxa"/>
          </w:tcPr>
          <w:p w14:paraId="4D4ADEE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4C561C2F"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71</w:t>
            </w:r>
          </w:p>
        </w:tc>
      </w:tr>
      <w:tr w:rsidR="008B2095" w:rsidRPr="007D2530" w14:paraId="63C2B456"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4B61747D"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FitKidz</w:t>
            </w:r>
            <w:proofErr w:type="spellEnd"/>
            <w:r w:rsidRPr="000D454A">
              <w:rPr>
                <w:rFonts w:asciiTheme="majorHAnsi" w:hAnsiTheme="majorHAnsi" w:cstheme="majorHAnsi"/>
                <w:sz w:val="18"/>
                <w:szCs w:val="18"/>
              </w:rPr>
              <w:t xml:space="preserve"> 3</w:t>
            </w:r>
          </w:p>
        </w:tc>
        <w:tc>
          <w:tcPr>
            <w:tcW w:w="956" w:type="dxa"/>
          </w:tcPr>
          <w:p w14:paraId="74BECC2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8</w:t>
            </w:r>
          </w:p>
        </w:tc>
        <w:tc>
          <w:tcPr>
            <w:tcW w:w="889" w:type="dxa"/>
          </w:tcPr>
          <w:p w14:paraId="56A9FD5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37</w:t>
            </w:r>
          </w:p>
        </w:tc>
        <w:tc>
          <w:tcPr>
            <w:tcW w:w="926" w:type="dxa"/>
          </w:tcPr>
          <w:p w14:paraId="52687CB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0%</w:t>
            </w:r>
          </w:p>
        </w:tc>
        <w:tc>
          <w:tcPr>
            <w:tcW w:w="1157" w:type="dxa"/>
          </w:tcPr>
          <w:p w14:paraId="0D858CB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3%</w:t>
            </w:r>
          </w:p>
        </w:tc>
        <w:tc>
          <w:tcPr>
            <w:tcW w:w="1603" w:type="dxa"/>
          </w:tcPr>
          <w:p w14:paraId="577320B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1%</w:t>
            </w:r>
          </w:p>
        </w:tc>
        <w:tc>
          <w:tcPr>
            <w:tcW w:w="1417" w:type="dxa"/>
          </w:tcPr>
          <w:p w14:paraId="76BAF21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3%</w:t>
            </w:r>
          </w:p>
        </w:tc>
        <w:tc>
          <w:tcPr>
            <w:tcW w:w="1560" w:type="dxa"/>
          </w:tcPr>
          <w:p w14:paraId="7CE5F52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1CFADE2B"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5F29DAFB"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5</w:t>
            </w:r>
          </w:p>
        </w:tc>
      </w:tr>
      <w:tr w:rsidR="008B2095" w:rsidRPr="007D2530" w14:paraId="5995C195"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3F8D2953"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FitKidz</w:t>
            </w:r>
            <w:proofErr w:type="spellEnd"/>
            <w:r w:rsidRPr="000D454A">
              <w:rPr>
                <w:rFonts w:asciiTheme="majorHAnsi" w:hAnsiTheme="majorHAnsi" w:cstheme="majorHAnsi"/>
                <w:sz w:val="18"/>
                <w:szCs w:val="18"/>
              </w:rPr>
              <w:t xml:space="preserve"> 4</w:t>
            </w:r>
          </w:p>
        </w:tc>
        <w:tc>
          <w:tcPr>
            <w:tcW w:w="956" w:type="dxa"/>
          </w:tcPr>
          <w:p w14:paraId="2577261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6</w:t>
            </w:r>
          </w:p>
        </w:tc>
        <w:tc>
          <w:tcPr>
            <w:tcW w:w="889" w:type="dxa"/>
          </w:tcPr>
          <w:p w14:paraId="66FC8755"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35</w:t>
            </w:r>
          </w:p>
        </w:tc>
        <w:tc>
          <w:tcPr>
            <w:tcW w:w="926" w:type="dxa"/>
          </w:tcPr>
          <w:p w14:paraId="00E0BF5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0%</w:t>
            </w:r>
          </w:p>
        </w:tc>
        <w:tc>
          <w:tcPr>
            <w:tcW w:w="1157" w:type="dxa"/>
          </w:tcPr>
          <w:p w14:paraId="49184E6F"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1%</w:t>
            </w:r>
          </w:p>
        </w:tc>
        <w:tc>
          <w:tcPr>
            <w:tcW w:w="1603" w:type="dxa"/>
          </w:tcPr>
          <w:p w14:paraId="4485C12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5%</w:t>
            </w:r>
          </w:p>
        </w:tc>
        <w:tc>
          <w:tcPr>
            <w:tcW w:w="1417" w:type="dxa"/>
          </w:tcPr>
          <w:p w14:paraId="5A4FEFC0"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3%</w:t>
            </w:r>
          </w:p>
        </w:tc>
        <w:tc>
          <w:tcPr>
            <w:tcW w:w="1560" w:type="dxa"/>
          </w:tcPr>
          <w:p w14:paraId="47AD78E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650351A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4B60BF3F"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60</w:t>
            </w:r>
          </w:p>
        </w:tc>
      </w:tr>
      <w:tr w:rsidR="008B2095" w:rsidRPr="007D2530" w14:paraId="4917390C"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613047F8"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FitKidz</w:t>
            </w:r>
            <w:proofErr w:type="spellEnd"/>
            <w:r w:rsidRPr="000D454A">
              <w:rPr>
                <w:rFonts w:asciiTheme="majorHAnsi" w:hAnsiTheme="majorHAnsi" w:cstheme="majorHAnsi"/>
                <w:sz w:val="18"/>
                <w:szCs w:val="18"/>
              </w:rPr>
              <w:t xml:space="preserve"> 5</w:t>
            </w:r>
          </w:p>
        </w:tc>
        <w:tc>
          <w:tcPr>
            <w:tcW w:w="956" w:type="dxa"/>
          </w:tcPr>
          <w:p w14:paraId="1445E2F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9</w:t>
            </w:r>
          </w:p>
        </w:tc>
        <w:tc>
          <w:tcPr>
            <w:tcW w:w="889" w:type="dxa"/>
          </w:tcPr>
          <w:p w14:paraId="581FF5F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0.99</w:t>
            </w:r>
          </w:p>
        </w:tc>
        <w:tc>
          <w:tcPr>
            <w:tcW w:w="926" w:type="dxa"/>
          </w:tcPr>
          <w:p w14:paraId="5D2BEA5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3%</w:t>
            </w:r>
          </w:p>
        </w:tc>
        <w:tc>
          <w:tcPr>
            <w:tcW w:w="1157" w:type="dxa"/>
          </w:tcPr>
          <w:p w14:paraId="78C9A46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5%</w:t>
            </w:r>
          </w:p>
        </w:tc>
        <w:tc>
          <w:tcPr>
            <w:tcW w:w="1603" w:type="dxa"/>
          </w:tcPr>
          <w:p w14:paraId="6AB5085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3%</w:t>
            </w:r>
          </w:p>
        </w:tc>
        <w:tc>
          <w:tcPr>
            <w:tcW w:w="1417" w:type="dxa"/>
          </w:tcPr>
          <w:p w14:paraId="3E0DD470"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9%</w:t>
            </w:r>
          </w:p>
        </w:tc>
        <w:tc>
          <w:tcPr>
            <w:tcW w:w="1560" w:type="dxa"/>
          </w:tcPr>
          <w:p w14:paraId="339B969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1984" w:type="dxa"/>
          </w:tcPr>
          <w:p w14:paraId="72EC1642"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661EDD2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0</w:t>
            </w:r>
          </w:p>
        </w:tc>
      </w:tr>
      <w:tr w:rsidR="008B2095" w:rsidRPr="007D2530" w14:paraId="04C4236B"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1AF46252" w14:textId="77777777" w:rsidR="008B2095" w:rsidRPr="000D454A" w:rsidRDefault="008B2095" w:rsidP="00A05687">
            <w:pPr>
              <w:spacing w:line="360" w:lineRule="auto"/>
              <w:jc w:val="both"/>
              <w:rPr>
                <w:rFonts w:asciiTheme="majorHAnsi" w:hAnsiTheme="majorHAnsi" w:cstheme="majorHAnsi"/>
                <w:spacing w:val="-2"/>
                <w:sz w:val="18"/>
                <w:szCs w:val="18"/>
              </w:rPr>
            </w:pPr>
            <w:r w:rsidRPr="000D454A">
              <w:rPr>
                <w:rFonts w:asciiTheme="majorHAnsi" w:hAnsiTheme="majorHAnsi" w:cstheme="majorHAnsi"/>
                <w:sz w:val="18"/>
                <w:szCs w:val="18"/>
              </w:rPr>
              <w:t>TSM 1</w:t>
            </w:r>
          </w:p>
        </w:tc>
        <w:tc>
          <w:tcPr>
            <w:tcW w:w="956" w:type="dxa"/>
          </w:tcPr>
          <w:p w14:paraId="2C6C98E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8</w:t>
            </w:r>
          </w:p>
        </w:tc>
        <w:tc>
          <w:tcPr>
            <w:tcW w:w="889" w:type="dxa"/>
          </w:tcPr>
          <w:p w14:paraId="5D331A8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60</w:t>
            </w:r>
          </w:p>
        </w:tc>
        <w:tc>
          <w:tcPr>
            <w:tcW w:w="926" w:type="dxa"/>
          </w:tcPr>
          <w:p w14:paraId="0C8D9EDD"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9%</w:t>
            </w:r>
          </w:p>
        </w:tc>
        <w:tc>
          <w:tcPr>
            <w:tcW w:w="1157" w:type="dxa"/>
          </w:tcPr>
          <w:p w14:paraId="3014346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4%</w:t>
            </w:r>
          </w:p>
        </w:tc>
        <w:tc>
          <w:tcPr>
            <w:tcW w:w="1603" w:type="dxa"/>
          </w:tcPr>
          <w:p w14:paraId="122AAB56"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0%</w:t>
            </w:r>
          </w:p>
        </w:tc>
        <w:tc>
          <w:tcPr>
            <w:tcW w:w="1417" w:type="dxa"/>
          </w:tcPr>
          <w:p w14:paraId="09FBAEE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8%</w:t>
            </w:r>
          </w:p>
        </w:tc>
        <w:tc>
          <w:tcPr>
            <w:tcW w:w="1560" w:type="dxa"/>
          </w:tcPr>
          <w:p w14:paraId="1771914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1984" w:type="dxa"/>
          </w:tcPr>
          <w:p w14:paraId="7ADF6E4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689705BD"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33</w:t>
            </w:r>
          </w:p>
        </w:tc>
      </w:tr>
      <w:tr w:rsidR="008B2095" w:rsidRPr="007D2530" w14:paraId="2A3313E0"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738F67BB" w14:textId="77777777" w:rsidR="008B2095" w:rsidRPr="000D454A" w:rsidRDefault="008B2095" w:rsidP="00A05687">
            <w:pPr>
              <w:spacing w:line="360" w:lineRule="auto"/>
              <w:jc w:val="both"/>
              <w:rPr>
                <w:rFonts w:asciiTheme="majorHAnsi" w:hAnsiTheme="majorHAnsi" w:cstheme="majorHAnsi"/>
                <w:spacing w:val="-2"/>
                <w:sz w:val="18"/>
                <w:szCs w:val="18"/>
              </w:rPr>
            </w:pPr>
            <w:r w:rsidRPr="000D454A">
              <w:rPr>
                <w:rFonts w:asciiTheme="majorHAnsi" w:hAnsiTheme="majorHAnsi" w:cstheme="majorHAnsi"/>
                <w:sz w:val="18"/>
                <w:szCs w:val="18"/>
              </w:rPr>
              <w:t>TSM 2</w:t>
            </w:r>
          </w:p>
        </w:tc>
        <w:tc>
          <w:tcPr>
            <w:tcW w:w="956" w:type="dxa"/>
          </w:tcPr>
          <w:p w14:paraId="5F8B630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1</w:t>
            </w:r>
          </w:p>
        </w:tc>
        <w:tc>
          <w:tcPr>
            <w:tcW w:w="889" w:type="dxa"/>
          </w:tcPr>
          <w:p w14:paraId="0163B5C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12</w:t>
            </w:r>
          </w:p>
        </w:tc>
        <w:tc>
          <w:tcPr>
            <w:tcW w:w="926" w:type="dxa"/>
          </w:tcPr>
          <w:p w14:paraId="694154C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2%</w:t>
            </w:r>
          </w:p>
        </w:tc>
        <w:tc>
          <w:tcPr>
            <w:tcW w:w="1157" w:type="dxa"/>
          </w:tcPr>
          <w:p w14:paraId="0A5E4D0F"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0%</w:t>
            </w:r>
          </w:p>
        </w:tc>
        <w:tc>
          <w:tcPr>
            <w:tcW w:w="1603" w:type="dxa"/>
          </w:tcPr>
          <w:p w14:paraId="5EBEF39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6%</w:t>
            </w:r>
          </w:p>
        </w:tc>
        <w:tc>
          <w:tcPr>
            <w:tcW w:w="1417" w:type="dxa"/>
          </w:tcPr>
          <w:p w14:paraId="5E92E79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4%</w:t>
            </w:r>
          </w:p>
        </w:tc>
        <w:tc>
          <w:tcPr>
            <w:tcW w:w="1560" w:type="dxa"/>
          </w:tcPr>
          <w:p w14:paraId="44CAF3CE"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38F7F3E9"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1B5515D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33</w:t>
            </w:r>
          </w:p>
        </w:tc>
      </w:tr>
      <w:tr w:rsidR="008B2095" w:rsidRPr="007D2530" w14:paraId="3342ACAD"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048E3226"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Nimco</w:t>
            </w:r>
            <w:proofErr w:type="spellEnd"/>
            <w:r w:rsidRPr="000D454A">
              <w:rPr>
                <w:rFonts w:asciiTheme="majorHAnsi" w:hAnsiTheme="majorHAnsi" w:cstheme="majorHAnsi"/>
                <w:sz w:val="18"/>
                <w:szCs w:val="18"/>
              </w:rPr>
              <w:t xml:space="preserve"> 1</w:t>
            </w:r>
          </w:p>
        </w:tc>
        <w:tc>
          <w:tcPr>
            <w:tcW w:w="956" w:type="dxa"/>
          </w:tcPr>
          <w:p w14:paraId="5E269101"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1</w:t>
            </w:r>
          </w:p>
        </w:tc>
        <w:tc>
          <w:tcPr>
            <w:tcW w:w="889" w:type="dxa"/>
          </w:tcPr>
          <w:p w14:paraId="0895ABD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77</w:t>
            </w:r>
          </w:p>
        </w:tc>
        <w:tc>
          <w:tcPr>
            <w:tcW w:w="926" w:type="dxa"/>
          </w:tcPr>
          <w:p w14:paraId="70EEB7E3"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6%</w:t>
            </w:r>
          </w:p>
        </w:tc>
        <w:tc>
          <w:tcPr>
            <w:tcW w:w="1157" w:type="dxa"/>
          </w:tcPr>
          <w:p w14:paraId="11117CAC"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3%</w:t>
            </w:r>
          </w:p>
        </w:tc>
        <w:tc>
          <w:tcPr>
            <w:tcW w:w="1603" w:type="dxa"/>
          </w:tcPr>
          <w:p w14:paraId="66E89A0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4%</w:t>
            </w:r>
          </w:p>
        </w:tc>
        <w:tc>
          <w:tcPr>
            <w:tcW w:w="1417" w:type="dxa"/>
          </w:tcPr>
          <w:p w14:paraId="046A5D6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3%</w:t>
            </w:r>
          </w:p>
        </w:tc>
        <w:tc>
          <w:tcPr>
            <w:tcW w:w="1560" w:type="dxa"/>
          </w:tcPr>
          <w:p w14:paraId="7F8D33B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6705FFBF"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6C311D6C"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85</w:t>
            </w:r>
          </w:p>
        </w:tc>
      </w:tr>
      <w:tr w:rsidR="008B2095" w:rsidRPr="007D2530" w14:paraId="70D6380C"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1FE726D1"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Nimco</w:t>
            </w:r>
            <w:proofErr w:type="spellEnd"/>
            <w:r w:rsidRPr="000D454A">
              <w:rPr>
                <w:rFonts w:asciiTheme="majorHAnsi" w:hAnsiTheme="majorHAnsi" w:cstheme="majorHAnsi"/>
                <w:sz w:val="18"/>
                <w:szCs w:val="18"/>
              </w:rPr>
              <w:t xml:space="preserve"> 2</w:t>
            </w:r>
          </w:p>
        </w:tc>
        <w:tc>
          <w:tcPr>
            <w:tcW w:w="956" w:type="dxa"/>
          </w:tcPr>
          <w:p w14:paraId="01C8DBB9"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w:t>
            </w:r>
            <w:r>
              <w:rPr>
                <w:rFonts w:asciiTheme="majorHAnsi" w:hAnsiTheme="majorHAnsi" w:cstheme="majorHAnsi"/>
                <w:sz w:val="18"/>
                <w:szCs w:val="18"/>
              </w:rPr>
              <w:t>2</w:t>
            </w:r>
          </w:p>
        </w:tc>
        <w:tc>
          <w:tcPr>
            <w:tcW w:w="889" w:type="dxa"/>
          </w:tcPr>
          <w:p w14:paraId="11A1F9B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0</w:t>
            </w:r>
          </w:p>
        </w:tc>
        <w:tc>
          <w:tcPr>
            <w:tcW w:w="926" w:type="dxa"/>
          </w:tcPr>
          <w:p w14:paraId="0DF67D9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w:t>
            </w:r>
            <w:r>
              <w:rPr>
                <w:rFonts w:asciiTheme="majorHAnsi" w:hAnsiTheme="majorHAnsi" w:cstheme="majorHAnsi"/>
                <w:sz w:val="18"/>
                <w:szCs w:val="18"/>
              </w:rPr>
              <w:t>3</w:t>
            </w:r>
            <w:r w:rsidRPr="000D454A">
              <w:rPr>
                <w:rFonts w:asciiTheme="majorHAnsi" w:hAnsiTheme="majorHAnsi" w:cstheme="majorHAnsi"/>
                <w:sz w:val="18"/>
                <w:szCs w:val="18"/>
              </w:rPr>
              <w:t>%</w:t>
            </w:r>
          </w:p>
        </w:tc>
        <w:tc>
          <w:tcPr>
            <w:tcW w:w="1157" w:type="dxa"/>
          </w:tcPr>
          <w:p w14:paraId="443DB21F"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3%</w:t>
            </w:r>
          </w:p>
        </w:tc>
        <w:tc>
          <w:tcPr>
            <w:tcW w:w="1603" w:type="dxa"/>
          </w:tcPr>
          <w:p w14:paraId="0DE7310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6%</w:t>
            </w:r>
          </w:p>
        </w:tc>
        <w:tc>
          <w:tcPr>
            <w:tcW w:w="1417" w:type="dxa"/>
          </w:tcPr>
          <w:p w14:paraId="79514E6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2%</w:t>
            </w:r>
          </w:p>
        </w:tc>
        <w:tc>
          <w:tcPr>
            <w:tcW w:w="1560" w:type="dxa"/>
          </w:tcPr>
          <w:p w14:paraId="3F39DCB3"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5</w:t>
            </w:r>
          </w:p>
        </w:tc>
        <w:tc>
          <w:tcPr>
            <w:tcW w:w="1984" w:type="dxa"/>
          </w:tcPr>
          <w:p w14:paraId="29D48EAE"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5A725FE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73</w:t>
            </w:r>
          </w:p>
        </w:tc>
      </w:tr>
      <w:tr w:rsidR="008B2095" w:rsidRPr="007D2530" w14:paraId="1ABC1DAF"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65310C5C"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Piedro</w:t>
            </w:r>
            <w:proofErr w:type="spellEnd"/>
            <w:r w:rsidRPr="000D454A">
              <w:rPr>
                <w:rFonts w:asciiTheme="majorHAnsi" w:hAnsiTheme="majorHAnsi" w:cstheme="majorHAnsi"/>
                <w:sz w:val="18"/>
                <w:szCs w:val="18"/>
              </w:rPr>
              <w:t xml:space="preserve"> 1</w:t>
            </w:r>
          </w:p>
        </w:tc>
        <w:tc>
          <w:tcPr>
            <w:tcW w:w="956" w:type="dxa"/>
          </w:tcPr>
          <w:p w14:paraId="25B403C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8</w:t>
            </w:r>
          </w:p>
        </w:tc>
        <w:tc>
          <w:tcPr>
            <w:tcW w:w="889" w:type="dxa"/>
          </w:tcPr>
          <w:p w14:paraId="0600F74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10</w:t>
            </w:r>
          </w:p>
        </w:tc>
        <w:tc>
          <w:tcPr>
            <w:tcW w:w="926" w:type="dxa"/>
          </w:tcPr>
          <w:p w14:paraId="6E1A40E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4%</w:t>
            </w:r>
          </w:p>
        </w:tc>
        <w:tc>
          <w:tcPr>
            <w:tcW w:w="1157" w:type="dxa"/>
          </w:tcPr>
          <w:p w14:paraId="00395C1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63%</w:t>
            </w:r>
          </w:p>
        </w:tc>
        <w:tc>
          <w:tcPr>
            <w:tcW w:w="1603" w:type="dxa"/>
          </w:tcPr>
          <w:p w14:paraId="338E238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4%</w:t>
            </w:r>
          </w:p>
        </w:tc>
        <w:tc>
          <w:tcPr>
            <w:tcW w:w="1417" w:type="dxa"/>
          </w:tcPr>
          <w:p w14:paraId="6EF6286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4%</w:t>
            </w:r>
          </w:p>
        </w:tc>
        <w:tc>
          <w:tcPr>
            <w:tcW w:w="1560" w:type="dxa"/>
          </w:tcPr>
          <w:p w14:paraId="74797D70"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1984" w:type="dxa"/>
          </w:tcPr>
          <w:p w14:paraId="73CE398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0</w:t>
            </w:r>
          </w:p>
        </w:tc>
        <w:tc>
          <w:tcPr>
            <w:tcW w:w="2473" w:type="dxa"/>
          </w:tcPr>
          <w:p w14:paraId="4981FC62"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93</w:t>
            </w:r>
          </w:p>
        </w:tc>
      </w:tr>
      <w:tr w:rsidR="008B2095" w:rsidRPr="007D2530" w14:paraId="66B0B0A8"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3DCB937F" w14:textId="77777777" w:rsidR="008B2095" w:rsidRPr="000D454A" w:rsidRDefault="008B2095" w:rsidP="00A05687">
            <w:pPr>
              <w:spacing w:line="360" w:lineRule="auto"/>
              <w:jc w:val="both"/>
              <w:rPr>
                <w:rFonts w:asciiTheme="majorHAnsi" w:hAnsiTheme="majorHAnsi" w:cstheme="majorHAnsi"/>
                <w:spacing w:val="-2"/>
                <w:sz w:val="18"/>
                <w:szCs w:val="18"/>
              </w:rPr>
            </w:pPr>
            <w:proofErr w:type="spellStart"/>
            <w:r w:rsidRPr="000D454A">
              <w:rPr>
                <w:rFonts w:asciiTheme="majorHAnsi" w:hAnsiTheme="majorHAnsi" w:cstheme="majorHAnsi"/>
                <w:sz w:val="18"/>
                <w:szCs w:val="18"/>
              </w:rPr>
              <w:t>Piedro</w:t>
            </w:r>
            <w:proofErr w:type="spellEnd"/>
            <w:r w:rsidRPr="000D454A">
              <w:rPr>
                <w:rFonts w:asciiTheme="majorHAnsi" w:hAnsiTheme="majorHAnsi" w:cstheme="majorHAnsi"/>
                <w:sz w:val="18"/>
                <w:szCs w:val="18"/>
              </w:rPr>
              <w:t xml:space="preserve"> 2</w:t>
            </w:r>
          </w:p>
        </w:tc>
        <w:tc>
          <w:tcPr>
            <w:tcW w:w="956" w:type="dxa"/>
          </w:tcPr>
          <w:p w14:paraId="45E64F92"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7</w:t>
            </w:r>
          </w:p>
        </w:tc>
        <w:tc>
          <w:tcPr>
            <w:tcW w:w="889" w:type="dxa"/>
          </w:tcPr>
          <w:p w14:paraId="2F87651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49</w:t>
            </w:r>
          </w:p>
        </w:tc>
        <w:tc>
          <w:tcPr>
            <w:tcW w:w="926" w:type="dxa"/>
          </w:tcPr>
          <w:p w14:paraId="783ED18A"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46%</w:t>
            </w:r>
          </w:p>
        </w:tc>
        <w:tc>
          <w:tcPr>
            <w:tcW w:w="1157" w:type="dxa"/>
          </w:tcPr>
          <w:p w14:paraId="1CF98A5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51%</w:t>
            </w:r>
          </w:p>
        </w:tc>
        <w:tc>
          <w:tcPr>
            <w:tcW w:w="1603" w:type="dxa"/>
          </w:tcPr>
          <w:p w14:paraId="2C3C8146"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36%</w:t>
            </w:r>
          </w:p>
        </w:tc>
        <w:tc>
          <w:tcPr>
            <w:tcW w:w="1417" w:type="dxa"/>
          </w:tcPr>
          <w:p w14:paraId="28381C38"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8%</w:t>
            </w:r>
          </w:p>
        </w:tc>
        <w:tc>
          <w:tcPr>
            <w:tcW w:w="1560" w:type="dxa"/>
          </w:tcPr>
          <w:p w14:paraId="0B9F5641"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4</w:t>
            </w:r>
          </w:p>
        </w:tc>
        <w:tc>
          <w:tcPr>
            <w:tcW w:w="1984" w:type="dxa"/>
          </w:tcPr>
          <w:p w14:paraId="7ABCC12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14</w:t>
            </w:r>
          </w:p>
        </w:tc>
        <w:tc>
          <w:tcPr>
            <w:tcW w:w="2473" w:type="dxa"/>
          </w:tcPr>
          <w:p w14:paraId="364A97D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pacing w:val="-2"/>
                <w:sz w:val="18"/>
                <w:szCs w:val="18"/>
              </w:rPr>
            </w:pPr>
            <w:r w:rsidRPr="000D454A">
              <w:rPr>
                <w:rFonts w:asciiTheme="majorHAnsi" w:hAnsiTheme="majorHAnsi" w:cstheme="majorHAnsi"/>
                <w:sz w:val="18"/>
                <w:szCs w:val="18"/>
              </w:rPr>
              <w:t>2.00</w:t>
            </w:r>
          </w:p>
        </w:tc>
      </w:tr>
      <w:tr w:rsidR="008B2095" w:rsidRPr="007D2530" w14:paraId="67E33C6C"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2375FFCA" w14:textId="77777777" w:rsidR="008B2095" w:rsidRPr="000D454A" w:rsidRDefault="008B2095" w:rsidP="00A05687">
            <w:pPr>
              <w:spacing w:line="360" w:lineRule="auto"/>
              <w:jc w:val="both"/>
              <w:rPr>
                <w:rFonts w:asciiTheme="majorHAnsi" w:hAnsiTheme="majorHAnsi" w:cstheme="majorHAnsi"/>
                <w:sz w:val="18"/>
                <w:szCs w:val="18"/>
              </w:rPr>
            </w:pPr>
            <w:r w:rsidRPr="000D454A">
              <w:rPr>
                <w:rFonts w:asciiTheme="majorHAnsi" w:hAnsiTheme="majorHAnsi" w:cstheme="majorHAnsi"/>
                <w:sz w:val="18"/>
                <w:szCs w:val="18"/>
              </w:rPr>
              <w:t>Mean</w:t>
            </w:r>
          </w:p>
        </w:tc>
        <w:tc>
          <w:tcPr>
            <w:tcW w:w="956" w:type="dxa"/>
            <w:shd w:val="clear" w:color="auto" w:fill="BFBFBF" w:themeFill="background1" w:themeFillShade="BF"/>
          </w:tcPr>
          <w:p w14:paraId="00E2AB4C"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89" w:type="dxa"/>
          </w:tcPr>
          <w:p w14:paraId="12D23DF5" w14:textId="77777777" w:rsidR="008B2095" w:rsidRPr="00227028"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50</w:t>
            </w:r>
          </w:p>
        </w:tc>
        <w:tc>
          <w:tcPr>
            <w:tcW w:w="926" w:type="dxa"/>
            <w:vAlign w:val="bottom"/>
          </w:tcPr>
          <w:p w14:paraId="269F8E16" w14:textId="77777777" w:rsidR="008B2095" w:rsidRPr="00D31236"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44%</w:t>
            </w:r>
          </w:p>
        </w:tc>
        <w:tc>
          <w:tcPr>
            <w:tcW w:w="1157" w:type="dxa"/>
          </w:tcPr>
          <w:p w14:paraId="521ABC2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52%</w:t>
            </w:r>
          </w:p>
        </w:tc>
        <w:tc>
          <w:tcPr>
            <w:tcW w:w="1603" w:type="dxa"/>
          </w:tcPr>
          <w:p w14:paraId="66B19B77"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42%</w:t>
            </w:r>
          </w:p>
        </w:tc>
        <w:tc>
          <w:tcPr>
            <w:tcW w:w="1417" w:type="dxa"/>
          </w:tcPr>
          <w:p w14:paraId="46A624A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26%</w:t>
            </w:r>
          </w:p>
        </w:tc>
        <w:tc>
          <w:tcPr>
            <w:tcW w:w="1560" w:type="dxa"/>
          </w:tcPr>
          <w:p w14:paraId="6ED9279B"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2.46</w:t>
            </w:r>
          </w:p>
        </w:tc>
        <w:tc>
          <w:tcPr>
            <w:tcW w:w="1984" w:type="dxa"/>
          </w:tcPr>
          <w:p w14:paraId="1BD158B3"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0.54</w:t>
            </w:r>
          </w:p>
        </w:tc>
        <w:tc>
          <w:tcPr>
            <w:tcW w:w="2473" w:type="dxa"/>
          </w:tcPr>
          <w:p w14:paraId="49449A60"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67</w:t>
            </w:r>
          </w:p>
        </w:tc>
      </w:tr>
      <w:tr w:rsidR="008B2095" w:rsidRPr="007D2530" w14:paraId="3CE3DCC4"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1391FC7D" w14:textId="77777777" w:rsidR="008B2095" w:rsidRPr="000D454A" w:rsidRDefault="008B2095" w:rsidP="00A05687">
            <w:pPr>
              <w:spacing w:line="360" w:lineRule="auto"/>
              <w:jc w:val="both"/>
              <w:rPr>
                <w:rFonts w:asciiTheme="majorHAnsi" w:hAnsiTheme="majorHAnsi" w:cstheme="majorHAnsi"/>
                <w:sz w:val="18"/>
                <w:szCs w:val="18"/>
              </w:rPr>
            </w:pPr>
            <w:r w:rsidRPr="000D454A">
              <w:rPr>
                <w:rFonts w:asciiTheme="majorHAnsi" w:hAnsiTheme="majorHAnsi" w:cstheme="majorHAnsi"/>
                <w:sz w:val="18"/>
                <w:szCs w:val="18"/>
              </w:rPr>
              <w:t>SD+/-</w:t>
            </w:r>
          </w:p>
        </w:tc>
        <w:tc>
          <w:tcPr>
            <w:tcW w:w="956" w:type="dxa"/>
            <w:shd w:val="clear" w:color="auto" w:fill="BFBFBF" w:themeFill="background1" w:themeFillShade="BF"/>
          </w:tcPr>
          <w:p w14:paraId="6290078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889" w:type="dxa"/>
          </w:tcPr>
          <w:p w14:paraId="4A7E7248" w14:textId="77777777" w:rsidR="008B2095" w:rsidRPr="00227028"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0.30</w:t>
            </w:r>
          </w:p>
        </w:tc>
        <w:tc>
          <w:tcPr>
            <w:tcW w:w="926" w:type="dxa"/>
            <w:vAlign w:val="bottom"/>
          </w:tcPr>
          <w:p w14:paraId="6FF307A0" w14:textId="77777777" w:rsidR="008B2095" w:rsidRPr="00D31236"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4%</w:t>
            </w:r>
          </w:p>
        </w:tc>
        <w:tc>
          <w:tcPr>
            <w:tcW w:w="1157" w:type="dxa"/>
          </w:tcPr>
          <w:p w14:paraId="59786C4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7%</w:t>
            </w:r>
          </w:p>
        </w:tc>
        <w:tc>
          <w:tcPr>
            <w:tcW w:w="1603" w:type="dxa"/>
          </w:tcPr>
          <w:p w14:paraId="7BDFA47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7%</w:t>
            </w:r>
          </w:p>
        </w:tc>
        <w:tc>
          <w:tcPr>
            <w:tcW w:w="1417" w:type="dxa"/>
          </w:tcPr>
          <w:p w14:paraId="4DB4F83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6%</w:t>
            </w:r>
          </w:p>
        </w:tc>
        <w:tc>
          <w:tcPr>
            <w:tcW w:w="1560" w:type="dxa"/>
          </w:tcPr>
          <w:p w14:paraId="32A33C69"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2.76</w:t>
            </w:r>
          </w:p>
        </w:tc>
        <w:tc>
          <w:tcPr>
            <w:tcW w:w="1984" w:type="dxa"/>
          </w:tcPr>
          <w:p w14:paraId="3B51473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85</w:t>
            </w:r>
          </w:p>
        </w:tc>
        <w:tc>
          <w:tcPr>
            <w:tcW w:w="2473" w:type="dxa"/>
          </w:tcPr>
          <w:p w14:paraId="3826A06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0.26</w:t>
            </w:r>
          </w:p>
        </w:tc>
      </w:tr>
      <w:tr w:rsidR="008B2095" w:rsidRPr="007D2530" w14:paraId="0DAEA564"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0C992D23" w14:textId="77777777" w:rsidR="008B2095" w:rsidRPr="000D454A" w:rsidRDefault="008B2095" w:rsidP="00A05687">
            <w:pPr>
              <w:spacing w:line="360" w:lineRule="auto"/>
              <w:jc w:val="both"/>
              <w:rPr>
                <w:rFonts w:asciiTheme="majorHAnsi" w:hAnsiTheme="majorHAnsi" w:cstheme="majorHAnsi"/>
                <w:sz w:val="18"/>
                <w:szCs w:val="18"/>
              </w:rPr>
            </w:pPr>
            <w:r>
              <w:rPr>
                <w:rFonts w:asciiTheme="majorHAnsi" w:hAnsiTheme="majorHAnsi" w:cstheme="majorHAnsi"/>
                <w:sz w:val="18"/>
                <w:szCs w:val="18"/>
              </w:rPr>
              <w:t>Min</w:t>
            </w:r>
          </w:p>
        </w:tc>
        <w:tc>
          <w:tcPr>
            <w:tcW w:w="956" w:type="dxa"/>
            <w:shd w:val="clear" w:color="auto" w:fill="BFBFBF" w:themeFill="background1" w:themeFillShade="BF"/>
          </w:tcPr>
          <w:p w14:paraId="6B655AB3"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p>
        </w:tc>
        <w:tc>
          <w:tcPr>
            <w:tcW w:w="889" w:type="dxa"/>
          </w:tcPr>
          <w:p w14:paraId="2A556DB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0.99</w:t>
            </w:r>
          </w:p>
        </w:tc>
        <w:tc>
          <w:tcPr>
            <w:tcW w:w="926" w:type="dxa"/>
          </w:tcPr>
          <w:p w14:paraId="2A5E62CA"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9%</w:t>
            </w:r>
          </w:p>
        </w:tc>
        <w:tc>
          <w:tcPr>
            <w:tcW w:w="1157" w:type="dxa"/>
          </w:tcPr>
          <w:p w14:paraId="0200B56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3%</w:t>
            </w:r>
          </w:p>
        </w:tc>
        <w:tc>
          <w:tcPr>
            <w:tcW w:w="1603" w:type="dxa"/>
          </w:tcPr>
          <w:p w14:paraId="703BF7F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4%</w:t>
            </w:r>
          </w:p>
        </w:tc>
        <w:tc>
          <w:tcPr>
            <w:tcW w:w="1417" w:type="dxa"/>
          </w:tcPr>
          <w:p w14:paraId="47A4F735"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8%</w:t>
            </w:r>
          </w:p>
        </w:tc>
        <w:tc>
          <w:tcPr>
            <w:tcW w:w="1560" w:type="dxa"/>
          </w:tcPr>
          <w:p w14:paraId="1EAC7E7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8</w:t>
            </w:r>
          </w:p>
        </w:tc>
        <w:tc>
          <w:tcPr>
            <w:tcW w:w="1984" w:type="dxa"/>
          </w:tcPr>
          <w:p w14:paraId="5A7BE595"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8</w:t>
            </w:r>
          </w:p>
        </w:tc>
        <w:tc>
          <w:tcPr>
            <w:tcW w:w="2473" w:type="dxa"/>
          </w:tcPr>
          <w:p w14:paraId="5E235CDE"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32</w:t>
            </w:r>
          </w:p>
        </w:tc>
      </w:tr>
      <w:tr w:rsidR="008B2095" w:rsidRPr="007D2530" w14:paraId="361CE731" w14:textId="77777777" w:rsidTr="00A056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tcPr>
          <w:p w14:paraId="000BA0A9" w14:textId="77777777" w:rsidR="008B2095" w:rsidRPr="000D454A" w:rsidRDefault="008B2095" w:rsidP="00A05687">
            <w:pPr>
              <w:spacing w:line="360" w:lineRule="auto"/>
              <w:jc w:val="both"/>
              <w:rPr>
                <w:rFonts w:asciiTheme="majorHAnsi" w:hAnsiTheme="majorHAnsi" w:cstheme="majorHAnsi"/>
                <w:sz w:val="18"/>
                <w:szCs w:val="18"/>
              </w:rPr>
            </w:pPr>
            <w:r>
              <w:rPr>
                <w:rFonts w:asciiTheme="majorHAnsi" w:hAnsiTheme="majorHAnsi" w:cstheme="majorHAnsi"/>
                <w:sz w:val="18"/>
                <w:szCs w:val="18"/>
              </w:rPr>
              <w:t>Max</w:t>
            </w:r>
          </w:p>
        </w:tc>
        <w:tc>
          <w:tcPr>
            <w:tcW w:w="956" w:type="dxa"/>
            <w:shd w:val="clear" w:color="auto" w:fill="BFBFBF" w:themeFill="background1" w:themeFillShade="BF"/>
          </w:tcPr>
          <w:p w14:paraId="591F10C4"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p>
        </w:tc>
        <w:tc>
          <w:tcPr>
            <w:tcW w:w="889" w:type="dxa"/>
          </w:tcPr>
          <w:p w14:paraId="17D310D7"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2.10</w:t>
            </w:r>
          </w:p>
        </w:tc>
        <w:tc>
          <w:tcPr>
            <w:tcW w:w="926" w:type="dxa"/>
          </w:tcPr>
          <w:p w14:paraId="1739BCDC"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53%</w:t>
            </w:r>
          </w:p>
        </w:tc>
        <w:tc>
          <w:tcPr>
            <w:tcW w:w="1157" w:type="dxa"/>
          </w:tcPr>
          <w:p w14:paraId="1D0EF29B"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63%</w:t>
            </w:r>
          </w:p>
        </w:tc>
        <w:tc>
          <w:tcPr>
            <w:tcW w:w="1603" w:type="dxa"/>
          </w:tcPr>
          <w:p w14:paraId="617DDE00"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54%</w:t>
            </w:r>
          </w:p>
        </w:tc>
        <w:tc>
          <w:tcPr>
            <w:tcW w:w="1417" w:type="dxa"/>
          </w:tcPr>
          <w:p w14:paraId="34BAA0F5"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4%</w:t>
            </w:r>
          </w:p>
        </w:tc>
        <w:tc>
          <w:tcPr>
            <w:tcW w:w="1560" w:type="dxa"/>
          </w:tcPr>
          <w:p w14:paraId="76BDB39D"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5</w:t>
            </w:r>
          </w:p>
        </w:tc>
        <w:tc>
          <w:tcPr>
            <w:tcW w:w="1984" w:type="dxa"/>
          </w:tcPr>
          <w:p w14:paraId="66A07B5A"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5</w:t>
            </w:r>
          </w:p>
        </w:tc>
        <w:tc>
          <w:tcPr>
            <w:tcW w:w="2473" w:type="dxa"/>
          </w:tcPr>
          <w:p w14:paraId="35A92C7F" w14:textId="77777777" w:rsidR="008B2095" w:rsidRPr="000D454A" w:rsidRDefault="008B2095" w:rsidP="00A05687">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2.08</w:t>
            </w:r>
          </w:p>
        </w:tc>
      </w:tr>
      <w:tr w:rsidR="008B2095" w:rsidRPr="007D2530" w14:paraId="3A8C8861" w14:textId="77777777" w:rsidTr="00A05687">
        <w:tc>
          <w:tcPr>
            <w:cnfStyle w:val="001000000000" w:firstRow="0" w:lastRow="0" w:firstColumn="1" w:lastColumn="0" w:oddVBand="0" w:evenVBand="0" w:oddHBand="0" w:evenHBand="0" w:firstRowFirstColumn="0" w:firstRowLastColumn="0" w:lastRowFirstColumn="0" w:lastRowLastColumn="0"/>
            <w:tcW w:w="985" w:type="dxa"/>
          </w:tcPr>
          <w:p w14:paraId="0DDE2197" w14:textId="77777777" w:rsidR="008B2095" w:rsidRPr="000D454A" w:rsidRDefault="008B2095" w:rsidP="00A05687">
            <w:pPr>
              <w:spacing w:line="360" w:lineRule="auto"/>
              <w:jc w:val="both"/>
              <w:rPr>
                <w:rFonts w:asciiTheme="majorHAnsi" w:hAnsiTheme="majorHAnsi" w:cstheme="majorHAnsi"/>
                <w:sz w:val="18"/>
                <w:szCs w:val="18"/>
              </w:rPr>
            </w:pPr>
            <w:r>
              <w:rPr>
                <w:rFonts w:asciiTheme="majorHAnsi" w:hAnsiTheme="majorHAnsi" w:cstheme="majorHAnsi"/>
                <w:sz w:val="18"/>
                <w:szCs w:val="18"/>
              </w:rPr>
              <w:t>Kicker SRB</w:t>
            </w:r>
          </w:p>
        </w:tc>
        <w:tc>
          <w:tcPr>
            <w:tcW w:w="956" w:type="dxa"/>
          </w:tcPr>
          <w:p w14:paraId="1DBB48B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2</w:t>
            </w:r>
          </w:p>
        </w:tc>
        <w:tc>
          <w:tcPr>
            <w:tcW w:w="889" w:type="dxa"/>
          </w:tcPr>
          <w:p w14:paraId="34E16A6D"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18</w:t>
            </w:r>
          </w:p>
        </w:tc>
        <w:tc>
          <w:tcPr>
            <w:tcW w:w="926" w:type="dxa"/>
          </w:tcPr>
          <w:p w14:paraId="46BC9830"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41%</w:t>
            </w:r>
          </w:p>
        </w:tc>
        <w:tc>
          <w:tcPr>
            <w:tcW w:w="1157" w:type="dxa"/>
          </w:tcPr>
          <w:p w14:paraId="4C2732F1"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42%</w:t>
            </w:r>
          </w:p>
        </w:tc>
        <w:tc>
          <w:tcPr>
            <w:tcW w:w="1603" w:type="dxa"/>
          </w:tcPr>
          <w:p w14:paraId="16DA28A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38%</w:t>
            </w:r>
          </w:p>
        </w:tc>
        <w:tc>
          <w:tcPr>
            <w:tcW w:w="1417" w:type="dxa"/>
          </w:tcPr>
          <w:p w14:paraId="4A569E74"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6%</w:t>
            </w:r>
          </w:p>
        </w:tc>
        <w:tc>
          <w:tcPr>
            <w:tcW w:w="1560" w:type="dxa"/>
          </w:tcPr>
          <w:p w14:paraId="7809B7C8"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3</w:t>
            </w:r>
          </w:p>
        </w:tc>
        <w:tc>
          <w:tcPr>
            <w:tcW w:w="1984" w:type="dxa"/>
          </w:tcPr>
          <w:p w14:paraId="27DC6639"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2</w:t>
            </w:r>
          </w:p>
        </w:tc>
        <w:tc>
          <w:tcPr>
            <w:tcW w:w="2473" w:type="dxa"/>
          </w:tcPr>
          <w:p w14:paraId="4D4A6835" w14:textId="77777777" w:rsidR="008B2095" w:rsidRPr="000D454A" w:rsidRDefault="008B2095" w:rsidP="00A0568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Pr>
                <w:rFonts w:asciiTheme="majorHAnsi" w:hAnsiTheme="majorHAnsi" w:cstheme="majorHAnsi"/>
                <w:sz w:val="18"/>
                <w:szCs w:val="18"/>
              </w:rPr>
              <w:t>1.47</w:t>
            </w:r>
          </w:p>
        </w:tc>
      </w:tr>
    </w:tbl>
    <w:p w14:paraId="3C58C3E2" w14:textId="19489266" w:rsidR="008B2095" w:rsidRDefault="008B2095" w:rsidP="008B2095">
      <w:pPr>
        <w:spacing w:line="360" w:lineRule="auto"/>
        <w:jc w:val="both"/>
        <w:rPr>
          <w:rFonts w:cstheme="minorHAnsi"/>
          <w:spacing w:val="-2"/>
        </w:rPr>
        <w:sectPr w:rsidR="008B2095" w:rsidSect="009344E2">
          <w:pgSz w:w="16840" w:h="11900" w:orient="landscape"/>
          <w:pgMar w:top="2268" w:right="1440" w:bottom="1134" w:left="1440" w:header="709" w:footer="709" w:gutter="0"/>
          <w:cols w:space="708"/>
          <w:docGrid w:linePitch="360"/>
        </w:sectPr>
      </w:pPr>
      <w:r w:rsidRPr="005405B7">
        <w:rPr>
          <w:rFonts w:cstheme="minorHAnsi"/>
          <w:spacing w:val="-2"/>
        </w:rPr>
        <w:t>*</w:t>
      </w:r>
      <w:r>
        <w:rPr>
          <w:rFonts w:cstheme="minorHAnsi"/>
          <w:spacing w:val="-2"/>
        </w:rPr>
        <w:t xml:space="preserve"> Percentage of overall footwear length SRB standard Retail Boo</w:t>
      </w:r>
      <w:r w:rsidR="001E3DE7">
        <w:rPr>
          <w:rFonts w:cstheme="minorHAnsi"/>
          <w:spacing w:val="-2"/>
        </w:rPr>
        <w:t>t</w:t>
      </w:r>
    </w:p>
    <w:p w14:paraId="345F9C5B" w14:textId="77777777" w:rsidR="008B2095" w:rsidRPr="006675FB" w:rsidRDefault="008B2095" w:rsidP="008B2095">
      <w:pPr>
        <w:spacing w:line="360" w:lineRule="auto"/>
        <w:jc w:val="both"/>
        <w:rPr>
          <w:rFonts w:cstheme="minorHAnsi"/>
          <w:spacing w:val="-2"/>
        </w:rPr>
      </w:pPr>
    </w:p>
    <w:p w14:paraId="52FE0E13" w14:textId="77777777" w:rsidR="008B2095" w:rsidRDefault="008B2095">
      <w:pPr>
        <w:pStyle w:val="Heading2"/>
        <w:numPr>
          <w:ilvl w:val="1"/>
          <w:numId w:val="29"/>
        </w:numPr>
        <w:spacing w:line="360" w:lineRule="auto"/>
      </w:pPr>
      <w:bookmarkStart w:id="137" w:name="_Toc156403479"/>
      <w:r>
        <w:t>Discussion</w:t>
      </w:r>
      <w:bookmarkEnd w:id="137"/>
    </w:p>
    <w:p w14:paraId="20FA48E1" w14:textId="77777777" w:rsidR="00DC48F8" w:rsidRPr="00DC48F8" w:rsidRDefault="00DC48F8" w:rsidP="009344E2"/>
    <w:p w14:paraId="776EBF86" w14:textId="77777777" w:rsidR="008B2095" w:rsidRPr="006675FB" w:rsidRDefault="008B2095" w:rsidP="008B2095">
      <w:pPr>
        <w:spacing w:line="360" w:lineRule="auto"/>
        <w:jc w:val="both"/>
        <w:rPr>
          <w:rFonts w:cstheme="minorHAnsi"/>
          <w:spacing w:val="-2"/>
        </w:rPr>
      </w:pPr>
      <w:r w:rsidRPr="006675FB">
        <w:rPr>
          <w:rFonts w:cstheme="minorHAnsi"/>
          <w:spacing w:val="-2"/>
        </w:rPr>
        <w:t xml:space="preserve">Based on the observations, </w:t>
      </w:r>
      <w:r>
        <w:rPr>
          <w:rFonts w:cstheme="minorHAnsi"/>
          <w:spacing w:val="-2"/>
        </w:rPr>
        <w:t xml:space="preserve">the following grouped themes of functional purpose were suggested from the preliminary </w:t>
      </w:r>
      <w:r w:rsidRPr="006675FB">
        <w:rPr>
          <w:rFonts w:cstheme="minorHAnsi"/>
          <w:spacing w:val="-2"/>
        </w:rPr>
        <w:t xml:space="preserve">assessment of </w:t>
      </w:r>
      <w:r>
        <w:rPr>
          <w:rFonts w:cstheme="minorHAnsi"/>
          <w:spacing w:val="-2"/>
        </w:rPr>
        <w:t>OSSTF components and design characteristics and comparison with standard retail children’s footwear</w:t>
      </w:r>
      <w:r w:rsidRPr="006675FB">
        <w:rPr>
          <w:rFonts w:cstheme="minorHAnsi"/>
          <w:spacing w:val="-2"/>
        </w:rPr>
        <w:t xml:space="preserve">. </w:t>
      </w:r>
    </w:p>
    <w:p w14:paraId="6EB6629A" w14:textId="27976F4A" w:rsidR="008B2095" w:rsidRPr="00365E65" w:rsidRDefault="008B2095" w:rsidP="008B2095">
      <w:pPr>
        <w:spacing w:line="360" w:lineRule="auto"/>
        <w:jc w:val="both"/>
        <w:rPr>
          <w:rFonts w:cstheme="minorHAnsi"/>
          <w:iCs/>
          <w:spacing w:val="-2"/>
        </w:rPr>
      </w:pPr>
      <w:r w:rsidRPr="00B87C8A">
        <w:rPr>
          <w:rFonts w:cstheme="minorHAnsi"/>
          <w:b/>
          <w:bCs/>
          <w:i/>
          <w:spacing w:val="-2"/>
        </w:rPr>
        <w:t>Stability:</w:t>
      </w:r>
      <w:r>
        <w:rPr>
          <w:rFonts w:cstheme="minorHAnsi"/>
          <w:iCs/>
          <w:spacing w:val="-2"/>
        </w:rPr>
        <w:t xml:space="preserve"> Design characteristics to maintain inversion and eversion movements of the foot and ankle within a controlled range </w:t>
      </w:r>
      <w:r>
        <w:rPr>
          <w:rFonts w:cstheme="minorHAnsi"/>
          <w:iCs/>
          <w:spacing w:val="-2"/>
        </w:rPr>
        <w:fldChar w:fldCharType="begin" w:fldLock="1"/>
      </w:r>
      <w:r w:rsidR="00EF53DC">
        <w:rPr>
          <w:rFonts w:cstheme="minorHAnsi"/>
          <w:iCs/>
          <w:spacing w:val="-2"/>
        </w:rPr>
        <w:instrText>ADDIN CSL_CITATION {"citationItems":[{"id":"ITEM-1","itemData":{"DOI":"10.1080/15438627.2017.1282352","ISSN":"15438635","abstract":"This study examined the effects of collar height and heel counter-stiffness of basketball shoes on ankle stability during sidestep cutting and athletic performance. 15 university basketball players wore customized shoes with different collar heights (high and low) and heel counter-stiffness (regular, stiffer and stiffest) for this study. Ankle stability was evaluated in sidestep cutting while athletic performance evaluated in jumping and agility tasks. All variables were analysed using two-way repeated ANOVA. Results showed shorter time to peak ankle inversion for both high collar and stiff heel counter conditions (P &lt; 0.05), while smaller initial ankle inversion angle, peak inversion velocity and total range of inversion for wearing high collar shoes (P &lt; 0.05). No shoe differences were found for performance variables. These findings imply that the collar height might play a larger role in lateral stability than heel counter-stiffness, while both collar height and counter-stiffness have no effect on athletic performance.","author":[{"dropping-particle":"","family":"Liu","given":"Hui","non-dropping-particle":"","parse-names":false,"suffix":""},{"dropping-particle":"","family":"Wu","given":"Zitian","non-dropping-particle":"","parse-names":false,"suffix":""},{"dropping-particle":"","family":"Lam","given":"Wing-Kai Kai","non-dropping-particle":"","parse-names":false,"suffix":""}],"container-title":"Research in Sports Medicine","id":"ITEM-1","issue":"2","issued":{"date-parts":[["2017","4","3"]]},"page":"209-218","publisher":"Taylor and Francis Inc.","title":"Collar height and heel counter-stiffness for ankle stability and athletic performance in basketball","type":"article-journal","volume":"25"},"uris":["http://www.mendeley.com/documents/?uuid=d2d56e6c-add0-4667-9fc1-4914c01eb70d"]},{"id":"ITEM-2","itemData":{"DOI":"10.1155/2017/8614341","ISBN":"20402295 (ISSN)","abstract":"Flat foot is one of the common deformities in the youth population, seriously affecting the weight supporting and daily exercising. However, there is lacking of quantitative data relative to material selection and shape design of the personalized orthopedic insole. This study was to evaluate the biomechanical effects of material hardness and support height of personalized orthopedic insole on foot tissues, by in vivo experiment and finite element modeling. The correction of arch height increased with material hardness and support height. The peak plantar pressure increased with the material hardness, and these values by wearing insoles of 40° were apparently higher than the bare feet condition. Harder insole material results in higher stress in the joint and ligament stress than softer material. In the calcaneocuboid joint, the stress increased with the arch height of insoles. The material hardness did not apparently affect the stress in the ankle joints, but the support heights of insole did. In general, insole material and support design are positively affecting the correction of orthopedic insole, but negatively resulting in unreasonable stress on the stress in the joint and ligaments. There should be an integration of improving correction and reducing stress in foot tissues. © 2017 Shonglun Su et al.","author":[{"dropping-particle":"","family":"Su","given":"S","non-dropping-particle":"","parse-names":false,"suffix":""},{"dropping-particle":"","family":"Mo","given":"Z","non-dropping-particle":"","parse-names":false,"suffix":""},{"dropping-particle":"","family":"Guo","given":"J","non-dropping-particle":"","parse-names":false,"suffix":""},{"dropping-particle":"","family":"Fan","given":"Y","non-dropping-particle":"","parse-names":false,"suffix":""}],"container-title":"Journal of Healthcare Engineering","id":"ITEM-2","issued":{"date-parts":[["2017"]]},"language":"English","note":"Export Date: 29 January 2018\nCorrespondence Address: Fan, Y.; Key Laboratory for Biomechanics and Mechanobiology of Ministry of Education, School of Biological Science and Medical Engineering, Beihang UniversityChina; email: yubofan@buaa.edu.cn\nReferences: Kelikian, A., Sarrafian, S., (2011) Sarrafian's Anatomy of the Foot and Ankle: Descriptive, Topographic, Functional, , Lippincott Williams &amp;amp; Wilkins, Philadelphia, PA, USA; Buerk, A.A., Albert, M.C., Advances in pediatric foot and ankle treatment (2001) Current Opinion in Orthopaedics, 12 (6), pp. 437-442; Murley, G.S., Menz, H.B., Landorf, K.B., A protocol for classifying normal-and flat-arched foot posture for research studies using clinical and radiographic measurements (2009) Journal of Foot and Ankle Research, 2 (1), p. 22; Hefti, F., Brunner, R., Flexible arch of the foot (1999) Der Orthopäde, 28 (2), pp. 159-172; Lee, J.S., Kim, K.B., Jeong, J.O., Kwon, N.Y., Jeong, S.M., Correlation of foot posture index with plantar pressure and radiographic measurements in pediatric flatfoot (2015) Annals of Rehabilitation Medicine, 39 (1), pp. 10-17; Sarikhani, A., Motalebizadeh, A., Asiaei, S., Kamali Doost Azad, B., Studying maximum plantar stress per insole design using foot CT-Scan images of hyperelastic soft tissues (2016) Applied Bionics and Biomechanics, 2016, 6p; Bonanno, D.R., Landorf, K.B., Menz, H.B., Pressurerelieving properties of various shoe inserts in older people with plantar heel pain (2011) Gait &amp;amp; Posture, 33 (3), pp. 385-389; Han, Y., Duan, D., Zhao, K., Wang, X., Ouyang, L., Liu, G., Investigation of the relationship between flatfoot and patellar subluxation in adolescents (2017) The Journal of Foot and Ankle Surgery, 56 (1), pp. 15-18; Van Aman, S.E., Schon, L.C., Subtalar Arthroereisis as adjunct treatment for type II posterior tibial tendon deficiency (2006) Techniques in Foot &amp;amp; Ankle Surgery, 5 (2), pp. 117-125; Kwak, Y.H., Park, K.B., Park, H.W., Kim, H.W., Use of allograft in skeletally immature patients for calcaneal neck lengthening osteotomy (2008) Yonsei Medical Journal, 49 (1), pp. 79-83; Viegas, G.V., Reconstruction of the pediatric flexible planovalgus foot by using an Evans calcaneal osteotomy and augmentative medial split tibialis anterior tendon transfer (2003) The Journal of Foot and Ankle Surgery, 42 (4), pp. 199-207; Mosca, V.S., Calcaneal lengthening for valgus deformity of the hindfoot. Results in children who had severe, symptomatic flatfoot and skewfoot (1995) The Journal of Bone &amp;amp; Joint Surgery, 77 (4), pp. 500-512; Guo, J., Wang, L., Chen, W., Du, C., Mo, Z., Fan, Y., Parametric study of orthopedic insole of valgus foot on partial foot amputation (2016) Computer Methods in Biomechanics and Biomedical Engineering, 19 (8), pp. 894-900; Guo, J., Wang, L., Mo, Z., Chen, W., Fan, Y., Biomechanical analysis of suture locations of the distal plantar fascia in partial foot (2015) International Orthopaedics, 39 (12), pp. 2373-2380; Guo, J., Wang, L., Mo, Z., Chen, W., Fan, Y., Biomechanical behavior of valgus foot in children with cerebral palsy: A comparative study (2015) Journal of Biomechanics, 48 (12), pp. 3170-3177; Yu, J., Cheung, J.T., Wong, D.W., Cong, Y., Zhang, M., Biomechanical simulation of high-heeled shoe donning and walking (2013) Journal of Biomechanics, 46 (12), pp. 2067-2074; Yu, J., Cheung, J.T., Fan, Y., Zhang, Y., Leung, A.K., Zhang, M., Development of a finite element model of female foot for high-heeled shoe design (2008) Clinical Biomechanics, 23, pp. S31-S38; Cheung, J.T., Zhang, M., Parametric design of pressurerelieving foot orthosis using statistics-based finite elementmethod (2008) Medical Engineering and Physics Medical Engineering and Physics, 30 (3), pp. 269-277; Mo, Z., Li, Q., Jia, Z., Yang, J., Wong, D.W., Fan, Y., Biomechanical consideration of prosthesis selection in hybrid surgery for bi-level cervical disc degenerative diseases (2017) European Spine Journal, 26 (4), pp. 1181-1190; Mo, Z., Zhao, Y., Du, C., Sun, Y., Zhang, M., Fan, Y., Does location of rotation center in artificial disc affect cervical biomechanics (2015) Spine, 40 (8), pp. E469-E475; Kim, E., Kim, J.S., The effects of short foot exercises and arch support insoles on improvement in the medial longitudinal arch and dynamic balance of flexible flatfoot patients (2016) Journal of Physical Therapy Science, 28 (11), pp. 3136-3139; Tsung, B.Y., Zhang, M., Mak, A.F., Wong, M.W., Effectiveness of insoles on plantar pressure redistribution (2004) Journal of Rehabilitation Research and Development, 41 (6 A), pp. 767-774; Gilmour, J.C., Burns, Y., The measurement of the medial longitudinal arch in children (2001) Foot &amp;amp; Ankle International, 22 (6), pp. 493-498; Ugolini, P.A., Raikin, S.M., The accessory navicular (2004) Foot and Ankle Clinics the Navicular, 9 (1), pp. 165-180; Kim, J.R., Park, C.I., Moon, Y.J., Wang, S.I., Kwon, K.S., Concomitant calcaneo-cuboid-cuneiform osteotomies and the modified Kidner procedure for severe flatfoot associated with symptomatic accessory navicular in children and adolescents (2014) Journal of Orthopaedic Surgery and Research, 9 (1), p. 131; Elftman, H., A cinematic study of the distribution of pressure in the human foot (1934) The Anatomical Record, 59 (4), pp. 481-491","publisher":"Hindawi Limited","title":"The Effect of Arch Height and Material Hardness of Personalized Insole on Correction and Tissues of Flatfoot","type":"article-journal","volume":"2017"},"uris":["http://www.mendeley.com/documents/?uuid=f826bf73-8c15-4b2a-98a7-54cbf168c6ed"]},{"id":"ITEM-3","itemData":{"DOI":"10.1159/000091827","ISSN":"0304-324X","PMID":"16645298","abstract":"&lt;i&gt;Background:&lt;/i&gt; Footwear characteristics have been shown to influence balance in older people; however, the relationship between footwear and falls is unclear. &lt;i&gt;Objective:&lt;/i&gt; To determine the relationships between footwear characteristics and the risk of indoor and outdoor falls in older people. &lt;i&gt;Methods:&lt;/i&gt; Footwear characteristics (shoe type, heel height, heel counter height, heel width, critical tipping angle, method of fixation, heel counter stiffness, sole rigidity and flexion point, tread pattern and sole hardness) were assessed in 176 people (56 men and 120 women) aged 62–96 (mean age 80.1, SD 6.4) residing in a retirement village. Falls were recorded over a 12-month follow-up period and comparisons made between fallers and non-fallers. &lt;i&gt;Results:&lt;/i&gt; 50 participants (29%) fell indoors and 36 (21%) fell outdoors. After controlling for age, gender, demographic characteristics, medication use, physiological falls risk factors and foot problems, those who fell indoors were more likely to go barefoot or wear socks inside the home (OR = 13.74; 95% CI 3.88–48.61, p &lt; 0.01). However, there were no significant differences in indoor or outdoor footwear characteristics between fallers and non-fallers. Five indoor fallers (10%) and three outdoor fallers (8%) stated that their shoes contributed to their fall. &lt;i&gt;Conclusion:&lt;/i&gt; Footwear characteristics were not significantly associated with falls either inside or outside the home. Risk of falling indoors was associated with going barefoot or wearing socks. Older people at risk of falling should therefore be advised to wear shoes indoors where possible.","author":[{"dropping-particle":"","family":"Menz","given":"Hylton B.","non-dropping-particle":"","parse-names":false,"suffix":""},{"dropping-particle":"","family":"Morris","given":"Meg E.","non-dropping-particle":"","parse-names":false,"suffix":""},{"dropping-particle":"","family":"Lord","given":"Stephen R.","non-dropping-particle":"","parse-names":false,"suffix":""}],"container-title":"Gerontology","id":"ITEM-3","issue":"3","issued":{"date-parts":[["2006","4"]]},"page":"174-180","publisher":"Karger Publishers","title":"Footwear Characteristics and Risk of Indoor and Outdoor Falls in Older People","type":"article-journal","volume":"52"},"uris":["http://www.mendeley.com/documents/?uuid=e9e893b6-01ab-392e-abfc-b688c4bf2799"]}],"mendeley":{"formattedCitation":"(Liu et al., 2017; Menz et al., 2006; Su et al., 2017)","plainTextFormattedCitation":"(Liu et al., 2017; Menz et al., 2006; Su et al., 2017)","previouslyFormattedCitation":"(Liu et al., 2017; Menz et al., 2006; Su et al., 2017)"},"properties":{"noteIndex":0},"schema":"https://github.com/citation-style-language/schema/raw/master/csl-citation.json"}</w:instrText>
      </w:r>
      <w:r>
        <w:rPr>
          <w:rFonts w:cstheme="minorHAnsi"/>
          <w:iCs/>
          <w:spacing w:val="-2"/>
        </w:rPr>
        <w:fldChar w:fldCharType="separate"/>
      </w:r>
      <w:r w:rsidR="00254D00" w:rsidRPr="00254D00">
        <w:rPr>
          <w:rFonts w:cstheme="minorHAnsi"/>
          <w:iCs/>
          <w:noProof/>
          <w:spacing w:val="-2"/>
        </w:rPr>
        <w:t>(Liu et al., 2017; Menz et al., 2006; Su et al., 2017)</w:t>
      </w:r>
      <w:r>
        <w:rPr>
          <w:rFonts w:cstheme="minorHAnsi"/>
          <w:iCs/>
          <w:spacing w:val="-2"/>
        </w:rPr>
        <w:fldChar w:fldCharType="end"/>
      </w:r>
      <w:r>
        <w:rPr>
          <w:rFonts w:cstheme="minorHAnsi"/>
          <w:iCs/>
          <w:spacing w:val="-2"/>
        </w:rPr>
        <w:t>.</w:t>
      </w:r>
    </w:p>
    <w:p w14:paraId="65F18F93" w14:textId="77777777" w:rsidR="008B2095" w:rsidRDefault="008B2095">
      <w:pPr>
        <w:pStyle w:val="ListParagraph"/>
        <w:numPr>
          <w:ilvl w:val="0"/>
          <w:numId w:val="33"/>
        </w:numPr>
        <w:suppressAutoHyphens/>
        <w:spacing w:line="360" w:lineRule="auto"/>
        <w:ind w:left="142" w:hanging="142"/>
        <w:jc w:val="both"/>
        <w:rPr>
          <w:rFonts w:cstheme="minorHAnsi"/>
          <w:spacing w:val="-2"/>
        </w:rPr>
      </w:pPr>
      <w:r>
        <w:rPr>
          <w:rFonts w:cstheme="minorHAnsi"/>
          <w:spacing w:val="-2"/>
        </w:rPr>
        <w:t>Extended heel counter height reinforcement above the ankle mean value of 26% of total footwear length</w:t>
      </w:r>
    </w:p>
    <w:p w14:paraId="7F1DEE50" w14:textId="77777777" w:rsidR="008B2095" w:rsidRDefault="008B2095">
      <w:pPr>
        <w:pStyle w:val="ListParagraph"/>
        <w:numPr>
          <w:ilvl w:val="0"/>
          <w:numId w:val="33"/>
        </w:numPr>
        <w:suppressAutoHyphens/>
        <w:spacing w:line="360" w:lineRule="auto"/>
        <w:ind w:left="142" w:hanging="142"/>
        <w:jc w:val="both"/>
        <w:rPr>
          <w:rFonts w:cstheme="minorHAnsi"/>
          <w:spacing w:val="-2"/>
        </w:rPr>
      </w:pPr>
      <w:r w:rsidRPr="006675FB">
        <w:rPr>
          <w:rFonts w:cstheme="minorHAnsi"/>
          <w:spacing w:val="-2"/>
        </w:rPr>
        <w:t xml:space="preserve">Extended heel counter </w:t>
      </w:r>
      <w:r>
        <w:rPr>
          <w:rFonts w:cstheme="minorHAnsi"/>
          <w:spacing w:val="-2"/>
        </w:rPr>
        <w:t xml:space="preserve">length </w:t>
      </w:r>
      <w:r w:rsidRPr="006675FB">
        <w:rPr>
          <w:rFonts w:cstheme="minorHAnsi"/>
          <w:spacing w:val="-2"/>
        </w:rPr>
        <w:t>reinforcement medially and laterally (50 and 40% of total foot</w:t>
      </w:r>
      <w:r>
        <w:rPr>
          <w:rFonts w:cstheme="minorHAnsi"/>
          <w:spacing w:val="-2"/>
        </w:rPr>
        <w:t>wear</w:t>
      </w:r>
      <w:r w:rsidRPr="006675FB">
        <w:rPr>
          <w:rFonts w:cstheme="minorHAnsi"/>
          <w:spacing w:val="-2"/>
        </w:rPr>
        <w:t xml:space="preserve"> length</w:t>
      </w:r>
      <w:r>
        <w:rPr>
          <w:rFonts w:cstheme="minorHAnsi"/>
          <w:spacing w:val="-2"/>
        </w:rPr>
        <w:t>,</w:t>
      </w:r>
      <w:r w:rsidRPr="006675FB">
        <w:rPr>
          <w:rFonts w:cstheme="minorHAnsi"/>
          <w:spacing w:val="-2"/>
        </w:rPr>
        <w:t xml:space="preserve"> respectfully).</w:t>
      </w:r>
    </w:p>
    <w:p w14:paraId="3A4C7331" w14:textId="77777777" w:rsidR="008B2095" w:rsidRPr="00030D19" w:rsidRDefault="008B2095">
      <w:pPr>
        <w:pStyle w:val="ListParagraph"/>
        <w:numPr>
          <w:ilvl w:val="0"/>
          <w:numId w:val="33"/>
        </w:numPr>
        <w:suppressAutoHyphens/>
        <w:spacing w:line="360" w:lineRule="auto"/>
        <w:ind w:left="142" w:hanging="142"/>
        <w:jc w:val="both"/>
        <w:rPr>
          <w:rFonts w:cstheme="minorHAnsi"/>
          <w:spacing w:val="-2"/>
        </w:rPr>
      </w:pPr>
      <w:r w:rsidRPr="00030D19">
        <w:rPr>
          <w:rFonts w:cstheme="minorHAnsi"/>
          <w:spacing w:val="-2"/>
        </w:rPr>
        <w:t xml:space="preserve">Extended </w:t>
      </w:r>
      <w:proofErr w:type="spellStart"/>
      <w:r w:rsidRPr="00030D19">
        <w:rPr>
          <w:rFonts w:cstheme="minorHAnsi"/>
          <w:spacing w:val="-2"/>
        </w:rPr>
        <w:t>topline</w:t>
      </w:r>
      <w:proofErr w:type="spellEnd"/>
      <w:r w:rsidRPr="00030D19">
        <w:rPr>
          <w:rFonts w:cstheme="minorHAnsi"/>
          <w:spacing w:val="-2"/>
        </w:rPr>
        <w:t xml:space="preserve"> height above malleoli mean value 44% total footwear length. </w:t>
      </w:r>
    </w:p>
    <w:p w14:paraId="21EBE9A8" w14:textId="77777777" w:rsidR="008B2095" w:rsidRPr="00030D19" w:rsidRDefault="008B2095">
      <w:pPr>
        <w:pStyle w:val="ListParagraph"/>
        <w:numPr>
          <w:ilvl w:val="0"/>
          <w:numId w:val="33"/>
        </w:numPr>
        <w:suppressAutoHyphens/>
        <w:spacing w:line="360" w:lineRule="auto"/>
        <w:ind w:left="142" w:hanging="142"/>
        <w:jc w:val="both"/>
        <w:rPr>
          <w:rFonts w:cstheme="minorHAnsi"/>
          <w:spacing w:val="-2"/>
        </w:rPr>
      </w:pPr>
      <w:r w:rsidRPr="006675FB">
        <w:rPr>
          <w:rFonts w:cstheme="minorHAnsi"/>
          <w:spacing w:val="-2"/>
        </w:rPr>
        <w:t>Provision of arch contoured removable inla</w:t>
      </w:r>
      <w:r>
        <w:rPr>
          <w:rFonts w:cstheme="minorHAnsi"/>
          <w:spacing w:val="-2"/>
        </w:rPr>
        <w:t>y</w:t>
      </w:r>
    </w:p>
    <w:p w14:paraId="726F971D" w14:textId="77777777" w:rsidR="008B2095" w:rsidRPr="006675FB" w:rsidRDefault="008B2095">
      <w:pPr>
        <w:pStyle w:val="ListParagraph"/>
        <w:numPr>
          <w:ilvl w:val="0"/>
          <w:numId w:val="33"/>
        </w:numPr>
        <w:suppressAutoHyphens/>
        <w:spacing w:line="360" w:lineRule="auto"/>
        <w:ind w:left="142" w:hanging="142"/>
        <w:jc w:val="both"/>
        <w:rPr>
          <w:rFonts w:cstheme="minorHAnsi"/>
          <w:spacing w:val="-2"/>
        </w:rPr>
      </w:pPr>
      <w:r w:rsidRPr="006675FB">
        <w:rPr>
          <w:rFonts w:cstheme="minorHAnsi"/>
          <w:spacing w:val="-2"/>
        </w:rPr>
        <w:t>Deepened tread pattern for greater traction.</w:t>
      </w:r>
    </w:p>
    <w:p w14:paraId="3E051F82" w14:textId="77777777" w:rsidR="008B2095" w:rsidRDefault="008B2095" w:rsidP="008B2095">
      <w:pPr>
        <w:spacing w:line="360" w:lineRule="auto"/>
        <w:jc w:val="both"/>
        <w:rPr>
          <w:rFonts w:cstheme="minorHAnsi"/>
          <w:b/>
          <w:bCs/>
          <w:i/>
          <w:spacing w:val="-2"/>
        </w:rPr>
      </w:pPr>
    </w:p>
    <w:p w14:paraId="65968E53" w14:textId="4EEB99CD" w:rsidR="008B2095" w:rsidRPr="00E818B3" w:rsidRDefault="008B2095" w:rsidP="008B2095">
      <w:pPr>
        <w:spacing w:line="360" w:lineRule="auto"/>
        <w:jc w:val="both"/>
        <w:rPr>
          <w:rFonts w:cstheme="minorHAnsi"/>
          <w:iCs/>
          <w:spacing w:val="-2"/>
        </w:rPr>
      </w:pPr>
      <w:r w:rsidRPr="00030D19">
        <w:rPr>
          <w:rFonts w:cstheme="minorHAnsi"/>
          <w:b/>
          <w:bCs/>
          <w:i/>
          <w:spacing w:val="-2"/>
        </w:rPr>
        <w:t>Durability:</w:t>
      </w:r>
      <w:r>
        <w:rPr>
          <w:rFonts w:cstheme="minorHAnsi"/>
          <w:iCs/>
          <w:spacing w:val="-2"/>
        </w:rPr>
        <w:t xml:space="preserve"> Longevity to resist deterioration or wear from use in daily mobility </w:t>
      </w:r>
      <w:r>
        <w:rPr>
          <w:rFonts w:cstheme="minorHAnsi"/>
          <w:iCs/>
          <w:spacing w:val="-2"/>
        </w:rPr>
        <w:fldChar w:fldCharType="begin" w:fldLock="1"/>
      </w:r>
      <w:r w:rsidR="00EF53DC">
        <w:rPr>
          <w:rFonts w:cstheme="minorHAnsi"/>
          <w:iCs/>
          <w:spacing w:val="-2"/>
        </w:rPr>
        <w:instrText>ADDIN CSL_CITATION {"citationItems":[{"id":"ITEM-1","itemData":{"DOI":"10.1016/S0958-2592(98)90032-3","ISBN":"09582592 (ISSN)","ISSN":"09582592","abstract":"Using a footwear assessment score, this study looked at the fit of the footwear of 50 children. It was found that there was no correlation between footwear assessment score and age (rs 0.220 &lt;0.05) and no correlation between footwear assessment score and gender. More importantly, there was no significant difference between footwear assessment scores when the shoes had been fitted by a trained shoe fitter rather than a untrained fitter (chi square 0.91 P&lt;0.05). The footwear assessment score may be a useful tool for evaluation of footwear during the primary patient assessment or as a research tool for investigating and comparing shoe fit.","author":[{"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container-title":"Foot","id":"ITEM-1","issue":"4","issued":{"date-parts":[["1998"]]},"language":"English","note":"From Duplicate 1 (The development and use of a footwear assessment score in comparing the fit of children's shoes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M. Curran (Correspondence The Foot 9:104)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 [1] - Chapman, C)\nAnd Duplicate 4 (The development and use of a footwear assessment score in comparing the fit of children's shoes [1] - Chapman, C)\nAnd Duplicate 7 (The development and use of a footwear assessment score in comparing the fit of children's shoes [1] - Byrne, M; Curran, M J)\n\nExport Date: 29 January 2018\nCODEN: FOOTE\n\nFrom Duplicate 3 (The development and use of a footwear assessment score in comparing the fit of children's shoes...M. Curran (Correspondence The Foot 9:104) - Chapman, C)\nAnd Duplicate 6 (The development and use of a footwear assessment score in comparing the fit of children's shoes...The Foot 8;215-218... Byrne and Curren - Chapman, C)\n\ncommentary; letter. Journal Subset: Biomedical; Europe; Peer Reviewed; UK &amp;amp; Ireland. NLM UID: 9109564.\n\nFrom Duplicate 5 (The development and use of a footwear assessment score in comparing the fit of children's shoes - Byrne, M; Curran, M J)\n\nresearch; tables/charts. Journal Subset: Biomedical; Europe; Peer Reviewed; UK &amp;amp; Ireland. NLM UID: 9109564.\n\nFrom Duplicate 3 (The development and use of a footwear assessment score in comparing the fit of children's shoes - Byrne, M; Curran, M J)\n\nresearch; tables/charts. Journal Subset: Biomedical; Europe; Peer Reviewed; UK &amp;amp; Ireland. NLM UID: 9109564.","page":"215-218","publisher":"Churchill Livingstone","title":"The development and use of a footwear assessment score in comparing the fit of children's shoes","type":"article-journal","volume":"8"},"uris":["http://www.mendeley.com/documents/?uuid=3141c5a7-da5e-4ecc-8368-3d6f691a2265"]},{"id":"ITEM-2","itemData":{"DOI":"10.1186/1757-1146-2-10","ISBN":"1757-1146","ISSN":"17571146","PMID":"19389229","abstract":"Background: Footwear characteristics have been linked to falls in older adults and children, and the development of many musculoskeletal conditions. Due to the relationship between footwear and pathology, health professionals have a responsibility to consider footwear characteristics in the etiology and treatment of various patient presentations. In order for health professionals and researchers to accurately and efficiently critique an individual's footwear, a valid and reliable footwear assessment tool is required. The aim of this study was to develop a simple, efficient, and reliable footwear assessment tool potentially suitable for use in a range of patient populations.; Methods: Consideration of previously published tools, other footwear related literature, and clinical considerations of three therapists were used to assist in the development of the tool. The tool was developed to cover fit, general features, general structure, motion control properties, cushioning, and wear patterns. A total of 15 participants (who provided two pairs of shoes each) were recruited, and assessment using the scale was completed on two separate occasions (separated by 1 - 3 weeks) by a physiotherapist and a podiatrist on each participant's dominant foot. Intra-rater and inter-rater reliability were evaluated using intra-class correlation coefficients (ICCs) (model 2, 1) and the 95% limits of agreement (95% LOAs) for continuous items, and percentage agreement and kappa (kappa) statistics for categorical items.; Results: All categorical items demonstrated high percentage agreement statistic for intra-rater (83 - 100%) and inter-rater (83 - 100%) comparisons. With the exception of last shape and objective measures used to categorise the adequacy of length, excellent intra-rater (ICC = 0.91 - 1.00) and inter-rater reliability (ICC = 0.90 - 1.00) was indicated for continuous items in the tool, including the motion control properties scale (0.91 - 0.95).; Conclusion: A comprehensive footwear assessment tool with good face validity has been developed to assist future research and clinical footwear assessment. Generally good reliability amongst all items indicates that the tool can be used with confidence in research and clinical settings. Further research is now required to determine the clinical validity of each item in various patient populations.;","author":[{"dropping-particle":"","family":"Barton","given":"Christian J.","non-dropping-particle":"","parse-names":false,"suffix":""},{"dropping-particle":"","family":"Bonanno","given":"Daniel","non-dropping-particle":"","parse-names":false,"suffix":""},{"dropping-particle":"","family":"Menz","given":"Hylton B.","non-dropping-particle":"","parse-names":false,"suffix":""}],"container-title":"J Foot Ankle Res","id":"ITEM-2","issue":"1","issued":{"date-parts":[["2009","4","23"]]},"language":"English","note":"From Duplicate 1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Date of Electronic Publication: 2009 Apr 23. ; Original Imprints: Publication: London : BioMed Central, 2008-","page":"10","publisher":"BioMed Central","publisher-place":"England","title":"Development and evaluation of a tool for the assessment of footwear characteristics","type":"article-journal","volume":"2"},"uris":["http://www.mendeley.com/documents/?uuid=db637584-2fe4-41a1-a0f3-6c3036ce292f"]}],"mendeley":{"formattedCitation":"(Barton et al., 2009; Byrne et al., 1998)","plainTextFormattedCitation":"(Barton et al., 2009; Byrne et al., 1998)","previouslyFormattedCitation":"(Barton et al., 2009; Byrne et al., 1998)"},"properties":{"noteIndex":0},"schema":"https://github.com/citation-style-language/schema/raw/master/csl-citation.json"}</w:instrText>
      </w:r>
      <w:r>
        <w:rPr>
          <w:rFonts w:cstheme="minorHAnsi"/>
          <w:iCs/>
          <w:spacing w:val="-2"/>
        </w:rPr>
        <w:fldChar w:fldCharType="separate"/>
      </w:r>
      <w:r w:rsidR="00254D00" w:rsidRPr="00254D00">
        <w:rPr>
          <w:rFonts w:cstheme="minorHAnsi"/>
          <w:iCs/>
          <w:noProof/>
          <w:spacing w:val="-2"/>
        </w:rPr>
        <w:t>(Barton et al., 2009; Byrne et al., 1998)</w:t>
      </w:r>
      <w:r>
        <w:rPr>
          <w:rFonts w:cstheme="minorHAnsi"/>
          <w:iCs/>
          <w:spacing w:val="-2"/>
        </w:rPr>
        <w:fldChar w:fldCharType="end"/>
      </w:r>
      <w:r>
        <w:rPr>
          <w:rFonts w:cstheme="minorHAnsi"/>
          <w:iCs/>
          <w:spacing w:val="-2"/>
        </w:rPr>
        <w:t xml:space="preserve">. </w:t>
      </w:r>
    </w:p>
    <w:p w14:paraId="5BDEE6A9" w14:textId="4A45B4C7" w:rsidR="008B2095" w:rsidRPr="006675FB" w:rsidRDefault="008B2095">
      <w:pPr>
        <w:pStyle w:val="ListParagraph"/>
        <w:numPr>
          <w:ilvl w:val="0"/>
          <w:numId w:val="34"/>
        </w:numPr>
        <w:suppressAutoHyphens/>
        <w:spacing w:line="360" w:lineRule="auto"/>
        <w:ind w:left="142" w:hanging="142"/>
        <w:jc w:val="both"/>
        <w:rPr>
          <w:rFonts w:cstheme="minorHAnsi"/>
          <w:spacing w:val="-2"/>
        </w:rPr>
      </w:pPr>
      <w:r w:rsidRPr="006675FB">
        <w:rPr>
          <w:rFonts w:cstheme="minorHAnsi"/>
          <w:spacing w:val="-2"/>
        </w:rPr>
        <w:t xml:space="preserve">Leather or canvas upper with welted or cemented </w:t>
      </w:r>
      <w:r>
        <w:rPr>
          <w:rFonts w:cstheme="minorHAnsi"/>
          <w:spacing w:val="-2"/>
        </w:rPr>
        <w:t>outsole</w:t>
      </w:r>
      <w:r w:rsidRPr="006675FB">
        <w:rPr>
          <w:rFonts w:cstheme="minorHAnsi"/>
          <w:spacing w:val="-2"/>
        </w:rPr>
        <w:t xml:space="preserve"> adhesion</w:t>
      </w:r>
      <w:r w:rsidR="00F62C80">
        <w:rPr>
          <w:rFonts w:cstheme="minorHAnsi"/>
          <w:spacing w:val="-2"/>
        </w:rPr>
        <w:t>.</w:t>
      </w:r>
    </w:p>
    <w:p w14:paraId="1143B970" w14:textId="150FD8FD" w:rsidR="008B2095" w:rsidRPr="006675FB" w:rsidRDefault="008B2095">
      <w:pPr>
        <w:pStyle w:val="ListParagraph"/>
        <w:numPr>
          <w:ilvl w:val="0"/>
          <w:numId w:val="34"/>
        </w:numPr>
        <w:suppressAutoHyphens/>
        <w:spacing w:line="360" w:lineRule="auto"/>
        <w:ind w:left="142" w:hanging="142"/>
        <w:jc w:val="both"/>
        <w:rPr>
          <w:rFonts w:cstheme="minorHAnsi"/>
          <w:spacing w:val="-2"/>
        </w:rPr>
      </w:pPr>
      <w:r>
        <w:rPr>
          <w:rFonts w:cstheme="minorHAnsi"/>
          <w:spacing w:val="-2"/>
        </w:rPr>
        <w:t>Hard-wearing</w:t>
      </w:r>
      <w:r w:rsidRPr="006675FB">
        <w:rPr>
          <w:rFonts w:cstheme="minorHAnsi"/>
          <w:spacing w:val="-2"/>
        </w:rPr>
        <w:t xml:space="preserve"> rubber or PU foam </w:t>
      </w:r>
      <w:r>
        <w:rPr>
          <w:rFonts w:cstheme="minorHAnsi"/>
          <w:spacing w:val="-2"/>
        </w:rPr>
        <w:t>outsole</w:t>
      </w:r>
      <w:r w:rsidRPr="006675FB">
        <w:rPr>
          <w:rFonts w:cstheme="minorHAnsi"/>
          <w:spacing w:val="-2"/>
        </w:rPr>
        <w:t xml:space="preserve"> and reinforcement of the toe box</w:t>
      </w:r>
      <w:r w:rsidR="00FE3DA4">
        <w:rPr>
          <w:rFonts w:cstheme="minorHAnsi"/>
          <w:spacing w:val="-2"/>
        </w:rPr>
        <w:t>.</w:t>
      </w:r>
      <w:r w:rsidRPr="006675FB">
        <w:rPr>
          <w:rFonts w:cstheme="minorHAnsi"/>
          <w:spacing w:val="-2"/>
        </w:rPr>
        <w:t xml:space="preserve">  </w:t>
      </w:r>
    </w:p>
    <w:p w14:paraId="6E2DC192" w14:textId="77777777" w:rsidR="008B2095" w:rsidRDefault="008B2095" w:rsidP="008B2095">
      <w:pPr>
        <w:spacing w:line="360" w:lineRule="auto"/>
        <w:jc w:val="both"/>
        <w:rPr>
          <w:rFonts w:cstheme="minorHAnsi"/>
          <w:b/>
          <w:bCs/>
          <w:i/>
          <w:spacing w:val="-2"/>
        </w:rPr>
      </w:pPr>
    </w:p>
    <w:p w14:paraId="6C67ED9B" w14:textId="6EBBC980" w:rsidR="008B2095" w:rsidRPr="00D97868" w:rsidRDefault="008B2095" w:rsidP="008B2095">
      <w:pPr>
        <w:spacing w:line="360" w:lineRule="auto"/>
        <w:jc w:val="both"/>
        <w:rPr>
          <w:rFonts w:cstheme="minorHAnsi"/>
          <w:iCs/>
          <w:spacing w:val="-2"/>
        </w:rPr>
      </w:pPr>
      <w:r w:rsidRPr="00D97868">
        <w:rPr>
          <w:rFonts w:cstheme="minorHAnsi"/>
          <w:b/>
          <w:bCs/>
          <w:i/>
          <w:spacing w:val="-2"/>
        </w:rPr>
        <w:t>Security:</w:t>
      </w:r>
      <w:r>
        <w:rPr>
          <w:rFonts w:cstheme="minorHAnsi"/>
          <w:iCs/>
          <w:spacing w:val="-2"/>
        </w:rPr>
        <w:t xml:space="preserve"> Grip the footwear upper to the anatomy of the child’s foot and ankle during mobility </w:t>
      </w:r>
      <w:r>
        <w:rPr>
          <w:rFonts w:cstheme="minorHAnsi"/>
          <w:iCs/>
          <w:spacing w:val="-2"/>
        </w:rPr>
        <w:fldChar w:fldCharType="begin" w:fldLock="1"/>
      </w:r>
      <w:r w:rsidR="00EF53DC">
        <w:rPr>
          <w:rFonts w:cstheme="minorHAnsi"/>
          <w:iCs/>
          <w:spacing w:val="-2"/>
        </w:rPr>
        <w:instrText>ADDIN CSL_CITATION {"citationItems":[{"id":"ITEM-1","itemData":{"DOI":"10.1186/s13047-022-00519-6","ISSN":"17571146","PMID":"35144665","abstract":"Footwear has been documented as a significant factor in the aetiology of foot pain in the general population. Assessing footwear in a clinical setting continues to be practitioner specific and there is limited guidance to direct advice. Health professionals must have access to clinically appropriate and reliable footwear assessment tools to educate patients on healthier footwear choices. The primary aim of this study was to critique what elements should be in a footwear assessment tool with a secondary aim of testing the agreed tool for validity. A combined Nominal Group Technique and then a Delphi technique from purposively sampled experts of foot health professions were employed to critique elements of footwear assessment. The agreed tool was then tested by practising podiatrists on 5 different shoes to assess the validity and reliability of the measures. Twelve test evaluation criteria were identified receiving significant ratings to form the final footwear assessment tool consisting of five footwear themes. Application of the tool in a clinical setting validated the themes of footwear characteristics, footwear structure, motion control and wear patterns. However, the assessment of footwear fit was not reliable. The footwear tool was refined based on the collective consensus achieved from the rounds creating a more clinically appropriate tool. The validity of this tool was assessed as high in some of the themes but for those that were lower, a training need was identified.","author":[{"dropping-particle":"","family":"Ellis","given":"Stephen","non-dropping-particle":"","parse-names":false,"suffix":""},{"dropping-particle":"","family":"Branthwaite","given":"Helen","non-dropping-particle":"","parse-names":false,"suffix":""},{"dropping-particle":"","family":"Chockalingam","given":"Nachiappan","non-dropping-particle":"","parse-names":false,"suffix":""}],"container-title":"Journal of Foot and Ankle Research","id":"ITEM-1","issue":"1","issued":{"date-parts":[["2022","12","1"]]},"page":"1-9","publisher":"BioMed Central Ltd","title":"Evaluation and optimisation of a footwear assessment tool for use within a clinical environment","type":"article-journal","volume":"15"},"uris":["http://www.mendeley.com/documents/?uuid=0e9bde95-ea4c-367c-a41f-99701609bcfe"]},{"id":"ITEM-2","itemData":{"DOI":"10.1186/s13047-018-0284-z","ISSN":"17571146","PMID":"30065787","abstract":"Background: Correct footwear fitting is acknowledged as being vitally important, as incorrectly fitted footwear has been linked to foot pathology. The aim of this narrative review was to determine the prevalence of incorrectly fitted footwear and to examine the association between incorrectly fitted footwear, foot pain and foot disorders. Methods: A database search of Ovid MEDLINE and CINAHL yielded 1,681 citations for title and abstract review. Eighteen articles were included. Findings were summarised under the categories of (i) children, (ii) adults, (ii) older people, (iii) people with diabetes and (iii) occupation- or activity-specific footwear. Differences in footwear fitting between sexes were also explored. Results: Between 63 and 72% of participants were wearing shoes that did not accommodate either width or length dimensions of their feet. There was also evidence that incorrect footwear fitting was associated with foot pain and foot disorders such as lesser toe deformity, corns and calluses. Specific participant groups, such as children with Down syndrome and older people and people with diabetes were more likely to wear shoes that were too narrow (between 46 and 81%). Conclusion: A large proportion of the population wear incorrectly sized footwear, which is associated with foot pain and foot disorders. Greater emphasis should be placed on both footwear fitting education and the provision of an appropriately large selection of shoes that can accommodate the variation in foot morphology among the population, particularly in relation to foot width.","author":[{"dropping-particle":"","family":"Buldt","given":"Andrew K.","non-dropping-particle":"","parse-names":false,"suffix":""},{"dropping-particle":"","family":"Menz","given":"Hylton B.","non-dropping-particle":"","parse-names":false,"suffix":""}],"container-title":"Journal of Foot and Ankle Research","id":"ITEM-2","issue":"1","issued":{"date-parts":[["2018","7","28"]]},"publisher":"BioMed Central Ltd.","title":"Incorrectly fitted footwear, foot pain and foot disorders: A systematic search and narrative review of the literature","type":"article","volume":"11"},"uris":["http://www.mendeley.com/documents/?uuid=da82eaa4-416e-3e29-a0bb-f332f639ba7e"]}],"mendeley":{"formattedCitation":"(Buldt &amp; Menz, 2018; Ellis et al., 2022)","plainTextFormattedCitation":"(Buldt &amp; Menz, 2018; Ellis et al., 2022)","previouslyFormattedCitation":"(Buldt &amp; Menz, 2018; Ellis et al., 2022)"},"properties":{"noteIndex":0},"schema":"https://github.com/citation-style-language/schema/raw/master/csl-citation.json"}</w:instrText>
      </w:r>
      <w:r>
        <w:rPr>
          <w:rFonts w:cstheme="minorHAnsi"/>
          <w:iCs/>
          <w:spacing w:val="-2"/>
        </w:rPr>
        <w:fldChar w:fldCharType="separate"/>
      </w:r>
      <w:r w:rsidR="00254D00" w:rsidRPr="00254D00">
        <w:rPr>
          <w:rFonts w:cstheme="minorHAnsi"/>
          <w:iCs/>
          <w:noProof/>
          <w:spacing w:val="-2"/>
        </w:rPr>
        <w:t>(Buldt &amp; Menz, 2018; Ellis et al., 2022)</w:t>
      </w:r>
      <w:r>
        <w:rPr>
          <w:rFonts w:cstheme="minorHAnsi"/>
          <w:iCs/>
          <w:spacing w:val="-2"/>
        </w:rPr>
        <w:fldChar w:fldCharType="end"/>
      </w:r>
      <w:r>
        <w:rPr>
          <w:rFonts w:cstheme="minorHAnsi"/>
          <w:iCs/>
          <w:spacing w:val="-2"/>
        </w:rPr>
        <w:t>.</w:t>
      </w:r>
    </w:p>
    <w:p w14:paraId="6A133EFA" w14:textId="77777777" w:rsidR="008B2095" w:rsidRPr="006675FB" w:rsidRDefault="008B2095">
      <w:pPr>
        <w:pStyle w:val="ListParagraph"/>
        <w:numPr>
          <w:ilvl w:val="0"/>
          <w:numId w:val="35"/>
        </w:numPr>
        <w:suppressAutoHyphens/>
        <w:spacing w:line="360" w:lineRule="auto"/>
        <w:ind w:left="142" w:hanging="142"/>
        <w:jc w:val="both"/>
        <w:rPr>
          <w:rFonts w:cstheme="minorHAnsi"/>
          <w:spacing w:val="-2"/>
        </w:rPr>
      </w:pPr>
      <w:r w:rsidRPr="006675FB">
        <w:rPr>
          <w:rFonts w:cstheme="minorHAnsi"/>
          <w:spacing w:val="-2"/>
        </w:rPr>
        <w:t xml:space="preserve">Lace or </w:t>
      </w:r>
      <w:r>
        <w:rPr>
          <w:rFonts w:cstheme="minorHAnsi"/>
          <w:spacing w:val="-2"/>
        </w:rPr>
        <w:t>doubled-over</w:t>
      </w:r>
      <w:r w:rsidRPr="006675FB">
        <w:rPr>
          <w:rFonts w:cstheme="minorHAnsi"/>
          <w:spacing w:val="-2"/>
        </w:rPr>
        <w:t xml:space="preserve"> Velcro fastening extended along the mid and forefoot with some form of reinforced metal fastening eyelet allowing </w:t>
      </w:r>
      <w:r>
        <w:rPr>
          <w:rFonts w:cstheme="minorHAnsi"/>
          <w:spacing w:val="-2"/>
        </w:rPr>
        <w:t xml:space="preserve">for application of tension for a </w:t>
      </w:r>
      <w:r w:rsidRPr="006675FB">
        <w:rPr>
          <w:rFonts w:cstheme="minorHAnsi"/>
          <w:spacing w:val="-2"/>
        </w:rPr>
        <w:t xml:space="preserve">secure fit. </w:t>
      </w:r>
    </w:p>
    <w:p w14:paraId="7F63FDC5" w14:textId="77777777" w:rsidR="008B2095" w:rsidRDefault="008B2095" w:rsidP="008B2095">
      <w:pPr>
        <w:spacing w:line="360" w:lineRule="auto"/>
        <w:jc w:val="both"/>
        <w:rPr>
          <w:rFonts w:cstheme="minorHAnsi"/>
          <w:b/>
          <w:bCs/>
          <w:i/>
          <w:spacing w:val="-2"/>
        </w:rPr>
      </w:pPr>
    </w:p>
    <w:p w14:paraId="3A0B5F8F" w14:textId="619B13B1" w:rsidR="008B2095" w:rsidRPr="008273A4" w:rsidRDefault="008B2095" w:rsidP="008B2095">
      <w:pPr>
        <w:spacing w:line="360" w:lineRule="auto"/>
        <w:jc w:val="both"/>
        <w:rPr>
          <w:rFonts w:cstheme="minorHAnsi"/>
          <w:iCs/>
          <w:spacing w:val="-2"/>
        </w:rPr>
      </w:pPr>
      <w:r w:rsidRPr="00D63ACC">
        <w:rPr>
          <w:rFonts w:cstheme="minorHAnsi"/>
          <w:b/>
          <w:bCs/>
          <w:i/>
          <w:spacing w:val="-2"/>
        </w:rPr>
        <w:t>Accessibility:</w:t>
      </w:r>
      <w:r>
        <w:rPr>
          <w:rFonts w:cstheme="minorHAnsi"/>
          <w:b/>
          <w:bCs/>
          <w:i/>
          <w:spacing w:val="-2"/>
        </w:rPr>
        <w:t xml:space="preserve"> </w:t>
      </w:r>
      <w:r>
        <w:rPr>
          <w:rFonts w:cstheme="minorHAnsi"/>
          <w:iCs/>
          <w:spacing w:val="-2"/>
        </w:rPr>
        <w:t xml:space="preserve">Ability to easily don and doff footwear. This is a </w:t>
      </w:r>
      <w:r>
        <w:rPr>
          <w:rFonts w:cstheme="minorHAnsi"/>
          <w:spacing w:val="-2"/>
        </w:rPr>
        <w:t>crucial</w:t>
      </w:r>
      <w:r w:rsidRPr="008273A4">
        <w:rPr>
          <w:rFonts w:cstheme="minorHAnsi"/>
          <w:spacing w:val="-2"/>
        </w:rPr>
        <w:t xml:space="preserve"> point due to </w:t>
      </w:r>
      <w:r>
        <w:rPr>
          <w:rFonts w:cstheme="minorHAnsi"/>
          <w:spacing w:val="-2"/>
        </w:rPr>
        <w:t xml:space="preserve">mobility-impaired children having a </w:t>
      </w:r>
      <w:r w:rsidRPr="008273A4">
        <w:rPr>
          <w:rFonts w:cstheme="minorHAnsi"/>
          <w:spacing w:val="-2"/>
        </w:rPr>
        <w:t xml:space="preserve">limited range of motion in </w:t>
      </w:r>
      <w:r>
        <w:rPr>
          <w:rFonts w:cstheme="minorHAnsi"/>
          <w:spacing w:val="-2"/>
        </w:rPr>
        <w:t xml:space="preserve">the </w:t>
      </w:r>
      <w:r w:rsidRPr="008273A4">
        <w:rPr>
          <w:rFonts w:cstheme="minorHAnsi"/>
          <w:spacing w:val="-2"/>
        </w:rPr>
        <w:t xml:space="preserve">foot and ankle joints </w:t>
      </w:r>
      <w:r>
        <w:rPr>
          <w:rFonts w:cstheme="minorHAnsi"/>
          <w:spacing w:val="-2"/>
        </w:rPr>
        <w:t xml:space="preserve">and having </w:t>
      </w:r>
      <w:r w:rsidRPr="008273A4">
        <w:rPr>
          <w:rFonts w:cstheme="minorHAnsi"/>
          <w:spacing w:val="-2"/>
        </w:rPr>
        <w:t>difficult</w:t>
      </w:r>
      <w:r>
        <w:rPr>
          <w:rFonts w:cstheme="minorHAnsi"/>
          <w:spacing w:val="-2"/>
        </w:rPr>
        <w:t>y</w:t>
      </w:r>
      <w:r w:rsidRPr="008273A4">
        <w:rPr>
          <w:rFonts w:cstheme="minorHAnsi"/>
          <w:spacing w:val="-2"/>
        </w:rPr>
        <w:t xml:space="preserve"> </w:t>
      </w:r>
      <w:r>
        <w:rPr>
          <w:rFonts w:cstheme="minorHAnsi"/>
          <w:spacing w:val="-2"/>
        </w:rPr>
        <w:t>in angling</w:t>
      </w:r>
      <w:r w:rsidRPr="008273A4">
        <w:rPr>
          <w:rFonts w:cstheme="minorHAnsi"/>
          <w:spacing w:val="-2"/>
        </w:rPr>
        <w:t xml:space="preserve"> </w:t>
      </w:r>
      <w:r>
        <w:rPr>
          <w:rFonts w:cstheme="minorHAnsi"/>
          <w:spacing w:val="-2"/>
        </w:rPr>
        <w:t xml:space="preserve">the foot and ankle into footwear </w:t>
      </w:r>
      <w:r>
        <w:rPr>
          <w:rFonts w:cstheme="minorHAnsi"/>
          <w:spacing w:val="-2"/>
        </w:rPr>
        <w:fldChar w:fldCharType="begin" w:fldLock="1"/>
      </w:r>
      <w:r w:rsidR="00D471C6">
        <w:rPr>
          <w:rFonts w:cstheme="minorHAnsi"/>
          <w:spacing w:val="-2"/>
        </w:rPr>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2","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2","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 Ivanyi et al., 2015)","plainTextFormattedCitation":"(Bakker et al., 1997; Ivanyi et al., 2015)","previouslyFormattedCitation":"(Bakker et al., 1997; Ivanyi et al., 2015)"},"properties":{"noteIndex":0},"schema":"https://github.com/citation-style-language/schema/raw/master/csl-citation.json"}</w:instrText>
      </w:r>
      <w:r>
        <w:rPr>
          <w:rFonts w:cstheme="minorHAnsi"/>
          <w:spacing w:val="-2"/>
        </w:rPr>
        <w:fldChar w:fldCharType="separate"/>
      </w:r>
      <w:r w:rsidR="00810D03" w:rsidRPr="009A28E3">
        <w:rPr>
          <w:rFonts w:cstheme="minorHAnsi"/>
          <w:noProof/>
          <w:spacing w:val="-2"/>
        </w:rPr>
        <w:t>(Bakker et al., 1997; Ivanyi et al., 2015)</w:t>
      </w:r>
      <w:r>
        <w:rPr>
          <w:rFonts w:cstheme="minorHAnsi"/>
          <w:spacing w:val="-2"/>
        </w:rPr>
        <w:fldChar w:fldCharType="end"/>
      </w:r>
      <w:r>
        <w:rPr>
          <w:rFonts w:cstheme="minorHAnsi"/>
          <w:spacing w:val="-2"/>
        </w:rPr>
        <w:t>.</w:t>
      </w:r>
    </w:p>
    <w:p w14:paraId="615DC77D" w14:textId="77777777" w:rsidR="008B2095" w:rsidRPr="00484D60" w:rsidRDefault="008B2095">
      <w:pPr>
        <w:pStyle w:val="ListParagraph"/>
        <w:numPr>
          <w:ilvl w:val="0"/>
          <w:numId w:val="35"/>
        </w:numPr>
        <w:suppressAutoHyphens/>
        <w:spacing w:line="360" w:lineRule="auto"/>
        <w:ind w:left="142" w:hanging="142"/>
        <w:jc w:val="both"/>
        <w:rPr>
          <w:rFonts w:cstheme="minorHAnsi"/>
          <w:spacing w:val="-2"/>
        </w:rPr>
      </w:pPr>
      <w:r w:rsidRPr="00484D60">
        <w:rPr>
          <w:rFonts w:cstheme="minorHAnsi"/>
          <w:spacing w:val="-2"/>
        </w:rPr>
        <w:lastRenderedPageBreak/>
        <w:t xml:space="preserve">Wide opening fastening </w:t>
      </w:r>
      <w:r>
        <w:rPr>
          <w:rFonts w:cstheme="minorHAnsi"/>
          <w:spacing w:val="-2"/>
        </w:rPr>
        <w:t xml:space="preserve">and </w:t>
      </w:r>
      <w:r w:rsidRPr="00484D60">
        <w:rPr>
          <w:rFonts w:cstheme="minorHAnsi"/>
          <w:spacing w:val="-2"/>
        </w:rPr>
        <w:t>facing</w:t>
      </w:r>
      <w:r>
        <w:rPr>
          <w:rFonts w:cstheme="minorHAnsi"/>
          <w:spacing w:val="-2"/>
        </w:rPr>
        <w:t>s</w:t>
      </w:r>
      <w:r w:rsidRPr="00484D60">
        <w:rPr>
          <w:rFonts w:cstheme="minorHAnsi"/>
          <w:spacing w:val="-2"/>
        </w:rPr>
        <w:t xml:space="preserve"> extended to </w:t>
      </w:r>
      <w:r>
        <w:rPr>
          <w:rFonts w:cstheme="minorHAnsi"/>
          <w:spacing w:val="-2"/>
        </w:rPr>
        <w:t xml:space="preserve">the </w:t>
      </w:r>
      <w:r w:rsidRPr="00484D60">
        <w:rPr>
          <w:rFonts w:cstheme="minorHAnsi"/>
          <w:spacing w:val="-2"/>
        </w:rPr>
        <w:t>toe box</w:t>
      </w:r>
      <w:r>
        <w:rPr>
          <w:rFonts w:cstheme="minorHAnsi"/>
          <w:spacing w:val="-2"/>
        </w:rPr>
        <w:t xml:space="preserve"> of footwear</w:t>
      </w:r>
      <w:r w:rsidRPr="00484D60">
        <w:rPr>
          <w:rFonts w:cstheme="minorHAnsi"/>
          <w:spacing w:val="-2"/>
        </w:rPr>
        <w:t xml:space="preserve">. </w:t>
      </w:r>
    </w:p>
    <w:p w14:paraId="65BAFEBE" w14:textId="77777777" w:rsidR="008B2095" w:rsidRPr="00484D60" w:rsidRDefault="008B2095">
      <w:pPr>
        <w:pStyle w:val="ListParagraph"/>
        <w:numPr>
          <w:ilvl w:val="0"/>
          <w:numId w:val="35"/>
        </w:numPr>
        <w:suppressAutoHyphens/>
        <w:spacing w:line="360" w:lineRule="auto"/>
        <w:ind w:left="142" w:hanging="142"/>
        <w:jc w:val="both"/>
        <w:rPr>
          <w:rFonts w:cstheme="minorHAnsi"/>
          <w:spacing w:val="-2"/>
        </w:rPr>
      </w:pPr>
      <w:r w:rsidRPr="00484D60">
        <w:rPr>
          <w:rFonts w:cstheme="minorHAnsi"/>
          <w:spacing w:val="-2"/>
        </w:rPr>
        <w:t>Pull tab on the heel collar</w:t>
      </w:r>
      <w:r>
        <w:rPr>
          <w:rFonts w:cstheme="minorHAnsi"/>
          <w:spacing w:val="-2"/>
        </w:rPr>
        <w:t>.</w:t>
      </w:r>
      <w:r w:rsidRPr="00484D60">
        <w:rPr>
          <w:rFonts w:cstheme="minorHAnsi"/>
          <w:spacing w:val="-2"/>
        </w:rPr>
        <w:t xml:space="preserve"> </w:t>
      </w:r>
    </w:p>
    <w:p w14:paraId="51CBB449" w14:textId="77777777" w:rsidR="008B2095" w:rsidRDefault="008B2095">
      <w:pPr>
        <w:pStyle w:val="ListParagraph"/>
        <w:numPr>
          <w:ilvl w:val="0"/>
          <w:numId w:val="35"/>
        </w:numPr>
        <w:suppressAutoHyphens/>
        <w:spacing w:line="360" w:lineRule="auto"/>
        <w:ind w:left="142" w:hanging="142"/>
        <w:jc w:val="both"/>
        <w:rPr>
          <w:rFonts w:cstheme="minorHAnsi"/>
          <w:spacing w:val="-2"/>
        </w:rPr>
      </w:pPr>
      <w:r>
        <w:rPr>
          <w:rFonts w:cstheme="minorHAnsi"/>
          <w:spacing w:val="-2"/>
        </w:rPr>
        <w:t>Other</w:t>
      </w:r>
      <w:r w:rsidRPr="006675FB">
        <w:rPr>
          <w:rFonts w:cstheme="minorHAnsi"/>
          <w:spacing w:val="-2"/>
        </w:rPr>
        <w:t xml:space="preserve"> design considerations to improve accessibility are hook eyelet fastening at the </w:t>
      </w:r>
      <w:proofErr w:type="spellStart"/>
      <w:r w:rsidRPr="006675FB">
        <w:rPr>
          <w:rFonts w:cstheme="minorHAnsi"/>
          <w:spacing w:val="-2"/>
        </w:rPr>
        <w:t>topline</w:t>
      </w:r>
      <w:proofErr w:type="spellEnd"/>
      <w:r>
        <w:rPr>
          <w:rFonts w:cstheme="minorHAnsi"/>
          <w:spacing w:val="-2"/>
        </w:rPr>
        <w:t>,</w:t>
      </w:r>
      <w:r w:rsidRPr="006675FB">
        <w:rPr>
          <w:rFonts w:cstheme="minorHAnsi"/>
          <w:spacing w:val="-2"/>
        </w:rPr>
        <w:t xml:space="preserve"> </w:t>
      </w:r>
      <w:r>
        <w:rPr>
          <w:rFonts w:cstheme="minorHAnsi"/>
          <w:spacing w:val="-2"/>
        </w:rPr>
        <w:t>making for ease of fastening and unfastening.</w:t>
      </w:r>
    </w:p>
    <w:p w14:paraId="0ED038A1" w14:textId="77777777" w:rsidR="008B2095" w:rsidRPr="00991771" w:rsidRDefault="008B2095">
      <w:pPr>
        <w:pStyle w:val="ListParagraph"/>
        <w:numPr>
          <w:ilvl w:val="0"/>
          <w:numId w:val="35"/>
        </w:numPr>
        <w:suppressAutoHyphens/>
        <w:spacing w:line="360" w:lineRule="auto"/>
        <w:ind w:left="142" w:hanging="142"/>
        <w:jc w:val="both"/>
        <w:rPr>
          <w:rFonts w:cstheme="minorHAnsi"/>
          <w:spacing w:val="-2"/>
        </w:rPr>
      </w:pPr>
      <w:r>
        <w:rPr>
          <w:rFonts w:cstheme="minorHAnsi"/>
          <w:spacing w:val="-2"/>
        </w:rPr>
        <w:t>Z</w:t>
      </w:r>
      <w:r w:rsidRPr="006675FB">
        <w:rPr>
          <w:rFonts w:cstheme="minorHAnsi"/>
          <w:spacing w:val="-2"/>
        </w:rPr>
        <w:t>ip fastening</w:t>
      </w:r>
      <w:r>
        <w:rPr>
          <w:rFonts w:cstheme="minorHAnsi"/>
          <w:spacing w:val="-2"/>
        </w:rPr>
        <w:t>s</w:t>
      </w:r>
      <w:r w:rsidRPr="006675FB">
        <w:rPr>
          <w:rFonts w:cstheme="minorHAnsi"/>
          <w:spacing w:val="-2"/>
        </w:rPr>
        <w:t xml:space="preserve"> at the Medial aspect of the rearfoot.</w:t>
      </w:r>
    </w:p>
    <w:p w14:paraId="65191F60" w14:textId="77777777" w:rsidR="008B2095" w:rsidRDefault="008B2095" w:rsidP="008B2095">
      <w:pPr>
        <w:spacing w:line="360" w:lineRule="auto"/>
        <w:jc w:val="both"/>
        <w:rPr>
          <w:rFonts w:cstheme="minorHAnsi"/>
          <w:b/>
          <w:bCs/>
          <w:i/>
          <w:iCs/>
          <w:spacing w:val="-2"/>
        </w:rPr>
      </w:pPr>
    </w:p>
    <w:p w14:paraId="0FD58A22" w14:textId="0FA6D764" w:rsidR="008B2095" w:rsidRDefault="008B2095" w:rsidP="008B2095">
      <w:pPr>
        <w:spacing w:line="360" w:lineRule="auto"/>
        <w:jc w:val="both"/>
        <w:rPr>
          <w:rFonts w:cstheme="minorHAnsi"/>
          <w:spacing w:val="-2"/>
        </w:rPr>
      </w:pPr>
      <w:r w:rsidRPr="00245EE9">
        <w:rPr>
          <w:rFonts w:cstheme="minorHAnsi"/>
          <w:b/>
          <w:bCs/>
          <w:i/>
          <w:iCs/>
          <w:spacing w:val="-2"/>
        </w:rPr>
        <w:t>Comfort:</w:t>
      </w:r>
      <w:r>
        <w:rPr>
          <w:rFonts w:cstheme="minorHAnsi"/>
          <w:spacing w:val="-2"/>
        </w:rPr>
        <w:t xml:space="preserve"> Footwear design characteristics that are adapted to conform or are cushioned to reduce stress on the anatomy of the foot and ankle during wear and use </w:t>
      </w:r>
      <w:r>
        <w:rPr>
          <w:rFonts w:cstheme="minorHAnsi"/>
          <w:spacing w:val="-2"/>
        </w:rPr>
        <w:fldChar w:fldCharType="begin" w:fldLock="1"/>
      </w:r>
      <w:r w:rsidR="00D471C6">
        <w:rPr>
          <w:rFonts w:cstheme="minorHAnsi"/>
          <w:spacing w:val="-2"/>
        </w:rPr>
        <w:instrText>ADDIN CSL_CITATION {"citationItems":[{"id":"ITEM-1","itemData":{"DOI":"10.1186/s13047-015-0062-0","ISBN":"17571146 (ISSN)","PMID":"25722747","abstract":"Background: Foot deformity, flat feet, and the use of ill-fitting footwear are common in children and adolescents with Down syndrome (DS). The aim of this study was to determine whether these observations are associated with foot-specific disability in this group.; Methods: A cross-sectional study design. Foot structure (foot posture determined using the Arch Index, presence of hallux valgus and lesser toe deformities) and footwear fit (determined by length and width percentage differences between the participant's foot and footwear) were assessed in 50 participants with DS (22 females, 28 males) aged five to 18 with a mean (SD) age of 10.6 (3.9) years. Foot-specific disability was determined using the parent-reported Oxford Ankle Foot Questionnaire for Children (OxAFQ-C). Associations between foot structure and footwear fit with the four domains (Physical, School and play, Emotional and Footwear) of the OxAFQ-C were determined using multivariate regression modelling.; Results: The mean (SD) Arch Index was 0.29 (0.08), and the prevalence of flat feet, hallux valgus and lesser toe deformities was 76%, 10% and 12% respectively. Few participants wore footwear that was too short (10%), but the use of footwear that was too narrow was common (58%). The presence of hallux valgus was significantly associated with increased disability for the OxAFQ-C School and play domain scores. The use of narrow-fitting footwear was significantly associated with increased levels of disability for the OxAFQ-C Physical, School and play, and Emotional domains. However, these variables only explained between 10% to 14% of the variance in the OxAFQ-C domain scores. There were no significant associations between foot structure and footwear fit with the OxAFQ-C Footwear domain scores.; Conclusions: Flatter feet and lesser toe deformities are not associated with foot-specific disability in children and adolescents with DS. Hallux valgus is associated with foot-specific disability during school and play activities. Ill-fitting footwear (too narrow) is common and is associated with foot-specific disability. Further research is required to identify if the relationship between narrow-fitting footwear and foot-specific disability is causal, and to identify other factors associated with foot-specific disability in children and adolescents with DS.;","author":[{"dropping-particle":"","family":"Lim","given":"Polly Qx X","non-dropping-particle":"","parse-names":false,"suffix":""},{"dropping-particle":"","family":"Shields","given":"Nora","non-dropping-particle":"","parse-names":false,"suffix":""},{"dropping-particle":"","family":"Nikolopoulos","given":"Nikolaos","non-dropping-particle":"","parse-names":false,"suffix":""},{"dropping-particle":"","family":"Barrett","given":"Joanna T","non-dropping-particle":"","parse-names":false,"suffix":""},{"dropping-particle":"","family":"Evans","given":"Angela M","non-dropping-particle":"","parse-names":false,"suffix":""},{"dropping-particle":"","family":"Taylor","given":"Nicholas F","non-dropping-particle":"","parse-names":false,"suffix":""},{"dropping-particle":"","family":"Munteanu","given":"Shannon E","non-dropping-particle":"","parse-names":false,"suffix":""}],"container-title":"J Foot Ankle Res","id":"ITEM-1","issue":"1","issued":{"date-parts":[["2015"]]},"language":"English","note":"From Duplicate 1 (The association of foot structure and footwear fit with disability in children and adolescents with Down syndrome - Lim, Polly Qx X; Shields, Nora; Nikolopoulos, Nikolaos; Barrett, Joanna T; Evans, Angela M; Taylor, Nicholas F; Munteanu, Shannon E)\n\nFrom Duplicate 1 (The association of foot structure and footwear fit with disability in children and adolescents with Down syndrome - Lim, P Q X; Shields, N; Nikolopoulos, N; Barrett, J T; Evans, A M; Taylor, N F; Munteanu, S E)\n\nCited By :2\nExport Date: 29 January 2018\nCorrespondence Address: Munteanu, S.E.; Discipline of Podiatry, College of Science, Health and Engineering, La Trobe UniversityAustralia\nReferences: Elton, T.S., Sansom, S.E., Martin, M.M., Trisomy-21 gene dosage over-expression of miRNAs results in the haploinsufficiency of specific target proteins (2010) RNA Biol, 7 (5), pp. 540-547; Roizen, N.J., Patterson, D., Down's syndrome (2003) Lancet, 361 (9365), pp. 1281-1289; Steingass, K.J., Chicoine, B., McGuire, D., Roizen, N.J., Developmental disabilities grown up: Down syndrome (2011) J Dev Behav Pediatr, 32 (7), pp. 548-558; Cowley, P.M., Ploutz-Snyder, L.L., Baynard, T., Heffernan, K., Jae, S.Y., Hsu, S., Physical fitness predicts functional tasks in individuals with Down syndrome (2010) Med Sci Sports Exerc, 42 (2), pp. 388-393; Mercer, V.S., Lewis, C.L., Hip abductor and knee extensor muscle strength of children with and without Down syndrome (2001) Pediatr Phys Ther, 13 (1), pp. 18-26; Galli, M., Cimolin, V., Pau, M., Costici, P., Albertini, G., Relationship between flat foot condition and gait pattern alterations in children with Down syndrome (2014) J Intellect Disabil Res, 58 (3), pp. 269-276; Rigoldi, C., Galli, M., Albertini, G., Gait development during lifespan in subjects with Down syndrome (2011) Res Dev Disabil, 32 (1), pp. 158-163; Mik, G., Gholve, P.A., Scher, D.M., Widmann, R.F., Green, D.W., Down syndrome: orthopedic issues (2008) Curr Opin Pediatr, 20 (1), pp. 30-36; Caird, M.S., Wills, B.P., Dormans, J.P., Down syndrome in children: the role of the orthopaedic surgeon (2006) J Am Acad Orthop Surg, 14 (11), pp. 610-619; Livingstone, B., Hirst, P., Orthopedic disorders in school children with Down's syndrome with special reference to the incidence of joint laxity (1986) Clin Orthop Relat Res, 207, pp. 74-76; Diamond, L.S., Lynne, D., Sigman, B., Orthopedic disorders in patients with Down's syndrome (1981) Orthop Clin North Am, 12 (1), pp. 57-71; Pikora, T.J., Bourke, J., Bathgate, K., Foley, K.R., Lennox, N., Leonard, H., Health conditions and their impact among adolescents and young adults with Down syndrome (2014) PLoS One, 9 (5); Mahan, K.T., Diamond, E., Brown, D., Podiatric profile of the Down's syndrome individual (1983) J Am Podiatry Assoc, 73 (4), pp. 173-179; Caselli, M.A., Cohen-Sobel, E., Thompson, J., Adler, J., Gonzalez, L., Biomechanical management of children and adolescents with Down syndrome (1991) J Am Podiatr Med Assoc, 81 (3), pp. 119-127; Merrick, J., Ezra, E., Josef, B., Hendel, D., Steinberg, D.M., Wientroub, S., Musculoskeletal problems in down syndrome European paediatric orthopaedic society survey: the Israeli sample (2000) J Pediatr Orthop B, 9 (3), pp. 185-192; Concolino, D., Pasquzzi, A., Capalbo, G., Sinopoli, S., Strisciuglio, P., Early detection of podiatric anomalies in children with Down syndrome (2006) Acta Paediatr, 95 (1), pp. 17-20; Prasher, V.P., Robinson, L., Krishnan, V.H., Chung, M.C., Podiatric disorders among children with Down syndrome and learning disability (1995) Dev Med Child Neurol, 37 (2), pp. 131-134; Pau, M., Galli, M., Crivellini, M., Albertini, G., Foot-ground interaction during upright standing in children with Down syndrome (2012) Res Dev Disabil, 33 (6), pp. 1881-1887; Cavanagh, P.R., Rodgers, M.M., The arch index: a useful measure from footprints (1987) J Biomech, 20 (5), pp. 547-551; Murley, G.S., Menz, H.B., Landorf, K.B., A protocol for classifying normal- and flat-arched foot posture for research studies using clinical and radiographic measurements (2009) J Foot Ankle Res, 2 (1), p. 22; Gilmour, J.C., Burns, Y., The measurement of the medial longitudinal arch in children (2001) Foot Ankle Int, 22 (6), pp. 493-498; Igbigbi, P.S., Msamati, B.C., The footprint ratio as a predictor of pes planus: a study of indigenous Malawians (2002) J Foot Ankle Surg, 41 (6), pp. 394-397; Kanatli, U., Yetkin, H., Cila, E., Footprint and radiographic analysis of the feet (2001) J Pediatr Orthop, 21 (2), pp. 225-228; Wearing, S.C., Hills, A.P., Byrne, N.M., Hennig, E.M., McDonald, M., The arch index: a measure of flat or fat feet? (2004) Foot Ankle Int, 25 (8), pp. 575-581; Mickle, K.J., Steele, J.R., Munro, B.J., The feet of overweight and obese young children: are they flat or fat? (2006) Obesity (Silver Spring), 14 (11), pp. 1949-1953; Murray, J., Ryan-Krause, P., Obesity in children with Down syndrome: Background and recommendations for management (2010) Pediatr Nurs, 36 (6), pp. 314-319; Rimmer, J.H., Yamaki, K., Davis, B.M., Wang, E., Vogel, L.C., Obesity and overweight prevalence among adolescents with disabilities (2011) Prev Chronic Dis, 8 (2); Pau, M., Galli, M., Crivellini, M., Albertini, G., Relationship between obesity and plantar pressure distribution in youths with down syndrome (2013) Am J Phys Med Rehabil, 92 (10), pp. 889-897; Garrow, A.P., Papageorgiou, A., Silman, A.J., Thomas, E., Jayson, M.I.V., Macfarlane, G.J., The grading of hallux valgus: The Manchester scale (2001) J Am Podiatr Med Assoc, 91 (2), pp. 74-78; Menz, H.B., Fotoohabadi, M.R., Wee, E., Spink, M.J., Validity of self-assessment of hallux valgus using the Manchester scale (2010) BMC Musculoskelet Disord, 11 (1), pp. 1-6; Menz, H.B., Munteanu, S.E., Radiographic validation of the Manchester scale for the classification of hallux valgus deformity (2005) Rheumatology (Oxford), 44 (8), pp. 1061-1066; Menz, H.B., Lord, S.R., Foot pain impairs balance and functional ability in community-dwelling older people (2001) J Am Podiatr Med Assoc, 91 (5), pp. 222-229; Menz, H.B., Morris, M.E., Footwear characteristics and foot problems in older people (2005) Gerontology, 51 (5), pp. 346-351; Morris, C., Doll, H.A., Wainwright, A., Theologis, T., Fitzpatrick, R., The Oxford ankle foot questionnaire for children: scaling, reliability and validity (2008) J Bone Joint Surg (Br), 90 (11), pp. 1451-1456; Morris, C., Doll, H., Davies, N., Wainwright, A., Theologis, T., Willett, K., The Oxford Ankle Foot Questionnaire for children: responsiveness and longitudinal validity (2009) Qual Life Res, 18 (10), pp. 1367-1376; Morris, C., Doll, H., Wainwright, A., Davies, N., Theologis, T., Fitzpatrick, R., The oxford ankle foot questionnaire for children: review of development and potential applications (2010) Prosthet Orthot Int, 34 (3), pp. 238-244; Faul, F., Erdfelder, E., Buchner, A., Lang, A.G., Statistical power analyses using G*Power 3.1: tests for correlation and regression analyses (2009) Behav Res Methods, 41 (4), pp. 1149-1160; Menz, H.B., Two feet, or one person? Problems associated with statistical analysis of paired data in foot and ankle medicine (2004) Foot, 14 (1), pp. 2-5; Tabachnick, B.G., Fidell, L.S., Multiple Regression. Chapter 5 (2007) Using Multivariate Statistics, pp. 117-194. , Hartman S, editor. 5th ed. Boston: Pearson/Allyn &amp;amp; Bacon; Jankowicz-Szymanska, A., Mikolajczyk, E., Wojtanowski, W., The effect of the degree of disability on nutritional status and flat feet in adolescents with Down syndrome (2013) Res Dev Disabil, 34 (11), pp. 3686-3690; Galli, M., Cimolin, V., Rigoldi, C., Pau, M., Costici, P., Albertini, G., The effects of low arched feet on foot rotation during gait in children with Down syndrome (2014) J Intellect Disabil Res, 58 (8), pp. 758-764; Evans, A.M., Rome, K., A Cochrane review of the evidence for non-surgical interventions for flexible pediatric flat feet (2011) Eur J Phys Rehabil Med, 47 (1), pp. 69-89; Evans, A.M., Screening for foot problems in children: is this practice justifiable? (2012) J Foot Ankle Res, 5 (1), p. 18; Menz, H.B., Roddy, E., Thomas, E., Croft, P.R., Impact of hallux valgus severity on general and foot-specific health-related quality of life (2011) Arthritis Care Res (Hoboken), 63 (3), pp. 396-404; Nix, S.E., Vicenzino, B.T., Collins, N.J., Smith, M.D., Gait parameters associated with hallux valgus: a systematic review (2013) J Foot Ankle Res, 6 (1), p. 9; Chaiwanichsiri, D., Tantisiriwat, N., Janchai, S., Proper shoe sizes for Thai elderly (2008) Foot (Edinb), 18 (4), pp. 186-191; Klein, C., Groll-Knapp, E., Kundi, M., Kinz, W., Increased hallux angle in children and its association with insufficient length of footwear: a community based cross-sectional study (2009) BMC Musculoskelet Disord, 10, p. 159; Rigoldi, C., Galli, M., Cimolin, V., Camerota, F., Celletti, C., Tenore, N., Gait strategy in patients with Ehlers-Danlos syndrome hypermobility type and Down syndrome (2012) Res Dev Disabil, 33 (5), pp. 1437-1442; Celletti, C., Galli, M., Cimolin, V., Castori, M., Albertini, G., Camerota, F., Relationship between fatigue and gait abnormality in joint hypermobility syndrome/Ehlers-Danlos syndrome hypermobility type (2012) Res Dev Disabil, 33 (6), pp. 1914-1918; Galli, M., Rigoldi, C., Brunner, R., Virji-Babul, N., Giorgio, A., Joint stiffness and gait pattern evaluation in children with Down syndrome (2008) Gait Posture, 28 (3), pp. 502-506\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n\nFrom Duplicate 2 (The association of foot structure and footwear fit with disability in children and adolescents with Down syndrome - Lim, Polly Qx; Shields, Nora; Nikolopoulos, Nikolaos; Barrett, Joanna T; Evans, Angela M; Taylor, Nicholas F; Munteanu, Shannon E)\n\neCollection. Cited Medium: Print. NLM ISO Abbr: J Foot Ankle Res. PubMed Central ID: PMC4342196. Linking ISSN: 17571146. Subset: PubMed-not-MEDLINE; Date of Electronic Publication: 20150212. ; Original Imprints: Publication: London : BioMed Central, 2008-","page":"4","publisher":"BioMed Central","publisher-place":"England","title":"The association of foot structure and footwear fit with disability in children and adolescents with Down syndrome","type":"article-journal","volume":"8"},"uris":["http://www.mendeley.com/documents/?uuid=18770c8d-757d-433a-9feb-715530283856"]},{"id":"ITEM-2","itemData":{"DOI":"10.1186/S13047-021-00500-9","ISSN":"1757-1146","abstract":"To provide a narrative synthesis of the research literature pertaining to footwear comfort, including definitions, measurement scales, footwear design features, and physiological and psychological factors. A systematic search was conducted which yielded 101 manuscripts. The most relevant manuscripts were selected based on the predetermined subheadings of the review (definitions, measurement scales, footwear design features, and physiological and psychological factors). A narrative synthesis of the findings of the included studies was undertaken. The available evidence is highly fragmented and incorporates a wide range of study designs, participants, and assessment approaches, making it challenging to draw strong conclusions or implications for clinical practice. However, it can be broadly concluded that (i) simple visual analog scales may provide a reliable overall assessment of comfort, (ii) well-fitted, lightweight shoes with soft midsoles and curved rocker-soles are generally perceived to be most comfortable, and (iii) the influence of sole flexibility, shoe microclimate and insoles is less clear and likely to be more specific to the population, setting and task being performed. Footwear comfort is a complex and multifaceted concept that is influenced not only by structural and functional aspects of shoe design, but also task requirements and anatomical and physiological differences between individuals. Further research is required to delineate the contribution of specific shoe features more clearly, and to better understand the interaction between footwear features and individual physiological attributes.","author":[{"dropping-particle":"","family":"Menz","given":"Hylton B.","non-dropping-particle":"","parse-names":false,"suffix":""},{"dropping-particle":"","family":"Bonanno","given":"Daniel R.","non-dropping-particle":"","parse-names":false,"suffix":""}],"container-title":"Journal of Foot and Ankle Research 2021 14:1","id":"ITEM-2","issue":"1","issued":{"date-parts":[["2021","12","7"]]},"page":"1-11","publisher":"BioMed Central","title":"Footwear comfort: a systematic search and narrative synthesis of the literature","type":"article-journal","volume":"14"},"uris":["http://www.mendeley.com/documents/?uuid=37daeef9-079c-35f7-ba28-a4769807a776"]}],"mendeley":{"formattedCitation":"(P. Q. X. Lim et al., 2015; Menz &amp; Bonanno, 2021)","plainTextFormattedCitation":"(P. Q. X. Lim et al., 2015; Menz &amp; Bonanno, 2021)","previouslyFormattedCitation":"(P. Q. X. Lim et al., 2015; Menz &amp; Bonanno, 2021)"},"properties":{"noteIndex":0},"schema":"https://github.com/citation-style-language/schema/raw/master/csl-citation.json"}</w:instrText>
      </w:r>
      <w:r>
        <w:rPr>
          <w:rFonts w:cstheme="minorHAnsi"/>
          <w:spacing w:val="-2"/>
        </w:rPr>
        <w:fldChar w:fldCharType="separate"/>
      </w:r>
      <w:r w:rsidR="009A28E3" w:rsidRPr="009A28E3">
        <w:rPr>
          <w:rFonts w:cstheme="minorHAnsi"/>
          <w:noProof/>
          <w:spacing w:val="-2"/>
        </w:rPr>
        <w:t>(P. Q. X. Lim et al., 2015; Menz &amp; Bonanno, 2021)</w:t>
      </w:r>
      <w:r>
        <w:rPr>
          <w:rFonts w:cstheme="minorHAnsi"/>
          <w:spacing w:val="-2"/>
        </w:rPr>
        <w:fldChar w:fldCharType="end"/>
      </w:r>
      <w:r>
        <w:rPr>
          <w:rFonts w:cstheme="minorHAnsi"/>
          <w:spacing w:val="-2"/>
        </w:rPr>
        <w:t xml:space="preserve">. </w:t>
      </w:r>
    </w:p>
    <w:p w14:paraId="0E20EF2E" w14:textId="77777777" w:rsidR="008B2095" w:rsidRDefault="008B2095">
      <w:pPr>
        <w:pStyle w:val="ListParagraph"/>
        <w:numPr>
          <w:ilvl w:val="0"/>
          <w:numId w:val="39"/>
        </w:numPr>
        <w:spacing w:line="360" w:lineRule="auto"/>
        <w:jc w:val="both"/>
        <w:rPr>
          <w:rFonts w:cstheme="minorHAnsi"/>
          <w:spacing w:val="-2"/>
        </w:rPr>
      </w:pPr>
      <w:r>
        <w:rPr>
          <w:rFonts w:cstheme="minorHAnsi"/>
          <w:spacing w:val="-2"/>
        </w:rPr>
        <w:t>P</w:t>
      </w:r>
      <w:r w:rsidRPr="007917A2">
        <w:rPr>
          <w:rFonts w:cstheme="minorHAnsi"/>
          <w:spacing w:val="-2"/>
        </w:rPr>
        <w:t xml:space="preserve">added </w:t>
      </w:r>
      <w:proofErr w:type="spellStart"/>
      <w:r w:rsidRPr="007917A2">
        <w:rPr>
          <w:rFonts w:cstheme="minorHAnsi"/>
          <w:spacing w:val="-2"/>
        </w:rPr>
        <w:t>topline</w:t>
      </w:r>
      <w:proofErr w:type="spellEnd"/>
      <w:r w:rsidRPr="007917A2">
        <w:rPr>
          <w:rFonts w:cstheme="minorHAnsi"/>
          <w:spacing w:val="-2"/>
        </w:rPr>
        <w:t xml:space="preserve"> collar. </w:t>
      </w:r>
    </w:p>
    <w:p w14:paraId="20846D5D" w14:textId="77777777" w:rsidR="008B2095" w:rsidRDefault="008B2095">
      <w:pPr>
        <w:pStyle w:val="ListParagraph"/>
        <w:numPr>
          <w:ilvl w:val="0"/>
          <w:numId w:val="39"/>
        </w:numPr>
        <w:spacing w:line="360" w:lineRule="auto"/>
        <w:jc w:val="both"/>
        <w:rPr>
          <w:rFonts w:cstheme="minorHAnsi"/>
          <w:spacing w:val="-2"/>
        </w:rPr>
      </w:pPr>
      <w:r>
        <w:rPr>
          <w:rFonts w:cstheme="minorHAnsi"/>
          <w:spacing w:val="-2"/>
        </w:rPr>
        <w:t>Contoured collar to malleoli and Achilles tendon</w:t>
      </w:r>
    </w:p>
    <w:p w14:paraId="13643E5D" w14:textId="77777777" w:rsidR="008B2095" w:rsidRDefault="008B2095">
      <w:pPr>
        <w:pStyle w:val="ListParagraph"/>
        <w:numPr>
          <w:ilvl w:val="0"/>
          <w:numId w:val="39"/>
        </w:numPr>
        <w:spacing w:line="360" w:lineRule="auto"/>
        <w:jc w:val="both"/>
        <w:rPr>
          <w:rFonts w:cstheme="minorHAnsi"/>
          <w:spacing w:val="-2"/>
        </w:rPr>
      </w:pPr>
      <w:r>
        <w:rPr>
          <w:rFonts w:cstheme="minorHAnsi"/>
          <w:spacing w:val="-2"/>
        </w:rPr>
        <w:t xml:space="preserve">Padded tongue </w:t>
      </w:r>
    </w:p>
    <w:p w14:paraId="07B92465" w14:textId="77777777" w:rsidR="008B2095" w:rsidRDefault="008B2095">
      <w:pPr>
        <w:pStyle w:val="ListParagraph"/>
        <w:numPr>
          <w:ilvl w:val="0"/>
          <w:numId w:val="39"/>
        </w:numPr>
        <w:spacing w:line="360" w:lineRule="auto"/>
        <w:jc w:val="both"/>
        <w:rPr>
          <w:rFonts w:cstheme="minorHAnsi"/>
          <w:spacing w:val="-2"/>
        </w:rPr>
      </w:pPr>
      <w:r>
        <w:rPr>
          <w:rFonts w:cstheme="minorHAnsi"/>
          <w:spacing w:val="-2"/>
        </w:rPr>
        <w:t>Padded inner lining of upper</w:t>
      </w:r>
    </w:p>
    <w:p w14:paraId="6DEC1590" w14:textId="77777777" w:rsidR="005C286F" w:rsidRDefault="005C286F" w:rsidP="005C286F">
      <w:pPr>
        <w:pStyle w:val="ListParagraph"/>
        <w:spacing w:line="360" w:lineRule="auto"/>
        <w:ind w:left="0"/>
        <w:jc w:val="both"/>
        <w:rPr>
          <w:rFonts w:cstheme="minorHAnsi"/>
          <w:spacing w:val="-2"/>
        </w:rPr>
      </w:pPr>
    </w:p>
    <w:p w14:paraId="77BC37ED" w14:textId="30188B65" w:rsidR="00DC48F8" w:rsidRDefault="005A5BBC" w:rsidP="00462FD6">
      <w:pPr>
        <w:spacing w:line="360" w:lineRule="auto"/>
        <w:rPr>
          <w:rFonts w:cstheme="minorHAnsi"/>
          <w:spacing w:val="-2"/>
        </w:rPr>
      </w:pPr>
      <w:r w:rsidRPr="005B5ECE">
        <w:rPr>
          <w:rFonts w:cstheme="minorHAnsi"/>
          <w:spacing w:val="-2"/>
        </w:rPr>
        <w:t xml:space="preserve">It must be recognised that a comparison was made to one model of popular standard retail footwear, and there may be variation across different manufacturers similar to that seen across the OSSTF samples used in this study. Obtaining other samples of standard children’s retail boots would have also allowed for a mean comparison analysis of statistical significance. </w:t>
      </w:r>
      <w:r w:rsidR="008B2095" w:rsidRPr="005B5ECE">
        <w:rPr>
          <w:rFonts w:cstheme="minorHAnsi"/>
          <w:spacing w:val="-2"/>
        </w:rPr>
        <w:t xml:space="preserve">Further qualitative, quantitative and functional assessment of OSSTF is required to substantiate these initial proposed functional purposes of their design characteristics </w:t>
      </w:r>
      <w:r w:rsidR="008B2095" w:rsidRPr="005B5ECE">
        <w:rPr>
          <w:rFonts w:cstheme="minorHAnsi"/>
          <w:spacing w:val="-2"/>
        </w:rPr>
        <w:fldChar w:fldCharType="begin" w:fldLock="1"/>
      </w:r>
      <w:r w:rsidR="00EF53DC" w:rsidRPr="005B5ECE">
        <w:rPr>
          <w:rFonts w:cstheme="minorHAnsi"/>
          <w:spacing w:val="-2"/>
        </w:rPr>
        <w:instrText>ADDIN CSL_CITATION {"citationItems":[{"id":"ITEM-1","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1","issue":"6","issued":{"date-parts":[["2013","6"]]},"page":"2042533313479197","publisher":"Royal Society of Medicine Press","title":"Using mixed methods in health research.","type":"article-journal","volume":"4"},"uris":["http://www.mendeley.com/documents/?uuid=0de711e9-7315-3e13-aa2e-77050d83156d"]},{"id":"ITEM-2","itemData":{"author":[{"dropping-particle":"","family":"ISO","given":"","non-dropping-particle":"","parse-names":false,"suffix":""}],"container-title":"Standards","id":"ITEM-2","issued":{"date-parts":[["2021"]]},"title":"ISO 20344:2021(en), Personal protective equipment — Test methods for footwear","type":"report"},"uris":["http://www.mendeley.com/documents/?uuid=7c10999a-ff13-3bff-967f-dd8009bda8d7"]},{"id":"ITEM-3","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3","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mendeley":{"formattedCitation":"(ISO, 2021; Tariq &amp; Woodman, 2013; Wegener, Hunt, et al., 2011)","plainTextFormattedCitation":"(ISO, 2021; Tariq &amp; Woodman, 2013; Wegener, Hunt, et al., 2011)","previouslyFormattedCitation":"(ISO, 2021; Tariq &amp; Woodman, 2013; Wegener, Hunt, et al., 2011)"},"properties":{"noteIndex":0},"schema":"https://github.com/citation-style-language/schema/raw/master/csl-citation.json"}</w:instrText>
      </w:r>
      <w:r w:rsidR="008B2095" w:rsidRPr="005B5ECE">
        <w:rPr>
          <w:rFonts w:cstheme="minorHAnsi"/>
          <w:spacing w:val="-2"/>
        </w:rPr>
        <w:fldChar w:fldCharType="separate"/>
      </w:r>
      <w:r w:rsidR="00254D00" w:rsidRPr="005B5ECE">
        <w:rPr>
          <w:rFonts w:cstheme="minorHAnsi"/>
          <w:noProof/>
          <w:spacing w:val="-2"/>
        </w:rPr>
        <w:t>(ISO, 2021; Tariq &amp; Woodman, 2013; Wegener, Hunt, et al., 2011)</w:t>
      </w:r>
      <w:r w:rsidR="008B2095" w:rsidRPr="005B5ECE">
        <w:rPr>
          <w:rFonts w:cstheme="minorHAnsi"/>
          <w:spacing w:val="-2"/>
        </w:rPr>
        <w:fldChar w:fldCharType="end"/>
      </w:r>
      <w:r w:rsidR="008B2095" w:rsidRPr="005B5ECE">
        <w:rPr>
          <w:rFonts w:cstheme="minorHAnsi"/>
          <w:spacing w:val="-2"/>
        </w:rPr>
        <w:t xml:space="preserve">. However, observations presented within this study provide an initial framework for further qualitative studies to develop an expert consensus protocol to assess children’s therapeutic footwear </w:t>
      </w:r>
      <w:r w:rsidR="008B2095" w:rsidRPr="005B5ECE">
        <w:rPr>
          <w:rFonts w:cstheme="minorHAnsi"/>
          <w:spacing w:val="-2"/>
        </w:rPr>
        <w:fldChar w:fldCharType="begin" w:fldLock="1"/>
      </w:r>
      <w:r w:rsidR="00EF53DC" w:rsidRPr="005B5ECE">
        <w:rPr>
          <w:rFonts w:cstheme="minorHAnsi"/>
          <w:spacing w:val="-2"/>
        </w:rPr>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id":"ITEM-2","itemData":{"DOI":"10.1186/s13047-022-00519-6","ISSN":"17571146","PMID":"35144665","abstract":"Footwear has been documented as a significant factor in the aetiology of foot pain in the general population. Assessing footwear in a clinical setting continues to be practitioner specific and there is limited guidance to direct advice. Health professionals must have access to clinically appropriate and reliable footwear assessment tools to educate patients on healthier footwear choices. The primary aim of this study was to critique what elements should be in a footwear assessment tool with a secondary aim of testing the agreed tool for validity. A combined Nominal Group Technique and then a Delphi technique from purposively sampled experts of foot health professions were employed to critique elements of footwear assessment. The agreed tool was then tested by practising podiatrists on 5 different shoes to assess the validity and reliability of the measures. Twelve test evaluation criteria were identified receiving significant ratings to form the final footwear assessment tool consisting of five footwear themes. Application of the tool in a clinical setting validated the themes of footwear characteristics, footwear structure, motion control and wear patterns. However, the assessment of footwear fit was not reliable. The footwear tool was refined based on the collective consensus achieved from the rounds creating a more clinically appropriate tool. The validity of this tool was assessed as high in some of the themes but for those that were lower, a training need was identified.","author":[{"dropping-particle":"","family":"Ellis","given":"Stephen","non-dropping-particle":"","parse-names":false,"suffix":""},{"dropping-particle":"","family":"Branthwaite","given":"Helen","non-dropping-particle":"","parse-names":false,"suffix":""},{"dropping-particle":"","family":"Chockalingam","given":"Nachiappan","non-dropping-particle":"","parse-names":false,"suffix":""}],"container-title":"Journal of Foot and Ankle Research","id":"ITEM-2","issue":"1","issued":{"date-parts":[["2022","12","1"]]},"page":"1-9","publisher":"BioMed Central Ltd","title":"Evaluation and optimisation of a footwear assessment tool for use within a clinical environment","type":"article-journal","volume":"15"},"uris":["http://www.mendeley.com/documents/?uuid=0e9bde95-ea4c-367c-a41f-99701609bcfe"]}],"mendeley":{"formattedCitation":"(Ellis et al., 2022; Keeney et al., 2010)","plainTextFormattedCitation":"(Ellis et al., 2022; Keeney et al., 2010)","previouslyFormattedCitation":"(Ellis et al., 2022; Keeney et al., 2010)"},"properties":{"noteIndex":0},"schema":"https://github.com/citation-style-language/schema/raw/master/csl-citation.json"}</w:instrText>
      </w:r>
      <w:r w:rsidR="008B2095" w:rsidRPr="005B5ECE">
        <w:rPr>
          <w:rFonts w:cstheme="minorHAnsi"/>
          <w:spacing w:val="-2"/>
        </w:rPr>
        <w:fldChar w:fldCharType="separate"/>
      </w:r>
      <w:r w:rsidR="00254D00" w:rsidRPr="005B5ECE">
        <w:rPr>
          <w:rFonts w:cstheme="minorHAnsi"/>
          <w:noProof/>
          <w:spacing w:val="-2"/>
        </w:rPr>
        <w:t>(Ellis et al., 2022; Keeney et al., 2010)</w:t>
      </w:r>
      <w:r w:rsidR="008B2095" w:rsidRPr="005B5ECE">
        <w:rPr>
          <w:rFonts w:cstheme="minorHAnsi"/>
          <w:spacing w:val="-2"/>
        </w:rPr>
        <w:fldChar w:fldCharType="end"/>
      </w:r>
      <w:r w:rsidR="008B2095" w:rsidRPr="005B5ECE">
        <w:rPr>
          <w:rFonts w:cstheme="minorHAnsi"/>
          <w:spacing w:val="-2"/>
        </w:rPr>
        <w:t xml:space="preserve">. </w:t>
      </w:r>
      <w:r w:rsidR="00462FD6" w:rsidRPr="005B5ECE">
        <w:rPr>
          <w:rFonts w:cstheme="minorHAnsi"/>
          <w:spacing w:val="-2"/>
        </w:rPr>
        <w:t xml:space="preserve">Further substantiating these observations will be necessary for a clinician to assess the footwear's quality and function and provide informed advice to their patients </w:t>
      </w:r>
      <w:r w:rsidR="00462FD6" w:rsidRPr="005B5ECE">
        <w:rPr>
          <w:rFonts w:cstheme="minorHAnsi"/>
          <w:spacing w:val="-2"/>
        </w:rPr>
        <w:fldChar w:fldCharType="begin" w:fldLock="1"/>
      </w:r>
      <w:r w:rsidR="00462FD6" w:rsidRPr="005B5ECE">
        <w:rPr>
          <w:rFonts w:cstheme="minorHAnsi"/>
          <w:spacing w:val="-2"/>
        </w:rPr>
        <w:instrText>ADDIN CSL_CITATION {"citationItems":[{"id":"ITEM-1","itemData":{"DOI":"10.1186/s13047-018-0281-2","ISSN":"1757-1146","abstract":"The effects of footwear on the development of children’s feet has been debated for many years and recent work from the developmental and biomechanical literature has challenged long-held views about footwear and the impact on foot development. This narrative review draws upon existing studies from developmental, biomechanical and clinical literature to explore the effects of footwear on the development of the foot. The emerging findings from this support the need for progress in [children’s] footwear science and advance understanding of the interaction between the foot and shoe. Ensuring clear and credible messages inform practice requires a progressive evidence base but this remains big issue in children’s footwear research.","author":[{"dropping-particle":"","family":"Morrison","given":"Stewart C.","non-dropping-particle":"","parse-names":false,"suffix":""},{"dropping-particle":"","family":"Price","given":"Carina","non-dropping-particle":"","parse-names":false,"suffix":""},{"dropping-particle":"","family":"McClymont","given":"Juliet","non-dropping-particle":"","parse-names":false,"suffix":""},{"dropping-particle":"","family":"Nester","given":"Chris","non-dropping-particle":"","parse-names":false,"suffix":""}],"container-title":"Journal of Foot and Ankle Research","id":"ITEM-1","issue":"1","issued":{"date-parts":[["2018","12","6"]]},"page":"39","publisher":"BioMed Central","title":"Big issues for small feet: developmental, biomechanical and clinical narratives on children’s footwear","type":"article-journal","volume":"11"},"uris":["http://www.mendeley.com/documents/?uuid=5eebc60c-5f7d-42c7-9c16-995a4328ad8d"]},{"id":"ITEM-2","itemData":{"DOI":"10.1186/S13047-021-00500-9","ISSN":"1757-1146","abstract":"To provide a narrative synthesis of the research literature pertaining to footwear comfort, including definitions, measurement scales, footwear design features, and physiological and psychological factors. A systematic search was conducted which yielded 101 manuscripts. The most relevant manuscripts were selected based on the predetermined subheadings of the review (definitions, measurement scales, footwear design features, and physiological and psychological factors). A narrative synthesis of the findings of the included studies was undertaken. The available evidence is highly fragmented and incorporates a wide range of study designs, participants, and assessment approaches, making it challenging to draw strong conclusions or implications for clinical practice. However, it can be broadly concluded that (i) simple visual analog scales may provide a reliable overall assessment of comfort, (ii) well-fitted, lightweight shoes with soft midsoles and curved rocker-soles are generally perceived to be most comfortable, and (iii) the influence of sole flexibility, shoe microclimate and insoles is less clear and likely to be more specific to the population, setting and task being performed. Footwear comfort is a complex and multifaceted concept that is influenced not only by structural and functional aspects of shoe design, but also task requirements and anatomical and physiological differences between individuals. Further research is required to delineate the contribution of specific shoe features more clearly, and to better understand the interaction between footwear features and individual physiological attributes.","author":[{"dropping-particle":"","family":"Menz","given":"Hylton B.","non-dropping-particle":"","parse-names":false,"suffix":""},{"dropping-particle":"","family":"Bonanno","given":"Daniel R.","non-dropping-particle":"","parse-names":false,"suffix":""}],"container-title":"Journal of Foot and Ankle Research 2021 14:1","id":"ITEM-2","issue":"1","issued":{"date-parts":[["2021","12","7"]]},"page":"1-11","publisher":"BioMed Central","title":"Footwear comfort: a systematic search and narrative synthesis of the literature","type":"article-journal","volume":"14"},"uris":["http://www.mendeley.com/documents/?uuid=37daeef9-079c-35f7-ba28-a4769807a776"]}],"mendeley":{"formattedCitation":"(Menz &amp; Bonanno, 2021; Morrison, Price, et al., 2018)","plainTextFormattedCitation":"(Menz &amp; Bonanno, 2021; Morrison, Price, et al., 2018)","previouslyFormattedCitation":"(Menz &amp; Bonanno, 2021; Morrison, Price, et al., 2018)"},"properties":{"noteIndex":0},"schema":"https://github.com/citation-style-language/schema/raw/master/csl-citation.json"}</w:instrText>
      </w:r>
      <w:r w:rsidR="00462FD6" w:rsidRPr="005B5ECE">
        <w:rPr>
          <w:rFonts w:cstheme="minorHAnsi"/>
          <w:spacing w:val="-2"/>
        </w:rPr>
        <w:fldChar w:fldCharType="separate"/>
      </w:r>
      <w:r w:rsidR="00462FD6" w:rsidRPr="005B5ECE">
        <w:rPr>
          <w:rFonts w:cstheme="minorHAnsi"/>
          <w:noProof/>
          <w:spacing w:val="-2"/>
        </w:rPr>
        <w:t>(Menz &amp; Bonanno, 2021; Morrison, Price, et al., 2018)</w:t>
      </w:r>
      <w:r w:rsidR="00462FD6" w:rsidRPr="005B5ECE">
        <w:rPr>
          <w:rFonts w:cstheme="minorHAnsi"/>
          <w:spacing w:val="-2"/>
        </w:rPr>
        <w:fldChar w:fldCharType="end"/>
      </w:r>
      <w:r w:rsidR="00462FD6" w:rsidRPr="005B5ECE">
        <w:rPr>
          <w:rFonts w:cstheme="minorHAnsi"/>
          <w:spacing w:val="-2"/>
        </w:rPr>
        <w:t>.</w:t>
      </w:r>
      <w:r w:rsidR="00462FD6" w:rsidRPr="00286808">
        <w:rPr>
          <w:rFonts w:cstheme="minorHAnsi"/>
          <w:spacing w:val="-2"/>
        </w:rPr>
        <w:t xml:space="preserve"> </w:t>
      </w:r>
      <w:bookmarkStart w:id="138" w:name="_Ref136189248"/>
    </w:p>
    <w:p w14:paraId="2EC9C242" w14:textId="77777777" w:rsidR="00DC48F8" w:rsidRPr="00286808" w:rsidRDefault="00DC48F8" w:rsidP="008B2095">
      <w:pPr>
        <w:spacing w:line="360" w:lineRule="auto"/>
        <w:jc w:val="both"/>
        <w:rPr>
          <w:rFonts w:cstheme="minorHAnsi"/>
          <w:spacing w:val="-2"/>
        </w:rPr>
      </w:pPr>
    </w:p>
    <w:p w14:paraId="51224469" w14:textId="77777777" w:rsidR="008B2095" w:rsidRDefault="008B2095">
      <w:pPr>
        <w:pStyle w:val="Heading2"/>
        <w:numPr>
          <w:ilvl w:val="1"/>
          <w:numId w:val="29"/>
        </w:numPr>
      </w:pPr>
      <w:bookmarkStart w:id="139" w:name="_Toc156403480"/>
      <w:r>
        <w:t>Conclusions</w:t>
      </w:r>
      <w:bookmarkEnd w:id="139"/>
    </w:p>
    <w:p w14:paraId="2AA75F44" w14:textId="77777777" w:rsidR="008B2095" w:rsidRPr="006435F8" w:rsidRDefault="008B2095" w:rsidP="008B2095"/>
    <w:p w14:paraId="06D93C29" w14:textId="721D7ABE" w:rsidR="006355AD" w:rsidRDefault="008B2095" w:rsidP="008B2095">
      <w:pPr>
        <w:spacing w:line="360" w:lineRule="auto"/>
        <w:jc w:val="both"/>
        <w:rPr>
          <w:rFonts w:cstheme="minorHAnsi"/>
          <w:spacing w:val="-2"/>
        </w:rPr>
        <w:sectPr w:rsidR="006355AD" w:rsidSect="009344E2">
          <w:pgSz w:w="11900" w:h="16840"/>
          <w:pgMar w:top="1440" w:right="1134" w:bottom="1440" w:left="2268" w:header="709" w:footer="709" w:gutter="0"/>
          <w:cols w:space="708"/>
          <w:docGrid w:linePitch="360"/>
        </w:sectPr>
      </w:pPr>
      <w:r>
        <w:rPr>
          <w:rFonts w:cstheme="minorHAnsi"/>
          <w:spacing w:val="-2"/>
        </w:rPr>
        <w:t xml:space="preserve">This preliminary qualitative and quantitative OSSTF analysis has identified several design characteristics that differ from </w:t>
      </w:r>
      <w:r w:rsidR="006D0472">
        <w:rPr>
          <w:rFonts w:cstheme="minorHAnsi"/>
          <w:spacing w:val="-2"/>
        </w:rPr>
        <w:t xml:space="preserve">a </w:t>
      </w:r>
      <w:r w:rsidR="009E1A5C">
        <w:rPr>
          <w:rFonts w:cstheme="minorHAnsi"/>
          <w:spacing w:val="-2"/>
        </w:rPr>
        <w:t xml:space="preserve">popular model of </w:t>
      </w:r>
      <w:r>
        <w:rPr>
          <w:rFonts w:cstheme="minorHAnsi"/>
          <w:spacing w:val="-2"/>
        </w:rPr>
        <w:t xml:space="preserve">standard retail footwear. These include </w:t>
      </w:r>
      <w:r>
        <w:rPr>
          <w:rFonts w:cstheme="minorHAnsi"/>
          <w:spacing w:val="-2"/>
        </w:rPr>
        <w:lastRenderedPageBreak/>
        <w:t xml:space="preserve">increased length and height of the heel counters and </w:t>
      </w:r>
      <w:r w:rsidR="002D47D9">
        <w:rPr>
          <w:rFonts w:cstheme="minorHAnsi"/>
          <w:spacing w:val="-2"/>
        </w:rPr>
        <w:t xml:space="preserve">height of the </w:t>
      </w:r>
      <w:proofErr w:type="spellStart"/>
      <w:r>
        <w:rPr>
          <w:rFonts w:cstheme="minorHAnsi"/>
          <w:spacing w:val="-2"/>
        </w:rPr>
        <w:t>topline</w:t>
      </w:r>
      <w:proofErr w:type="spellEnd"/>
      <w:r w:rsidR="002D47D9">
        <w:rPr>
          <w:rFonts w:cstheme="minorHAnsi"/>
          <w:spacing w:val="-2"/>
        </w:rPr>
        <w:t>.</w:t>
      </w:r>
      <w:r w:rsidR="00462FD6">
        <w:rPr>
          <w:rFonts w:cstheme="minorHAnsi"/>
          <w:spacing w:val="-2"/>
        </w:rPr>
        <w:t xml:space="preserve"> </w:t>
      </w:r>
      <w:r w:rsidR="002D47D9">
        <w:rPr>
          <w:rFonts w:cstheme="minorHAnsi"/>
          <w:spacing w:val="-2"/>
        </w:rPr>
        <w:t xml:space="preserve">These identified </w:t>
      </w:r>
      <w:r w:rsidR="00462FD6">
        <w:rPr>
          <w:rFonts w:cstheme="minorHAnsi"/>
          <w:spacing w:val="-2"/>
        </w:rPr>
        <w:t>characteristics</w:t>
      </w:r>
      <w:r w:rsidR="002D47D9">
        <w:rPr>
          <w:rFonts w:cstheme="minorHAnsi"/>
          <w:spacing w:val="-2"/>
        </w:rPr>
        <w:t xml:space="preserve"> </w:t>
      </w:r>
      <w:r w:rsidR="00CF37CA">
        <w:rPr>
          <w:rFonts w:cstheme="minorHAnsi"/>
          <w:spacing w:val="-2"/>
        </w:rPr>
        <w:t xml:space="preserve">of OSSTF </w:t>
      </w:r>
      <w:r>
        <w:rPr>
          <w:rFonts w:cstheme="minorHAnsi"/>
          <w:spacing w:val="-2"/>
        </w:rPr>
        <w:t xml:space="preserve">may impart a stability effect on the child’s foot and ankle during standing and walking. The analysis has provided a preliminary </w:t>
      </w:r>
      <w:r w:rsidR="00860D11">
        <w:rPr>
          <w:rFonts w:cstheme="minorHAnsi"/>
          <w:spacing w:val="-2"/>
        </w:rPr>
        <w:t xml:space="preserve">hypothesised </w:t>
      </w:r>
      <w:r>
        <w:rPr>
          <w:rFonts w:cstheme="minorHAnsi"/>
          <w:spacing w:val="-2"/>
        </w:rPr>
        <w:t xml:space="preserve">framework for </w:t>
      </w:r>
      <w:r w:rsidR="000F012F">
        <w:rPr>
          <w:rFonts w:cstheme="minorHAnsi"/>
          <w:spacing w:val="-2"/>
        </w:rPr>
        <w:t xml:space="preserve">the design features of OSSTF </w:t>
      </w:r>
      <w:r w:rsidR="00CA767A">
        <w:rPr>
          <w:rFonts w:cstheme="minorHAnsi"/>
          <w:spacing w:val="-2"/>
        </w:rPr>
        <w:t xml:space="preserve">to inform </w:t>
      </w:r>
      <w:r>
        <w:rPr>
          <w:rFonts w:cstheme="minorHAnsi"/>
          <w:spacing w:val="-2"/>
        </w:rPr>
        <w:t>further qualitative and quantitative assessment of the features and functional purpose of OSSTF design characteristics</w:t>
      </w:r>
    </w:p>
    <w:bookmarkEnd w:id="138"/>
    <w:p w14:paraId="7C283BE1" w14:textId="77777777" w:rsidR="002D273F" w:rsidRDefault="002D273F" w:rsidP="007C47D1">
      <w:pPr>
        <w:spacing w:line="360" w:lineRule="auto"/>
        <w:rPr>
          <w:rFonts w:cstheme="minorHAnsi"/>
          <w:spacing w:val="-2"/>
        </w:rPr>
      </w:pPr>
    </w:p>
    <w:p w14:paraId="70776C28" w14:textId="516D70C8" w:rsidR="00434ADD" w:rsidRPr="00434ADD" w:rsidRDefault="00434ADD">
      <w:pPr>
        <w:pStyle w:val="Heading1"/>
        <w:numPr>
          <w:ilvl w:val="0"/>
          <w:numId w:val="29"/>
        </w:numPr>
      </w:pPr>
      <w:bookmarkStart w:id="140" w:name="_Ref138001729"/>
      <w:bookmarkStart w:id="141" w:name="_Ref138079468"/>
      <w:bookmarkStart w:id="142" w:name="_Ref138097120"/>
      <w:bookmarkStart w:id="143" w:name="_Toc156403481"/>
      <w:r w:rsidRPr="00434ADD">
        <w:t>Defining and grouping children’s therapeutic footwear and criteria for their prescription: An international expert Delphi consensus study</w:t>
      </w:r>
      <w:bookmarkEnd w:id="140"/>
      <w:bookmarkEnd w:id="141"/>
      <w:bookmarkEnd w:id="142"/>
      <w:bookmarkEnd w:id="143"/>
      <w:r w:rsidRPr="00434ADD">
        <w:t xml:space="preserve"> </w:t>
      </w:r>
    </w:p>
    <w:p w14:paraId="56A92D7F" w14:textId="77777777" w:rsidR="00EE6C1B" w:rsidRDefault="00EE6C1B" w:rsidP="00EE6C1B"/>
    <w:p w14:paraId="597CC0EA" w14:textId="77777777" w:rsidR="00EE6C1B" w:rsidRDefault="00EE6C1B" w:rsidP="00970023">
      <w:pPr>
        <w:jc w:val="both"/>
      </w:pPr>
      <w:r>
        <w:t>Aspects of this chapter have been published:</w:t>
      </w:r>
    </w:p>
    <w:p w14:paraId="367C4C02" w14:textId="77777777" w:rsidR="00EE6C1B" w:rsidRDefault="00EE6C1B" w:rsidP="00970023">
      <w:pPr>
        <w:jc w:val="both"/>
      </w:pPr>
    </w:p>
    <w:p w14:paraId="0DF911B6" w14:textId="7FE301BB" w:rsidR="000E0A49" w:rsidRDefault="00E723E3" w:rsidP="00810F36">
      <w:pPr>
        <w:spacing w:line="360" w:lineRule="auto"/>
        <w:jc w:val="both"/>
      </w:pPr>
      <w:r w:rsidRPr="000F15D0">
        <w:t>Matthew</w:t>
      </w:r>
      <w:r>
        <w:t xml:space="preserve"> Hill</w:t>
      </w:r>
      <w:r w:rsidRPr="000F15D0">
        <w:t>, Aoife Healy, and Nachiappan Chockalingam.</w:t>
      </w:r>
      <w:r w:rsidRPr="00DC1666">
        <w:t xml:space="preserve"> </w:t>
      </w:r>
      <w:r w:rsidR="00395200" w:rsidRPr="00395200">
        <w:t xml:space="preserve">2021. “Defining and Grouping Children’s Therapeutic Footwear and Criteria for Their Prescription: An International Expert Delphi Consensus Study.” </w:t>
      </w:r>
      <w:r w:rsidR="00395200" w:rsidRPr="00754C35">
        <w:rPr>
          <w:i/>
          <w:iCs/>
        </w:rPr>
        <w:t>BMJ Open</w:t>
      </w:r>
      <w:r w:rsidR="00395200" w:rsidRPr="00395200">
        <w:t xml:space="preserve"> 11(8)</w:t>
      </w:r>
      <w:r>
        <w:t>.</w:t>
      </w:r>
    </w:p>
    <w:p w14:paraId="661E0F21" w14:textId="77777777" w:rsidR="00740A4E" w:rsidRDefault="00740A4E" w:rsidP="00970023">
      <w:pPr>
        <w:jc w:val="both"/>
      </w:pPr>
    </w:p>
    <w:p w14:paraId="2674A58A" w14:textId="11E91412" w:rsidR="00740A4E" w:rsidRPr="0004290F" w:rsidRDefault="00740A4E">
      <w:pPr>
        <w:pStyle w:val="Heading2"/>
        <w:numPr>
          <w:ilvl w:val="1"/>
          <w:numId w:val="29"/>
        </w:numPr>
        <w:spacing w:line="360" w:lineRule="auto"/>
        <w:jc w:val="both"/>
      </w:pPr>
      <w:bookmarkStart w:id="144" w:name="_Toc156403482"/>
      <w:r>
        <w:t>Background</w:t>
      </w:r>
      <w:bookmarkEnd w:id="144"/>
    </w:p>
    <w:p w14:paraId="7B1CC719" w14:textId="77777777" w:rsidR="0092084A" w:rsidRDefault="0092084A" w:rsidP="005A7336">
      <w:pPr>
        <w:spacing w:line="360" w:lineRule="auto"/>
        <w:jc w:val="both"/>
      </w:pPr>
    </w:p>
    <w:p w14:paraId="52F9BF57" w14:textId="3ECD3642" w:rsidR="00DF67CC" w:rsidRPr="00DF67CC" w:rsidRDefault="00DF3DB1" w:rsidP="005A7336">
      <w:pPr>
        <w:spacing w:line="360" w:lineRule="auto"/>
        <w:jc w:val="both"/>
      </w:pPr>
      <w:r>
        <w:t>A</w:t>
      </w:r>
      <w:r w:rsidR="00542A8E">
        <w:t xml:space="preserve">s </w:t>
      </w:r>
      <w:r w:rsidR="00E0607D">
        <w:t xml:space="preserve">noted </w:t>
      </w:r>
      <w:r w:rsidR="004D1E20">
        <w:t>from the scoping review</w:t>
      </w:r>
      <w:r w:rsidR="00241465">
        <w:t xml:space="preserve"> </w:t>
      </w:r>
      <w:r w:rsidR="00E0607D">
        <w:t xml:space="preserve">(Chapter </w:t>
      </w:r>
      <w:r w:rsidR="004D1E20">
        <w:t>2</w:t>
      </w:r>
      <w:r w:rsidR="00E0607D">
        <w:t xml:space="preserve">) </w:t>
      </w:r>
      <w:r w:rsidR="00542A8E">
        <w:t>f</w:t>
      </w:r>
      <w:r w:rsidR="00DF67CC" w:rsidRPr="00DF67CC">
        <w:t xml:space="preserve">ootwear is a fundamental common boundary between the ground and the foot in daily activities; it modifies forces and sensory stimulus with demonstratable effects on children's gait </w:t>
      </w:r>
      <w:r w:rsidR="00DF67CC" w:rsidRPr="00DF67CC">
        <w:fldChar w:fldCharType="begin" w:fldLock="1"/>
      </w:r>
      <w:r w:rsidR="00EF53DC">
        <w:instrText>ADDIN CSL_CITATION {"citationItems":[{"id":"ITEM-1","itemData":{"DOI":"10.1186/s13047-019-0365-7","ISSN":"1757-1146","abstract":"Background There is limited evidence of shoe impact in younger children, particularly in the context of immature gait patterns. It is unclear if the impact from shoes in younger children is similar to what has been seen in older children. This systematic review aims to identify any impact of shoe features on younger children’s gait, and if there are any differences between shoe sole flexibility compared to barefoot. Methods Study inclusion criteria included: typically developing children aged ≤6 years; comparison of barefoot and shod conditions (walking and/or running) with shoe features or style of shoe described; sample size &gt; 1. Novelty types of footwear were excluded, as was any mention of in shoe support or modifications. Studies were located from six databases. Study methodology was assessed using the McMasters critical review form. Sample size weighted standardized mean differences (SMD) and 95% confidence intervals (CI) were calculated. Results Four studies were included. Participant age ranged from 15.2 to 78.7 months, with 262 participants across all studies. All studies had limited methodological bias based on their design type. Compared to barefoot walking, shoes increased velocity, step time and step length. Shod walking decreased cadence. Peak plantar pressure was generally lower in the stiff shoe design and there was a higher peak plantar pressure in the Ultraflex shoes. No studies were found investigating muscle activation. Conclusions Shoes affect younger children’s gait in spatiotemporal gait aspects, similar to those seen in older children. There is limited evidence on effects of particular shoe features such as sole hardness, on gait, and no evidence of any changes in muscle activation patterns. Further research is required to evaluate the impact of different types of shoe and shoe features in this population to provide clinical advice on the type of shoe that is appropriate in this age group.","author":[{"dropping-particle":"","family":"Cranage","given":"Simone","non-dropping-particle":"","parse-names":false,"suffix":""},{"dropping-particle":"","family":"Perraton","given":"Luke","non-dropping-particle":"","parse-names":false,"suffix":""},{"dropping-particle":"","family":"Bowles","given":"Kelly-Ann","non-dropping-particle":"","parse-names":false,"suffix":""},{"dropping-particle":"","family":"Williams","given":"Cylie","non-dropping-particle":"","parse-names":false,"suffix":""}],"container-title":"Journal of Foot and Ankle Research","id":"ITEM-1","issue":"1","issued":{"date-parts":[["2019","12","29"]]},"page":"55","title":"The impact of shoe flexibility on gait, pressure and muscle activity of young children. A systematic review","type":"article-journal","volume":"12"},"uris":["http://www.mendeley.com/documents/?uuid=701d2395-aee4-32d9-b759-11a22c2e727b"]},{"id":"ITEM-2","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2","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3","itemData":{"URL":"https://www.footwearbiomechanics.org/fbs-2005","accessed":{"date-parts":[["2019","4","8"]]},"author":[{"dropping-particle":"","family":"Carlos González","given":"Juan","non-dropping-particle":"","parse-names":false,"suffix":""},{"dropping-particle":"","family":"Alemany","given":"Susana","non-dropping-particle":"","parse-names":false,"suffix":""},{"dropping-particle":"","family":"Garrido","given":"David","non-dropping-particle":"","parse-names":false,"suffix":""}],"container-title":"Proceeding of the 7th Symposium on Footwear Biomechanics,","id":"ITEM-3","issued":{"date-parts":[["2005"]]},"title":"Footwear's Influence On Young Children's Gait Pattern","type":"webpage"},"uris":["http://www.mendeley.com/documents/?uuid=be529670-550b-3c25-85ac-849f7faa95c6"]}],"mendeley":{"formattedCitation":"(Carlos González et al., 2005; Cranage et al., 2019; Wegener, Hunt, et al., 2011)","plainTextFormattedCitation":"(Carlos González et al., 2005; Cranage et al., 2019; Wegener, Hunt, et al., 2011)","previouslyFormattedCitation":"(Carlos González et al., 2005; Cranage et al., 2019; Wegener, Hunt, et al., 2011)"},"properties":{"noteIndex":0},"schema":"https://github.com/citation-style-language/schema/raw/master/csl-citation.json"}</w:instrText>
      </w:r>
      <w:r w:rsidR="00DF67CC" w:rsidRPr="00DF67CC">
        <w:fldChar w:fldCharType="separate"/>
      </w:r>
      <w:r w:rsidR="00254D00" w:rsidRPr="00254D00">
        <w:rPr>
          <w:noProof/>
        </w:rPr>
        <w:t>(Carlos González et al., 2005; Cranage et al., 2019; Wegener, Hunt, et al., 2011)</w:t>
      </w:r>
      <w:r w:rsidR="00DF67CC" w:rsidRPr="00DF67CC">
        <w:fldChar w:fldCharType="end"/>
      </w:r>
      <w:r w:rsidR="00DF67CC" w:rsidRPr="00DF67CC">
        <w:t xml:space="preserve">. Correspondingly footwear has been used both historically and in modern health care practice as an assistive aid for children with mobility impairment </w:t>
      </w:r>
      <w:r w:rsidR="00DF67CC" w:rsidRPr="00DF67CC">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id":"ITEM-2","itemData":{"DOI":"10.1186/s13047-018-0250-9","ISSN":"17571146","PMID":"29581729","abstract":"Background: A national survey recently provided the first description of foot orthotic provision in the United Kingdom. This article aims to profile and compare the foot orthoses practice of podiatrists, orthotists and physiotherapists within the current provision. Method: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 month period in 2016. Differences between professions were investigated using Chi squared and Fischer's exact tests, and regression analysis was used to predict the likelihood of each aspect of practice in each of the three professions. Result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Conclusion: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2","issue":"1","issued":{"date-parts":[["2018","12","20"]]},"page":"10","publisher":"BioMed Central","title":"National profile of foot orthotic provision in the United Kingdom, part 2: Podiatrist, orthotist and physiotherapy practices","type":"article-journal","volume":"11"},"uris":["http://www.mendeley.com/documents/?uuid=2dbc4c03-45f7-33c1-a4a3-0435e5362907"]}],"mendeley":{"formattedCitation":"(Nester et al., 2018; Staheli &amp; Giffin, 1980)","plainTextFormattedCitation":"(Nester et al., 2018; Staheli &amp; Giffin, 1980)","previouslyFormattedCitation":"(Nester et al., 2018; Staheli &amp; Giffin, 1980)"},"properties":{"noteIndex":0},"schema":"https://github.com/citation-style-language/schema/raw/master/csl-citation.json"}</w:instrText>
      </w:r>
      <w:r w:rsidR="00DF67CC" w:rsidRPr="00DF67CC">
        <w:fldChar w:fldCharType="separate"/>
      </w:r>
      <w:r w:rsidR="009A28E3" w:rsidRPr="009A28E3">
        <w:rPr>
          <w:noProof/>
        </w:rPr>
        <w:t>(Nester et al., 2018; Staheli &amp; Giffin, 1980)</w:t>
      </w:r>
      <w:r w:rsidR="00DF67CC" w:rsidRPr="00DF67CC">
        <w:fldChar w:fldCharType="end"/>
      </w:r>
      <w:r w:rsidR="00DF67CC" w:rsidRPr="00DF67CC">
        <w:t xml:space="preserve">. However, </w:t>
      </w:r>
      <w:r w:rsidR="00626FC6">
        <w:t xml:space="preserve">has demonstrated </w:t>
      </w:r>
      <w:r w:rsidR="004B3C35">
        <w:t xml:space="preserve">in </w:t>
      </w:r>
      <w:r w:rsidR="00626FC6">
        <w:t>the</w:t>
      </w:r>
      <w:r w:rsidR="007A198E">
        <w:t xml:space="preserve"> </w:t>
      </w:r>
      <w:r w:rsidR="00DF67CC" w:rsidRPr="00DF67CC">
        <w:t>scoping review</w:t>
      </w:r>
      <w:r w:rsidR="00626FC6">
        <w:t xml:space="preserve"> (Chapter </w:t>
      </w:r>
      <w:r w:rsidR="00555AE0">
        <w:t>2</w:t>
      </w:r>
      <w:r w:rsidR="00626FC6">
        <w:t xml:space="preserve">) </w:t>
      </w:r>
      <w:r w:rsidR="00DF67CC" w:rsidRPr="00DF67CC">
        <w:t xml:space="preserve">footwear as a clinical intervention for children lacks a common understanding of terms and definition as to the specifics of its clinical role. </w:t>
      </w:r>
      <w:r w:rsidR="00DF67CC" w:rsidRPr="00DF67CC">
        <w:rPr>
          <w:bCs/>
        </w:rPr>
        <w:t xml:space="preserve">The development of recognised terms, definitions and characteristics of a health care intervention afford an understanding of how it should work, the value it should provide, who should benefit, how to measure its success, what risks are present and what is and isn't included within the intervention </w:t>
      </w:r>
      <w:r w:rsidR="00DF67CC" w:rsidRPr="00DF67CC">
        <w:rPr>
          <w:bCs/>
        </w:rPr>
        <w:fldChar w:fldCharType="begin" w:fldLock="1"/>
      </w:r>
      <w:r w:rsidR="00D471C6">
        <w:rPr>
          <w:bCs/>
        </w:rPr>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097/JPO.0000000000000175","ISSN":"10408800","author":[{"dropping-particle":"","family":"Owen","given":"Elaine","non-dropping-particle":"","parse-names":false,"suffix":""}],"container-title":"Journal of Prosthetics and Orthotics","id":"ITEM-2","issue":"1","issued":{"date-parts":[["2018","1"]]},"page":"2-4","title":"Defining What We Do","type":"article","volume":"30"},"uris":["http://www.mendeley.com/documents/?uuid=3da87eb1-af33-3712-aa29-eb635477da4d"]}],"mendeley":{"formattedCitation":"(Craig et al., 2008; Owen, 2018)","plainTextFormattedCitation":"(Craig et al., 2008; Owen, 2018)","previouslyFormattedCitation":"(Craig et al., 2008; Owen, 2018)"},"properties":{"noteIndex":0},"schema":"https://github.com/citation-style-language/schema/raw/master/csl-citation.json"}</w:instrText>
      </w:r>
      <w:r w:rsidR="00DF67CC" w:rsidRPr="00DF67CC">
        <w:rPr>
          <w:bCs/>
        </w:rPr>
        <w:fldChar w:fldCharType="separate"/>
      </w:r>
      <w:r w:rsidR="00810D03" w:rsidRPr="009A28E3">
        <w:rPr>
          <w:bCs/>
          <w:noProof/>
        </w:rPr>
        <w:t>(Craig et al., 2008; Owen, 2018)</w:t>
      </w:r>
      <w:r w:rsidR="00DF67CC" w:rsidRPr="00DF67CC">
        <w:fldChar w:fldCharType="end"/>
      </w:r>
      <w:r w:rsidR="00DF67CC" w:rsidRPr="00DF67CC">
        <w:rPr>
          <w:bCs/>
        </w:rPr>
        <w:t>.</w:t>
      </w:r>
      <w:r w:rsidR="00DF67CC" w:rsidRPr="00DF67CC">
        <w:t xml:space="preserve"> The scoping review </w:t>
      </w:r>
      <w:r w:rsidR="00626FC6">
        <w:t xml:space="preserve">(Chapter </w:t>
      </w:r>
      <w:r w:rsidR="00555AE0">
        <w:t>2</w:t>
      </w:r>
      <w:r w:rsidR="00626FC6">
        <w:t xml:space="preserve">) </w:t>
      </w:r>
      <w:r w:rsidR="00DF67CC" w:rsidRPr="00DF67CC">
        <w:t xml:space="preserve">demonstrated that numerous terms have been used in the literature concerning clinical footwear interventions, including orthopaedic shoes, rehabilitative boots, modified shoes, supportive shoes and special shoes. Additionally, there was no clear definition of the clinical role and outcome measures to classify and group the range of available children's footwear interventions. The results of the scoping review </w:t>
      </w:r>
      <w:r w:rsidR="00B16D93">
        <w:t>(</w:t>
      </w:r>
      <w:r w:rsidR="008D608E">
        <w:t>Chapter 2</w:t>
      </w:r>
      <w:r w:rsidR="00B16D93">
        <w:t>)</w:t>
      </w:r>
      <w:r w:rsidR="008D608E">
        <w:t xml:space="preserve"> </w:t>
      </w:r>
      <w:r w:rsidR="00DF67CC" w:rsidRPr="00DF67CC">
        <w:t xml:space="preserve">suggested therapeutic footwear as a potential overarching term to represent the myriad roles and designs of children's clinical footwear interventions, with three primary groupings of therapeutic footwear categorised according to common </w:t>
      </w:r>
      <w:r w:rsidR="00DF67CC" w:rsidRPr="00DF67CC">
        <w:lastRenderedPageBreak/>
        <w:t xml:space="preserve">identified clinical roles. The groupings </w:t>
      </w:r>
      <w:r w:rsidR="00876926" w:rsidRPr="00DF67CC">
        <w:t>were</w:t>
      </w:r>
      <w:r w:rsidR="00DF67CC" w:rsidRPr="00DF67CC">
        <w:t xml:space="preserve"> corrective ﻿(footwear designed to bring about the correction of congenital skeletal lower limb alignment), accommodative (footwear designed to reduce stresses on children's foot deformity through the matching of footwear dimensions to the child's foot) and functional (﻿footwear designed to improve dynamic gait parameters of mobility-impaired children, reducing pathological movements and facilitating typical walking patterns inclusive of stability). </w:t>
      </w:r>
    </w:p>
    <w:p w14:paraId="522E3D74" w14:textId="77777777" w:rsidR="00DF67CC" w:rsidRPr="00DF67CC" w:rsidRDefault="00DF67CC" w:rsidP="005A7336">
      <w:pPr>
        <w:spacing w:line="360" w:lineRule="auto"/>
        <w:jc w:val="both"/>
      </w:pPr>
    </w:p>
    <w:p w14:paraId="52F8649B" w14:textId="5C292590" w:rsidR="00DF67CC" w:rsidRPr="00DF67CC" w:rsidRDefault="00DF67CC" w:rsidP="005A7336">
      <w:pPr>
        <w:spacing w:line="360" w:lineRule="auto"/>
        <w:jc w:val="both"/>
      </w:pPr>
      <w:r w:rsidRPr="00DF67CC">
        <w:t xml:space="preserve">Amongst the therapeutic footwear groupings suggested in the scoping review </w:t>
      </w:r>
      <w:r w:rsidR="002D761F">
        <w:t xml:space="preserve">(Chapter </w:t>
      </w:r>
      <w:r w:rsidR="00555AE0">
        <w:t>2</w:t>
      </w:r>
      <w:r w:rsidR="002D761F">
        <w:t>)</w:t>
      </w:r>
      <w:r w:rsidR="00AB0A01">
        <w:t xml:space="preserve"> </w:t>
      </w:r>
      <w:r w:rsidRPr="00DF67CC">
        <w:t xml:space="preserve">those that offered a stabilising role were the most studied. </w:t>
      </w:r>
      <w:r w:rsidR="00AB0A01">
        <w:t xml:space="preserve">The systematic review (Chapter </w:t>
      </w:r>
      <w:r w:rsidR="00555AE0">
        <w:t>3</w:t>
      </w:r>
      <w:r w:rsidR="00AB0A01">
        <w:t>)</w:t>
      </w:r>
      <w:r w:rsidRPr="00DF67CC">
        <w:t xml:space="preserve"> has demonstrated potentially beneficial clinical outcomes to children with mobility impairment with increased velocity and lowered mediolateral excursions of the centre of mass in walking</w:t>
      </w:r>
      <w:r w:rsidR="00AB0A01">
        <w:t xml:space="preserve"> </w:t>
      </w:r>
      <w:r w:rsidRPr="00DF67CC">
        <w:fldChar w:fldCharType="begin" w:fldLock="1"/>
      </w:r>
      <w:r w:rsidR="00D471C6">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2","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2","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d Elkader et al., 2013; Aboutorabi et al., 2014)","plainTextFormattedCitation":"(Abd Elkader et al., 2013; Aboutorabi et al., 2014)","previouslyFormattedCitation":"(Abd Elkader et al., 2013; Aboutorabi et al., 2014)"},"properties":{"noteIndex":0},"schema":"https://github.com/citation-style-language/schema/raw/master/csl-citation.json"}</w:instrText>
      </w:r>
      <w:r w:rsidRPr="00DF67CC">
        <w:fldChar w:fldCharType="separate"/>
      </w:r>
      <w:r w:rsidR="009A28E3" w:rsidRPr="009A28E3">
        <w:rPr>
          <w:noProof/>
        </w:rPr>
        <w:t>(Abd Elkader et al., 2013; Aboutorabi et al., 2014)</w:t>
      </w:r>
      <w:r w:rsidRPr="00DF67CC">
        <w:fldChar w:fldCharType="end"/>
      </w:r>
      <w:r w:rsidRPr="00DF67CC">
        <w:t xml:space="preserve">. Children's stability footwear may be bespoke or have uppers that come in a range of modular adaptions but are most commonly made to a manufacturer's standard stock model, which are termed off-the-shelf </w:t>
      </w:r>
      <w:r w:rsidRPr="00DF67CC">
        <w:fldChar w:fldCharType="begin" w:fldLock="1"/>
      </w:r>
      <w:r w:rsidR="00D471C6">
        <w:instrText>ADDIN CSL_CITATION {"citationItems":[{"id":"ITEM-1","itemData":{"author":[{"dropping-particle":"","family":"ISO","given":"","non-dropping-particle":"","parse-names":false,"suffix":""}],"id":"ITEM-1","issued":{"date-parts":[["2017"]]},"title":"ISO 21064:2017(en), Prosthetics and orthotics — Foot orthotics — Uses, functions classification and description","type":"report"},"uris":["http://www.mendeley.com/documents/?uuid=b83abb1d-e201-3fbe-ab06-e741414fe10a"]},{"id":"ITEM-2","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2","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id":"ITEM-3","itemData":{"ISBN":"9780702036170","abstract":"THERAPEUTIC FOOTWEAR: A COMPREHENSIVE GUIDE gives authoritative and wide-ranging information to health professionals concerned with the prescribing and fitting of surgical and corrective footwear. Wendy Tyrrell and Gwenda Carter have combined their many years of teaching and clinical experience to produce a textbook that is accessible, clear and without doubt the most definitive account of the subject currently available. Broad in scope, the text ranges through patient assessment, suitability of styles, retail and bespoke footwear, orthoses, measuring and fitting, all from the relatively simple to the most complex of cases. There is no other available single resource that offers such complete support and guidance to practitioners who wish to prescribe, fit and assess the effectiveness of therapeutic footwear. It's not just \"a pair of shoes\" -- Patient concordance -- The last -- Footwear components and construction methods -- Retail footwear -- Shoes for special purposes -- Footwear and orthoses -- Prescription footwear -- Footwear sole and heel units -- Stock and modular footwear -- Measurements for bespoke footwear -- Fitting bespoke footwear -- Treating patients with complex pathologies -- Case studies.","author":[{"dropping-particle":"","family":"Tyrrell","given":"Wendy.","non-dropping-particle":"","parse-names":false,"suffix":""},{"dropping-particle":"","family":"Carter","given":"Gwenda.","non-dropping-particle":"","parse-names":false,"suffix":""}],"id":"ITEM-3","issued":{"date-parts":[["2009"]]},"number-of-pages":"254","publisher":"Churchill Livingstone","title":"Therapeutic footwear : a comprehensive guide","type":"book"},"uris":["http://www.mendeley.com/documents/?uuid=9a387795-ba38-3507-b57e-9e98c3dbeef6"]}],"mendeley":{"formattedCitation":"(Abd Elkader et al., 2013; ISO, 2017; Tyrrell &amp; Carter, 2009)","plainTextFormattedCitation":"(Abd Elkader et al., 2013; ISO, 2017; Tyrrell &amp; Carter, 2009)","previouslyFormattedCitation":"(Abd Elkader et al., 2013; ISO, 2017; Tyrrell &amp; Carter, 2009)"},"properties":{"noteIndex":0},"schema":"https://github.com/citation-style-language/schema/raw/master/csl-citation.json"}</w:instrText>
      </w:r>
      <w:r w:rsidRPr="00DF67CC">
        <w:fldChar w:fldCharType="separate"/>
      </w:r>
      <w:r w:rsidR="009A28E3" w:rsidRPr="009A28E3">
        <w:rPr>
          <w:noProof/>
        </w:rPr>
        <w:t>(Abd Elkader et al., 2013; ISO, 2017; Tyrrell &amp; Carter, 2009)</w:t>
      </w:r>
      <w:r w:rsidRPr="00DF67CC">
        <w:fldChar w:fldCharType="end"/>
      </w:r>
      <w:r w:rsidRPr="00DF67CC">
        <w:t>. The body of research concerning off-the-shelf stability footwear has chiefly focused on its biomechanical effects. However, the specific standard design characteristics for this footwear that are requisite for stability were not clearly identified or consistently reported in the literature</w:t>
      </w:r>
      <w:r w:rsidR="0033741B">
        <w:t xml:space="preserve"> has highlighted in the scoping and systematic review (Chapter </w:t>
      </w:r>
      <w:r w:rsidR="00483195">
        <w:t>2</w:t>
      </w:r>
      <w:r w:rsidR="0033741B">
        <w:t xml:space="preserve">, Chapter </w:t>
      </w:r>
      <w:r w:rsidR="00483195">
        <w:t>3</w:t>
      </w:r>
      <w:r w:rsidR="0033741B">
        <w:t>)</w:t>
      </w:r>
      <w:r w:rsidRPr="00DF67CC">
        <w:t xml:space="preserve">. The lack of recognised characteristics of an intervention prevents a common understanding of how it should work clinically </w:t>
      </w:r>
      <w:r w:rsidRPr="00DF67CC">
        <w:fldChar w:fldCharType="begin" w:fldLock="1"/>
      </w:r>
      <w:r w:rsidR="00D471C6">
        <w:instrText>ADDIN CSL_CITATION {"citationItems":[{"id":"ITEM-1","itemData":{"DOI":"10.1097/JPO.0000000000000175","ISSN":"10408800","author":[{"dropping-particle":"","family":"Owen","given":"Elaine","non-dropping-particle":"","parse-names":false,"suffix":""}],"container-title":"Journal of Prosthetics and Orthotics","id":"ITEM-1","issue":"1","issued":{"date-parts":[["2018","1"]]},"page":"2-4","title":"Defining What We Do","type":"article","volume":"30"},"uris":["http://www.mendeley.com/documents/?uuid=3da87eb1-af33-3712-aa29-eb635477da4d"]},{"id":"ITEM-2","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2","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 Owen, 2018)","plainTextFormattedCitation":"(Craig et al., 2008; Owen, 2018)","previouslyFormattedCitation":"(Craig et al., 2008; Owen, 2018)"},"properties":{"noteIndex":0},"schema":"https://github.com/citation-style-language/schema/raw/master/csl-citation.json"}</w:instrText>
      </w:r>
      <w:r w:rsidRPr="00DF67CC">
        <w:fldChar w:fldCharType="separate"/>
      </w:r>
      <w:r w:rsidR="00810D03" w:rsidRPr="009A28E3">
        <w:rPr>
          <w:noProof/>
        </w:rPr>
        <w:t>(Craig et al., 2008; Owen, 2018)</w:t>
      </w:r>
      <w:r w:rsidRPr="00DF67CC">
        <w:fldChar w:fldCharType="end"/>
      </w:r>
      <w:r w:rsidRPr="00DF67CC">
        <w:t>, and preclude a meaningful comparison throughout any evidence-based research</w:t>
      </w:r>
      <w:r w:rsidR="000A2463">
        <w:t xml:space="preserve"> as highlighted in the systematic review (chapter </w:t>
      </w:r>
      <w:r w:rsidR="00483195">
        <w:t>3</w:t>
      </w:r>
      <w:r w:rsidR="000A2463">
        <w:t>)</w:t>
      </w:r>
      <w:r w:rsidRPr="00DF67CC">
        <w:t xml:space="preserve">. Thus, it is important that a consensus understanding of design characteristics required to enhance stability during gait is obtained, from both a manufacturing and clinical perspective, for this footwear. </w:t>
      </w:r>
    </w:p>
    <w:p w14:paraId="1E386381" w14:textId="77777777" w:rsidR="00DF67CC" w:rsidRPr="00DF67CC" w:rsidRDefault="00DF67CC" w:rsidP="005A7336">
      <w:pPr>
        <w:spacing w:line="360" w:lineRule="auto"/>
        <w:jc w:val="both"/>
      </w:pPr>
    </w:p>
    <w:p w14:paraId="744E137E" w14:textId="61A75033" w:rsidR="00DF67CC" w:rsidRPr="00DF67CC" w:rsidRDefault="00DF67CC" w:rsidP="005A7336">
      <w:pPr>
        <w:spacing w:line="360" w:lineRule="auto"/>
        <w:jc w:val="both"/>
      </w:pPr>
      <w:r w:rsidRPr="00DF67CC">
        <w:t xml:space="preserve">In respect to who may benefit from this intervention </w:t>
      </w:r>
      <w:r w:rsidRPr="00DF67CC">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097/JPO.0000000000000175","ISSN":"10408800","author":[{"dropping-particle":"","family":"Owen","given":"Elaine","non-dropping-particle":"","parse-names":false,"suffix":""}],"container-title":"Journal of Prosthetics and Orthotics","id":"ITEM-2","issue":"1","issued":{"date-parts":[["2018","1"]]},"page":"2-4","title":"Defining What We Do","type":"article","volume":"30"},"uris":["http://www.mendeley.com/documents/?uuid=3da87eb1-af33-3712-aa29-eb635477da4d"]}],"mendeley":{"formattedCitation":"(Craig et al., 2008; Owen, 2018)","plainTextFormattedCitation":"(Craig et al., 2008; Owen, 2018)","previouslyFormattedCitation":"(Craig et al., 2008; Owen, 2018)"},"properties":{"noteIndex":0},"schema":"https://github.com/citation-style-language/schema/raw/master/csl-citation.json"}</w:instrText>
      </w:r>
      <w:r w:rsidRPr="00DF67CC">
        <w:fldChar w:fldCharType="separate"/>
      </w:r>
      <w:r w:rsidR="00810D03" w:rsidRPr="009A28E3">
        <w:rPr>
          <w:noProof/>
        </w:rPr>
        <w:t>(Craig et al., 2008; Owen, 2018)</w:t>
      </w:r>
      <w:r w:rsidRPr="00DF67CC">
        <w:fldChar w:fldCharType="end"/>
      </w:r>
      <w:r w:rsidRPr="00DF67CC">
        <w:t xml:space="preserve">, there were seven childhood mobility impairments considered for </w:t>
      </w:r>
      <w:r w:rsidR="00296772">
        <w:t xml:space="preserve">OSSTF </w:t>
      </w:r>
      <w:r w:rsidRPr="00DF67CC">
        <w:t>amongst the research identified through the scoping review</w:t>
      </w:r>
      <w:r w:rsidR="0045313B">
        <w:t xml:space="preserve"> (Chapter 2)</w:t>
      </w:r>
      <w:r w:rsidRPr="00DF67CC">
        <w:t xml:space="preserve">: cerebral palsy, pes planus, toe walking, Duchenne muscular dystrophy, spina bifida, </w:t>
      </w:r>
      <w:r w:rsidR="0083339A">
        <w:t>Down</w:t>
      </w:r>
      <w:r w:rsidRPr="00DF67CC">
        <w:t xml:space="preserve"> syndrome and </w:t>
      </w:r>
      <w:proofErr w:type="spellStart"/>
      <w:r w:rsidRPr="00DF67CC">
        <w:t>intoeing</w:t>
      </w:r>
      <w:proofErr w:type="spellEnd"/>
      <w:r w:rsidRPr="00DF67CC">
        <w:t xml:space="preserve">. However, </w:t>
      </w:r>
      <w:r w:rsidR="00EC7F04">
        <w:t xml:space="preserve">both the systematic and scoping </w:t>
      </w:r>
      <w:r w:rsidR="00D57E65">
        <w:t>review (</w:t>
      </w:r>
      <w:r w:rsidR="0045313B">
        <w:t xml:space="preserve">Chapter 2, Chapter 3) </w:t>
      </w:r>
      <w:r w:rsidR="00EC7F04">
        <w:t xml:space="preserve">highlighted </w:t>
      </w:r>
      <w:r w:rsidR="00870B7D">
        <w:t xml:space="preserve">that </w:t>
      </w:r>
      <w:r w:rsidRPr="00DF67CC">
        <w:t xml:space="preserve">there appeared to be no clear prescription criteria for the use of off-the-shelf </w:t>
      </w:r>
      <w:r w:rsidRPr="00DF67CC">
        <w:lastRenderedPageBreak/>
        <w:t xml:space="preserve">stability footwear in these conditions. Specific gaps in prescription criteria included the stated clinical role, the grade/severity of the condition when this footwear should be used as a sole assistive aid or an adjunct to other aids such as Ankle Foot Orthoses (AFOs) and the suitable age range for intervention. In addition, </w:t>
      </w:r>
      <w:r w:rsidR="00432182">
        <w:t xml:space="preserve">the </w:t>
      </w:r>
      <w:r w:rsidR="00870B7D">
        <w:t xml:space="preserve">systematic review </w:t>
      </w:r>
      <w:r w:rsidR="00432182">
        <w:t xml:space="preserve">(Chapter 3) </w:t>
      </w:r>
      <w:r w:rsidR="009711AD">
        <w:t xml:space="preserve">highlighted </w:t>
      </w:r>
      <w:r w:rsidR="00432182">
        <w:t xml:space="preserve">that </w:t>
      </w:r>
      <w:r w:rsidRPr="00DF67CC">
        <w:t xml:space="preserve">there appears to be no standardised set of agreed outcome measures, both physical and psychosocial, to ascertain the effectiveness of this footwear. Identification and consensus agreement of outcome measures for both research and clinical practice allows for a unified measure of the effectiveness of an intervention, informing on value-driven health care and the development of a consistent evidence base </w:t>
      </w:r>
      <w:r w:rsidRPr="00DF67CC">
        <w:fldChar w:fldCharType="begin" w:fldLock="1"/>
      </w:r>
      <w:r w:rsidR="00EF53DC">
        <w:instrText>ADDIN CSL_CITATION {"citationItems":[{"id":"ITEM-1","itemData":{"URL":"https://www.ichom.org/portfolio/overall-pediatric-health/?utm_source=ActiveCampaign&amp;utm_medium=email&amp;utm_content=ICHOM+Standard+Sets+Update&amp;utm_campaign=February+Newsletter+%28Split+Test%29","accessed":{"date-parts":[["2020","4","14"]]},"id":"ITEM-1","issued":{"date-parts":[["2020"]]},"title":"ICHOM | Overall Pediatric Health Standard Set | Measuring Outcomes","type":"webpage"},"uris":["http://www.mendeley.com/documents/?uuid=e164ad73-2360-30d5-baab-6ea9a55957e2"]}],"mendeley":{"formattedCitation":"(&lt;i&gt;ICHOM | Overall Pediatric Health Standard Set | Measuring Outcomes&lt;/i&gt;, 2020)","plainTextFormattedCitation":"(ICHOM | Overall Pediatric Health Standard Set | Measuring Outcomes, 2020)","previouslyFormattedCitation":"(&lt;i&gt;ICHOM | Overall Pediatric Health Standard Set | Measuring Outcomes&lt;/i&gt;, 2020)"},"properties":{"noteIndex":0},"schema":"https://github.com/citation-style-language/schema/raw/master/csl-citation.json"}</w:instrText>
      </w:r>
      <w:r w:rsidRPr="00DF67CC">
        <w:fldChar w:fldCharType="separate"/>
      </w:r>
      <w:r w:rsidR="00254D00" w:rsidRPr="00254D00">
        <w:rPr>
          <w:noProof/>
        </w:rPr>
        <w:t>(</w:t>
      </w:r>
      <w:r w:rsidR="00254D00" w:rsidRPr="00254D00">
        <w:rPr>
          <w:i/>
          <w:noProof/>
        </w:rPr>
        <w:t>ICHOM | Overall Pediatric Health Standard Set | Measuring Outcomes</w:t>
      </w:r>
      <w:r w:rsidR="00254D00" w:rsidRPr="00254D00">
        <w:rPr>
          <w:noProof/>
        </w:rPr>
        <w:t>, 2020)</w:t>
      </w:r>
      <w:r w:rsidRPr="00DF67CC">
        <w:fldChar w:fldCharType="end"/>
      </w:r>
      <w:r w:rsidRPr="00DF67CC">
        <w:t>.</w:t>
      </w:r>
    </w:p>
    <w:p w14:paraId="724EBB7C" w14:textId="77777777" w:rsidR="00DF67CC" w:rsidRPr="00DF67CC" w:rsidRDefault="00DF67CC" w:rsidP="005A7336">
      <w:pPr>
        <w:spacing w:line="360" w:lineRule="auto"/>
        <w:jc w:val="both"/>
      </w:pPr>
    </w:p>
    <w:p w14:paraId="517B87D8" w14:textId="55E58B71" w:rsidR="00DF67CC" w:rsidRPr="00DF67CC" w:rsidRDefault="00DF67CC" w:rsidP="005A7336">
      <w:pPr>
        <w:spacing w:line="360" w:lineRule="auto"/>
        <w:jc w:val="both"/>
      </w:pPr>
      <w:r w:rsidRPr="00DF67CC">
        <w:rPr>
          <w:bCs/>
        </w:rPr>
        <w:t xml:space="preserve">Although terminology and means of grouping clinical footwear interventions as a whole have been suggested by a synthesis of the available research </w:t>
      </w:r>
      <w:r w:rsidR="009711AD">
        <w:rPr>
          <w:bCs/>
        </w:rPr>
        <w:t xml:space="preserve">(Chapter </w:t>
      </w:r>
      <w:r w:rsidR="00483195">
        <w:rPr>
          <w:bCs/>
        </w:rPr>
        <w:t>2</w:t>
      </w:r>
      <w:r w:rsidR="009711AD">
        <w:rPr>
          <w:bCs/>
        </w:rPr>
        <w:t xml:space="preserve">, Chapter </w:t>
      </w:r>
      <w:r w:rsidR="00483195">
        <w:rPr>
          <w:bCs/>
        </w:rPr>
        <w:t>3</w:t>
      </w:r>
      <w:r w:rsidR="00876926">
        <w:rPr>
          <w:bCs/>
        </w:rPr>
        <w:t>)</w:t>
      </w:r>
      <w:r w:rsidR="00876926" w:rsidRPr="00DF67CC">
        <w:rPr>
          <w:bCs/>
        </w:rPr>
        <w:t>,</w:t>
      </w:r>
      <w:r w:rsidRPr="00DF67CC">
        <w:rPr>
          <w:bCs/>
        </w:rPr>
        <w:t xml:space="preserve"> a common understanding and usage of these terms would require an opinion on their practical application from experts who provide footwear to children with mobility impairment. Once the overall groupings and terminology of clinical footwear interventions have been established amongst experts in this area, it will be possible to identify and define individual intervention footwear categories for childhood mobility impairment, such as stability footwear. Off-the-shelf stability footwear appears to offer a beneficial effect on the broadest range of childhood mobility impairments </w:t>
      </w:r>
      <w:r w:rsidR="001142CC">
        <w:rPr>
          <w:bCs/>
        </w:rPr>
        <w:t xml:space="preserve">as demonstrated in the scoping and systematic review </w:t>
      </w:r>
      <w:r w:rsidR="000F2B18">
        <w:rPr>
          <w:bCs/>
        </w:rPr>
        <w:t xml:space="preserve">(Chapter </w:t>
      </w:r>
      <w:r w:rsidR="00104C39">
        <w:rPr>
          <w:bCs/>
        </w:rPr>
        <w:t>2</w:t>
      </w:r>
      <w:r w:rsidR="000F2B18">
        <w:rPr>
          <w:bCs/>
        </w:rPr>
        <w:t xml:space="preserve">, Chapter </w:t>
      </w:r>
      <w:r w:rsidR="00104C39">
        <w:rPr>
          <w:bCs/>
        </w:rPr>
        <w:t>3</w:t>
      </w:r>
      <w:r w:rsidR="000F2B18">
        <w:rPr>
          <w:bCs/>
        </w:rPr>
        <w:t>)</w:t>
      </w:r>
      <w:r w:rsidRPr="00DF67CC">
        <w:rPr>
          <w:bCs/>
        </w:rPr>
        <w:t>. However, as stated</w:t>
      </w:r>
      <w:r w:rsidR="000F2B18">
        <w:rPr>
          <w:bCs/>
        </w:rPr>
        <w:t xml:space="preserve"> in both reviews</w:t>
      </w:r>
      <w:r w:rsidRPr="00DF67CC">
        <w:rPr>
          <w:bCs/>
        </w:rPr>
        <w:t xml:space="preserve">, a common understanding of the specifics and purpose of their design and the proposed clinical outcomes of this treatment is not apparent in the research </w:t>
      </w:r>
      <w:r w:rsidR="000F2B18">
        <w:rPr>
          <w:bCs/>
        </w:rPr>
        <w:t xml:space="preserve">(Chapter </w:t>
      </w:r>
      <w:r w:rsidR="00104C39">
        <w:rPr>
          <w:bCs/>
        </w:rPr>
        <w:t>2</w:t>
      </w:r>
      <w:r w:rsidR="000F2B18">
        <w:rPr>
          <w:bCs/>
        </w:rPr>
        <w:t xml:space="preserve">, Chapter </w:t>
      </w:r>
      <w:r w:rsidR="00104C39">
        <w:rPr>
          <w:bCs/>
        </w:rPr>
        <w:t>3</w:t>
      </w:r>
      <w:r w:rsidR="000F2B18">
        <w:rPr>
          <w:bCs/>
        </w:rPr>
        <w:t>)</w:t>
      </w:r>
      <w:r w:rsidR="005F1E1C">
        <w:rPr>
          <w:bCs/>
        </w:rPr>
        <w:t>.</w:t>
      </w:r>
    </w:p>
    <w:p w14:paraId="0B1756CB" w14:textId="77777777" w:rsidR="00DF67CC" w:rsidRPr="00DF67CC" w:rsidRDefault="00DF67CC" w:rsidP="005A7336">
      <w:pPr>
        <w:spacing w:line="360" w:lineRule="auto"/>
        <w:jc w:val="both"/>
      </w:pPr>
    </w:p>
    <w:p w14:paraId="19695DC0" w14:textId="7A6977B5" w:rsidR="00DF67CC" w:rsidRDefault="00DF67CC" w:rsidP="005A7336">
      <w:pPr>
        <w:spacing w:line="360" w:lineRule="auto"/>
        <w:jc w:val="both"/>
      </w:pPr>
      <w:r w:rsidRPr="00DF67CC">
        <w:t xml:space="preserve">Where there is contradictory or insufficient information, the ability to formulate effective clinical reasoning can be affected, here consensus surveys such as the Delphi offers a valid and reliable method of determining expert opinion to inform on these areas </w:t>
      </w:r>
      <w:r w:rsidRPr="00DF67CC">
        <w:fldChar w:fldCharType="begin" w:fldLock="1"/>
      </w:r>
      <w:r w:rsidR="00EF53DC">
        <w:instrText>ADDIN CSL_CITATION {"citationItems":[{"id":"ITEM-1","itemData":{"DOI":"10.1111/j.1365-2648.2006.03716.x","ISSN":"0309-2402","abstract":"Aim. The aim of this paper was to provide insight into the Delphi technique by outlining our personal experiences during its use over a 10‐year period in a variety of applications. Background. As a means of achieving consensus on an issue, the Delphi research method has become widely used in healthcare research generally and nursing research in particular. The literature on this technique is expanding, mainly addressing what it is and how it should be used. However, there is still much confusion and uncertainty surrounding it, particularly about issues such as modifications, consensus, anonymity, definition of experts, how ‘experts’ are selected and how non‐respondents are pursued. Discussion. This issues that arise when planning and carrying out a Delphi study include the definition of consensus; the issue of anonymity vs. quasi‐anonymity for participants; how to estimate the time needed to collect the data, analyse each ‘round’, feed back results to participants, and gain their responses to this feedback; how to define and select the ‘experts’ who will be asked to participate; how to enhance response rates; and how many ‘rounds’ to conduct. Conclusion. Many challenges and questions are raised when using the Delphi technique, but there is no doubt that it is an important method for achieving consensus on issues where none previously existed. Researchers need to adapt the method to suit their particular study.","author":[{"dropping-particle":"","family":"Keeney","given":"Sinead","non-dropping-particle":"","parse-names":false,"suffix":""},{"dropping-particle":"","family":"Hasson","given":"Felicity","non-dropping-particle":"","parse-names":false,"suffix":""},{"dropping-particle":"","family":"McKenna","given":"Hugh","non-dropping-particle":"","parse-names":false,"suffix":""}],"container-title":"Journal of Advanced Nursing","id":"ITEM-1","issue":"2","issued":{"date-parts":[["2006","1","1"]]},"page":"205-212","publisher":"John Wiley &amp; Sons, Ltd (10.1111)","title":"Consulting the oracle: ten lessons from using the Delphi technique in nursing research","type":"article-journal","volume":"53"},"uris":["http://www.mendeley.com/documents/?uuid=ec324e8a-a5fe-326d-bf83-4a3410758118"]},{"id":"ITEM-2","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2","issued":{"date-parts":[["2010","12","3"]]},"publisher":"Wiley-Blackwell","title":"The Delphi Technique in Nursing and Health Research","type":"book"},"uris":["http://www.mendeley.com/documents/?uuid=c1ce78d5-ceb7-42e8-8415-e6953914ca9a"]},{"id":"ITEM-3","itemData":{"DOI":"10.1097/NNR.0000000000000297","ISSN":"0029-6562","PMID":"30052591","abstract":"BACKGROUND The Delphi method is a research approach that is beneficial when wanting to solve real-world problems, and expert opinions are needed. OBJECTIVES The purpose of this study was to describe the Delphi method as a qualitative research approach and provide a case study example of a study using the Delphi method to demonstrate the advantages and challenges of this methodological approach. METHODS A literature search was conducted to understand the Delphi method and examine its use in nursing. RESULTS The literature search revealed what the Delphi method was and how it could be used. To better help explain the method, a case study from the literature is presented. DISCUSSION Using the Delphi method in nursing research is becoming easier. With emerging technology, communication with geographically diverse experts may be easily and affordably achieved. With updated software, results can be interpreted almost immediately, and additional rounds of the Delphi occur in a timely manner, increasing participation and decreasing attrition rates. The Delphi method is a viable option for nurse researchers looking for expert opinion.","author":[{"dropping-particle":"","family":"McPherson","given":"Sara","non-dropping-particle":"","parse-names":false,"suffix":""},{"dropping-particle":"","family":"Reese","given":"Cynthia","non-dropping-particle":"","parse-names":false,"suffix":""},{"dropping-particle":"","family":"Wendler","given":"M. Cecilia","non-dropping-particle":"","parse-names":false,"suffix":""}],"container-title":"Nursing Research","id":"ITEM-3","issue":"5","issued":{"date-parts":[["2018","7"]]},"page":"1","title":"Methodology Update: Delphi Studies","type":"article-journal","volume":"67"},"uris":["http://www.mendeley.com/documents/?uuid=4fe40ee2-2c60-38fd-8fe4-91b085f6304c"]}],"mendeley":{"formattedCitation":"(Keeney et al., 2006, 2010; McPherson et al., 2018)","plainTextFormattedCitation":"(Keeney et al., 2006, 2010; McPherson et al., 2018)","previouslyFormattedCitation":"(Keeney et al., 2006, 2010; McPherson et al., 2018)"},"properties":{"noteIndex":0},"schema":"https://github.com/citation-style-language/schema/raw/master/csl-citation.json"}</w:instrText>
      </w:r>
      <w:r w:rsidRPr="00DF67CC">
        <w:fldChar w:fldCharType="separate"/>
      </w:r>
      <w:r w:rsidR="00254D00" w:rsidRPr="00254D00">
        <w:rPr>
          <w:noProof/>
        </w:rPr>
        <w:t>(Keeney et al., 2006, 2010; McPherson et al., 2018)</w:t>
      </w:r>
      <w:r w:rsidRPr="00DF67CC">
        <w:fldChar w:fldCharType="end"/>
      </w:r>
      <w:r w:rsidRPr="00DF67CC">
        <w:t xml:space="preserve">. Delphi surveys incorporate the collective opinion of a panel of experts fed back to the panel through a series of iterative rounds in an anonymised and controlled manner, with the underlying goal﻿ to </w:t>
      </w:r>
      <w:r w:rsidRPr="00DF67CC">
        <w:lastRenderedPageBreak/>
        <w:t xml:space="preserve">achieve expert consensus on a certain issue where no agreement previously existed. This technique has been used successfully to achieve professional consensus on school footwear design </w:t>
      </w:r>
      <w:r w:rsidRPr="00DF67CC">
        <w:fldChar w:fldCharType="begin" w:fldLock="1"/>
      </w:r>
      <w:r w:rsidR="00D471C6">
        <w:instrText>ADDIN CSL_CITATION {"citationItems":[{"id":"ITEM-1","itemData":{"DOI":"10.1177/0309364614522684","ISSN":"1746-1553","PMID":"24570017","abstract":"Background:There is a paucity of evidence regarding the design of children's footwear in relation to musculoskeletal structure.Objectives:The aim was to gain consensus regarding where flexibility and support should be given on a school shoe for the 6- to 10-year-olds.Study design:Delphi Questionnaire.Methods:Recruitment of 10 Allied Health Professionals yielded a consensus group. Those recruited had dedicated experience in paediatrics and foot health. Rounds of questions were delivered to investigate the basis of the opinions made by the group on the location of support and flexibility in a school shoe for the age range identified.Results:Six themes were generated. Four themes gained 100% consensus regarding footwear allowing normal foot movement, footwear allowing normal forefoot function, footwear providing a stable base and the foot being secure in the shoe. Fleiss' kappa calculations revealed 'poor agreement' for the remaining two themes regarding clinical intervention and the purpose of footwear design in the midfoot in both the upper and sole of the shoe.Conclusion:The qualitative data generated through discussion have highlighted areas where more understanding and research are required, particularly in understanding how, in the long term, shoe design can affect the developing foot.Clinical relevanceChildren's footwear advice is often delivered from experience and personal belief. This article questions current understanding and opinion from clinical experts in the field of paediatric footwear and highlights that there is a lack of knowledge and confidence into the effects of children's footwear. There is a strong requirement for further empirical research to be completed on children's footwear to allow clinicians to formulate relevant and appropriate footwear advice.","author":[{"dropping-particle":"","family":"Davies","given":"Nina","non-dropping-particle":"","parse-names":false,"suffix":""},{"dropping-particle":"","family":"Branthwaite","given":"Helen","non-dropping-particle":"","parse-names":false,"suffix":""},{"dropping-particle":"","family":"Chockalingam","given":"Nachiappan","non-dropping-particle":"","parse-names":false,"suffix":""}],"container-title":"Prosthetics and orthotics international","id":"ITEM-1","issue":"3","issued":{"date-parts":[["2015","2"]]},"page":"213-8","title":"Where should a school shoe provide flexibility and support for the asymptomatic 6- to 10-year-olds and on what information is this based? A Delphi yielded consensus.","type":"article-journal","volume":"39"},"uris":["http://www.mendeley.com/documents/?uuid=198601a1-3121-423c-b182-0594d6f7bc47"]}],"mendeley":{"formattedCitation":"(Davies et al., 2015)","plainTextFormattedCitation":"(Davies et al., 2015)","previouslyFormattedCitation":"(Davies et al., 2015)"},"properties":{"noteIndex":0},"schema":"https://github.com/citation-style-language/schema/raw/master/csl-citation.json"}</w:instrText>
      </w:r>
      <w:r w:rsidRPr="00DF67CC">
        <w:fldChar w:fldCharType="separate"/>
      </w:r>
      <w:r w:rsidR="009A28E3" w:rsidRPr="009A28E3">
        <w:rPr>
          <w:noProof/>
        </w:rPr>
        <w:t>(Davies et al., 2015)</w:t>
      </w:r>
      <w:r w:rsidRPr="00DF67CC">
        <w:fldChar w:fldCharType="end"/>
      </w:r>
      <w:r w:rsidRPr="00DF67CC">
        <w:t xml:space="preserve"> and the use of orthoses for mobility impairment </w:t>
      </w:r>
      <w:r w:rsidRPr="00DF67CC">
        <w:fldChar w:fldCharType="begin" w:fldLock="1"/>
      </w:r>
      <w:r w:rsidR="00D471C6">
        <w:instrText>ADDIN CSL_CITATION {"citationItems":[{"id":"ITEM-1","itemData":{"DOI":"10.7717/peerj.4667","ISSN":"2167-8359","abstract":"Background. Flexible pes planus (flat feet) in children is a common reason parents and caregivers seek health professionals consult and a frequent reason podiatrists prescribe foot orthoses. Yet no universal agreement exists on the diagnosis of this condition, or when and how foot orthoses should be prescribed. The aim of this study was to garner consensus and agreement among podiatrists on the use of FOs for paediatric flexible pes planus. Methods. A three round Delphi consensus survey was undertaken with 15 podiatry experts from Australia, New Zealand and the United Kingdom. Round One gathered consensus on the diagnosis and intervention into paediatric pes planus with specific questions on types of FOs and prescription variables used. Round Two and Three were based on answers from Round One and gathered agreement (rationale for choices) on a five point Likert scale. 70% of respondents had to agree to a statement for it to be accepted as consensus or agreement. Results. Consensus and agreement was achieved for 83 statements directing the diagnosis of pes planus (using FPI-6 and/or rearfoot measures), common signs and symptoms (e.g., pain, fatigue, abnormal gait and other functional concerns) that direct when to intervene into paediatric flexible pes planus. Prefabricated orthoses were the preferred intervention where adequate control is gained with their use. When customised orthoses are prescribed, a vertical [heel] cast pour (71.4%) and minimal arch fill (76.9%) are the prescription variables of choice, plus or minus additional variables (i.e., medial heel (Kirby) skive, the use of a University of California Biomechanical Laboratory device or a medial flange) dependent on level of disorder and plane of excessive motion. Conclusions. This study identified consensus and agreement on a series of diagnosis methods and interventions for the paediatric flexible pes planus. A clinical protocol was developed from the resultant consensus statements which provides clinicians with a series of evidenced-informed statements to better guide them on when, how and why FOs are used specific to this population. How to cite this article Dars et al. (2018), When, why and how foot orthoses (FOs) should be prescribed for children with flexible pes planus: a Delphi survey of podiatrists. PeerJ 6:e4667; DOI 10.7717/peerj.4667 BACKGROUND","author":[{"dropping-particle":"","family":"Dars","given":"Sindhrani","non-dropping-particle":"","parse-names":false,"suffix":""},{"dropping-particle":"","family":"Uden","given":"Hayley","non-dropping-particle":"","parse-names":false,"suffix":""},{"dropping-particle":"","family":"Kumar","given":"Saravana","non-dropping-particle":"","parse-names":false,"suffix":""},{"dropping-particle":"","family":"Banwell","given":"Helen A.","non-dropping-particle":"","parse-names":false,"suffix":""}],"container-title":"PeerJ","id":"ITEM-1","issued":{"date-parts":[["2018","4","16"]]},"page":"e4667","publisher":"PeerJ Inc.","title":"When, why and how foot orthoses (FOs) should be prescribed for children with flexible pes planus: a Delphi survey of podiatrists","type":"article-journal","volume":"6"},"uris":["http://www.mendeley.com/documents/?uuid=528cf4c2-32d5-4094-b115-4b188b15c42e"]},{"id":"ITEM-2","itemData":{"DOI":"10.1080/03093640500533232","ISSN":"03093646","PMID":"16739780","abstract":"The objective of this study was to develop guidelines for the prescription of ankle-foot, knee, wrist-hand and elbow orthoses for patients with neurological disorders. The study is part of a more comprehensive study focusing on the development of clinical guidelines for the prescription of these orthoses in a wider patient population. Evidence from literature (reviews, randomized controlled trials with good quality), information from literature with a lower degree of evidence and information from structured interviews with experts in the field of orthotics, form the basis of statements presented in a Delphi procedure. The Delphi technique was used to gain consensus on statements published on the Internet. A group of experts in the field of orthotics and neurological disorders was asked to give their opinion on 41 statements. Statements with a general agreement of at least 75% were accepted. Statements with less general agreement were rewritten and the experts could react in a second and possibly in a third round. Afterwards, an opinion-based workshop was organized in which participants could react on preliminary guidelines and on Delphi-statements with between 65% and 75% agreement. Consensus on 32 statements was gained during the three rounds and the opinion-based workshop. These statements form the basis of the consensus based clinical guidelines for the prescription of orthoses in patients with neurological disorders. © 2006 ISPO.","author":[{"dropping-particle":"","family":"Hijmans","given":"J. M.","non-dropping-particle":"","parse-names":false,"suffix":""},{"dropping-particle":"","family":"Geertzen","given":"J. H.B.","non-dropping-particle":"","parse-names":false,"suffix":""}],"container-title":"Prosthetics and Orthotics International","id":"ITEM-2","issue":"1","issued":{"date-parts":[["2006","4","24"]]},"page":"35-43","publisher":"SAGE PublicationsSage UK: London, England","title":"Development of clinical guidelines for the prescription of orthoses in patients with neurological disorders in The Netherlands","type":"article-journal","volume":"30"},"uris":["http://www.mendeley.com/documents/?uuid=7e559d69-f501-36e3-a878-4e0af130d250"]}],"mendeley":{"formattedCitation":"(Dars et al., 2018; Hijmans &amp; Geertzen, 2006)","plainTextFormattedCitation":"(Dars et al., 2018; Hijmans &amp; Geertzen, 2006)","previouslyFormattedCitation":"(Dars et al., 2018; Hijmans &amp; Geertzen, 2006)"},"properties":{"noteIndex":0},"schema":"https://github.com/citation-style-language/schema/raw/master/csl-citation.json"}</w:instrText>
      </w:r>
      <w:r w:rsidRPr="00DF67CC">
        <w:fldChar w:fldCharType="separate"/>
      </w:r>
      <w:r w:rsidR="009A28E3" w:rsidRPr="009A28E3">
        <w:rPr>
          <w:noProof/>
        </w:rPr>
        <w:t>(Dars et al., 2018; Hijmans &amp; Geertzen, 2006)</w:t>
      </w:r>
      <w:r w:rsidRPr="00DF67CC">
        <w:fldChar w:fldCharType="end"/>
      </w:r>
      <w:r w:rsidRPr="00DF67CC">
        <w:t xml:space="preserve">. The only previous study relating to the synthesis of expert opinion on footwear interventions was performed by </w:t>
      </w:r>
      <w:proofErr w:type="spellStart"/>
      <w:r w:rsidRPr="00DF67CC">
        <w:t>Staheli</w:t>
      </w:r>
      <w:proofErr w:type="spellEnd"/>
      <w:r w:rsidRPr="00DF67CC">
        <w:t xml:space="preserve"> et al. in 1980 </w:t>
      </w:r>
      <w:r w:rsidRPr="00DF67CC">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mendeley":{"formattedCitation":"(Staheli &amp; Giffin, 1980)","plainTextFormattedCitation":"(Staheli &amp; Giffin, 1980)","previouslyFormattedCitation":"(Staheli &amp; Giffin, 1980)"},"properties":{"noteIndex":0},"schema":"https://github.com/citation-style-language/schema/raw/master/csl-citation.json"}</w:instrText>
      </w:r>
      <w:r w:rsidRPr="00DF67CC">
        <w:fldChar w:fldCharType="separate"/>
      </w:r>
      <w:r w:rsidR="009A28E3" w:rsidRPr="009A28E3">
        <w:rPr>
          <w:noProof/>
        </w:rPr>
        <w:t>(Staheli &amp; Giffin, 1980)</w:t>
      </w:r>
      <w:r w:rsidRPr="00DF67CC">
        <w:fldChar w:fldCharType="end"/>
      </w:r>
      <w:r w:rsidRPr="00DF67CC">
        <w:t>. This was a single round cross-section survey of practice and opinion that lacked the staged systematic approach of a Delphi survey and was restricted to the correction of musculoskeletal alignments that are mainly found in typically developing children. The survey did not consider the footwear terminology used, the purpose of the specific designs of footwear or any effects on children</w:t>
      </w:r>
      <w:r w:rsidR="00F93DDB">
        <w:t>’</w:t>
      </w:r>
      <w:r w:rsidRPr="00DF67CC">
        <w:t xml:space="preserve">s gait </w:t>
      </w:r>
      <w:r w:rsidRPr="00DF67CC">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mendeley":{"formattedCitation":"(Staheli &amp; Giffin, 1980)","plainTextFormattedCitation":"(Staheli &amp; Giffin, 1980)","previouslyFormattedCitation":"(Staheli &amp; Giffin, 1980)"},"properties":{"noteIndex":0},"schema":"https://github.com/citation-style-language/schema/raw/master/csl-citation.json"}</w:instrText>
      </w:r>
      <w:r w:rsidRPr="00DF67CC">
        <w:fldChar w:fldCharType="separate"/>
      </w:r>
      <w:r w:rsidR="009A28E3" w:rsidRPr="009A28E3">
        <w:rPr>
          <w:noProof/>
        </w:rPr>
        <w:t>(Staheli &amp; Giffin, 1980)</w:t>
      </w:r>
      <w:r w:rsidRPr="00DF67CC">
        <w:fldChar w:fldCharType="end"/>
      </w:r>
      <w:r w:rsidRPr="00DF67CC">
        <w:t xml:space="preserve">. Establishing a common understanding of terms, definitions and groupings of clinical footwear as a whole, alongside design characteristics and prescription criteria for specific footwear groupings, may be achieved by conducting a Delphi consensus with experts in the field of clinical footwear provision and design. The consensus opinion may then be used to develop consistent terms and definitions for footwear interventions and prescription criteria and design characteristics for off-the-shelf stability footwear for children with mobility impairment. </w:t>
      </w:r>
    </w:p>
    <w:p w14:paraId="724B9740" w14:textId="77777777" w:rsidR="008A63A6" w:rsidRPr="00DF67CC" w:rsidRDefault="008A63A6" w:rsidP="005A7336">
      <w:pPr>
        <w:spacing w:line="360" w:lineRule="auto"/>
        <w:jc w:val="both"/>
      </w:pPr>
    </w:p>
    <w:p w14:paraId="7A3E4478" w14:textId="77777777" w:rsidR="00DF67CC" w:rsidRPr="00DF67CC" w:rsidRDefault="00DF67CC">
      <w:pPr>
        <w:pStyle w:val="Heading3"/>
        <w:numPr>
          <w:ilvl w:val="2"/>
          <w:numId w:val="29"/>
        </w:numPr>
        <w:spacing w:line="360" w:lineRule="auto"/>
        <w:jc w:val="both"/>
      </w:pPr>
      <w:bookmarkStart w:id="145" w:name="_Toc156403483"/>
      <w:r w:rsidRPr="00DF67CC">
        <w:t>Aims and Objectives</w:t>
      </w:r>
      <w:bookmarkEnd w:id="145"/>
    </w:p>
    <w:p w14:paraId="41D5B8DD" w14:textId="77777777" w:rsidR="00DF67CC" w:rsidRPr="00DF67CC" w:rsidRDefault="00DF67CC" w:rsidP="005A7336">
      <w:pPr>
        <w:spacing w:line="360" w:lineRule="auto"/>
        <w:jc w:val="both"/>
      </w:pPr>
      <w:r w:rsidRPr="00DF67CC">
        <w:t>The overall aim of this study was to achieve an expert consensus on how to define and group clinical footwear interventions for children, with a further focus on the design characteristics and clinical prescription of off-the-shelf stability footwear for children with mobility impairment.</w:t>
      </w:r>
    </w:p>
    <w:p w14:paraId="0DE13CD2" w14:textId="77777777" w:rsidR="00DF67CC" w:rsidRPr="00DF67CC" w:rsidRDefault="00DF67CC" w:rsidP="005A7336">
      <w:pPr>
        <w:spacing w:line="360" w:lineRule="auto"/>
        <w:jc w:val="both"/>
      </w:pPr>
    </w:p>
    <w:p w14:paraId="14E6F31F" w14:textId="77777777" w:rsidR="00DF67CC" w:rsidRPr="00DF67CC" w:rsidRDefault="00DF67CC" w:rsidP="005A7336">
      <w:pPr>
        <w:spacing w:line="360" w:lineRule="auto"/>
        <w:jc w:val="both"/>
      </w:pPr>
      <w:r w:rsidRPr="00DF67CC">
        <w:t>The objectives were:</w:t>
      </w:r>
    </w:p>
    <w:p w14:paraId="7B09B3E4" w14:textId="77777777" w:rsidR="00DF67CC" w:rsidRPr="00DF67CC" w:rsidRDefault="00DF67CC" w:rsidP="005A7336">
      <w:pPr>
        <w:spacing w:line="360" w:lineRule="auto"/>
        <w:jc w:val="both"/>
      </w:pPr>
    </w:p>
    <w:p w14:paraId="3E47248B" w14:textId="3BD3A7F4" w:rsidR="00DF67CC" w:rsidRPr="00DF67CC" w:rsidRDefault="00DF67CC">
      <w:pPr>
        <w:numPr>
          <w:ilvl w:val="0"/>
          <w:numId w:val="22"/>
        </w:numPr>
        <w:spacing w:line="360" w:lineRule="auto"/>
        <w:jc w:val="both"/>
      </w:pPr>
      <w:r w:rsidRPr="00DF67CC">
        <w:t xml:space="preserve">To establish expert consensus on the terms, </w:t>
      </w:r>
      <w:r w:rsidR="00AF4B08" w:rsidRPr="00DF67CC">
        <w:t>definitions,</w:t>
      </w:r>
      <w:r w:rsidRPr="00DF67CC">
        <w:t xml:space="preserve"> and groupings of children</w:t>
      </w:r>
      <w:r w:rsidR="00F93DDB">
        <w:t>’</w:t>
      </w:r>
      <w:r w:rsidRPr="00DF67CC">
        <w:t>s clinical footwear interventions, providing a consistent and common clinical understanding to identify and categorise the purpose of these footwear types as an assistive aid for children.</w:t>
      </w:r>
    </w:p>
    <w:p w14:paraId="4A51C5EE" w14:textId="77777777" w:rsidR="00DF67CC" w:rsidRPr="00DF67CC" w:rsidRDefault="00DF67CC" w:rsidP="005A7336">
      <w:pPr>
        <w:spacing w:line="360" w:lineRule="auto"/>
        <w:jc w:val="both"/>
      </w:pPr>
    </w:p>
    <w:p w14:paraId="3E2328B5" w14:textId="77777777" w:rsidR="00DF67CC" w:rsidRPr="00DF67CC" w:rsidRDefault="00DF67CC">
      <w:pPr>
        <w:numPr>
          <w:ilvl w:val="0"/>
          <w:numId w:val="22"/>
        </w:numPr>
        <w:spacing w:line="360" w:lineRule="auto"/>
        <w:jc w:val="both"/>
      </w:pPr>
      <w:r w:rsidRPr="00DF67CC">
        <w:lastRenderedPageBreak/>
        <w:t>To establish a consensus of expert opinion of the ideal design characteristics of off-the-shelf stability footwear and the purpose of these characteristics.</w:t>
      </w:r>
    </w:p>
    <w:p w14:paraId="2361E601" w14:textId="77777777" w:rsidR="00F93DDB" w:rsidRDefault="00F93DDB" w:rsidP="001C74EA">
      <w:pPr>
        <w:pStyle w:val="ListParagraph"/>
      </w:pPr>
    </w:p>
    <w:p w14:paraId="65DD7B26" w14:textId="77777777" w:rsidR="00DF67CC" w:rsidRPr="00DF67CC" w:rsidRDefault="00DF67CC" w:rsidP="005A7336">
      <w:pPr>
        <w:spacing w:line="360" w:lineRule="auto"/>
        <w:jc w:val="both"/>
      </w:pPr>
    </w:p>
    <w:p w14:paraId="2A5893D2" w14:textId="1D496AEE" w:rsidR="002A361B" w:rsidRPr="00DF67CC" w:rsidRDefault="00DF67CC" w:rsidP="002A361B">
      <w:pPr>
        <w:numPr>
          <w:ilvl w:val="0"/>
          <w:numId w:val="22"/>
        </w:numPr>
        <w:spacing w:line="360" w:lineRule="auto"/>
        <w:jc w:val="both"/>
      </w:pPr>
      <w:r w:rsidRPr="00DF67CC">
        <w:t xml:space="preserve">To develop expert consensus recommendations for the prescription criteria and outcome measures for </w:t>
      </w:r>
      <w:r w:rsidR="008D1AEC">
        <w:rPr>
          <w:rFonts w:cstheme="minorHAnsi"/>
          <w:spacing w:val="-2"/>
        </w:rPr>
        <w:t>OSSTF</w:t>
      </w:r>
      <w:r w:rsidRPr="00DF67CC">
        <w:t>.</w:t>
      </w:r>
    </w:p>
    <w:p w14:paraId="7DC17732" w14:textId="77777777" w:rsidR="00F93DDB" w:rsidRDefault="00F93DDB" w:rsidP="001C74EA">
      <w:pPr>
        <w:pStyle w:val="ListParagraph"/>
      </w:pPr>
    </w:p>
    <w:p w14:paraId="24525D0D" w14:textId="77777777" w:rsidR="00DF67CC" w:rsidRDefault="00DF67CC">
      <w:pPr>
        <w:pStyle w:val="Heading2"/>
        <w:numPr>
          <w:ilvl w:val="1"/>
          <w:numId w:val="29"/>
        </w:numPr>
        <w:spacing w:line="360" w:lineRule="auto"/>
        <w:jc w:val="both"/>
      </w:pPr>
      <w:bookmarkStart w:id="146" w:name="_Toc156403484"/>
      <w:r w:rsidRPr="00DF67CC">
        <w:t>Method</w:t>
      </w:r>
      <w:bookmarkEnd w:id="146"/>
    </w:p>
    <w:p w14:paraId="58B729EB" w14:textId="77777777" w:rsidR="00DC48F8" w:rsidRPr="00DC48F8" w:rsidRDefault="00DC48F8" w:rsidP="009344E2"/>
    <w:p w14:paraId="55E84076" w14:textId="69DE33A5" w:rsidR="00DF67CC" w:rsidRPr="00DF67CC" w:rsidRDefault="00DF67CC" w:rsidP="005A7336">
      <w:pPr>
        <w:spacing w:line="360" w:lineRule="auto"/>
        <w:jc w:val="both"/>
      </w:pPr>
      <w:r w:rsidRPr="00DF67CC">
        <w:t xml:space="preserve">This Delphi consensus study followed the methodological and reporting recommendations suggested by Keeney, Hasson and Mckenna </w:t>
      </w:r>
      <w:r w:rsidRPr="00DF67CC">
        <w:fldChar w:fldCharType="begin" w:fldLock="1"/>
      </w:r>
      <w:r w:rsidR="00EF53DC">
        <w:instrText>ADDIN CSL_CITATION {"citationItems":[{"id":"ITEM-1","itemData":{"ISSN":"0309-2402","PMID":"11095242","abstract":"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author":[{"dropping-particle":"","family":"Hasson","given":"F","non-dropping-particle":"","parse-names":false,"suffix":""},{"dropping-particle":"","family":"Keeney","given":"S","non-dropping-particle":"","parse-names":false,"suffix":""},{"dropping-particle":"","family":"McKenna","given":"H","non-dropping-particle":"","parse-names":false,"suffix":""}],"container-title":"Journal of advanced nursing","id":"ITEM-1","issue":"4","issued":{"date-parts":[["2000","10"]]},"page":"1008-15","title":"Research guidelines for the Delphi survey technique.","type":"article-journal","volume":"32"},"uris":["http://www.mendeley.com/documents/?uuid=c718d147-2177-32d4-adf6-dd39a49188eb"]},{"id":"ITEM-2","itemData":{"DOI":"10.1016/J.TECHFORE.2011.04.005","ISSN":"0040-1625","abstract":"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author":[{"dropping-particle":"","family":"Hasson","given":"Felicity","non-dropping-particle":"","parse-names":false,"suffix":""},{"dropping-particle":"","family":"Keeney","given":"Sinead","non-dropping-particle":"","parse-names":false,"suffix":""}],"container-title":"Technological Forecasting and Social Change","id":"ITEM-2","issue":"9","issued":{"date-parts":[["2011","11","1"]]},"page":"1695-1704","publisher":"North-Holland","title":"Enhancing rigour in the Delphi technique research","type":"article-journal","volume":"78"},"uris":["http://www.mendeley.com/documents/?uuid=90c4d181-b01c-38b7-9e87-377061c2f561"]}],"mendeley":{"formattedCitation":"(Hasson et al., 2000; Hasson &amp; Keeney, 2011)","plainTextFormattedCitation":"(Hasson et al., 2000; Hasson &amp; Keeney, 2011)","previouslyFormattedCitation":"(Hasson et al., 2000; Hasson &amp; Keeney, 2011)"},"properties":{"noteIndex":0},"schema":"https://github.com/citation-style-language/schema/raw/master/csl-citation.json"}</w:instrText>
      </w:r>
      <w:r w:rsidRPr="00DF67CC">
        <w:fldChar w:fldCharType="separate"/>
      </w:r>
      <w:r w:rsidR="00254D00" w:rsidRPr="00254D00">
        <w:rPr>
          <w:noProof/>
        </w:rPr>
        <w:t>(Hasson et al., 2000; Hasson &amp; Keeney, 2011)</w:t>
      </w:r>
      <w:r w:rsidRPr="00DF67CC">
        <w:fldChar w:fldCharType="end"/>
      </w:r>
      <w:r w:rsidRPr="00DF67CC">
        <w:t xml:space="preserve">. The development and purpose of this survey were informed by </w:t>
      </w:r>
      <w:r w:rsidR="00104C39">
        <w:t xml:space="preserve">the </w:t>
      </w:r>
      <w:r w:rsidRPr="00DF67CC">
        <w:t xml:space="preserve">scoping and systematic reviews performed </w:t>
      </w:r>
      <w:r w:rsidR="00826777">
        <w:t>in Chapter</w:t>
      </w:r>
      <w:r w:rsidR="007D2B21">
        <w:t>s</w:t>
      </w:r>
      <w:r w:rsidR="00826777">
        <w:t xml:space="preserve"> </w:t>
      </w:r>
      <w:r w:rsidR="004E2A66">
        <w:t>2</w:t>
      </w:r>
      <w:r w:rsidR="00826777">
        <w:t xml:space="preserve"> </w:t>
      </w:r>
      <w:r w:rsidR="007D2B21">
        <w:t>&amp;</w:t>
      </w:r>
      <w:r w:rsidR="004E2A66">
        <w:t xml:space="preserve"> </w:t>
      </w:r>
      <w:r w:rsidR="007457C5">
        <w:t>3</w:t>
      </w:r>
      <w:r w:rsidR="00826777">
        <w:t xml:space="preserve"> </w:t>
      </w:r>
      <w:r w:rsidR="007D2B21">
        <w:t xml:space="preserve">and </w:t>
      </w:r>
      <w:r w:rsidR="00B84368" w:rsidRPr="00DF67CC">
        <w:t>benchtop analysis of design characteristics of a range of off-the-shelf footwear proposed to offer a stabilising effect on mobility impaired children</w:t>
      </w:r>
      <w:r w:rsidR="00B84368">
        <w:t xml:space="preserve"> </w:t>
      </w:r>
      <w:r w:rsidR="00F93DDB">
        <w:t>(</w:t>
      </w:r>
      <w:r w:rsidR="00B84368">
        <w:t xml:space="preserve">Chapter </w:t>
      </w:r>
      <w:r w:rsidR="007457C5">
        <w:t>4</w:t>
      </w:r>
      <w:r w:rsidR="00F93DDB">
        <w:t>)</w:t>
      </w:r>
      <w:r w:rsidR="00B84368" w:rsidRPr="00DF67CC">
        <w:t>.</w:t>
      </w:r>
    </w:p>
    <w:p w14:paraId="49FDCE7A" w14:textId="77777777" w:rsidR="00DF67CC" w:rsidRPr="00DF67CC" w:rsidRDefault="00DF67CC" w:rsidP="005A7336">
      <w:pPr>
        <w:spacing w:line="360" w:lineRule="auto"/>
        <w:jc w:val="both"/>
      </w:pPr>
      <w:r w:rsidRPr="00DF67CC">
        <w:t>Ethical approval was sought and gained from Staffordshire University Ethics Committee. All panellists provided written informed consent to participate in this study.</w:t>
      </w:r>
    </w:p>
    <w:p w14:paraId="3E7D9D92" w14:textId="77777777" w:rsidR="00DF67CC" w:rsidRPr="00DF67CC" w:rsidRDefault="00DF67CC" w:rsidP="005A7336">
      <w:pPr>
        <w:spacing w:line="360" w:lineRule="auto"/>
        <w:jc w:val="both"/>
      </w:pPr>
    </w:p>
    <w:p w14:paraId="7412AEBF" w14:textId="77777777" w:rsidR="00DF67CC" w:rsidRPr="00DF67CC" w:rsidRDefault="00DF67CC">
      <w:pPr>
        <w:pStyle w:val="Heading3"/>
        <w:numPr>
          <w:ilvl w:val="2"/>
          <w:numId w:val="29"/>
        </w:numPr>
        <w:spacing w:line="360" w:lineRule="auto"/>
        <w:jc w:val="both"/>
      </w:pPr>
      <w:bookmarkStart w:id="147" w:name="_Toc156403485"/>
      <w:r w:rsidRPr="00DF67CC">
        <w:t>Identifying Panellists</w:t>
      </w:r>
      <w:bookmarkEnd w:id="147"/>
      <w:r w:rsidRPr="00DF67CC">
        <w:t xml:space="preserve"> </w:t>
      </w:r>
    </w:p>
    <w:p w14:paraId="0BC6C4E2" w14:textId="77777777" w:rsidR="00DF67CC" w:rsidRPr="00DF67CC" w:rsidRDefault="00DF67CC" w:rsidP="005A7336">
      <w:pPr>
        <w:spacing w:line="360" w:lineRule="auto"/>
        <w:jc w:val="both"/>
      </w:pPr>
      <w:r w:rsidRPr="00DF67CC">
        <w:t>Experts were recruited by the purposeful sampling of individuals meeting specific criteria:</w:t>
      </w:r>
    </w:p>
    <w:p w14:paraId="637BD05D" w14:textId="77777777" w:rsidR="00DF67CC" w:rsidRPr="00DF67CC" w:rsidRDefault="00DF67CC" w:rsidP="005A7336">
      <w:pPr>
        <w:spacing w:line="360" w:lineRule="auto"/>
        <w:jc w:val="both"/>
      </w:pPr>
    </w:p>
    <w:p w14:paraId="1FF57DD1" w14:textId="77777777" w:rsidR="00DF67CC" w:rsidRPr="00DF67CC" w:rsidRDefault="00DF67CC">
      <w:pPr>
        <w:numPr>
          <w:ilvl w:val="0"/>
          <w:numId w:val="21"/>
        </w:numPr>
        <w:spacing w:line="360" w:lineRule="auto"/>
        <w:jc w:val="both"/>
      </w:pPr>
      <w:r w:rsidRPr="00DF67CC">
        <w:t xml:space="preserve">Registered practitioner in healthcare or clinical footwear manufacture. </w:t>
      </w:r>
    </w:p>
    <w:p w14:paraId="27E88256" w14:textId="77777777" w:rsidR="00DF67CC" w:rsidRPr="00DF67CC" w:rsidRDefault="00DF67CC" w:rsidP="005A7336">
      <w:pPr>
        <w:spacing w:line="360" w:lineRule="auto"/>
        <w:jc w:val="both"/>
      </w:pPr>
    </w:p>
    <w:p w14:paraId="1DDCD4B1" w14:textId="77777777" w:rsidR="00DF67CC" w:rsidRPr="00DF67CC" w:rsidRDefault="00DF67CC">
      <w:pPr>
        <w:numPr>
          <w:ilvl w:val="0"/>
          <w:numId w:val="21"/>
        </w:numPr>
        <w:spacing w:line="360" w:lineRule="auto"/>
        <w:jc w:val="both"/>
      </w:pPr>
      <w:r w:rsidRPr="00DF67CC">
        <w:rPr>
          <w:rFonts w:ascii="Symbol" w:eastAsia="Symbol" w:hAnsi="Symbol" w:cs="Symbol"/>
        </w:rPr>
        <w:t>³</w:t>
      </w:r>
      <w:r w:rsidRPr="00DF67CC">
        <w:t xml:space="preserve">10 years of practice in clinical footwear provision/manufacture. </w:t>
      </w:r>
    </w:p>
    <w:p w14:paraId="3BD84DA9" w14:textId="77777777" w:rsidR="00DF67CC" w:rsidRPr="00DF67CC" w:rsidRDefault="00DF67CC" w:rsidP="005A7336">
      <w:pPr>
        <w:spacing w:line="360" w:lineRule="auto"/>
        <w:jc w:val="both"/>
      </w:pPr>
    </w:p>
    <w:p w14:paraId="7428318B" w14:textId="77777777" w:rsidR="00DF67CC" w:rsidRPr="00DF67CC" w:rsidRDefault="00DF67CC">
      <w:pPr>
        <w:numPr>
          <w:ilvl w:val="0"/>
          <w:numId w:val="21"/>
        </w:numPr>
        <w:spacing w:line="360" w:lineRule="auto"/>
        <w:jc w:val="both"/>
      </w:pPr>
      <w:r w:rsidRPr="00DF67CC">
        <w:rPr>
          <w:rFonts w:ascii="Symbol" w:eastAsia="Symbol" w:hAnsi="Symbol" w:cs="Symbol"/>
        </w:rPr>
        <w:t>³</w:t>
      </w:r>
      <w:r w:rsidRPr="00DF67CC">
        <w:t xml:space="preserve">25% clinical caseload involving the provision of footwear interventions to children with mobility impairment or </w:t>
      </w:r>
      <w:r w:rsidRPr="00DF67CC">
        <w:rPr>
          <w:rFonts w:ascii="Symbol" w:eastAsia="Symbol" w:hAnsi="Symbol" w:cs="Symbol"/>
        </w:rPr>
        <w:t>³</w:t>
      </w:r>
      <w:r w:rsidRPr="00DF67CC">
        <w:t xml:space="preserve"> 25% of their workload involved with the design or manufacture of footwear intended for therapeutic use in children with mobility impairment.</w:t>
      </w:r>
    </w:p>
    <w:p w14:paraId="4501A9F1" w14:textId="6537EC8C" w:rsidR="00DF67CC" w:rsidRPr="00DF67CC" w:rsidRDefault="00DF67CC" w:rsidP="005A7336">
      <w:pPr>
        <w:spacing w:line="360" w:lineRule="auto"/>
        <w:jc w:val="both"/>
      </w:pPr>
      <w:r w:rsidRPr="00DF67CC">
        <w:t xml:space="preserve">﻿Recruitment was initially through professional networks of the research team and subsequently recruited experts were asked to identify additional experts who they felt </w:t>
      </w:r>
      <w:r w:rsidRPr="00DF67CC">
        <w:lastRenderedPageBreak/>
        <w:t xml:space="preserve">met the criteria for this study. A multinational sample of professionals from clinicians, researchers and those involved in the footwear industry was sought to ensure a spectrum of opinions were included. Although there are no agreed definitions for an effective size convention ranging from 10 – 100 panellists within the literature </w:t>
      </w:r>
      <w:r w:rsidRPr="00DF67CC">
        <w:fldChar w:fldCharType="begin" w:fldLock="1"/>
      </w:r>
      <w:r w:rsidR="00EF53DC">
        <w:instrText>ADDIN CSL_CITATION {"citationItems":[{"id":"ITEM-1","itemData":{"DOI":"10.1186/1471-2288-5-37","ISSN":"14712288","abstract":"Background: Delphi surveys with panels of experts in a particular area of interest have been widely utilized in the fields of clinical medicine, nursing practice, medical education and healthcare services. Despite this wide applicability of the Delphi methodology, there is no clear identification of what constitutes a sufficient number of Delphi survey participants to ensure stability of results. Methods: The study analyzed the response characteristics from the first round of a Delphi survey conducted with 23 experts in healthcare quality and patient safety. The panel members had similar training and subject matter understanding of the Malcolm Baldrige Criteria for Performance Excellence in Healthcare. The raw data from the first round sampling, which usually contains the largest diversity of responses, were augmented via bootstrap sampling to obtain computer-generated results for two larger samples obtained by sampling with replacement. Response characteristics (mean, trimmed mean, standard deviation and 95% confidence intervals) for 54 survey items were compared for the responses of the 23 actual study participants and two computer-generated samples of 1000 and 2000 resampling iterations. Results: The results from this study indicate that the response characteristics of a small expert panel in a well-defined knowledge area are stable in light of augmented sampling. Conclusion: Panels of similarly trained experts (who possess a general understanding in the field of interest) provide effective and reliable utilization of a small sample from a limited number of experts in a field of study to develop reliable criteria that inform judgment and support effective decision-making. © 2005 Akins et al; licensee BioMed Central Ltd.","author":[{"dropping-particle":"","family":"Akins","given":"Ralitsa B.","non-dropping-particle":"","parse-names":false,"suffix":""},{"dropping-particle":"","family":"Tolson","given":"Homer","non-dropping-particle":"","parse-names":false,"suffix":""},{"dropping-particle":"","family":"Cole","given":"Bryan R.","non-dropping-particle":"","parse-names":false,"suffix":""}],"container-title":"BMC Medical Research Methodology","id":"ITEM-1","issued":{"date-parts":[["2005","12","1"]]},"page":"37","publisher":"BioMed Central","title":"Stability of response characteristics of a Delphi panel: Application of bootstrap data expansion","type":"article","volume":"5"},"uris":["http://www.mendeley.com/documents/?uuid=905d312a-8f9a-3ada-926f-5b38e6779ff7"]}],"mendeley":{"formattedCitation":"(Akins et al., 2005)","plainTextFormattedCitation":"(Akins et al., 2005)","previouslyFormattedCitation":"(Akins et al., 2005)"},"properties":{"noteIndex":0},"schema":"https://github.com/citation-style-language/schema/raw/master/csl-citation.json"}</w:instrText>
      </w:r>
      <w:r w:rsidRPr="00DF67CC">
        <w:fldChar w:fldCharType="separate"/>
      </w:r>
      <w:r w:rsidR="00254D00" w:rsidRPr="00254D00">
        <w:rPr>
          <w:noProof/>
        </w:rPr>
        <w:t>(Akins et al., 2005)</w:t>
      </w:r>
      <w:r w:rsidRPr="00DF67CC">
        <w:fldChar w:fldCharType="end"/>
      </w:r>
      <w:r w:rsidRPr="00DF67CC">
        <w:t xml:space="preserve">, researchers have suggested a sample size of 10 will provide a diversity of expert opinion </w:t>
      </w:r>
      <w:r w:rsidRPr="00DF67CC">
        <w:fldChar w:fldCharType="begin" w:fldLock="1"/>
      </w:r>
      <w:r w:rsidR="00D471C6">
        <w:instrText>ADDIN CSL_CITATION {"citationItems":[{"id":"ITEM-1","itemData":{"DOI":"10.1068/a39267","ISSN":"0308-518X","abstract":"Worldwide, metropolitan areas continue to be confronted by a growing number of increasingly difficult planning issues. It is our experience that planning practitioners have not taken full advantage of what the Delphi technique can contribute to making informed choices in a wide variety of decision and policy environments. The objectives of this paper are to describe and explain the research design that supported a real-world application of the Delphi technique in an urban, regional, and ecosystem-based planning context, as well as to demonstrate how this model has been or can be adapted to serve a variety of planning research or application tasks. © 2008 Pion Ltd and its Licensors.","author":[{"dropping-particle":"","family":"Novakowski","given":"Nick","non-dropping-particle":"","parse-names":false,"suffix":""},{"dropping-particle":"","family":"Wellar","given":"Barry","non-dropping-particle":"","parse-names":false,"suffix":""}],"container-title":"Environment and Planning A: Economy and Space","id":"ITEM-1","issue":"6","issued":{"date-parts":[["2008","6","1"]]},"page":"1485-1500","publisher":"SAGE PublicationsSage UK: London, England","title":"Using the Delphi Technique in Normative Planning Research: Methodological Design Considerations","type":"article-journal","volume":"40"},"uris":["http://www.mendeley.com/documents/?uuid=fb013f48-e578-3573-b069-a5ccdbe5951f"]}],"mendeley":{"formattedCitation":"(Novakowski &amp; Wellar, 2008)","plainTextFormattedCitation":"(Novakowski &amp; Wellar, 2008)","previouslyFormattedCitation":"(Novakowski &amp; Wellar, 2008)"},"properties":{"noteIndex":0},"schema":"https://github.com/citation-style-language/schema/raw/master/csl-citation.json"}</w:instrText>
      </w:r>
      <w:r w:rsidRPr="00DF67CC">
        <w:fldChar w:fldCharType="separate"/>
      </w:r>
      <w:r w:rsidR="009A28E3" w:rsidRPr="009A28E3">
        <w:rPr>
          <w:noProof/>
        </w:rPr>
        <w:t>(Novakowski &amp; Wellar, 2008)</w:t>
      </w:r>
      <w:r w:rsidRPr="00DF67CC">
        <w:fldChar w:fldCharType="end"/>
      </w:r>
      <w:r w:rsidRPr="00DF67CC">
        <w:t>.</w:t>
      </w:r>
    </w:p>
    <w:p w14:paraId="6BE1538C" w14:textId="77777777" w:rsidR="00DF67CC" w:rsidRPr="00DF67CC" w:rsidRDefault="00DF67CC" w:rsidP="005A7336">
      <w:pPr>
        <w:spacing w:line="360" w:lineRule="auto"/>
        <w:jc w:val="both"/>
      </w:pPr>
    </w:p>
    <w:p w14:paraId="3E4F0943" w14:textId="77777777" w:rsidR="00DF67CC" w:rsidRPr="00DF67CC" w:rsidRDefault="00DF67CC">
      <w:pPr>
        <w:pStyle w:val="Heading3"/>
        <w:numPr>
          <w:ilvl w:val="2"/>
          <w:numId w:val="29"/>
        </w:numPr>
        <w:spacing w:line="360" w:lineRule="auto"/>
        <w:jc w:val="both"/>
      </w:pPr>
      <w:bookmarkStart w:id="148" w:name="_Toc156403486"/>
      <w:r w:rsidRPr="00DF67CC">
        <w:t>Contacting experts</w:t>
      </w:r>
      <w:bookmarkEnd w:id="148"/>
    </w:p>
    <w:p w14:paraId="79231C4A" w14:textId="77777777" w:rsidR="00DF67CC" w:rsidRPr="00DF67CC" w:rsidRDefault="00DF67CC" w:rsidP="005A7336">
      <w:pPr>
        <w:spacing w:line="360" w:lineRule="auto"/>
        <w:jc w:val="both"/>
      </w:pPr>
      <w:r w:rsidRPr="00DF67CC">
        <w:t xml:space="preserve">Experts were contacted with the information sheet by email, with consent and a participant professional characteristic survey captured by Microsoft® Forms. </w:t>
      </w:r>
    </w:p>
    <w:p w14:paraId="530131A0" w14:textId="77777777" w:rsidR="00DF67CC" w:rsidRPr="00DF67CC" w:rsidRDefault="00DF67CC" w:rsidP="005A7336">
      <w:pPr>
        <w:spacing w:line="360" w:lineRule="auto"/>
        <w:jc w:val="both"/>
      </w:pPr>
    </w:p>
    <w:p w14:paraId="6FD9B2F2" w14:textId="77777777" w:rsidR="00DF67CC" w:rsidRPr="00DF67CC" w:rsidRDefault="00DF67CC">
      <w:pPr>
        <w:pStyle w:val="Heading3"/>
        <w:numPr>
          <w:ilvl w:val="2"/>
          <w:numId w:val="29"/>
        </w:numPr>
        <w:spacing w:line="360" w:lineRule="auto"/>
        <w:jc w:val="both"/>
      </w:pPr>
      <w:bookmarkStart w:id="149" w:name="_Toc156403487"/>
      <w:r w:rsidRPr="00DF67CC">
        <w:t>Questionnaire design</w:t>
      </w:r>
      <w:bookmarkEnd w:id="149"/>
    </w:p>
    <w:p w14:paraId="0DB2D65E" w14:textId="18334582" w:rsidR="00DF67CC" w:rsidRPr="00DF67CC" w:rsidRDefault="00DF67CC" w:rsidP="005A7336">
      <w:pPr>
        <w:spacing w:line="360" w:lineRule="auto"/>
        <w:jc w:val="both"/>
      </w:pPr>
      <w:r w:rsidRPr="00DF67CC">
        <w:t xml:space="preserve">The study took the form of a modified Delphi </w:t>
      </w:r>
      <w:r w:rsidRPr="00DF67CC">
        <w:fldChar w:fldCharType="begin" w:fldLock="1"/>
      </w:r>
      <w:r w:rsidR="00D471C6">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mendeley":{"formattedCitation":"(Keeney et al., 2010)","plainTextFormattedCitation":"(Keeney et al., 2010)","previouslyFormattedCitation":"(Keeney et al., 2010)"},"properties":{"noteIndex":0},"schema":"https://github.com/citation-style-language/schema/raw/master/csl-citation.json"}</w:instrText>
      </w:r>
      <w:r w:rsidRPr="00DF67CC">
        <w:fldChar w:fldCharType="separate"/>
      </w:r>
      <w:r w:rsidR="009A28E3" w:rsidRPr="009A28E3">
        <w:rPr>
          <w:noProof/>
        </w:rPr>
        <w:t>(Keeney et al., 2010)</w:t>
      </w:r>
      <w:r w:rsidRPr="00DF67CC">
        <w:fldChar w:fldCharType="end"/>
      </w:r>
      <w:r w:rsidRPr="00DF67CC">
        <w:t xml:space="preserve">, the first round was informed by scoping and systematic reviews of research in relation to children's clinical footwear interventions </w:t>
      </w:r>
      <w:r w:rsidR="00A67D24">
        <w:t xml:space="preserve">(Chapter </w:t>
      </w:r>
      <w:r w:rsidR="007457C5">
        <w:t>2</w:t>
      </w:r>
      <w:r w:rsidR="00A67D24">
        <w:t xml:space="preserve">, Chapter </w:t>
      </w:r>
      <w:r w:rsidR="007457C5">
        <w:t>3</w:t>
      </w:r>
      <w:r w:rsidR="00A67D24">
        <w:t xml:space="preserve">) </w:t>
      </w:r>
      <w:r w:rsidRPr="00DF67CC">
        <w:t>and benchtop analysis of design characteristics of a range of off-the-shelf footwear proposed to offer a stabilising effect on mobility impaired children</w:t>
      </w:r>
      <w:r w:rsidR="00B84368">
        <w:t xml:space="preserve"> (Chapter </w:t>
      </w:r>
      <w:r w:rsidR="007457C5">
        <w:t>4</w:t>
      </w:r>
      <w:r w:rsidR="00B84368">
        <w:t>)</w:t>
      </w:r>
      <w:r w:rsidRPr="00DF67CC">
        <w:t xml:space="preserve">. This approach allowed the development of informed questions from the available evidence. The survey consisted of closed-ended ranked and option questions, with ranked questions using a seven-point Likert scale. Open-ended questions were also provided to explore the panellists' opinions on the statements and questions posed and to allow them to offer alternatives or raise further salient items in relation to children's clinical footwear interventions. The first round of the survey, therefore, captured qualitative and quantitative data. This generated a combined synthesis of the current literature evidence base in relation to children's clinical footwear interventions alongside that of the experts' opinions from working in the area of clinical footwear provision. </w:t>
      </w:r>
    </w:p>
    <w:p w14:paraId="20D68FB8" w14:textId="77777777" w:rsidR="00DF67CC" w:rsidRPr="00DF67CC" w:rsidRDefault="00DF67CC" w:rsidP="005A7336">
      <w:pPr>
        <w:spacing w:line="360" w:lineRule="auto"/>
        <w:jc w:val="both"/>
      </w:pPr>
    </w:p>
    <w:p w14:paraId="625448D4" w14:textId="633DA261" w:rsidR="00DF67CC" w:rsidRPr="00DF67CC" w:rsidRDefault="00DF67CC" w:rsidP="005A7336">
      <w:pPr>
        <w:spacing w:line="360" w:lineRule="auto"/>
        <w:jc w:val="both"/>
      </w:pPr>
      <w:r w:rsidRPr="00DF67CC">
        <w:t xml:space="preserve">The survey was designed by the first author with calibration and modification of questions amongst all authors. The survey was also piloted on an expert in clinical footwear provision to ensure the questions were appropriately framed and phrased to </w:t>
      </w:r>
      <w:r w:rsidRPr="00DF67CC">
        <w:lastRenderedPageBreak/>
        <w:t xml:space="preserve">avoid ambiguity or multiple events within any question </w:t>
      </w:r>
      <w:r w:rsidRPr="00DF67CC">
        <w:fldChar w:fldCharType="begin" w:fldLock="1"/>
      </w:r>
      <w:r w:rsidR="00D471C6">
        <w:instrText>ADDIN CSL_CITATION {"citationItems":[{"id":"ITEM-1","itemData":{"ISBN":"9780981894119","author":[{"dropping-particle":"","family":"Glenn","given":"Jerome C.","non-dropping-particle":"","parse-names":false,"suffix":""},{"dropping-particle":"","family":"Gordon","given":"Theodore J.","non-dropping-particle":"","parse-names":false,"suffix":""}],"id":"ITEM-1","issued":{"date-parts":[["2009"]]},"number-of-pages":"Dimensions 14.0x4.0x0.6 cm, book","title":"Futures Research Methodology: The Millennium Project: Version 3.0","type":"book"},"uris":["http://www.mendeley.com/documents/?uuid=5fa36a66-43e0-366e-b8e7-41eb43d2ad28"]}],"mendeley":{"formattedCitation":"(Glenn &amp; Gordon, 2009)","plainTextFormattedCitation":"(Glenn &amp; Gordon, 2009)","previouslyFormattedCitation":"(Glenn &amp; Gordon, 2009)"},"properties":{"noteIndex":0},"schema":"https://github.com/citation-style-language/schema/raw/master/csl-citation.json"}</w:instrText>
      </w:r>
      <w:r w:rsidRPr="00DF67CC">
        <w:fldChar w:fldCharType="separate"/>
      </w:r>
      <w:r w:rsidR="009A28E3" w:rsidRPr="009A28E3">
        <w:rPr>
          <w:noProof/>
        </w:rPr>
        <w:t>(Glenn &amp; Gordon, 2009)</w:t>
      </w:r>
      <w:r w:rsidRPr="00DF67CC">
        <w:fldChar w:fldCharType="end"/>
      </w:r>
      <w:r w:rsidRPr="00DF67CC">
        <w:t>. The first round consisted of three sections:</w:t>
      </w:r>
    </w:p>
    <w:p w14:paraId="567AD5B0" w14:textId="77777777" w:rsidR="00DF67CC" w:rsidRPr="00DF67CC" w:rsidRDefault="00DF67CC" w:rsidP="005A7336">
      <w:pPr>
        <w:spacing w:line="360" w:lineRule="auto"/>
        <w:jc w:val="both"/>
      </w:pPr>
    </w:p>
    <w:p w14:paraId="4164B7A0" w14:textId="5824E668" w:rsidR="00DF67CC" w:rsidRDefault="00DF67CC" w:rsidP="005A7336">
      <w:pPr>
        <w:spacing w:line="360" w:lineRule="auto"/>
        <w:jc w:val="both"/>
      </w:pPr>
      <w:r w:rsidRPr="00DF67CC">
        <w:t xml:space="preserve">Section 1 asked the panellists for their opinion on consistent terms, </w:t>
      </w:r>
      <w:r w:rsidR="00F347A5" w:rsidRPr="00DF67CC">
        <w:t>definitions,</w:t>
      </w:r>
      <w:r w:rsidRPr="00DF67CC">
        <w:t xml:space="preserve"> and groupings of clinical footwear interventions for children with mobility impairment. An example of the type and structure of the questions is provided in</w:t>
      </w:r>
      <w:r w:rsidR="004952E6">
        <w:t xml:space="preserve"> </w:t>
      </w:r>
      <w:r w:rsidR="004952E6">
        <w:fldChar w:fldCharType="begin"/>
      </w:r>
      <w:r w:rsidR="004952E6">
        <w:instrText xml:space="preserve"> REF _Ref138795548 \h </w:instrText>
      </w:r>
      <w:r w:rsidR="005A7336">
        <w:instrText xml:space="preserve"> \* MERGEFORMAT </w:instrText>
      </w:r>
      <w:r w:rsidR="004952E6">
        <w:fldChar w:fldCharType="separate"/>
      </w:r>
      <w:r w:rsidR="004952E6">
        <w:t xml:space="preserve">Figure </w:t>
      </w:r>
      <w:r w:rsidR="004952E6">
        <w:rPr>
          <w:noProof/>
        </w:rPr>
        <w:t>5</w:t>
      </w:r>
      <w:r w:rsidR="004952E6">
        <w:noBreakHyphen/>
      </w:r>
      <w:r w:rsidR="004952E6">
        <w:rPr>
          <w:noProof/>
        </w:rPr>
        <w:t>1</w:t>
      </w:r>
      <w:r w:rsidR="004952E6">
        <w:fldChar w:fldCharType="end"/>
      </w:r>
      <w:r w:rsidRPr="00DF67CC">
        <w:t xml:space="preserve">, with the full section 1 survey </w:t>
      </w:r>
      <w:r w:rsidR="00F347A5">
        <w:t xml:space="preserve">rounds 1-3 </w:t>
      </w:r>
      <w:r w:rsidRPr="00DF67CC">
        <w:t>available in Appendix</w:t>
      </w:r>
      <w:r w:rsidR="00772D4B">
        <w:t xml:space="preserve"> </w:t>
      </w:r>
      <w:r w:rsidR="008A63A6">
        <w:fldChar w:fldCharType="begin"/>
      </w:r>
      <w:r w:rsidR="008A63A6">
        <w:instrText xml:space="preserve"> REF _Ref132573123 \r \h </w:instrText>
      </w:r>
      <w:r w:rsidR="005A7336">
        <w:instrText xml:space="preserve"> \* MERGEFORMAT </w:instrText>
      </w:r>
      <w:r w:rsidR="008A63A6">
        <w:fldChar w:fldCharType="separate"/>
      </w:r>
      <w:r w:rsidR="008A63A6">
        <w:t>4.1</w:t>
      </w:r>
      <w:r w:rsidR="008A63A6">
        <w:fldChar w:fldCharType="end"/>
      </w:r>
      <w:r w:rsidRPr="00DF67CC">
        <w:t>.</w:t>
      </w:r>
    </w:p>
    <w:p w14:paraId="29D878E3" w14:textId="77777777" w:rsidR="00F347A5" w:rsidRDefault="00F347A5" w:rsidP="00970023">
      <w:pPr>
        <w:jc w:val="both"/>
      </w:pPr>
    </w:p>
    <w:p w14:paraId="5AFEC5D6" w14:textId="77777777" w:rsidR="00D50E62" w:rsidRDefault="00F3184A" w:rsidP="00D50E62">
      <w:pPr>
        <w:keepNext/>
        <w:jc w:val="both"/>
      </w:pPr>
      <w:r>
        <w:rPr>
          <w:noProof/>
        </w:rPr>
        <w:drawing>
          <wp:inline distT="0" distB="0" distL="0" distR="0" wp14:anchorId="6CC6BB7C" wp14:editId="6BA5A80A">
            <wp:extent cx="5396230" cy="4476717"/>
            <wp:effectExtent l="0" t="0" r="1270" b="0"/>
            <wp:docPr id="100" name="Picture 10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6230" cy="4476717"/>
                    </a:xfrm>
                    <a:prstGeom prst="rect">
                      <a:avLst/>
                    </a:prstGeom>
                  </pic:spPr>
                </pic:pic>
              </a:graphicData>
            </a:graphic>
          </wp:inline>
        </w:drawing>
      </w:r>
    </w:p>
    <w:p w14:paraId="0A0A14D1" w14:textId="75A9FF60" w:rsidR="004E0FC9" w:rsidRPr="00DF67CC" w:rsidRDefault="00D50E62" w:rsidP="00D50E62">
      <w:pPr>
        <w:pStyle w:val="Caption"/>
        <w:jc w:val="both"/>
      </w:pPr>
      <w:bookmarkStart w:id="150" w:name="_Ref138795548"/>
      <w:bookmarkStart w:id="151" w:name="_Toc156393199"/>
      <w:r>
        <w:t xml:space="preserve">Figure </w:t>
      </w:r>
      <w:fldSimple w:instr=" STYLEREF 1 \s ">
        <w:r w:rsidR="00337CAB">
          <w:rPr>
            <w:noProof/>
          </w:rPr>
          <w:t>5</w:t>
        </w:r>
      </w:fldSimple>
      <w:r w:rsidR="00337CAB">
        <w:noBreakHyphen/>
      </w:r>
      <w:fldSimple w:instr=" SEQ Figure \* ARABIC \s 1 ">
        <w:r w:rsidR="00337CAB">
          <w:rPr>
            <w:noProof/>
          </w:rPr>
          <w:t>1</w:t>
        </w:r>
      </w:fldSimple>
      <w:bookmarkEnd w:id="150"/>
      <w:r>
        <w:t xml:space="preserve"> </w:t>
      </w:r>
      <w:r w:rsidRPr="00E838DC">
        <w:t>An example of a question from section 1 exploring consistent terms and definition of clinical footwear interventions. (* indicates required answer)</w:t>
      </w:r>
      <w:bookmarkEnd w:id="151"/>
    </w:p>
    <w:p w14:paraId="49F90B73" w14:textId="77777777" w:rsidR="000842EA" w:rsidRDefault="000842EA" w:rsidP="00970023">
      <w:pPr>
        <w:pStyle w:val="Caption"/>
        <w:jc w:val="both"/>
        <w:rPr>
          <w:sz w:val="24"/>
          <w:szCs w:val="24"/>
        </w:rPr>
      </w:pPr>
    </w:p>
    <w:p w14:paraId="11D9578E" w14:textId="3B321D7E" w:rsidR="00DF67CC" w:rsidRDefault="00DF67CC" w:rsidP="005A7336">
      <w:pPr>
        <w:spacing w:line="360" w:lineRule="auto"/>
        <w:jc w:val="both"/>
      </w:pPr>
      <w:r w:rsidRPr="00DF67CC">
        <w:t>Section 2 asked the panellists for their opinion on the ideal design characteristics of off-the-shelf stability footwear and the purpose of these characteristics. An example of the type and structure of the questions is provided in</w:t>
      </w:r>
      <w:r w:rsidR="00AA0891">
        <w:t xml:space="preserve"> </w:t>
      </w:r>
      <w:r w:rsidR="00AA0891">
        <w:fldChar w:fldCharType="begin"/>
      </w:r>
      <w:r w:rsidR="00AA0891">
        <w:instrText xml:space="preserve"> REF _Ref138795578 \h </w:instrText>
      </w:r>
      <w:r w:rsidR="005A7336">
        <w:instrText xml:space="preserve"> \* MERGEFORMAT </w:instrText>
      </w:r>
      <w:r w:rsidR="00AA0891">
        <w:fldChar w:fldCharType="separate"/>
      </w:r>
      <w:r w:rsidR="00AA0891">
        <w:t xml:space="preserve">Figure </w:t>
      </w:r>
      <w:r w:rsidR="00AA0891">
        <w:rPr>
          <w:noProof/>
        </w:rPr>
        <w:t>5</w:t>
      </w:r>
      <w:r w:rsidR="00AA0891">
        <w:noBreakHyphen/>
      </w:r>
      <w:r w:rsidR="00AA0891">
        <w:rPr>
          <w:noProof/>
        </w:rPr>
        <w:t>2</w:t>
      </w:r>
      <w:r w:rsidR="00AA0891">
        <w:fldChar w:fldCharType="end"/>
      </w:r>
      <w:r w:rsidRPr="00DF67CC">
        <w:t xml:space="preserve">, with the full Section 2 survey </w:t>
      </w:r>
      <w:r w:rsidR="00F347A5">
        <w:t xml:space="preserve">rounds 1-3 </w:t>
      </w:r>
      <w:r w:rsidRPr="00DF67CC">
        <w:t>available in Appendix</w:t>
      </w:r>
      <w:r w:rsidR="00FA095A">
        <w:t xml:space="preserve"> </w:t>
      </w:r>
      <w:r w:rsidR="00FA095A">
        <w:fldChar w:fldCharType="begin"/>
      </w:r>
      <w:r w:rsidR="00FA095A">
        <w:instrText xml:space="preserve"> REF _Ref132573144 \r \h </w:instrText>
      </w:r>
      <w:r w:rsidR="005A7336">
        <w:instrText xml:space="preserve"> \* MERGEFORMAT </w:instrText>
      </w:r>
      <w:r w:rsidR="00FA095A">
        <w:fldChar w:fldCharType="separate"/>
      </w:r>
      <w:r w:rsidR="00FA095A">
        <w:t>4.2</w:t>
      </w:r>
      <w:r w:rsidR="00FA095A">
        <w:fldChar w:fldCharType="end"/>
      </w:r>
      <w:r w:rsidRPr="00DF67CC">
        <w:t>.</w:t>
      </w:r>
    </w:p>
    <w:p w14:paraId="7F9AF8C2" w14:textId="77777777" w:rsidR="000842EA" w:rsidRDefault="000842EA" w:rsidP="00970023">
      <w:pPr>
        <w:jc w:val="both"/>
      </w:pPr>
    </w:p>
    <w:p w14:paraId="300FBF0D" w14:textId="77777777" w:rsidR="00D50E62" w:rsidRDefault="00D50A13" w:rsidP="00D50E62">
      <w:pPr>
        <w:keepNext/>
        <w:jc w:val="both"/>
      </w:pPr>
      <w:r>
        <w:rPr>
          <w:rFonts w:eastAsia="Times New Roman" w:cstheme="minorHAnsi"/>
          <w:noProof/>
          <w:color w:val="000000"/>
          <w:shd w:val="clear" w:color="auto" w:fill="FFFFFF"/>
          <w:lang w:eastAsia="en-GB"/>
        </w:rPr>
        <w:lastRenderedPageBreak/>
        <w:drawing>
          <wp:inline distT="0" distB="0" distL="0" distR="0" wp14:anchorId="27D0ED5F" wp14:editId="7B7E9152">
            <wp:extent cx="5396230" cy="4471333"/>
            <wp:effectExtent l="0" t="0" r="1270" b="0"/>
            <wp:docPr id="101" name="Picture 10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96230" cy="4471333"/>
                    </a:xfrm>
                    <a:prstGeom prst="rect">
                      <a:avLst/>
                    </a:prstGeom>
                  </pic:spPr>
                </pic:pic>
              </a:graphicData>
            </a:graphic>
          </wp:inline>
        </w:drawing>
      </w:r>
    </w:p>
    <w:p w14:paraId="65360236" w14:textId="4BCC858E" w:rsidR="00DF67CC" w:rsidRPr="00DF67CC" w:rsidRDefault="00D50E62" w:rsidP="004E1486">
      <w:pPr>
        <w:pStyle w:val="Caption"/>
        <w:jc w:val="both"/>
      </w:pPr>
      <w:bookmarkStart w:id="152" w:name="_Ref138795578"/>
      <w:bookmarkStart w:id="153" w:name="_Toc156393200"/>
      <w:r>
        <w:t xml:space="preserve">Figure </w:t>
      </w:r>
      <w:fldSimple w:instr=" STYLEREF 1 \s ">
        <w:r w:rsidR="00337CAB">
          <w:rPr>
            <w:noProof/>
          </w:rPr>
          <w:t>5</w:t>
        </w:r>
      </w:fldSimple>
      <w:r w:rsidR="00337CAB">
        <w:noBreakHyphen/>
      </w:r>
      <w:fldSimple w:instr=" SEQ Figure \* ARABIC \s 1 ">
        <w:r w:rsidR="00337CAB">
          <w:rPr>
            <w:noProof/>
          </w:rPr>
          <w:t>2</w:t>
        </w:r>
      </w:fldSimple>
      <w:bookmarkEnd w:id="152"/>
      <w:r>
        <w:t xml:space="preserve"> </w:t>
      </w:r>
      <w:r w:rsidRPr="00476FF2">
        <w:t>An example of a question from section 2 exploring recognised design characteristics of children's off-the-shelf stability footwear. (* indicates required answer)</w:t>
      </w:r>
      <w:bookmarkEnd w:id="153"/>
    </w:p>
    <w:p w14:paraId="63FFD125" w14:textId="47B37245" w:rsidR="00DF67CC" w:rsidRPr="00DF67CC" w:rsidRDefault="00DF67CC" w:rsidP="005A7336">
      <w:pPr>
        <w:spacing w:line="360" w:lineRule="auto"/>
        <w:jc w:val="both"/>
      </w:pPr>
      <w:r w:rsidRPr="00DF67CC">
        <w:t xml:space="preserve">Section 3 asked the panellists for their opinion on the prescription criteria of issuing commercially available off-the-shelf stability footwear in a range of mobility impairments and the outcome measures to be used to assess the effectiveness of this footwear. An example of the type and structure of the questions is provided </w:t>
      </w:r>
      <w:r w:rsidR="00AA0891" w:rsidRPr="00DF67CC">
        <w:t>in</w:t>
      </w:r>
      <w:r w:rsidR="00C6013B">
        <w:t xml:space="preserve"> </w:t>
      </w:r>
      <w:r w:rsidR="00C6013B">
        <w:fldChar w:fldCharType="begin"/>
      </w:r>
      <w:r w:rsidR="00C6013B">
        <w:instrText xml:space="preserve"> REF _Ref138795612 \h </w:instrText>
      </w:r>
      <w:r w:rsidR="005A7336">
        <w:instrText xml:space="preserve"> \* MERGEFORMAT </w:instrText>
      </w:r>
      <w:r w:rsidR="00C6013B">
        <w:fldChar w:fldCharType="separate"/>
      </w:r>
      <w:r w:rsidR="00C6013B">
        <w:t xml:space="preserve">Figure </w:t>
      </w:r>
      <w:r w:rsidR="00C6013B">
        <w:rPr>
          <w:noProof/>
        </w:rPr>
        <w:t>5</w:t>
      </w:r>
      <w:r w:rsidR="00C6013B">
        <w:noBreakHyphen/>
      </w:r>
      <w:r w:rsidR="00C6013B">
        <w:rPr>
          <w:noProof/>
        </w:rPr>
        <w:t>3</w:t>
      </w:r>
      <w:r w:rsidR="00C6013B">
        <w:fldChar w:fldCharType="end"/>
      </w:r>
      <w:r w:rsidRPr="00DF67CC">
        <w:t xml:space="preserve">, with the full section 3 survey </w:t>
      </w:r>
      <w:r w:rsidR="00F347A5">
        <w:t xml:space="preserve">rounds 1-3 </w:t>
      </w:r>
      <w:r w:rsidRPr="00DF67CC">
        <w:t>available in Appendix</w:t>
      </w:r>
      <w:r w:rsidR="004E6E07">
        <w:t xml:space="preserve"> </w:t>
      </w:r>
      <w:r w:rsidR="004E6E07">
        <w:fldChar w:fldCharType="begin"/>
      </w:r>
      <w:r w:rsidR="004E6E07">
        <w:instrText xml:space="preserve"> REF _Ref132573162 \r \h </w:instrText>
      </w:r>
      <w:r w:rsidR="005A7336">
        <w:instrText xml:space="preserve"> \* MERGEFORMAT </w:instrText>
      </w:r>
      <w:r w:rsidR="004E6E07">
        <w:fldChar w:fldCharType="separate"/>
      </w:r>
      <w:r w:rsidR="004E6E07">
        <w:t>4.3</w:t>
      </w:r>
      <w:r w:rsidR="004E6E07">
        <w:fldChar w:fldCharType="end"/>
      </w:r>
      <w:r w:rsidRPr="00DF67CC">
        <w:t>.</w:t>
      </w:r>
    </w:p>
    <w:p w14:paraId="7CCC9BBD" w14:textId="77777777" w:rsidR="00DF67CC" w:rsidRDefault="00DF67CC" w:rsidP="00970023">
      <w:pPr>
        <w:jc w:val="both"/>
        <w:rPr>
          <w:b/>
          <w:bCs/>
          <w:i/>
          <w:iCs/>
        </w:rPr>
      </w:pPr>
    </w:p>
    <w:p w14:paraId="1742998E" w14:textId="77777777" w:rsidR="00D00461" w:rsidRDefault="001156DA" w:rsidP="00D00461">
      <w:pPr>
        <w:keepNext/>
        <w:jc w:val="both"/>
      </w:pPr>
      <w:r>
        <w:rPr>
          <w:rFonts w:eastAsia="Times New Roman" w:cstheme="minorHAnsi"/>
          <w:noProof/>
          <w:color w:val="000000"/>
          <w:shd w:val="clear" w:color="auto" w:fill="FFFFFF"/>
          <w:lang w:eastAsia="en-GB"/>
        </w:rPr>
        <w:lastRenderedPageBreak/>
        <w:drawing>
          <wp:inline distT="0" distB="0" distL="0" distR="0" wp14:anchorId="697F6032" wp14:editId="13179A53">
            <wp:extent cx="5396230" cy="3640960"/>
            <wp:effectExtent l="0" t="0" r="1270" b="4445"/>
            <wp:docPr id="104" name="Picture 1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6230" cy="3640960"/>
                    </a:xfrm>
                    <a:prstGeom prst="rect">
                      <a:avLst/>
                    </a:prstGeom>
                  </pic:spPr>
                </pic:pic>
              </a:graphicData>
            </a:graphic>
          </wp:inline>
        </w:drawing>
      </w:r>
    </w:p>
    <w:p w14:paraId="507F92E0" w14:textId="2CB2D027" w:rsidR="00DF67CC" w:rsidRPr="00D00461" w:rsidRDefault="00D00461" w:rsidP="00D00461">
      <w:pPr>
        <w:pStyle w:val="Caption"/>
        <w:jc w:val="both"/>
        <w:rPr>
          <w:b/>
          <w:bCs/>
          <w:i w:val="0"/>
          <w:iCs w:val="0"/>
        </w:rPr>
      </w:pPr>
      <w:bookmarkStart w:id="154" w:name="_Ref138795612"/>
      <w:bookmarkStart w:id="155" w:name="_Toc156393201"/>
      <w:r>
        <w:t xml:space="preserve">Figure </w:t>
      </w:r>
      <w:fldSimple w:instr=" STYLEREF 1 \s ">
        <w:r w:rsidR="00337CAB">
          <w:rPr>
            <w:noProof/>
          </w:rPr>
          <w:t>5</w:t>
        </w:r>
      </w:fldSimple>
      <w:r w:rsidR="00337CAB">
        <w:noBreakHyphen/>
      </w:r>
      <w:fldSimple w:instr=" SEQ Figure \* ARABIC \s 1 ">
        <w:r w:rsidR="00337CAB">
          <w:rPr>
            <w:noProof/>
          </w:rPr>
          <w:t>3</w:t>
        </w:r>
      </w:fldSimple>
      <w:bookmarkEnd w:id="154"/>
      <w:r>
        <w:t xml:space="preserve"> </w:t>
      </w:r>
      <w:r w:rsidRPr="003E37F0">
        <w:t>An example of a question from section 3 exploring prescription criteria for the provision of children's off-the-shelf stability footwear.</w:t>
      </w:r>
      <w:bookmarkEnd w:id="155"/>
    </w:p>
    <w:p w14:paraId="493286E6" w14:textId="77777777" w:rsidR="00DF67CC" w:rsidRDefault="00DF67CC" w:rsidP="00067DC1">
      <w:pPr>
        <w:spacing w:line="360" w:lineRule="auto"/>
        <w:jc w:val="both"/>
      </w:pPr>
      <w:r w:rsidRPr="00DF67CC">
        <w:t xml:space="preserve">The panellists were given instructions on how to complete the survey in the introduction of each section. </w:t>
      </w:r>
    </w:p>
    <w:p w14:paraId="6E654FE2" w14:textId="77777777" w:rsidR="00263A39" w:rsidRPr="00DF67CC" w:rsidRDefault="00263A39" w:rsidP="00067DC1">
      <w:pPr>
        <w:spacing w:line="360" w:lineRule="auto"/>
        <w:jc w:val="both"/>
      </w:pPr>
    </w:p>
    <w:p w14:paraId="326DF222" w14:textId="77777777" w:rsidR="00DF67CC" w:rsidRPr="00DF67CC" w:rsidRDefault="00DF67CC">
      <w:pPr>
        <w:pStyle w:val="Heading3"/>
        <w:numPr>
          <w:ilvl w:val="2"/>
          <w:numId w:val="29"/>
        </w:numPr>
        <w:spacing w:line="360" w:lineRule="auto"/>
        <w:jc w:val="both"/>
      </w:pPr>
      <w:bookmarkStart w:id="156" w:name="_Toc156403488"/>
      <w:r w:rsidRPr="00DF67CC">
        <w:t>Distribution</w:t>
      </w:r>
      <w:bookmarkEnd w:id="156"/>
    </w:p>
    <w:p w14:paraId="3EEECE41" w14:textId="77777777" w:rsidR="00DF67CC" w:rsidRPr="00DF67CC" w:rsidRDefault="00DF67CC" w:rsidP="00067DC1">
      <w:pPr>
        <w:spacing w:line="360" w:lineRule="auto"/>
        <w:jc w:val="both"/>
      </w:pPr>
      <w:r w:rsidRPr="00DF67CC">
        <w:t>The survey was distributed amongst panellists electronically via Microsoft Forms. Panellists were reminded to complete the survey one week before the deadline. Late responders were followed up and offered an appropriate extension if required.</w:t>
      </w:r>
    </w:p>
    <w:p w14:paraId="6A6B6D86" w14:textId="77777777" w:rsidR="00DF67CC" w:rsidRPr="00DF67CC" w:rsidRDefault="00DF67CC" w:rsidP="00067DC1">
      <w:pPr>
        <w:spacing w:line="360" w:lineRule="auto"/>
        <w:jc w:val="both"/>
        <w:rPr>
          <w:b/>
          <w:bCs/>
          <w:i/>
          <w:iCs/>
        </w:rPr>
      </w:pPr>
    </w:p>
    <w:p w14:paraId="3655ACAF" w14:textId="77777777" w:rsidR="00DF67CC" w:rsidRPr="00DF67CC" w:rsidRDefault="00DF67CC">
      <w:pPr>
        <w:pStyle w:val="Heading3"/>
        <w:numPr>
          <w:ilvl w:val="2"/>
          <w:numId w:val="29"/>
        </w:numPr>
        <w:spacing w:line="360" w:lineRule="auto"/>
        <w:jc w:val="both"/>
      </w:pPr>
      <w:bookmarkStart w:id="157" w:name="_Toc156403489"/>
      <w:r w:rsidRPr="00DF67CC">
        <w:t>Analysis of Results</w:t>
      </w:r>
      <w:bookmarkEnd w:id="157"/>
    </w:p>
    <w:p w14:paraId="0FCE8AD9" w14:textId="77777777" w:rsidR="00DF67CC" w:rsidRPr="00DF67CC" w:rsidRDefault="00DF67CC" w:rsidP="00067DC1">
      <w:pPr>
        <w:spacing w:line="360" w:lineRule="auto"/>
        <w:jc w:val="both"/>
      </w:pPr>
      <w:r w:rsidRPr="00DF67CC">
        <w:t xml:space="preserve">Analysis followed a standard mixed-method approach for Delphi consensus surveys and employed both qualitative and quantitative analysis. The combined findings were used to inform the development of subsequent rounds of Delphi (two and three) in addition to the final results. </w:t>
      </w:r>
    </w:p>
    <w:p w14:paraId="01B14F13" w14:textId="77777777" w:rsidR="00DF67CC" w:rsidRPr="00DF67CC" w:rsidRDefault="00DF67CC" w:rsidP="00067DC1">
      <w:pPr>
        <w:spacing w:line="360" w:lineRule="auto"/>
        <w:jc w:val="both"/>
        <w:rPr>
          <w:b/>
          <w:bCs/>
          <w:i/>
          <w:iCs/>
        </w:rPr>
      </w:pPr>
    </w:p>
    <w:p w14:paraId="0A332DC6" w14:textId="61F76F33" w:rsidR="00DF67CC" w:rsidRPr="00DF67CC" w:rsidRDefault="00DF67CC" w:rsidP="00067DC1">
      <w:pPr>
        <w:spacing w:line="360" w:lineRule="auto"/>
        <w:jc w:val="both"/>
      </w:pPr>
      <w:r w:rsidRPr="00DF67CC">
        <w:t xml:space="preserve">Analysis of open-ended questions involved an inductive themed content analysis framework performed by the author </w:t>
      </w:r>
      <w:r w:rsidRPr="00DF67CC">
        <w:fldChar w:fldCharType="begin" w:fldLock="1"/>
      </w:r>
      <w:r w:rsidR="00016B99">
        <w:instrText>ADDIN CSL_CITATION {"citationItems":[{"id":"ITEM-1","itemData":{"DOI":"10.1016/0260-6917(91)90009-Y","ISSN":"15322793","PMID":"1775125","abstract":"A method of analysing qualitative interview data is outlined as a stage-by-stage process. Some of the problems associated with the method are identified. The researcher in the field of qualitative work is urged to be systematic and open to the difficulties of the task of understanding other people's perceptions. © 1991.","author":[{"dropping-particle":"","family":"Burnard","given":"Philip","non-dropping-particle":"","parse-names":false,"suffix":""}],"container-title":"Nurse Education Today","id":"ITEM-1","issue":"6","issued":{"date-parts":[["1991","12","1"]]},"page":"461-466","publisher":"Churchill Livingstone","title":"A method of analysing interview transcripts in qualitative research","type":"article-journal","volume":"11"},"uris":["http://www.mendeley.com/documents/?uuid=9496e4b3-ff1c-3370-bccb-e4ded3cf62ed"]}],"mendeley":{"formattedCitation":"(Burnard, 1991)","plainTextFormattedCitation":"(Burnard, 1991)","previouslyFormattedCitation":"(Burnard, 1991)"},"properties":{"noteIndex":0},"schema":"https://github.com/citation-style-language/schema/raw/master/csl-citation.json"}</w:instrText>
      </w:r>
      <w:r w:rsidRPr="00DF67CC">
        <w:fldChar w:fldCharType="separate"/>
      </w:r>
      <w:r w:rsidR="00FD2112" w:rsidRPr="00FD2112">
        <w:rPr>
          <w:noProof/>
        </w:rPr>
        <w:t>(Burnard, 1991)</w:t>
      </w:r>
      <w:r w:rsidRPr="00DF67CC">
        <w:fldChar w:fldCharType="end"/>
      </w:r>
      <w:r w:rsidRPr="00DF67CC">
        <w:t xml:space="preserve">.﻿ The process involved the identification of statements that were the same or could be constructed to mean the </w:t>
      </w:r>
      <w:r w:rsidRPr="00DF67CC">
        <w:lastRenderedPageBreak/>
        <w:t xml:space="preserve">same thing. These statements were grouped together, and themes developed around similar statements. Once statements were grouped under a common theme, a decision was made amongst the research team as to whether these themes should be collapsed into one statement to be presented to the Delphi panel in the subsequent round. Unique statements that did not fall into any common theme were kept as the original statements. The wording of all statements was assessed by the research team for potential multi-clauses and ambiguity. </w:t>
      </w:r>
    </w:p>
    <w:p w14:paraId="686FBC4D" w14:textId="77777777" w:rsidR="00DF67CC" w:rsidRPr="00DF67CC" w:rsidRDefault="00DF67CC" w:rsidP="00067DC1">
      <w:pPr>
        <w:spacing w:line="360" w:lineRule="auto"/>
        <w:jc w:val="both"/>
      </w:pPr>
    </w:p>
    <w:p w14:paraId="2197CFB9" w14:textId="09328807" w:rsidR="00DF67CC" w:rsidRPr="00DF67CC" w:rsidRDefault="00DF67CC" w:rsidP="00067DC1">
      <w:pPr>
        <w:spacing w:line="360" w:lineRule="auto"/>
        <w:jc w:val="both"/>
      </w:pPr>
      <w:r w:rsidRPr="00DF67CC">
        <w:t>The grouped themed and unique statements were presented to the panellists alongside a summary of the collective panellists' reasoning in round 2 and 3. These were in a series of ranked Likert scale questions or options alongside the original statements from round 1 or 2. Rounds 2 and 3 followed the same format of round 1 with three sections (Appendix</w:t>
      </w:r>
      <w:r w:rsidR="00E43126">
        <w:t xml:space="preserve"> </w:t>
      </w:r>
      <w:r w:rsidR="004C08F7">
        <w:fldChar w:fldCharType="begin"/>
      </w:r>
      <w:r w:rsidR="004C08F7">
        <w:instrText xml:space="preserve"> REF _Ref132573123 \r \h </w:instrText>
      </w:r>
      <w:r w:rsidR="00067DC1">
        <w:instrText xml:space="preserve"> \* MERGEFORMAT </w:instrText>
      </w:r>
      <w:r w:rsidR="004C08F7">
        <w:fldChar w:fldCharType="separate"/>
      </w:r>
      <w:r w:rsidR="0041569C">
        <w:t>4.1</w:t>
      </w:r>
      <w:r w:rsidR="004C08F7">
        <w:fldChar w:fldCharType="end"/>
      </w:r>
      <w:r w:rsidR="00346BE7">
        <w:t>,</w:t>
      </w:r>
      <w:r w:rsidR="004C08F7">
        <w:t xml:space="preserve"> </w:t>
      </w:r>
      <w:r w:rsidR="00346BE7">
        <w:fldChar w:fldCharType="begin"/>
      </w:r>
      <w:r w:rsidR="00346BE7">
        <w:instrText xml:space="preserve"> REF _Ref132573144 \r \h </w:instrText>
      </w:r>
      <w:r w:rsidR="00067DC1">
        <w:instrText xml:space="preserve"> \* MERGEFORMAT </w:instrText>
      </w:r>
      <w:r w:rsidR="00346BE7">
        <w:fldChar w:fldCharType="separate"/>
      </w:r>
      <w:r w:rsidR="0041569C">
        <w:t>4.2</w:t>
      </w:r>
      <w:r w:rsidR="00346BE7">
        <w:fldChar w:fldCharType="end"/>
      </w:r>
      <w:r w:rsidR="00346BE7">
        <w:t xml:space="preserve">, </w:t>
      </w:r>
      <w:r w:rsidR="00346BE7">
        <w:fldChar w:fldCharType="begin"/>
      </w:r>
      <w:r w:rsidR="00346BE7">
        <w:instrText xml:space="preserve"> REF _Ref132573162 \r \h </w:instrText>
      </w:r>
      <w:r w:rsidR="00067DC1">
        <w:instrText xml:space="preserve"> \* MERGEFORMAT </w:instrText>
      </w:r>
      <w:r w:rsidR="00346BE7">
        <w:fldChar w:fldCharType="separate"/>
      </w:r>
      <w:r w:rsidR="0041569C">
        <w:t>4.3</w:t>
      </w:r>
      <w:r w:rsidR="00346BE7">
        <w:fldChar w:fldCharType="end"/>
      </w:r>
      <w:r w:rsidRPr="00DF67CC">
        <w:t xml:space="preserve">). </w:t>
      </w:r>
    </w:p>
    <w:p w14:paraId="5808BD21" w14:textId="77777777" w:rsidR="00DF67CC" w:rsidRPr="00DF67CC" w:rsidRDefault="00DF67CC" w:rsidP="00067DC1">
      <w:pPr>
        <w:spacing w:line="360" w:lineRule="auto"/>
        <w:jc w:val="both"/>
      </w:pPr>
    </w:p>
    <w:p w14:paraId="624C7B6B" w14:textId="336C0928" w:rsidR="00DF67CC" w:rsidRPr="00DF67CC" w:rsidRDefault="00DF67CC" w:rsidP="00067DC1">
      <w:pPr>
        <w:spacing w:line="360" w:lineRule="auto"/>
        <w:jc w:val="both"/>
      </w:pPr>
      <w:r w:rsidRPr="00DF67CC">
        <w:t>Descriptive statistics: central tendency and dispersion of the responses (Median analysis, IQR) and % frequency to the ranked questions were fed back to the panellists in round 2 and 3 for an estimation of the general response of the other expert panellists. (Appendix</w:t>
      </w:r>
      <w:r w:rsidR="005F7484">
        <w:t xml:space="preserve"> </w:t>
      </w:r>
      <w:r w:rsidR="00FA095A">
        <w:fldChar w:fldCharType="begin"/>
      </w:r>
      <w:r w:rsidR="00FA095A">
        <w:instrText xml:space="preserve"> REF _Ref132573123 \r \h </w:instrText>
      </w:r>
      <w:r w:rsidR="00067DC1">
        <w:instrText xml:space="preserve"> \* MERGEFORMAT </w:instrText>
      </w:r>
      <w:r w:rsidR="00FA095A">
        <w:fldChar w:fldCharType="separate"/>
      </w:r>
      <w:r w:rsidR="00FA095A">
        <w:t>4.1</w:t>
      </w:r>
      <w:r w:rsidR="00FA095A">
        <w:fldChar w:fldCharType="end"/>
      </w:r>
      <w:r w:rsidR="00FA095A">
        <w:t xml:space="preserve">, </w:t>
      </w:r>
      <w:r w:rsidR="00FA095A">
        <w:fldChar w:fldCharType="begin"/>
      </w:r>
      <w:r w:rsidR="00FA095A">
        <w:instrText xml:space="preserve"> REF _Ref132573144 \r \h </w:instrText>
      </w:r>
      <w:r w:rsidR="00067DC1">
        <w:instrText xml:space="preserve"> \* MERGEFORMAT </w:instrText>
      </w:r>
      <w:r w:rsidR="00FA095A">
        <w:fldChar w:fldCharType="separate"/>
      </w:r>
      <w:r w:rsidR="00FA095A">
        <w:t>4.2</w:t>
      </w:r>
      <w:r w:rsidR="00FA095A">
        <w:fldChar w:fldCharType="end"/>
      </w:r>
      <w:r w:rsidR="00FA095A">
        <w:t xml:space="preserve">, </w:t>
      </w:r>
      <w:r w:rsidR="00FA095A">
        <w:fldChar w:fldCharType="begin"/>
      </w:r>
      <w:r w:rsidR="00FA095A">
        <w:instrText xml:space="preserve"> REF _Ref132573162 \r \h </w:instrText>
      </w:r>
      <w:r w:rsidR="00067DC1">
        <w:instrText xml:space="preserve"> \* MERGEFORMAT </w:instrText>
      </w:r>
      <w:r w:rsidR="00FA095A">
        <w:fldChar w:fldCharType="separate"/>
      </w:r>
      <w:r w:rsidR="00FA095A">
        <w:t>4.3</w:t>
      </w:r>
      <w:r w:rsidR="00FA095A">
        <w:fldChar w:fldCharType="end"/>
      </w:r>
      <w:r w:rsidRPr="00DF67CC">
        <w:t>). The quantitative values were also recorded for consistency analysis across the rounds.</w:t>
      </w:r>
    </w:p>
    <w:p w14:paraId="2B27AF4F" w14:textId="77777777" w:rsidR="00DF67CC" w:rsidRPr="00DF67CC" w:rsidRDefault="00DF67CC" w:rsidP="00067DC1">
      <w:pPr>
        <w:spacing w:line="360" w:lineRule="auto"/>
        <w:jc w:val="both"/>
      </w:pPr>
    </w:p>
    <w:p w14:paraId="2C7D31B5" w14:textId="77777777" w:rsidR="00DF67CC" w:rsidRPr="00DF67CC" w:rsidRDefault="00DF67CC">
      <w:pPr>
        <w:pStyle w:val="Heading3"/>
        <w:numPr>
          <w:ilvl w:val="2"/>
          <w:numId w:val="29"/>
        </w:numPr>
        <w:spacing w:line="360" w:lineRule="auto"/>
        <w:jc w:val="both"/>
      </w:pPr>
      <w:bookmarkStart w:id="158" w:name="_Toc156403490"/>
      <w:r w:rsidRPr="00DF67CC">
        <w:t>Consensus:</w:t>
      </w:r>
      <w:bookmarkEnd w:id="158"/>
      <w:r w:rsidRPr="00DF67CC">
        <w:t xml:space="preserve"> </w:t>
      </w:r>
    </w:p>
    <w:p w14:paraId="59E8B595" w14:textId="34D9C995" w:rsidR="00DF67CC" w:rsidRPr="00DF67CC" w:rsidRDefault="00DF67CC" w:rsidP="00067DC1">
      <w:pPr>
        <w:spacing w:line="360" w:lineRule="auto"/>
        <w:jc w:val="both"/>
      </w:pPr>
      <w:r w:rsidRPr="00DF67CC">
        <w:t xml:space="preserve">There is no agreed guidance on consensus but is often achieved through generating a pre-determined percentage level of consensus of ranked questions or panellists preferred option (frequency) </w:t>
      </w:r>
      <w:r w:rsidRPr="00DF67CC">
        <w:fldChar w:fldCharType="begin" w:fldLock="1"/>
      </w:r>
      <w:r w:rsidR="00EF53DC">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id":"ITEM-2","itemData":{"DOI":"10.1111/j.1365-2648.2006.03716.x","ISSN":"0309-2402","abstract":"Aim. The aim of this paper was to provide insight into the Delphi technique by outlining our personal experiences during its use over a 10‐year period in a variety of applications. Background. As a means of achieving consensus on an issue, the Delphi research method has become widely used in healthcare research generally and nursing research in particular. The literature on this technique is expanding, mainly addressing what it is and how it should be used. However, there is still much confusion and uncertainty surrounding it, particularly about issues such as modifications, consensus, anonymity, definition of experts, how ‘experts’ are selected and how non‐respondents are pursued. Discussion. This issues that arise when planning and carrying out a Delphi study include the definition of consensus; the issue of anonymity vs. quasi‐anonymity for participants; how to estimate the time needed to collect the data, analyse each ‘round’, feed back results to participants, and gain their responses to this feedback; how to define and select the ‘experts’ who will be asked to participate; how to enhance response rates; and how many ‘rounds’ to conduct. Conclusion. Many challenges and questions are raised when using the Delphi technique, but there is no doubt that it is an important method for achieving consensus on issues where none previously existed. Researchers need to adapt the method to suit their particular study.","author":[{"dropping-particle":"","family":"Keeney","given":"Sinead","non-dropping-particle":"","parse-names":false,"suffix":""},{"dropping-particle":"","family":"Hasson","given":"Felicity","non-dropping-particle":"","parse-names":false,"suffix":""},{"dropping-particle":"","family":"McKenna","given":"Hugh","non-dropping-particle":"","parse-names":false,"suffix":""}],"container-title":"Journal of Advanced Nursing","id":"ITEM-2","issue":"2","issued":{"date-parts":[["2006","1","1"]]},"page":"205-212","publisher":"John Wiley &amp; Sons, Ltd (10.1111)","title":"Consulting the oracle: ten lessons from using the Delphi technique in nursing research","type":"article-journal","volume":"53"},"uris":["http://www.mendeley.com/documents/?uuid=ec324e8a-a5fe-326d-bf83-4a3410758118"]}],"mendeley":{"formattedCitation":"(Keeney et al., 2006, 2010)","plainTextFormattedCitation":"(Keeney et al., 2006, 2010)","previouslyFormattedCitation":"(Keeney et al., 2006, 2010)"},"properties":{"noteIndex":0},"schema":"https://github.com/citation-style-language/schema/raw/master/csl-citation.json"}</w:instrText>
      </w:r>
      <w:r w:rsidRPr="00DF67CC">
        <w:fldChar w:fldCharType="separate"/>
      </w:r>
      <w:r w:rsidR="00254D00" w:rsidRPr="00254D00">
        <w:rPr>
          <w:noProof/>
        </w:rPr>
        <w:t>(Keeney et al., 2006, 2010)</w:t>
      </w:r>
      <w:r w:rsidRPr="00DF67CC">
        <w:fldChar w:fldCharType="end"/>
      </w:r>
      <w:r w:rsidRPr="00DF67CC">
        <w:t xml:space="preserve">. The range of pre-set agreement is variable amongst Delphi studies; however, a value of 75% is a commonly reported value </w:t>
      </w:r>
      <w:r w:rsidRPr="00DF67CC">
        <w:fldChar w:fldCharType="begin" w:fldLock="1"/>
      </w:r>
      <w:r w:rsidR="00D471C6">
        <w:instrText>ADDIN CSL_CITATION {"citationItems":[{"id":"ITEM-1","itemData":{"DOI":"10.1016/j.jclinepi.2013.12.002","ISSN":"08954356","abstract":"Objective: To investigate how consensus is operationalized in Delphi studies and to explore the role of consensus in determining the results of these studies. Study Design and Settings: Systematic review of a random sample of 100 English language Delphi studies, from two large multidisciplinary databases [ISI Web of Science (Thompson Reuters, New York, NY) and Scopus (Elsevier, Amsterdam, NL)], published between 2000 and 2009. Results: About 98 of the Delphi studies purported to assess consensus, although a definition for consensus was only provided in 72 of the studies (64 a priori). The most common definition for consensus was percent agreement (25 studies), with 75% being the median threshold to define consensus. Although the authors concluded in 86 of the studies that consensus was achieved, consensus was only specified a priori (with a threshold value) in 42 of these studies. Achievement of consensus was related to the decision to stop the Delphi study in only 23 studies, with 70 studies terminating after a specified number of rounds. Conclusion: Although consensus generally is felt to be of primary importance to the Delphi process, definitions of consensus vary widely and are poorly reported. Improved criteria for reporting of methods of Delphi studies are required. © 2014 Elsevier Inc. All rights reserved.","author":[{"dropping-particle":"","family":"Diamond","given":"Ivan R.","non-dropping-particle":"","parse-names":false,"suffix":""},{"dropping-particle":"","family":"Grant","given":"Robert C.","non-dropping-particle":"","parse-names":false,"suffix":""},{"dropping-particle":"","family":"Feldman","given":"Brian M.","non-dropping-particle":"","parse-names":false,"suffix":""},{"dropping-particle":"","family":"Pencharz","given":"Paul B.","non-dropping-particle":"","parse-names":false,"suffix":""},{"dropping-particle":"","family":"Ling","given":"Simon C.","non-dropping-particle":"","parse-names":false,"suffix":""},{"dropping-particle":"","family":"Moore","given":"Aideen M.","non-dropping-particle":"","parse-names":false,"suffix":""},{"dropping-particle":"","family":"Wales","given":"Paul W.","non-dropping-particle":"","parse-names":false,"suffix":""}],"container-title":"Journal of Clinical Epidemiology","id":"ITEM-1","issue":"4","issued":{"date-parts":[["2014","4","1"]]},"page":"401-409","publisher":"Pergamon","title":"Defining consensus: A systematic review recommends methodologic criteria for reporting of Delphi studies","type":"article-journal","volume":"67"},"uris":["http://www.mendeley.com/documents/?uuid=f22b9bcb-c468-487f-8f39-714c0c70f97a"]}],"mendeley":{"formattedCitation":"(Diamond et al., 2014)","plainTextFormattedCitation":"(Diamond et al., 2014)","previouslyFormattedCitation":"(Diamond et al., 2014)"},"properties":{"noteIndex":0},"schema":"https://github.com/citation-style-language/schema/raw/master/csl-citation.json"}</w:instrText>
      </w:r>
      <w:r w:rsidRPr="00DF67CC">
        <w:fldChar w:fldCharType="separate"/>
      </w:r>
      <w:r w:rsidR="00810D03" w:rsidRPr="009A28E3">
        <w:rPr>
          <w:noProof/>
        </w:rPr>
        <w:t>(Diamond et al., 2014)</w:t>
      </w:r>
      <w:r w:rsidRPr="00DF67CC">
        <w:fldChar w:fldCharType="end"/>
      </w:r>
      <w:r w:rsidRPr="00DF67CC">
        <w:t xml:space="preserve"> and the one chosen to define consensus amongst the recruited panel in the present study. Statements would reach consensus when there was 75% or greater frequency of response for a preferred option or ranked questions of “agree” to “strongly agree”. </w:t>
      </w:r>
    </w:p>
    <w:p w14:paraId="4F8B043F" w14:textId="77777777" w:rsidR="00DF67CC" w:rsidRPr="00DF67CC" w:rsidRDefault="00DF67CC" w:rsidP="00067DC1">
      <w:pPr>
        <w:spacing w:line="360" w:lineRule="auto"/>
        <w:jc w:val="both"/>
      </w:pPr>
    </w:p>
    <w:p w14:paraId="232ECD0A" w14:textId="77777777" w:rsidR="00DF67CC" w:rsidRPr="00DF67CC" w:rsidRDefault="00DF67CC">
      <w:pPr>
        <w:pStyle w:val="Heading3"/>
        <w:numPr>
          <w:ilvl w:val="2"/>
          <w:numId w:val="29"/>
        </w:numPr>
        <w:spacing w:line="360" w:lineRule="auto"/>
        <w:jc w:val="both"/>
      </w:pPr>
      <w:bookmarkStart w:id="159" w:name="_Toc156403491"/>
      <w:r w:rsidRPr="00DF67CC">
        <w:lastRenderedPageBreak/>
        <w:t>Cut Off:</w:t>
      </w:r>
      <w:bookmarkEnd w:id="159"/>
      <w:r w:rsidRPr="00DF67CC">
        <w:t xml:space="preserve"> </w:t>
      </w:r>
    </w:p>
    <w:p w14:paraId="557CBE8A" w14:textId="77777777" w:rsidR="00DF67CC" w:rsidRPr="00DF67CC" w:rsidRDefault="00DF67CC" w:rsidP="00067DC1">
      <w:pPr>
        <w:spacing w:line="360" w:lineRule="auto"/>
        <w:jc w:val="both"/>
      </w:pPr>
      <w:r w:rsidRPr="00DF67CC">
        <w:t xml:space="preserve">The Delphi was set </w:t>
      </w:r>
      <w:r w:rsidRPr="00DF67CC">
        <w:rPr>
          <w:i/>
          <w:iCs/>
        </w:rPr>
        <w:t xml:space="preserve">a-priori </w:t>
      </w:r>
      <w:r w:rsidRPr="00DF67CC">
        <w:t xml:space="preserve">to run over three rounds or if there was a greater than 30% drop off of panellists. </w:t>
      </w:r>
    </w:p>
    <w:p w14:paraId="2DA6A008" w14:textId="77777777" w:rsidR="00DF67CC" w:rsidRPr="00DF67CC" w:rsidRDefault="00DF67CC" w:rsidP="00067DC1">
      <w:pPr>
        <w:spacing w:line="360" w:lineRule="auto"/>
        <w:jc w:val="both"/>
      </w:pPr>
    </w:p>
    <w:p w14:paraId="6C561BF5" w14:textId="77777777" w:rsidR="00DF67CC" w:rsidRDefault="00DF67CC">
      <w:pPr>
        <w:pStyle w:val="Heading2"/>
        <w:numPr>
          <w:ilvl w:val="1"/>
          <w:numId w:val="29"/>
        </w:numPr>
        <w:spacing w:line="360" w:lineRule="auto"/>
        <w:jc w:val="both"/>
      </w:pPr>
      <w:bookmarkStart w:id="160" w:name="_Toc156403492"/>
      <w:r w:rsidRPr="00DF67CC">
        <w:t>Results</w:t>
      </w:r>
      <w:bookmarkEnd w:id="160"/>
    </w:p>
    <w:p w14:paraId="76FEF4C1" w14:textId="77777777" w:rsidR="00DC48F8" w:rsidRPr="00DC48F8" w:rsidRDefault="00DC48F8" w:rsidP="009344E2"/>
    <w:p w14:paraId="3E7B8A07" w14:textId="6ABCA6A4" w:rsidR="00DF67CC" w:rsidRPr="00DF67CC" w:rsidRDefault="00DF67CC" w:rsidP="00067DC1">
      <w:pPr>
        <w:spacing w:line="360" w:lineRule="auto"/>
        <w:jc w:val="both"/>
      </w:pPr>
      <w:r w:rsidRPr="00DF67CC">
        <w:t>Thirty panellists were contacted in January 2020, of which 24 consented to participate; 6 participants withdrew from the study prior to commencement of the first round. Eighteen panellists participated in Round 1; the panel consisted of orthotists, podiatrists</w:t>
      </w:r>
      <w:r w:rsidR="007D2817" w:rsidRPr="00DF67CC">
        <w:t>,</w:t>
      </w:r>
      <w:r w:rsidRPr="00DF67CC">
        <w:t xml:space="preserve"> and a physiotherapist with a range of experience and roles in clinical footwear provision for children, including direct patient contact, education, research, and commercial sales and manufacture. The international panel comprised of panellists from the U.K., </w:t>
      </w:r>
      <w:r w:rsidR="00812946" w:rsidRPr="00DF67CC">
        <w:t>Australia,</w:t>
      </w:r>
      <w:r w:rsidRPr="00DF67CC">
        <w:t xml:space="preserve"> and the U.S.A. a full breakdown of the panellists' characteristics are provided in (</w:t>
      </w:r>
      <w:r w:rsidR="00A92A38">
        <w:fldChar w:fldCharType="begin"/>
      </w:r>
      <w:r w:rsidR="00A92A38">
        <w:instrText xml:space="preserve"> REF _Ref142033514 \h </w:instrText>
      </w:r>
      <w:r w:rsidR="00A92A38">
        <w:fldChar w:fldCharType="separate"/>
      </w:r>
      <w:r w:rsidR="00A92A38">
        <w:t xml:space="preserve">Table </w:t>
      </w:r>
      <w:r w:rsidR="00A92A38">
        <w:rPr>
          <w:noProof/>
        </w:rPr>
        <w:t>5</w:t>
      </w:r>
      <w:r w:rsidR="00A92A38">
        <w:noBreakHyphen/>
      </w:r>
      <w:r w:rsidR="00A92A38">
        <w:rPr>
          <w:noProof/>
        </w:rPr>
        <w:t>1</w:t>
      </w:r>
      <w:r w:rsidR="00A92A38">
        <w:fldChar w:fldCharType="end"/>
      </w:r>
      <w:r w:rsidRPr="00DF67CC">
        <w:t xml:space="preserve">). </w:t>
      </w:r>
      <w:r w:rsidR="0075365C" w:rsidRPr="0075365C">
        <w:t xml:space="preserve">For this sample size, </w:t>
      </w:r>
      <w:r w:rsidR="0075365C">
        <w:t>c</w:t>
      </w:r>
      <w:r w:rsidR="0075365C" w:rsidRPr="0075365C">
        <w:t>onsensus was achieved with 14 of the 1</w:t>
      </w:r>
      <w:r w:rsidR="000A354E">
        <w:t>8</w:t>
      </w:r>
      <w:r w:rsidR="0075365C" w:rsidRPr="0075365C">
        <w:t xml:space="preserve"> panellists</w:t>
      </w:r>
      <w:r w:rsidR="007F6AE4">
        <w:t xml:space="preserve"> for Round 1</w:t>
      </w:r>
      <w:r w:rsidR="0075365C" w:rsidRPr="0075365C">
        <w:t xml:space="preserve"> (75% of panellists).</w:t>
      </w:r>
    </w:p>
    <w:p w14:paraId="27D98530" w14:textId="68001545" w:rsidR="00DF67CC" w:rsidRDefault="00DF67CC" w:rsidP="006C7E94">
      <w:pPr>
        <w:pStyle w:val="Caption"/>
        <w:rPr>
          <w:sz w:val="24"/>
          <w:szCs w:val="24"/>
        </w:rPr>
      </w:pPr>
    </w:p>
    <w:p w14:paraId="16F661FE" w14:textId="77777777" w:rsidR="00493CE5" w:rsidRDefault="00493CE5" w:rsidP="00493CE5"/>
    <w:p w14:paraId="5195D7AE" w14:textId="77777777" w:rsidR="00493CE5" w:rsidRDefault="00493CE5" w:rsidP="00493CE5"/>
    <w:p w14:paraId="60B4E0AE" w14:textId="77777777" w:rsidR="00493CE5" w:rsidRDefault="00493CE5" w:rsidP="00493CE5"/>
    <w:p w14:paraId="3D979F4A" w14:textId="77777777" w:rsidR="00493CE5" w:rsidRDefault="00493CE5" w:rsidP="00493CE5"/>
    <w:p w14:paraId="4D772666" w14:textId="77777777" w:rsidR="00493CE5" w:rsidRDefault="00493CE5" w:rsidP="00493CE5"/>
    <w:p w14:paraId="272E08C6" w14:textId="77777777" w:rsidR="00493CE5" w:rsidRDefault="00493CE5" w:rsidP="00493CE5"/>
    <w:p w14:paraId="723346DC" w14:textId="77777777" w:rsidR="00493CE5" w:rsidRDefault="00493CE5" w:rsidP="00493CE5"/>
    <w:p w14:paraId="1CEB837C" w14:textId="77777777" w:rsidR="00493CE5" w:rsidRDefault="00493CE5" w:rsidP="00493CE5"/>
    <w:p w14:paraId="43B37B8B" w14:textId="77777777" w:rsidR="00493CE5" w:rsidRDefault="00493CE5" w:rsidP="00493CE5"/>
    <w:p w14:paraId="4FAB7FD8" w14:textId="77777777" w:rsidR="00493CE5" w:rsidRDefault="00493CE5" w:rsidP="00493CE5"/>
    <w:p w14:paraId="0B22BB93" w14:textId="77777777" w:rsidR="00493CE5" w:rsidRDefault="00493CE5" w:rsidP="00493CE5"/>
    <w:p w14:paraId="7F7EE833" w14:textId="77777777" w:rsidR="00493CE5" w:rsidRDefault="00493CE5" w:rsidP="00493CE5"/>
    <w:p w14:paraId="4710DB41" w14:textId="77777777" w:rsidR="00493CE5" w:rsidRDefault="00493CE5" w:rsidP="00493CE5"/>
    <w:p w14:paraId="77502388" w14:textId="77777777" w:rsidR="00493CE5" w:rsidRDefault="00493CE5" w:rsidP="00493CE5"/>
    <w:p w14:paraId="5A75F65C" w14:textId="77777777" w:rsidR="00493CE5" w:rsidRDefault="00493CE5" w:rsidP="00493CE5"/>
    <w:p w14:paraId="0B2E522C" w14:textId="77777777" w:rsidR="00493CE5" w:rsidRDefault="00493CE5" w:rsidP="00493CE5"/>
    <w:p w14:paraId="0F035D6F" w14:textId="77777777" w:rsidR="00493CE5" w:rsidRDefault="00493CE5" w:rsidP="00493CE5"/>
    <w:p w14:paraId="5C0A1524" w14:textId="77777777" w:rsidR="00493CE5" w:rsidRDefault="00493CE5" w:rsidP="00493CE5"/>
    <w:p w14:paraId="25D8AF3B" w14:textId="77777777" w:rsidR="00493CE5" w:rsidRDefault="00493CE5" w:rsidP="00493CE5"/>
    <w:p w14:paraId="715F5ED8" w14:textId="77777777" w:rsidR="00493CE5" w:rsidRDefault="00493CE5" w:rsidP="00493CE5"/>
    <w:p w14:paraId="4E8C1B2F" w14:textId="77777777" w:rsidR="00A73931" w:rsidRPr="00A73931" w:rsidRDefault="00A73931" w:rsidP="00A73931"/>
    <w:p w14:paraId="0A71737B" w14:textId="77777777" w:rsidR="00B25967" w:rsidRDefault="00B25967" w:rsidP="00D00461">
      <w:pPr>
        <w:pStyle w:val="Caption"/>
        <w:keepNext/>
      </w:pPr>
      <w:bookmarkStart w:id="161" w:name="_Ref142033514"/>
    </w:p>
    <w:p w14:paraId="16387AE8" w14:textId="7ADCFA0B" w:rsidR="00D00461" w:rsidRDefault="00D00461" w:rsidP="00D00461">
      <w:pPr>
        <w:pStyle w:val="Caption"/>
        <w:keepNext/>
      </w:pPr>
      <w:bookmarkStart w:id="162" w:name="_Toc156393255"/>
      <w:r>
        <w:t xml:space="preserve">Table </w:t>
      </w:r>
      <w:fldSimple w:instr=" STYLEREF 1 \s ">
        <w:r w:rsidR="003F38BD">
          <w:rPr>
            <w:noProof/>
          </w:rPr>
          <w:t>5</w:t>
        </w:r>
      </w:fldSimple>
      <w:r w:rsidR="003F38BD">
        <w:noBreakHyphen/>
      </w:r>
      <w:fldSimple w:instr=" SEQ Table \* ARABIC \s 1 ">
        <w:r w:rsidR="003F38BD">
          <w:rPr>
            <w:noProof/>
          </w:rPr>
          <w:t>1</w:t>
        </w:r>
      </w:fldSimple>
      <w:bookmarkEnd w:id="161"/>
      <w:r>
        <w:t xml:space="preserve"> </w:t>
      </w:r>
      <w:r w:rsidRPr="004612E4">
        <w:t>Participant Characteristics</w:t>
      </w:r>
      <w:bookmarkEnd w:id="162"/>
    </w:p>
    <w:tbl>
      <w:tblPr>
        <w:tblStyle w:val="PlainTable2"/>
        <w:tblW w:w="0" w:type="auto"/>
        <w:tblLook w:val="04A0" w:firstRow="1" w:lastRow="0" w:firstColumn="1" w:lastColumn="0" w:noHBand="0" w:noVBand="1"/>
      </w:tblPr>
      <w:tblGrid>
        <w:gridCol w:w="5562"/>
        <w:gridCol w:w="1506"/>
        <w:gridCol w:w="1430"/>
      </w:tblGrid>
      <w:tr w:rsidR="000E55C6" w:rsidRPr="003B6467" w14:paraId="68F77119" w14:textId="77777777" w:rsidTr="00D004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8" w:type="dxa"/>
            <w:gridSpan w:val="3"/>
          </w:tcPr>
          <w:p w14:paraId="533D1264" w14:textId="0380A0FC" w:rsidR="000E55C6" w:rsidRPr="003B6467" w:rsidRDefault="000E55C6" w:rsidP="00AA765F">
            <w:pPr>
              <w:jc w:val="both"/>
              <w:rPr>
                <w:rFonts w:cstheme="minorHAnsi"/>
              </w:rPr>
            </w:pPr>
            <w:r w:rsidRPr="003B6467">
              <w:rPr>
                <w:rFonts w:cstheme="minorHAnsi"/>
              </w:rPr>
              <w:t>Participant Characteristics</w:t>
            </w:r>
          </w:p>
        </w:tc>
      </w:tr>
      <w:tr w:rsidR="000E55C6" w:rsidRPr="003B6467" w14:paraId="50134F8E" w14:textId="77777777" w:rsidTr="00D00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2" w:type="dxa"/>
          </w:tcPr>
          <w:p w14:paraId="77BAC610" w14:textId="77777777" w:rsidR="000E55C6" w:rsidRPr="003B6467" w:rsidRDefault="000E55C6" w:rsidP="00AA765F">
            <w:pPr>
              <w:jc w:val="both"/>
              <w:rPr>
                <w:rFonts w:cstheme="minorHAnsi"/>
              </w:rPr>
            </w:pPr>
            <w:r w:rsidRPr="003B6467">
              <w:rPr>
                <w:rFonts w:cstheme="minorHAnsi"/>
              </w:rPr>
              <w:t>Sex</w:t>
            </w:r>
          </w:p>
        </w:tc>
        <w:tc>
          <w:tcPr>
            <w:tcW w:w="1506" w:type="dxa"/>
          </w:tcPr>
          <w:p w14:paraId="534D48ED"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 xml:space="preserve">7 Females                  </w:t>
            </w:r>
          </w:p>
          <w:p w14:paraId="56F38257"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 xml:space="preserve">11 Males                   </w:t>
            </w:r>
          </w:p>
        </w:tc>
        <w:tc>
          <w:tcPr>
            <w:tcW w:w="1430" w:type="dxa"/>
          </w:tcPr>
          <w:p w14:paraId="56DC2011"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3</w:t>
            </w:r>
            <w:r>
              <w:rPr>
                <w:rFonts w:cstheme="minorHAnsi"/>
              </w:rPr>
              <w:t>9</w:t>
            </w:r>
            <w:r w:rsidRPr="003B6467">
              <w:rPr>
                <w:rFonts w:cstheme="minorHAnsi"/>
              </w:rPr>
              <w:t>%</w:t>
            </w:r>
          </w:p>
          <w:p w14:paraId="55C70B8F"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61%</w:t>
            </w:r>
          </w:p>
        </w:tc>
      </w:tr>
      <w:tr w:rsidR="000E55C6" w:rsidRPr="003B6467" w14:paraId="25396A11" w14:textId="77777777" w:rsidTr="00D00461">
        <w:tc>
          <w:tcPr>
            <w:cnfStyle w:val="001000000000" w:firstRow="0" w:lastRow="0" w:firstColumn="1" w:lastColumn="0" w:oddVBand="0" w:evenVBand="0" w:oddHBand="0" w:evenHBand="0" w:firstRowFirstColumn="0" w:firstRowLastColumn="0" w:lastRowFirstColumn="0" w:lastRowLastColumn="0"/>
            <w:tcW w:w="5562" w:type="dxa"/>
          </w:tcPr>
          <w:p w14:paraId="0FDFD5ED" w14:textId="77777777" w:rsidR="000E55C6" w:rsidRPr="003B6467" w:rsidRDefault="000E55C6" w:rsidP="00AA765F">
            <w:pPr>
              <w:jc w:val="both"/>
              <w:rPr>
                <w:rFonts w:cstheme="minorHAnsi"/>
              </w:rPr>
            </w:pPr>
            <w:r w:rsidRPr="003B6467">
              <w:rPr>
                <w:rFonts w:cstheme="minorHAnsi"/>
              </w:rPr>
              <w:t>Experience with clinical footwear provision for children</w:t>
            </w:r>
          </w:p>
        </w:tc>
        <w:tc>
          <w:tcPr>
            <w:tcW w:w="1506" w:type="dxa"/>
          </w:tcPr>
          <w:p w14:paraId="191EA8B0"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 xml:space="preserve">Median                    18 Years                   </w:t>
            </w:r>
          </w:p>
        </w:tc>
        <w:tc>
          <w:tcPr>
            <w:tcW w:w="1430" w:type="dxa"/>
          </w:tcPr>
          <w:p w14:paraId="483A1545"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IQR</w:t>
            </w:r>
          </w:p>
          <w:p w14:paraId="774ECDC8"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11.75</w:t>
            </w:r>
          </w:p>
        </w:tc>
      </w:tr>
      <w:tr w:rsidR="000E55C6" w:rsidRPr="003B6467" w14:paraId="4BCC38CF" w14:textId="77777777" w:rsidTr="00D00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2" w:type="dxa"/>
          </w:tcPr>
          <w:p w14:paraId="26A6E41F" w14:textId="77777777" w:rsidR="000E55C6" w:rsidRPr="003B6467" w:rsidRDefault="000E55C6" w:rsidP="00AA765F">
            <w:pPr>
              <w:rPr>
                <w:rFonts w:cstheme="minorHAnsi"/>
              </w:rPr>
            </w:pPr>
            <w:r w:rsidRPr="003B6467">
              <w:rPr>
                <w:rFonts w:cstheme="minorHAnsi"/>
              </w:rPr>
              <w:t xml:space="preserve">% Workload dedicated to either: </w:t>
            </w:r>
            <w:r w:rsidRPr="002D3757">
              <w:rPr>
                <w:rFonts w:cstheme="minorHAnsi"/>
              </w:rPr>
              <w:t xml:space="preserve">assessment, manufacture or commercial distribution </w:t>
            </w:r>
          </w:p>
          <w:p w14:paraId="6B8A39D9" w14:textId="77777777" w:rsidR="000E55C6" w:rsidRPr="003B6467" w:rsidRDefault="000E55C6" w:rsidP="00AA765F">
            <w:pPr>
              <w:rPr>
                <w:rFonts w:cstheme="minorHAnsi"/>
                <w:b w:val="0"/>
                <w:bCs w:val="0"/>
              </w:rPr>
            </w:pPr>
            <w:r w:rsidRPr="003B6467">
              <w:rPr>
                <w:rFonts w:cstheme="minorHAnsi"/>
              </w:rPr>
              <w:t>of footwear interventions for children with mobility impairment</w:t>
            </w:r>
          </w:p>
          <w:p w14:paraId="30DA29B4" w14:textId="77777777" w:rsidR="000E55C6" w:rsidRPr="003B6467" w:rsidRDefault="000E55C6" w:rsidP="00AA765F">
            <w:pPr>
              <w:rPr>
                <w:rFonts w:cstheme="minorHAnsi"/>
              </w:rPr>
            </w:pPr>
          </w:p>
        </w:tc>
        <w:tc>
          <w:tcPr>
            <w:tcW w:w="1506" w:type="dxa"/>
          </w:tcPr>
          <w:p w14:paraId="3C7E9936"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 xml:space="preserve">Median                    36.5%                      </w:t>
            </w:r>
          </w:p>
        </w:tc>
        <w:tc>
          <w:tcPr>
            <w:tcW w:w="1430" w:type="dxa"/>
          </w:tcPr>
          <w:p w14:paraId="5FC876A5"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 xml:space="preserve">IQR </w:t>
            </w:r>
          </w:p>
          <w:p w14:paraId="287C8377"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25%</w:t>
            </w:r>
          </w:p>
        </w:tc>
      </w:tr>
      <w:tr w:rsidR="000E55C6" w:rsidRPr="003B6467" w14:paraId="7E2C83F4" w14:textId="77777777" w:rsidTr="00D00461">
        <w:tc>
          <w:tcPr>
            <w:cnfStyle w:val="001000000000" w:firstRow="0" w:lastRow="0" w:firstColumn="1" w:lastColumn="0" w:oddVBand="0" w:evenVBand="0" w:oddHBand="0" w:evenHBand="0" w:firstRowFirstColumn="0" w:firstRowLastColumn="0" w:lastRowFirstColumn="0" w:lastRowLastColumn="0"/>
            <w:tcW w:w="5562" w:type="dxa"/>
          </w:tcPr>
          <w:p w14:paraId="74AC2919" w14:textId="77777777" w:rsidR="000E55C6" w:rsidRPr="003B6467" w:rsidRDefault="000E55C6" w:rsidP="00AA765F">
            <w:pPr>
              <w:rPr>
                <w:rFonts w:cstheme="minorHAnsi"/>
                <w:b w:val="0"/>
                <w:bCs w:val="0"/>
                <w:u w:val="single"/>
              </w:rPr>
            </w:pPr>
            <w:r w:rsidRPr="003B6467">
              <w:rPr>
                <w:rFonts w:cstheme="minorHAnsi"/>
                <w:u w:val="single"/>
              </w:rPr>
              <w:t>Profession:</w:t>
            </w:r>
          </w:p>
          <w:p w14:paraId="0BB1A45D" w14:textId="77777777" w:rsidR="000E55C6" w:rsidRPr="003B6467" w:rsidRDefault="000E55C6" w:rsidP="00AA765F">
            <w:pPr>
              <w:rPr>
                <w:rFonts w:cstheme="minorHAnsi"/>
                <w:b w:val="0"/>
                <w:bCs w:val="0"/>
              </w:rPr>
            </w:pPr>
            <w:r w:rsidRPr="003B6467">
              <w:rPr>
                <w:rFonts w:cstheme="minorHAnsi"/>
              </w:rPr>
              <w:t>Orthotist</w:t>
            </w:r>
          </w:p>
          <w:p w14:paraId="38FB3610" w14:textId="77777777" w:rsidR="000E55C6" w:rsidRPr="003B6467" w:rsidRDefault="000E55C6" w:rsidP="00AA765F">
            <w:pPr>
              <w:rPr>
                <w:rFonts w:cstheme="minorHAnsi"/>
                <w:b w:val="0"/>
                <w:bCs w:val="0"/>
              </w:rPr>
            </w:pPr>
            <w:r w:rsidRPr="003B6467">
              <w:rPr>
                <w:rFonts w:cstheme="minorHAnsi"/>
              </w:rPr>
              <w:t>Physiotherapist</w:t>
            </w:r>
          </w:p>
          <w:p w14:paraId="1855D915" w14:textId="77777777" w:rsidR="000E55C6" w:rsidRPr="003B6467" w:rsidRDefault="000E55C6" w:rsidP="00AA765F">
            <w:pPr>
              <w:rPr>
                <w:rFonts w:cstheme="minorHAnsi"/>
                <w:b w:val="0"/>
                <w:bCs w:val="0"/>
              </w:rPr>
            </w:pPr>
            <w:r w:rsidRPr="003B6467">
              <w:rPr>
                <w:rFonts w:cstheme="minorHAnsi"/>
              </w:rPr>
              <w:t>Podiatrist</w:t>
            </w:r>
          </w:p>
          <w:p w14:paraId="3075C93B" w14:textId="77777777" w:rsidR="000E55C6" w:rsidRPr="003B6467" w:rsidRDefault="000E55C6" w:rsidP="00AA765F">
            <w:pPr>
              <w:rPr>
                <w:rFonts w:cstheme="minorHAnsi"/>
              </w:rPr>
            </w:pPr>
          </w:p>
        </w:tc>
        <w:tc>
          <w:tcPr>
            <w:tcW w:w="1506" w:type="dxa"/>
          </w:tcPr>
          <w:p w14:paraId="31B5A4AA"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p>
          <w:p w14:paraId="207AEB7F"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10</w:t>
            </w:r>
          </w:p>
          <w:p w14:paraId="26A92388"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1</w:t>
            </w:r>
          </w:p>
          <w:p w14:paraId="41C4DB51"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7</w:t>
            </w:r>
          </w:p>
        </w:tc>
        <w:tc>
          <w:tcPr>
            <w:tcW w:w="1430" w:type="dxa"/>
          </w:tcPr>
          <w:p w14:paraId="381E9422"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p>
          <w:p w14:paraId="0825B0CD"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55.6%</w:t>
            </w:r>
          </w:p>
          <w:p w14:paraId="28FC50C9"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  5.6</w:t>
            </w:r>
            <w:r w:rsidRPr="003B6467">
              <w:rPr>
                <w:rFonts w:cstheme="minorHAnsi"/>
              </w:rPr>
              <w:t>%</w:t>
            </w:r>
          </w:p>
          <w:p w14:paraId="72B3FE37"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8.8%</w:t>
            </w:r>
          </w:p>
        </w:tc>
      </w:tr>
      <w:tr w:rsidR="000E55C6" w:rsidRPr="003B6467" w14:paraId="61181632" w14:textId="77777777" w:rsidTr="00D004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62" w:type="dxa"/>
          </w:tcPr>
          <w:p w14:paraId="0CCF3123" w14:textId="77777777" w:rsidR="000E55C6" w:rsidRPr="003B6467" w:rsidRDefault="000E55C6" w:rsidP="00AA765F">
            <w:pPr>
              <w:rPr>
                <w:rFonts w:cstheme="minorHAnsi"/>
                <w:b w:val="0"/>
                <w:bCs w:val="0"/>
                <w:u w:val="single"/>
              </w:rPr>
            </w:pPr>
            <w:r w:rsidRPr="003B6467">
              <w:rPr>
                <w:rFonts w:cstheme="minorHAnsi"/>
                <w:u w:val="single"/>
              </w:rPr>
              <w:t>Professional Role</w:t>
            </w:r>
          </w:p>
          <w:p w14:paraId="039CCB2F" w14:textId="77777777" w:rsidR="000E55C6" w:rsidRPr="003B6467" w:rsidRDefault="000E55C6" w:rsidP="00AA765F">
            <w:pPr>
              <w:rPr>
                <w:rFonts w:cstheme="minorHAnsi"/>
                <w:b w:val="0"/>
                <w:bCs w:val="0"/>
              </w:rPr>
            </w:pPr>
            <w:r w:rsidRPr="003B6467">
              <w:rPr>
                <w:rFonts w:cstheme="minorHAnsi"/>
              </w:rPr>
              <w:t>Clinician</w:t>
            </w:r>
          </w:p>
          <w:p w14:paraId="312B77C8" w14:textId="77777777" w:rsidR="000E55C6" w:rsidRPr="003B6467" w:rsidRDefault="000E55C6" w:rsidP="00AA765F">
            <w:pPr>
              <w:rPr>
                <w:rFonts w:cstheme="minorHAnsi"/>
                <w:b w:val="0"/>
                <w:bCs w:val="0"/>
              </w:rPr>
            </w:pPr>
            <w:r w:rsidRPr="003B6467">
              <w:rPr>
                <w:rFonts w:cstheme="minorHAnsi"/>
              </w:rPr>
              <w:t>Clinician; Researcher</w:t>
            </w:r>
          </w:p>
          <w:p w14:paraId="6B9F05DA" w14:textId="77777777" w:rsidR="000E55C6" w:rsidRPr="003B6467" w:rsidRDefault="000E55C6" w:rsidP="00AA765F">
            <w:pPr>
              <w:rPr>
                <w:rFonts w:cstheme="minorHAnsi"/>
                <w:b w:val="0"/>
                <w:bCs w:val="0"/>
              </w:rPr>
            </w:pPr>
            <w:r w:rsidRPr="003B6467">
              <w:rPr>
                <w:rFonts w:cstheme="minorHAnsi"/>
              </w:rPr>
              <w:t xml:space="preserve">Clinician; Education </w:t>
            </w:r>
          </w:p>
          <w:p w14:paraId="4EB06000" w14:textId="77777777" w:rsidR="000E55C6" w:rsidRPr="003B6467" w:rsidRDefault="000E55C6" w:rsidP="00AA765F">
            <w:pPr>
              <w:rPr>
                <w:rFonts w:cstheme="minorHAnsi"/>
              </w:rPr>
            </w:pPr>
            <w:r w:rsidRPr="003B6467">
              <w:rPr>
                <w:rFonts w:cstheme="minorHAnsi"/>
              </w:rPr>
              <w:t>Clinician; Education; Researcher</w:t>
            </w:r>
          </w:p>
          <w:p w14:paraId="5F5FB7BD" w14:textId="77777777" w:rsidR="000E55C6" w:rsidRPr="003B6467" w:rsidRDefault="000E55C6" w:rsidP="00AA765F">
            <w:pPr>
              <w:rPr>
                <w:rFonts w:cstheme="minorHAnsi"/>
              </w:rPr>
            </w:pPr>
            <w:r w:rsidRPr="003B6467">
              <w:rPr>
                <w:rFonts w:cstheme="minorHAnsi"/>
              </w:rPr>
              <w:t xml:space="preserve">Clinician; Commercial (Sales and Manufacture) </w:t>
            </w:r>
          </w:p>
          <w:p w14:paraId="7618C265" w14:textId="77777777" w:rsidR="000E55C6" w:rsidRPr="003B6467" w:rsidRDefault="000E55C6" w:rsidP="00AA765F">
            <w:pPr>
              <w:rPr>
                <w:rFonts w:cstheme="minorHAnsi"/>
                <w:b w:val="0"/>
                <w:bCs w:val="0"/>
              </w:rPr>
            </w:pPr>
            <w:r w:rsidRPr="003B6467">
              <w:rPr>
                <w:rFonts w:cstheme="minorHAnsi"/>
              </w:rPr>
              <w:t>Clinician; Researcher; Commercial (Sales &amp; Manufacture)</w:t>
            </w:r>
          </w:p>
          <w:p w14:paraId="2EE69CBF" w14:textId="77777777" w:rsidR="000E55C6" w:rsidRPr="003B6467" w:rsidRDefault="000E55C6" w:rsidP="00AA765F">
            <w:pPr>
              <w:rPr>
                <w:rFonts w:cstheme="minorHAnsi"/>
                <w:b w:val="0"/>
                <w:bCs w:val="0"/>
              </w:rPr>
            </w:pPr>
            <w:r w:rsidRPr="003B6467">
              <w:rPr>
                <w:rFonts w:cstheme="minorHAnsi"/>
              </w:rPr>
              <w:t xml:space="preserve">Clinician; Education; Commercial (Sales &amp; Manufacture) </w:t>
            </w:r>
          </w:p>
          <w:p w14:paraId="60180F32" w14:textId="77777777" w:rsidR="000E55C6" w:rsidRPr="003B6467" w:rsidRDefault="000E55C6" w:rsidP="00AA765F">
            <w:pPr>
              <w:rPr>
                <w:rFonts w:cstheme="minorHAnsi"/>
              </w:rPr>
            </w:pPr>
          </w:p>
        </w:tc>
        <w:tc>
          <w:tcPr>
            <w:tcW w:w="1506" w:type="dxa"/>
          </w:tcPr>
          <w:p w14:paraId="160BD9C4"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p>
          <w:p w14:paraId="5FADFD8E"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5</w:t>
            </w:r>
          </w:p>
          <w:p w14:paraId="30E52A1F"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3</w:t>
            </w:r>
          </w:p>
          <w:p w14:paraId="628DB290"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3</w:t>
            </w:r>
          </w:p>
          <w:p w14:paraId="71082D34"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3</w:t>
            </w:r>
          </w:p>
          <w:p w14:paraId="61BB1D7F"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2</w:t>
            </w:r>
          </w:p>
          <w:p w14:paraId="626789D8"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w:t>
            </w:r>
          </w:p>
          <w:p w14:paraId="39201536"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w:t>
            </w:r>
          </w:p>
          <w:p w14:paraId="1EDA881E"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430" w:type="dxa"/>
          </w:tcPr>
          <w:p w14:paraId="40A4B606"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p>
          <w:p w14:paraId="09E7D6D4"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27.</w:t>
            </w:r>
            <w:r>
              <w:rPr>
                <w:rFonts w:cstheme="minorHAnsi"/>
              </w:rPr>
              <w:t>8%</w:t>
            </w:r>
          </w:p>
          <w:p w14:paraId="1E2943E8"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6.</w:t>
            </w:r>
            <w:r>
              <w:rPr>
                <w:rFonts w:cstheme="minorHAnsi"/>
              </w:rPr>
              <w:t>7%</w:t>
            </w:r>
          </w:p>
          <w:p w14:paraId="301EDA4C"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6.</w:t>
            </w:r>
            <w:r>
              <w:rPr>
                <w:rFonts w:cstheme="minorHAnsi"/>
              </w:rPr>
              <w:t>7%</w:t>
            </w:r>
          </w:p>
          <w:p w14:paraId="2AA9663C"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6.</w:t>
            </w:r>
            <w:r>
              <w:rPr>
                <w:rFonts w:cstheme="minorHAnsi"/>
              </w:rPr>
              <w:t>7%</w:t>
            </w:r>
          </w:p>
          <w:p w14:paraId="3FC3D05B"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B6467">
              <w:rPr>
                <w:rFonts w:cstheme="minorHAnsi"/>
              </w:rPr>
              <w:t>11.1</w:t>
            </w:r>
            <w:r>
              <w:rPr>
                <w:rFonts w:cstheme="minorHAnsi"/>
              </w:rPr>
              <w:t>%</w:t>
            </w:r>
          </w:p>
          <w:p w14:paraId="561D149D"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   </w:t>
            </w:r>
            <w:r w:rsidRPr="003B6467">
              <w:rPr>
                <w:rFonts w:cstheme="minorHAnsi"/>
              </w:rPr>
              <w:t>5.</w:t>
            </w:r>
            <w:r>
              <w:rPr>
                <w:rFonts w:cstheme="minorHAnsi"/>
              </w:rPr>
              <w:t>6%</w:t>
            </w:r>
          </w:p>
          <w:p w14:paraId="34ACB7E8" w14:textId="77777777" w:rsidR="000E55C6" w:rsidRPr="003B6467" w:rsidRDefault="000E55C6" w:rsidP="00AA765F">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   </w:t>
            </w:r>
            <w:r w:rsidRPr="003B6467">
              <w:rPr>
                <w:rFonts w:cstheme="minorHAnsi"/>
              </w:rPr>
              <w:t>5.</w:t>
            </w:r>
            <w:r>
              <w:rPr>
                <w:rFonts w:cstheme="minorHAnsi"/>
              </w:rPr>
              <w:t>6%</w:t>
            </w:r>
          </w:p>
        </w:tc>
      </w:tr>
      <w:tr w:rsidR="000E55C6" w:rsidRPr="003B6467" w14:paraId="44AE8DFA" w14:textId="77777777" w:rsidTr="00D00461">
        <w:tc>
          <w:tcPr>
            <w:cnfStyle w:val="001000000000" w:firstRow="0" w:lastRow="0" w:firstColumn="1" w:lastColumn="0" w:oddVBand="0" w:evenVBand="0" w:oddHBand="0" w:evenHBand="0" w:firstRowFirstColumn="0" w:firstRowLastColumn="0" w:lastRowFirstColumn="0" w:lastRowLastColumn="0"/>
            <w:tcW w:w="5562" w:type="dxa"/>
          </w:tcPr>
          <w:p w14:paraId="741870F9" w14:textId="77777777" w:rsidR="000E55C6" w:rsidRPr="003B6467" w:rsidRDefault="000E55C6" w:rsidP="00AA765F">
            <w:pPr>
              <w:rPr>
                <w:rFonts w:cstheme="minorHAnsi"/>
                <w:b w:val="0"/>
                <w:bCs w:val="0"/>
                <w:u w:val="single"/>
              </w:rPr>
            </w:pPr>
            <w:r w:rsidRPr="003B6467">
              <w:rPr>
                <w:rFonts w:cstheme="minorHAnsi"/>
                <w:u w:val="single"/>
              </w:rPr>
              <w:t>Highest qualification</w:t>
            </w:r>
          </w:p>
          <w:p w14:paraId="68B3077A" w14:textId="77777777" w:rsidR="000E55C6" w:rsidRPr="003B6467" w:rsidRDefault="000E55C6" w:rsidP="00AA765F">
            <w:pPr>
              <w:rPr>
                <w:rFonts w:cstheme="minorHAnsi"/>
                <w:b w:val="0"/>
                <w:bCs w:val="0"/>
              </w:rPr>
            </w:pPr>
            <w:r w:rsidRPr="003B6467">
              <w:rPr>
                <w:rFonts w:cstheme="minorHAnsi"/>
              </w:rPr>
              <w:t>PhD/Professional Doctorate</w:t>
            </w:r>
          </w:p>
          <w:p w14:paraId="3732B973" w14:textId="77777777" w:rsidR="000E55C6" w:rsidRPr="003B6467" w:rsidRDefault="000E55C6" w:rsidP="00AA765F">
            <w:pPr>
              <w:rPr>
                <w:rFonts w:cstheme="minorHAnsi"/>
                <w:b w:val="0"/>
                <w:bCs w:val="0"/>
              </w:rPr>
            </w:pPr>
            <w:r>
              <w:rPr>
                <w:rFonts w:cstheme="minorHAnsi"/>
              </w:rPr>
              <w:t>Master's</w:t>
            </w:r>
            <w:r w:rsidRPr="003B6467">
              <w:rPr>
                <w:rFonts w:cstheme="minorHAnsi"/>
              </w:rPr>
              <w:t xml:space="preserve"> Degree</w:t>
            </w:r>
          </w:p>
          <w:p w14:paraId="30013A5C" w14:textId="77777777" w:rsidR="000E55C6" w:rsidRPr="003B6467" w:rsidRDefault="000E55C6" w:rsidP="00AA765F">
            <w:pPr>
              <w:rPr>
                <w:rFonts w:cstheme="minorHAnsi"/>
                <w:color w:val="000000"/>
              </w:rPr>
            </w:pPr>
            <w:r>
              <w:rPr>
                <w:rFonts w:cstheme="minorHAnsi"/>
                <w:color w:val="000000"/>
              </w:rPr>
              <w:t>Bachelor's</w:t>
            </w:r>
            <w:r w:rsidRPr="003B6467">
              <w:rPr>
                <w:rFonts w:cstheme="minorHAnsi"/>
                <w:color w:val="000000"/>
              </w:rPr>
              <w:t xml:space="preserve"> Degree </w:t>
            </w:r>
          </w:p>
          <w:p w14:paraId="3A289D22" w14:textId="77777777" w:rsidR="000E55C6" w:rsidRPr="003B6467" w:rsidRDefault="000E55C6" w:rsidP="00AA765F">
            <w:pPr>
              <w:rPr>
                <w:rFonts w:cstheme="minorHAnsi"/>
                <w:color w:val="000000"/>
              </w:rPr>
            </w:pPr>
            <w:r w:rsidRPr="003B6467">
              <w:rPr>
                <w:rFonts w:cstheme="minorHAnsi"/>
                <w:color w:val="000000"/>
              </w:rPr>
              <w:t>Professional Diploma</w:t>
            </w:r>
          </w:p>
          <w:p w14:paraId="432106A8" w14:textId="77777777" w:rsidR="000E55C6" w:rsidRPr="003B6467" w:rsidRDefault="000E55C6" w:rsidP="00AA765F">
            <w:pPr>
              <w:rPr>
                <w:rFonts w:cstheme="minorHAnsi"/>
              </w:rPr>
            </w:pPr>
          </w:p>
        </w:tc>
        <w:tc>
          <w:tcPr>
            <w:tcW w:w="1506" w:type="dxa"/>
          </w:tcPr>
          <w:p w14:paraId="650924AF"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p>
          <w:p w14:paraId="2AD13C9F"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5</w:t>
            </w:r>
          </w:p>
          <w:p w14:paraId="380F5A95"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5</w:t>
            </w:r>
          </w:p>
          <w:p w14:paraId="4012D029"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6</w:t>
            </w:r>
          </w:p>
          <w:p w14:paraId="2CC87A0E"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2</w:t>
            </w:r>
          </w:p>
        </w:tc>
        <w:tc>
          <w:tcPr>
            <w:tcW w:w="1430" w:type="dxa"/>
          </w:tcPr>
          <w:p w14:paraId="21FF37AA"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p>
          <w:p w14:paraId="570740A9"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27.</w:t>
            </w:r>
            <w:r>
              <w:rPr>
                <w:rFonts w:cstheme="minorHAnsi"/>
              </w:rPr>
              <w:t>8%</w:t>
            </w:r>
          </w:p>
          <w:p w14:paraId="4C486D4F"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27.</w:t>
            </w:r>
            <w:r>
              <w:rPr>
                <w:rFonts w:cstheme="minorHAnsi"/>
              </w:rPr>
              <w:t>8%</w:t>
            </w:r>
          </w:p>
          <w:p w14:paraId="11964858"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33.3</w:t>
            </w:r>
            <w:r>
              <w:rPr>
                <w:rFonts w:cstheme="minorHAnsi"/>
              </w:rPr>
              <w:t>%</w:t>
            </w:r>
          </w:p>
          <w:p w14:paraId="4D6206E0" w14:textId="77777777" w:rsidR="000E55C6" w:rsidRPr="003B6467" w:rsidRDefault="000E55C6" w:rsidP="00AA765F">
            <w:pPr>
              <w:jc w:val="both"/>
              <w:cnfStyle w:val="000000000000" w:firstRow="0" w:lastRow="0" w:firstColumn="0" w:lastColumn="0" w:oddVBand="0" w:evenVBand="0" w:oddHBand="0" w:evenHBand="0" w:firstRowFirstColumn="0" w:firstRowLastColumn="0" w:lastRowFirstColumn="0" w:lastRowLastColumn="0"/>
              <w:rPr>
                <w:rFonts w:cstheme="minorHAnsi"/>
              </w:rPr>
            </w:pPr>
            <w:r w:rsidRPr="003B6467">
              <w:rPr>
                <w:rFonts w:cstheme="minorHAnsi"/>
              </w:rPr>
              <w:t>11.1</w:t>
            </w:r>
            <w:r>
              <w:rPr>
                <w:rFonts w:cstheme="minorHAnsi"/>
              </w:rPr>
              <w:t>%</w:t>
            </w:r>
          </w:p>
        </w:tc>
      </w:tr>
    </w:tbl>
    <w:p w14:paraId="7E5F24A2" w14:textId="77777777" w:rsidR="000E55C6" w:rsidRDefault="000E55C6"/>
    <w:p w14:paraId="4220D29A" w14:textId="6F3520FD" w:rsidR="00C71C74" w:rsidRPr="00C71C74" w:rsidRDefault="00C71C74" w:rsidP="00E52690">
      <w:pPr>
        <w:spacing w:line="360" w:lineRule="auto"/>
        <w:jc w:val="both"/>
      </w:pPr>
      <w:r w:rsidRPr="00C71C74">
        <w:t>Of the 18 panellists, 16 completed all rounds of the Delphi survey resulting in an 11% drop off from the initial round (</w:t>
      </w:r>
      <w:r w:rsidR="008C4C83">
        <w:fldChar w:fldCharType="begin"/>
      </w:r>
      <w:r w:rsidR="008C4C83">
        <w:instrText xml:space="preserve"> REF _Ref138795694 \h </w:instrText>
      </w:r>
      <w:r w:rsidR="00E52690">
        <w:instrText xml:space="preserve"> \* MERGEFORMAT </w:instrText>
      </w:r>
      <w:r w:rsidR="008C4C83">
        <w:fldChar w:fldCharType="separate"/>
      </w:r>
      <w:r w:rsidR="008C4C83">
        <w:t xml:space="preserve">Figure </w:t>
      </w:r>
      <w:r w:rsidR="008C4C83">
        <w:rPr>
          <w:noProof/>
        </w:rPr>
        <w:t>5</w:t>
      </w:r>
      <w:r w:rsidR="008C4C83">
        <w:noBreakHyphen/>
      </w:r>
      <w:r w:rsidR="008C4C83">
        <w:rPr>
          <w:noProof/>
        </w:rPr>
        <w:t>4</w:t>
      </w:r>
      <w:r w:rsidR="008C4C83">
        <w:fldChar w:fldCharType="end"/>
      </w:r>
      <w:r w:rsidRPr="00C71C74">
        <w:t xml:space="preserve">). </w:t>
      </w:r>
      <w:r w:rsidR="00FD5954" w:rsidRPr="0075365C">
        <w:t>For th</w:t>
      </w:r>
      <w:r w:rsidR="00D93F3F">
        <w:t>ese</w:t>
      </w:r>
      <w:r w:rsidR="00FD5954" w:rsidRPr="0075365C">
        <w:t xml:space="preserve"> sample size</w:t>
      </w:r>
      <w:r w:rsidR="00D93F3F">
        <w:t>s</w:t>
      </w:r>
      <w:r w:rsidR="00FD5954" w:rsidRPr="0075365C">
        <w:t xml:space="preserve">, </w:t>
      </w:r>
      <w:r w:rsidR="00FD5954">
        <w:t>c</w:t>
      </w:r>
      <w:r w:rsidR="00FD5954" w:rsidRPr="0075365C">
        <w:t>onsensus was achieved with</w:t>
      </w:r>
      <w:r w:rsidR="00D93F3F">
        <w:t xml:space="preserve"> 13 of the 17 panellists for Round 2 and </w:t>
      </w:r>
      <w:r w:rsidR="00FD5954" w:rsidRPr="0075365C">
        <w:t>1</w:t>
      </w:r>
      <w:r w:rsidR="00595991">
        <w:t xml:space="preserve">2 </w:t>
      </w:r>
      <w:r w:rsidR="00FD5954" w:rsidRPr="0075365C">
        <w:t>of the 1</w:t>
      </w:r>
      <w:r w:rsidR="00595991">
        <w:t xml:space="preserve">6 </w:t>
      </w:r>
      <w:r w:rsidR="00FD5954" w:rsidRPr="0075365C">
        <w:t>panellists</w:t>
      </w:r>
      <w:r w:rsidR="00FD5954">
        <w:t xml:space="preserve"> for Round </w:t>
      </w:r>
      <w:r w:rsidR="00081EC5">
        <w:t xml:space="preserve">3 </w:t>
      </w:r>
      <w:r w:rsidR="00FD5954" w:rsidRPr="0075365C">
        <w:t>(75% of panellists)</w:t>
      </w:r>
      <w:r w:rsidR="009751B4">
        <w:t xml:space="preserve">. </w:t>
      </w:r>
      <w:r w:rsidRPr="00C71C74">
        <w:t>From the initial 45 statements (11 in section 1, 27 in Section 2 and 7 in Section 3), a further 238 statements were developed or modified from panellist feedback (</w:t>
      </w:r>
      <w:r w:rsidR="008C4C83">
        <w:fldChar w:fldCharType="begin"/>
      </w:r>
      <w:r w:rsidR="008C4C83">
        <w:instrText xml:space="preserve"> REF _Ref138795694 \h </w:instrText>
      </w:r>
      <w:r w:rsidR="00E52690">
        <w:instrText xml:space="preserve"> \* MERGEFORMAT </w:instrText>
      </w:r>
      <w:r w:rsidR="008C4C83">
        <w:fldChar w:fldCharType="separate"/>
      </w:r>
      <w:r w:rsidR="008C4C83">
        <w:t xml:space="preserve">Figure </w:t>
      </w:r>
      <w:r w:rsidR="008C4C83">
        <w:rPr>
          <w:noProof/>
        </w:rPr>
        <w:t>5</w:t>
      </w:r>
      <w:r w:rsidR="008C4C83">
        <w:noBreakHyphen/>
      </w:r>
      <w:r w:rsidR="008C4C83">
        <w:rPr>
          <w:noProof/>
        </w:rPr>
        <w:t>4</w:t>
      </w:r>
      <w:r w:rsidR="008C4C83">
        <w:fldChar w:fldCharType="end"/>
      </w:r>
      <w:r w:rsidRPr="00C71C74">
        <w:t>) for a total of 283 statements. Consensus agreement amongst the panel was reached on a total of 150 statements (</w:t>
      </w:r>
      <w:r>
        <w:fldChar w:fldCharType="begin"/>
      </w:r>
      <w:r>
        <w:instrText xml:space="preserve"> REF _Ref132658169 \h </w:instrText>
      </w:r>
      <w:r w:rsidR="00E52690">
        <w:instrText xml:space="preserve"> \* MERGEFORMAT </w:instrText>
      </w:r>
      <w:r>
        <w:fldChar w:fldCharType="separate"/>
      </w:r>
      <w:r w:rsidR="008C4C83">
        <w:rPr>
          <w:b/>
          <w:bCs/>
        </w:rPr>
        <w:fldChar w:fldCharType="begin"/>
      </w:r>
      <w:r w:rsidR="008C4C83">
        <w:instrText xml:space="preserve"> REF _Ref138795694 \h </w:instrText>
      </w:r>
      <w:r w:rsidR="008C4C83">
        <w:rPr>
          <w:b/>
          <w:bCs/>
        </w:rPr>
      </w:r>
      <w:r w:rsidR="008C4C83">
        <w:rPr>
          <w:b/>
          <w:bCs/>
        </w:rPr>
        <w:fldChar w:fldCharType="separate"/>
      </w:r>
      <w:r w:rsidR="008C4C83">
        <w:t xml:space="preserve">Figure </w:t>
      </w:r>
      <w:r w:rsidR="008C4C83">
        <w:rPr>
          <w:noProof/>
        </w:rPr>
        <w:t>5</w:t>
      </w:r>
      <w:r w:rsidR="008C4C83">
        <w:noBreakHyphen/>
      </w:r>
      <w:r w:rsidR="008C4C83">
        <w:rPr>
          <w:noProof/>
        </w:rPr>
        <w:t>4</w:t>
      </w:r>
      <w:r w:rsidR="008C4C83">
        <w:rPr>
          <w:b/>
          <w:bCs/>
        </w:rPr>
        <w:fldChar w:fldCharType="end"/>
      </w:r>
      <w:r w:rsidR="008C4C83">
        <w:rPr>
          <w:b/>
          <w:bCs/>
        </w:rPr>
        <w:t>.</w:t>
      </w:r>
      <w:r>
        <w:fldChar w:fldCharType="end"/>
      </w:r>
      <w:r w:rsidRPr="00C71C74">
        <w:t xml:space="preserve">). The statements for each section inclusive of the original, modified and those that reached consensus are found </w:t>
      </w:r>
      <w:r w:rsidRPr="00C71C74">
        <w:lastRenderedPageBreak/>
        <w:t>in supporting information files (Appendix</w:t>
      </w:r>
      <w:r w:rsidR="001212A4">
        <w:t xml:space="preserve"> </w:t>
      </w:r>
      <w:r w:rsidR="001212A4">
        <w:fldChar w:fldCharType="begin"/>
      </w:r>
      <w:r w:rsidR="001212A4">
        <w:instrText xml:space="preserve"> REF _Ref132655866 \r \h </w:instrText>
      </w:r>
      <w:r w:rsidR="00E52690">
        <w:instrText xml:space="preserve"> \* MERGEFORMAT </w:instrText>
      </w:r>
      <w:r w:rsidR="001212A4">
        <w:fldChar w:fldCharType="separate"/>
      </w:r>
      <w:r w:rsidR="001212A4">
        <w:t>4.4</w:t>
      </w:r>
      <w:r w:rsidR="001212A4">
        <w:fldChar w:fldCharType="end"/>
      </w:r>
      <w:r w:rsidR="001212A4">
        <w:t xml:space="preserve">, </w:t>
      </w:r>
      <w:r w:rsidR="001212A4">
        <w:fldChar w:fldCharType="begin"/>
      </w:r>
      <w:r w:rsidR="001212A4">
        <w:instrText xml:space="preserve"> REF _Ref132655869 \r \h </w:instrText>
      </w:r>
      <w:r w:rsidR="00E52690">
        <w:instrText xml:space="preserve"> \* MERGEFORMAT </w:instrText>
      </w:r>
      <w:r w:rsidR="001212A4">
        <w:fldChar w:fldCharType="separate"/>
      </w:r>
      <w:r w:rsidR="001212A4">
        <w:t>4.5</w:t>
      </w:r>
      <w:r w:rsidR="001212A4">
        <w:fldChar w:fldCharType="end"/>
      </w:r>
      <w:r w:rsidR="001212A4">
        <w:t xml:space="preserve">, </w:t>
      </w:r>
      <w:r w:rsidR="001212A4">
        <w:fldChar w:fldCharType="begin"/>
      </w:r>
      <w:r w:rsidR="001212A4">
        <w:instrText xml:space="preserve"> REF _Ref132655871 \r \h </w:instrText>
      </w:r>
      <w:r w:rsidR="00E52690">
        <w:instrText xml:space="preserve"> \* MERGEFORMAT </w:instrText>
      </w:r>
      <w:r w:rsidR="001212A4">
        <w:fldChar w:fldCharType="separate"/>
      </w:r>
      <w:r w:rsidR="001212A4">
        <w:t>4.6</w:t>
      </w:r>
      <w:r w:rsidR="001212A4">
        <w:fldChar w:fldCharType="end"/>
      </w:r>
      <w:r w:rsidRPr="00C71C74">
        <w:t xml:space="preserve">). The results for each section are presented and discussed separately. </w:t>
      </w:r>
    </w:p>
    <w:p w14:paraId="1F2CA31A" w14:textId="18BD9330" w:rsidR="00C71C74" w:rsidRDefault="00481C40" w:rsidP="00970023">
      <w:pPr>
        <w:jc w:val="both"/>
        <w:rPr>
          <w:b/>
          <w:bCs/>
          <w:i/>
          <w:iCs/>
        </w:rPr>
      </w:pPr>
      <w:r>
        <w:rPr>
          <w:noProof/>
        </w:rPr>
        <w:lastRenderedPageBreak/>
        <mc:AlternateContent>
          <mc:Choice Requires="wps">
            <w:drawing>
              <wp:anchor distT="0" distB="0" distL="114300" distR="114300" simplePos="0" relativeHeight="251658258" behindDoc="1" locked="0" layoutInCell="1" allowOverlap="1" wp14:anchorId="54F0FC31" wp14:editId="1F24B05C">
                <wp:simplePos x="0" y="0"/>
                <wp:positionH relativeFrom="column">
                  <wp:posOffset>-1270</wp:posOffset>
                </wp:positionH>
                <wp:positionV relativeFrom="paragraph">
                  <wp:posOffset>8684133</wp:posOffset>
                </wp:positionV>
                <wp:extent cx="4984750" cy="171552"/>
                <wp:effectExtent l="0" t="0" r="6350" b="6350"/>
                <wp:wrapTight wrapText="bothSides">
                  <wp:wrapPolygon edited="0">
                    <wp:start x="0" y="0"/>
                    <wp:lineTo x="0" y="20800"/>
                    <wp:lineTo x="21572" y="20800"/>
                    <wp:lineTo x="21572" y="0"/>
                    <wp:lineTo x="0" y="0"/>
                  </wp:wrapPolygon>
                </wp:wrapTight>
                <wp:docPr id="2051414890" name="Text Box 2051414890"/>
                <wp:cNvGraphicFramePr/>
                <a:graphic xmlns:a="http://schemas.openxmlformats.org/drawingml/2006/main">
                  <a:graphicData uri="http://schemas.microsoft.com/office/word/2010/wordprocessingShape">
                    <wps:wsp>
                      <wps:cNvSpPr txBox="1"/>
                      <wps:spPr>
                        <a:xfrm>
                          <a:off x="0" y="0"/>
                          <a:ext cx="4984750" cy="171552"/>
                        </a:xfrm>
                        <a:prstGeom prst="rect">
                          <a:avLst/>
                        </a:prstGeom>
                        <a:solidFill>
                          <a:prstClr val="white"/>
                        </a:solidFill>
                        <a:ln>
                          <a:noFill/>
                        </a:ln>
                      </wps:spPr>
                      <wps:txbx>
                        <w:txbxContent>
                          <w:p w14:paraId="04B209BB" w14:textId="2439BEDA" w:rsidR="009B287B" w:rsidRPr="00AA7305" w:rsidRDefault="009B287B" w:rsidP="009B287B">
                            <w:pPr>
                              <w:pStyle w:val="Caption"/>
                              <w:rPr>
                                <w:noProof/>
                              </w:rPr>
                            </w:pPr>
                            <w:bookmarkStart w:id="163" w:name="_Ref138795694"/>
                            <w:bookmarkStart w:id="164" w:name="_Toc156393202"/>
                            <w:r>
                              <w:t xml:space="preserve">Figure </w:t>
                            </w:r>
                            <w:fldSimple w:instr=" STYLEREF 1 \s ">
                              <w:r w:rsidR="00337CAB">
                                <w:rPr>
                                  <w:noProof/>
                                </w:rPr>
                                <w:t>5</w:t>
                              </w:r>
                            </w:fldSimple>
                            <w:r w:rsidR="00337CAB">
                              <w:noBreakHyphen/>
                            </w:r>
                            <w:fldSimple w:instr=" SEQ Figure \* ARABIC \s 1 ">
                              <w:r w:rsidR="00337CAB">
                                <w:rPr>
                                  <w:noProof/>
                                </w:rPr>
                                <w:t>4</w:t>
                              </w:r>
                            </w:fldSimple>
                            <w:bookmarkEnd w:id="163"/>
                            <w:r>
                              <w:t xml:space="preserve"> </w:t>
                            </w:r>
                            <w:r w:rsidRPr="00073AFC">
                              <w:t>The Delphi survey three-round process and individual sections results.</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0FC31" id="Text Box 2051414890" o:spid="_x0000_s1098" type="#_x0000_t202" style="position:absolute;left:0;text-align:left;margin-left:-.1pt;margin-top:683.8pt;width:392.5pt;height:13.5pt;z-index:-2516582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" stroked="f">
                <v:textbox inset="0,0,0,0">
                  <w:txbxContent>
                    <w:p w14:paraId="04B209BB" w14:textId="2439BEDA" w:rsidR="009B287B" w:rsidRPr="00AA7305" w:rsidRDefault="009B287B" w:rsidP="009B287B">
                      <w:pPr>
                        <w:pStyle w:val="Caption"/>
                        <w:rPr>
                          <w:noProof/>
                        </w:rPr>
                      </w:pPr>
                      <w:bookmarkStart w:id="168" w:name="_Ref138795694"/>
                      <w:bookmarkStart w:id="169" w:name="_Toc156393202"/>
                      <w:r>
                        <w:t xml:space="preserve">Figure </w:t>
                      </w:r>
                      <w:fldSimple w:instr=" STYLEREF 1 \s ">
                        <w:r w:rsidR="00337CAB">
                          <w:rPr>
                            <w:noProof/>
                          </w:rPr>
                          <w:t>5</w:t>
                        </w:r>
                      </w:fldSimple>
                      <w:r w:rsidR="00337CAB">
                        <w:noBreakHyphen/>
                      </w:r>
                      <w:fldSimple w:instr=" SEQ Figure \* ARABIC \s 1 ">
                        <w:r w:rsidR="00337CAB">
                          <w:rPr>
                            <w:noProof/>
                          </w:rPr>
                          <w:t>4</w:t>
                        </w:r>
                      </w:fldSimple>
                      <w:bookmarkEnd w:id="168"/>
                      <w:r>
                        <w:t xml:space="preserve"> </w:t>
                      </w:r>
                      <w:r w:rsidRPr="00073AFC">
                        <w:t>The Delphi survey three-round process and individual sections results.</w:t>
                      </w:r>
                      <w:bookmarkEnd w:id="169"/>
                    </w:p>
                  </w:txbxContent>
                </v:textbox>
                <w10:wrap type="tight"/>
              </v:shape>
            </w:pict>
          </mc:Fallback>
        </mc:AlternateContent>
      </w:r>
      <w:r>
        <w:rPr>
          <w:noProof/>
        </w:rPr>
        <mc:AlternateContent>
          <mc:Choice Requires="wpg">
            <w:drawing>
              <wp:anchor distT="0" distB="0" distL="114300" distR="114300" simplePos="0" relativeHeight="251658241" behindDoc="1" locked="0" layoutInCell="1" allowOverlap="1" wp14:anchorId="31F0E55D" wp14:editId="3E058365">
                <wp:simplePos x="0" y="0"/>
                <wp:positionH relativeFrom="column">
                  <wp:posOffset>-1905</wp:posOffset>
                </wp:positionH>
                <wp:positionV relativeFrom="paragraph">
                  <wp:posOffset>0</wp:posOffset>
                </wp:positionV>
                <wp:extent cx="4984750" cy="8691880"/>
                <wp:effectExtent l="0" t="0" r="19050" b="7620"/>
                <wp:wrapTight wrapText="bothSides">
                  <wp:wrapPolygon edited="0">
                    <wp:start x="0" y="0"/>
                    <wp:lineTo x="0" y="21587"/>
                    <wp:lineTo x="21628" y="21587"/>
                    <wp:lineTo x="21628" y="0"/>
                    <wp:lineTo x="0" y="0"/>
                  </wp:wrapPolygon>
                </wp:wrapTight>
                <wp:docPr id="105" name="Group 105"/>
                <wp:cNvGraphicFramePr/>
                <a:graphic xmlns:a="http://schemas.openxmlformats.org/drawingml/2006/main">
                  <a:graphicData uri="http://schemas.microsoft.com/office/word/2010/wordprocessingGroup">
                    <wpg:wgp>
                      <wpg:cNvGrpSpPr/>
                      <wpg:grpSpPr>
                        <a:xfrm>
                          <a:off x="0" y="0"/>
                          <a:ext cx="4984750" cy="8691880"/>
                          <a:chOff x="0" y="-70787"/>
                          <a:chExt cx="6536055" cy="9077822"/>
                        </a:xfrm>
                      </wpg:grpSpPr>
                      <wpg:grpSp>
                        <wpg:cNvPr id="106" name="Group 106"/>
                        <wpg:cNvGrpSpPr/>
                        <wpg:grpSpPr>
                          <a:xfrm>
                            <a:off x="0" y="-70787"/>
                            <a:ext cx="6536055" cy="9077822"/>
                            <a:chOff x="0" y="-70787"/>
                            <a:chExt cx="6536267" cy="9077822"/>
                          </a:xfrm>
                        </wpg:grpSpPr>
                        <wps:wsp>
                          <wps:cNvPr id="107" name="Rectangle 107"/>
                          <wps:cNvSpPr/>
                          <wps:spPr>
                            <a:xfrm>
                              <a:off x="4453467" y="-70787"/>
                              <a:ext cx="2082800" cy="9077822"/>
                            </a:xfrm>
                            <a:prstGeom prst="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2235199" y="-55010"/>
                              <a:ext cx="2082800" cy="9060804"/>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0" y="-70787"/>
                              <a:ext cx="2082800" cy="9076581"/>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0" name="Text Box 110"/>
                        <wps:cNvSpPr txBox="1"/>
                        <wps:spPr>
                          <a:xfrm>
                            <a:off x="179294" y="18331"/>
                            <a:ext cx="1803400" cy="1280946"/>
                          </a:xfrm>
                          <a:prstGeom prst="rect">
                            <a:avLst/>
                          </a:prstGeom>
                          <a:solidFill>
                            <a:schemeClr val="lt1"/>
                          </a:solidFill>
                          <a:ln w="6350">
                            <a:solidFill>
                              <a:prstClr val="black"/>
                            </a:solidFill>
                          </a:ln>
                        </wps:spPr>
                        <wps:txbx>
                          <w:txbxContent>
                            <w:p w14:paraId="4D906BA5" w14:textId="77777777" w:rsidR="0023440F" w:rsidRPr="00FE06C7" w:rsidRDefault="0023440F" w:rsidP="0023440F">
                              <w:pPr>
                                <w:jc w:val="center"/>
                                <w:rPr>
                                  <w:rFonts w:cstheme="minorHAnsi"/>
                                  <w:b/>
                                  <w:bCs/>
                                  <w:sz w:val="32"/>
                                  <w:szCs w:val="32"/>
                                </w:rPr>
                              </w:pPr>
                              <w:r w:rsidRPr="00FE06C7">
                                <w:rPr>
                                  <w:rFonts w:cstheme="minorHAnsi"/>
                                  <w:b/>
                                  <w:bCs/>
                                  <w:sz w:val="32"/>
                                  <w:szCs w:val="32"/>
                                </w:rPr>
                                <w:t>Section 1</w:t>
                              </w:r>
                            </w:p>
                            <w:p w14:paraId="387E8690" w14:textId="77777777" w:rsidR="0023440F" w:rsidRPr="00FE06C7" w:rsidRDefault="0023440F" w:rsidP="0023440F">
                              <w:pPr>
                                <w:pStyle w:val="ListParagraph"/>
                                <w:ind w:left="0"/>
                                <w:rPr>
                                  <w:rFonts w:cstheme="minorHAnsi"/>
                                  <w:sz w:val="22"/>
                                  <w:szCs w:val="22"/>
                                </w:rPr>
                              </w:pPr>
                              <w:r w:rsidRPr="00FE06C7">
                                <w:rPr>
                                  <w:rFonts w:cstheme="minorHAnsi"/>
                                  <w:sz w:val="22"/>
                                  <w:szCs w:val="22"/>
                                </w:rPr>
                                <w:t>Terms and Definitions, of clinical footwear interventions for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125506" y="1423610"/>
                            <a:ext cx="6277834" cy="548493"/>
                          </a:xfrm>
                          <a:prstGeom prst="rect">
                            <a:avLst/>
                          </a:prstGeom>
                          <a:solidFill>
                            <a:schemeClr val="bg2">
                              <a:lumMod val="75000"/>
                            </a:schemeClr>
                          </a:solidFill>
                          <a:ln w="6350">
                            <a:solidFill>
                              <a:prstClr val="black"/>
                            </a:solidFill>
                          </a:ln>
                        </wps:spPr>
                        <wps:txbx>
                          <w:txbxContent>
                            <w:p w14:paraId="4FAF870A" w14:textId="77777777" w:rsidR="0023440F" w:rsidRPr="00143B74" w:rsidRDefault="0023440F" w:rsidP="0023440F">
                              <w:pPr>
                                <w:jc w:val="center"/>
                                <w:rPr>
                                  <w:b/>
                                  <w:bCs/>
                                  <w:sz w:val="28"/>
                                  <w:szCs w:val="28"/>
                                </w:rPr>
                              </w:pPr>
                              <w:r w:rsidRPr="00143B74">
                                <w:rPr>
                                  <w:b/>
                                  <w:bCs/>
                                  <w:sz w:val="28"/>
                                  <w:szCs w:val="28"/>
                                </w:rPr>
                                <w:t>Round 1</w:t>
                              </w:r>
                            </w:p>
                            <w:p w14:paraId="1BDC6F0A" w14:textId="77777777" w:rsidR="0023440F" w:rsidRPr="00320E28" w:rsidRDefault="0023440F" w:rsidP="0023440F">
                              <w:pPr>
                                <w:jc w:val="center"/>
                              </w:pPr>
                              <w:r w:rsidRPr="00320E28">
                                <w:t>N</w:t>
                              </w:r>
                              <w:r>
                                <w:t>umber</w:t>
                              </w:r>
                              <w:r w:rsidRPr="00320E28">
                                <w:t xml:space="preserve"> of </w:t>
                              </w:r>
                              <w:r>
                                <w:t>p</w:t>
                              </w:r>
                              <w:r w:rsidRPr="00320E28">
                                <w:t>anellists</w:t>
                              </w:r>
                              <w:r>
                                <w:t xml:space="preserve"> =</w:t>
                              </w:r>
                              <w:r w:rsidRPr="00320E28">
                                <w:t xml:space="preserve"> 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125506" y="1972235"/>
                            <a:ext cx="1806387" cy="953944"/>
                          </a:xfrm>
                          <a:prstGeom prst="rect">
                            <a:avLst/>
                          </a:prstGeom>
                          <a:solidFill>
                            <a:schemeClr val="lt1"/>
                          </a:solidFill>
                          <a:ln w="6350">
                            <a:solidFill>
                              <a:prstClr val="black"/>
                            </a:solidFill>
                          </a:ln>
                        </wps:spPr>
                        <wps:txbx>
                          <w:txbxContent>
                            <w:p w14:paraId="7C1C1775" w14:textId="77777777" w:rsidR="0023440F" w:rsidRPr="009140CF" w:rsidRDefault="0023440F" w:rsidP="0023440F">
                              <w:pPr>
                                <w:jc w:val="center"/>
                                <w:rPr>
                                  <w:sz w:val="20"/>
                                  <w:szCs w:val="20"/>
                                  <w:u w:val="single"/>
                                </w:rPr>
                              </w:pPr>
                              <w:r w:rsidRPr="009140CF">
                                <w:rPr>
                                  <w:sz w:val="20"/>
                                  <w:szCs w:val="20"/>
                                  <w:u w:val="single"/>
                                </w:rPr>
                                <w:t>11 Statements</w:t>
                              </w:r>
                            </w:p>
                            <w:p w14:paraId="5CBCE6B4" w14:textId="77777777" w:rsidR="0023440F" w:rsidRPr="009140CF" w:rsidRDefault="0023440F" w:rsidP="0023440F">
                              <w:pPr>
                                <w:rPr>
                                  <w:sz w:val="20"/>
                                  <w:szCs w:val="20"/>
                                </w:rPr>
                              </w:pPr>
                              <w:r w:rsidRPr="009140CF">
                                <w:rPr>
                                  <w:sz w:val="20"/>
                                  <w:szCs w:val="20"/>
                                </w:rPr>
                                <w:t>12 Open Ended Questions</w:t>
                              </w:r>
                            </w:p>
                            <w:p w14:paraId="55EB6354" w14:textId="77777777" w:rsidR="0023440F" w:rsidRPr="009140CF"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Text Box 113"/>
                        <wps:cNvSpPr txBox="1"/>
                        <wps:spPr>
                          <a:xfrm>
                            <a:off x="134471" y="2926179"/>
                            <a:ext cx="6252210" cy="342900"/>
                          </a:xfrm>
                          <a:prstGeom prst="rect">
                            <a:avLst/>
                          </a:prstGeom>
                          <a:solidFill>
                            <a:schemeClr val="bg2">
                              <a:lumMod val="90000"/>
                            </a:schemeClr>
                          </a:solidFill>
                          <a:ln w="6350">
                            <a:solidFill>
                              <a:prstClr val="black"/>
                            </a:solidFill>
                          </a:ln>
                        </wps:spPr>
                        <wps:txbx>
                          <w:txbxContent>
                            <w:p w14:paraId="54250823" w14:textId="77777777" w:rsidR="0023440F" w:rsidRDefault="0023440F" w:rsidP="0023440F">
                              <w:pPr>
                                <w:jc w:val="center"/>
                              </w:pPr>
                              <w:r>
                                <w:t>Statements developed or reviewed according to panellist feedback</w:t>
                              </w:r>
                            </w:p>
                            <w:p w14:paraId="2BB5FF6E" w14:textId="77777777" w:rsidR="0023440F" w:rsidRDefault="0023440F" w:rsidP="002344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4" name="Text Box 114"/>
                        <wps:cNvSpPr txBox="1"/>
                        <wps:spPr>
                          <a:xfrm>
                            <a:off x="134470" y="3405853"/>
                            <a:ext cx="6242423" cy="565047"/>
                          </a:xfrm>
                          <a:prstGeom prst="rect">
                            <a:avLst/>
                          </a:prstGeom>
                          <a:solidFill>
                            <a:schemeClr val="bg2">
                              <a:lumMod val="75000"/>
                            </a:schemeClr>
                          </a:solidFill>
                          <a:ln w="6350">
                            <a:solidFill>
                              <a:prstClr val="black"/>
                            </a:solidFill>
                          </a:ln>
                        </wps:spPr>
                        <wps:txbx>
                          <w:txbxContent>
                            <w:p w14:paraId="3FF59E02" w14:textId="77777777" w:rsidR="0023440F" w:rsidRPr="009140CF" w:rsidRDefault="0023440F" w:rsidP="0023440F">
                              <w:pPr>
                                <w:jc w:val="center"/>
                                <w:rPr>
                                  <w:b/>
                                  <w:bCs/>
                                </w:rPr>
                              </w:pPr>
                              <w:r w:rsidRPr="009140CF">
                                <w:rPr>
                                  <w:b/>
                                  <w:bCs/>
                                </w:rPr>
                                <w:t>Round 2</w:t>
                              </w:r>
                            </w:p>
                            <w:p w14:paraId="4CBB7B55" w14:textId="77777777" w:rsidR="0023440F" w:rsidRPr="009140CF" w:rsidRDefault="0023440F" w:rsidP="0023440F">
                              <w:pPr>
                                <w:jc w:val="center"/>
                              </w:pPr>
                              <w:r w:rsidRPr="009140CF">
                                <w:t>Number of panellists = 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125496" y="5453940"/>
                            <a:ext cx="6242423" cy="565723"/>
                          </a:xfrm>
                          <a:prstGeom prst="rect">
                            <a:avLst/>
                          </a:prstGeom>
                          <a:solidFill>
                            <a:schemeClr val="bg2">
                              <a:lumMod val="75000"/>
                            </a:schemeClr>
                          </a:solidFill>
                          <a:ln w="6350">
                            <a:solidFill>
                              <a:prstClr val="black"/>
                            </a:solidFill>
                          </a:ln>
                        </wps:spPr>
                        <wps:txbx>
                          <w:txbxContent>
                            <w:p w14:paraId="2FD3FD55" w14:textId="77777777" w:rsidR="0023440F" w:rsidRPr="00382981" w:rsidRDefault="0023440F" w:rsidP="0023440F">
                              <w:pPr>
                                <w:jc w:val="center"/>
                                <w:rPr>
                                  <w:b/>
                                  <w:bCs/>
                                </w:rPr>
                              </w:pPr>
                              <w:r w:rsidRPr="00382981">
                                <w:rPr>
                                  <w:b/>
                                  <w:bCs/>
                                </w:rPr>
                                <w:t>Round 3</w:t>
                              </w:r>
                            </w:p>
                            <w:p w14:paraId="72AA7BE5" w14:textId="77777777" w:rsidR="0023440F" w:rsidRPr="00382981" w:rsidRDefault="0023440F" w:rsidP="0023440F">
                              <w:pPr>
                                <w:jc w:val="center"/>
                              </w:pPr>
                              <w:r w:rsidRPr="00382981">
                                <w:t>Number of panellists = 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125506" y="3970900"/>
                            <a:ext cx="1857188" cy="897483"/>
                          </a:xfrm>
                          <a:prstGeom prst="rect">
                            <a:avLst/>
                          </a:prstGeom>
                          <a:solidFill>
                            <a:schemeClr val="lt1"/>
                          </a:solidFill>
                          <a:ln w="6350">
                            <a:solidFill>
                              <a:prstClr val="black"/>
                            </a:solidFill>
                          </a:ln>
                        </wps:spPr>
                        <wps:txbx>
                          <w:txbxContent>
                            <w:p w14:paraId="283E93FF" w14:textId="77777777" w:rsidR="0023440F" w:rsidRPr="009140CF" w:rsidRDefault="0023440F" w:rsidP="0023440F">
                              <w:pPr>
                                <w:jc w:val="center"/>
                                <w:rPr>
                                  <w:sz w:val="20"/>
                                  <w:szCs w:val="20"/>
                                  <w:u w:val="single"/>
                                </w:rPr>
                              </w:pPr>
                              <w:r w:rsidRPr="009140CF">
                                <w:rPr>
                                  <w:sz w:val="20"/>
                                  <w:szCs w:val="20"/>
                                  <w:u w:val="single"/>
                                </w:rPr>
                                <w:t>20 Statements</w:t>
                              </w:r>
                            </w:p>
                            <w:p w14:paraId="03C05FBA" w14:textId="77777777" w:rsidR="0023440F" w:rsidRPr="009140CF" w:rsidRDefault="0023440F" w:rsidP="0023440F">
                              <w:pPr>
                                <w:rPr>
                                  <w:sz w:val="20"/>
                                  <w:szCs w:val="20"/>
                                </w:rPr>
                              </w:pPr>
                              <w:r w:rsidRPr="009140CF">
                                <w:rPr>
                                  <w:sz w:val="20"/>
                                  <w:szCs w:val="20"/>
                                </w:rPr>
                                <w:t>6 Removed</w:t>
                              </w:r>
                            </w:p>
                            <w:p w14:paraId="06251DFE" w14:textId="77777777" w:rsidR="0023440F" w:rsidRPr="009140CF" w:rsidRDefault="0023440F" w:rsidP="0023440F">
                              <w:pPr>
                                <w:rPr>
                                  <w:sz w:val="20"/>
                                  <w:szCs w:val="20"/>
                                </w:rPr>
                              </w:pPr>
                              <w:r w:rsidRPr="009140CF">
                                <w:rPr>
                                  <w:sz w:val="20"/>
                                  <w:szCs w:val="20"/>
                                </w:rPr>
                                <w:t>8 for Review</w:t>
                              </w:r>
                            </w:p>
                            <w:p w14:paraId="625590B4" w14:textId="335E1F27" w:rsidR="0023440F" w:rsidRPr="009140CF" w:rsidRDefault="0023440F" w:rsidP="0023440F">
                              <w:pPr>
                                <w:rPr>
                                  <w:sz w:val="20"/>
                                  <w:szCs w:val="20"/>
                                </w:rPr>
                              </w:pPr>
                              <w:r w:rsidRPr="009140CF">
                                <w:rPr>
                                  <w:b/>
                                  <w:bCs/>
                                  <w:sz w:val="20"/>
                                  <w:szCs w:val="20"/>
                                </w:rPr>
                                <w:t>6 Statements Reached Consens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Text Box 117"/>
                        <wps:cNvSpPr txBox="1"/>
                        <wps:spPr>
                          <a:xfrm>
                            <a:off x="125496" y="4868383"/>
                            <a:ext cx="6244589" cy="342900"/>
                          </a:xfrm>
                          <a:prstGeom prst="rect">
                            <a:avLst/>
                          </a:prstGeom>
                          <a:solidFill>
                            <a:schemeClr val="bg2">
                              <a:lumMod val="90000"/>
                            </a:schemeClr>
                          </a:solidFill>
                          <a:ln w="6350">
                            <a:solidFill>
                              <a:prstClr val="black"/>
                            </a:solidFill>
                          </a:ln>
                        </wps:spPr>
                        <wps:txbx>
                          <w:txbxContent>
                            <w:p w14:paraId="36934F9C" w14:textId="474B88CD" w:rsidR="0023440F" w:rsidRDefault="0023440F" w:rsidP="0023440F">
                              <w:pPr>
                                <w:jc w:val="center"/>
                              </w:pPr>
                              <w:r>
                                <w:t xml:space="preserve">Statements developed or reviewed according </w:t>
                              </w:r>
                              <w:r w:rsidR="000A0891">
                                <w:t>to panellist</w:t>
                              </w:r>
                              <w:r>
                                <w:t xml:space="preserve"> feedback</w:t>
                              </w:r>
                            </w:p>
                            <w:p w14:paraId="4C61E232" w14:textId="77777777" w:rsidR="0023440F" w:rsidRDefault="0023440F" w:rsidP="002344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 name="Text Box 118"/>
                        <wps:cNvSpPr txBox="1"/>
                        <wps:spPr>
                          <a:xfrm>
                            <a:off x="125506" y="6019663"/>
                            <a:ext cx="1778000" cy="854753"/>
                          </a:xfrm>
                          <a:prstGeom prst="rect">
                            <a:avLst/>
                          </a:prstGeom>
                          <a:solidFill>
                            <a:schemeClr val="lt1"/>
                          </a:solidFill>
                          <a:ln w="6350">
                            <a:solidFill>
                              <a:prstClr val="black"/>
                            </a:solidFill>
                          </a:ln>
                        </wps:spPr>
                        <wps:txbx>
                          <w:txbxContent>
                            <w:p w14:paraId="53464A3D" w14:textId="77777777" w:rsidR="0023440F" w:rsidRPr="00382981" w:rsidRDefault="0023440F" w:rsidP="0023440F">
                              <w:pPr>
                                <w:jc w:val="center"/>
                                <w:rPr>
                                  <w:sz w:val="20"/>
                                  <w:szCs w:val="20"/>
                                  <w:u w:val="single"/>
                                </w:rPr>
                              </w:pPr>
                              <w:r w:rsidRPr="00382981">
                                <w:rPr>
                                  <w:sz w:val="20"/>
                                  <w:szCs w:val="20"/>
                                  <w:u w:val="single"/>
                                </w:rPr>
                                <w:t>8 Statements</w:t>
                              </w:r>
                            </w:p>
                            <w:p w14:paraId="4A9AE88A" w14:textId="77777777" w:rsidR="0023440F" w:rsidRPr="00382981" w:rsidRDefault="0023440F" w:rsidP="0023440F">
                              <w:pPr>
                                <w:rPr>
                                  <w:sz w:val="20"/>
                                  <w:szCs w:val="20"/>
                                </w:rPr>
                              </w:pPr>
                              <w:r w:rsidRPr="00382981">
                                <w:rPr>
                                  <w:sz w:val="20"/>
                                  <w:szCs w:val="20"/>
                                </w:rPr>
                                <w:t>3 Removed</w:t>
                              </w:r>
                            </w:p>
                            <w:p w14:paraId="33D7E2EE" w14:textId="77777777" w:rsidR="0023440F" w:rsidRPr="00382981" w:rsidRDefault="0023440F" w:rsidP="0023440F">
                              <w:pPr>
                                <w:rPr>
                                  <w:b/>
                                  <w:bCs/>
                                  <w:sz w:val="20"/>
                                  <w:szCs w:val="20"/>
                                </w:rPr>
                              </w:pPr>
                              <w:r w:rsidRPr="00382981">
                                <w:rPr>
                                  <w:b/>
                                  <w:bCs/>
                                  <w:sz w:val="20"/>
                                  <w:szCs w:val="20"/>
                                </w:rPr>
                                <w:t>5 Statements Reached Consensus</w:t>
                              </w:r>
                            </w:p>
                            <w:p w14:paraId="7C299468" w14:textId="77777777" w:rsidR="0023440F" w:rsidRPr="00382981" w:rsidRDefault="0023440F" w:rsidP="0023440F">
                              <w:pPr>
                                <w:rPr>
                                  <w:b/>
                                  <w:bCs/>
                                  <w:sz w:val="20"/>
                                  <w:szCs w:val="20"/>
                                </w:rPr>
                              </w:pPr>
                            </w:p>
                            <w:p w14:paraId="622F52B7" w14:textId="77777777" w:rsidR="0023440F" w:rsidRPr="00382981"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Text Box 119"/>
                        <wps:cNvSpPr txBox="1"/>
                        <wps:spPr>
                          <a:xfrm>
                            <a:off x="125496" y="6874416"/>
                            <a:ext cx="1778000" cy="2030955"/>
                          </a:xfrm>
                          <a:prstGeom prst="rect">
                            <a:avLst/>
                          </a:prstGeom>
                          <a:solidFill>
                            <a:schemeClr val="lt1"/>
                          </a:solidFill>
                          <a:ln w="6350">
                            <a:solidFill>
                              <a:prstClr val="black"/>
                            </a:solidFill>
                          </a:ln>
                        </wps:spPr>
                        <wps:txbx>
                          <w:txbxContent>
                            <w:p w14:paraId="28CCE015" w14:textId="0DE59572" w:rsidR="0023440F" w:rsidRPr="00382981" w:rsidRDefault="00933AFA" w:rsidP="0023440F">
                              <w:pPr>
                                <w:rPr>
                                  <w:b/>
                                  <w:bCs/>
                                  <w:color w:val="000000" w:themeColor="text1"/>
                                  <w:sz w:val="20"/>
                                  <w:szCs w:val="20"/>
                                </w:rPr>
                              </w:pPr>
                              <w:r w:rsidRPr="00382981">
                                <w:rPr>
                                  <w:b/>
                                  <w:bCs/>
                                  <w:color w:val="000000" w:themeColor="text1"/>
                                  <w:sz w:val="20"/>
                                  <w:szCs w:val="20"/>
                                </w:rPr>
                                <w:t>27 Total</w:t>
                              </w:r>
                              <w:r w:rsidR="0023440F" w:rsidRPr="00382981">
                                <w:rPr>
                                  <w:b/>
                                  <w:bCs/>
                                  <w:color w:val="000000" w:themeColor="text1"/>
                                  <w:sz w:val="20"/>
                                  <w:szCs w:val="20"/>
                                </w:rPr>
                                <w:t xml:space="preserve"> Statements </w:t>
                              </w:r>
                            </w:p>
                            <w:p w14:paraId="56BD4DA2" w14:textId="77777777" w:rsidR="0023440F" w:rsidRPr="00382981" w:rsidRDefault="0023440F" w:rsidP="0023440F">
                              <w:pPr>
                                <w:rPr>
                                  <w:color w:val="000000" w:themeColor="text1"/>
                                  <w:sz w:val="20"/>
                                  <w:szCs w:val="20"/>
                                </w:rPr>
                              </w:pPr>
                              <w:r w:rsidRPr="00382981">
                                <w:rPr>
                                  <w:color w:val="000000" w:themeColor="text1"/>
                                  <w:sz w:val="20"/>
                                  <w:szCs w:val="20"/>
                                </w:rPr>
                                <w:t xml:space="preserve">(Inclusive of modified statements) over 3 rounds </w:t>
                              </w:r>
                            </w:p>
                            <w:p w14:paraId="37582F0C" w14:textId="77777777" w:rsidR="0023440F" w:rsidRPr="00382981" w:rsidRDefault="0023440F" w:rsidP="0023440F">
                              <w:pPr>
                                <w:rPr>
                                  <w:b/>
                                  <w:bCs/>
                                  <w:color w:val="000000" w:themeColor="text1"/>
                                  <w:sz w:val="20"/>
                                  <w:szCs w:val="20"/>
                                </w:rPr>
                              </w:pPr>
                              <w:r w:rsidRPr="00382981">
                                <w:rPr>
                                  <w:b/>
                                  <w:bCs/>
                                  <w:color w:val="000000" w:themeColor="text1"/>
                                  <w:sz w:val="20"/>
                                  <w:szCs w:val="20"/>
                                </w:rPr>
                                <w:t xml:space="preserve">11 Total Consensus Statements  </w:t>
                              </w:r>
                            </w:p>
                            <w:p w14:paraId="4D11A81D" w14:textId="77777777" w:rsidR="0023440F" w:rsidRPr="00382981" w:rsidRDefault="0023440F" w:rsidP="0023440F">
                              <w:pPr>
                                <w:rPr>
                                  <w:color w:val="000000" w:themeColor="text1"/>
                                  <w:sz w:val="20"/>
                                  <w:szCs w:val="20"/>
                                </w:rPr>
                              </w:pPr>
                              <w:r w:rsidRPr="00382981">
                                <w:rPr>
                                  <w:color w:val="000000" w:themeColor="text1"/>
                                  <w:sz w:val="20"/>
                                  <w:szCs w:val="20"/>
                                </w:rPr>
                                <w:t>Taken forward to develop terms and definitions for children’s clinical footwear interventions</w:t>
                              </w:r>
                            </w:p>
                            <w:p w14:paraId="396B48B0" w14:textId="77777777" w:rsidR="0023440F" w:rsidRPr="00382981"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Text Box 120"/>
                        <wps:cNvSpPr txBox="1"/>
                        <wps:spPr>
                          <a:xfrm>
                            <a:off x="2357719" y="18331"/>
                            <a:ext cx="1803400" cy="1280945"/>
                          </a:xfrm>
                          <a:prstGeom prst="rect">
                            <a:avLst/>
                          </a:prstGeom>
                          <a:solidFill>
                            <a:schemeClr val="lt1"/>
                          </a:solidFill>
                          <a:ln w="6350">
                            <a:solidFill>
                              <a:prstClr val="black"/>
                            </a:solidFill>
                          </a:ln>
                        </wps:spPr>
                        <wps:txbx>
                          <w:txbxContent>
                            <w:p w14:paraId="4947435E" w14:textId="77777777" w:rsidR="0023440F" w:rsidRPr="001626A7" w:rsidRDefault="0023440F" w:rsidP="0023440F">
                              <w:pPr>
                                <w:jc w:val="center"/>
                                <w:rPr>
                                  <w:b/>
                                  <w:bCs/>
                                  <w:sz w:val="32"/>
                                  <w:szCs w:val="32"/>
                                </w:rPr>
                              </w:pPr>
                              <w:r w:rsidRPr="001626A7">
                                <w:rPr>
                                  <w:b/>
                                  <w:bCs/>
                                  <w:sz w:val="32"/>
                                  <w:szCs w:val="32"/>
                                </w:rPr>
                                <w:t xml:space="preserve">Section </w:t>
                              </w:r>
                              <w:r>
                                <w:rPr>
                                  <w:b/>
                                  <w:bCs/>
                                  <w:sz w:val="32"/>
                                  <w:szCs w:val="32"/>
                                </w:rPr>
                                <w:t>2</w:t>
                              </w:r>
                            </w:p>
                            <w:p w14:paraId="4DF03634" w14:textId="77777777" w:rsidR="0023440F" w:rsidRPr="00143B74" w:rsidRDefault="0023440F" w:rsidP="0023440F">
                              <w:pPr>
                                <w:pStyle w:val="ListParagraph"/>
                                <w:ind w:left="0"/>
                                <w:rPr>
                                  <w:sz w:val="22"/>
                                  <w:szCs w:val="22"/>
                                </w:rPr>
                              </w:pPr>
                              <w:r w:rsidRPr="00143B74">
                                <w:rPr>
                                  <w:sz w:val="22"/>
                                  <w:szCs w:val="22"/>
                                </w:rPr>
                                <w:t xml:space="preserve">Design specifics of </w:t>
                              </w:r>
                              <w:r w:rsidRPr="00505105">
                                <w:rPr>
                                  <w:rFonts w:cstheme="minorHAnsi"/>
                                  <w:sz w:val="22"/>
                                  <w:szCs w:val="22"/>
                                </w:rPr>
                                <w:t>off-the-shelf</w:t>
                              </w:r>
                              <w:r>
                                <w:rPr>
                                  <w:rFonts w:cstheme="minorHAnsi"/>
                                  <w:sz w:val="22"/>
                                  <w:szCs w:val="22"/>
                                </w:rPr>
                                <w:t xml:space="preserve"> </w:t>
                              </w:r>
                              <w:r w:rsidRPr="00143B74">
                                <w:rPr>
                                  <w:sz w:val="22"/>
                                  <w:szCs w:val="22"/>
                                </w:rPr>
                                <w:t>stability footwear for children</w:t>
                              </w:r>
                            </w:p>
                            <w:p w14:paraId="135C468E" w14:textId="77777777" w:rsidR="0023440F" w:rsidRDefault="0023440F" w:rsidP="002344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4572000" y="18331"/>
                            <a:ext cx="1778000" cy="1280945"/>
                          </a:xfrm>
                          <a:prstGeom prst="rect">
                            <a:avLst/>
                          </a:prstGeom>
                          <a:solidFill>
                            <a:schemeClr val="lt1"/>
                          </a:solidFill>
                          <a:ln w="6350">
                            <a:solidFill>
                              <a:prstClr val="black"/>
                            </a:solidFill>
                          </a:ln>
                        </wps:spPr>
                        <wps:txbx>
                          <w:txbxContent>
                            <w:p w14:paraId="0F151920" w14:textId="77777777" w:rsidR="0023440F" w:rsidRDefault="0023440F" w:rsidP="0023440F">
                              <w:pPr>
                                <w:jc w:val="center"/>
                                <w:rPr>
                                  <w:b/>
                                  <w:bCs/>
                                  <w:sz w:val="32"/>
                                  <w:szCs w:val="32"/>
                                </w:rPr>
                              </w:pPr>
                              <w:r w:rsidRPr="001626A7">
                                <w:rPr>
                                  <w:b/>
                                  <w:bCs/>
                                  <w:sz w:val="32"/>
                                  <w:szCs w:val="32"/>
                                </w:rPr>
                                <w:t xml:space="preserve">Section </w:t>
                              </w:r>
                              <w:r>
                                <w:rPr>
                                  <w:b/>
                                  <w:bCs/>
                                  <w:sz w:val="32"/>
                                  <w:szCs w:val="32"/>
                                </w:rPr>
                                <w:t>3</w:t>
                              </w:r>
                            </w:p>
                            <w:p w14:paraId="37719B98" w14:textId="77777777" w:rsidR="0023440F" w:rsidRPr="00126AEE" w:rsidRDefault="0023440F" w:rsidP="0023440F">
                              <w:pPr>
                                <w:rPr>
                                  <w:sz w:val="22"/>
                                  <w:szCs w:val="22"/>
                                </w:rPr>
                              </w:pPr>
                              <w:r w:rsidRPr="00126AEE">
                                <w:rPr>
                                  <w:sz w:val="22"/>
                                  <w:szCs w:val="22"/>
                                </w:rPr>
                                <w:t xml:space="preserve">Clinical criteria and Outcomes of </w:t>
                              </w:r>
                              <w:r w:rsidRPr="00126AEE">
                                <w:rPr>
                                  <w:rFonts w:cstheme="minorHAnsi"/>
                                  <w:sz w:val="22"/>
                                  <w:szCs w:val="22"/>
                                </w:rPr>
                                <w:t>off-the-shelf</w:t>
                              </w:r>
                              <w:r w:rsidRPr="00126AEE">
                                <w:rPr>
                                  <w:sz w:val="22"/>
                                  <w:szCs w:val="22"/>
                                </w:rPr>
                                <w:t xml:space="preserve"> children’s stability footwear for children</w:t>
                              </w:r>
                            </w:p>
                            <w:p w14:paraId="1C6AEE30" w14:textId="77777777" w:rsidR="0023440F" w:rsidRPr="00143B74" w:rsidRDefault="0023440F" w:rsidP="0023440F">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2357719" y="1972235"/>
                            <a:ext cx="1842246" cy="953944"/>
                          </a:xfrm>
                          <a:prstGeom prst="rect">
                            <a:avLst/>
                          </a:prstGeom>
                          <a:solidFill>
                            <a:schemeClr val="lt1"/>
                          </a:solidFill>
                          <a:ln w="6350">
                            <a:solidFill>
                              <a:prstClr val="black"/>
                            </a:solidFill>
                          </a:ln>
                        </wps:spPr>
                        <wps:txbx>
                          <w:txbxContent>
                            <w:p w14:paraId="3A56C463" w14:textId="77777777" w:rsidR="0023440F" w:rsidRPr="009140CF" w:rsidRDefault="0023440F" w:rsidP="0023440F">
                              <w:pPr>
                                <w:jc w:val="center"/>
                                <w:rPr>
                                  <w:sz w:val="20"/>
                                  <w:szCs w:val="20"/>
                                  <w:u w:val="single"/>
                                </w:rPr>
                              </w:pPr>
                              <w:r w:rsidRPr="009140CF">
                                <w:rPr>
                                  <w:sz w:val="20"/>
                                  <w:szCs w:val="20"/>
                                  <w:u w:val="single"/>
                                </w:rPr>
                                <w:t>27 Statements</w:t>
                              </w:r>
                            </w:p>
                            <w:p w14:paraId="2DB8CED3" w14:textId="77777777" w:rsidR="0023440F" w:rsidRPr="009140CF" w:rsidRDefault="0023440F" w:rsidP="0023440F">
                              <w:pPr>
                                <w:rPr>
                                  <w:sz w:val="20"/>
                                  <w:szCs w:val="20"/>
                                </w:rPr>
                              </w:pPr>
                              <w:r w:rsidRPr="009140CF">
                                <w:rPr>
                                  <w:sz w:val="20"/>
                                  <w:szCs w:val="20"/>
                                </w:rPr>
                                <w:t>10 Open Ended Questions</w:t>
                              </w:r>
                            </w:p>
                            <w:p w14:paraId="25E34BB9" w14:textId="77777777" w:rsidR="0023440F" w:rsidRPr="009140CF" w:rsidRDefault="0023440F" w:rsidP="0023440F">
                              <w:pPr>
                                <w:rPr>
                                  <w:b/>
                                  <w:bCs/>
                                  <w:sz w:val="20"/>
                                  <w:szCs w:val="20"/>
                                </w:rPr>
                              </w:pPr>
                              <w:r w:rsidRPr="009140CF">
                                <w:rPr>
                                  <w:b/>
                                  <w:bCs/>
                                  <w:sz w:val="20"/>
                                  <w:szCs w:val="20"/>
                                </w:rPr>
                                <w:t xml:space="preserve">4 Statements Reached Consensus </w:t>
                              </w:r>
                            </w:p>
                            <w:p w14:paraId="1BDCAE3C" w14:textId="77777777" w:rsidR="0023440F" w:rsidRPr="009140CF" w:rsidRDefault="0023440F" w:rsidP="0023440F">
                              <w:pPr>
                                <w:rPr>
                                  <w:sz w:val="20"/>
                                  <w:szCs w:val="20"/>
                                </w:rPr>
                              </w:pPr>
                            </w:p>
                            <w:p w14:paraId="7C14E5D8" w14:textId="77777777" w:rsidR="0023440F" w:rsidRPr="009140CF"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572000" y="1972235"/>
                            <a:ext cx="1831564" cy="953944"/>
                          </a:xfrm>
                          <a:prstGeom prst="rect">
                            <a:avLst/>
                          </a:prstGeom>
                          <a:solidFill>
                            <a:schemeClr val="lt1"/>
                          </a:solidFill>
                          <a:ln w="6350">
                            <a:solidFill>
                              <a:prstClr val="black"/>
                            </a:solidFill>
                          </a:ln>
                        </wps:spPr>
                        <wps:txbx>
                          <w:txbxContent>
                            <w:p w14:paraId="6CFCF4FC" w14:textId="77777777" w:rsidR="0023440F" w:rsidRPr="009140CF" w:rsidRDefault="0023440F" w:rsidP="0023440F">
                              <w:pPr>
                                <w:jc w:val="center"/>
                                <w:rPr>
                                  <w:sz w:val="20"/>
                                  <w:szCs w:val="20"/>
                                  <w:u w:val="single"/>
                                </w:rPr>
                              </w:pPr>
                              <w:r w:rsidRPr="009140CF">
                                <w:rPr>
                                  <w:sz w:val="20"/>
                                  <w:szCs w:val="20"/>
                                  <w:u w:val="single"/>
                                </w:rPr>
                                <w:t>7 Statements</w:t>
                              </w:r>
                            </w:p>
                            <w:p w14:paraId="3F4F5BFC" w14:textId="77777777" w:rsidR="0023440F" w:rsidRPr="009140CF" w:rsidRDefault="0023440F" w:rsidP="0023440F">
                              <w:pPr>
                                <w:rPr>
                                  <w:sz w:val="20"/>
                                  <w:szCs w:val="20"/>
                                </w:rPr>
                              </w:pPr>
                              <w:r w:rsidRPr="009140CF">
                                <w:rPr>
                                  <w:sz w:val="20"/>
                                  <w:szCs w:val="20"/>
                                </w:rPr>
                                <w:t>28 Open Ended Questions</w:t>
                              </w:r>
                            </w:p>
                            <w:p w14:paraId="6288B6E0" w14:textId="77777777" w:rsidR="0023440F" w:rsidRPr="009140CF" w:rsidRDefault="0023440F" w:rsidP="0023440F">
                              <w:pPr>
                                <w:rPr>
                                  <w:b/>
                                  <w:bCs/>
                                  <w:sz w:val="20"/>
                                  <w:szCs w:val="20"/>
                                </w:rPr>
                              </w:pPr>
                              <w:r w:rsidRPr="009140CF">
                                <w:rPr>
                                  <w:b/>
                                  <w:bCs/>
                                  <w:sz w:val="20"/>
                                  <w:szCs w:val="20"/>
                                </w:rPr>
                                <w:t xml:space="preserve">3 Statements Reached Consensus </w:t>
                              </w:r>
                            </w:p>
                            <w:p w14:paraId="31DC9188" w14:textId="77777777" w:rsidR="0023440F" w:rsidRPr="009140CF"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2339788" y="3971603"/>
                            <a:ext cx="1803400" cy="896780"/>
                          </a:xfrm>
                          <a:prstGeom prst="rect">
                            <a:avLst/>
                          </a:prstGeom>
                          <a:solidFill>
                            <a:schemeClr val="lt1"/>
                          </a:solidFill>
                          <a:ln w="6350">
                            <a:solidFill>
                              <a:prstClr val="black"/>
                            </a:solidFill>
                          </a:ln>
                        </wps:spPr>
                        <wps:txbx>
                          <w:txbxContent>
                            <w:p w14:paraId="10DACDED" w14:textId="77777777" w:rsidR="0023440F" w:rsidRPr="009140CF" w:rsidRDefault="0023440F" w:rsidP="0023440F">
                              <w:pPr>
                                <w:jc w:val="center"/>
                                <w:rPr>
                                  <w:sz w:val="20"/>
                                  <w:szCs w:val="20"/>
                                  <w:u w:val="single"/>
                                </w:rPr>
                              </w:pPr>
                              <w:r w:rsidRPr="009140CF">
                                <w:rPr>
                                  <w:sz w:val="20"/>
                                  <w:szCs w:val="20"/>
                                  <w:u w:val="single"/>
                                </w:rPr>
                                <w:t>81 Statements</w:t>
                              </w:r>
                            </w:p>
                            <w:p w14:paraId="351AA82F" w14:textId="77777777" w:rsidR="0023440F" w:rsidRPr="009140CF" w:rsidRDefault="0023440F" w:rsidP="0023440F">
                              <w:pPr>
                                <w:rPr>
                                  <w:sz w:val="20"/>
                                  <w:szCs w:val="20"/>
                                </w:rPr>
                              </w:pPr>
                              <w:r w:rsidRPr="009140CF">
                                <w:rPr>
                                  <w:sz w:val="20"/>
                                  <w:szCs w:val="20"/>
                                </w:rPr>
                                <w:t>16 Removed</w:t>
                              </w:r>
                            </w:p>
                            <w:p w14:paraId="5AB2D78F" w14:textId="77777777" w:rsidR="0023440F" w:rsidRPr="009140CF" w:rsidRDefault="0023440F" w:rsidP="0023440F">
                              <w:pPr>
                                <w:rPr>
                                  <w:sz w:val="20"/>
                                  <w:szCs w:val="20"/>
                                </w:rPr>
                              </w:pPr>
                              <w:r w:rsidRPr="009140CF">
                                <w:rPr>
                                  <w:sz w:val="20"/>
                                  <w:szCs w:val="20"/>
                                </w:rPr>
                                <w:t>40 for Review</w:t>
                              </w:r>
                            </w:p>
                            <w:p w14:paraId="1A04638A" w14:textId="77777777" w:rsidR="0023440F" w:rsidRPr="009140CF" w:rsidRDefault="0023440F" w:rsidP="0023440F">
                              <w:pPr>
                                <w:rPr>
                                  <w:b/>
                                  <w:bCs/>
                                  <w:sz w:val="20"/>
                                  <w:szCs w:val="20"/>
                                </w:rPr>
                              </w:pPr>
                              <w:r w:rsidRPr="009140CF">
                                <w:rPr>
                                  <w:b/>
                                  <w:bCs/>
                                  <w:sz w:val="20"/>
                                  <w:szCs w:val="20"/>
                                </w:rPr>
                                <w:t>25 Statements Reached Consensus</w:t>
                              </w:r>
                            </w:p>
                            <w:p w14:paraId="356B6FC3" w14:textId="77777777" w:rsidR="0023440F" w:rsidRPr="009140CF" w:rsidRDefault="0023440F" w:rsidP="0023440F">
                              <w:pPr>
                                <w:rPr>
                                  <w:b/>
                                  <w:bCs/>
                                  <w:sz w:val="20"/>
                                  <w:szCs w:val="20"/>
                                </w:rPr>
                              </w:pPr>
                            </w:p>
                            <w:p w14:paraId="75AB6261" w14:textId="77777777" w:rsidR="0023440F" w:rsidRPr="009140CF"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4572000" y="3971405"/>
                            <a:ext cx="1804894" cy="896977"/>
                          </a:xfrm>
                          <a:prstGeom prst="rect">
                            <a:avLst/>
                          </a:prstGeom>
                          <a:solidFill>
                            <a:schemeClr val="lt1"/>
                          </a:solidFill>
                          <a:ln w="6350">
                            <a:solidFill>
                              <a:prstClr val="black"/>
                            </a:solidFill>
                          </a:ln>
                        </wps:spPr>
                        <wps:txbx>
                          <w:txbxContent>
                            <w:p w14:paraId="1230A574" w14:textId="77777777" w:rsidR="0023440F" w:rsidRPr="009140CF" w:rsidRDefault="0023440F" w:rsidP="0023440F">
                              <w:pPr>
                                <w:jc w:val="center"/>
                                <w:rPr>
                                  <w:sz w:val="20"/>
                                  <w:szCs w:val="20"/>
                                  <w:u w:val="single"/>
                                </w:rPr>
                              </w:pPr>
                              <w:r w:rsidRPr="009140CF">
                                <w:rPr>
                                  <w:sz w:val="20"/>
                                  <w:szCs w:val="20"/>
                                  <w:u w:val="single"/>
                                </w:rPr>
                                <w:t>112 Statements</w:t>
                              </w:r>
                            </w:p>
                            <w:p w14:paraId="6F481ED1" w14:textId="77777777" w:rsidR="0023440F" w:rsidRPr="009140CF" w:rsidRDefault="0023440F" w:rsidP="0023440F">
                              <w:pPr>
                                <w:rPr>
                                  <w:sz w:val="20"/>
                                  <w:szCs w:val="20"/>
                                </w:rPr>
                              </w:pPr>
                              <w:r w:rsidRPr="009140CF">
                                <w:rPr>
                                  <w:sz w:val="20"/>
                                  <w:szCs w:val="20"/>
                                </w:rPr>
                                <w:t>10 Removed</w:t>
                              </w:r>
                            </w:p>
                            <w:p w14:paraId="3CD3234C" w14:textId="77777777" w:rsidR="0023440F" w:rsidRPr="009140CF" w:rsidRDefault="0023440F" w:rsidP="0023440F">
                              <w:pPr>
                                <w:rPr>
                                  <w:sz w:val="20"/>
                                  <w:szCs w:val="20"/>
                                </w:rPr>
                              </w:pPr>
                              <w:r w:rsidRPr="009140CF">
                                <w:rPr>
                                  <w:sz w:val="20"/>
                                  <w:szCs w:val="20"/>
                                </w:rPr>
                                <w:t>58 for Review</w:t>
                              </w:r>
                            </w:p>
                            <w:p w14:paraId="0AFDFFB1" w14:textId="77777777" w:rsidR="0023440F" w:rsidRPr="009140CF" w:rsidRDefault="0023440F" w:rsidP="0023440F">
                              <w:pPr>
                                <w:rPr>
                                  <w:b/>
                                  <w:bCs/>
                                  <w:sz w:val="20"/>
                                  <w:szCs w:val="20"/>
                                </w:rPr>
                              </w:pPr>
                              <w:r w:rsidRPr="009140CF">
                                <w:rPr>
                                  <w:b/>
                                  <w:bCs/>
                                  <w:sz w:val="20"/>
                                  <w:szCs w:val="20"/>
                                </w:rPr>
                                <w:t>44 Statements Reached Consensus</w:t>
                              </w:r>
                            </w:p>
                            <w:p w14:paraId="4D46DE0D" w14:textId="77777777" w:rsidR="0023440F" w:rsidRPr="009140CF" w:rsidRDefault="0023440F" w:rsidP="0023440F">
                              <w:pPr>
                                <w:rPr>
                                  <w:b/>
                                  <w:bCs/>
                                  <w:sz w:val="20"/>
                                  <w:szCs w:val="20"/>
                                </w:rPr>
                              </w:pPr>
                            </w:p>
                            <w:p w14:paraId="32C16DC4" w14:textId="77777777" w:rsidR="0023440F" w:rsidRPr="009140CF"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Text Box 126"/>
                        <wps:cNvSpPr txBox="1"/>
                        <wps:spPr>
                          <a:xfrm>
                            <a:off x="2357719" y="6020112"/>
                            <a:ext cx="1778000" cy="854304"/>
                          </a:xfrm>
                          <a:prstGeom prst="rect">
                            <a:avLst/>
                          </a:prstGeom>
                          <a:solidFill>
                            <a:schemeClr val="lt1"/>
                          </a:solidFill>
                          <a:ln w="6350">
                            <a:solidFill>
                              <a:prstClr val="black"/>
                            </a:solidFill>
                          </a:ln>
                        </wps:spPr>
                        <wps:txbx>
                          <w:txbxContent>
                            <w:p w14:paraId="392156EF" w14:textId="77777777" w:rsidR="0023440F" w:rsidRPr="00382981" w:rsidRDefault="0023440F" w:rsidP="0023440F">
                              <w:pPr>
                                <w:jc w:val="center"/>
                                <w:rPr>
                                  <w:sz w:val="20"/>
                                  <w:szCs w:val="20"/>
                                  <w:u w:val="single"/>
                                </w:rPr>
                              </w:pPr>
                              <w:r w:rsidRPr="00382981">
                                <w:rPr>
                                  <w:sz w:val="20"/>
                                  <w:szCs w:val="20"/>
                                  <w:u w:val="single"/>
                                </w:rPr>
                                <w:t>40 Statements</w:t>
                              </w:r>
                            </w:p>
                            <w:p w14:paraId="4F10EB6F" w14:textId="77777777" w:rsidR="0023440F" w:rsidRPr="00382981" w:rsidRDefault="0023440F" w:rsidP="0023440F">
                              <w:pPr>
                                <w:rPr>
                                  <w:sz w:val="20"/>
                                  <w:szCs w:val="20"/>
                                </w:rPr>
                              </w:pPr>
                              <w:r w:rsidRPr="00382981">
                                <w:rPr>
                                  <w:sz w:val="20"/>
                                  <w:szCs w:val="20"/>
                                </w:rPr>
                                <w:t>17 Removed</w:t>
                              </w:r>
                            </w:p>
                            <w:p w14:paraId="5724EEA5" w14:textId="77777777" w:rsidR="0023440F" w:rsidRPr="00382981" w:rsidRDefault="0023440F" w:rsidP="0023440F">
                              <w:pPr>
                                <w:rPr>
                                  <w:b/>
                                  <w:bCs/>
                                  <w:sz w:val="20"/>
                                  <w:szCs w:val="20"/>
                                </w:rPr>
                              </w:pPr>
                              <w:r w:rsidRPr="00382981">
                                <w:rPr>
                                  <w:b/>
                                  <w:bCs/>
                                  <w:sz w:val="20"/>
                                  <w:szCs w:val="20"/>
                                </w:rPr>
                                <w:t>23 Statements Reached Consensus</w:t>
                              </w:r>
                            </w:p>
                            <w:p w14:paraId="3EE40A4E" w14:textId="77777777" w:rsidR="0023440F" w:rsidRPr="00382981" w:rsidRDefault="0023440F" w:rsidP="0023440F">
                              <w:pPr>
                                <w:rPr>
                                  <w:b/>
                                  <w:bCs/>
                                  <w:sz w:val="20"/>
                                  <w:szCs w:val="20"/>
                                </w:rPr>
                              </w:pPr>
                            </w:p>
                            <w:p w14:paraId="4D6C2E6C" w14:textId="77777777" w:rsidR="0023440F" w:rsidRPr="00382981"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4572000" y="6020114"/>
                            <a:ext cx="1778000" cy="854302"/>
                          </a:xfrm>
                          <a:prstGeom prst="rect">
                            <a:avLst/>
                          </a:prstGeom>
                          <a:solidFill>
                            <a:schemeClr val="lt1"/>
                          </a:solidFill>
                          <a:ln w="6350">
                            <a:solidFill>
                              <a:prstClr val="black"/>
                            </a:solidFill>
                          </a:ln>
                        </wps:spPr>
                        <wps:txbx>
                          <w:txbxContent>
                            <w:p w14:paraId="3F33DDED" w14:textId="77777777" w:rsidR="0023440F" w:rsidRPr="00382981" w:rsidRDefault="0023440F" w:rsidP="0023440F">
                              <w:pPr>
                                <w:jc w:val="center"/>
                                <w:rPr>
                                  <w:sz w:val="20"/>
                                  <w:szCs w:val="20"/>
                                  <w:u w:val="single"/>
                                </w:rPr>
                              </w:pPr>
                              <w:r w:rsidRPr="00382981">
                                <w:rPr>
                                  <w:sz w:val="20"/>
                                  <w:szCs w:val="20"/>
                                  <w:u w:val="single"/>
                                </w:rPr>
                                <w:t>70 Statements</w:t>
                              </w:r>
                            </w:p>
                            <w:p w14:paraId="43D5A690" w14:textId="77777777" w:rsidR="0023440F" w:rsidRPr="00382981" w:rsidRDefault="0023440F" w:rsidP="0023440F">
                              <w:pPr>
                                <w:rPr>
                                  <w:sz w:val="20"/>
                                  <w:szCs w:val="20"/>
                                </w:rPr>
                              </w:pPr>
                              <w:r w:rsidRPr="00382981">
                                <w:rPr>
                                  <w:sz w:val="20"/>
                                  <w:szCs w:val="20"/>
                                </w:rPr>
                                <w:t>30 Removed</w:t>
                              </w:r>
                            </w:p>
                            <w:p w14:paraId="7663B781" w14:textId="77777777" w:rsidR="0023440F" w:rsidRPr="00382981" w:rsidRDefault="0023440F" w:rsidP="0023440F">
                              <w:pPr>
                                <w:rPr>
                                  <w:b/>
                                  <w:bCs/>
                                  <w:sz w:val="20"/>
                                  <w:szCs w:val="20"/>
                                </w:rPr>
                              </w:pPr>
                              <w:r w:rsidRPr="00382981">
                                <w:rPr>
                                  <w:b/>
                                  <w:bCs/>
                                  <w:sz w:val="20"/>
                                  <w:szCs w:val="20"/>
                                </w:rPr>
                                <w:t>40 Statements Reached Consensus</w:t>
                              </w:r>
                            </w:p>
                            <w:p w14:paraId="6A83BDDB" w14:textId="77777777" w:rsidR="0023440F" w:rsidRPr="00382981" w:rsidRDefault="0023440F" w:rsidP="0023440F">
                              <w:pPr>
                                <w:rPr>
                                  <w:b/>
                                  <w:bCs/>
                                  <w:sz w:val="20"/>
                                  <w:szCs w:val="20"/>
                                </w:rPr>
                              </w:pPr>
                            </w:p>
                            <w:p w14:paraId="5B176D46" w14:textId="77777777" w:rsidR="0023440F" w:rsidRPr="00382981"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Text Box 128"/>
                        <wps:cNvSpPr txBox="1"/>
                        <wps:spPr>
                          <a:xfrm>
                            <a:off x="2357531" y="6874021"/>
                            <a:ext cx="1778000" cy="2031349"/>
                          </a:xfrm>
                          <a:prstGeom prst="rect">
                            <a:avLst/>
                          </a:prstGeom>
                          <a:solidFill>
                            <a:schemeClr val="lt1"/>
                          </a:solidFill>
                          <a:ln w="6350">
                            <a:solidFill>
                              <a:prstClr val="black"/>
                            </a:solidFill>
                          </a:ln>
                        </wps:spPr>
                        <wps:txbx>
                          <w:txbxContent>
                            <w:p w14:paraId="0DE072AA" w14:textId="38976873" w:rsidR="0023440F" w:rsidRPr="00382981" w:rsidRDefault="00E57164" w:rsidP="0023440F">
                              <w:pPr>
                                <w:rPr>
                                  <w:color w:val="000000" w:themeColor="text1"/>
                                  <w:sz w:val="20"/>
                                  <w:szCs w:val="20"/>
                                </w:rPr>
                              </w:pPr>
                              <w:r w:rsidRPr="00382981">
                                <w:rPr>
                                  <w:b/>
                                  <w:bCs/>
                                  <w:color w:val="000000" w:themeColor="text1"/>
                                  <w:sz w:val="20"/>
                                  <w:szCs w:val="20"/>
                                </w:rPr>
                                <w:t>107 Total</w:t>
                              </w:r>
                              <w:r w:rsidR="0023440F" w:rsidRPr="00382981">
                                <w:rPr>
                                  <w:b/>
                                  <w:bCs/>
                                  <w:color w:val="000000" w:themeColor="text1"/>
                                  <w:sz w:val="20"/>
                                  <w:szCs w:val="20"/>
                                </w:rPr>
                                <w:t xml:space="preserve"> Statements </w:t>
                              </w:r>
                              <w:r w:rsidR="0023440F" w:rsidRPr="00382981">
                                <w:rPr>
                                  <w:color w:val="000000" w:themeColor="text1"/>
                                  <w:sz w:val="20"/>
                                  <w:szCs w:val="20"/>
                                </w:rPr>
                                <w:t xml:space="preserve">(Inclusive of modified statements) over 3 rounds </w:t>
                              </w:r>
                            </w:p>
                            <w:p w14:paraId="769B94E8" w14:textId="77777777" w:rsidR="0023440F" w:rsidRPr="00382981" w:rsidRDefault="0023440F" w:rsidP="0023440F">
                              <w:pPr>
                                <w:rPr>
                                  <w:b/>
                                  <w:bCs/>
                                  <w:color w:val="000000" w:themeColor="text1"/>
                                  <w:sz w:val="20"/>
                                  <w:szCs w:val="20"/>
                                </w:rPr>
                              </w:pPr>
                              <w:r w:rsidRPr="00382981">
                                <w:rPr>
                                  <w:b/>
                                  <w:bCs/>
                                  <w:color w:val="000000" w:themeColor="text1"/>
                                  <w:sz w:val="20"/>
                                  <w:szCs w:val="20"/>
                                </w:rPr>
                                <w:t xml:space="preserve">52 Total Consensus Statements </w:t>
                              </w:r>
                            </w:p>
                            <w:p w14:paraId="49AC8E7A" w14:textId="77777777" w:rsidR="0023440F" w:rsidRPr="00382981" w:rsidRDefault="0023440F" w:rsidP="0023440F">
                              <w:pPr>
                                <w:pStyle w:val="ListParagraph"/>
                                <w:ind w:left="0"/>
                                <w:rPr>
                                  <w:sz w:val="20"/>
                                  <w:szCs w:val="20"/>
                                </w:rPr>
                              </w:pPr>
                              <w:r w:rsidRPr="00382981">
                                <w:rPr>
                                  <w:color w:val="000000" w:themeColor="text1"/>
                                  <w:sz w:val="20"/>
                                  <w:szCs w:val="20"/>
                                </w:rPr>
                                <w:t xml:space="preserve">Taken forward to identify key </w:t>
                              </w:r>
                              <w:r w:rsidRPr="00382981">
                                <w:rPr>
                                  <w:sz w:val="20"/>
                                  <w:szCs w:val="20"/>
                                </w:rPr>
                                <w:t>design specifics of off-the-shelf stability footwear for children</w:t>
                              </w:r>
                            </w:p>
                            <w:p w14:paraId="7BE2C472" w14:textId="77777777" w:rsidR="0023440F" w:rsidRPr="00382981" w:rsidRDefault="0023440F" w:rsidP="0023440F">
                              <w:pPr>
                                <w:rPr>
                                  <w:color w:val="000000" w:themeColor="text1"/>
                                  <w:sz w:val="20"/>
                                  <w:szCs w:val="20"/>
                                </w:rPr>
                              </w:pPr>
                            </w:p>
                            <w:p w14:paraId="4597395B" w14:textId="77777777" w:rsidR="0023440F" w:rsidRPr="00382981" w:rsidRDefault="0023440F" w:rsidP="0023440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4572000" y="6874416"/>
                            <a:ext cx="1778000" cy="2030955"/>
                          </a:xfrm>
                          <a:prstGeom prst="rect">
                            <a:avLst/>
                          </a:prstGeom>
                          <a:solidFill>
                            <a:schemeClr val="lt1"/>
                          </a:solidFill>
                          <a:ln w="6350">
                            <a:solidFill>
                              <a:prstClr val="black"/>
                            </a:solidFill>
                          </a:ln>
                        </wps:spPr>
                        <wps:txbx>
                          <w:txbxContent>
                            <w:p w14:paraId="342EFD66" w14:textId="77777777" w:rsidR="0023440F" w:rsidRPr="00403BA5" w:rsidRDefault="0023440F" w:rsidP="0023440F">
                              <w:pPr>
                                <w:rPr>
                                  <w:color w:val="000000" w:themeColor="text1"/>
                                  <w:sz w:val="20"/>
                                  <w:szCs w:val="20"/>
                                </w:rPr>
                              </w:pPr>
                              <w:r w:rsidRPr="00403BA5">
                                <w:rPr>
                                  <w:b/>
                                  <w:bCs/>
                                  <w:color w:val="000000" w:themeColor="text1"/>
                                  <w:sz w:val="20"/>
                                  <w:szCs w:val="20"/>
                                </w:rPr>
                                <w:t xml:space="preserve">149 Total Statements </w:t>
                              </w:r>
                              <w:r w:rsidRPr="00403BA5">
                                <w:rPr>
                                  <w:color w:val="000000" w:themeColor="text1"/>
                                  <w:sz w:val="20"/>
                                  <w:szCs w:val="20"/>
                                </w:rPr>
                                <w:t xml:space="preserve">(Inclusive of modified statements) over 3 rounds </w:t>
                              </w:r>
                            </w:p>
                            <w:p w14:paraId="09BBF379" w14:textId="77777777" w:rsidR="0023440F" w:rsidRPr="00403BA5" w:rsidRDefault="0023440F" w:rsidP="0023440F">
                              <w:pPr>
                                <w:rPr>
                                  <w:b/>
                                  <w:bCs/>
                                  <w:color w:val="000000" w:themeColor="text1"/>
                                  <w:sz w:val="20"/>
                                  <w:szCs w:val="20"/>
                                </w:rPr>
                              </w:pPr>
                              <w:r w:rsidRPr="00403BA5">
                                <w:rPr>
                                  <w:b/>
                                  <w:bCs/>
                                  <w:color w:val="000000" w:themeColor="text1"/>
                                  <w:sz w:val="20"/>
                                  <w:szCs w:val="20"/>
                                </w:rPr>
                                <w:t xml:space="preserve">87 Total Consensus Statements  </w:t>
                              </w:r>
                            </w:p>
                            <w:p w14:paraId="0A780C07" w14:textId="77777777" w:rsidR="0023440F" w:rsidRPr="00403BA5" w:rsidRDefault="0023440F" w:rsidP="0023440F">
                              <w:pPr>
                                <w:rPr>
                                  <w:color w:val="000000" w:themeColor="text1"/>
                                  <w:sz w:val="20"/>
                                  <w:szCs w:val="20"/>
                                </w:rPr>
                              </w:pPr>
                              <w:r w:rsidRPr="00403BA5">
                                <w:rPr>
                                  <w:color w:val="000000" w:themeColor="text1"/>
                                  <w:sz w:val="20"/>
                                  <w:szCs w:val="20"/>
                                </w:rPr>
                                <w:t>Taken forward to develop prescription criteria and outcome measures of off-the-shelf stability footwear for child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Down Arrow 130"/>
                        <wps:cNvSpPr/>
                        <wps:spPr>
                          <a:xfrm>
                            <a:off x="939800" y="3269079"/>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Down Arrow 131"/>
                        <wps:cNvSpPr/>
                        <wps:spPr>
                          <a:xfrm>
                            <a:off x="3037541" y="3262306"/>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Down Arrow 132"/>
                        <wps:cNvSpPr/>
                        <wps:spPr>
                          <a:xfrm>
                            <a:off x="5215965" y="3266141"/>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Down Arrow 133"/>
                        <wps:cNvSpPr/>
                        <wps:spPr>
                          <a:xfrm>
                            <a:off x="939799" y="5231653"/>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Down Arrow 134"/>
                        <wps:cNvSpPr/>
                        <wps:spPr>
                          <a:xfrm>
                            <a:off x="3023221" y="5231653"/>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Down Arrow 135"/>
                        <wps:cNvSpPr/>
                        <wps:spPr>
                          <a:xfrm>
                            <a:off x="5165912" y="5231653"/>
                            <a:ext cx="484632" cy="203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Down Arrow 136"/>
                        <wps:cNvSpPr/>
                        <wps:spPr>
                          <a:xfrm>
                            <a:off x="862853" y="1299723"/>
                            <a:ext cx="484505" cy="1686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Down Arrow 137"/>
                        <wps:cNvSpPr/>
                        <wps:spPr>
                          <a:xfrm>
                            <a:off x="3023347" y="1299723"/>
                            <a:ext cx="484505" cy="1686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Down Arrow 138"/>
                        <wps:cNvSpPr/>
                        <wps:spPr>
                          <a:xfrm>
                            <a:off x="5165912" y="1299276"/>
                            <a:ext cx="484505" cy="1686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1F0E55D" id="Group 105" o:spid="_x0000_s1099" style="position:absolute;left:0;text-align:left;margin-left:-.15pt;margin-top:0;width:392.5pt;height:684.4pt;z-index:-251658239;mso-position-horizontal-relative:text;mso-position-vertical-relative:text" coordorigin=",-707" coordsize="65360,90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">
                <v:group id="Group 106" o:spid="_x0000_s1100" style="position:absolute;top:-707;width:65360;height:90777" coordorigin=",-707" coordsize="65362,907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">
                  <v:rect id="Rectangle 107" o:spid="_x0000_s1101" style="position:absolute;left:44534;top:-707;width:20828;height:907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" fillcolor="#8eaadb [1940]" strokecolor="#1f3763 [1604]" strokeweight="1pt"/>
                  <v:rect id="Rectangle 108" o:spid="_x0000_s1102" style="position:absolute;left:22351;top:-550;width:20828;height:90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" fillcolor="#b4c6e7 [1300]" strokecolor="#1f3763 [1604]" strokeweight="1pt"/>
                  <v:rect id="Rectangle 109" o:spid="_x0000_s1103" style="position:absolute;top:-707;width:20828;height:90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" fillcolor="#d9e2f3 [660]" strokecolor="#1f3763 [1604]" strokeweight="1pt"/>
                </v:group>
                <v:shape id="Text Box 110" o:spid="_x0000_s1104" type="#_x0000_t202" style="position:absolute;left:1792;top:183;width:18034;height:12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" fillcolor="white [3201]" strokeweight=".5pt">
                  <v:textbox>
                    <w:txbxContent>
                      <w:p w14:paraId="4D906BA5" w14:textId="77777777" w:rsidR="0023440F" w:rsidRPr="00FE06C7" w:rsidRDefault="0023440F" w:rsidP="0023440F">
                        <w:pPr>
                          <w:jc w:val="center"/>
                          <w:rPr>
                            <w:rFonts w:cstheme="minorHAnsi"/>
                            <w:b/>
                            <w:bCs/>
                            <w:sz w:val="32"/>
                            <w:szCs w:val="32"/>
                          </w:rPr>
                        </w:pPr>
                        <w:r w:rsidRPr="00FE06C7">
                          <w:rPr>
                            <w:rFonts w:cstheme="minorHAnsi"/>
                            <w:b/>
                            <w:bCs/>
                            <w:sz w:val="32"/>
                            <w:szCs w:val="32"/>
                          </w:rPr>
                          <w:t>Section 1</w:t>
                        </w:r>
                      </w:p>
                      <w:p w14:paraId="387E8690" w14:textId="77777777" w:rsidR="0023440F" w:rsidRPr="00FE06C7" w:rsidRDefault="0023440F" w:rsidP="0023440F">
                        <w:pPr>
                          <w:pStyle w:val="ListParagraph"/>
                          <w:ind w:left="0"/>
                          <w:rPr>
                            <w:rFonts w:cstheme="minorHAnsi"/>
                            <w:sz w:val="22"/>
                            <w:szCs w:val="22"/>
                          </w:rPr>
                        </w:pPr>
                        <w:r w:rsidRPr="00FE06C7">
                          <w:rPr>
                            <w:rFonts w:cstheme="minorHAnsi"/>
                            <w:sz w:val="22"/>
                            <w:szCs w:val="22"/>
                          </w:rPr>
                          <w:t>Terms and Definitions, of clinical footwear interventions for children</w:t>
                        </w:r>
                      </w:p>
                    </w:txbxContent>
                  </v:textbox>
                </v:shape>
                <v:shape id="Text Box 111" o:spid="_x0000_s1105" type="#_x0000_t202" style="position:absolute;left:1255;top:14236;width:62778;height:5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" fillcolor="#aeaaaa [2414]" strokeweight=".5pt">
                  <v:textbox>
                    <w:txbxContent>
                      <w:p w14:paraId="4FAF870A" w14:textId="77777777" w:rsidR="0023440F" w:rsidRPr="00143B74" w:rsidRDefault="0023440F" w:rsidP="0023440F">
                        <w:pPr>
                          <w:jc w:val="center"/>
                          <w:rPr>
                            <w:b/>
                            <w:bCs/>
                            <w:sz w:val="28"/>
                            <w:szCs w:val="28"/>
                          </w:rPr>
                        </w:pPr>
                        <w:r w:rsidRPr="00143B74">
                          <w:rPr>
                            <w:b/>
                            <w:bCs/>
                            <w:sz w:val="28"/>
                            <w:szCs w:val="28"/>
                          </w:rPr>
                          <w:t>Round 1</w:t>
                        </w:r>
                      </w:p>
                      <w:p w14:paraId="1BDC6F0A" w14:textId="77777777" w:rsidR="0023440F" w:rsidRPr="00320E28" w:rsidRDefault="0023440F" w:rsidP="0023440F">
                        <w:pPr>
                          <w:jc w:val="center"/>
                        </w:pPr>
                        <w:r w:rsidRPr="00320E28">
                          <w:t>N</w:t>
                        </w:r>
                        <w:r>
                          <w:t>umber</w:t>
                        </w:r>
                        <w:r w:rsidRPr="00320E28">
                          <w:t xml:space="preserve"> of </w:t>
                        </w:r>
                        <w:r>
                          <w:t>p</w:t>
                        </w:r>
                        <w:r w:rsidRPr="00320E28">
                          <w:t>anellists</w:t>
                        </w:r>
                        <w:r>
                          <w:t xml:space="preserve"> =</w:t>
                        </w:r>
                        <w:r w:rsidRPr="00320E28">
                          <w:t xml:space="preserve"> 18</w:t>
                        </w:r>
                      </w:p>
                    </w:txbxContent>
                  </v:textbox>
                </v:shape>
                <v:shape id="Text Box 112" o:spid="_x0000_s1106" type="#_x0000_t202" style="position:absolute;left:1255;top:19722;width:18063;height:9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" fillcolor="white [3201]" strokeweight=".5pt">
                  <v:textbox>
                    <w:txbxContent>
                      <w:p w14:paraId="7C1C1775" w14:textId="77777777" w:rsidR="0023440F" w:rsidRPr="009140CF" w:rsidRDefault="0023440F" w:rsidP="0023440F">
                        <w:pPr>
                          <w:jc w:val="center"/>
                          <w:rPr>
                            <w:sz w:val="20"/>
                            <w:szCs w:val="20"/>
                            <w:u w:val="single"/>
                          </w:rPr>
                        </w:pPr>
                        <w:r w:rsidRPr="009140CF">
                          <w:rPr>
                            <w:sz w:val="20"/>
                            <w:szCs w:val="20"/>
                            <w:u w:val="single"/>
                          </w:rPr>
                          <w:t>11 Statements</w:t>
                        </w:r>
                      </w:p>
                      <w:p w14:paraId="5CBCE6B4" w14:textId="77777777" w:rsidR="0023440F" w:rsidRPr="009140CF" w:rsidRDefault="0023440F" w:rsidP="0023440F">
                        <w:pPr>
                          <w:rPr>
                            <w:sz w:val="20"/>
                            <w:szCs w:val="20"/>
                          </w:rPr>
                        </w:pPr>
                        <w:r w:rsidRPr="009140CF">
                          <w:rPr>
                            <w:sz w:val="20"/>
                            <w:szCs w:val="20"/>
                          </w:rPr>
                          <w:t>12 Open Ended Questions</w:t>
                        </w:r>
                      </w:p>
                      <w:p w14:paraId="55EB6354" w14:textId="77777777" w:rsidR="0023440F" w:rsidRPr="009140CF" w:rsidRDefault="0023440F" w:rsidP="0023440F">
                        <w:pPr>
                          <w:rPr>
                            <w:sz w:val="20"/>
                            <w:szCs w:val="20"/>
                          </w:rPr>
                        </w:pPr>
                      </w:p>
                    </w:txbxContent>
                  </v:textbox>
                </v:shape>
                <v:shape id="Text Box 113" o:spid="_x0000_s1107" type="#_x0000_t202" style="position:absolute;left:1344;top:29261;width:6252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" fillcolor="#cfcdcd [2894]" strokeweight=".5pt">
                  <v:textbox>
                    <w:txbxContent>
                      <w:p w14:paraId="54250823" w14:textId="77777777" w:rsidR="0023440F" w:rsidRDefault="0023440F" w:rsidP="0023440F">
                        <w:pPr>
                          <w:jc w:val="center"/>
                        </w:pPr>
                        <w:r>
                          <w:t>Statements developed or reviewed according to panellist feedback</w:t>
                        </w:r>
                      </w:p>
                      <w:p w14:paraId="2BB5FF6E" w14:textId="77777777" w:rsidR="0023440F" w:rsidRDefault="0023440F" w:rsidP="0023440F"/>
                    </w:txbxContent>
                  </v:textbox>
                </v:shape>
                <v:shape id="Text Box 114" o:spid="_x0000_s1108" type="#_x0000_t202" style="position:absolute;left:1344;top:34058;width:62424;height:5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" fillcolor="#aeaaaa [2414]" strokeweight=".5pt">
                  <v:textbox>
                    <w:txbxContent>
                      <w:p w14:paraId="3FF59E02" w14:textId="77777777" w:rsidR="0023440F" w:rsidRPr="009140CF" w:rsidRDefault="0023440F" w:rsidP="0023440F">
                        <w:pPr>
                          <w:jc w:val="center"/>
                          <w:rPr>
                            <w:b/>
                            <w:bCs/>
                          </w:rPr>
                        </w:pPr>
                        <w:r w:rsidRPr="009140CF">
                          <w:rPr>
                            <w:b/>
                            <w:bCs/>
                          </w:rPr>
                          <w:t>Round 2</w:t>
                        </w:r>
                      </w:p>
                      <w:p w14:paraId="4CBB7B55" w14:textId="77777777" w:rsidR="0023440F" w:rsidRPr="009140CF" w:rsidRDefault="0023440F" w:rsidP="0023440F">
                        <w:pPr>
                          <w:jc w:val="center"/>
                        </w:pPr>
                        <w:r w:rsidRPr="009140CF">
                          <w:t>Number of panellists = 17</w:t>
                        </w:r>
                      </w:p>
                    </w:txbxContent>
                  </v:textbox>
                </v:shape>
                <v:shape id="Text Box 115" o:spid="_x0000_s1109" type="#_x0000_t202" style="position:absolute;left:1254;top:54539;width:62425;height:5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" fillcolor="#aeaaaa [2414]" strokeweight=".5pt">
                  <v:textbox>
                    <w:txbxContent>
                      <w:p w14:paraId="2FD3FD55" w14:textId="77777777" w:rsidR="0023440F" w:rsidRPr="00382981" w:rsidRDefault="0023440F" w:rsidP="0023440F">
                        <w:pPr>
                          <w:jc w:val="center"/>
                          <w:rPr>
                            <w:b/>
                            <w:bCs/>
                          </w:rPr>
                        </w:pPr>
                        <w:r w:rsidRPr="00382981">
                          <w:rPr>
                            <w:b/>
                            <w:bCs/>
                          </w:rPr>
                          <w:t>Round 3</w:t>
                        </w:r>
                      </w:p>
                      <w:p w14:paraId="72AA7BE5" w14:textId="77777777" w:rsidR="0023440F" w:rsidRPr="00382981" w:rsidRDefault="0023440F" w:rsidP="0023440F">
                        <w:pPr>
                          <w:jc w:val="center"/>
                        </w:pPr>
                        <w:r w:rsidRPr="00382981">
                          <w:t>Number of panellists = 16</w:t>
                        </w:r>
                      </w:p>
                    </w:txbxContent>
                  </v:textbox>
                </v:shape>
                <v:shape id="Text Box 116" o:spid="_x0000_s1110" type="#_x0000_t202" style="position:absolute;left:1255;top:39709;width:18571;height:8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" fillcolor="white [3201]" strokeweight=".5pt">
                  <v:textbox>
                    <w:txbxContent>
                      <w:p w14:paraId="283E93FF" w14:textId="77777777" w:rsidR="0023440F" w:rsidRPr="009140CF" w:rsidRDefault="0023440F" w:rsidP="0023440F">
                        <w:pPr>
                          <w:jc w:val="center"/>
                          <w:rPr>
                            <w:sz w:val="20"/>
                            <w:szCs w:val="20"/>
                            <w:u w:val="single"/>
                          </w:rPr>
                        </w:pPr>
                        <w:r w:rsidRPr="009140CF">
                          <w:rPr>
                            <w:sz w:val="20"/>
                            <w:szCs w:val="20"/>
                            <w:u w:val="single"/>
                          </w:rPr>
                          <w:t>20 Statements</w:t>
                        </w:r>
                      </w:p>
                      <w:p w14:paraId="03C05FBA" w14:textId="77777777" w:rsidR="0023440F" w:rsidRPr="009140CF" w:rsidRDefault="0023440F" w:rsidP="0023440F">
                        <w:pPr>
                          <w:rPr>
                            <w:sz w:val="20"/>
                            <w:szCs w:val="20"/>
                          </w:rPr>
                        </w:pPr>
                        <w:r w:rsidRPr="009140CF">
                          <w:rPr>
                            <w:sz w:val="20"/>
                            <w:szCs w:val="20"/>
                          </w:rPr>
                          <w:t>6 Removed</w:t>
                        </w:r>
                      </w:p>
                      <w:p w14:paraId="06251DFE" w14:textId="77777777" w:rsidR="0023440F" w:rsidRPr="009140CF" w:rsidRDefault="0023440F" w:rsidP="0023440F">
                        <w:pPr>
                          <w:rPr>
                            <w:sz w:val="20"/>
                            <w:szCs w:val="20"/>
                          </w:rPr>
                        </w:pPr>
                        <w:r w:rsidRPr="009140CF">
                          <w:rPr>
                            <w:sz w:val="20"/>
                            <w:szCs w:val="20"/>
                          </w:rPr>
                          <w:t>8 for Review</w:t>
                        </w:r>
                      </w:p>
                      <w:p w14:paraId="625590B4" w14:textId="335E1F27" w:rsidR="0023440F" w:rsidRPr="009140CF" w:rsidRDefault="0023440F" w:rsidP="0023440F">
                        <w:pPr>
                          <w:rPr>
                            <w:sz w:val="20"/>
                            <w:szCs w:val="20"/>
                          </w:rPr>
                        </w:pPr>
                        <w:r w:rsidRPr="009140CF">
                          <w:rPr>
                            <w:b/>
                            <w:bCs/>
                            <w:sz w:val="20"/>
                            <w:szCs w:val="20"/>
                          </w:rPr>
                          <w:t>6 Statements Reached Consensus</w:t>
                        </w:r>
                      </w:p>
                    </w:txbxContent>
                  </v:textbox>
                </v:shape>
                <v:shape id="Text Box 117" o:spid="_x0000_s1111" type="#_x0000_t202" style="position:absolute;left:1254;top:48683;width:6244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" fillcolor="#cfcdcd [2894]" strokeweight=".5pt">
                  <v:textbox>
                    <w:txbxContent>
                      <w:p w14:paraId="36934F9C" w14:textId="474B88CD" w:rsidR="0023440F" w:rsidRDefault="0023440F" w:rsidP="0023440F">
                        <w:pPr>
                          <w:jc w:val="center"/>
                        </w:pPr>
                        <w:r>
                          <w:t xml:space="preserve">Statements developed or reviewed according </w:t>
                        </w:r>
                        <w:r w:rsidR="000A0891">
                          <w:t>to panellist</w:t>
                        </w:r>
                        <w:r>
                          <w:t xml:space="preserve"> feedback</w:t>
                        </w:r>
                      </w:p>
                      <w:p w14:paraId="4C61E232" w14:textId="77777777" w:rsidR="0023440F" w:rsidRDefault="0023440F" w:rsidP="0023440F"/>
                    </w:txbxContent>
                  </v:textbox>
                </v:shape>
                <v:shape id="Text Box 118" o:spid="_x0000_s1112" type="#_x0000_t202" style="position:absolute;left:1255;top:60196;width:17780;height:8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" fillcolor="white [3201]" strokeweight=".5pt">
                  <v:textbox>
                    <w:txbxContent>
                      <w:p w14:paraId="53464A3D" w14:textId="77777777" w:rsidR="0023440F" w:rsidRPr="00382981" w:rsidRDefault="0023440F" w:rsidP="0023440F">
                        <w:pPr>
                          <w:jc w:val="center"/>
                          <w:rPr>
                            <w:sz w:val="20"/>
                            <w:szCs w:val="20"/>
                            <w:u w:val="single"/>
                          </w:rPr>
                        </w:pPr>
                        <w:r w:rsidRPr="00382981">
                          <w:rPr>
                            <w:sz w:val="20"/>
                            <w:szCs w:val="20"/>
                            <w:u w:val="single"/>
                          </w:rPr>
                          <w:t>8 Statements</w:t>
                        </w:r>
                      </w:p>
                      <w:p w14:paraId="4A9AE88A" w14:textId="77777777" w:rsidR="0023440F" w:rsidRPr="00382981" w:rsidRDefault="0023440F" w:rsidP="0023440F">
                        <w:pPr>
                          <w:rPr>
                            <w:sz w:val="20"/>
                            <w:szCs w:val="20"/>
                          </w:rPr>
                        </w:pPr>
                        <w:r w:rsidRPr="00382981">
                          <w:rPr>
                            <w:sz w:val="20"/>
                            <w:szCs w:val="20"/>
                          </w:rPr>
                          <w:t>3 Removed</w:t>
                        </w:r>
                      </w:p>
                      <w:p w14:paraId="33D7E2EE" w14:textId="77777777" w:rsidR="0023440F" w:rsidRPr="00382981" w:rsidRDefault="0023440F" w:rsidP="0023440F">
                        <w:pPr>
                          <w:rPr>
                            <w:b/>
                            <w:bCs/>
                            <w:sz w:val="20"/>
                            <w:szCs w:val="20"/>
                          </w:rPr>
                        </w:pPr>
                        <w:r w:rsidRPr="00382981">
                          <w:rPr>
                            <w:b/>
                            <w:bCs/>
                            <w:sz w:val="20"/>
                            <w:szCs w:val="20"/>
                          </w:rPr>
                          <w:t>5 Statements Reached Consensus</w:t>
                        </w:r>
                      </w:p>
                      <w:p w14:paraId="7C299468" w14:textId="77777777" w:rsidR="0023440F" w:rsidRPr="00382981" w:rsidRDefault="0023440F" w:rsidP="0023440F">
                        <w:pPr>
                          <w:rPr>
                            <w:b/>
                            <w:bCs/>
                            <w:sz w:val="20"/>
                            <w:szCs w:val="20"/>
                          </w:rPr>
                        </w:pPr>
                      </w:p>
                      <w:p w14:paraId="622F52B7" w14:textId="77777777" w:rsidR="0023440F" w:rsidRPr="00382981" w:rsidRDefault="0023440F" w:rsidP="0023440F">
                        <w:pPr>
                          <w:rPr>
                            <w:sz w:val="20"/>
                            <w:szCs w:val="20"/>
                          </w:rPr>
                        </w:pPr>
                      </w:p>
                    </w:txbxContent>
                  </v:textbox>
                </v:shape>
                <v:shape id="Text Box 119" o:spid="_x0000_s1113" type="#_x0000_t202" style="position:absolute;left:1254;top:68744;width:17780;height:20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" fillcolor="white [3201]" strokeweight=".5pt">
                  <v:textbox>
                    <w:txbxContent>
                      <w:p w14:paraId="28CCE015" w14:textId="0DE59572" w:rsidR="0023440F" w:rsidRPr="00382981" w:rsidRDefault="00933AFA" w:rsidP="0023440F">
                        <w:pPr>
                          <w:rPr>
                            <w:b/>
                            <w:bCs/>
                            <w:color w:val="000000" w:themeColor="text1"/>
                            <w:sz w:val="20"/>
                            <w:szCs w:val="20"/>
                          </w:rPr>
                        </w:pPr>
                        <w:r w:rsidRPr="00382981">
                          <w:rPr>
                            <w:b/>
                            <w:bCs/>
                            <w:color w:val="000000" w:themeColor="text1"/>
                            <w:sz w:val="20"/>
                            <w:szCs w:val="20"/>
                          </w:rPr>
                          <w:t>27 Total</w:t>
                        </w:r>
                        <w:r w:rsidR="0023440F" w:rsidRPr="00382981">
                          <w:rPr>
                            <w:b/>
                            <w:bCs/>
                            <w:color w:val="000000" w:themeColor="text1"/>
                            <w:sz w:val="20"/>
                            <w:szCs w:val="20"/>
                          </w:rPr>
                          <w:t xml:space="preserve"> Statements </w:t>
                        </w:r>
                      </w:p>
                      <w:p w14:paraId="56BD4DA2" w14:textId="77777777" w:rsidR="0023440F" w:rsidRPr="00382981" w:rsidRDefault="0023440F" w:rsidP="0023440F">
                        <w:pPr>
                          <w:rPr>
                            <w:color w:val="000000" w:themeColor="text1"/>
                            <w:sz w:val="20"/>
                            <w:szCs w:val="20"/>
                          </w:rPr>
                        </w:pPr>
                        <w:r w:rsidRPr="00382981">
                          <w:rPr>
                            <w:color w:val="000000" w:themeColor="text1"/>
                            <w:sz w:val="20"/>
                            <w:szCs w:val="20"/>
                          </w:rPr>
                          <w:t xml:space="preserve">(Inclusive of modified statements) over 3 rounds </w:t>
                        </w:r>
                      </w:p>
                      <w:p w14:paraId="37582F0C" w14:textId="77777777" w:rsidR="0023440F" w:rsidRPr="00382981" w:rsidRDefault="0023440F" w:rsidP="0023440F">
                        <w:pPr>
                          <w:rPr>
                            <w:b/>
                            <w:bCs/>
                            <w:color w:val="000000" w:themeColor="text1"/>
                            <w:sz w:val="20"/>
                            <w:szCs w:val="20"/>
                          </w:rPr>
                        </w:pPr>
                        <w:r w:rsidRPr="00382981">
                          <w:rPr>
                            <w:b/>
                            <w:bCs/>
                            <w:color w:val="000000" w:themeColor="text1"/>
                            <w:sz w:val="20"/>
                            <w:szCs w:val="20"/>
                          </w:rPr>
                          <w:t xml:space="preserve">11 Total Consensus Statements  </w:t>
                        </w:r>
                      </w:p>
                      <w:p w14:paraId="4D11A81D" w14:textId="77777777" w:rsidR="0023440F" w:rsidRPr="00382981" w:rsidRDefault="0023440F" w:rsidP="0023440F">
                        <w:pPr>
                          <w:rPr>
                            <w:color w:val="000000" w:themeColor="text1"/>
                            <w:sz w:val="20"/>
                            <w:szCs w:val="20"/>
                          </w:rPr>
                        </w:pPr>
                        <w:r w:rsidRPr="00382981">
                          <w:rPr>
                            <w:color w:val="000000" w:themeColor="text1"/>
                            <w:sz w:val="20"/>
                            <w:szCs w:val="20"/>
                          </w:rPr>
                          <w:t>Taken forward to develop terms and definitions for children’s clinical footwear interventions</w:t>
                        </w:r>
                      </w:p>
                      <w:p w14:paraId="396B48B0" w14:textId="77777777" w:rsidR="0023440F" w:rsidRPr="00382981" w:rsidRDefault="0023440F" w:rsidP="0023440F">
                        <w:pPr>
                          <w:rPr>
                            <w:sz w:val="20"/>
                            <w:szCs w:val="20"/>
                          </w:rPr>
                        </w:pPr>
                      </w:p>
                    </w:txbxContent>
                  </v:textbox>
                </v:shape>
                <v:shape id="Text Box 120" o:spid="_x0000_s1114" type="#_x0000_t202" style="position:absolute;left:23577;top:183;width:18034;height:12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" fillcolor="white [3201]" strokeweight=".5pt">
                  <v:textbox>
                    <w:txbxContent>
                      <w:p w14:paraId="4947435E" w14:textId="77777777" w:rsidR="0023440F" w:rsidRPr="001626A7" w:rsidRDefault="0023440F" w:rsidP="0023440F">
                        <w:pPr>
                          <w:jc w:val="center"/>
                          <w:rPr>
                            <w:b/>
                            <w:bCs/>
                            <w:sz w:val="32"/>
                            <w:szCs w:val="32"/>
                          </w:rPr>
                        </w:pPr>
                        <w:r w:rsidRPr="001626A7">
                          <w:rPr>
                            <w:b/>
                            <w:bCs/>
                            <w:sz w:val="32"/>
                            <w:szCs w:val="32"/>
                          </w:rPr>
                          <w:t xml:space="preserve">Section </w:t>
                        </w:r>
                        <w:r>
                          <w:rPr>
                            <w:b/>
                            <w:bCs/>
                            <w:sz w:val="32"/>
                            <w:szCs w:val="32"/>
                          </w:rPr>
                          <w:t>2</w:t>
                        </w:r>
                      </w:p>
                      <w:p w14:paraId="4DF03634" w14:textId="77777777" w:rsidR="0023440F" w:rsidRPr="00143B74" w:rsidRDefault="0023440F" w:rsidP="0023440F">
                        <w:pPr>
                          <w:pStyle w:val="ListParagraph"/>
                          <w:ind w:left="0"/>
                          <w:rPr>
                            <w:sz w:val="22"/>
                            <w:szCs w:val="22"/>
                          </w:rPr>
                        </w:pPr>
                        <w:r w:rsidRPr="00143B74">
                          <w:rPr>
                            <w:sz w:val="22"/>
                            <w:szCs w:val="22"/>
                          </w:rPr>
                          <w:t xml:space="preserve">Design specifics of </w:t>
                        </w:r>
                        <w:r w:rsidRPr="00505105">
                          <w:rPr>
                            <w:rFonts w:cstheme="minorHAnsi"/>
                            <w:sz w:val="22"/>
                            <w:szCs w:val="22"/>
                          </w:rPr>
                          <w:t>off-the-shelf</w:t>
                        </w:r>
                        <w:r>
                          <w:rPr>
                            <w:rFonts w:cstheme="minorHAnsi"/>
                            <w:sz w:val="22"/>
                            <w:szCs w:val="22"/>
                          </w:rPr>
                          <w:t xml:space="preserve"> </w:t>
                        </w:r>
                        <w:r w:rsidRPr="00143B74">
                          <w:rPr>
                            <w:sz w:val="22"/>
                            <w:szCs w:val="22"/>
                          </w:rPr>
                          <w:t>stability footwear for children</w:t>
                        </w:r>
                      </w:p>
                      <w:p w14:paraId="135C468E" w14:textId="77777777" w:rsidR="0023440F" w:rsidRDefault="0023440F" w:rsidP="0023440F"/>
                    </w:txbxContent>
                  </v:textbox>
                </v:shape>
                <v:shape id="Text Box 121" o:spid="_x0000_s1115" type="#_x0000_t202" style="position:absolute;left:45720;top:183;width:17780;height:12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" fillcolor="white [3201]" strokeweight=".5pt">
                  <v:textbox>
                    <w:txbxContent>
                      <w:p w14:paraId="0F151920" w14:textId="77777777" w:rsidR="0023440F" w:rsidRDefault="0023440F" w:rsidP="0023440F">
                        <w:pPr>
                          <w:jc w:val="center"/>
                          <w:rPr>
                            <w:b/>
                            <w:bCs/>
                            <w:sz w:val="32"/>
                            <w:szCs w:val="32"/>
                          </w:rPr>
                        </w:pPr>
                        <w:r w:rsidRPr="001626A7">
                          <w:rPr>
                            <w:b/>
                            <w:bCs/>
                            <w:sz w:val="32"/>
                            <w:szCs w:val="32"/>
                          </w:rPr>
                          <w:t xml:space="preserve">Section </w:t>
                        </w:r>
                        <w:r>
                          <w:rPr>
                            <w:b/>
                            <w:bCs/>
                            <w:sz w:val="32"/>
                            <w:szCs w:val="32"/>
                          </w:rPr>
                          <w:t>3</w:t>
                        </w:r>
                      </w:p>
                      <w:p w14:paraId="37719B98" w14:textId="77777777" w:rsidR="0023440F" w:rsidRPr="00126AEE" w:rsidRDefault="0023440F" w:rsidP="0023440F">
                        <w:pPr>
                          <w:rPr>
                            <w:sz w:val="22"/>
                            <w:szCs w:val="22"/>
                          </w:rPr>
                        </w:pPr>
                        <w:r w:rsidRPr="00126AEE">
                          <w:rPr>
                            <w:sz w:val="22"/>
                            <w:szCs w:val="22"/>
                          </w:rPr>
                          <w:t xml:space="preserve">Clinical criteria and Outcomes of </w:t>
                        </w:r>
                        <w:r w:rsidRPr="00126AEE">
                          <w:rPr>
                            <w:rFonts w:cstheme="minorHAnsi"/>
                            <w:sz w:val="22"/>
                            <w:szCs w:val="22"/>
                          </w:rPr>
                          <w:t>off-the-shelf</w:t>
                        </w:r>
                        <w:r w:rsidRPr="00126AEE">
                          <w:rPr>
                            <w:sz w:val="22"/>
                            <w:szCs w:val="22"/>
                          </w:rPr>
                          <w:t xml:space="preserve"> children’s stability footwear for children</w:t>
                        </w:r>
                      </w:p>
                      <w:p w14:paraId="1C6AEE30" w14:textId="77777777" w:rsidR="0023440F" w:rsidRPr="00143B74" w:rsidRDefault="0023440F" w:rsidP="0023440F">
                        <w:pPr>
                          <w:rPr>
                            <w:sz w:val="22"/>
                            <w:szCs w:val="22"/>
                          </w:rPr>
                        </w:pPr>
                      </w:p>
                    </w:txbxContent>
                  </v:textbox>
                </v:shape>
                <v:shape id="Text Box 122" o:spid="_x0000_s1116" type="#_x0000_t202" style="position:absolute;left:23577;top:19722;width:18422;height:9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" fillcolor="white [3201]" strokeweight=".5pt">
                  <v:textbox>
                    <w:txbxContent>
                      <w:p w14:paraId="3A56C463" w14:textId="77777777" w:rsidR="0023440F" w:rsidRPr="009140CF" w:rsidRDefault="0023440F" w:rsidP="0023440F">
                        <w:pPr>
                          <w:jc w:val="center"/>
                          <w:rPr>
                            <w:sz w:val="20"/>
                            <w:szCs w:val="20"/>
                            <w:u w:val="single"/>
                          </w:rPr>
                        </w:pPr>
                        <w:r w:rsidRPr="009140CF">
                          <w:rPr>
                            <w:sz w:val="20"/>
                            <w:szCs w:val="20"/>
                            <w:u w:val="single"/>
                          </w:rPr>
                          <w:t>27 Statements</w:t>
                        </w:r>
                      </w:p>
                      <w:p w14:paraId="2DB8CED3" w14:textId="77777777" w:rsidR="0023440F" w:rsidRPr="009140CF" w:rsidRDefault="0023440F" w:rsidP="0023440F">
                        <w:pPr>
                          <w:rPr>
                            <w:sz w:val="20"/>
                            <w:szCs w:val="20"/>
                          </w:rPr>
                        </w:pPr>
                        <w:r w:rsidRPr="009140CF">
                          <w:rPr>
                            <w:sz w:val="20"/>
                            <w:szCs w:val="20"/>
                          </w:rPr>
                          <w:t>10 Open Ended Questions</w:t>
                        </w:r>
                      </w:p>
                      <w:p w14:paraId="25E34BB9" w14:textId="77777777" w:rsidR="0023440F" w:rsidRPr="009140CF" w:rsidRDefault="0023440F" w:rsidP="0023440F">
                        <w:pPr>
                          <w:rPr>
                            <w:b/>
                            <w:bCs/>
                            <w:sz w:val="20"/>
                            <w:szCs w:val="20"/>
                          </w:rPr>
                        </w:pPr>
                        <w:r w:rsidRPr="009140CF">
                          <w:rPr>
                            <w:b/>
                            <w:bCs/>
                            <w:sz w:val="20"/>
                            <w:szCs w:val="20"/>
                          </w:rPr>
                          <w:t xml:space="preserve">4 Statements Reached Consensus </w:t>
                        </w:r>
                      </w:p>
                      <w:p w14:paraId="1BDCAE3C" w14:textId="77777777" w:rsidR="0023440F" w:rsidRPr="009140CF" w:rsidRDefault="0023440F" w:rsidP="0023440F">
                        <w:pPr>
                          <w:rPr>
                            <w:sz w:val="20"/>
                            <w:szCs w:val="20"/>
                          </w:rPr>
                        </w:pPr>
                      </w:p>
                      <w:p w14:paraId="7C14E5D8" w14:textId="77777777" w:rsidR="0023440F" w:rsidRPr="009140CF" w:rsidRDefault="0023440F" w:rsidP="0023440F">
                        <w:pPr>
                          <w:rPr>
                            <w:sz w:val="20"/>
                            <w:szCs w:val="20"/>
                          </w:rPr>
                        </w:pPr>
                      </w:p>
                    </w:txbxContent>
                  </v:textbox>
                </v:shape>
                <v:shape id="Text Box 123" o:spid="_x0000_s1117" type="#_x0000_t202" style="position:absolute;left:45720;top:19722;width:18315;height:9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" fillcolor="white [3201]" strokeweight=".5pt">
                  <v:textbox>
                    <w:txbxContent>
                      <w:p w14:paraId="6CFCF4FC" w14:textId="77777777" w:rsidR="0023440F" w:rsidRPr="009140CF" w:rsidRDefault="0023440F" w:rsidP="0023440F">
                        <w:pPr>
                          <w:jc w:val="center"/>
                          <w:rPr>
                            <w:sz w:val="20"/>
                            <w:szCs w:val="20"/>
                            <w:u w:val="single"/>
                          </w:rPr>
                        </w:pPr>
                        <w:r w:rsidRPr="009140CF">
                          <w:rPr>
                            <w:sz w:val="20"/>
                            <w:szCs w:val="20"/>
                            <w:u w:val="single"/>
                          </w:rPr>
                          <w:t>7 Statements</w:t>
                        </w:r>
                      </w:p>
                      <w:p w14:paraId="3F4F5BFC" w14:textId="77777777" w:rsidR="0023440F" w:rsidRPr="009140CF" w:rsidRDefault="0023440F" w:rsidP="0023440F">
                        <w:pPr>
                          <w:rPr>
                            <w:sz w:val="20"/>
                            <w:szCs w:val="20"/>
                          </w:rPr>
                        </w:pPr>
                        <w:r w:rsidRPr="009140CF">
                          <w:rPr>
                            <w:sz w:val="20"/>
                            <w:szCs w:val="20"/>
                          </w:rPr>
                          <w:t>28 Open Ended Questions</w:t>
                        </w:r>
                      </w:p>
                      <w:p w14:paraId="6288B6E0" w14:textId="77777777" w:rsidR="0023440F" w:rsidRPr="009140CF" w:rsidRDefault="0023440F" w:rsidP="0023440F">
                        <w:pPr>
                          <w:rPr>
                            <w:b/>
                            <w:bCs/>
                            <w:sz w:val="20"/>
                            <w:szCs w:val="20"/>
                          </w:rPr>
                        </w:pPr>
                        <w:r w:rsidRPr="009140CF">
                          <w:rPr>
                            <w:b/>
                            <w:bCs/>
                            <w:sz w:val="20"/>
                            <w:szCs w:val="20"/>
                          </w:rPr>
                          <w:t xml:space="preserve">3 Statements Reached Consensus </w:t>
                        </w:r>
                      </w:p>
                      <w:p w14:paraId="31DC9188" w14:textId="77777777" w:rsidR="0023440F" w:rsidRPr="009140CF" w:rsidRDefault="0023440F" w:rsidP="0023440F">
                        <w:pPr>
                          <w:rPr>
                            <w:sz w:val="20"/>
                            <w:szCs w:val="20"/>
                          </w:rPr>
                        </w:pPr>
                      </w:p>
                    </w:txbxContent>
                  </v:textbox>
                </v:shape>
                <v:shape id="Text Box 124" o:spid="_x0000_s1118" type="#_x0000_t202" style="position:absolute;left:23397;top:39716;width:18034;height:8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" fillcolor="white [3201]" strokeweight=".5pt">
                  <v:textbox>
                    <w:txbxContent>
                      <w:p w14:paraId="10DACDED" w14:textId="77777777" w:rsidR="0023440F" w:rsidRPr="009140CF" w:rsidRDefault="0023440F" w:rsidP="0023440F">
                        <w:pPr>
                          <w:jc w:val="center"/>
                          <w:rPr>
                            <w:sz w:val="20"/>
                            <w:szCs w:val="20"/>
                            <w:u w:val="single"/>
                          </w:rPr>
                        </w:pPr>
                        <w:r w:rsidRPr="009140CF">
                          <w:rPr>
                            <w:sz w:val="20"/>
                            <w:szCs w:val="20"/>
                            <w:u w:val="single"/>
                          </w:rPr>
                          <w:t>81 Statements</w:t>
                        </w:r>
                      </w:p>
                      <w:p w14:paraId="351AA82F" w14:textId="77777777" w:rsidR="0023440F" w:rsidRPr="009140CF" w:rsidRDefault="0023440F" w:rsidP="0023440F">
                        <w:pPr>
                          <w:rPr>
                            <w:sz w:val="20"/>
                            <w:szCs w:val="20"/>
                          </w:rPr>
                        </w:pPr>
                        <w:r w:rsidRPr="009140CF">
                          <w:rPr>
                            <w:sz w:val="20"/>
                            <w:szCs w:val="20"/>
                          </w:rPr>
                          <w:t>16 Removed</w:t>
                        </w:r>
                      </w:p>
                      <w:p w14:paraId="5AB2D78F" w14:textId="77777777" w:rsidR="0023440F" w:rsidRPr="009140CF" w:rsidRDefault="0023440F" w:rsidP="0023440F">
                        <w:pPr>
                          <w:rPr>
                            <w:sz w:val="20"/>
                            <w:szCs w:val="20"/>
                          </w:rPr>
                        </w:pPr>
                        <w:r w:rsidRPr="009140CF">
                          <w:rPr>
                            <w:sz w:val="20"/>
                            <w:szCs w:val="20"/>
                          </w:rPr>
                          <w:t>40 for Review</w:t>
                        </w:r>
                      </w:p>
                      <w:p w14:paraId="1A04638A" w14:textId="77777777" w:rsidR="0023440F" w:rsidRPr="009140CF" w:rsidRDefault="0023440F" w:rsidP="0023440F">
                        <w:pPr>
                          <w:rPr>
                            <w:b/>
                            <w:bCs/>
                            <w:sz w:val="20"/>
                            <w:szCs w:val="20"/>
                          </w:rPr>
                        </w:pPr>
                        <w:r w:rsidRPr="009140CF">
                          <w:rPr>
                            <w:b/>
                            <w:bCs/>
                            <w:sz w:val="20"/>
                            <w:szCs w:val="20"/>
                          </w:rPr>
                          <w:t>25 Statements Reached Consensus</w:t>
                        </w:r>
                      </w:p>
                      <w:p w14:paraId="356B6FC3" w14:textId="77777777" w:rsidR="0023440F" w:rsidRPr="009140CF" w:rsidRDefault="0023440F" w:rsidP="0023440F">
                        <w:pPr>
                          <w:rPr>
                            <w:b/>
                            <w:bCs/>
                            <w:sz w:val="20"/>
                            <w:szCs w:val="20"/>
                          </w:rPr>
                        </w:pPr>
                      </w:p>
                      <w:p w14:paraId="75AB6261" w14:textId="77777777" w:rsidR="0023440F" w:rsidRPr="009140CF" w:rsidRDefault="0023440F" w:rsidP="0023440F">
                        <w:pPr>
                          <w:rPr>
                            <w:sz w:val="20"/>
                            <w:szCs w:val="20"/>
                          </w:rPr>
                        </w:pPr>
                      </w:p>
                    </w:txbxContent>
                  </v:textbox>
                </v:shape>
                <v:shape id="Text Box 125" o:spid="_x0000_s1119" type="#_x0000_t202" style="position:absolute;left:45720;top:39714;width:18048;height:8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" fillcolor="white [3201]" strokeweight=".5pt">
                  <v:textbox>
                    <w:txbxContent>
                      <w:p w14:paraId="1230A574" w14:textId="77777777" w:rsidR="0023440F" w:rsidRPr="009140CF" w:rsidRDefault="0023440F" w:rsidP="0023440F">
                        <w:pPr>
                          <w:jc w:val="center"/>
                          <w:rPr>
                            <w:sz w:val="20"/>
                            <w:szCs w:val="20"/>
                            <w:u w:val="single"/>
                          </w:rPr>
                        </w:pPr>
                        <w:r w:rsidRPr="009140CF">
                          <w:rPr>
                            <w:sz w:val="20"/>
                            <w:szCs w:val="20"/>
                            <w:u w:val="single"/>
                          </w:rPr>
                          <w:t>112 Statements</w:t>
                        </w:r>
                      </w:p>
                      <w:p w14:paraId="6F481ED1" w14:textId="77777777" w:rsidR="0023440F" w:rsidRPr="009140CF" w:rsidRDefault="0023440F" w:rsidP="0023440F">
                        <w:pPr>
                          <w:rPr>
                            <w:sz w:val="20"/>
                            <w:szCs w:val="20"/>
                          </w:rPr>
                        </w:pPr>
                        <w:r w:rsidRPr="009140CF">
                          <w:rPr>
                            <w:sz w:val="20"/>
                            <w:szCs w:val="20"/>
                          </w:rPr>
                          <w:t>10 Removed</w:t>
                        </w:r>
                      </w:p>
                      <w:p w14:paraId="3CD3234C" w14:textId="77777777" w:rsidR="0023440F" w:rsidRPr="009140CF" w:rsidRDefault="0023440F" w:rsidP="0023440F">
                        <w:pPr>
                          <w:rPr>
                            <w:sz w:val="20"/>
                            <w:szCs w:val="20"/>
                          </w:rPr>
                        </w:pPr>
                        <w:r w:rsidRPr="009140CF">
                          <w:rPr>
                            <w:sz w:val="20"/>
                            <w:szCs w:val="20"/>
                          </w:rPr>
                          <w:t>58 for Review</w:t>
                        </w:r>
                      </w:p>
                      <w:p w14:paraId="0AFDFFB1" w14:textId="77777777" w:rsidR="0023440F" w:rsidRPr="009140CF" w:rsidRDefault="0023440F" w:rsidP="0023440F">
                        <w:pPr>
                          <w:rPr>
                            <w:b/>
                            <w:bCs/>
                            <w:sz w:val="20"/>
                            <w:szCs w:val="20"/>
                          </w:rPr>
                        </w:pPr>
                        <w:r w:rsidRPr="009140CF">
                          <w:rPr>
                            <w:b/>
                            <w:bCs/>
                            <w:sz w:val="20"/>
                            <w:szCs w:val="20"/>
                          </w:rPr>
                          <w:t>44 Statements Reached Consensus</w:t>
                        </w:r>
                      </w:p>
                      <w:p w14:paraId="4D46DE0D" w14:textId="77777777" w:rsidR="0023440F" w:rsidRPr="009140CF" w:rsidRDefault="0023440F" w:rsidP="0023440F">
                        <w:pPr>
                          <w:rPr>
                            <w:b/>
                            <w:bCs/>
                            <w:sz w:val="20"/>
                            <w:szCs w:val="20"/>
                          </w:rPr>
                        </w:pPr>
                      </w:p>
                      <w:p w14:paraId="32C16DC4" w14:textId="77777777" w:rsidR="0023440F" w:rsidRPr="009140CF" w:rsidRDefault="0023440F" w:rsidP="0023440F">
                        <w:pPr>
                          <w:rPr>
                            <w:sz w:val="20"/>
                            <w:szCs w:val="20"/>
                          </w:rPr>
                        </w:pPr>
                      </w:p>
                    </w:txbxContent>
                  </v:textbox>
                </v:shape>
                <v:shape id="Text Box 126" o:spid="_x0000_s1120" type="#_x0000_t202" style="position:absolute;left:23577;top:60201;width:17780;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" fillcolor="white [3201]" strokeweight=".5pt">
                  <v:textbox>
                    <w:txbxContent>
                      <w:p w14:paraId="392156EF" w14:textId="77777777" w:rsidR="0023440F" w:rsidRPr="00382981" w:rsidRDefault="0023440F" w:rsidP="0023440F">
                        <w:pPr>
                          <w:jc w:val="center"/>
                          <w:rPr>
                            <w:sz w:val="20"/>
                            <w:szCs w:val="20"/>
                            <w:u w:val="single"/>
                          </w:rPr>
                        </w:pPr>
                        <w:r w:rsidRPr="00382981">
                          <w:rPr>
                            <w:sz w:val="20"/>
                            <w:szCs w:val="20"/>
                            <w:u w:val="single"/>
                          </w:rPr>
                          <w:t>40 Statements</w:t>
                        </w:r>
                      </w:p>
                      <w:p w14:paraId="4F10EB6F" w14:textId="77777777" w:rsidR="0023440F" w:rsidRPr="00382981" w:rsidRDefault="0023440F" w:rsidP="0023440F">
                        <w:pPr>
                          <w:rPr>
                            <w:sz w:val="20"/>
                            <w:szCs w:val="20"/>
                          </w:rPr>
                        </w:pPr>
                        <w:r w:rsidRPr="00382981">
                          <w:rPr>
                            <w:sz w:val="20"/>
                            <w:szCs w:val="20"/>
                          </w:rPr>
                          <w:t>17 Removed</w:t>
                        </w:r>
                      </w:p>
                      <w:p w14:paraId="5724EEA5" w14:textId="77777777" w:rsidR="0023440F" w:rsidRPr="00382981" w:rsidRDefault="0023440F" w:rsidP="0023440F">
                        <w:pPr>
                          <w:rPr>
                            <w:b/>
                            <w:bCs/>
                            <w:sz w:val="20"/>
                            <w:szCs w:val="20"/>
                          </w:rPr>
                        </w:pPr>
                        <w:r w:rsidRPr="00382981">
                          <w:rPr>
                            <w:b/>
                            <w:bCs/>
                            <w:sz w:val="20"/>
                            <w:szCs w:val="20"/>
                          </w:rPr>
                          <w:t>23 Statements Reached Consensus</w:t>
                        </w:r>
                      </w:p>
                      <w:p w14:paraId="3EE40A4E" w14:textId="77777777" w:rsidR="0023440F" w:rsidRPr="00382981" w:rsidRDefault="0023440F" w:rsidP="0023440F">
                        <w:pPr>
                          <w:rPr>
                            <w:b/>
                            <w:bCs/>
                            <w:sz w:val="20"/>
                            <w:szCs w:val="20"/>
                          </w:rPr>
                        </w:pPr>
                      </w:p>
                      <w:p w14:paraId="4D6C2E6C" w14:textId="77777777" w:rsidR="0023440F" w:rsidRPr="00382981" w:rsidRDefault="0023440F" w:rsidP="0023440F">
                        <w:pPr>
                          <w:rPr>
                            <w:sz w:val="20"/>
                            <w:szCs w:val="20"/>
                          </w:rPr>
                        </w:pPr>
                      </w:p>
                    </w:txbxContent>
                  </v:textbox>
                </v:shape>
                <v:shape id="Text Box 127" o:spid="_x0000_s1121" type="#_x0000_t202" style="position:absolute;left:45720;top:60201;width:17780;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" fillcolor="white [3201]" strokeweight=".5pt">
                  <v:textbox>
                    <w:txbxContent>
                      <w:p w14:paraId="3F33DDED" w14:textId="77777777" w:rsidR="0023440F" w:rsidRPr="00382981" w:rsidRDefault="0023440F" w:rsidP="0023440F">
                        <w:pPr>
                          <w:jc w:val="center"/>
                          <w:rPr>
                            <w:sz w:val="20"/>
                            <w:szCs w:val="20"/>
                            <w:u w:val="single"/>
                          </w:rPr>
                        </w:pPr>
                        <w:r w:rsidRPr="00382981">
                          <w:rPr>
                            <w:sz w:val="20"/>
                            <w:szCs w:val="20"/>
                            <w:u w:val="single"/>
                          </w:rPr>
                          <w:t>70 Statements</w:t>
                        </w:r>
                      </w:p>
                      <w:p w14:paraId="43D5A690" w14:textId="77777777" w:rsidR="0023440F" w:rsidRPr="00382981" w:rsidRDefault="0023440F" w:rsidP="0023440F">
                        <w:pPr>
                          <w:rPr>
                            <w:sz w:val="20"/>
                            <w:szCs w:val="20"/>
                          </w:rPr>
                        </w:pPr>
                        <w:r w:rsidRPr="00382981">
                          <w:rPr>
                            <w:sz w:val="20"/>
                            <w:szCs w:val="20"/>
                          </w:rPr>
                          <w:t>30 Removed</w:t>
                        </w:r>
                      </w:p>
                      <w:p w14:paraId="7663B781" w14:textId="77777777" w:rsidR="0023440F" w:rsidRPr="00382981" w:rsidRDefault="0023440F" w:rsidP="0023440F">
                        <w:pPr>
                          <w:rPr>
                            <w:b/>
                            <w:bCs/>
                            <w:sz w:val="20"/>
                            <w:szCs w:val="20"/>
                          </w:rPr>
                        </w:pPr>
                        <w:r w:rsidRPr="00382981">
                          <w:rPr>
                            <w:b/>
                            <w:bCs/>
                            <w:sz w:val="20"/>
                            <w:szCs w:val="20"/>
                          </w:rPr>
                          <w:t>40 Statements Reached Consensus</w:t>
                        </w:r>
                      </w:p>
                      <w:p w14:paraId="6A83BDDB" w14:textId="77777777" w:rsidR="0023440F" w:rsidRPr="00382981" w:rsidRDefault="0023440F" w:rsidP="0023440F">
                        <w:pPr>
                          <w:rPr>
                            <w:b/>
                            <w:bCs/>
                            <w:sz w:val="20"/>
                            <w:szCs w:val="20"/>
                          </w:rPr>
                        </w:pPr>
                      </w:p>
                      <w:p w14:paraId="5B176D46" w14:textId="77777777" w:rsidR="0023440F" w:rsidRPr="00382981" w:rsidRDefault="0023440F" w:rsidP="0023440F">
                        <w:pPr>
                          <w:rPr>
                            <w:sz w:val="20"/>
                            <w:szCs w:val="20"/>
                          </w:rPr>
                        </w:pPr>
                      </w:p>
                    </w:txbxContent>
                  </v:textbox>
                </v:shape>
                <v:shape id="Text Box 128" o:spid="_x0000_s1122" type="#_x0000_t202" style="position:absolute;left:23575;top:68740;width:17780;height:20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" fillcolor="white [3201]" strokeweight=".5pt">
                  <v:textbox>
                    <w:txbxContent>
                      <w:p w14:paraId="0DE072AA" w14:textId="38976873" w:rsidR="0023440F" w:rsidRPr="00382981" w:rsidRDefault="00E57164" w:rsidP="0023440F">
                        <w:pPr>
                          <w:rPr>
                            <w:color w:val="000000" w:themeColor="text1"/>
                            <w:sz w:val="20"/>
                            <w:szCs w:val="20"/>
                          </w:rPr>
                        </w:pPr>
                        <w:r w:rsidRPr="00382981">
                          <w:rPr>
                            <w:b/>
                            <w:bCs/>
                            <w:color w:val="000000" w:themeColor="text1"/>
                            <w:sz w:val="20"/>
                            <w:szCs w:val="20"/>
                          </w:rPr>
                          <w:t>107 Total</w:t>
                        </w:r>
                        <w:r w:rsidR="0023440F" w:rsidRPr="00382981">
                          <w:rPr>
                            <w:b/>
                            <w:bCs/>
                            <w:color w:val="000000" w:themeColor="text1"/>
                            <w:sz w:val="20"/>
                            <w:szCs w:val="20"/>
                          </w:rPr>
                          <w:t xml:space="preserve"> Statements </w:t>
                        </w:r>
                        <w:r w:rsidR="0023440F" w:rsidRPr="00382981">
                          <w:rPr>
                            <w:color w:val="000000" w:themeColor="text1"/>
                            <w:sz w:val="20"/>
                            <w:szCs w:val="20"/>
                          </w:rPr>
                          <w:t xml:space="preserve">(Inclusive of modified statements) over 3 rounds </w:t>
                        </w:r>
                      </w:p>
                      <w:p w14:paraId="769B94E8" w14:textId="77777777" w:rsidR="0023440F" w:rsidRPr="00382981" w:rsidRDefault="0023440F" w:rsidP="0023440F">
                        <w:pPr>
                          <w:rPr>
                            <w:b/>
                            <w:bCs/>
                            <w:color w:val="000000" w:themeColor="text1"/>
                            <w:sz w:val="20"/>
                            <w:szCs w:val="20"/>
                          </w:rPr>
                        </w:pPr>
                        <w:r w:rsidRPr="00382981">
                          <w:rPr>
                            <w:b/>
                            <w:bCs/>
                            <w:color w:val="000000" w:themeColor="text1"/>
                            <w:sz w:val="20"/>
                            <w:szCs w:val="20"/>
                          </w:rPr>
                          <w:t xml:space="preserve">52 Total Consensus Statements </w:t>
                        </w:r>
                      </w:p>
                      <w:p w14:paraId="49AC8E7A" w14:textId="77777777" w:rsidR="0023440F" w:rsidRPr="00382981" w:rsidRDefault="0023440F" w:rsidP="0023440F">
                        <w:pPr>
                          <w:pStyle w:val="ListParagraph"/>
                          <w:ind w:left="0"/>
                          <w:rPr>
                            <w:sz w:val="20"/>
                            <w:szCs w:val="20"/>
                          </w:rPr>
                        </w:pPr>
                        <w:r w:rsidRPr="00382981">
                          <w:rPr>
                            <w:color w:val="000000" w:themeColor="text1"/>
                            <w:sz w:val="20"/>
                            <w:szCs w:val="20"/>
                          </w:rPr>
                          <w:t xml:space="preserve">Taken forward to identify key </w:t>
                        </w:r>
                        <w:r w:rsidRPr="00382981">
                          <w:rPr>
                            <w:sz w:val="20"/>
                            <w:szCs w:val="20"/>
                          </w:rPr>
                          <w:t>design specifics of off-the-shelf stability footwear for children</w:t>
                        </w:r>
                      </w:p>
                      <w:p w14:paraId="7BE2C472" w14:textId="77777777" w:rsidR="0023440F" w:rsidRPr="00382981" w:rsidRDefault="0023440F" w:rsidP="0023440F">
                        <w:pPr>
                          <w:rPr>
                            <w:color w:val="000000" w:themeColor="text1"/>
                            <w:sz w:val="20"/>
                            <w:szCs w:val="20"/>
                          </w:rPr>
                        </w:pPr>
                      </w:p>
                      <w:p w14:paraId="4597395B" w14:textId="77777777" w:rsidR="0023440F" w:rsidRPr="00382981" w:rsidRDefault="0023440F" w:rsidP="0023440F">
                        <w:pPr>
                          <w:rPr>
                            <w:sz w:val="20"/>
                            <w:szCs w:val="20"/>
                          </w:rPr>
                        </w:pPr>
                      </w:p>
                    </w:txbxContent>
                  </v:textbox>
                </v:shape>
                <v:shape id="Text Box 129" o:spid="_x0000_s1123" type="#_x0000_t202" style="position:absolute;left:45720;top:68744;width:17780;height:203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" fillcolor="white [3201]" strokeweight=".5pt">
                  <v:textbox>
                    <w:txbxContent>
                      <w:p w14:paraId="342EFD66" w14:textId="77777777" w:rsidR="0023440F" w:rsidRPr="00403BA5" w:rsidRDefault="0023440F" w:rsidP="0023440F">
                        <w:pPr>
                          <w:rPr>
                            <w:color w:val="000000" w:themeColor="text1"/>
                            <w:sz w:val="20"/>
                            <w:szCs w:val="20"/>
                          </w:rPr>
                        </w:pPr>
                        <w:r w:rsidRPr="00403BA5">
                          <w:rPr>
                            <w:b/>
                            <w:bCs/>
                            <w:color w:val="000000" w:themeColor="text1"/>
                            <w:sz w:val="20"/>
                            <w:szCs w:val="20"/>
                          </w:rPr>
                          <w:t xml:space="preserve">149 Total Statements </w:t>
                        </w:r>
                        <w:r w:rsidRPr="00403BA5">
                          <w:rPr>
                            <w:color w:val="000000" w:themeColor="text1"/>
                            <w:sz w:val="20"/>
                            <w:szCs w:val="20"/>
                          </w:rPr>
                          <w:t xml:space="preserve">(Inclusive of modified statements) over 3 rounds </w:t>
                        </w:r>
                      </w:p>
                      <w:p w14:paraId="09BBF379" w14:textId="77777777" w:rsidR="0023440F" w:rsidRPr="00403BA5" w:rsidRDefault="0023440F" w:rsidP="0023440F">
                        <w:pPr>
                          <w:rPr>
                            <w:b/>
                            <w:bCs/>
                            <w:color w:val="000000" w:themeColor="text1"/>
                            <w:sz w:val="20"/>
                            <w:szCs w:val="20"/>
                          </w:rPr>
                        </w:pPr>
                        <w:r w:rsidRPr="00403BA5">
                          <w:rPr>
                            <w:b/>
                            <w:bCs/>
                            <w:color w:val="000000" w:themeColor="text1"/>
                            <w:sz w:val="20"/>
                            <w:szCs w:val="20"/>
                          </w:rPr>
                          <w:t xml:space="preserve">87 Total Consensus Statements  </w:t>
                        </w:r>
                      </w:p>
                      <w:p w14:paraId="0A780C07" w14:textId="77777777" w:rsidR="0023440F" w:rsidRPr="00403BA5" w:rsidRDefault="0023440F" w:rsidP="0023440F">
                        <w:pPr>
                          <w:rPr>
                            <w:color w:val="000000" w:themeColor="text1"/>
                            <w:sz w:val="20"/>
                            <w:szCs w:val="20"/>
                          </w:rPr>
                        </w:pPr>
                        <w:r w:rsidRPr="00403BA5">
                          <w:rPr>
                            <w:color w:val="000000" w:themeColor="text1"/>
                            <w:sz w:val="20"/>
                            <w:szCs w:val="20"/>
                          </w:rPr>
                          <w:t>Taken forward to develop prescription criteria and outcome measures of off-the-shelf stability footwear for childre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0" o:spid="_x0000_s1124" type="#_x0000_t67" style="position:absolute;left:9398;top:32690;width:4846;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" adj="10800" fillcolor="#4472c4 [3204]" strokecolor="#1f3763 [1604]" strokeweight="1pt"/>
                <v:shape id="Down Arrow 131" o:spid="_x0000_s1125" type="#_x0000_t67" style="position:absolute;left:30375;top:32623;width:4846;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" adj="10800" fillcolor="#4472c4 [3204]" strokecolor="#1f3763 [1604]" strokeweight="1pt"/>
                <v:shape id="Down Arrow 132" o:spid="_x0000_s1126" type="#_x0000_t67" style="position:absolute;left:52159;top:32661;width:4846;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" adj="10800" fillcolor="#4472c4 [3204]" strokecolor="#1f3763 [1604]" strokeweight="1pt"/>
                <v:shape id="Down Arrow 133" o:spid="_x0000_s1127" type="#_x0000_t67" style="position:absolute;left:9397;top:52316;width:4847;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" adj="10800" fillcolor="#4472c4 [3204]" strokecolor="#1f3763 [1604]" strokeweight="1pt"/>
                <v:shape id="Down Arrow 134" o:spid="_x0000_s1128" type="#_x0000_t67" style="position:absolute;left:30232;top:52316;width:4846;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" adj="10800" fillcolor="#4472c4 [3204]" strokecolor="#1f3763 [1604]" strokeweight="1pt"/>
                <v:shape id="Down Arrow 135" o:spid="_x0000_s1129" type="#_x0000_t67" style="position:absolute;left:51659;top:52316;width:4846;height:2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" adj="10800" fillcolor="#4472c4 [3204]" strokecolor="#1f3763 [1604]" strokeweight="1pt"/>
                <v:shape id="Down Arrow 136" o:spid="_x0000_s1130" type="#_x0000_t67" style="position:absolute;left:8628;top:12997;width:4845;height:1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" adj="10800" fillcolor="#4472c4 [3204]" strokecolor="#1f3763 [1604]" strokeweight="1pt"/>
                <v:shape id="Down Arrow 137" o:spid="_x0000_s1131" type="#_x0000_t67" style="position:absolute;left:30233;top:12997;width:4845;height:1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" adj="10800" fillcolor="#4472c4 [3204]" strokecolor="#1f3763 [1604]" strokeweight="1pt"/>
                <v:shape id="Down Arrow 138" o:spid="_x0000_s1132" type="#_x0000_t67" style="position:absolute;left:51659;top:12992;width:4845;height:16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" adj="10800" fillcolor="#4472c4 [3204]" strokecolor="#1f3763 [1604]" strokeweight="1pt"/>
                <w10:wrap type="tight"/>
              </v:group>
            </w:pict>
          </mc:Fallback>
        </mc:AlternateContent>
      </w:r>
    </w:p>
    <w:p w14:paraId="0E79E07C" w14:textId="77777777" w:rsidR="00C71C74" w:rsidRPr="00C71C74" w:rsidRDefault="00C71C74">
      <w:pPr>
        <w:pStyle w:val="Heading3"/>
        <w:numPr>
          <w:ilvl w:val="2"/>
          <w:numId w:val="29"/>
        </w:numPr>
        <w:spacing w:line="360" w:lineRule="auto"/>
        <w:jc w:val="both"/>
      </w:pPr>
      <w:bookmarkStart w:id="165" w:name="_Toc156403493"/>
      <w:r w:rsidRPr="00C71C74">
        <w:lastRenderedPageBreak/>
        <w:t>Section 1</w:t>
      </w:r>
      <w:bookmarkEnd w:id="165"/>
      <w:r w:rsidRPr="00C71C74">
        <w:t xml:space="preserve"> </w:t>
      </w:r>
    </w:p>
    <w:p w14:paraId="74A5B435" w14:textId="6C957C9E" w:rsidR="00C71C74" w:rsidRPr="00C71C74" w:rsidRDefault="00C71C74" w:rsidP="00E52690">
      <w:pPr>
        <w:spacing w:line="360" w:lineRule="auto"/>
        <w:jc w:val="both"/>
      </w:pPr>
      <w:r w:rsidRPr="00C71C74">
        <w:t>The 11 consensus statements from section 1 were taken forward to establish consistent terms and definitions to broadly group and categorise children's clinical footwear interventions. There was a considerable majority consensus of the panel (81% agreement) who favoured therapeutic footwear as the overarching term for children clinical footwear interventions (</w:t>
      </w:r>
      <w:r w:rsidR="0030104C">
        <w:fldChar w:fldCharType="begin"/>
      </w:r>
      <w:r w:rsidR="0030104C">
        <w:instrText xml:space="preserve"> REF _Ref138795817 \h </w:instrText>
      </w:r>
      <w:r w:rsidR="00E52690">
        <w:instrText xml:space="preserve"> \* MERGEFORMAT </w:instrText>
      </w:r>
      <w:r w:rsidR="0030104C">
        <w:fldChar w:fldCharType="separate"/>
      </w:r>
      <w:r w:rsidR="0030104C">
        <w:t xml:space="preserve">Figure </w:t>
      </w:r>
      <w:r w:rsidR="0030104C">
        <w:rPr>
          <w:noProof/>
        </w:rPr>
        <w:t>5</w:t>
      </w:r>
      <w:r w:rsidR="0030104C">
        <w:noBreakHyphen/>
      </w:r>
      <w:r w:rsidR="0030104C">
        <w:rPr>
          <w:noProof/>
        </w:rPr>
        <w:t>5</w:t>
      </w:r>
      <w:r w:rsidR="0030104C">
        <w:fldChar w:fldCharType="end"/>
      </w:r>
      <w:r w:rsidRPr="00C71C74">
        <w:t>). This term was felt by the majority of the panel to reflect the holistic aspect of footwear interventions on childhood mobility rather than be limited to aspects of aligning body structure that would be suggested by "orthopaedic" and "orthotic". A broad overarching definition was established by panellists (82% agreement) for these interventions as:</w:t>
      </w:r>
    </w:p>
    <w:p w14:paraId="13FF5A2E" w14:textId="77777777" w:rsidR="00C71C74" w:rsidRPr="00C71C74" w:rsidRDefault="00C71C74" w:rsidP="00E52690">
      <w:pPr>
        <w:spacing w:line="360" w:lineRule="auto"/>
        <w:jc w:val="both"/>
      </w:pPr>
    </w:p>
    <w:p w14:paraId="4633532E" w14:textId="77777777" w:rsidR="00C71C74" w:rsidRPr="00C71C74" w:rsidRDefault="00C71C74" w:rsidP="00E52690">
      <w:pPr>
        <w:spacing w:line="360" w:lineRule="auto"/>
        <w:jc w:val="both"/>
      </w:pPr>
      <w:r w:rsidRPr="00C71C74">
        <w:rPr>
          <w:i/>
          <w:iCs/>
        </w:rPr>
        <w:t>"Footwear that is designed or adapted specifically to protect, support, align, prevent, or correct foot deformity, or to assist mobility and standing in children."</w:t>
      </w:r>
      <w:r w:rsidRPr="00C71C74">
        <w:t xml:space="preserve"> </w:t>
      </w:r>
    </w:p>
    <w:p w14:paraId="3A0AD597" w14:textId="77777777" w:rsidR="00C71C74" w:rsidRPr="00C71C74" w:rsidRDefault="00C71C74" w:rsidP="00E52690">
      <w:pPr>
        <w:spacing w:line="360" w:lineRule="auto"/>
        <w:jc w:val="both"/>
      </w:pPr>
    </w:p>
    <w:p w14:paraId="4CB0DF71" w14:textId="3DDABC13" w:rsidR="00C71C74" w:rsidRPr="00C71C74" w:rsidRDefault="00C71C74" w:rsidP="00E52690">
      <w:pPr>
        <w:spacing w:line="360" w:lineRule="auto"/>
        <w:jc w:val="both"/>
      </w:pPr>
      <w:r w:rsidRPr="00C71C74">
        <w:t>This definition comprised of the scope of the potential role of footwear as a clinical intervention whilst also recognising that designs may incorporate specific therapeutic footwear or standard shoes that are adapted to meet a clinical purpose. Groupings of footwear fell under the overarching term therapeutic footwear (100% agreement) and panellists felt they should be grouped and categorised according to intended clinical outcomes of the components of the footwear (100% agreement). This was modified from the suggested method of groupings from the scoping review [6] in which the groupings assigned footwear as an individual design. The current grouping recognised that footwear might have more than one clinical role, i.e., footwear may have both a direct functional component on gait and an accommodative component of the child's foot deformity. The main groupings of therapeutic footwear were those offered in Round 1, which were taken from the scoping review</w:t>
      </w:r>
      <w:r w:rsidR="00B84368">
        <w:t xml:space="preserve"> (Chapter </w:t>
      </w:r>
      <w:r w:rsidR="007457C5">
        <w:t>2</w:t>
      </w:r>
      <w:r w:rsidR="00B84368">
        <w:t>)</w:t>
      </w:r>
      <w:r w:rsidRPr="00C71C74">
        <w:t>: Accommodative, Corrective and Functional (</w:t>
      </w:r>
      <w:r w:rsidR="0030104C">
        <w:fldChar w:fldCharType="begin"/>
      </w:r>
      <w:r w:rsidR="0030104C">
        <w:instrText xml:space="preserve"> REF _Ref138795817 \h </w:instrText>
      </w:r>
      <w:r w:rsidR="00E52690">
        <w:instrText xml:space="preserve"> \* MERGEFORMAT </w:instrText>
      </w:r>
      <w:r w:rsidR="0030104C">
        <w:fldChar w:fldCharType="separate"/>
      </w:r>
      <w:r w:rsidR="0030104C">
        <w:t xml:space="preserve">Figure </w:t>
      </w:r>
      <w:r w:rsidR="0030104C">
        <w:rPr>
          <w:noProof/>
        </w:rPr>
        <w:t>5</w:t>
      </w:r>
      <w:r w:rsidR="0030104C">
        <w:noBreakHyphen/>
      </w:r>
      <w:r w:rsidR="0030104C">
        <w:rPr>
          <w:noProof/>
        </w:rPr>
        <w:t>5</w:t>
      </w:r>
      <w:r w:rsidR="0030104C">
        <w:fldChar w:fldCharType="end"/>
      </w:r>
      <w:r w:rsidRPr="00C71C74">
        <w:t xml:space="preserve">). However, the definitions were modified by panellist's feedback with all achieving consensus in the second round: </w:t>
      </w:r>
    </w:p>
    <w:p w14:paraId="3878C6DF" w14:textId="77777777" w:rsidR="00C71C74" w:rsidRPr="00C71C74" w:rsidRDefault="00C71C74" w:rsidP="00E52690">
      <w:pPr>
        <w:spacing w:line="360" w:lineRule="auto"/>
        <w:jc w:val="both"/>
      </w:pPr>
    </w:p>
    <w:p w14:paraId="0C72242B" w14:textId="77777777" w:rsidR="00C71C74" w:rsidRPr="00C71C74" w:rsidRDefault="00C71C74" w:rsidP="00E52690">
      <w:pPr>
        <w:spacing w:line="360" w:lineRule="auto"/>
        <w:jc w:val="both"/>
      </w:pPr>
      <w:r w:rsidRPr="00C71C74">
        <w:rPr>
          <w:i/>
          <w:iCs/>
        </w:rPr>
        <w:t xml:space="preserve">"Accommodative footwear is children's therapeutic footwear that is designed to prevent deterioration of children's foot deformities through the dimensional matching of the footwear to the child's foot." </w:t>
      </w:r>
      <w:r w:rsidRPr="00C71C74">
        <w:t>(76% agreement)</w:t>
      </w:r>
    </w:p>
    <w:p w14:paraId="11E24038" w14:textId="77777777" w:rsidR="00C71C74" w:rsidRPr="00C71C74" w:rsidRDefault="00C71C74" w:rsidP="00E52690">
      <w:pPr>
        <w:spacing w:line="360" w:lineRule="auto"/>
        <w:jc w:val="both"/>
      </w:pPr>
    </w:p>
    <w:p w14:paraId="2FC65978" w14:textId="77777777" w:rsidR="00C71C74" w:rsidRPr="00C71C74" w:rsidRDefault="00C71C74" w:rsidP="00E52690">
      <w:pPr>
        <w:spacing w:line="360" w:lineRule="auto"/>
        <w:jc w:val="both"/>
        <w:rPr>
          <w:i/>
          <w:iCs/>
        </w:rPr>
      </w:pPr>
      <w:r w:rsidRPr="00C71C74">
        <w:rPr>
          <w:i/>
          <w:iCs/>
        </w:rPr>
        <w:t>"Corrective footwear is footwear that is designed or adapted to support correction of congenital or acquired foot and ankle deformity in children. This may be secondary to a primary corrective measure such as serial casting or surgery."</w:t>
      </w:r>
      <w:r w:rsidRPr="00C71C74">
        <w:t xml:space="preserve"> (82% agreement)</w:t>
      </w:r>
    </w:p>
    <w:p w14:paraId="6763221D" w14:textId="77777777" w:rsidR="00C71C74" w:rsidRPr="00C71C74" w:rsidRDefault="00C71C74" w:rsidP="00E52690">
      <w:pPr>
        <w:spacing w:line="360" w:lineRule="auto"/>
        <w:jc w:val="both"/>
        <w:rPr>
          <w:i/>
          <w:iCs/>
        </w:rPr>
      </w:pPr>
    </w:p>
    <w:p w14:paraId="6120A459" w14:textId="77777777" w:rsidR="00C71C74" w:rsidRPr="00C71C74" w:rsidRDefault="00C71C74" w:rsidP="00E52690">
      <w:pPr>
        <w:spacing w:line="360" w:lineRule="auto"/>
        <w:jc w:val="both"/>
      </w:pPr>
      <w:r w:rsidRPr="00C71C74">
        <w:rPr>
          <w:i/>
          <w:iCs/>
        </w:rPr>
        <w:t>"Functional footwear is children's therapeutic footwear that is designed or adapted to directly assist mobility and standing in children."</w:t>
      </w:r>
      <w:r w:rsidRPr="00C71C74">
        <w:t xml:space="preserve"> (76% agreement)</w:t>
      </w:r>
    </w:p>
    <w:p w14:paraId="3C4DE72A" w14:textId="77777777" w:rsidR="00C71C74" w:rsidRPr="00C71C74" w:rsidRDefault="00C71C74" w:rsidP="00E52690">
      <w:pPr>
        <w:spacing w:line="360" w:lineRule="auto"/>
        <w:jc w:val="both"/>
        <w:rPr>
          <w:i/>
          <w:iCs/>
        </w:rPr>
      </w:pPr>
    </w:p>
    <w:p w14:paraId="13AA0144" w14:textId="0B6DF65A" w:rsidR="00C71C74" w:rsidRPr="00C71C74" w:rsidRDefault="00C71C74" w:rsidP="00E52690">
      <w:pPr>
        <w:spacing w:line="360" w:lineRule="auto"/>
        <w:jc w:val="both"/>
      </w:pPr>
      <w:r w:rsidRPr="00C71C74">
        <w:t>Panellists felt that functional footwear could be placed into subgroupings dependent on the design and intended clinical outcomes of the footwear similarly to that suggested for the main groupings of therapeutic footwear (76% agreement</w:t>
      </w:r>
      <w:r w:rsidR="00C76BA8" w:rsidRPr="00C71C74">
        <w:t>).</w:t>
      </w:r>
      <w:r w:rsidRPr="00C71C74">
        <w:t xml:space="preserve"> The panellists favoured the subgrouping of stability footwear suggested from the scoping review provided in Round 1 (94% agreement) (</w:t>
      </w:r>
      <w:r w:rsidR="00422AEC">
        <w:fldChar w:fldCharType="begin"/>
      </w:r>
      <w:r w:rsidR="00422AEC">
        <w:instrText xml:space="preserve"> REF _Ref138795817 \h </w:instrText>
      </w:r>
      <w:r w:rsidR="00E52690">
        <w:instrText xml:space="preserve"> \* MERGEFORMAT </w:instrText>
      </w:r>
      <w:r w:rsidR="00422AEC">
        <w:fldChar w:fldCharType="separate"/>
      </w:r>
      <w:r w:rsidR="00422AEC">
        <w:t xml:space="preserve">Figure </w:t>
      </w:r>
      <w:r w:rsidR="00422AEC">
        <w:rPr>
          <w:noProof/>
        </w:rPr>
        <w:t>5</w:t>
      </w:r>
      <w:r w:rsidR="00422AEC">
        <w:noBreakHyphen/>
      </w:r>
      <w:r w:rsidR="00422AEC">
        <w:rPr>
          <w:noProof/>
        </w:rPr>
        <w:t>5</w:t>
      </w:r>
      <w:r w:rsidR="00422AEC">
        <w:fldChar w:fldCharType="end"/>
      </w:r>
      <w:r w:rsidRPr="00C71C74">
        <w:t>). However, the definition was modified by panellists’ feedback and did not achieve consensus until the third round:</w:t>
      </w:r>
    </w:p>
    <w:p w14:paraId="7BFF3A5B" w14:textId="77777777" w:rsidR="00C71C74" w:rsidRPr="00C71C74" w:rsidRDefault="00C71C74" w:rsidP="00E52690">
      <w:pPr>
        <w:spacing w:line="360" w:lineRule="auto"/>
        <w:jc w:val="both"/>
      </w:pPr>
    </w:p>
    <w:p w14:paraId="096EBF28" w14:textId="77777777" w:rsidR="00C71C74" w:rsidRPr="00C71C74" w:rsidRDefault="00C71C74" w:rsidP="00E52690">
      <w:pPr>
        <w:spacing w:line="360" w:lineRule="auto"/>
        <w:jc w:val="both"/>
        <w:rPr>
          <w:i/>
          <w:iCs/>
        </w:rPr>
      </w:pPr>
      <w:r w:rsidRPr="00C71C74">
        <w:rPr>
          <w:i/>
          <w:iCs/>
        </w:rPr>
        <w:t xml:space="preserve">"Stability Footwear is footwear that is designed to assist mobility and standing in children by influencing movements and potentially proprioception of the foot and ankle." </w:t>
      </w:r>
      <w:r w:rsidRPr="00C71C74">
        <w:t>(94% agreement)</w:t>
      </w:r>
    </w:p>
    <w:p w14:paraId="78A80C03" w14:textId="77777777" w:rsidR="00C71C74" w:rsidRPr="00C71C74" w:rsidRDefault="00C71C74" w:rsidP="00E52690">
      <w:pPr>
        <w:spacing w:line="360" w:lineRule="auto"/>
        <w:jc w:val="both"/>
      </w:pPr>
    </w:p>
    <w:p w14:paraId="61E1CEEA" w14:textId="14909F2F" w:rsidR="00C71C74" w:rsidRPr="00C71C74" w:rsidRDefault="00C71C74" w:rsidP="00E52690">
      <w:pPr>
        <w:spacing w:line="360" w:lineRule="auto"/>
        <w:jc w:val="both"/>
      </w:pPr>
      <w:r w:rsidRPr="00C71C74">
        <w:t>Panellists felt that the separate subgroupings of lift (raise*), rounded bottom (rocker bottom*) suggested from the scoping review in Round 1 should be considered to fall collectively under one subgrouping. Therefore, a new separate subgrouping of functional footwear adapted sole was suggested from panellist feedback, this reached consensus in round 2 (76% agreement) (*preferred alternative terminology suggested by the majority of panellists in round 1) (</w:t>
      </w:r>
      <w:r w:rsidR="00422AEC">
        <w:fldChar w:fldCharType="begin"/>
      </w:r>
      <w:r w:rsidR="00422AEC">
        <w:instrText xml:space="preserve"> REF _Ref138795817 \h </w:instrText>
      </w:r>
      <w:r w:rsidR="00E52690">
        <w:instrText xml:space="preserve"> \* MERGEFORMAT </w:instrText>
      </w:r>
      <w:r w:rsidR="00422AEC">
        <w:fldChar w:fldCharType="separate"/>
      </w:r>
      <w:r w:rsidR="00422AEC">
        <w:t xml:space="preserve">Figure </w:t>
      </w:r>
      <w:r w:rsidR="00422AEC">
        <w:rPr>
          <w:noProof/>
        </w:rPr>
        <w:t>5</w:t>
      </w:r>
      <w:r w:rsidR="00422AEC">
        <w:noBreakHyphen/>
      </w:r>
      <w:r w:rsidR="00422AEC">
        <w:rPr>
          <w:noProof/>
        </w:rPr>
        <w:t>5</w:t>
      </w:r>
      <w:r w:rsidR="00422AEC">
        <w:fldChar w:fldCharType="end"/>
      </w:r>
      <w:r w:rsidRPr="00C71C74">
        <w:t xml:space="preserve">). This was defined as: </w:t>
      </w:r>
    </w:p>
    <w:p w14:paraId="2ECBE2B7" w14:textId="77777777" w:rsidR="00C71C74" w:rsidRPr="00C71C74" w:rsidRDefault="00C71C74" w:rsidP="00E52690">
      <w:pPr>
        <w:spacing w:line="360" w:lineRule="auto"/>
        <w:jc w:val="both"/>
      </w:pPr>
    </w:p>
    <w:p w14:paraId="5EC55C0C" w14:textId="77777777" w:rsidR="00C71C74" w:rsidRPr="00C71C74" w:rsidRDefault="00C71C74" w:rsidP="00E52690">
      <w:pPr>
        <w:spacing w:line="360" w:lineRule="auto"/>
        <w:jc w:val="both"/>
        <w:rPr>
          <w:i/>
          <w:iCs/>
        </w:rPr>
      </w:pPr>
      <w:r w:rsidRPr="00C71C74">
        <w:rPr>
          <w:i/>
          <w:iCs/>
        </w:rPr>
        <w:t>"A range of customised sole or heel adaptions to any suitable children's footwear, with the adaptions designed to assist mobility or standing in children."</w:t>
      </w:r>
    </w:p>
    <w:p w14:paraId="546922D5" w14:textId="77777777" w:rsidR="00C71C74" w:rsidRPr="00C71C74" w:rsidRDefault="00C71C74" w:rsidP="00E52690">
      <w:pPr>
        <w:spacing w:line="360" w:lineRule="auto"/>
        <w:jc w:val="both"/>
      </w:pPr>
    </w:p>
    <w:p w14:paraId="606A237D" w14:textId="0B37824E" w:rsidR="00C71C74" w:rsidRPr="00C71C74" w:rsidRDefault="00C71C74" w:rsidP="00E52690">
      <w:pPr>
        <w:spacing w:line="360" w:lineRule="auto"/>
        <w:jc w:val="both"/>
      </w:pPr>
      <w:r w:rsidRPr="00C71C74">
        <w:t xml:space="preserve">From panellist feedback, the subgrouping of adapted sole recognised that there is a range of sole adaptions offering varied functional roles broader than stability. However, it was beyond the scope of the current Delphi to fully categorise and define the many </w:t>
      </w:r>
      <w:r w:rsidRPr="00C71C74">
        <w:lastRenderedPageBreak/>
        <w:t>sole adaptions that could fall into this subgrouping. Further detail on panellist opinion in the development of the subgrouping adapted sole may be found in Appendix</w:t>
      </w:r>
      <w:r w:rsidR="00D007B6">
        <w:t xml:space="preserve"> </w:t>
      </w:r>
      <w:r w:rsidR="00297FAD">
        <w:fldChar w:fldCharType="begin"/>
      </w:r>
      <w:r w:rsidR="00297FAD">
        <w:instrText xml:space="preserve"> REF _Ref132656822 \r \h </w:instrText>
      </w:r>
      <w:r w:rsidR="00E52690">
        <w:instrText xml:space="preserve"> \* MERGEFORMAT </w:instrText>
      </w:r>
      <w:r w:rsidR="00297FAD">
        <w:fldChar w:fldCharType="separate"/>
      </w:r>
      <w:r w:rsidR="00297FAD">
        <w:t>4.4</w:t>
      </w:r>
      <w:r w:rsidR="00297FAD">
        <w:fldChar w:fldCharType="end"/>
      </w:r>
      <w:r w:rsidRPr="00C71C74">
        <w:t>.</w:t>
      </w:r>
    </w:p>
    <w:p w14:paraId="62E051A4" w14:textId="77777777" w:rsidR="00C71C74" w:rsidRDefault="00C71C74" w:rsidP="00970023">
      <w:pPr>
        <w:jc w:val="both"/>
      </w:pPr>
    </w:p>
    <w:p w14:paraId="01CE2892" w14:textId="77777777" w:rsidR="009B287B" w:rsidRDefault="00C270EE" w:rsidP="009B287B">
      <w:pPr>
        <w:keepNext/>
        <w:jc w:val="both"/>
      </w:pPr>
      <w:r w:rsidRPr="003B6467">
        <w:rPr>
          <w:rFonts w:eastAsia="Times New Roman" w:cstheme="minorHAnsi"/>
          <w:noProof/>
          <w:color w:val="000000"/>
          <w:shd w:val="clear" w:color="auto" w:fill="FFFFFF"/>
          <w:lang w:eastAsia="en-GB"/>
        </w:rPr>
        <w:drawing>
          <wp:inline distT="0" distB="0" distL="0" distR="0" wp14:anchorId="2C15C237" wp14:editId="614C37CF">
            <wp:extent cx="5396230" cy="3147801"/>
            <wp:effectExtent l="0" t="0" r="13970" b="14605"/>
            <wp:docPr id="139" name="Diagram 13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52A8FB9C" w14:textId="2AEE23F4" w:rsidR="00C71C74" w:rsidRPr="00C71C74" w:rsidRDefault="009B287B" w:rsidP="009B287B">
      <w:pPr>
        <w:pStyle w:val="Caption"/>
        <w:jc w:val="both"/>
      </w:pPr>
      <w:bookmarkStart w:id="166" w:name="_Ref141024335"/>
      <w:bookmarkStart w:id="167" w:name="_Ref138795817"/>
      <w:bookmarkStart w:id="168" w:name="_Toc156393203"/>
      <w:r>
        <w:t xml:space="preserve">Figure </w:t>
      </w:r>
      <w:fldSimple w:instr=" STYLEREF 1 \s ">
        <w:r w:rsidR="00337CAB">
          <w:rPr>
            <w:noProof/>
          </w:rPr>
          <w:t>5</w:t>
        </w:r>
      </w:fldSimple>
      <w:r w:rsidR="00337CAB">
        <w:noBreakHyphen/>
      </w:r>
      <w:fldSimple w:instr=" SEQ Figure \* ARABIC \s 1 ">
        <w:r w:rsidR="00337CAB">
          <w:rPr>
            <w:noProof/>
          </w:rPr>
          <w:t>5</w:t>
        </w:r>
      </w:fldSimple>
      <w:bookmarkEnd w:id="166"/>
      <w:bookmarkEnd w:id="167"/>
      <w:r>
        <w:t xml:space="preserve"> </w:t>
      </w:r>
      <w:r w:rsidRPr="00137E64">
        <w:t>Terms and groupings of clinical footwear interventions for children derived from Section 1.</w:t>
      </w:r>
      <w:bookmarkEnd w:id="168"/>
    </w:p>
    <w:p w14:paraId="0F445D86" w14:textId="77777777" w:rsidR="00C71C74" w:rsidRPr="00C71C74" w:rsidRDefault="00C71C74">
      <w:pPr>
        <w:pStyle w:val="Heading3"/>
        <w:numPr>
          <w:ilvl w:val="2"/>
          <w:numId w:val="29"/>
        </w:numPr>
        <w:spacing w:line="360" w:lineRule="auto"/>
        <w:jc w:val="both"/>
      </w:pPr>
      <w:bookmarkStart w:id="169" w:name="_Toc156403494"/>
      <w:r w:rsidRPr="00C71C74">
        <w:t>Section 2</w:t>
      </w:r>
      <w:bookmarkEnd w:id="169"/>
    </w:p>
    <w:p w14:paraId="4CC4859E" w14:textId="6251D3EB" w:rsidR="00C71C74" w:rsidRPr="00C71C74" w:rsidRDefault="00C71C74" w:rsidP="003C52C8">
      <w:pPr>
        <w:spacing w:line="360" w:lineRule="auto"/>
        <w:jc w:val="both"/>
      </w:pPr>
      <w:r w:rsidRPr="00C71C74">
        <w:t xml:space="preserve">The 52 consensus statements from section 2 concerning the specific ideal design characteristics and purpose of </w:t>
      </w:r>
      <w:r w:rsidR="005C2C45">
        <w:rPr>
          <w:rFonts w:cstheme="minorHAnsi"/>
          <w:spacing w:val="-2"/>
        </w:rPr>
        <w:t>OSSTF</w:t>
      </w:r>
      <w:r w:rsidRPr="00C71C74">
        <w:t xml:space="preserve"> were distributed in nine regions of the shoe: </w:t>
      </w:r>
      <w:proofErr w:type="spellStart"/>
      <w:r w:rsidRPr="00C71C74">
        <w:t>topline</w:t>
      </w:r>
      <w:proofErr w:type="spellEnd"/>
      <w:r w:rsidRPr="00C71C74">
        <w:t>, upper, facings and fastenings, heel counter/stiffener, heel, inlay, sole unit, sole rocker, in addition to overall consideration of the footwear's mass (</w:t>
      </w:r>
      <w:r w:rsidR="00B63A29">
        <w:fldChar w:fldCharType="begin"/>
      </w:r>
      <w:r w:rsidR="00B63A29">
        <w:instrText xml:space="preserve"> REF _Ref142033561 \h </w:instrText>
      </w:r>
      <w:r w:rsidR="00B63A29">
        <w:fldChar w:fldCharType="separate"/>
      </w:r>
      <w:r w:rsidR="00B63A29">
        <w:t xml:space="preserve">Table </w:t>
      </w:r>
      <w:r w:rsidR="00B63A29">
        <w:rPr>
          <w:noProof/>
        </w:rPr>
        <w:t>5</w:t>
      </w:r>
      <w:r w:rsidR="00B63A29">
        <w:noBreakHyphen/>
      </w:r>
      <w:r w:rsidR="00B63A29">
        <w:rPr>
          <w:noProof/>
        </w:rPr>
        <w:t>2</w:t>
      </w:r>
      <w:r w:rsidR="00B63A29">
        <w:fldChar w:fldCharType="end"/>
      </w:r>
      <w:r w:rsidRPr="00C71C74">
        <w:t xml:space="preserve">). Three key themes emerged from panellist feedback concerning the ideal design characteristics and their purpose those of stability, </w:t>
      </w:r>
      <w:r w:rsidR="007D5DF4" w:rsidRPr="00C71C74">
        <w:t>ergonomics,</w:t>
      </w:r>
      <w:r w:rsidRPr="00C71C74">
        <w:t xml:space="preserve"> and aesthetics (</w:t>
      </w:r>
      <w:r w:rsidR="00B63A29">
        <w:fldChar w:fldCharType="begin"/>
      </w:r>
      <w:r w:rsidR="00B63A29">
        <w:instrText xml:space="preserve"> REF _Ref142033561 \h </w:instrText>
      </w:r>
      <w:r w:rsidR="00B63A29">
        <w:fldChar w:fldCharType="separate"/>
      </w:r>
      <w:r w:rsidR="00B63A29">
        <w:t xml:space="preserve">Table </w:t>
      </w:r>
      <w:r w:rsidR="00B63A29">
        <w:rPr>
          <w:noProof/>
        </w:rPr>
        <w:t>5</w:t>
      </w:r>
      <w:r w:rsidR="00B63A29">
        <w:noBreakHyphen/>
      </w:r>
      <w:r w:rsidR="00B63A29">
        <w:rPr>
          <w:noProof/>
        </w:rPr>
        <w:t>2</w:t>
      </w:r>
      <w:r w:rsidR="00B63A29">
        <w:fldChar w:fldCharType="end"/>
      </w:r>
      <w:r w:rsidRPr="00C71C74">
        <w:t xml:space="preserve">). Stability was felt to be achieved by material stiffens of the heel counter (81% agreement), which may be assisted by an increased </w:t>
      </w:r>
      <w:proofErr w:type="spellStart"/>
      <w:r w:rsidRPr="00C71C74">
        <w:t>topline</w:t>
      </w:r>
      <w:proofErr w:type="spellEnd"/>
      <w:r w:rsidRPr="00C71C74">
        <w:t xml:space="preserve"> height in offering mediolateral stability to the foot and ankle (81% agreement). Panellists also felt that the fitting of the shoe inlay/insole to the child's heel should not be overlooked to increase vertical ground reaction forces in this area in addition to the firm anchorage of the counter to the welt and outer sole (88% agreement) (</w:t>
      </w:r>
      <w:r w:rsidR="00B63A29">
        <w:fldChar w:fldCharType="begin"/>
      </w:r>
      <w:r w:rsidR="00B63A29">
        <w:instrText xml:space="preserve"> REF _Ref142033561 \h </w:instrText>
      </w:r>
      <w:r w:rsidR="00B63A29">
        <w:fldChar w:fldCharType="separate"/>
      </w:r>
      <w:r w:rsidR="00B63A29">
        <w:t xml:space="preserve">Table </w:t>
      </w:r>
      <w:r w:rsidR="00B63A29">
        <w:rPr>
          <w:noProof/>
        </w:rPr>
        <w:t>5</w:t>
      </w:r>
      <w:r w:rsidR="00B63A29">
        <w:noBreakHyphen/>
      </w:r>
      <w:r w:rsidR="00B63A29">
        <w:rPr>
          <w:noProof/>
        </w:rPr>
        <w:t>2</w:t>
      </w:r>
      <w:r w:rsidR="00B63A29">
        <w:fldChar w:fldCharType="end"/>
      </w:r>
      <w:r w:rsidRPr="00C71C74">
        <w:t xml:space="preserve">). Although a proprioceptive effect of the heel counter and </w:t>
      </w:r>
      <w:proofErr w:type="spellStart"/>
      <w:r w:rsidRPr="00C71C74">
        <w:t>topline</w:t>
      </w:r>
      <w:proofErr w:type="spellEnd"/>
      <w:r w:rsidRPr="00C71C74">
        <w:t xml:space="preserve"> was suggested by some panellists, full consensus (69% agreement) could not be achieved as a number of panellists were not convinced that the current evidence base supported the design components influence on proprioception. Other </w:t>
      </w:r>
      <w:r w:rsidR="00D05E5D">
        <w:t xml:space="preserve">design </w:t>
      </w:r>
      <w:r w:rsidR="00952275">
        <w:t>characteristics</w:t>
      </w:r>
      <w:r w:rsidRPr="00C71C74">
        <w:t xml:space="preserve"> that were thought to impart stability and reached consensus were the: </w:t>
      </w:r>
      <w:r w:rsidRPr="00C71C74">
        <w:lastRenderedPageBreak/>
        <w:t>width of the heel in relation to the upper (87% agreement), stiffness of the outsole at the midfoot and rearfoot (88% agreement), tread depth of the outsole (87% agreement), lace fastenings (81% agreement) and leather upper of high tensile strength properties (93% agreement). The overall mass of the shoe was not thought to improve the stability properties of the shoe; it was, however, proposed and achieved consensus as a potential cause of instability in the swing phase of gait if too heavy.</w:t>
      </w:r>
    </w:p>
    <w:p w14:paraId="2A46D11F" w14:textId="77777777" w:rsidR="00C71C74" w:rsidRPr="00C71C74" w:rsidRDefault="00C71C74" w:rsidP="003C52C8">
      <w:pPr>
        <w:spacing w:line="360" w:lineRule="auto"/>
        <w:jc w:val="both"/>
      </w:pPr>
    </w:p>
    <w:p w14:paraId="79D15A1D" w14:textId="061080F1" w:rsidR="00C71C74" w:rsidRPr="00C71C74" w:rsidRDefault="00C71C74" w:rsidP="003C52C8">
      <w:pPr>
        <w:spacing w:line="360" w:lineRule="auto"/>
        <w:jc w:val="both"/>
        <w:rPr>
          <w:i/>
          <w:iCs/>
        </w:rPr>
      </w:pPr>
      <w:r w:rsidRPr="00C71C74">
        <w:t xml:space="preserve">The second key theme concerning the ideal design characteristics of </w:t>
      </w:r>
      <w:r w:rsidR="005C2C45">
        <w:rPr>
          <w:rFonts w:cstheme="minorHAnsi"/>
          <w:spacing w:val="-2"/>
        </w:rPr>
        <w:t>OSSTF</w:t>
      </w:r>
      <w:r w:rsidRPr="00C71C74">
        <w:t xml:space="preserve"> was in relation to ergonomics</w:t>
      </w:r>
      <w:r w:rsidRPr="00C71C74">
        <w:rPr>
          <w:b/>
          <w:bCs/>
        </w:rPr>
        <w:t>.</w:t>
      </w:r>
      <w:r w:rsidRPr="00C71C74">
        <w:t xml:space="preserve"> Ergonomic aspects considered the fit and comfort of the shoe during wear and the ease in which the shoe could be donned and doffed on a child's foot with limited mobility. Originally in round, 1 specific </w:t>
      </w:r>
      <w:r w:rsidR="0048037A" w:rsidRPr="00C71C74">
        <w:t>statement</w:t>
      </w:r>
      <w:r w:rsidR="0048037A">
        <w:t>s</w:t>
      </w:r>
      <w:r w:rsidRPr="00C71C74">
        <w:t xml:space="preserve"> were presented to the panellists in relation to the design of this footwear, for example, </w:t>
      </w:r>
      <w:r w:rsidRPr="00C71C74">
        <w:rPr>
          <w:i/>
          <w:iCs/>
        </w:rPr>
        <w:t xml:space="preserve">"Extended </w:t>
      </w:r>
      <w:proofErr w:type="spellStart"/>
      <w:r w:rsidRPr="00C71C74">
        <w:rPr>
          <w:i/>
          <w:iCs/>
        </w:rPr>
        <w:t>topline</w:t>
      </w:r>
      <w:proofErr w:type="spellEnd"/>
      <w:r w:rsidRPr="00C71C74">
        <w:rPr>
          <w:i/>
          <w:iCs/>
        </w:rPr>
        <w:t xml:space="preserve"> height above the ankle." and "The fastening should have the following characteristics: Lace". </w:t>
      </w:r>
      <w:r w:rsidRPr="00C71C74">
        <w:t xml:space="preserve">However, panellist opinion and feedback established a consensus preference to a pragmatic range of ergonomic options based on the child's ability, </w:t>
      </w:r>
      <w:r w:rsidR="0048037A" w:rsidRPr="00C71C74">
        <w:t>age,</w:t>
      </w:r>
      <w:r w:rsidRPr="00C71C74">
        <w:t xml:space="preserve"> and clinical need over the course of rounds 2-3, for example:</w:t>
      </w:r>
    </w:p>
    <w:p w14:paraId="6F7B1227" w14:textId="77777777" w:rsidR="00C71C74" w:rsidRPr="00C71C74" w:rsidRDefault="00C71C74" w:rsidP="003C52C8">
      <w:pPr>
        <w:spacing w:line="360" w:lineRule="auto"/>
        <w:jc w:val="both"/>
      </w:pPr>
      <w:r w:rsidRPr="00C71C74">
        <w:rPr>
          <w:i/>
          <w:iCs/>
        </w:rPr>
        <w:t xml:space="preserve">"The </w:t>
      </w:r>
      <w:proofErr w:type="spellStart"/>
      <w:r w:rsidRPr="00C71C74">
        <w:rPr>
          <w:i/>
          <w:iCs/>
        </w:rPr>
        <w:t>topline</w:t>
      </w:r>
      <w:proofErr w:type="spellEnd"/>
      <w:r w:rsidRPr="00C71C74">
        <w:rPr>
          <w:i/>
          <w:iCs/>
        </w:rPr>
        <w:t xml:space="preserve"> extension should come in an optional range both above and below the ankle dependent on the patient's ability and needs." </w:t>
      </w:r>
      <w:r w:rsidRPr="00C71C74">
        <w:t xml:space="preserve">(93% agreement), and </w:t>
      </w:r>
      <w:r w:rsidRPr="00C71C74">
        <w:rPr>
          <w:i/>
          <w:iCs/>
        </w:rPr>
        <w:t xml:space="preserve">"The Fastenings should be Optional dependent on patient's ability and desired goal (e.g., Velcro for limited hand dexterity, lace for greater stability)" </w:t>
      </w:r>
      <w:r w:rsidRPr="00C71C74">
        <w:t xml:space="preserve">(93% agreement). </w:t>
      </w:r>
    </w:p>
    <w:p w14:paraId="5F7459AD" w14:textId="77777777" w:rsidR="00C71C74" w:rsidRPr="00C71C74" w:rsidRDefault="00C71C74" w:rsidP="003C52C8">
      <w:pPr>
        <w:spacing w:line="360" w:lineRule="auto"/>
        <w:jc w:val="both"/>
      </w:pPr>
    </w:p>
    <w:p w14:paraId="0DA13744" w14:textId="422F4364" w:rsidR="00C71C74" w:rsidRPr="00C71C74" w:rsidRDefault="00C71C74" w:rsidP="003C52C8">
      <w:pPr>
        <w:spacing w:line="360" w:lineRule="auto"/>
        <w:jc w:val="both"/>
      </w:pPr>
      <w:r w:rsidRPr="00C71C74">
        <w:t xml:space="preserve">Panellists felt that the upper (93% agreement) and heel counter (80% agreement) should be available in a range of dimensions for any given size of </w:t>
      </w:r>
      <w:r w:rsidR="005C2C45">
        <w:rPr>
          <w:rFonts w:cstheme="minorHAnsi"/>
          <w:spacing w:val="-2"/>
        </w:rPr>
        <w:t>OSSTF</w:t>
      </w:r>
      <w:r w:rsidRPr="00C71C74">
        <w:t xml:space="preserve"> to accommodate a child's foot and ankle anatomy. The material of the upper should come in a range of materials to include breathable and wipeable fabrics for warm climates and issues with continence (100% agreement). The </w:t>
      </w:r>
      <w:proofErr w:type="spellStart"/>
      <w:r w:rsidRPr="00C71C74">
        <w:t>topline</w:t>
      </w:r>
      <w:proofErr w:type="spellEnd"/>
      <w:r w:rsidRPr="00C71C74">
        <w:t xml:space="preserve"> should be padded at the collar (88% agreement) and contoured to the ankle anatomy (80% agreement) to minimise mechanical stress to this region. Facings should be offered extended to the toe box to allow easy access (donning and doffing of the footwear) for children with limited movement of the foot and ankle (93% agreement). </w:t>
      </w:r>
    </w:p>
    <w:p w14:paraId="7CD1D104" w14:textId="77777777" w:rsidR="00C71C74" w:rsidRPr="00C71C74" w:rsidRDefault="00C71C74" w:rsidP="003C52C8">
      <w:pPr>
        <w:spacing w:line="360" w:lineRule="auto"/>
        <w:jc w:val="both"/>
      </w:pPr>
    </w:p>
    <w:p w14:paraId="184C71D4" w14:textId="00D9F3FE" w:rsidR="00C71C74" w:rsidRPr="00C71C74" w:rsidRDefault="00C71C74" w:rsidP="003C52C8">
      <w:pPr>
        <w:spacing w:line="360" w:lineRule="auto"/>
        <w:jc w:val="both"/>
      </w:pPr>
      <w:r w:rsidRPr="00C71C74">
        <w:lastRenderedPageBreak/>
        <w:t>Fastening should be in both lace and Velcro fastening to accommodate children's manual dexterity and allow a degree of independence (93% agreement). The mass of the footwear should be the lowest reasonable to reduce the physiological cost of walking (100% agreement). However, it was recognised that older children might require heavier footwear to account for increased mobility or enhanced stability requirements such as a stiffened outsole or extended heel counter that may additionally increase the footwear's mass (93% agreement). A consensus of the panellist was reached concerning the inlay/insole of off-the-shelf stability footwear, in that contouring at the heel improves rearfoot fit (81% agreement), and the inlay should be removable and thick enough to represent replacement by a possible adjunct orthosis (100% agreement). However, the specifics of the design in relation to contouring to the arch and heel failed to reach a consensus (63% agreement). Similarly, the purpose of a forefoot rocker to facilitate forward progression in gait and not affect the swing phase of gait reached a consensus (93% agreement).</w:t>
      </w:r>
      <w:r w:rsidR="00D93C57">
        <w:t xml:space="preserve"> </w:t>
      </w:r>
      <w:r w:rsidRPr="00C71C74">
        <w:t>However, the standard design requirements of the rocker did not reach a consensus (56% agreement). Aesthetics of the footwear was proposed by the panellists in recognition of the psychosocial needs of children and felt that the visual appeal of the shoe was important to facilitate social interaction with peers with this statement receiving 100% agreement amongst the panel on initial consideration in round two.</w:t>
      </w:r>
    </w:p>
    <w:p w14:paraId="7E3A0E36" w14:textId="77777777" w:rsidR="007C0A39" w:rsidRDefault="007C0A39">
      <w:pPr>
        <w:sectPr w:rsidR="007C0A39" w:rsidSect="009344E2">
          <w:pgSz w:w="11900" w:h="16840"/>
          <w:pgMar w:top="1440" w:right="1134" w:bottom="1440" w:left="2268" w:header="709" w:footer="709" w:gutter="0"/>
          <w:cols w:space="708"/>
          <w:docGrid w:linePitch="360"/>
        </w:sectPr>
      </w:pPr>
    </w:p>
    <w:p w14:paraId="589B4D9E" w14:textId="1895A97C" w:rsidR="0074403E" w:rsidRPr="00795903" w:rsidRDefault="0074403E" w:rsidP="00795903">
      <w:pPr>
        <w:pStyle w:val="Caption"/>
        <w:rPr>
          <w:rFonts w:cstheme="minorHAnsi"/>
          <w:b/>
          <w:bCs/>
          <w:color w:val="000000"/>
          <w:sz w:val="24"/>
          <w:szCs w:val="24"/>
          <w:shd w:val="clear" w:color="auto" w:fill="FFFFFF"/>
        </w:rPr>
      </w:pPr>
    </w:p>
    <w:p w14:paraId="31F40733" w14:textId="69357620" w:rsidR="009B287B" w:rsidRDefault="009B287B" w:rsidP="009B287B">
      <w:pPr>
        <w:pStyle w:val="Caption"/>
        <w:keepNext/>
      </w:pPr>
      <w:bookmarkStart w:id="170" w:name="_Ref142033561"/>
      <w:bookmarkStart w:id="171" w:name="_Toc156393256"/>
      <w:r>
        <w:t xml:space="preserve">Table </w:t>
      </w:r>
      <w:fldSimple w:instr=" STYLEREF 1 \s ">
        <w:r w:rsidR="003F38BD">
          <w:rPr>
            <w:noProof/>
          </w:rPr>
          <w:t>5</w:t>
        </w:r>
      </w:fldSimple>
      <w:r w:rsidR="003F38BD">
        <w:noBreakHyphen/>
      </w:r>
      <w:fldSimple w:instr=" SEQ Table \* ARABIC \s 1 ">
        <w:r w:rsidR="003F38BD">
          <w:rPr>
            <w:noProof/>
          </w:rPr>
          <w:t>2</w:t>
        </w:r>
      </w:fldSimple>
      <w:bookmarkEnd w:id="170"/>
      <w:r>
        <w:t xml:space="preserve"> </w:t>
      </w:r>
      <w:r w:rsidRPr="00313C48">
        <w:t>Themes of the ideal design specifics and purpose of off-the-shelf therapeutic stability footwear derived from Section 2.</w:t>
      </w:r>
      <w:bookmarkEnd w:id="171"/>
    </w:p>
    <w:tbl>
      <w:tblPr>
        <w:tblStyle w:val="PlainTable1"/>
        <w:tblW w:w="13649" w:type="dxa"/>
        <w:tblInd w:w="421" w:type="dxa"/>
        <w:tblLook w:val="04A0" w:firstRow="1" w:lastRow="0" w:firstColumn="1" w:lastColumn="0" w:noHBand="0" w:noVBand="1"/>
      </w:tblPr>
      <w:tblGrid>
        <w:gridCol w:w="1275"/>
        <w:gridCol w:w="3119"/>
        <w:gridCol w:w="6095"/>
        <w:gridCol w:w="3136"/>
        <w:gridCol w:w="24"/>
      </w:tblGrid>
      <w:tr w:rsidR="00A614D4" w:rsidRPr="00B25967" w14:paraId="327CC69C" w14:textId="77777777" w:rsidTr="009344E2">
        <w:trPr>
          <w:gridAfter w:val="1"/>
          <w:cnfStyle w:val="100000000000" w:firstRow="1" w:lastRow="0" w:firstColumn="0" w:lastColumn="0" w:oddVBand="0" w:evenVBand="0" w:oddHBand="0" w:evenHBand="0" w:firstRowFirstColumn="0" w:firstRowLastColumn="0" w:lastRowFirstColumn="0" w:lastRowLastColumn="0"/>
          <w:wAfter w:w="24" w:type="dxa"/>
        </w:trPr>
        <w:tc>
          <w:tcPr>
            <w:cnfStyle w:val="001000000000" w:firstRow="0" w:lastRow="0" w:firstColumn="1" w:lastColumn="0" w:oddVBand="0" w:evenVBand="0" w:oddHBand="0" w:evenHBand="0" w:firstRowFirstColumn="0" w:firstRowLastColumn="0" w:lastRowFirstColumn="0" w:lastRowLastColumn="0"/>
            <w:tcW w:w="1275" w:type="dxa"/>
            <w:shd w:val="clear" w:color="auto" w:fill="D9E2F3" w:themeFill="accent1" w:themeFillTint="33"/>
          </w:tcPr>
          <w:p w14:paraId="40A049A2" w14:textId="77777777" w:rsidR="00A614D4" w:rsidRPr="00B25967" w:rsidRDefault="00A614D4" w:rsidP="00AA765F">
            <w:pPr>
              <w:rPr>
                <w:rFonts w:cstheme="minorHAnsi"/>
                <w:sz w:val="20"/>
                <w:szCs w:val="20"/>
              </w:rPr>
            </w:pPr>
            <w:r w:rsidRPr="00EA4D6C">
              <w:rPr>
                <w:rFonts w:cstheme="minorHAnsi"/>
                <w:sz w:val="20"/>
                <w:szCs w:val="20"/>
              </w:rPr>
              <w:t>The</w:t>
            </w:r>
            <w:r w:rsidRPr="00B25967">
              <w:rPr>
                <w:rFonts w:cstheme="minorHAnsi"/>
                <w:sz w:val="20"/>
                <w:szCs w:val="20"/>
              </w:rPr>
              <w:t>me</w:t>
            </w:r>
          </w:p>
        </w:tc>
        <w:tc>
          <w:tcPr>
            <w:tcW w:w="3119" w:type="dxa"/>
            <w:shd w:val="clear" w:color="auto" w:fill="D9E2F3" w:themeFill="accent1" w:themeFillTint="33"/>
          </w:tcPr>
          <w:p w14:paraId="6035953E" w14:textId="77777777" w:rsidR="00A614D4" w:rsidRPr="00B25967" w:rsidRDefault="00A614D4" w:rsidP="00AA765F">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Region</w:t>
            </w:r>
          </w:p>
        </w:tc>
        <w:tc>
          <w:tcPr>
            <w:tcW w:w="0" w:type="dxa"/>
            <w:shd w:val="clear" w:color="auto" w:fill="D9E2F3" w:themeFill="accent1" w:themeFillTint="33"/>
          </w:tcPr>
          <w:p w14:paraId="02AB5554" w14:textId="0D3E9248" w:rsidR="009B287B" w:rsidRPr="00B25967" w:rsidRDefault="00A614D4" w:rsidP="00AA765F">
            <w:pPr>
              <w:cnfStyle w:val="100000000000" w:firstRow="1" w:lastRow="0" w:firstColumn="0" w:lastColumn="0" w:oddVBand="0" w:evenVBand="0" w:oddHBand="0" w:evenHBand="0" w:firstRowFirstColumn="0" w:firstRowLastColumn="0" w:lastRowFirstColumn="0" w:lastRowLastColumn="0"/>
              <w:rPr>
                <w:rFonts w:cstheme="minorHAnsi"/>
                <w:b w:val="0"/>
                <w:bCs w:val="0"/>
                <w:sz w:val="20"/>
                <w:szCs w:val="20"/>
              </w:rPr>
            </w:pPr>
            <w:r w:rsidRPr="00B25967">
              <w:rPr>
                <w:rFonts w:cstheme="minorHAnsi"/>
                <w:sz w:val="20"/>
                <w:szCs w:val="20"/>
              </w:rPr>
              <w:t>Dimension/Manufacture</w:t>
            </w:r>
          </w:p>
        </w:tc>
        <w:tc>
          <w:tcPr>
            <w:tcW w:w="0" w:type="dxa"/>
            <w:shd w:val="clear" w:color="auto" w:fill="D9E2F3" w:themeFill="accent1" w:themeFillTint="33"/>
          </w:tcPr>
          <w:p w14:paraId="01F516EA" w14:textId="77777777" w:rsidR="00A614D4" w:rsidRPr="00B25967" w:rsidRDefault="00A614D4" w:rsidP="00AA765F">
            <w:pP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Material/Properties</w:t>
            </w:r>
          </w:p>
        </w:tc>
      </w:tr>
      <w:tr w:rsidR="00A614D4" w:rsidRPr="00B25967" w14:paraId="34120EC5"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342"/>
        </w:trPr>
        <w:tc>
          <w:tcPr>
            <w:cnfStyle w:val="001000000000" w:firstRow="0" w:lastRow="0" w:firstColumn="1" w:lastColumn="0" w:oddVBand="0" w:evenVBand="0" w:oddHBand="0" w:evenHBand="0" w:firstRowFirstColumn="0" w:firstRowLastColumn="0" w:lastRowFirstColumn="0" w:lastRowLastColumn="0"/>
            <w:tcW w:w="1275" w:type="dxa"/>
            <w:vMerge w:val="restart"/>
          </w:tcPr>
          <w:p w14:paraId="77DC109A" w14:textId="77777777" w:rsidR="00A614D4" w:rsidRPr="00B25967" w:rsidRDefault="00A614D4" w:rsidP="00AA765F">
            <w:pPr>
              <w:rPr>
                <w:rFonts w:cstheme="minorHAnsi"/>
                <w:sz w:val="20"/>
                <w:szCs w:val="20"/>
              </w:rPr>
            </w:pPr>
            <w:r w:rsidRPr="00B25967">
              <w:rPr>
                <w:rFonts w:cstheme="minorHAnsi"/>
                <w:sz w:val="20"/>
                <w:szCs w:val="20"/>
              </w:rPr>
              <w:t>Stability</w:t>
            </w:r>
          </w:p>
        </w:tc>
        <w:tc>
          <w:tcPr>
            <w:tcW w:w="0" w:type="dxa"/>
          </w:tcPr>
          <w:p w14:paraId="5075D683"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Heel counter/stiffener</w:t>
            </w:r>
          </w:p>
        </w:tc>
        <w:tc>
          <w:tcPr>
            <w:tcW w:w="0" w:type="dxa"/>
          </w:tcPr>
          <w:p w14:paraId="53B32F16"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Extended to midfoot and towards </w:t>
            </w:r>
            <w:proofErr w:type="spellStart"/>
            <w:r w:rsidRPr="00B25967">
              <w:rPr>
                <w:rFonts w:cstheme="minorHAnsi"/>
                <w:sz w:val="20"/>
                <w:szCs w:val="20"/>
              </w:rPr>
              <w:t>topline</w:t>
            </w:r>
            <w:proofErr w:type="spellEnd"/>
          </w:p>
          <w:p w14:paraId="1C22547B"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Robust anchorage to welt and outsole</w:t>
            </w:r>
          </w:p>
        </w:tc>
        <w:tc>
          <w:tcPr>
            <w:tcW w:w="0" w:type="dxa"/>
          </w:tcPr>
          <w:p w14:paraId="6C0FC554"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Stiffened material</w:t>
            </w:r>
          </w:p>
        </w:tc>
      </w:tr>
      <w:tr w:rsidR="00A614D4" w:rsidRPr="00B25967" w14:paraId="3B44FBAB" w14:textId="77777777" w:rsidTr="009344E2">
        <w:trPr>
          <w:gridAfter w:val="1"/>
          <w:wAfter w:w="24" w:type="dxa"/>
          <w:trHeight w:val="338"/>
        </w:trPr>
        <w:tc>
          <w:tcPr>
            <w:cnfStyle w:val="001000000000" w:firstRow="0" w:lastRow="0" w:firstColumn="1" w:lastColumn="0" w:oddVBand="0" w:evenVBand="0" w:oddHBand="0" w:evenHBand="0" w:firstRowFirstColumn="0" w:firstRowLastColumn="0" w:lastRowFirstColumn="0" w:lastRowLastColumn="0"/>
            <w:tcW w:w="1275" w:type="dxa"/>
            <w:vMerge/>
          </w:tcPr>
          <w:p w14:paraId="33CD5ABB" w14:textId="77777777" w:rsidR="00A614D4" w:rsidRPr="00B25967" w:rsidRDefault="00A614D4" w:rsidP="00AA765F">
            <w:pPr>
              <w:rPr>
                <w:rFonts w:cstheme="minorHAnsi"/>
                <w:sz w:val="20"/>
                <w:szCs w:val="20"/>
              </w:rPr>
            </w:pPr>
          </w:p>
        </w:tc>
        <w:tc>
          <w:tcPr>
            <w:tcW w:w="3119" w:type="dxa"/>
          </w:tcPr>
          <w:p w14:paraId="681E967E"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B25967">
              <w:rPr>
                <w:rFonts w:cstheme="minorHAnsi"/>
                <w:sz w:val="20"/>
                <w:szCs w:val="20"/>
              </w:rPr>
              <w:t>Topline</w:t>
            </w:r>
            <w:proofErr w:type="spellEnd"/>
          </w:p>
        </w:tc>
        <w:tc>
          <w:tcPr>
            <w:tcW w:w="6095" w:type="dxa"/>
          </w:tcPr>
          <w:p w14:paraId="78804273"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Extended above ankle</w:t>
            </w:r>
          </w:p>
          <w:p w14:paraId="6B823E72"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To assist leverage of heel counter</w:t>
            </w:r>
          </w:p>
        </w:tc>
        <w:tc>
          <w:tcPr>
            <w:tcW w:w="3136" w:type="dxa"/>
          </w:tcPr>
          <w:p w14:paraId="7EA2813D"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 xml:space="preserve">Leather </w:t>
            </w:r>
          </w:p>
        </w:tc>
      </w:tr>
      <w:tr w:rsidR="00A614D4" w:rsidRPr="00B25967" w14:paraId="7DAA2164"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338"/>
        </w:trPr>
        <w:tc>
          <w:tcPr>
            <w:cnfStyle w:val="001000000000" w:firstRow="0" w:lastRow="0" w:firstColumn="1" w:lastColumn="0" w:oddVBand="0" w:evenVBand="0" w:oddHBand="0" w:evenHBand="0" w:firstRowFirstColumn="0" w:firstRowLastColumn="0" w:lastRowFirstColumn="0" w:lastRowLastColumn="0"/>
            <w:tcW w:w="1275" w:type="dxa"/>
            <w:vMerge/>
          </w:tcPr>
          <w:p w14:paraId="6077A85C" w14:textId="77777777" w:rsidR="00A614D4" w:rsidRPr="00B25967" w:rsidRDefault="00A614D4" w:rsidP="00AA765F">
            <w:pPr>
              <w:rPr>
                <w:rFonts w:cstheme="minorHAnsi"/>
                <w:sz w:val="20"/>
                <w:szCs w:val="20"/>
              </w:rPr>
            </w:pPr>
          </w:p>
        </w:tc>
        <w:tc>
          <w:tcPr>
            <w:tcW w:w="0" w:type="dxa"/>
          </w:tcPr>
          <w:p w14:paraId="6982B812"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Outer sole</w:t>
            </w:r>
          </w:p>
        </w:tc>
        <w:tc>
          <w:tcPr>
            <w:tcW w:w="0" w:type="dxa"/>
          </w:tcPr>
          <w:p w14:paraId="56DC84E5"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Wider than heel cup of upper</w:t>
            </w:r>
          </w:p>
          <w:p w14:paraId="64E336C8"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Range of tread depths</w:t>
            </w:r>
          </w:p>
          <w:p w14:paraId="7BB97E94"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Deepened tread for uneven terrain</w:t>
            </w:r>
          </w:p>
          <w:p w14:paraId="1639F180"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Shallower for indoor use to avoid catching on the walking surface </w:t>
            </w:r>
          </w:p>
          <w:p w14:paraId="47F2672F"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Minimal heel forefoot differential to maximise stability </w:t>
            </w:r>
          </w:p>
        </w:tc>
        <w:tc>
          <w:tcPr>
            <w:tcW w:w="0" w:type="dxa"/>
          </w:tcPr>
          <w:p w14:paraId="396D4BF1"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Stiffer at the heel and midfoot</w:t>
            </w:r>
          </w:p>
          <w:p w14:paraId="31073C89"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Hard Wearing Sole material </w:t>
            </w:r>
          </w:p>
        </w:tc>
      </w:tr>
      <w:tr w:rsidR="00A614D4" w:rsidRPr="00B25967" w14:paraId="3710B3B0" w14:textId="77777777" w:rsidTr="009344E2">
        <w:trPr>
          <w:gridAfter w:val="1"/>
          <w:wAfter w:w="24" w:type="dxa"/>
          <w:trHeight w:val="338"/>
        </w:trPr>
        <w:tc>
          <w:tcPr>
            <w:cnfStyle w:val="001000000000" w:firstRow="0" w:lastRow="0" w:firstColumn="1" w:lastColumn="0" w:oddVBand="0" w:evenVBand="0" w:oddHBand="0" w:evenHBand="0" w:firstRowFirstColumn="0" w:firstRowLastColumn="0" w:lastRowFirstColumn="0" w:lastRowLastColumn="0"/>
            <w:tcW w:w="1275" w:type="dxa"/>
            <w:vMerge/>
          </w:tcPr>
          <w:p w14:paraId="02D0006E" w14:textId="77777777" w:rsidR="00A614D4" w:rsidRPr="00B25967" w:rsidRDefault="00A614D4" w:rsidP="00AA765F">
            <w:pPr>
              <w:rPr>
                <w:rFonts w:cstheme="minorHAnsi"/>
                <w:sz w:val="20"/>
                <w:szCs w:val="20"/>
              </w:rPr>
            </w:pPr>
          </w:p>
        </w:tc>
        <w:tc>
          <w:tcPr>
            <w:tcW w:w="3119" w:type="dxa"/>
          </w:tcPr>
          <w:p w14:paraId="00AD1C42"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Upper</w:t>
            </w:r>
          </w:p>
        </w:tc>
        <w:tc>
          <w:tcPr>
            <w:tcW w:w="6095" w:type="dxa"/>
          </w:tcPr>
          <w:p w14:paraId="0C21CE79"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3136" w:type="dxa"/>
          </w:tcPr>
          <w:p w14:paraId="07FAAECD"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Leather with stiffened material properties</w:t>
            </w:r>
          </w:p>
        </w:tc>
      </w:tr>
      <w:tr w:rsidR="00A614D4" w:rsidRPr="00B25967" w14:paraId="2A3FCB1F"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338"/>
        </w:trPr>
        <w:tc>
          <w:tcPr>
            <w:cnfStyle w:val="001000000000" w:firstRow="0" w:lastRow="0" w:firstColumn="1" w:lastColumn="0" w:oddVBand="0" w:evenVBand="0" w:oddHBand="0" w:evenHBand="0" w:firstRowFirstColumn="0" w:firstRowLastColumn="0" w:lastRowFirstColumn="0" w:lastRowLastColumn="0"/>
            <w:tcW w:w="1275" w:type="dxa"/>
            <w:vMerge/>
          </w:tcPr>
          <w:p w14:paraId="16CA4256" w14:textId="77777777" w:rsidR="00A614D4" w:rsidRPr="00B25967" w:rsidRDefault="00A614D4" w:rsidP="00AA765F">
            <w:pPr>
              <w:rPr>
                <w:rFonts w:cstheme="minorHAnsi"/>
                <w:sz w:val="20"/>
                <w:szCs w:val="20"/>
              </w:rPr>
            </w:pPr>
          </w:p>
        </w:tc>
        <w:tc>
          <w:tcPr>
            <w:tcW w:w="0" w:type="dxa"/>
          </w:tcPr>
          <w:p w14:paraId="685F894C"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Inlay/Insole</w:t>
            </w:r>
          </w:p>
        </w:tc>
        <w:tc>
          <w:tcPr>
            <w:tcW w:w="0" w:type="dxa"/>
          </w:tcPr>
          <w:p w14:paraId="34232152"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Contoured to </w:t>
            </w:r>
            <w:proofErr w:type="spellStart"/>
            <w:r w:rsidRPr="00B25967">
              <w:rPr>
                <w:rFonts w:cstheme="minorHAnsi"/>
                <w:sz w:val="20"/>
                <w:szCs w:val="20"/>
              </w:rPr>
              <w:t>cup</w:t>
            </w:r>
            <w:proofErr w:type="spellEnd"/>
            <w:r w:rsidRPr="00B25967">
              <w:rPr>
                <w:rFonts w:cstheme="minorHAnsi"/>
                <w:sz w:val="20"/>
                <w:szCs w:val="20"/>
              </w:rPr>
              <w:t xml:space="preserve"> the child's heel to improve the rearfoot fit</w:t>
            </w:r>
          </w:p>
        </w:tc>
        <w:tc>
          <w:tcPr>
            <w:tcW w:w="0" w:type="dxa"/>
          </w:tcPr>
          <w:p w14:paraId="42C2122B"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A614D4" w:rsidRPr="00B25967" w14:paraId="4E91940C" w14:textId="77777777" w:rsidTr="009344E2">
        <w:trPr>
          <w:gridAfter w:val="1"/>
          <w:wAfter w:w="24" w:type="dxa"/>
          <w:trHeight w:val="338"/>
        </w:trPr>
        <w:tc>
          <w:tcPr>
            <w:cnfStyle w:val="001000000000" w:firstRow="0" w:lastRow="0" w:firstColumn="1" w:lastColumn="0" w:oddVBand="0" w:evenVBand="0" w:oddHBand="0" w:evenHBand="0" w:firstRowFirstColumn="0" w:firstRowLastColumn="0" w:lastRowFirstColumn="0" w:lastRowLastColumn="0"/>
            <w:tcW w:w="1275" w:type="dxa"/>
            <w:vMerge/>
          </w:tcPr>
          <w:p w14:paraId="6C603362" w14:textId="77777777" w:rsidR="00A614D4" w:rsidRPr="00B25967" w:rsidRDefault="00A614D4" w:rsidP="00AA765F">
            <w:pPr>
              <w:rPr>
                <w:rFonts w:cstheme="minorHAnsi"/>
                <w:sz w:val="20"/>
                <w:szCs w:val="20"/>
              </w:rPr>
            </w:pPr>
          </w:p>
        </w:tc>
        <w:tc>
          <w:tcPr>
            <w:tcW w:w="3119" w:type="dxa"/>
          </w:tcPr>
          <w:p w14:paraId="41A02F9C"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Fastenings/Facings</w:t>
            </w:r>
          </w:p>
        </w:tc>
        <w:tc>
          <w:tcPr>
            <w:tcW w:w="6095" w:type="dxa"/>
          </w:tcPr>
          <w:p w14:paraId="394F5B00"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Facings extended to Midfoot</w:t>
            </w:r>
          </w:p>
        </w:tc>
        <w:tc>
          <w:tcPr>
            <w:tcW w:w="3136" w:type="dxa"/>
          </w:tcPr>
          <w:p w14:paraId="3462D4FC"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Lace fastenings</w:t>
            </w:r>
          </w:p>
        </w:tc>
      </w:tr>
      <w:tr w:rsidR="00A614D4" w:rsidRPr="00B25967" w14:paraId="09E28C51"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363"/>
        </w:trPr>
        <w:tc>
          <w:tcPr>
            <w:cnfStyle w:val="001000000000" w:firstRow="0" w:lastRow="0" w:firstColumn="1" w:lastColumn="0" w:oddVBand="0" w:evenVBand="0" w:oddHBand="0" w:evenHBand="0" w:firstRowFirstColumn="0" w:firstRowLastColumn="0" w:lastRowFirstColumn="0" w:lastRowLastColumn="0"/>
            <w:tcW w:w="1275" w:type="dxa"/>
            <w:vMerge/>
          </w:tcPr>
          <w:p w14:paraId="41E97BA8" w14:textId="77777777" w:rsidR="00A614D4" w:rsidRPr="00B25967" w:rsidRDefault="00A614D4" w:rsidP="00AA765F">
            <w:pPr>
              <w:rPr>
                <w:rFonts w:cstheme="minorHAnsi"/>
                <w:sz w:val="20"/>
                <w:szCs w:val="20"/>
              </w:rPr>
            </w:pPr>
          </w:p>
        </w:tc>
        <w:tc>
          <w:tcPr>
            <w:tcW w:w="0" w:type="dxa"/>
          </w:tcPr>
          <w:p w14:paraId="3539BA11"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Forefoot rocker</w:t>
            </w:r>
          </w:p>
        </w:tc>
        <w:tc>
          <w:tcPr>
            <w:tcW w:w="0" w:type="dxa"/>
          </w:tcPr>
          <w:p w14:paraId="02A3F672"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Should not be so large to affect ground clearance in swing</w:t>
            </w:r>
          </w:p>
        </w:tc>
        <w:tc>
          <w:tcPr>
            <w:tcW w:w="0" w:type="dxa"/>
          </w:tcPr>
          <w:p w14:paraId="673225D7"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A614D4" w:rsidRPr="00B25967" w14:paraId="78D48176" w14:textId="77777777" w:rsidTr="00FC36EC">
        <w:trPr>
          <w:gridAfter w:val="1"/>
          <w:wAfter w:w="24" w:type="dxa"/>
          <w:trHeight w:val="268"/>
        </w:trPr>
        <w:tc>
          <w:tcPr>
            <w:cnfStyle w:val="001000000000" w:firstRow="0" w:lastRow="0" w:firstColumn="1" w:lastColumn="0" w:oddVBand="0" w:evenVBand="0" w:oddHBand="0" w:evenHBand="0" w:firstRowFirstColumn="0" w:firstRowLastColumn="0" w:lastRowFirstColumn="0" w:lastRowLastColumn="0"/>
            <w:tcW w:w="1275" w:type="dxa"/>
            <w:vMerge w:val="restart"/>
            <w:shd w:val="clear" w:color="auto" w:fill="FFFFFF" w:themeFill="background1"/>
          </w:tcPr>
          <w:p w14:paraId="532DB66C" w14:textId="77777777" w:rsidR="00A614D4" w:rsidRPr="00B25967" w:rsidRDefault="00A614D4" w:rsidP="00AA765F">
            <w:pPr>
              <w:rPr>
                <w:rFonts w:cstheme="minorHAnsi"/>
                <w:sz w:val="20"/>
                <w:szCs w:val="20"/>
              </w:rPr>
            </w:pPr>
            <w:r w:rsidRPr="00B25967">
              <w:rPr>
                <w:rFonts w:cstheme="minorHAnsi"/>
                <w:sz w:val="20"/>
                <w:szCs w:val="20"/>
              </w:rPr>
              <w:t>Ergonomics</w:t>
            </w:r>
          </w:p>
          <w:p w14:paraId="1BBC3384" w14:textId="77777777" w:rsidR="00A614D4" w:rsidRPr="00B25967" w:rsidRDefault="00A614D4" w:rsidP="00AA765F">
            <w:pPr>
              <w:rPr>
                <w:rFonts w:cstheme="minorHAnsi"/>
                <w:sz w:val="20"/>
                <w:szCs w:val="20"/>
              </w:rPr>
            </w:pPr>
          </w:p>
        </w:tc>
        <w:tc>
          <w:tcPr>
            <w:tcW w:w="3119" w:type="dxa"/>
          </w:tcPr>
          <w:p w14:paraId="1E11001C"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Heel counter/stiffener</w:t>
            </w:r>
          </w:p>
        </w:tc>
        <w:tc>
          <w:tcPr>
            <w:tcW w:w="6095" w:type="dxa"/>
          </w:tcPr>
          <w:p w14:paraId="0D3DEBA5"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Range of available extensions to accommodate ankle anatomy</w:t>
            </w:r>
          </w:p>
        </w:tc>
        <w:tc>
          <w:tcPr>
            <w:tcW w:w="3136" w:type="dxa"/>
          </w:tcPr>
          <w:p w14:paraId="1B85D8A2"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A614D4" w:rsidRPr="00B25967" w14:paraId="67C8537C"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265"/>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0B777811" w14:textId="77777777" w:rsidR="00A614D4" w:rsidRPr="00B25967" w:rsidRDefault="00A614D4" w:rsidP="00AA765F">
            <w:pPr>
              <w:rPr>
                <w:rFonts w:cstheme="minorHAnsi"/>
                <w:sz w:val="20"/>
                <w:szCs w:val="20"/>
              </w:rPr>
            </w:pPr>
          </w:p>
        </w:tc>
        <w:tc>
          <w:tcPr>
            <w:tcW w:w="0" w:type="dxa"/>
          </w:tcPr>
          <w:p w14:paraId="0145E2BF"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B25967">
              <w:rPr>
                <w:rFonts w:cstheme="minorHAnsi"/>
                <w:sz w:val="20"/>
                <w:szCs w:val="20"/>
              </w:rPr>
              <w:t>Topline</w:t>
            </w:r>
            <w:proofErr w:type="spellEnd"/>
          </w:p>
        </w:tc>
        <w:tc>
          <w:tcPr>
            <w:tcW w:w="0" w:type="dxa"/>
          </w:tcPr>
          <w:p w14:paraId="71186032"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Padded collar and contoured to ankle anatomy</w:t>
            </w:r>
          </w:p>
        </w:tc>
        <w:tc>
          <w:tcPr>
            <w:tcW w:w="0" w:type="dxa"/>
          </w:tcPr>
          <w:p w14:paraId="4F2F61D0"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A614D4" w:rsidRPr="00B25967" w14:paraId="469AA907" w14:textId="77777777" w:rsidTr="00FC36EC">
        <w:trPr>
          <w:gridAfter w:val="1"/>
          <w:wAfter w:w="24" w:type="dxa"/>
          <w:trHeight w:val="225"/>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0B379D9B" w14:textId="77777777" w:rsidR="00A614D4" w:rsidRPr="00B25967" w:rsidRDefault="00A614D4" w:rsidP="00AA765F">
            <w:pPr>
              <w:rPr>
                <w:rFonts w:cstheme="minorHAnsi"/>
                <w:sz w:val="20"/>
                <w:szCs w:val="20"/>
              </w:rPr>
            </w:pPr>
          </w:p>
        </w:tc>
        <w:tc>
          <w:tcPr>
            <w:tcW w:w="3119" w:type="dxa"/>
          </w:tcPr>
          <w:p w14:paraId="6FA609D0"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Outer sole</w:t>
            </w:r>
          </w:p>
        </w:tc>
        <w:tc>
          <w:tcPr>
            <w:tcW w:w="6095" w:type="dxa"/>
          </w:tcPr>
          <w:p w14:paraId="4FD36DD8"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 xml:space="preserve">Flexibility focused at the toe flex line </w:t>
            </w:r>
          </w:p>
        </w:tc>
        <w:tc>
          <w:tcPr>
            <w:tcW w:w="3136" w:type="dxa"/>
          </w:tcPr>
          <w:p w14:paraId="7D29C5EA"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A614D4" w:rsidRPr="00B25967" w14:paraId="426A1E26"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694"/>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365357AC" w14:textId="77777777" w:rsidR="00A614D4" w:rsidRPr="00B25967" w:rsidRDefault="00A614D4" w:rsidP="00AA765F">
            <w:pPr>
              <w:rPr>
                <w:rFonts w:cstheme="minorHAnsi"/>
                <w:sz w:val="20"/>
                <w:szCs w:val="20"/>
              </w:rPr>
            </w:pPr>
          </w:p>
        </w:tc>
        <w:tc>
          <w:tcPr>
            <w:tcW w:w="0" w:type="dxa"/>
          </w:tcPr>
          <w:p w14:paraId="36572B11"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Upper</w:t>
            </w:r>
          </w:p>
        </w:tc>
        <w:tc>
          <w:tcPr>
            <w:tcW w:w="0" w:type="dxa"/>
          </w:tcPr>
          <w:p w14:paraId="491BECE3"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Range of available dimensional adaptions to accommodate foot anatomy</w:t>
            </w:r>
          </w:p>
          <w:p w14:paraId="4F5BA5C4"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Tongue adapted to avoid slippage under fastenings </w:t>
            </w:r>
          </w:p>
          <w:p w14:paraId="09F34039"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Tongue length to provide comfort from fastenings</w:t>
            </w:r>
          </w:p>
        </w:tc>
        <w:tc>
          <w:tcPr>
            <w:tcW w:w="0" w:type="dxa"/>
          </w:tcPr>
          <w:p w14:paraId="53F39363"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Range of materials to allow breathability in warm climates Wipeable material dependent on user's continence </w:t>
            </w:r>
          </w:p>
        </w:tc>
      </w:tr>
      <w:tr w:rsidR="00A614D4" w:rsidRPr="00B25967" w14:paraId="35C26070" w14:textId="77777777" w:rsidTr="00FC36EC">
        <w:trPr>
          <w:gridAfter w:val="1"/>
          <w:wAfter w:w="24" w:type="dxa"/>
          <w:trHeight w:val="367"/>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7C1361D5" w14:textId="77777777" w:rsidR="00A614D4" w:rsidRPr="00B25967" w:rsidRDefault="00A614D4" w:rsidP="00AA765F">
            <w:pPr>
              <w:rPr>
                <w:rFonts w:cstheme="minorHAnsi"/>
                <w:sz w:val="20"/>
                <w:szCs w:val="20"/>
              </w:rPr>
            </w:pPr>
          </w:p>
        </w:tc>
        <w:tc>
          <w:tcPr>
            <w:tcW w:w="3119" w:type="dxa"/>
          </w:tcPr>
          <w:p w14:paraId="0E9D13E8"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Fastening/Facings</w:t>
            </w:r>
          </w:p>
        </w:tc>
        <w:tc>
          <w:tcPr>
            <w:tcW w:w="6095" w:type="dxa"/>
          </w:tcPr>
          <w:p w14:paraId="3B115192"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Facings extended to toe box to allow greater access to footwear for limited foot and ankle mobility</w:t>
            </w:r>
          </w:p>
        </w:tc>
        <w:tc>
          <w:tcPr>
            <w:tcW w:w="3136" w:type="dxa"/>
          </w:tcPr>
          <w:p w14:paraId="227320E9"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Velcro or lace dependent on the patient's dexterity</w:t>
            </w:r>
          </w:p>
        </w:tc>
      </w:tr>
      <w:tr w:rsidR="00A614D4" w:rsidRPr="00B25967" w14:paraId="6ECB6037" w14:textId="77777777" w:rsidTr="009344E2">
        <w:trPr>
          <w:gridAfter w:val="1"/>
          <w:cnfStyle w:val="000000100000" w:firstRow="0" w:lastRow="0" w:firstColumn="0" w:lastColumn="0" w:oddVBand="0" w:evenVBand="0" w:oddHBand="1" w:evenHBand="0" w:firstRowFirstColumn="0" w:firstRowLastColumn="0" w:lastRowFirstColumn="0" w:lastRowLastColumn="0"/>
          <w:wAfter w:w="24" w:type="dxa"/>
          <w:trHeight w:val="265"/>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7CFA81B3" w14:textId="77777777" w:rsidR="00A614D4" w:rsidRPr="00B25967" w:rsidRDefault="00A614D4" w:rsidP="00AA765F">
            <w:pPr>
              <w:rPr>
                <w:rFonts w:cstheme="minorHAnsi"/>
                <w:sz w:val="20"/>
                <w:szCs w:val="20"/>
              </w:rPr>
            </w:pPr>
          </w:p>
        </w:tc>
        <w:tc>
          <w:tcPr>
            <w:tcW w:w="0" w:type="dxa"/>
          </w:tcPr>
          <w:p w14:paraId="314EA823"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Inlay/Insole </w:t>
            </w:r>
          </w:p>
        </w:tc>
        <w:tc>
          <w:tcPr>
            <w:tcW w:w="0" w:type="dxa"/>
          </w:tcPr>
          <w:p w14:paraId="31952726"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Contoured to </w:t>
            </w:r>
            <w:proofErr w:type="spellStart"/>
            <w:r w:rsidRPr="00B25967">
              <w:rPr>
                <w:rFonts w:cstheme="minorHAnsi"/>
                <w:sz w:val="20"/>
                <w:szCs w:val="20"/>
              </w:rPr>
              <w:t>cup</w:t>
            </w:r>
            <w:proofErr w:type="spellEnd"/>
            <w:r w:rsidRPr="00B25967">
              <w:rPr>
                <w:rFonts w:cstheme="minorHAnsi"/>
                <w:sz w:val="20"/>
                <w:szCs w:val="20"/>
              </w:rPr>
              <w:t xml:space="preserve"> the child's heel to improve rearfoot fitting</w:t>
            </w:r>
          </w:p>
          <w:p w14:paraId="420BADE1"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Deep enough to simulate potential prescriptive orthoses</w:t>
            </w:r>
          </w:p>
        </w:tc>
        <w:tc>
          <w:tcPr>
            <w:tcW w:w="0" w:type="dxa"/>
          </w:tcPr>
          <w:p w14:paraId="551A58BE"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A614D4" w:rsidRPr="00B25967" w14:paraId="0EC18394" w14:textId="77777777" w:rsidTr="009344E2">
        <w:trPr>
          <w:trHeight w:val="265"/>
        </w:trPr>
        <w:tc>
          <w:tcPr>
            <w:cnfStyle w:val="001000000000" w:firstRow="0" w:lastRow="0" w:firstColumn="1" w:lastColumn="0" w:oddVBand="0" w:evenVBand="0" w:oddHBand="0" w:evenHBand="0" w:firstRowFirstColumn="0" w:firstRowLastColumn="0" w:lastRowFirstColumn="0" w:lastRowLastColumn="0"/>
            <w:tcW w:w="1275" w:type="dxa"/>
            <w:vMerge/>
            <w:shd w:val="clear" w:color="auto" w:fill="FFFFFF" w:themeFill="background1"/>
          </w:tcPr>
          <w:p w14:paraId="0B370D1A" w14:textId="77777777" w:rsidR="00A614D4" w:rsidRPr="00B25967" w:rsidRDefault="00A614D4" w:rsidP="00AA765F">
            <w:pPr>
              <w:rPr>
                <w:rFonts w:cstheme="minorHAnsi"/>
                <w:sz w:val="20"/>
                <w:szCs w:val="20"/>
              </w:rPr>
            </w:pPr>
          </w:p>
        </w:tc>
        <w:tc>
          <w:tcPr>
            <w:tcW w:w="12374" w:type="dxa"/>
            <w:gridSpan w:val="4"/>
          </w:tcPr>
          <w:p w14:paraId="59FE604E" w14:textId="77777777" w:rsidR="00A614D4" w:rsidRPr="00B25967" w:rsidRDefault="00A614D4" w:rsidP="00AA765F">
            <w:pP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B25967">
              <w:rPr>
                <w:rFonts w:cstheme="minorHAnsi"/>
                <w:sz w:val="20"/>
                <w:szCs w:val="20"/>
              </w:rPr>
              <w:t>Footwear kept to the lowest reasonable mass to reduce the physiological cost to a child in mobility</w:t>
            </w:r>
          </w:p>
        </w:tc>
      </w:tr>
      <w:tr w:rsidR="00A614D4" w:rsidRPr="00B25967" w14:paraId="44D66B00" w14:textId="77777777" w:rsidTr="00FC36EC">
        <w:trPr>
          <w:gridAfter w:val="1"/>
          <w:cnfStyle w:val="000000100000" w:firstRow="0" w:lastRow="0" w:firstColumn="0" w:lastColumn="0" w:oddVBand="0" w:evenVBand="0" w:oddHBand="1" w:evenHBand="0" w:firstRowFirstColumn="0" w:firstRowLastColumn="0" w:lastRowFirstColumn="0" w:lastRowLastColumn="0"/>
          <w:wAfter w:w="24" w:type="dxa"/>
        </w:trPr>
        <w:tc>
          <w:tcPr>
            <w:cnfStyle w:val="001000000000" w:firstRow="0" w:lastRow="0" w:firstColumn="1" w:lastColumn="0" w:oddVBand="0" w:evenVBand="0" w:oddHBand="0" w:evenHBand="0" w:firstRowFirstColumn="0" w:firstRowLastColumn="0" w:lastRowFirstColumn="0" w:lastRowLastColumn="0"/>
            <w:tcW w:w="1275" w:type="dxa"/>
          </w:tcPr>
          <w:p w14:paraId="56E55C24" w14:textId="6CDFED2F" w:rsidR="00A614D4" w:rsidRPr="00B25967" w:rsidRDefault="00A614D4" w:rsidP="00AA765F">
            <w:pPr>
              <w:rPr>
                <w:rFonts w:cstheme="minorHAnsi"/>
                <w:sz w:val="20"/>
                <w:szCs w:val="20"/>
              </w:rPr>
            </w:pPr>
            <w:r w:rsidRPr="00B25967">
              <w:rPr>
                <w:rFonts w:cstheme="minorHAnsi"/>
                <w:sz w:val="20"/>
                <w:szCs w:val="20"/>
              </w:rPr>
              <w:t>Aesthetics</w:t>
            </w:r>
          </w:p>
        </w:tc>
        <w:tc>
          <w:tcPr>
            <w:tcW w:w="3119" w:type="dxa"/>
          </w:tcPr>
          <w:p w14:paraId="380CAB38"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Upper</w:t>
            </w:r>
          </w:p>
        </w:tc>
        <w:tc>
          <w:tcPr>
            <w:tcW w:w="6095" w:type="dxa"/>
          </w:tcPr>
          <w:p w14:paraId="59114A86"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 xml:space="preserve">Range of colours  </w:t>
            </w:r>
          </w:p>
        </w:tc>
        <w:tc>
          <w:tcPr>
            <w:tcW w:w="3136" w:type="dxa"/>
          </w:tcPr>
          <w:p w14:paraId="0764E5F4" w14:textId="77777777" w:rsidR="00A614D4" w:rsidRPr="00B25967" w:rsidRDefault="00A614D4" w:rsidP="00AA765F">
            <w:pP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B25967">
              <w:rPr>
                <w:rFonts w:cstheme="minorHAnsi"/>
                <w:sz w:val="20"/>
                <w:szCs w:val="20"/>
              </w:rPr>
              <w:t>Range of material</w:t>
            </w:r>
          </w:p>
        </w:tc>
      </w:tr>
    </w:tbl>
    <w:p w14:paraId="247E0EF3" w14:textId="00670D00" w:rsidR="00A404B9" w:rsidRDefault="00A404B9">
      <w:pPr>
        <w:sectPr w:rsidR="00A404B9" w:rsidSect="009344E2">
          <w:pgSz w:w="16840" w:h="11900" w:orient="landscape"/>
          <w:pgMar w:top="2268" w:right="1440" w:bottom="1134" w:left="1440" w:header="709" w:footer="709" w:gutter="0"/>
          <w:cols w:space="708"/>
          <w:docGrid w:linePitch="360"/>
        </w:sectPr>
      </w:pPr>
    </w:p>
    <w:p w14:paraId="29C49145" w14:textId="77777777" w:rsidR="006B295C" w:rsidRPr="006B295C" w:rsidRDefault="006B295C">
      <w:pPr>
        <w:pStyle w:val="Heading3"/>
        <w:numPr>
          <w:ilvl w:val="2"/>
          <w:numId w:val="29"/>
        </w:numPr>
        <w:spacing w:line="360" w:lineRule="auto"/>
      </w:pPr>
      <w:bookmarkStart w:id="172" w:name="_Toc156403495"/>
      <w:r w:rsidRPr="006B295C">
        <w:lastRenderedPageBreak/>
        <w:t>Section 3</w:t>
      </w:r>
      <w:bookmarkEnd w:id="172"/>
    </w:p>
    <w:p w14:paraId="7505D8CF" w14:textId="5D007409" w:rsidR="006B295C" w:rsidRPr="006B295C" w:rsidRDefault="006B295C" w:rsidP="003C52C8">
      <w:pPr>
        <w:spacing w:line="360" w:lineRule="auto"/>
        <w:jc w:val="both"/>
      </w:pPr>
      <w:r w:rsidRPr="006B295C">
        <w:t xml:space="preserve">The 87 consensus statements concerning children's mobility impairments suitable for </w:t>
      </w:r>
      <w:r w:rsidR="005C2C45">
        <w:rPr>
          <w:rFonts w:cstheme="minorHAnsi"/>
          <w:spacing w:val="-2"/>
        </w:rPr>
        <w:t>OSSTF</w:t>
      </w:r>
      <w:r w:rsidRPr="006B295C">
        <w:t xml:space="preserve"> resulted in consensus recommendations for the prescription criteria and outcome measures for five of the initial seven conditions: Cerebral Palsy (92% agreement</w:t>
      </w:r>
      <w:r w:rsidR="00C76BA8" w:rsidRPr="006B295C">
        <w:t>),</w:t>
      </w:r>
      <w:r w:rsidRPr="006B295C">
        <w:t xml:space="preserve"> Mobile symptomatic pes planus (86% agreement), Duchenne Muscular Dystrophy (92% agreement), Spina Bifida (80% agreement) and </w:t>
      </w:r>
      <w:r w:rsidR="0083339A">
        <w:t>Down</w:t>
      </w:r>
      <w:r w:rsidRPr="006B295C">
        <w:t xml:space="preserve"> Syndrome (85% agreement) (</w:t>
      </w:r>
      <w:r w:rsidR="00B63A29">
        <w:fldChar w:fldCharType="begin"/>
      </w:r>
      <w:r w:rsidR="00B63A29">
        <w:instrText xml:space="preserve"> REF _Ref142033665 \h </w:instrText>
      </w:r>
      <w:r w:rsidR="00B63A29">
        <w:fldChar w:fldCharType="separate"/>
      </w:r>
      <w:r w:rsidR="00B63A29">
        <w:t xml:space="preserve">Table </w:t>
      </w:r>
      <w:r w:rsidR="00B63A29">
        <w:rPr>
          <w:noProof/>
        </w:rPr>
        <w:t>5</w:t>
      </w:r>
      <w:r w:rsidR="00B63A29">
        <w:noBreakHyphen/>
      </w:r>
      <w:r w:rsidR="00B63A29">
        <w:rPr>
          <w:noProof/>
        </w:rPr>
        <w:t>3</w:t>
      </w:r>
      <w:r w:rsidR="00B63A29">
        <w:fldChar w:fldCharType="end"/>
      </w:r>
      <w:r w:rsidR="00930468">
        <w:t xml:space="preserve">, </w:t>
      </w:r>
      <w:r w:rsidR="00B63A29">
        <w:fldChar w:fldCharType="begin"/>
      </w:r>
      <w:r w:rsidR="00B63A29">
        <w:instrText xml:space="preserve"> REF _Ref142033682 \h </w:instrText>
      </w:r>
      <w:r w:rsidR="00B63A29">
        <w:fldChar w:fldCharType="separate"/>
      </w:r>
      <w:r w:rsidR="00B63A29">
        <w:t xml:space="preserve">Table </w:t>
      </w:r>
      <w:r w:rsidR="00B63A29">
        <w:rPr>
          <w:noProof/>
        </w:rPr>
        <w:t>5</w:t>
      </w:r>
      <w:r w:rsidR="00B63A29">
        <w:noBreakHyphen/>
      </w:r>
      <w:r w:rsidR="00B63A29">
        <w:rPr>
          <w:noProof/>
        </w:rPr>
        <w:t>4</w:t>
      </w:r>
      <w:r w:rsidR="00B63A29">
        <w:fldChar w:fldCharType="end"/>
      </w:r>
      <w:r w:rsidRPr="006B295C">
        <w:t>). Five further conditions were suggested and reached a consensus amongst the panel: Charcot Marie Tooth (92% agreement), Hypermobility (Ehlers Danlos Type) (92% agreement), Developmental Coordination Disorder (100% agreement), Rett's Syndrome (80% agreement), Chronic Lateral Ankle Instability (77% agreement) (Appendix</w:t>
      </w:r>
      <w:r w:rsidR="00461E0B">
        <w:t xml:space="preserve"> </w:t>
      </w:r>
      <w:r w:rsidR="00461E0B">
        <w:fldChar w:fldCharType="begin"/>
      </w:r>
      <w:r w:rsidR="00461E0B">
        <w:instrText xml:space="preserve"> REF _Ref132656902 \r \h </w:instrText>
      </w:r>
      <w:r w:rsidR="003C52C8">
        <w:instrText xml:space="preserve"> \* MERGEFORMAT </w:instrText>
      </w:r>
      <w:r w:rsidR="00461E0B">
        <w:fldChar w:fldCharType="separate"/>
      </w:r>
      <w:r w:rsidR="00461E0B">
        <w:t>4.6</w:t>
      </w:r>
      <w:r w:rsidR="00461E0B">
        <w:fldChar w:fldCharType="end"/>
      </w:r>
      <w:r w:rsidRPr="006B295C">
        <w:t xml:space="preserve">). However, the prescription criteria and outcome measures for the treatment of these further conditions were unable to be explored without further extending the Delphi survey and risking panellist fatigue </w:t>
      </w:r>
      <w:r w:rsidRPr="006B295C">
        <w:fldChar w:fldCharType="begin" w:fldLock="1"/>
      </w:r>
      <w:r w:rsidR="00D471C6">
        <w:instrText>ADDIN CSL_CITATION {"citationItems":[{"id":"ITEM-1","itemData":{"DOI":"10.1111/j.1365-2648.2006.03716.x","ISSN":"0309-2402","abstract":"Aim. The aim of this paper was to provide insight into the Delphi technique by outlining our personal experiences during its use over a 10‐year period in a variety of applications. Background. As a means of achieving consensus on an issue, the Delphi research method has become widely used in healthcare research generally and nursing research in particular. The literature on this technique is expanding, mainly addressing what it is and how it should be used. However, there is still much confusion and uncertainty surrounding it, particularly about issues such as modifications, consensus, anonymity, definition of experts, how ‘experts’ are selected and how non‐respondents are pursued. Discussion. This issues that arise when planning and carrying out a Delphi study include the definition of consensus; the issue of anonymity vs. quasi‐anonymity for participants; how to estimate the time needed to collect the data, analyse each ‘round’, feed back results to participants, and gain their responses to this feedback; how to define and select the ‘experts’ who will be asked to participate; how to enhance response rates; and how many ‘rounds’ to conduct. Conclusion. Many challenges and questions are raised when using the Delphi technique, but there is no doubt that it is an important method for achieving consensus on issues where none previously existed. Researchers need to adapt the method to suit their particular study.","author":[{"dropping-particle":"","family":"Keeney","given":"Sinead","non-dropping-particle":"","parse-names":false,"suffix":""},{"dropping-particle":"","family":"Hasson","given":"Felicity","non-dropping-particle":"","parse-names":false,"suffix":""},{"dropping-particle":"","family":"McKenna","given":"Hugh","non-dropping-particle":"","parse-names":false,"suffix":""}],"container-title":"Journal of Advanced Nursing","id":"ITEM-1","issue":"2","issued":{"date-parts":[["2006","1","1"]]},"page":"205-212","publisher":"John Wiley &amp; Sons, Ltd (10.1111)","title":"Consulting the oracle: ten lessons from using the Delphi technique in nursing research","type":"article-journal","volume":"53"},"uris":["http://www.mendeley.com/documents/?uuid=ec324e8a-a5fe-326d-bf83-4a3410758118"]}],"mendeley":{"formattedCitation":"(Keeney et al., 2006)","plainTextFormattedCitation":"(Keeney et al., 2006)","previouslyFormattedCitation":"(Keeney et al., 2006)"},"properties":{"noteIndex":0},"schema":"https://github.com/citation-style-language/schema/raw/master/csl-citation.json"}</w:instrText>
      </w:r>
      <w:r w:rsidRPr="006B295C">
        <w:fldChar w:fldCharType="separate"/>
      </w:r>
      <w:r w:rsidR="009A28E3" w:rsidRPr="009A28E3">
        <w:rPr>
          <w:noProof/>
        </w:rPr>
        <w:t>(Keeney et al., 2006)</w:t>
      </w:r>
      <w:r w:rsidRPr="006B295C">
        <w:fldChar w:fldCharType="end"/>
      </w:r>
      <w:r w:rsidRPr="006B295C">
        <w:t>.</w:t>
      </w:r>
    </w:p>
    <w:p w14:paraId="7C5B67BE" w14:textId="77777777" w:rsidR="006B295C" w:rsidRPr="006B295C" w:rsidRDefault="006B295C" w:rsidP="003C52C8">
      <w:pPr>
        <w:spacing w:line="360" w:lineRule="auto"/>
        <w:jc w:val="both"/>
      </w:pPr>
    </w:p>
    <w:p w14:paraId="59A7EF9D" w14:textId="70692A8D" w:rsidR="006B295C" w:rsidRPr="006B295C" w:rsidRDefault="006B295C" w:rsidP="003C52C8">
      <w:pPr>
        <w:spacing w:line="360" w:lineRule="auto"/>
        <w:jc w:val="both"/>
      </w:pPr>
      <w:r w:rsidRPr="006B295C">
        <w:t xml:space="preserve">In relation to the prescription criteria for </w:t>
      </w:r>
      <w:r w:rsidR="005C2C45">
        <w:rPr>
          <w:rFonts w:cstheme="minorHAnsi"/>
          <w:spacing w:val="-2"/>
        </w:rPr>
        <w:t>OSSTF</w:t>
      </w:r>
      <w:r w:rsidRPr="006B295C">
        <w:t>, there were three areas that reached a general consensus for the five conditions:</w:t>
      </w:r>
    </w:p>
    <w:p w14:paraId="1AA0432A" w14:textId="77777777" w:rsidR="006B295C" w:rsidRPr="006B295C" w:rsidRDefault="006B295C" w:rsidP="003C52C8">
      <w:pPr>
        <w:spacing w:line="360" w:lineRule="auto"/>
        <w:jc w:val="both"/>
        <w:rPr>
          <w:b/>
          <w:bCs/>
        </w:rPr>
      </w:pPr>
    </w:p>
    <w:p w14:paraId="113D4FAB" w14:textId="5881FB0C" w:rsidR="006B295C" w:rsidRPr="006B295C" w:rsidRDefault="006B295C" w:rsidP="003C52C8">
      <w:pPr>
        <w:spacing w:line="360" w:lineRule="auto"/>
        <w:jc w:val="both"/>
      </w:pPr>
      <w:r w:rsidRPr="006B295C">
        <w:rPr>
          <w:b/>
          <w:bCs/>
        </w:rPr>
        <w:t>1)</w:t>
      </w:r>
      <w:r w:rsidRPr="006B295C">
        <w:t xml:space="preserve"> The footwear provides mediolateral stability at the foot and ankle in walking and standing. Meaning it could act as both a walking aid and transfer aid (range 79-88% agreement) (</w:t>
      </w:r>
      <w:r w:rsidR="00B63A29">
        <w:fldChar w:fldCharType="begin"/>
      </w:r>
      <w:r w:rsidR="00B63A29">
        <w:instrText xml:space="preserve"> REF _Ref142033665 \h </w:instrText>
      </w:r>
      <w:r w:rsidR="00B63A29">
        <w:fldChar w:fldCharType="separate"/>
      </w:r>
      <w:r w:rsidR="00B63A29">
        <w:t xml:space="preserve">Table </w:t>
      </w:r>
      <w:r w:rsidR="00B63A29">
        <w:rPr>
          <w:noProof/>
        </w:rPr>
        <w:t>5</w:t>
      </w:r>
      <w:r w:rsidR="00B63A29">
        <w:noBreakHyphen/>
      </w:r>
      <w:r w:rsidR="00B63A29">
        <w:rPr>
          <w:noProof/>
        </w:rPr>
        <w:t>3</w:t>
      </w:r>
      <w:r w:rsidR="00B63A29">
        <w:fldChar w:fldCharType="end"/>
      </w:r>
      <w:r w:rsidRPr="006B295C">
        <w:t>).</w:t>
      </w:r>
    </w:p>
    <w:p w14:paraId="78260971" w14:textId="77777777" w:rsidR="006B295C" w:rsidRPr="006B295C" w:rsidRDefault="006B295C" w:rsidP="003C52C8">
      <w:pPr>
        <w:spacing w:line="360" w:lineRule="auto"/>
        <w:jc w:val="both"/>
        <w:rPr>
          <w:b/>
          <w:bCs/>
        </w:rPr>
      </w:pPr>
    </w:p>
    <w:p w14:paraId="66452856" w14:textId="435665D8" w:rsidR="006B295C" w:rsidRPr="006B295C" w:rsidRDefault="006B295C" w:rsidP="003C52C8">
      <w:pPr>
        <w:spacing w:line="360" w:lineRule="auto"/>
        <w:jc w:val="both"/>
      </w:pPr>
      <w:r w:rsidRPr="006B295C">
        <w:rPr>
          <w:b/>
          <w:bCs/>
        </w:rPr>
        <w:t>2)</w:t>
      </w:r>
      <w:r w:rsidRPr="006B295C">
        <w:t xml:space="preserve"> The provision of </w:t>
      </w:r>
      <w:r w:rsidR="005C2C45">
        <w:rPr>
          <w:rFonts w:cstheme="minorHAnsi"/>
          <w:spacing w:val="-2"/>
        </w:rPr>
        <w:t>OSSTF</w:t>
      </w:r>
      <w:r w:rsidRPr="006B295C">
        <w:t xml:space="preserve"> should only be issued to children with mobility impairment after a critical assessment of the child's mobility needs in respect to other assistive aids or footwear modifications and with clear clinical outcomes (range 86-92% agreement). Panellists voiced their concern that this footwear had been historically uncritically prescribed in the conditions exampled. Panellists felt foot orthoses serving similar function are less obtrusive and potentially cheaper. Consequently, a consensus (86% agreement) was reached that </w:t>
      </w:r>
      <w:r w:rsidR="005C2C45">
        <w:rPr>
          <w:rFonts w:cstheme="minorHAnsi"/>
          <w:spacing w:val="-2"/>
        </w:rPr>
        <w:t>OSSTF</w:t>
      </w:r>
      <w:r w:rsidRPr="006B295C">
        <w:t xml:space="preserve"> should only be used as a secondary line of intervention for symptomatic pes planus where foot orthoses had failed to resolve symptoms. </w:t>
      </w:r>
    </w:p>
    <w:p w14:paraId="062967DA" w14:textId="77777777" w:rsidR="006B295C" w:rsidRPr="006B295C" w:rsidRDefault="006B295C" w:rsidP="003C52C8">
      <w:pPr>
        <w:spacing w:line="360" w:lineRule="auto"/>
        <w:jc w:val="both"/>
        <w:rPr>
          <w:b/>
          <w:bCs/>
        </w:rPr>
      </w:pPr>
    </w:p>
    <w:p w14:paraId="7D81CC4A" w14:textId="79D3DA7C" w:rsidR="006B295C" w:rsidRPr="006B295C" w:rsidRDefault="006B295C" w:rsidP="003C52C8">
      <w:pPr>
        <w:spacing w:line="360" w:lineRule="auto"/>
        <w:jc w:val="both"/>
      </w:pPr>
      <w:r w:rsidRPr="006B295C">
        <w:rPr>
          <w:b/>
          <w:bCs/>
        </w:rPr>
        <w:lastRenderedPageBreak/>
        <w:t>3)</w:t>
      </w:r>
      <w:r w:rsidRPr="006B295C">
        <w:t xml:space="preserve"> In relation to the suitable age range for </w:t>
      </w:r>
      <w:r w:rsidR="005C2C45">
        <w:rPr>
          <w:rFonts w:cstheme="minorHAnsi"/>
          <w:spacing w:val="-2"/>
        </w:rPr>
        <w:t>OSSTF</w:t>
      </w:r>
      <w:r w:rsidRPr="006B295C">
        <w:t xml:space="preserve"> footwear intervention, a pragmatic approach to initiation and endpoints reached consensus in that it should be based on the functional ability and the mobility needs of the child rather than a specified age (range 77-94% agreement).</w:t>
      </w:r>
    </w:p>
    <w:p w14:paraId="778738A0" w14:textId="77777777" w:rsidR="006B295C" w:rsidRPr="006B295C" w:rsidRDefault="006B295C" w:rsidP="003C52C8">
      <w:pPr>
        <w:spacing w:line="360" w:lineRule="auto"/>
        <w:jc w:val="both"/>
      </w:pPr>
    </w:p>
    <w:p w14:paraId="19945B2C" w14:textId="75E98F61" w:rsidR="006B295C" w:rsidRPr="006B295C" w:rsidRDefault="006B295C" w:rsidP="003C52C8">
      <w:pPr>
        <w:spacing w:line="360" w:lineRule="auto"/>
        <w:jc w:val="both"/>
      </w:pPr>
      <w:r w:rsidRPr="006B295C">
        <w:t xml:space="preserve">Other areas suggested by panellists were concerning the use of this footwear as a sole aid or adjunct to other assistive devices. Most indications for the use of </w:t>
      </w:r>
      <w:r w:rsidR="005C2C45">
        <w:rPr>
          <w:rFonts w:cstheme="minorHAnsi"/>
          <w:spacing w:val="-2"/>
        </w:rPr>
        <w:t>OSSTF</w:t>
      </w:r>
      <w:r w:rsidRPr="006B295C">
        <w:t xml:space="preserve"> </w:t>
      </w:r>
      <w:r w:rsidR="0020147A" w:rsidRPr="006B295C">
        <w:t>were</w:t>
      </w:r>
      <w:r w:rsidRPr="006B295C">
        <w:t xml:space="preserve"> as an adjunct to other assistive devices (range 77-92% agreement) to aid mediolateral stability in walking and standing (</w:t>
      </w:r>
      <w:r w:rsidR="00B63A29">
        <w:fldChar w:fldCharType="begin"/>
      </w:r>
      <w:r w:rsidR="00B63A29">
        <w:instrText xml:space="preserve"> REF _Ref142033665 \h </w:instrText>
      </w:r>
      <w:r w:rsidR="00B63A29">
        <w:fldChar w:fldCharType="separate"/>
      </w:r>
      <w:r w:rsidR="00B63A29">
        <w:t xml:space="preserve">Table </w:t>
      </w:r>
      <w:r w:rsidR="00B63A29">
        <w:rPr>
          <w:noProof/>
        </w:rPr>
        <w:t>5</w:t>
      </w:r>
      <w:r w:rsidR="00B63A29">
        <w:noBreakHyphen/>
      </w:r>
      <w:r w:rsidR="00B63A29">
        <w:rPr>
          <w:noProof/>
        </w:rPr>
        <w:t>3</w:t>
      </w:r>
      <w:r w:rsidR="00B63A29">
        <w:fldChar w:fldCharType="end"/>
      </w:r>
      <w:r w:rsidRPr="006B295C">
        <w:t xml:space="preserve">). These other assistive devices included foot orthoses, AFO's (ankle foot orthoses), KAFO's (knee ankle foot orthoses), HKAFO (hip knee ankle foot orthoses), and walking and standing frames. Indications for </w:t>
      </w:r>
      <w:r w:rsidR="005C2C45">
        <w:rPr>
          <w:rFonts w:cstheme="minorHAnsi"/>
          <w:spacing w:val="-2"/>
        </w:rPr>
        <w:t>OSSTF</w:t>
      </w:r>
      <w:r w:rsidRPr="006B295C">
        <w:t xml:space="preserve"> as a sole aid were limited to low-grade cerebral palsy with no tonal issues (81% agreement) and the early walking stage of individuals with </w:t>
      </w:r>
      <w:r w:rsidR="0083339A">
        <w:t>Down</w:t>
      </w:r>
      <w:r w:rsidRPr="006B295C">
        <w:t xml:space="preserve"> syndrome (94% agreement). It was also noted by panellists that the foot anatomy of </w:t>
      </w:r>
      <w:r w:rsidR="0083339A">
        <w:t>Down</w:t>
      </w:r>
      <w:r w:rsidRPr="006B295C">
        <w:t xml:space="preserve"> syndrome children presents a challenge with footwear fitting. Therefore, the practitioner should consider available last adaptions to accommodate the dimensions of these children during prescription (85% agreement).</w:t>
      </w:r>
    </w:p>
    <w:p w14:paraId="6B7A6300" w14:textId="77777777" w:rsidR="006B295C" w:rsidRPr="006B295C" w:rsidRDefault="006B295C" w:rsidP="003C52C8">
      <w:pPr>
        <w:spacing w:line="360" w:lineRule="auto"/>
        <w:jc w:val="both"/>
      </w:pPr>
    </w:p>
    <w:p w14:paraId="5134E3CC" w14:textId="240ADD35" w:rsidR="006B295C" w:rsidRPr="006B295C" w:rsidRDefault="006B295C" w:rsidP="003C52C8">
      <w:pPr>
        <w:spacing w:line="360" w:lineRule="auto"/>
        <w:jc w:val="both"/>
      </w:pPr>
      <w:r w:rsidRPr="006B295C">
        <w:t xml:space="preserve">Two of the seven originally proposed conditions suggested from the scoping review toe walking and </w:t>
      </w:r>
      <w:proofErr w:type="spellStart"/>
      <w:r w:rsidRPr="006B295C">
        <w:t>intoeing</w:t>
      </w:r>
      <w:proofErr w:type="spellEnd"/>
      <w:r w:rsidRPr="006B295C">
        <w:t xml:space="preserve"> failed to reach any consensus statements concerning the suitability and clinical indications for stability footwear intervention. However, it must be noted that idiopathic toe walking moved closer towards consensus statements for clinical indications (range 60-67% agreement) than </w:t>
      </w:r>
      <w:proofErr w:type="spellStart"/>
      <w:r w:rsidRPr="006B295C">
        <w:t>intoeing</w:t>
      </w:r>
      <w:proofErr w:type="spellEnd"/>
      <w:r w:rsidRPr="006B295C">
        <w:t xml:space="preserve"> (range 25-44% agreement)</w:t>
      </w:r>
      <w:r w:rsidR="00F62C80">
        <w:t>.</w:t>
      </w:r>
      <w:r w:rsidRPr="006B295C">
        <w:t xml:space="preserve"> </w:t>
      </w:r>
    </w:p>
    <w:p w14:paraId="7513D90E" w14:textId="77777777" w:rsidR="006B295C" w:rsidRPr="006B295C" w:rsidRDefault="006B295C" w:rsidP="003C52C8">
      <w:pPr>
        <w:spacing w:line="360" w:lineRule="auto"/>
        <w:jc w:val="both"/>
      </w:pPr>
    </w:p>
    <w:p w14:paraId="43757953" w14:textId="3475BABE" w:rsidR="00B63A29" w:rsidRDefault="006B295C" w:rsidP="003C52C8">
      <w:pPr>
        <w:spacing w:line="360" w:lineRule="auto"/>
        <w:jc w:val="both"/>
        <w:sectPr w:rsidR="00B63A29" w:rsidSect="00B80FEC">
          <w:pgSz w:w="11900" w:h="16840"/>
          <w:pgMar w:top="1440" w:right="1134" w:bottom="1440" w:left="2268" w:header="708" w:footer="708" w:gutter="0"/>
          <w:cols w:space="708"/>
          <w:docGrid w:linePitch="360"/>
        </w:sectPr>
      </w:pPr>
      <w:r w:rsidRPr="006B295C">
        <w:t xml:space="preserve">Outcome measures proposed by the panellist were broadly aligned to – biomechanical, physiological, gross motor proficiency and quality of life measures. In relation to biomechanical measures, ankle range of motion reached consensus as an outcome measure for cerebral palsy, symptomatic pes planus, and Duchenne muscular dystrophy (range 80-88% agreement). Spatiotemporal outcome measures including walking velocity, six-minute walk test and Timed Up and Go reached consensus amongst the five conditions (range 77-90% agreement). Kinematic outcome measures also achieved consensus amongst the five groupings (range 77-90% agreement); these were in relation </w:t>
      </w:r>
      <w:r w:rsidRPr="006B295C">
        <w:lastRenderedPageBreak/>
        <w:t>to optimising gait movement patterns of the foot and ankle against disease-specific scores, Edinburgh Gait Score and Hoffer Ambulation Score or normal available data sets. None of the suggested kinetic outcome measures achieved a consensus level of agreement (range 60-67% agreement). Physiological outcome measures concerning cardiovascular and metabolic exertion were proposed and reached consensus (range 75-91% agreement) for cerebral palsy, spina bifida and mobile pes planus. Outcome measures based on the child's ability to perform activities via measures of gross motor skills reached a consensus amongst the five conditions (range 75-88% agreement</w:t>
      </w:r>
      <w:r w:rsidR="001F01C5">
        <w:t>) (</w:t>
      </w:r>
      <w:r w:rsidR="00B63A29">
        <w:fldChar w:fldCharType="begin"/>
      </w:r>
      <w:r w:rsidR="00B63A29">
        <w:instrText xml:space="preserve"> REF _Ref142033682 \h </w:instrText>
      </w:r>
      <w:r w:rsidR="00B63A29">
        <w:fldChar w:fldCharType="separate"/>
      </w:r>
      <w:r w:rsidR="00B63A29">
        <w:t xml:space="preserve">Table </w:t>
      </w:r>
      <w:r w:rsidR="00B63A29">
        <w:rPr>
          <w:noProof/>
        </w:rPr>
        <w:t>5</w:t>
      </w:r>
      <w:r w:rsidR="00B63A29">
        <w:noBreakHyphen/>
      </w:r>
      <w:r w:rsidR="00B63A29">
        <w:rPr>
          <w:noProof/>
        </w:rPr>
        <w:t>4</w:t>
      </w:r>
      <w:r w:rsidR="00B63A29">
        <w:fldChar w:fldCharType="end"/>
      </w:r>
      <w:r w:rsidRPr="006B295C">
        <w:t>). Consensus was also reached by the panel in that suitability of physical outcome measures must consider the stage/grade of Duchenne muscular dystrophy and the capability of the child to perform the tasks (88% agreement). Quality of Life (QoL) measures, pain and activities of daily living outcome measures for off-the-shelf stability footwear intervention reached consensus agreement for all five conditions to a relatively high level (range 79–100% agreement). With the majority of QoL outcome measures reaching consensus on initial consideration in round 2.</w:t>
      </w:r>
    </w:p>
    <w:p w14:paraId="6C1DA66C" w14:textId="0CC60FB7" w:rsidR="009B287B" w:rsidRDefault="009B287B" w:rsidP="00227282">
      <w:pPr>
        <w:pStyle w:val="Caption"/>
        <w:keepNext/>
        <w:ind w:left="720"/>
      </w:pPr>
      <w:bookmarkStart w:id="173" w:name="_Ref142033665"/>
      <w:bookmarkStart w:id="174" w:name="_Toc156393257"/>
      <w:r>
        <w:lastRenderedPageBreak/>
        <w:t xml:space="preserve">Table </w:t>
      </w:r>
      <w:fldSimple w:instr=" STYLEREF 1 \s ">
        <w:r w:rsidR="003F38BD">
          <w:rPr>
            <w:noProof/>
          </w:rPr>
          <w:t>5</w:t>
        </w:r>
      </w:fldSimple>
      <w:r w:rsidR="003F38BD">
        <w:noBreakHyphen/>
      </w:r>
      <w:fldSimple w:instr=" SEQ Table \* ARABIC \s 1 ">
        <w:r w:rsidR="003F38BD">
          <w:rPr>
            <w:noProof/>
          </w:rPr>
          <w:t>3</w:t>
        </w:r>
      </w:fldSimple>
      <w:bookmarkEnd w:id="173"/>
      <w:r>
        <w:t xml:space="preserve"> </w:t>
      </w:r>
      <w:r w:rsidRPr="004D0FCC">
        <w:t>Prescription Criteria for Off-the-shelf Stability Therapeutic Footwear</w:t>
      </w:r>
      <w:bookmarkEnd w:id="174"/>
    </w:p>
    <w:tbl>
      <w:tblPr>
        <w:tblStyle w:val="TableGrid"/>
        <w:tblW w:w="12607" w:type="dxa"/>
        <w:tblInd w:w="635" w:type="dxa"/>
        <w:tblLook w:val="04A0" w:firstRow="1" w:lastRow="0" w:firstColumn="1" w:lastColumn="0" w:noHBand="0" w:noVBand="1"/>
      </w:tblPr>
      <w:tblGrid>
        <w:gridCol w:w="1398"/>
        <w:gridCol w:w="2063"/>
        <w:gridCol w:w="9146"/>
      </w:tblGrid>
      <w:tr w:rsidR="00D5002F" w:rsidRPr="00C303E6" w14:paraId="690B0F38" w14:textId="77777777" w:rsidTr="00227282">
        <w:trPr>
          <w:trHeight w:val="679"/>
        </w:trPr>
        <w:tc>
          <w:tcPr>
            <w:tcW w:w="1398" w:type="dxa"/>
          </w:tcPr>
          <w:p w14:paraId="4C6320ED" w14:textId="77777777" w:rsidR="00D5002F" w:rsidRPr="00C303E6" w:rsidRDefault="00D5002F" w:rsidP="00AA765F">
            <w:pPr>
              <w:rPr>
                <w:b/>
                <w:bCs/>
                <w:sz w:val="22"/>
                <w:szCs w:val="22"/>
              </w:rPr>
            </w:pPr>
            <w:r w:rsidRPr="00C303E6">
              <w:rPr>
                <w:b/>
                <w:bCs/>
                <w:sz w:val="22"/>
                <w:szCs w:val="22"/>
              </w:rPr>
              <w:t>Condition</w:t>
            </w:r>
          </w:p>
        </w:tc>
        <w:tc>
          <w:tcPr>
            <w:tcW w:w="2063" w:type="dxa"/>
          </w:tcPr>
          <w:p w14:paraId="11F2F15A" w14:textId="77777777" w:rsidR="00D5002F" w:rsidRPr="00C303E6" w:rsidRDefault="00D5002F" w:rsidP="00AA765F">
            <w:pPr>
              <w:rPr>
                <w:b/>
                <w:bCs/>
                <w:sz w:val="22"/>
                <w:szCs w:val="22"/>
              </w:rPr>
            </w:pPr>
            <w:r w:rsidRPr="00C303E6">
              <w:rPr>
                <w:b/>
                <w:bCs/>
                <w:sz w:val="22"/>
                <w:szCs w:val="22"/>
              </w:rPr>
              <w:t xml:space="preserve">Indications for </w:t>
            </w:r>
            <w:r>
              <w:rPr>
                <w:b/>
                <w:bCs/>
                <w:sz w:val="22"/>
                <w:szCs w:val="22"/>
              </w:rPr>
              <w:t>treatment</w:t>
            </w:r>
            <w:r w:rsidRPr="00C303E6">
              <w:rPr>
                <w:b/>
                <w:bCs/>
                <w:sz w:val="22"/>
                <w:szCs w:val="22"/>
              </w:rPr>
              <w:t xml:space="preserve"> </w:t>
            </w:r>
          </w:p>
        </w:tc>
        <w:tc>
          <w:tcPr>
            <w:tcW w:w="9146" w:type="dxa"/>
          </w:tcPr>
          <w:p w14:paraId="3021C796" w14:textId="77777777" w:rsidR="00D5002F" w:rsidRPr="00C303E6" w:rsidRDefault="00D5002F" w:rsidP="00AA765F">
            <w:pPr>
              <w:rPr>
                <w:b/>
                <w:bCs/>
                <w:sz w:val="22"/>
                <w:szCs w:val="22"/>
              </w:rPr>
            </w:pPr>
            <w:r w:rsidRPr="00C303E6">
              <w:rPr>
                <w:b/>
                <w:bCs/>
                <w:sz w:val="22"/>
                <w:szCs w:val="22"/>
              </w:rPr>
              <w:t xml:space="preserve">Sole or adjunct </w:t>
            </w:r>
            <w:r>
              <w:rPr>
                <w:b/>
                <w:bCs/>
                <w:sz w:val="22"/>
                <w:szCs w:val="22"/>
              </w:rPr>
              <w:t>treatment</w:t>
            </w:r>
            <w:r w:rsidRPr="00C303E6">
              <w:rPr>
                <w:b/>
                <w:bCs/>
                <w:sz w:val="22"/>
                <w:szCs w:val="22"/>
              </w:rPr>
              <w:t xml:space="preserve"> </w:t>
            </w:r>
          </w:p>
          <w:p w14:paraId="1AF2A0AF" w14:textId="77777777" w:rsidR="00D5002F" w:rsidRPr="00C303E6" w:rsidRDefault="00D5002F" w:rsidP="00AA765F">
            <w:pPr>
              <w:rPr>
                <w:b/>
                <w:bCs/>
                <w:sz w:val="22"/>
                <w:szCs w:val="22"/>
              </w:rPr>
            </w:pPr>
          </w:p>
        </w:tc>
      </w:tr>
      <w:tr w:rsidR="003415A5" w:rsidRPr="00C303E6" w14:paraId="6C676146" w14:textId="77777777" w:rsidTr="00227282">
        <w:tc>
          <w:tcPr>
            <w:tcW w:w="1398" w:type="dxa"/>
            <w:shd w:val="clear" w:color="auto" w:fill="D9D9D9" w:themeFill="background1" w:themeFillShade="D9"/>
          </w:tcPr>
          <w:p w14:paraId="6853D9A4" w14:textId="77777777" w:rsidR="00D5002F" w:rsidRPr="00C303E6" w:rsidRDefault="00D5002F" w:rsidP="00AA765F">
            <w:pPr>
              <w:rPr>
                <w:sz w:val="22"/>
                <w:szCs w:val="22"/>
              </w:rPr>
            </w:pPr>
            <w:r w:rsidRPr="00C303E6">
              <w:rPr>
                <w:sz w:val="22"/>
                <w:szCs w:val="22"/>
              </w:rPr>
              <w:t>Cerebral Palsy</w:t>
            </w:r>
          </w:p>
          <w:p w14:paraId="73D163E8" w14:textId="77777777" w:rsidR="00D5002F" w:rsidRPr="00C303E6" w:rsidRDefault="00D5002F" w:rsidP="00AA765F">
            <w:pPr>
              <w:rPr>
                <w:sz w:val="22"/>
                <w:szCs w:val="22"/>
              </w:rPr>
            </w:pPr>
          </w:p>
          <w:p w14:paraId="42F2BABC" w14:textId="77777777" w:rsidR="00D5002F" w:rsidRPr="00C303E6" w:rsidRDefault="00D5002F" w:rsidP="00AA765F">
            <w:pPr>
              <w:rPr>
                <w:sz w:val="22"/>
                <w:szCs w:val="22"/>
              </w:rPr>
            </w:pPr>
          </w:p>
        </w:tc>
        <w:tc>
          <w:tcPr>
            <w:tcW w:w="2063" w:type="dxa"/>
            <w:vMerge w:val="restart"/>
            <w:shd w:val="clear" w:color="auto" w:fill="F2F2F2" w:themeFill="background1" w:themeFillShade="F2"/>
          </w:tcPr>
          <w:p w14:paraId="74F29716" w14:textId="77777777" w:rsidR="00D5002F" w:rsidRPr="00C303E6" w:rsidRDefault="00D5002F" w:rsidP="00AA765F">
            <w:pPr>
              <w:rPr>
                <w:sz w:val="22"/>
                <w:szCs w:val="22"/>
              </w:rPr>
            </w:pPr>
            <w:r w:rsidRPr="00C303E6">
              <w:rPr>
                <w:sz w:val="22"/>
                <w:szCs w:val="22"/>
              </w:rPr>
              <w:t>Where mediolateral stability is required for standing and walking</w:t>
            </w:r>
          </w:p>
          <w:p w14:paraId="199B0A33" w14:textId="77777777" w:rsidR="00D5002F" w:rsidRPr="00C303E6" w:rsidRDefault="00D5002F" w:rsidP="00AA765F">
            <w:pPr>
              <w:rPr>
                <w:sz w:val="22"/>
                <w:szCs w:val="22"/>
              </w:rPr>
            </w:pPr>
          </w:p>
          <w:p w14:paraId="6BE30CE2" w14:textId="77777777" w:rsidR="00D5002F" w:rsidRPr="00C303E6" w:rsidRDefault="00D5002F" w:rsidP="00AA765F">
            <w:pPr>
              <w:rPr>
                <w:sz w:val="22"/>
                <w:szCs w:val="22"/>
              </w:rPr>
            </w:pPr>
          </w:p>
        </w:tc>
        <w:tc>
          <w:tcPr>
            <w:tcW w:w="9146" w:type="dxa"/>
            <w:shd w:val="clear" w:color="auto" w:fill="D9D9D9" w:themeFill="background1" w:themeFillShade="D9"/>
          </w:tcPr>
          <w:p w14:paraId="00722973" w14:textId="77777777" w:rsidR="00D5002F" w:rsidRPr="00C303E6" w:rsidRDefault="00D5002F" w:rsidP="00AA765F">
            <w:pPr>
              <w:rPr>
                <w:b/>
                <w:bCs/>
                <w:sz w:val="22"/>
                <w:szCs w:val="22"/>
              </w:rPr>
            </w:pPr>
            <w:r w:rsidRPr="00C303E6">
              <w:rPr>
                <w:b/>
                <w:bCs/>
                <w:sz w:val="22"/>
                <w:szCs w:val="22"/>
              </w:rPr>
              <w:t>Sole aid</w:t>
            </w:r>
          </w:p>
          <w:p w14:paraId="36ACD142" w14:textId="77777777" w:rsidR="00D5002F" w:rsidRPr="00C303E6" w:rsidRDefault="00D5002F" w:rsidP="00AA765F">
            <w:pPr>
              <w:rPr>
                <w:b/>
                <w:bCs/>
                <w:sz w:val="22"/>
                <w:szCs w:val="22"/>
              </w:rPr>
            </w:pPr>
            <w:r w:rsidRPr="00C303E6">
              <w:rPr>
                <w:sz w:val="22"/>
                <w:szCs w:val="22"/>
              </w:rPr>
              <w:t>maybe used to assist both foot and ankle walking stability in children with GMFCS 1 and no significant tonal issues.</w:t>
            </w:r>
          </w:p>
          <w:p w14:paraId="1EE49876" w14:textId="77777777" w:rsidR="00D5002F" w:rsidRPr="00C303E6" w:rsidRDefault="00D5002F" w:rsidP="00AA765F">
            <w:pPr>
              <w:rPr>
                <w:b/>
                <w:bCs/>
                <w:sz w:val="22"/>
                <w:szCs w:val="22"/>
              </w:rPr>
            </w:pPr>
            <w:r w:rsidRPr="00C303E6">
              <w:rPr>
                <w:b/>
                <w:bCs/>
                <w:sz w:val="22"/>
                <w:szCs w:val="22"/>
              </w:rPr>
              <w:t>Adjunct</w:t>
            </w:r>
          </w:p>
          <w:p w14:paraId="42B9B0BF" w14:textId="77777777" w:rsidR="00D5002F" w:rsidRPr="00C303E6" w:rsidRDefault="00D5002F" w:rsidP="00AA765F">
            <w:pPr>
              <w:rPr>
                <w:sz w:val="22"/>
                <w:szCs w:val="22"/>
              </w:rPr>
            </w:pPr>
            <w:r w:rsidRPr="00C303E6">
              <w:rPr>
                <w:sz w:val="22"/>
                <w:szCs w:val="22"/>
              </w:rPr>
              <w:t xml:space="preserve">Used simultaneously with other assistive aids* to assist walking and standing in ambulant children GMFCS 1-3 with tonal issues </w:t>
            </w:r>
          </w:p>
          <w:p w14:paraId="68BE6CF8" w14:textId="77777777" w:rsidR="00D5002F" w:rsidRPr="00C303E6" w:rsidRDefault="00D5002F" w:rsidP="00AA765F">
            <w:pPr>
              <w:rPr>
                <w:sz w:val="22"/>
                <w:szCs w:val="22"/>
              </w:rPr>
            </w:pPr>
            <w:r w:rsidRPr="00C303E6">
              <w:rPr>
                <w:sz w:val="22"/>
                <w:szCs w:val="22"/>
              </w:rPr>
              <w:t>Used simultaneously with other assistive aids* to assist standing in non-ambulant children GMFCS 4</w:t>
            </w:r>
          </w:p>
        </w:tc>
      </w:tr>
      <w:tr w:rsidR="003415A5" w:rsidRPr="00C303E6" w14:paraId="6032FE65" w14:textId="77777777" w:rsidTr="00227282">
        <w:tc>
          <w:tcPr>
            <w:tcW w:w="1398" w:type="dxa"/>
            <w:shd w:val="clear" w:color="auto" w:fill="F2F2F2" w:themeFill="background1" w:themeFillShade="F2"/>
          </w:tcPr>
          <w:p w14:paraId="550BABF2" w14:textId="2389CEB0" w:rsidR="00D5002F" w:rsidRPr="00C303E6" w:rsidRDefault="0083339A" w:rsidP="00AA765F">
            <w:pPr>
              <w:rPr>
                <w:sz w:val="22"/>
                <w:szCs w:val="22"/>
              </w:rPr>
            </w:pPr>
            <w:r>
              <w:rPr>
                <w:sz w:val="22"/>
                <w:szCs w:val="22"/>
              </w:rPr>
              <w:t>Down</w:t>
            </w:r>
            <w:r w:rsidR="00D5002F" w:rsidRPr="00C303E6">
              <w:rPr>
                <w:sz w:val="22"/>
                <w:szCs w:val="22"/>
              </w:rPr>
              <w:t xml:space="preserve"> Syndrome</w:t>
            </w:r>
          </w:p>
          <w:p w14:paraId="3BD043F2" w14:textId="77777777" w:rsidR="00D5002F" w:rsidRPr="00C303E6" w:rsidRDefault="00D5002F" w:rsidP="00AA765F">
            <w:pPr>
              <w:rPr>
                <w:sz w:val="22"/>
                <w:szCs w:val="22"/>
              </w:rPr>
            </w:pPr>
          </w:p>
        </w:tc>
        <w:tc>
          <w:tcPr>
            <w:tcW w:w="2063" w:type="dxa"/>
            <w:vMerge/>
            <w:shd w:val="clear" w:color="auto" w:fill="F2F2F2" w:themeFill="background1" w:themeFillShade="F2"/>
          </w:tcPr>
          <w:p w14:paraId="3FCB7D5F" w14:textId="77777777" w:rsidR="00D5002F" w:rsidRPr="00C303E6" w:rsidRDefault="00D5002F" w:rsidP="00AA765F">
            <w:pPr>
              <w:rPr>
                <w:sz w:val="22"/>
                <w:szCs w:val="22"/>
              </w:rPr>
            </w:pPr>
          </w:p>
        </w:tc>
        <w:tc>
          <w:tcPr>
            <w:tcW w:w="9146" w:type="dxa"/>
            <w:shd w:val="clear" w:color="auto" w:fill="F2F2F2" w:themeFill="background1" w:themeFillShade="F2"/>
          </w:tcPr>
          <w:p w14:paraId="7C9572E9" w14:textId="77777777" w:rsidR="00D5002F" w:rsidRPr="00C303E6" w:rsidRDefault="00D5002F" w:rsidP="00AA765F">
            <w:pPr>
              <w:rPr>
                <w:b/>
                <w:bCs/>
                <w:sz w:val="22"/>
                <w:szCs w:val="22"/>
              </w:rPr>
            </w:pPr>
            <w:r w:rsidRPr="00C303E6">
              <w:rPr>
                <w:b/>
                <w:bCs/>
                <w:sz w:val="22"/>
                <w:szCs w:val="22"/>
              </w:rPr>
              <w:t xml:space="preserve">Sole aid </w:t>
            </w:r>
          </w:p>
          <w:p w14:paraId="0C6646D7" w14:textId="77777777" w:rsidR="00D5002F" w:rsidRPr="00C303E6" w:rsidRDefault="00D5002F" w:rsidP="00AA765F">
            <w:pPr>
              <w:rPr>
                <w:sz w:val="22"/>
                <w:szCs w:val="22"/>
              </w:rPr>
            </w:pPr>
            <w:r w:rsidRPr="00C303E6">
              <w:rPr>
                <w:sz w:val="22"/>
                <w:szCs w:val="22"/>
              </w:rPr>
              <w:t>In pre-walking and learning to walk stages with associated hypotonia and delayed motor milestones</w:t>
            </w:r>
          </w:p>
          <w:p w14:paraId="4AB852B0" w14:textId="77777777" w:rsidR="00D5002F" w:rsidRPr="00C303E6" w:rsidRDefault="00D5002F" w:rsidP="00AA765F">
            <w:pPr>
              <w:rPr>
                <w:b/>
                <w:bCs/>
                <w:sz w:val="22"/>
                <w:szCs w:val="22"/>
              </w:rPr>
            </w:pPr>
            <w:r w:rsidRPr="00C303E6">
              <w:rPr>
                <w:b/>
                <w:bCs/>
                <w:sz w:val="22"/>
                <w:szCs w:val="22"/>
              </w:rPr>
              <w:t>Adjunct</w:t>
            </w:r>
          </w:p>
          <w:p w14:paraId="1C4906B4" w14:textId="77777777" w:rsidR="00D5002F" w:rsidRPr="00C303E6" w:rsidRDefault="00D5002F" w:rsidP="00AA765F">
            <w:pPr>
              <w:rPr>
                <w:sz w:val="22"/>
                <w:szCs w:val="22"/>
              </w:rPr>
            </w:pPr>
            <w:r w:rsidRPr="00C303E6">
              <w:rPr>
                <w:sz w:val="22"/>
                <w:szCs w:val="22"/>
              </w:rPr>
              <w:t>Used simultaneously with:</w:t>
            </w:r>
          </w:p>
          <w:p w14:paraId="3892D5EC" w14:textId="77777777" w:rsidR="00D5002F" w:rsidRPr="00C303E6" w:rsidRDefault="00D5002F" w:rsidP="00AA765F">
            <w:pPr>
              <w:rPr>
                <w:sz w:val="22"/>
                <w:szCs w:val="22"/>
              </w:rPr>
            </w:pPr>
            <w:r w:rsidRPr="00C303E6">
              <w:rPr>
                <w:sz w:val="22"/>
                <w:szCs w:val="22"/>
              </w:rPr>
              <w:t>1) Foot orthoses to assist walking in individuals with ankle instability</w:t>
            </w:r>
          </w:p>
          <w:p w14:paraId="742590DA" w14:textId="77777777" w:rsidR="00D5002F" w:rsidRPr="00C303E6" w:rsidRDefault="00D5002F" w:rsidP="00AA765F">
            <w:pPr>
              <w:rPr>
                <w:sz w:val="22"/>
                <w:szCs w:val="22"/>
              </w:rPr>
            </w:pPr>
            <w:r w:rsidRPr="00C303E6">
              <w:rPr>
                <w:sz w:val="22"/>
                <w:szCs w:val="22"/>
              </w:rPr>
              <w:t xml:space="preserve">2) </w:t>
            </w:r>
            <w:r>
              <w:rPr>
                <w:sz w:val="22"/>
                <w:szCs w:val="22"/>
              </w:rPr>
              <w:t>AFO's</w:t>
            </w:r>
            <w:r w:rsidRPr="00C303E6">
              <w:rPr>
                <w:sz w:val="22"/>
                <w:szCs w:val="22"/>
              </w:rPr>
              <w:t xml:space="preserve"> to assist walking in individuals with knee instability</w:t>
            </w:r>
          </w:p>
        </w:tc>
      </w:tr>
      <w:tr w:rsidR="003415A5" w:rsidRPr="00C303E6" w14:paraId="27CB1788" w14:textId="77777777" w:rsidTr="00227282">
        <w:tc>
          <w:tcPr>
            <w:tcW w:w="1398" w:type="dxa"/>
            <w:shd w:val="clear" w:color="auto" w:fill="D9D9D9" w:themeFill="background1" w:themeFillShade="D9"/>
          </w:tcPr>
          <w:p w14:paraId="1F5644A1" w14:textId="77777777" w:rsidR="00D5002F" w:rsidRPr="00C303E6" w:rsidRDefault="00D5002F" w:rsidP="00AA765F">
            <w:pPr>
              <w:rPr>
                <w:sz w:val="22"/>
                <w:szCs w:val="22"/>
              </w:rPr>
            </w:pPr>
            <w:r w:rsidRPr="00C303E6">
              <w:rPr>
                <w:sz w:val="22"/>
                <w:szCs w:val="22"/>
              </w:rPr>
              <w:t xml:space="preserve">Duchenne Muscular </w:t>
            </w:r>
          </w:p>
          <w:p w14:paraId="4B93A975" w14:textId="77777777" w:rsidR="00D5002F" w:rsidRPr="00C303E6" w:rsidRDefault="00D5002F" w:rsidP="00AA765F">
            <w:pPr>
              <w:rPr>
                <w:sz w:val="22"/>
                <w:szCs w:val="22"/>
              </w:rPr>
            </w:pPr>
            <w:r w:rsidRPr="00C303E6">
              <w:rPr>
                <w:sz w:val="22"/>
                <w:szCs w:val="22"/>
              </w:rPr>
              <w:t>Dystrophy</w:t>
            </w:r>
          </w:p>
          <w:p w14:paraId="7AD8C697" w14:textId="77777777" w:rsidR="00D5002F" w:rsidRPr="00C303E6" w:rsidRDefault="00D5002F" w:rsidP="00AA765F">
            <w:pPr>
              <w:rPr>
                <w:sz w:val="22"/>
                <w:szCs w:val="22"/>
              </w:rPr>
            </w:pPr>
          </w:p>
          <w:p w14:paraId="69478DEF" w14:textId="77777777" w:rsidR="00D5002F" w:rsidRPr="00C303E6" w:rsidRDefault="00D5002F" w:rsidP="00AA765F">
            <w:pPr>
              <w:rPr>
                <w:sz w:val="22"/>
                <w:szCs w:val="22"/>
              </w:rPr>
            </w:pPr>
          </w:p>
        </w:tc>
        <w:tc>
          <w:tcPr>
            <w:tcW w:w="2063" w:type="dxa"/>
            <w:vMerge/>
            <w:shd w:val="clear" w:color="auto" w:fill="F2F2F2" w:themeFill="background1" w:themeFillShade="F2"/>
          </w:tcPr>
          <w:p w14:paraId="791CE60F" w14:textId="77777777" w:rsidR="00D5002F" w:rsidRPr="00C303E6" w:rsidRDefault="00D5002F" w:rsidP="00AA765F">
            <w:pPr>
              <w:rPr>
                <w:sz w:val="22"/>
                <w:szCs w:val="22"/>
              </w:rPr>
            </w:pPr>
          </w:p>
        </w:tc>
        <w:tc>
          <w:tcPr>
            <w:tcW w:w="9146" w:type="dxa"/>
            <w:shd w:val="clear" w:color="auto" w:fill="D9D9D9" w:themeFill="background1" w:themeFillShade="D9"/>
          </w:tcPr>
          <w:p w14:paraId="64B2BE4A" w14:textId="77777777" w:rsidR="00D5002F" w:rsidRPr="00C303E6" w:rsidRDefault="00D5002F" w:rsidP="00AA765F">
            <w:pPr>
              <w:rPr>
                <w:b/>
                <w:bCs/>
                <w:sz w:val="22"/>
                <w:szCs w:val="22"/>
              </w:rPr>
            </w:pPr>
            <w:r w:rsidRPr="00C303E6">
              <w:rPr>
                <w:b/>
                <w:bCs/>
                <w:sz w:val="22"/>
                <w:szCs w:val="22"/>
              </w:rPr>
              <w:t>Adjunct</w:t>
            </w:r>
          </w:p>
          <w:p w14:paraId="383B0C01" w14:textId="77777777" w:rsidR="00D5002F" w:rsidRPr="00C303E6" w:rsidRDefault="00D5002F" w:rsidP="00AA765F">
            <w:pPr>
              <w:rPr>
                <w:sz w:val="22"/>
                <w:szCs w:val="22"/>
              </w:rPr>
            </w:pPr>
            <w:r w:rsidRPr="00C303E6">
              <w:rPr>
                <w:sz w:val="22"/>
                <w:szCs w:val="22"/>
              </w:rPr>
              <w:t>Used simultaneously with:</w:t>
            </w:r>
          </w:p>
          <w:p w14:paraId="4C484426" w14:textId="77777777" w:rsidR="00D5002F" w:rsidRPr="00C303E6" w:rsidRDefault="00D5002F" w:rsidP="00AA765F">
            <w:pPr>
              <w:rPr>
                <w:sz w:val="22"/>
                <w:szCs w:val="22"/>
              </w:rPr>
            </w:pPr>
            <w:r w:rsidRPr="00C303E6">
              <w:rPr>
                <w:sz w:val="22"/>
                <w:szCs w:val="22"/>
              </w:rPr>
              <w:t>1) Foot orthoses to assist foot and ankle stability in early ambulatory stages</w:t>
            </w:r>
          </w:p>
          <w:p w14:paraId="0B6B5214" w14:textId="77777777" w:rsidR="00D5002F" w:rsidRPr="00C303E6" w:rsidRDefault="00D5002F" w:rsidP="00AA765F">
            <w:pPr>
              <w:rPr>
                <w:sz w:val="22"/>
                <w:szCs w:val="22"/>
              </w:rPr>
            </w:pPr>
            <w:r w:rsidRPr="00C303E6">
              <w:rPr>
                <w:sz w:val="22"/>
                <w:szCs w:val="22"/>
              </w:rPr>
              <w:t xml:space="preserve">2) </w:t>
            </w:r>
            <w:r>
              <w:rPr>
                <w:sz w:val="22"/>
                <w:szCs w:val="22"/>
              </w:rPr>
              <w:t>AFO's</w:t>
            </w:r>
            <w:r w:rsidRPr="00C303E6">
              <w:rPr>
                <w:sz w:val="22"/>
                <w:szCs w:val="22"/>
              </w:rPr>
              <w:t xml:space="preserve"> and walking frames to assist walking in late ambulatory stages</w:t>
            </w:r>
          </w:p>
          <w:p w14:paraId="2F388ECD" w14:textId="77777777" w:rsidR="00D5002F" w:rsidRPr="00C303E6" w:rsidRDefault="00D5002F" w:rsidP="00AA765F">
            <w:pPr>
              <w:rPr>
                <w:sz w:val="22"/>
                <w:szCs w:val="22"/>
              </w:rPr>
            </w:pPr>
            <w:r w:rsidRPr="00C303E6">
              <w:rPr>
                <w:sz w:val="22"/>
                <w:szCs w:val="22"/>
              </w:rPr>
              <w:t xml:space="preserve">3) </w:t>
            </w:r>
            <w:r>
              <w:rPr>
                <w:sz w:val="22"/>
                <w:szCs w:val="22"/>
              </w:rPr>
              <w:t>AFO's</w:t>
            </w:r>
            <w:r w:rsidRPr="00C303E6">
              <w:rPr>
                <w:sz w:val="22"/>
                <w:szCs w:val="22"/>
              </w:rPr>
              <w:t xml:space="preserve"> and standing frames to assist standing and transfer in early non-ambulatory stages</w:t>
            </w:r>
          </w:p>
        </w:tc>
      </w:tr>
      <w:tr w:rsidR="002B5837" w:rsidRPr="00B51772" w14:paraId="49C2EE3C" w14:textId="77777777" w:rsidTr="00227282">
        <w:tc>
          <w:tcPr>
            <w:tcW w:w="12607" w:type="dxa"/>
            <w:gridSpan w:val="3"/>
            <w:shd w:val="clear" w:color="auto" w:fill="FFFFFF" w:themeFill="background1"/>
          </w:tcPr>
          <w:p w14:paraId="063B7945" w14:textId="77777777" w:rsidR="00D5002F" w:rsidRPr="00B51772" w:rsidRDefault="00D5002F" w:rsidP="00AA765F">
            <w:pPr>
              <w:rPr>
                <w:sz w:val="22"/>
                <w:szCs w:val="22"/>
              </w:rPr>
            </w:pPr>
            <w:r w:rsidRPr="00B51772">
              <w:rPr>
                <w:sz w:val="22"/>
                <w:szCs w:val="22"/>
              </w:rPr>
              <w:t>AFO: Ankle Foot Orthoses; GMFCS: Gross Motor Functioning Classification Score; HKAFO: Hip Knee Ankle Foot Orthoses</w:t>
            </w:r>
          </w:p>
          <w:p w14:paraId="32A808FC" w14:textId="77777777" w:rsidR="00D5002F" w:rsidRPr="00B51772" w:rsidRDefault="00D5002F" w:rsidP="00AA765F">
            <w:pPr>
              <w:rPr>
                <w:sz w:val="22"/>
                <w:szCs w:val="22"/>
              </w:rPr>
            </w:pPr>
            <w:r w:rsidRPr="00B51772">
              <w:rPr>
                <w:sz w:val="22"/>
                <w:szCs w:val="22"/>
              </w:rPr>
              <w:t xml:space="preserve">* Other assistive devices to include </w:t>
            </w:r>
            <w:r>
              <w:rPr>
                <w:sz w:val="22"/>
                <w:szCs w:val="22"/>
              </w:rPr>
              <w:t>AFO's</w:t>
            </w:r>
            <w:r w:rsidRPr="00B51772">
              <w:rPr>
                <w:sz w:val="22"/>
                <w:szCs w:val="22"/>
              </w:rPr>
              <w:t>, crutches, foot orthoses, standing frames and walking frames.</w:t>
            </w:r>
          </w:p>
          <w:p w14:paraId="736D78DF" w14:textId="77777777" w:rsidR="00D5002F" w:rsidRPr="00B51772" w:rsidRDefault="00D5002F" w:rsidP="00AA765F">
            <w:pPr>
              <w:rPr>
                <w:b/>
                <w:bCs/>
                <w:sz w:val="22"/>
                <w:szCs w:val="22"/>
              </w:rPr>
            </w:pPr>
            <w:r w:rsidRPr="00B51772">
              <w:rPr>
                <w:sz w:val="22"/>
                <w:szCs w:val="22"/>
              </w:rPr>
              <w:t>† Adjunct AFO with stability footwear intervention requires a review of prescription of the sole to address any potential exacerbation of knee hyperextension in midstance</w:t>
            </w:r>
            <w:r w:rsidRPr="00B51772">
              <w:rPr>
                <w:b/>
                <w:bCs/>
                <w:sz w:val="22"/>
                <w:szCs w:val="22"/>
              </w:rPr>
              <w:t>.</w:t>
            </w:r>
          </w:p>
        </w:tc>
      </w:tr>
    </w:tbl>
    <w:p w14:paraId="21304C0D" w14:textId="77777777" w:rsidR="00E22381" w:rsidRDefault="00E22381" w:rsidP="004E0FC9">
      <w:pPr>
        <w:pStyle w:val="Caption"/>
        <w:rPr>
          <w:sz w:val="24"/>
          <w:szCs w:val="24"/>
        </w:rPr>
      </w:pPr>
    </w:p>
    <w:p w14:paraId="1C404BA6" w14:textId="77777777" w:rsidR="00493CE5" w:rsidRDefault="00493CE5" w:rsidP="00227282">
      <w:pPr>
        <w:rPr>
          <w:i/>
          <w:iCs/>
          <w:sz w:val="18"/>
          <w:szCs w:val="18"/>
        </w:rPr>
      </w:pPr>
    </w:p>
    <w:p w14:paraId="29BEAED3" w14:textId="77777777" w:rsidR="00493CE5" w:rsidRDefault="00493CE5" w:rsidP="00227282">
      <w:pPr>
        <w:rPr>
          <w:i/>
          <w:iCs/>
          <w:sz w:val="18"/>
          <w:szCs w:val="18"/>
        </w:rPr>
      </w:pPr>
    </w:p>
    <w:p w14:paraId="7252744E" w14:textId="77777777" w:rsidR="00493CE5" w:rsidRDefault="00493CE5" w:rsidP="00227282">
      <w:pPr>
        <w:rPr>
          <w:i/>
          <w:iCs/>
          <w:sz w:val="18"/>
          <w:szCs w:val="18"/>
        </w:rPr>
      </w:pPr>
    </w:p>
    <w:p w14:paraId="4BABC31A" w14:textId="77777777" w:rsidR="00493CE5" w:rsidRDefault="00493CE5" w:rsidP="00227282">
      <w:pPr>
        <w:rPr>
          <w:i/>
          <w:iCs/>
          <w:sz w:val="18"/>
          <w:szCs w:val="18"/>
        </w:rPr>
      </w:pPr>
    </w:p>
    <w:p w14:paraId="7626B195" w14:textId="6044D4FC" w:rsidR="00E22381" w:rsidRPr="00227282" w:rsidRDefault="00E22381" w:rsidP="00227282">
      <w:pPr>
        <w:rPr>
          <w:sz w:val="18"/>
          <w:szCs w:val="18"/>
        </w:rPr>
      </w:pPr>
      <w:r w:rsidRPr="00227282">
        <w:rPr>
          <w:i/>
          <w:iCs/>
          <w:sz w:val="18"/>
          <w:szCs w:val="18"/>
        </w:rPr>
        <w:lastRenderedPageBreak/>
        <w:t xml:space="preserve">Table 5-3 </w:t>
      </w:r>
      <w:r w:rsidRPr="00227282">
        <w:rPr>
          <w:sz w:val="18"/>
          <w:szCs w:val="18"/>
        </w:rPr>
        <w:t>Prescription Criteria for Off-the-shelf Stability Therapeutic Footwear</w:t>
      </w:r>
      <w:r w:rsidR="00227282" w:rsidRPr="00227282">
        <w:rPr>
          <w:sz w:val="18"/>
          <w:szCs w:val="18"/>
        </w:rPr>
        <w:t xml:space="preserve"> Continued</w:t>
      </w:r>
    </w:p>
    <w:p w14:paraId="341F6A54" w14:textId="77777777" w:rsidR="00227282" w:rsidRPr="00227282" w:rsidRDefault="00227282" w:rsidP="00227282">
      <w:pPr>
        <w:rPr>
          <w:i/>
          <w:iCs/>
        </w:rPr>
      </w:pPr>
    </w:p>
    <w:tbl>
      <w:tblPr>
        <w:tblStyle w:val="TableGrid"/>
        <w:tblW w:w="12607" w:type="dxa"/>
        <w:tblInd w:w="-5" w:type="dxa"/>
        <w:tblLook w:val="04A0" w:firstRow="1" w:lastRow="0" w:firstColumn="1" w:lastColumn="0" w:noHBand="0" w:noVBand="1"/>
      </w:tblPr>
      <w:tblGrid>
        <w:gridCol w:w="1398"/>
        <w:gridCol w:w="2630"/>
        <w:gridCol w:w="8579"/>
      </w:tblGrid>
      <w:tr w:rsidR="00CC29C2" w:rsidRPr="00C303E6" w14:paraId="32DD7B3B" w14:textId="77777777" w:rsidTr="00227282">
        <w:trPr>
          <w:trHeight w:val="679"/>
        </w:trPr>
        <w:tc>
          <w:tcPr>
            <w:tcW w:w="1398" w:type="dxa"/>
          </w:tcPr>
          <w:p w14:paraId="770874B5" w14:textId="77777777" w:rsidR="00CC29C2" w:rsidRPr="00C303E6" w:rsidRDefault="00CC29C2" w:rsidP="00A05687">
            <w:pPr>
              <w:rPr>
                <w:b/>
                <w:bCs/>
                <w:sz w:val="22"/>
                <w:szCs w:val="22"/>
              </w:rPr>
            </w:pPr>
            <w:bookmarkStart w:id="175" w:name="_Ref142033682"/>
            <w:r w:rsidRPr="00C303E6">
              <w:rPr>
                <w:b/>
                <w:bCs/>
                <w:sz w:val="22"/>
                <w:szCs w:val="22"/>
              </w:rPr>
              <w:t>Condition</w:t>
            </w:r>
          </w:p>
        </w:tc>
        <w:tc>
          <w:tcPr>
            <w:tcW w:w="2630" w:type="dxa"/>
          </w:tcPr>
          <w:p w14:paraId="1A724D8D" w14:textId="77777777" w:rsidR="00CC29C2" w:rsidRPr="00C303E6" w:rsidRDefault="00CC29C2" w:rsidP="00A05687">
            <w:pPr>
              <w:rPr>
                <w:b/>
                <w:bCs/>
                <w:sz w:val="22"/>
                <w:szCs w:val="22"/>
              </w:rPr>
            </w:pPr>
            <w:r w:rsidRPr="00C303E6">
              <w:rPr>
                <w:b/>
                <w:bCs/>
                <w:sz w:val="22"/>
                <w:szCs w:val="22"/>
              </w:rPr>
              <w:t xml:space="preserve">Indications for </w:t>
            </w:r>
            <w:r>
              <w:rPr>
                <w:b/>
                <w:bCs/>
                <w:sz w:val="22"/>
                <w:szCs w:val="22"/>
              </w:rPr>
              <w:t>treatment</w:t>
            </w:r>
            <w:r w:rsidRPr="00C303E6">
              <w:rPr>
                <w:b/>
                <w:bCs/>
                <w:sz w:val="22"/>
                <w:szCs w:val="22"/>
              </w:rPr>
              <w:t xml:space="preserve"> </w:t>
            </w:r>
          </w:p>
        </w:tc>
        <w:tc>
          <w:tcPr>
            <w:tcW w:w="8579" w:type="dxa"/>
          </w:tcPr>
          <w:p w14:paraId="2E15CF33" w14:textId="77777777" w:rsidR="00CC29C2" w:rsidRPr="00C303E6" w:rsidRDefault="00CC29C2" w:rsidP="00A05687">
            <w:pPr>
              <w:rPr>
                <w:b/>
                <w:bCs/>
                <w:sz w:val="22"/>
                <w:szCs w:val="22"/>
              </w:rPr>
            </w:pPr>
            <w:r w:rsidRPr="00C303E6">
              <w:rPr>
                <w:b/>
                <w:bCs/>
                <w:sz w:val="22"/>
                <w:szCs w:val="22"/>
              </w:rPr>
              <w:t xml:space="preserve">Sole or adjunct </w:t>
            </w:r>
            <w:r>
              <w:rPr>
                <w:b/>
                <w:bCs/>
                <w:sz w:val="22"/>
                <w:szCs w:val="22"/>
              </w:rPr>
              <w:t>treatment</w:t>
            </w:r>
            <w:r w:rsidRPr="00C303E6">
              <w:rPr>
                <w:b/>
                <w:bCs/>
                <w:sz w:val="22"/>
                <w:szCs w:val="22"/>
              </w:rPr>
              <w:t xml:space="preserve"> </w:t>
            </w:r>
          </w:p>
          <w:p w14:paraId="15BA9B1E" w14:textId="77777777" w:rsidR="00CC29C2" w:rsidRPr="00C303E6" w:rsidRDefault="00CC29C2" w:rsidP="00A05687">
            <w:pPr>
              <w:rPr>
                <w:b/>
                <w:bCs/>
                <w:sz w:val="22"/>
                <w:szCs w:val="22"/>
              </w:rPr>
            </w:pPr>
          </w:p>
        </w:tc>
      </w:tr>
      <w:tr w:rsidR="00CC29C2" w:rsidRPr="00C303E6" w14:paraId="77C96EC7" w14:textId="77777777" w:rsidTr="00227282">
        <w:tc>
          <w:tcPr>
            <w:tcW w:w="1398" w:type="dxa"/>
            <w:shd w:val="clear" w:color="auto" w:fill="F2F2F2" w:themeFill="background1" w:themeFillShade="F2"/>
          </w:tcPr>
          <w:p w14:paraId="1E4169C0" w14:textId="77777777" w:rsidR="00CC29C2" w:rsidRPr="00C303E6" w:rsidRDefault="00CC29C2" w:rsidP="00A05687">
            <w:pPr>
              <w:rPr>
                <w:sz w:val="22"/>
                <w:szCs w:val="22"/>
              </w:rPr>
            </w:pPr>
            <w:r w:rsidRPr="00C303E6">
              <w:rPr>
                <w:sz w:val="22"/>
                <w:szCs w:val="22"/>
              </w:rPr>
              <w:t>Spina Bifida</w:t>
            </w:r>
          </w:p>
          <w:p w14:paraId="4E829E9A" w14:textId="77777777" w:rsidR="00CC29C2" w:rsidRPr="00C303E6" w:rsidRDefault="00CC29C2" w:rsidP="00A05687">
            <w:pPr>
              <w:rPr>
                <w:sz w:val="22"/>
                <w:szCs w:val="22"/>
              </w:rPr>
            </w:pPr>
          </w:p>
        </w:tc>
        <w:tc>
          <w:tcPr>
            <w:tcW w:w="2630" w:type="dxa"/>
            <w:shd w:val="clear" w:color="auto" w:fill="F2F2F2" w:themeFill="background1" w:themeFillShade="F2"/>
          </w:tcPr>
          <w:p w14:paraId="27CECFED" w14:textId="77777777" w:rsidR="00CC29C2" w:rsidRPr="00C303E6" w:rsidRDefault="00CC29C2" w:rsidP="00CC29C2">
            <w:pPr>
              <w:rPr>
                <w:sz w:val="22"/>
                <w:szCs w:val="22"/>
              </w:rPr>
            </w:pPr>
            <w:r w:rsidRPr="00C303E6">
              <w:rPr>
                <w:sz w:val="22"/>
                <w:szCs w:val="22"/>
              </w:rPr>
              <w:t>Where mediolateral stability is required for standing and walking</w:t>
            </w:r>
          </w:p>
          <w:p w14:paraId="040B4819" w14:textId="77777777" w:rsidR="00CC29C2" w:rsidRPr="00C303E6" w:rsidRDefault="00CC29C2" w:rsidP="00A05687">
            <w:pPr>
              <w:rPr>
                <w:sz w:val="22"/>
                <w:szCs w:val="22"/>
              </w:rPr>
            </w:pPr>
          </w:p>
        </w:tc>
        <w:tc>
          <w:tcPr>
            <w:tcW w:w="8579" w:type="dxa"/>
            <w:shd w:val="clear" w:color="auto" w:fill="F2F2F2" w:themeFill="background1" w:themeFillShade="F2"/>
          </w:tcPr>
          <w:p w14:paraId="3FD9ABDE" w14:textId="77777777" w:rsidR="00CC29C2" w:rsidRPr="00C303E6" w:rsidRDefault="00CC29C2" w:rsidP="00A05687">
            <w:pPr>
              <w:rPr>
                <w:b/>
                <w:bCs/>
                <w:sz w:val="22"/>
                <w:szCs w:val="22"/>
              </w:rPr>
            </w:pPr>
            <w:r w:rsidRPr="00C303E6">
              <w:rPr>
                <w:b/>
                <w:bCs/>
                <w:sz w:val="22"/>
                <w:szCs w:val="22"/>
              </w:rPr>
              <w:t>Adjunct</w:t>
            </w:r>
          </w:p>
          <w:p w14:paraId="1CA333C0" w14:textId="77777777" w:rsidR="00CC29C2" w:rsidRPr="00C303E6" w:rsidRDefault="00CC29C2" w:rsidP="00A05687">
            <w:pPr>
              <w:rPr>
                <w:sz w:val="22"/>
                <w:szCs w:val="22"/>
              </w:rPr>
            </w:pPr>
            <w:r w:rsidRPr="00C303E6">
              <w:rPr>
                <w:sz w:val="22"/>
                <w:szCs w:val="22"/>
              </w:rPr>
              <w:t>Used simultaneously with:</w:t>
            </w:r>
          </w:p>
          <w:p w14:paraId="3C0506E5" w14:textId="77777777" w:rsidR="00CC29C2" w:rsidRPr="00C303E6" w:rsidRDefault="00CC29C2" w:rsidP="00A05687">
            <w:pPr>
              <w:rPr>
                <w:sz w:val="22"/>
                <w:szCs w:val="22"/>
              </w:rPr>
            </w:pPr>
            <w:r w:rsidRPr="00C303E6">
              <w:rPr>
                <w:sz w:val="22"/>
                <w:szCs w:val="22"/>
              </w:rPr>
              <w:t>1) Foot orthoses to assist foot and ankle stability in sacral level 1 (Meningocele)</w:t>
            </w:r>
          </w:p>
          <w:p w14:paraId="27E6573C" w14:textId="77777777" w:rsidR="00CC29C2" w:rsidRPr="00C303E6" w:rsidRDefault="00CC29C2" w:rsidP="00A05687">
            <w:pPr>
              <w:rPr>
                <w:sz w:val="22"/>
                <w:szCs w:val="22"/>
              </w:rPr>
            </w:pPr>
            <w:r w:rsidRPr="00C303E6">
              <w:rPr>
                <w:sz w:val="22"/>
                <w:szCs w:val="22"/>
              </w:rPr>
              <w:t xml:space="preserve">2) </w:t>
            </w:r>
            <w:r>
              <w:rPr>
                <w:sz w:val="22"/>
                <w:szCs w:val="22"/>
              </w:rPr>
              <w:t>AFO's</w:t>
            </w:r>
            <w:r w:rsidRPr="00C303E6">
              <w:rPr>
                <w:sz w:val="22"/>
                <w:szCs w:val="22"/>
              </w:rPr>
              <w:t xml:space="preserve"> and walking frames to assist walking and standing in lumbar level 4-5 (Meningocele, Myelomeningocele)</w:t>
            </w:r>
          </w:p>
          <w:p w14:paraId="4AAD5CAE" w14:textId="77777777" w:rsidR="00CC29C2" w:rsidRPr="00C303E6" w:rsidRDefault="00CC29C2" w:rsidP="00A05687">
            <w:pPr>
              <w:rPr>
                <w:sz w:val="22"/>
                <w:szCs w:val="22"/>
              </w:rPr>
            </w:pPr>
            <w:r w:rsidRPr="00C303E6">
              <w:rPr>
                <w:sz w:val="22"/>
                <w:szCs w:val="22"/>
              </w:rPr>
              <w:t>3) HKAFO or KAFO and walking frames to assist walking and standing in lumbar level 1-3 (Meningocele, Myelomeningocele).</w:t>
            </w:r>
          </w:p>
        </w:tc>
      </w:tr>
      <w:tr w:rsidR="00CC29C2" w:rsidRPr="00C303E6" w14:paraId="33F50BE5" w14:textId="77777777" w:rsidTr="00227282">
        <w:tc>
          <w:tcPr>
            <w:tcW w:w="1398" w:type="dxa"/>
            <w:shd w:val="clear" w:color="auto" w:fill="D9D9D9" w:themeFill="background1" w:themeFillShade="D9"/>
          </w:tcPr>
          <w:p w14:paraId="05ABB3E5" w14:textId="77777777" w:rsidR="00CC29C2" w:rsidRPr="00C303E6" w:rsidRDefault="00CC29C2" w:rsidP="00A05687">
            <w:pPr>
              <w:rPr>
                <w:sz w:val="22"/>
                <w:szCs w:val="22"/>
              </w:rPr>
            </w:pPr>
            <w:r w:rsidRPr="00C303E6">
              <w:rPr>
                <w:sz w:val="22"/>
                <w:szCs w:val="22"/>
              </w:rPr>
              <w:t>Symptomatic Mobile Pes Planus</w:t>
            </w:r>
          </w:p>
          <w:p w14:paraId="27210560" w14:textId="77777777" w:rsidR="00CC29C2" w:rsidRPr="00C303E6" w:rsidRDefault="00CC29C2" w:rsidP="00A05687">
            <w:pPr>
              <w:rPr>
                <w:sz w:val="22"/>
                <w:szCs w:val="22"/>
              </w:rPr>
            </w:pPr>
          </w:p>
          <w:p w14:paraId="38D7FBA8" w14:textId="77777777" w:rsidR="00CC29C2" w:rsidRDefault="00CC29C2" w:rsidP="00A05687">
            <w:pPr>
              <w:rPr>
                <w:sz w:val="22"/>
                <w:szCs w:val="22"/>
              </w:rPr>
            </w:pPr>
          </w:p>
        </w:tc>
        <w:tc>
          <w:tcPr>
            <w:tcW w:w="2630" w:type="dxa"/>
            <w:shd w:val="clear" w:color="auto" w:fill="D9D9D9" w:themeFill="background1" w:themeFillShade="D9"/>
          </w:tcPr>
          <w:p w14:paraId="50DE3652" w14:textId="77777777" w:rsidR="00CC29C2" w:rsidRPr="00C303E6" w:rsidRDefault="00CC29C2" w:rsidP="00A05687">
            <w:pPr>
              <w:rPr>
                <w:sz w:val="22"/>
                <w:szCs w:val="22"/>
              </w:rPr>
            </w:pPr>
            <w:r w:rsidRPr="00C303E6">
              <w:rPr>
                <w:sz w:val="22"/>
                <w:szCs w:val="22"/>
              </w:rPr>
              <w:t xml:space="preserve">Secondary line intervention to improve mediolateral stability in walking </w:t>
            </w:r>
            <w:r w:rsidRPr="00C303E6">
              <w:rPr>
                <w:b/>
                <w:bCs/>
                <w:sz w:val="22"/>
                <w:szCs w:val="22"/>
              </w:rPr>
              <w:t>where foot orthoses</w:t>
            </w:r>
            <w:r w:rsidRPr="00C303E6">
              <w:rPr>
                <w:sz w:val="22"/>
                <w:szCs w:val="22"/>
              </w:rPr>
              <w:t xml:space="preserve"> have not resolved associated symptoms.</w:t>
            </w:r>
          </w:p>
        </w:tc>
        <w:tc>
          <w:tcPr>
            <w:tcW w:w="8579" w:type="dxa"/>
            <w:shd w:val="clear" w:color="auto" w:fill="D9D9D9" w:themeFill="background1" w:themeFillShade="D9"/>
          </w:tcPr>
          <w:p w14:paraId="77D6BCE8" w14:textId="77777777" w:rsidR="00CC29C2" w:rsidRPr="00C303E6" w:rsidRDefault="00CC29C2" w:rsidP="00A05687">
            <w:pPr>
              <w:rPr>
                <w:b/>
                <w:bCs/>
                <w:sz w:val="22"/>
                <w:szCs w:val="22"/>
              </w:rPr>
            </w:pPr>
            <w:r w:rsidRPr="00C303E6">
              <w:rPr>
                <w:b/>
                <w:bCs/>
                <w:sz w:val="22"/>
                <w:szCs w:val="22"/>
              </w:rPr>
              <w:t>Adjunct</w:t>
            </w:r>
          </w:p>
          <w:p w14:paraId="0419F750" w14:textId="77777777" w:rsidR="00CC29C2" w:rsidRPr="00C303E6" w:rsidRDefault="00CC29C2" w:rsidP="00A05687">
            <w:pPr>
              <w:rPr>
                <w:sz w:val="22"/>
                <w:szCs w:val="22"/>
              </w:rPr>
            </w:pPr>
            <w:r w:rsidRPr="00C303E6">
              <w:rPr>
                <w:sz w:val="22"/>
                <w:szCs w:val="22"/>
              </w:rPr>
              <w:t xml:space="preserve">Used simultaneously with foot orthoses in: </w:t>
            </w:r>
          </w:p>
          <w:p w14:paraId="7331623F" w14:textId="77777777" w:rsidR="00CC29C2" w:rsidRPr="00C303E6" w:rsidRDefault="00CC29C2" w:rsidP="00A05687">
            <w:pPr>
              <w:rPr>
                <w:sz w:val="22"/>
                <w:szCs w:val="22"/>
              </w:rPr>
            </w:pPr>
            <w:r w:rsidRPr="00C303E6">
              <w:rPr>
                <w:sz w:val="22"/>
                <w:szCs w:val="22"/>
              </w:rPr>
              <w:t>1) children with significant foot and ankle instability associated with tripping and falling</w:t>
            </w:r>
          </w:p>
          <w:p w14:paraId="4892EED7" w14:textId="77777777" w:rsidR="00CC29C2" w:rsidRPr="00C303E6" w:rsidRDefault="00CC29C2" w:rsidP="00A05687">
            <w:pPr>
              <w:rPr>
                <w:sz w:val="22"/>
                <w:szCs w:val="22"/>
              </w:rPr>
            </w:pPr>
            <w:r w:rsidRPr="00C303E6">
              <w:rPr>
                <w:sz w:val="22"/>
                <w:szCs w:val="22"/>
              </w:rPr>
              <w:t>2) children with insufficiency of posterior tibialis function</w:t>
            </w:r>
          </w:p>
          <w:p w14:paraId="47E193EF" w14:textId="77777777" w:rsidR="00CC29C2" w:rsidRPr="00C303E6" w:rsidRDefault="00CC29C2" w:rsidP="00A05687">
            <w:pPr>
              <w:rPr>
                <w:b/>
                <w:bCs/>
                <w:sz w:val="22"/>
                <w:szCs w:val="22"/>
              </w:rPr>
            </w:pPr>
            <w:r w:rsidRPr="00C303E6">
              <w:rPr>
                <w:sz w:val="22"/>
                <w:szCs w:val="22"/>
              </w:rPr>
              <w:t>3) children with conditions associated with motor delay</w:t>
            </w:r>
          </w:p>
        </w:tc>
      </w:tr>
      <w:tr w:rsidR="00CC29C2" w:rsidRPr="00B51772" w14:paraId="21625914" w14:textId="77777777" w:rsidTr="00227282">
        <w:tc>
          <w:tcPr>
            <w:tcW w:w="12607" w:type="dxa"/>
            <w:gridSpan w:val="3"/>
            <w:shd w:val="clear" w:color="auto" w:fill="FFFFFF" w:themeFill="background1"/>
          </w:tcPr>
          <w:p w14:paraId="5AD62263" w14:textId="77777777" w:rsidR="00CC29C2" w:rsidRPr="00B51772" w:rsidRDefault="00CC29C2" w:rsidP="00A05687">
            <w:pPr>
              <w:rPr>
                <w:sz w:val="22"/>
                <w:szCs w:val="22"/>
              </w:rPr>
            </w:pPr>
            <w:r w:rsidRPr="00B51772">
              <w:rPr>
                <w:sz w:val="22"/>
                <w:szCs w:val="22"/>
              </w:rPr>
              <w:t>AFO: Ankle Foot Orthoses; GMFCS: Gross Motor Functioning Classification Score; HKAFO: Hip Knee Ankle Foot Orthoses</w:t>
            </w:r>
          </w:p>
          <w:p w14:paraId="63F213C4" w14:textId="77777777" w:rsidR="00CC29C2" w:rsidRPr="00B51772" w:rsidRDefault="00CC29C2" w:rsidP="00A05687">
            <w:pPr>
              <w:rPr>
                <w:sz w:val="22"/>
                <w:szCs w:val="22"/>
              </w:rPr>
            </w:pPr>
            <w:r w:rsidRPr="00B51772">
              <w:rPr>
                <w:sz w:val="22"/>
                <w:szCs w:val="22"/>
              </w:rPr>
              <w:t xml:space="preserve">* Other assistive devices to include </w:t>
            </w:r>
            <w:r>
              <w:rPr>
                <w:sz w:val="22"/>
                <w:szCs w:val="22"/>
              </w:rPr>
              <w:t>AFO's</w:t>
            </w:r>
            <w:r w:rsidRPr="00B51772">
              <w:rPr>
                <w:sz w:val="22"/>
                <w:szCs w:val="22"/>
              </w:rPr>
              <w:t>, crutches, foot orthoses, standing frames and walking frames.</w:t>
            </w:r>
          </w:p>
          <w:p w14:paraId="58ED444E" w14:textId="77777777" w:rsidR="00CC29C2" w:rsidRPr="00B51772" w:rsidRDefault="00CC29C2" w:rsidP="00A05687">
            <w:pPr>
              <w:rPr>
                <w:b/>
                <w:bCs/>
                <w:sz w:val="22"/>
                <w:szCs w:val="22"/>
              </w:rPr>
            </w:pPr>
            <w:r w:rsidRPr="00B51772">
              <w:rPr>
                <w:sz w:val="22"/>
                <w:szCs w:val="22"/>
              </w:rPr>
              <w:t>† Adjunct AFO with stability footwear intervention requires a review of prescription of the sole to address any potential exacerbation of knee hyperextension in midstance</w:t>
            </w:r>
            <w:r w:rsidRPr="00B51772">
              <w:rPr>
                <w:b/>
                <w:bCs/>
                <w:sz w:val="22"/>
                <w:szCs w:val="22"/>
              </w:rPr>
              <w:t>.</w:t>
            </w:r>
          </w:p>
        </w:tc>
      </w:tr>
    </w:tbl>
    <w:p w14:paraId="17F2DE95" w14:textId="77777777" w:rsidR="00F4100B" w:rsidRPr="00CC29C2" w:rsidRDefault="00F4100B" w:rsidP="00F4100B">
      <w:pPr>
        <w:pStyle w:val="Caption"/>
        <w:keepNext/>
        <w:ind w:left="1440"/>
        <w:rPr>
          <w:i w:val="0"/>
          <w:iCs w:val="0"/>
        </w:rPr>
      </w:pPr>
    </w:p>
    <w:p w14:paraId="67304878" w14:textId="77777777" w:rsidR="00F4100B" w:rsidRDefault="00F4100B" w:rsidP="00F4100B">
      <w:pPr>
        <w:pStyle w:val="Caption"/>
        <w:keepNext/>
        <w:ind w:left="1440"/>
      </w:pPr>
    </w:p>
    <w:p w14:paraId="5FCA10B9" w14:textId="77777777" w:rsidR="00F4100B" w:rsidRDefault="00F4100B" w:rsidP="00227282">
      <w:pPr>
        <w:pStyle w:val="Caption"/>
        <w:keepNext/>
      </w:pPr>
    </w:p>
    <w:p w14:paraId="4A0C1214" w14:textId="77777777" w:rsidR="00227282" w:rsidRDefault="00227282" w:rsidP="00227282"/>
    <w:p w14:paraId="454B4ECA" w14:textId="77777777" w:rsidR="00227282" w:rsidRDefault="00227282" w:rsidP="00227282"/>
    <w:p w14:paraId="14910C0D" w14:textId="77777777" w:rsidR="00227282" w:rsidRPr="00227282" w:rsidRDefault="00227282" w:rsidP="00227282"/>
    <w:p w14:paraId="416575B6" w14:textId="799B8F01" w:rsidR="00861B11" w:rsidRDefault="00861B11" w:rsidP="00F4100B">
      <w:pPr>
        <w:pStyle w:val="Caption"/>
        <w:keepNext/>
        <w:ind w:left="1440"/>
      </w:pPr>
      <w:bookmarkStart w:id="176" w:name="_Toc156393258"/>
      <w:r>
        <w:lastRenderedPageBreak/>
        <w:t xml:space="preserve">Table </w:t>
      </w:r>
      <w:fldSimple w:instr=" STYLEREF 1 \s ">
        <w:r w:rsidR="003F38BD">
          <w:rPr>
            <w:noProof/>
          </w:rPr>
          <w:t>5</w:t>
        </w:r>
      </w:fldSimple>
      <w:r w:rsidR="003F38BD">
        <w:noBreakHyphen/>
      </w:r>
      <w:fldSimple w:instr=" SEQ Table \* ARABIC \s 1 ">
        <w:r w:rsidR="003F38BD">
          <w:rPr>
            <w:noProof/>
          </w:rPr>
          <w:t>4</w:t>
        </w:r>
      </w:fldSimple>
      <w:bookmarkEnd w:id="175"/>
      <w:r>
        <w:t xml:space="preserve"> </w:t>
      </w:r>
      <w:r w:rsidRPr="003B6E04">
        <w:t>Clinical outcome measures for off-the-shelf Stability Therapeutic Footwear in children with mobility impairment</w:t>
      </w:r>
      <w:bookmarkEnd w:id="176"/>
    </w:p>
    <w:tbl>
      <w:tblPr>
        <w:tblStyle w:val="TableGrid"/>
        <w:tblW w:w="0" w:type="auto"/>
        <w:tblInd w:w="1334" w:type="dxa"/>
        <w:tblLook w:val="04A0" w:firstRow="1" w:lastRow="0" w:firstColumn="1" w:lastColumn="0" w:noHBand="0" w:noVBand="1"/>
      </w:tblPr>
      <w:tblGrid>
        <w:gridCol w:w="3397"/>
        <w:gridCol w:w="1843"/>
        <w:gridCol w:w="2977"/>
        <w:gridCol w:w="4394"/>
      </w:tblGrid>
      <w:tr w:rsidR="001F180C" w:rsidRPr="00F4100B" w14:paraId="76FB16DA" w14:textId="77777777" w:rsidTr="00F4100B">
        <w:tc>
          <w:tcPr>
            <w:tcW w:w="3397" w:type="dxa"/>
          </w:tcPr>
          <w:p w14:paraId="28887684" w14:textId="77777777" w:rsidR="001F180C" w:rsidRPr="00F4100B" w:rsidRDefault="001F180C" w:rsidP="00AA765F">
            <w:pPr>
              <w:jc w:val="both"/>
              <w:rPr>
                <w:rFonts w:eastAsia="Times New Roman" w:cstheme="minorHAnsi"/>
                <w:b/>
                <w:bCs/>
                <w:color w:val="000000"/>
                <w:sz w:val="22"/>
                <w:szCs w:val="22"/>
                <w:shd w:val="clear" w:color="auto" w:fill="FFFFFF"/>
                <w:lang w:eastAsia="en-GB"/>
              </w:rPr>
            </w:pPr>
            <w:r w:rsidRPr="00F4100B">
              <w:rPr>
                <w:rFonts w:eastAsia="Times New Roman" w:cstheme="minorHAnsi"/>
                <w:b/>
                <w:bCs/>
                <w:color w:val="000000"/>
                <w:sz w:val="22"/>
                <w:szCs w:val="22"/>
                <w:shd w:val="clear" w:color="auto" w:fill="FFFFFF"/>
                <w:lang w:eastAsia="en-GB"/>
              </w:rPr>
              <w:t>Biomechanical</w:t>
            </w:r>
          </w:p>
        </w:tc>
        <w:tc>
          <w:tcPr>
            <w:tcW w:w="1843" w:type="dxa"/>
          </w:tcPr>
          <w:p w14:paraId="163772AF" w14:textId="77777777" w:rsidR="001F180C" w:rsidRPr="00F4100B" w:rsidRDefault="001F180C" w:rsidP="00AA765F">
            <w:pPr>
              <w:jc w:val="both"/>
              <w:rPr>
                <w:rFonts w:eastAsia="Times New Roman" w:cstheme="minorHAnsi"/>
                <w:b/>
                <w:bCs/>
                <w:color w:val="000000"/>
                <w:sz w:val="22"/>
                <w:szCs w:val="22"/>
                <w:shd w:val="clear" w:color="auto" w:fill="FFFFFF"/>
                <w:lang w:eastAsia="en-GB"/>
              </w:rPr>
            </w:pPr>
            <w:r w:rsidRPr="00F4100B">
              <w:rPr>
                <w:rFonts w:eastAsia="Times New Roman" w:cstheme="minorHAnsi"/>
                <w:b/>
                <w:bCs/>
                <w:color w:val="000000"/>
                <w:sz w:val="22"/>
                <w:szCs w:val="22"/>
                <w:shd w:val="clear" w:color="auto" w:fill="FFFFFF"/>
                <w:lang w:eastAsia="en-GB"/>
              </w:rPr>
              <w:t>Physiological</w:t>
            </w:r>
          </w:p>
        </w:tc>
        <w:tc>
          <w:tcPr>
            <w:tcW w:w="2977" w:type="dxa"/>
          </w:tcPr>
          <w:p w14:paraId="6837570C" w14:textId="77777777" w:rsidR="001F180C" w:rsidRPr="00F4100B" w:rsidRDefault="001F180C" w:rsidP="00AA765F">
            <w:pPr>
              <w:rPr>
                <w:rFonts w:cstheme="minorHAnsi"/>
                <w:b/>
                <w:bCs/>
                <w:sz w:val="22"/>
                <w:szCs w:val="22"/>
              </w:rPr>
            </w:pPr>
            <w:r w:rsidRPr="00F4100B">
              <w:rPr>
                <w:rFonts w:cstheme="minorHAnsi"/>
                <w:b/>
                <w:bCs/>
                <w:sz w:val="22"/>
                <w:szCs w:val="22"/>
              </w:rPr>
              <w:t>Gross Motor Proficiency</w:t>
            </w:r>
          </w:p>
          <w:p w14:paraId="2E135F65" w14:textId="77777777" w:rsidR="001F180C" w:rsidRPr="00F4100B" w:rsidRDefault="001F180C" w:rsidP="00AA765F">
            <w:pPr>
              <w:jc w:val="both"/>
              <w:rPr>
                <w:rFonts w:eastAsia="Times New Roman" w:cstheme="minorHAnsi"/>
                <w:color w:val="000000"/>
                <w:sz w:val="22"/>
                <w:szCs w:val="22"/>
                <w:shd w:val="clear" w:color="auto" w:fill="FFFFFF"/>
                <w:lang w:eastAsia="en-GB"/>
              </w:rPr>
            </w:pPr>
          </w:p>
        </w:tc>
        <w:tc>
          <w:tcPr>
            <w:tcW w:w="4394" w:type="dxa"/>
          </w:tcPr>
          <w:p w14:paraId="383F7F15" w14:textId="77777777" w:rsidR="001F180C" w:rsidRPr="00F4100B" w:rsidRDefault="001F180C" w:rsidP="00AA765F">
            <w:pPr>
              <w:jc w:val="both"/>
              <w:rPr>
                <w:rFonts w:eastAsia="Times New Roman" w:cstheme="minorHAnsi"/>
                <w:color w:val="000000"/>
                <w:sz w:val="22"/>
                <w:szCs w:val="22"/>
                <w:shd w:val="clear" w:color="auto" w:fill="FFFFFF"/>
                <w:lang w:eastAsia="en-GB"/>
              </w:rPr>
            </w:pPr>
            <w:r w:rsidRPr="00F4100B">
              <w:rPr>
                <w:rFonts w:eastAsia="Times New Roman" w:cstheme="minorHAnsi"/>
                <w:b/>
                <w:bCs/>
                <w:color w:val="000000"/>
                <w:sz w:val="22"/>
                <w:szCs w:val="22"/>
                <w:shd w:val="clear" w:color="auto" w:fill="FFFFFF"/>
                <w:lang w:eastAsia="en-GB"/>
              </w:rPr>
              <w:t>Quality of Life Measures</w:t>
            </w:r>
          </w:p>
        </w:tc>
      </w:tr>
      <w:tr w:rsidR="001F180C" w:rsidRPr="00F4100B" w14:paraId="4359B00A" w14:textId="77777777" w:rsidTr="00F4100B">
        <w:tc>
          <w:tcPr>
            <w:tcW w:w="3397" w:type="dxa"/>
          </w:tcPr>
          <w:p w14:paraId="19A89B50" w14:textId="77777777" w:rsidR="001F180C" w:rsidRPr="00F4100B" w:rsidRDefault="001F180C" w:rsidP="00AA765F">
            <w:pPr>
              <w:rPr>
                <w:rFonts w:eastAsia="Times New Roman" w:cstheme="minorHAnsi"/>
                <w:b/>
                <w:bCs/>
                <w:color w:val="000000"/>
                <w:sz w:val="22"/>
                <w:szCs w:val="22"/>
                <w:shd w:val="clear" w:color="auto" w:fill="FFFFFF"/>
                <w:lang w:eastAsia="en-GB"/>
              </w:rPr>
            </w:pPr>
            <w:r w:rsidRPr="00F4100B">
              <w:rPr>
                <w:rFonts w:eastAsia="Times New Roman" w:cstheme="minorHAnsi"/>
                <w:b/>
                <w:bCs/>
                <w:color w:val="000000"/>
                <w:sz w:val="22"/>
                <w:szCs w:val="22"/>
                <w:shd w:val="clear" w:color="auto" w:fill="FFFFFF"/>
                <w:lang w:eastAsia="en-GB"/>
              </w:rPr>
              <w:t>Kinematic</w:t>
            </w:r>
          </w:p>
          <w:p w14:paraId="745B181D"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Optimising gait movement patterns (foot and ankle)</w:t>
            </w:r>
          </w:p>
          <w:p w14:paraId="65B8F862"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Edinburgh Gait Score†</w:t>
            </w:r>
          </w:p>
          <w:p w14:paraId="041DBE84"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Hoffer Ambulation Score‡</w:t>
            </w:r>
          </w:p>
          <w:p w14:paraId="04228B8C" w14:textId="77777777" w:rsidR="001F180C" w:rsidRPr="00F4100B" w:rsidRDefault="001F180C" w:rsidP="00AA765F">
            <w:pPr>
              <w:rPr>
                <w:rFonts w:eastAsia="Times New Roman" w:cstheme="minorHAnsi"/>
                <w:i/>
                <w:iCs/>
                <w:color w:val="000000"/>
                <w:sz w:val="22"/>
                <w:szCs w:val="22"/>
                <w:u w:val="single"/>
                <w:shd w:val="clear" w:color="auto" w:fill="FFFFFF"/>
                <w:lang w:eastAsia="en-GB"/>
              </w:rPr>
            </w:pPr>
            <w:r w:rsidRPr="00F4100B">
              <w:rPr>
                <w:rFonts w:eastAsia="Times New Roman" w:cstheme="minorHAnsi"/>
                <w:i/>
                <w:iCs/>
                <w:color w:val="000000"/>
                <w:sz w:val="22"/>
                <w:szCs w:val="22"/>
                <w:u w:val="single"/>
                <w:shd w:val="clear" w:color="auto" w:fill="FFFFFF"/>
                <w:lang w:eastAsia="en-GB"/>
              </w:rPr>
              <w:t>Static Ankle Range of Motion:</w:t>
            </w:r>
          </w:p>
          <w:p w14:paraId="3C50392D" w14:textId="77777777" w:rsidR="001F180C" w:rsidRPr="00F4100B" w:rsidRDefault="001F180C" w:rsidP="00AA765F">
            <w:pPr>
              <w:rPr>
                <w:rFonts w:cstheme="minorHAnsi"/>
                <w:sz w:val="22"/>
                <w:szCs w:val="22"/>
              </w:rPr>
            </w:pPr>
            <w:r w:rsidRPr="00F4100B">
              <w:rPr>
                <w:rFonts w:cstheme="minorHAnsi"/>
                <w:sz w:val="22"/>
                <w:szCs w:val="22"/>
              </w:rPr>
              <w:t xml:space="preserve">Passive§: Measured with the knee flexed and extended within the child's limits  </w:t>
            </w:r>
          </w:p>
          <w:p w14:paraId="6CAE397A" w14:textId="77777777" w:rsidR="001F180C" w:rsidRPr="00F4100B" w:rsidRDefault="001F180C" w:rsidP="00AA765F">
            <w:pPr>
              <w:rPr>
                <w:rFonts w:cstheme="minorHAnsi"/>
                <w:sz w:val="22"/>
                <w:szCs w:val="22"/>
              </w:rPr>
            </w:pPr>
            <w:r w:rsidRPr="00F4100B">
              <w:rPr>
                <w:rFonts w:cstheme="minorHAnsi"/>
                <w:sz w:val="22"/>
                <w:szCs w:val="22"/>
              </w:rPr>
              <w:t>Weightbearing Lunge|: Provided child can safely stand and get the heel to the ground</w:t>
            </w:r>
          </w:p>
          <w:p w14:paraId="72DFFE1F" w14:textId="77777777" w:rsidR="001F180C" w:rsidRPr="00F4100B" w:rsidRDefault="001F180C" w:rsidP="00AA765F">
            <w:pPr>
              <w:rPr>
                <w:rFonts w:eastAsia="Times New Roman" w:cstheme="minorHAnsi"/>
                <w:color w:val="000000"/>
                <w:sz w:val="22"/>
                <w:szCs w:val="22"/>
                <w:shd w:val="clear" w:color="auto" w:fill="FFFFFF"/>
                <w:lang w:eastAsia="en-GB"/>
              </w:rPr>
            </w:pPr>
          </w:p>
          <w:p w14:paraId="1624CE65" w14:textId="77777777" w:rsidR="001F180C" w:rsidRPr="00F4100B" w:rsidRDefault="001F180C" w:rsidP="00AA765F">
            <w:pPr>
              <w:rPr>
                <w:rFonts w:eastAsia="Times New Roman" w:cstheme="minorHAnsi"/>
                <w:b/>
                <w:bCs/>
                <w:color w:val="000000"/>
                <w:sz w:val="22"/>
                <w:szCs w:val="22"/>
                <w:shd w:val="clear" w:color="auto" w:fill="FFFFFF"/>
                <w:lang w:eastAsia="en-GB"/>
              </w:rPr>
            </w:pPr>
            <w:r w:rsidRPr="00F4100B">
              <w:rPr>
                <w:rFonts w:eastAsia="Times New Roman" w:cstheme="minorHAnsi"/>
                <w:b/>
                <w:bCs/>
                <w:color w:val="000000"/>
                <w:sz w:val="22"/>
                <w:szCs w:val="22"/>
                <w:shd w:val="clear" w:color="auto" w:fill="FFFFFF"/>
                <w:lang w:eastAsia="en-GB"/>
              </w:rPr>
              <w:t>Spatiotemporal:</w:t>
            </w:r>
          </w:p>
          <w:p w14:paraId="1D0EB828"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Walking velocity</w:t>
            </w:r>
          </w:p>
          <w:p w14:paraId="58BBAA9A"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TUG</w:t>
            </w:r>
          </w:p>
          <w:p w14:paraId="328CA825"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6MWT</w:t>
            </w:r>
          </w:p>
          <w:p w14:paraId="591B50E2"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10 Metre Walk Test</w:t>
            </w:r>
          </w:p>
        </w:tc>
        <w:tc>
          <w:tcPr>
            <w:tcW w:w="1843" w:type="dxa"/>
          </w:tcPr>
          <w:p w14:paraId="07FAC5D9"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Physiological Cost Index</w:t>
            </w:r>
            <w:r w:rsidRPr="00F4100B">
              <w:rPr>
                <w:rFonts w:ascii="Calibri" w:eastAsia="Times New Roman" w:hAnsi="Calibri" w:cs="Calibri"/>
                <w:color w:val="000000"/>
                <w:sz w:val="22"/>
                <w:szCs w:val="22"/>
                <w:shd w:val="clear" w:color="auto" w:fill="FFFFFF"/>
                <w:lang w:eastAsia="en-GB"/>
              </w:rPr>
              <w:t>¶</w:t>
            </w:r>
          </w:p>
          <w:p w14:paraId="3A84BDD8" w14:textId="77777777" w:rsidR="001F180C" w:rsidRPr="00F4100B" w:rsidRDefault="001F180C" w:rsidP="00AA765F">
            <w:pPr>
              <w:rPr>
                <w:rFonts w:eastAsia="Times New Roman" w:cstheme="minorHAnsi"/>
                <w:b/>
                <w:bCs/>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Perceived Exertion</w:t>
            </w:r>
            <w:r w:rsidRPr="00F4100B">
              <w:rPr>
                <w:rFonts w:ascii="Calibri" w:eastAsia="Times New Roman" w:hAnsi="Calibri" w:cs="Calibri"/>
                <w:color w:val="000000"/>
                <w:sz w:val="22"/>
                <w:szCs w:val="22"/>
                <w:shd w:val="clear" w:color="auto" w:fill="FFFFFF"/>
                <w:lang w:eastAsia="en-GB"/>
              </w:rPr>
              <w:t>¶</w:t>
            </w:r>
            <w:r w:rsidRPr="00F4100B">
              <w:rPr>
                <w:rFonts w:eastAsia="Times New Roman" w:cstheme="minorHAnsi"/>
                <w:color w:val="000000"/>
                <w:sz w:val="22"/>
                <w:szCs w:val="22"/>
                <w:shd w:val="clear" w:color="auto" w:fill="FFFFFF"/>
                <w:lang w:eastAsia="en-GB"/>
              </w:rPr>
              <w:t xml:space="preserve"> (BORG)</w:t>
            </w:r>
          </w:p>
        </w:tc>
        <w:tc>
          <w:tcPr>
            <w:tcW w:w="2977" w:type="dxa"/>
          </w:tcPr>
          <w:p w14:paraId="1173E129" w14:textId="77777777" w:rsidR="001F180C" w:rsidRPr="00F4100B" w:rsidRDefault="001F180C" w:rsidP="00AA765F">
            <w:pPr>
              <w:rPr>
                <w:rFonts w:cstheme="minorHAnsi"/>
                <w:sz w:val="22"/>
                <w:szCs w:val="22"/>
              </w:rPr>
            </w:pPr>
            <w:r w:rsidRPr="00F4100B">
              <w:rPr>
                <w:rFonts w:cstheme="minorHAnsi"/>
                <w:sz w:val="22"/>
                <w:szCs w:val="22"/>
              </w:rPr>
              <w:t>Number of falls</w:t>
            </w:r>
          </w:p>
          <w:p w14:paraId="2591A5A2" w14:textId="77777777" w:rsidR="001F180C" w:rsidRPr="00F4100B" w:rsidRDefault="001F180C" w:rsidP="00AA765F">
            <w:pPr>
              <w:rPr>
                <w:rFonts w:cstheme="minorHAnsi"/>
                <w:sz w:val="22"/>
                <w:szCs w:val="22"/>
              </w:rPr>
            </w:pPr>
            <w:r w:rsidRPr="00F4100B">
              <w:rPr>
                <w:rFonts w:cstheme="minorHAnsi"/>
                <w:sz w:val="22"/>
                <w:szCs w:val="22"/>
              </w:rPr>
              <w:t>BOT2#</w:t>
            </w:r>
          </w:p>
          <w:p w14:paraId="5F8BF31E"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Hoffer Ambulation Score‡</w:t>
            </w:r>
          </w:p>
          <w:p w14:paraId="16FAB9BE"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cstheme="minorHAnsi"/>
                <w:sz w:val="22"/>
                <w:szCs w:val="22"/>
              </w:rPr>
              <w:t>Four square step test</w:t>
            </w:r>
          </w:p>
          <w:p w14:paraId="2BB45A75" w14:textId="77777777" w:rsidR="001F180C" w:rsidRPr="00F4100B" w:rsidRDefault="001F180C" w:rsidP="00AA765F">
            <w:pPr>
              <w:rPr>
                <w:rFonts w:eastAsia="Times New Roman" w:cstheme="minorHAnsi"/>
                <w:b/>
                <w:bCs/>
                <w:color w:val="000000"/>
                <w:sz w:val="22"/>
                <w:szCs w:val="22"/>
                <w:shd w:val="clear" w:color="auto" w:fill="FFFFFF"/>
                <w:lang w:eastAsia="en-GB"/>
              </w:rPr>
            </w:pPr>
          </w:p>
        </w:tc>
        <w:tc>
          <w:tcPr>
            <w:tcW w:w="4394" w:type="dxa"/>
          </w:tcPr>
          <w:p w14:paraId="40FF0954"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Paediatric pain scale</w:t>
            </w:r>
          </w:p>
          <w:p w14:paraId="1315B8A8" w14:textId="77777777" w:rsidR="001F180C" w:rsidRPr="00F4100B" w:rsidRDefault="001F180C" w:rsidP="00AA765F">
            <w:pPr>
              <w:rPr>
                <w:rFonts w:eastAsia="Times New Roman" w:cstheme="minorHAnsi"/>
                <w:b/>
                <w:bCs/>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Daily m</w:t>
            </w:r>
            <w:r w:rsidRPr="00F4100B">
              <w:rPr>
                <w:rFonts w:cstheme="minorHAnsi"/>
                <w:sz w:val="22"/>
                <w:szCs w:val="22"/>
              </w:rPr>
              <w:t>obility and social interaction</w:t>
            </w:r>
          </w:p>
        </w:tc>
      </w:tr>
      <w:tr w:rsidR="001F180C" w:rsidRPr="00F4100B" w14:paraId="129274B6" w14:textId="77777777" w:rsidTr="00F4100B">
        <w:tc>
          <w:tcPr>
            <w:tcW w:w="12611" w:type="dxa"/>
            <w:gridSpan w:val="4"/>
          </w:tcPr>
          <w:p w14:paraId="62C35383" w14:textId="77777777" w:rsidR="001F180C" w:rsidRPr="00F4100B" w:rsidRDefault="001F180C" w:rsidP="00AA765F">
            <w:pPr>
              <w:rPr>
                <w:rFonts w:cstheme="minorHAnsi"/>
                <w:sz w:val="22"/>
                <w:szCs w:val="22"/>
              </w:rPr>
            </w:pPr>
            <w:r w:rsidRPr="00F4100B">
              <w:rPr>
                <w:rFonts w:cstheme="minorHAnsi"/>
                <w:sz w:val="22"/>
                <w:szCs w:val="22"/>
              </w:rPr>
              <w:t>6MWT Six-Minute Walk Test, TUG, Timed Up and Go.</w:t>
            </w:r>
          </w:p>
          <w:p w14:paraId="7A67A74C" w14:textId="77777777" w:rsidR="001F180C" w:rsidRPr="00F4100B" w:rsidRDefault="001F180C" w:rsidP="00AA765F">
            <w:pPr>
              <w:rPr>
                <w:rFonts w:cstheme="minorHAnsi"/>
                <w:sz w:val="22"/>
                <w:szCs w:val="22"/>
              </w:rPr>
            </w:pPr>
            <w:r w:rsidRPr="00F4100B">
              <w:rPr>
                <w:rFonts w:cstheme="minorHAnsi"/>
                <w:sz w:val="22"/>
                <w:szCs w:val="22"/>
              </w:rPr>
              <w:t>*Outcomes must consider the stage/grade of the condition and the capability of the child to perform the tasks.</w:t>
            </w:r>
          </w:p>
          <w:p w14:paraId="7589FF39"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 Specific Outcome for Cerebral Palsy</w:t>
            </w:r>
          </w:p>
          <w:p w14:paraId="4A112E35"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 Specific Outcome for Spina Bifida</w:t>
            </w:r>
          </w:p>
          <w:p w14:paraId="102694E1"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eastAsia="Times New Roman" w:cstheme="minorHAnsi"/>
                <w:color w:val="000000"/>
                <w:sz w:val="22"/>
                <w:szCs w:val="22"/>
                <w:shd w:val="clear" w:color="auto" w:fill="FFFFFF"/>
                <w:lang w:eastAsia="en-GB"/>
              </w:rPr>
              <w:t>§ Range of Motion Outcome for Cerebral Palsy and Symptomatic Mobile Pes Planus</w:t>
            </w:r>
          </w:p>
          <w:p w14:paraId="332A2540" w14:textId="77777777" w:rsidR="001F180C" w:rsidRPr="00F4100B" w:rsidRDefault="001F180C" w:rsidP="00AA765F">
            <w:pPr>
              <w:rPr>
                <w:rFonts w:eastAsia="Times New Roman" w:cstheme="minorHAnsi"/>
                <w:color w:val="000000"/>
                <w:sz w:val="22"/>
                <w:szCs w:val="22"/>
                <w:shd w:val="clear" w:color="auto" w:fill="FFFFFF"/>
                <w:lang w:eastAsia="en-GB"/>
              </w:rPr>
            </w:pPr>
            <w:r w:rsidRPr="00F4100B">
              <w:rPr>
                <w:rFonts w:cstheme="minorHAnsi"/>
                <w:sz w:val="22"/>
                <w:szCs w:val="22"/>
              </w:rPr>
              <w:t xml:space="preserve">| </w:t>
            </w:r>
            <w:r w:rsidRPr="00F4100B">
              <w:rPr>
                <w:rFonts w:eastAsia="Times New Roman" w:cstheme="minorHAnsi"/>
                <w:color w:val="000000"/>
                <w:sz w:val="22"/>
                <w:szCs w:val="22"/>
                <w:shd w:val="clear" w:color="auto" w:fill="FFFFFF"/>
                <w:lang w:eastAsia="en-GB"/>
              </w:rPr>
              <w:t>Range of Motion Outcome for Cerebral Palsy, Symptomatic Mobile Pes Planus and Duchenne Muscular Dystrophy</w:t>
            </w:r>
          </w:p>
          <w:p w14:paraId="72E3D3DA" w14:textId="77777777" w:rsidR="001F180C" w:rsidRPr="00F4100B" w:rsidRDefault="001F180C" w:rsidP="00AA765F">
            <w:pPr>
              <w:rPr>
                <w:rFonts w:ascii="Calibri" w:eastAsia="Times New Roman" w:hAnsi="Calibri" w:cs="Calibri"/>
                <w:color w:val="000000"/>
                <w:sz w:val="22"/>
                <w:szCs w:val="22"/>
                <w:shd w:val="clear" w:color="auto" w:fill="FFFFFF"/>
                <w:lang w:eastAsia="en-GB"/>
              </w:rPr>
            </w:pPr>
            <w:r w:rsidRPr="00F4100B">
              <w:rPr>
                <w:rFonts w:ascii="Calibri" w:eastAsia="Times New Roman" w:hAnsi="Calibri" w:cs="Calibri"/>
                <w:color w:val="000000"/>
                <w:sz w:val="22"/>
                <w:szCs w:val="22"/>
                <w:shd w:val="clear" w:color="auto" w:fill="FFFFFF"/>
                <w:lang w:eastAsia="en-GB"/>
              </w:rPr>
              <w:t>¶ Physiological Outcomes for Cerebral Palsy, Symptomatic Mobile Pes Planus and Spina Bifida</w:t>
            </w:r>
          </w:p>
          <w:p w14:paraId="2943369A" w14:textId="78CAEA3C" w:rsidR="001F180C" w:rsidRPr="00F4100B" w:rsidRDefault="001F180C" w:rsidP="00AA765F">
            <w:pPr>
              <w:rPr>
                <w:rFonts w:cstheme="minorHAnsi"/>
                <w:sz w:val="22"/>
                <w:szCs w:val="22"/>
              </w:rPr>
            </w:pPr>
            <w:r w:rsidRPr="00F4100B">
              <w:rPr>
                <w:rFonts w:cstheme="minorHAnsi"/>
                <w:sz w:val="22"/>
                <w:szCs w:val="22"/>
              </w:rPr>
              <w:t xml:space="preserve"># Gross Motor Proficiency Outcome for </w:t>
            </w:r>
            <w:r w:rsidRPr="00F4100B">
              <w:rPr>
                <w:rFonts w:ascii="Calibri" w:eastAsia="Times New Roman" w:hAnsi="Calibri" w:cs="Calibri"/>
                <w:color w:val="000000"/>
                <w:sz w:val="22"/>
                <w:szCs w:val="22"/>
                <w:shd w:val="clear" w:color="auto" w:fill="FFFFFF"/>
                <w:lang w:eastAsia="en-GB"/>
              </w:rPr>
              <w:t xml:space="preserve">Cerebral Palsy, Symptomatic Mobile Pes Planus, </w:t>
            </w:r>
            <w:r w:rsidR="0083339A">
              <w:rPr>
                <w:rFonts w:ascii="Calibri" w:eastAsia="Times New Roman" w:hAnsi="Calibri" w:cs="Calibri"/>
                <w:color w:val="000000"/>
                <w:sz w:val="22"/>
                <w:szCs w:val="22"/>
                <w:shd w:val="clear" w:color="auto" w:fill="FFFFFF"/>
                <w:lang w:eastAsia="en-GB"/>
              </w:rPr>
              <w:t>Down</w:t>
            </w:r>
            <w:r w:rsidRPr="00F4100B">
              <w:rPr>
                <w:rFonts w:ascii="Calibri" w:eastAsia="Times New Roman" w:hAnsi="Calibri" w:cs="Calibri"/>
                <w:color w:val="000000"/>
                <w:sz w:val="22"/>
                <w:szCs w:val="22"/>
                <w:shd w:val="clear" w:color="auto" w:fill="FFFFFF"/>
                <w:lang w:eastAsia="en-GB"/>
              </w:rPr>
              <w:t xml:space="preserve"> syndrome</w:t>
            </w:r>
          </w:p>
        </w:tc>
      </w:tr>
    </w:tbl>
    <w:p w14:paraId="7E5547B2" w14:textId="77777777" w:rsidR="006B5D48" w:rsidRDefault="006B5D48"/>
    <w:p w14:paraId="4F8C0183" w14:textId="77777777" w:rsidR="00B63A29" w:rsidRDefault="00B63A29">
      <w:pPr>
        <w:sectPr w:rsidR="00B63A29" w:rsidSect="009344E2">
          <w:pgSz w:w="16840" w:h="11900" w:orient="landscape"/>
          <w:pgMar w:top="2268" w:right="1440" w:bottom="1134" w:left="1440" w:header="709" w:footer="709" w:gutter="0"/>
          <w:cols w:space="708"/>
          <w:docGrid w:linePitch="360"/>
        </w:sectPr>
      </w:pPr>
    </w:p>
    <w:p w14:paraId="043D0762" w14:textId="77777777" w:rsidR="00B63A29" w:rsidRDefault="00B63A29"/>
    <w:p w14:paraId="3BF698A9" w14:textId="5A20323F" w:rsidR="0048037A" w:rsidRPr="0048037A" w:rsidRDefault="00441261">
      <w:pPr>
        <w:pStyle w:val="Heading2"/>
        <w:numPr>
          <w:ilvl w:val="1"/>
          <w:numId w:val="29"/>
        </w:numPr>
        <w:spacing w:line="360" w:lineRule="auto"/>
      </w:pPr>
      <w:bookmarkStart w:id="177" w:name="_Toc156403496"/>
      <w:r w:rsidRPr="00441261">
        <w:t>Discussion</w:t>
      </w:r>
      <w:bookmarkEnd w:id="177"/>
    </w:p>
    <w:p w14:paraId="05E92020" w14:textId="77777777" w:rsidR="00B85FBC" w:rsidRDefault="00441261" w:rsidP="003C52C8">
      <w:pPr>
        <w:spacing w:line="360" w:lineRule="auto"/>
        <w:jc w:val="both"/>
      </w:pPr>
      <w:r w:rsidRPr="00441261">
        <w:t>﻿</w:t>
      </w:r>
    </w:p>
    <w:p w14:paraId="2DA8ED04" w14:textId="695EA773" w:rsidR="00441261" w:rsidRPr="00441261" w:rsidRDefault="00441261" w:rsidP="003C52C8">
      <w:pPr>
        <w:spacing w:line="360" w:lineRule="auto"/>
        <w:jc w:val="both"/>
      </w:pPr>
      <w:r w:rsidRPr="00441261">
        <w:t>Despite the historical and relatively common usage of clinical footwear interventions in children with mobility impairment</w:t>
      </w:r>
      <w:r w:rsidR="00873817">
        <w:t xml:space="preserve"> (Chapter </w:t>
      </w:r>
      <w:r w:rsidR="00F71D5A">
        <w:t>2</w:t>
      </w:r>
      <w:r w:rsidR="00873817">
        <w:t>)</w:t>
      </w:r>
      <w:r w:rsidRPr="00441261">
        <w:t>, there has been a lack of common understanding of how to define and characterise this intervention. The collective opinion of the expert panel and the consensus formed through the inductive and iterative process of this study allowed novel ideas to be synthesised alongside previously published information. Clinical footwear interventions for children with mobility impairment reached a common understanding and were collectively grouped and defined under the overarching term therapeutic footwear. This allowed the identification and categorisation of one of the more potentially effective of these interventions, stability footwear</w:t>
      </w:r>
      <w:r w:rsidR="00873817">
        <w:t xml:space="preserve"> (Chapter </w:t>
      </w:r>
      <w:r w:rsidR="00F71D5A">
        <w:t>3</w:t>
      </w:r>
      <w:r w:rsidR="00873817">
        <w:t>)</w:t>
      </w:r>
      <w:r w:rsidRPr="00441261">
        <w:t xml:space="preserve"> as a subgrouping of functional footwear. The process also provided a consensus understanding of the ideal design characteristics for </w:t>
      </w:r>
      <w:r w:rsidR="00AE5974">
        <w:rPr>
          <w:rFonts w:cstheme="minorHAnsi"/>
          <w:spacing w:val="-2"/>
        </w:rPr>
        <w:t>OSSTF</w:t>
      </w:r>
      <w:r w:rsidRPr="00441261">
        <w:t xml:space="preserve"> and how this intervention may be used in a range of childhood mobility impairments. As stated, only one previous study had explored expert opinion on footwear as a clinical intervention for children </w:t>
      </w:r>
      <w:r w:rsidRPr="00441261">
        <w:fldChar w:fldCharType="begin" w:fldLock="1"/>
      </w:r>
      <w:r w:rsidR="00D471C6">
        <w:instrText>ADDIN CSL_CITATION {"citationItems":[{"id":"ITEM-1","itemData":{"ISBN":"0031-4005 (Print) 0031-4005","PMID":"7355007","abstract":"A survey of shoe-prescribing practices for children was taken among pediatricians, orthopaedists, pediatric orthopaedists, and podiatrists. Opinions differed significantly regarding the usefulness of shoe modifications for common pediatric lower limb and foot problems. Parents' attitudes toward children's shoes were also surveyed. Pediatricians and pediatric orthopaedists tended to prescribe corrective shoes less often than did orthopaedists and podiatrists. High topped shoes are not necessary to promote normal foot development, in the opinion of 85% of those surveyed; however, high topped shoes were often recommended for infants because they slip off less easily. Preferences for Thomas heels, scaphoid pads, reverse lasts, straight lasts, wedges, torque heels, and shoe lifts for problems including flexible flat feet, metatarsus adductus, intoeing, bow legs, knock knees, and leg length inequalities were delineated among the four groups treating children's feet. The authors conclude that whereas studies show that shoe modifications are of questionable value in the problems discussed, corrective shoes are often prescribed when regular shoes would be more appropriate and economical.","author":[{"dropping-particle":"","family":"Staheli","given":"L T","non-dropping-particle":"","parse-names":false,"suffix":""},{"dropping-particle":"","family":"Giffin","given":"L","non-dropping-particle":"","parse-names":false,"suffix":""}],"container-title":"Pediatrics","edition":"1980/01/01","id":"ITEM-1","issue":"1","issued":{"date-parts":[["1980"]]},"language":"eng","note":"Criteria (Query) \nParticipants Yes Children and Locomotor Disability \n  \nIntervention Yes Theraputic Footwear \n  \nComparators No \n  \nType of Study No Survey on professional practice \n  \nPrimary Outcomes no\n  \nSecondary Outcomes No\n\nFrom Duplicate 1 (Corrective shoes for children: a survey of current practice - Staheli, L T; Giffin, L)\n\nFrom Duplicate 1 (Corrective shoes for children: a survey of current practice - Staheli, L T; Giffin, L)\n\nStaheli, L T\nGiffin, L\nJournal Article\nUnited States\nPediatrics. 1980 Jan;65(1):13-7.\n\nFrom Duplicate 2 (Corrective shoes for children: A survey of current practice - Staheli, L T; Giffin, L)\n\nCited By :16\nExport Date: 29 January 2018\nCODEN: PEDIA\n\nFrom Duplicate 3 (Corrective shoes for children: a survey of current practice - Staheli, L T; Giffin, L)\n\nIM; Date of Electronic Publication: 19800101. Current Imprints: Publication: Elk Grove Village Il : American Academy of Pediatrics; Original Imprints: Publication: Springfield, Ill., Thomas.\n\nFrom Duplicate 2 (Corrective shoes for children: a survey of current practice - Staheli, L T; Giffin, L)\n\nStaheli, L T\nGiffin, L\nJournal Article\nUnited States\nPediatrics. 1980 Jan;65(1):13-7.","page":"13-17","publisher":"American Academy of Pediatrics","publisher-place":"United States","title":"Corrective shoes for children: a survey of current practice","type":"article-journal","volume":"65"},"uris":["http://www.mendeley.com/documents/?uuid=ba4d6a2c-afea-4b72-ac89-331234209d85"]}],"mendeley":{"formattedCitation":"(Staheli &amp; Giffin, 1980)","plainTextFormattedCitation":"(Staheli &amp; Giffin, 1980)","previouslyFormattedCitation":"(Staheli &amp; Giffin, 1980)"},"properties":{"noteIndex":0},"schema":"https://github.com/citation-style-language/schema/raw/master/csl-citation.json"}</w:instrText>
      </w:r>
      <w:r w:rsidRPr="00441261">
        <w:fldChar w:fldCharType="separate"/>
      </w:r>
      <w:r w:rsidR="009A28E3" w:rsidRPr="009A28E3">
        <w:rPr>
          <w:noProof/>
        </w:rPr>
        <w:t>(Staheli &amp; Giffin, 1980)</w:t>
      </w:r>
      <w:r w:rsidRPr="00441261">
        <w:fldChar w:fldCharType="end"/>
      </w:r>
      <w:r w:rsidRPr="00441261">
        <w:t xml:space="preserve">. The current study has provided a more detailed synthesis of expert opinion providing consensus on terms and definitions for children's clinical footwear interventions in addition to identifying the specifics and purpose of </w:t>
      </w:r>
      <w:r w:rsidR="00AE5974">
        <w:rPr>
          <w:rFonts w:cstheme="minorHAnsi"/>
          <w:spacing w:val="-2"/>
        </w:rPr>
        <w:t>OSSTF</w:t>
      </w:r>
      <w:r w:rsidRPr="00441261">
        <w:t xml:space="preserve"> design and criteria for clinical prescription for children.</w:t>
      </w:r>
    </w:p>
    <w:p w14:paraId="449975E3" w14:textId="77777777" w:rsidR="00441261" w:rsidRPr="00441261" w:rsidRDefault="00441261" w:rsidP="003C52C8">
      <w:pPr>
        <w:spacing w:line="360" w:lineRule="auto"/>
        <w:jc w:val="both"/>
      </w:pPr>
    </w:p>
    <w:p w14:paraId="4E4C7196" w14:textId="6CE35F21" w:rsidR="00441261" w:rsidRPr="00441261" w:rsidRDefault="00441261" w:rsidP="003C52C8">
      <w:pPr>
        <w:spacing w:line="360" w:lineRule="auto"/>
        <w:jc w:val="both"/>
      </w:pPr>
      <w:r w:rsidRPr="00441261">
        <w:t xml:space="preserve">Section 1 sought to obtain consensus on definitions terms and groupings for clinical footwear interventions in children. Although this represented the smallest section in the total number of statements and open-ended questions in round 1, it received the most detailed and rich comments for qualitative analysis, underlining the potential contentiousness of this section. However, this was the only section that received a consensus statement for each area presented to the panel. It is highlighted that a consistent language of terms and definitions is required in health care practice to improve interprofessional communication, health care research and provide optimal patient outcomes </w:t>
      </w:r>
      <w:r w:rsidRPr="00441261">
        <w:fldChar w:fldCharType="begin" w:fldLock="1"/>
      </w:r>
      <w:r w:rsidR="00016B99">
        <w:instrText>ADDIN CSL_CITATION {"citationItems":[{"id":"ITEM-1","itemData":{"DOI":"10.1097/JPO.0000000000000175","ISSN":"10408800","author":[{"dropping-particle":"","family":"Owen","given":"Elaine","non-dropping-particle":"","parse-names":false,"suffix":""}],"container-title":"Journal of Prosthetics and Orthotics","id":"ITEM-1","issue":"1","issued":{"date-parts":[["2018","1"]]},"page":"2-4","title":"Defining What We Do","type":"article","volume":"30"},"uris":["http://www.mendeley.com/documents/?uuid=3da87eb1-af33-3712-aa29-eb635477da4d"]},{"id":"ITEM-2","itemData":{"DOI":"10.3109/03093646.2010.485597","ISSN":"0309-3646","PMID":"20738230","abstract":"This paper reviews and summarizes the evidence for important observations of normal and pathological gait and presents an approach to rehabilitation and orthotic management, which is based on the significance of shank and thigh kinematics for standing and gait. It discusses normal gait biomechanics, challenging some traditional beliefs, the interrelationship between segment kinematics, joint kinematics and kinetics and their relationship to orthotic design, alignment and tuning. It proposes a description of four rather than three rockers in gait; a simple categorization of pathological gait based on shank kinematics abnormality; an algorithm for the designing, aligning and tuning of AFO-Footwear Combinations; and an algorithm for determining the sagittal angle of the ankle in an AFO. It reports the results of research on Shank to Vertical Angle alignment of tuned AFO-Footwear Combinations and on the use of 'point loading' rocker soles.","author":[{"dropping-particle":"","family":"Owen","given":"Elaine","non-dropping-particle":"","parse-names":false,"suffix":""}],"container-title":"Prosthetics and Orthotics International","id":"ITEM-2","issue":"3","issued":{"date-parts":[["2010","9"]]},"page":"254-269","title":"The Importance of Being Earnest about Shank and Thigh Kinematics Especially When Using Ankle-Foot Orthoses","type":"article-journal","volume":"34"},"uris":["http://www.mendeley.com/documents/?uuid=948b9983-06ce-4229-99a8-ce69f77b66b8"]}],"mendeley":{"formattedCitation":"(Owen, 2010, 2018)","plainTextFormattedCitation":"(Owen, 2010, 2018)","previouslyFormattedCitation":"(Owen, 2010, 2018)"},"properties":{"noteIndex":0},"schema":"https://github.com/citation-style-language/schema/raw/master/csl-citation.json"}</w:instrText>
      </w:r>
      <w:r w:rsidRPr="00441261">
        <w:fldChar w:fldCharType="separate"/>
      </w:r>
      <w:r w:rsidR="00FD2112" w:rsidRPr="00FD2112">
        <w:rPr>
          <w:noProof/>
        </w:rPr>
        <w:t>(Owen, 2010, 2018)</w:t>
      </w:r>
      <w:r w:rsidRPr="00441261">
        <w:fldChar w:fldCharType="end"/>
      </w:r>
      <w:r w:rsidRPr="00441261">
        <w:t xml:space="preserve">. The suggested terms definitions and groupings, </w:t>
      </w:r>
      <w:r w:rsidRPr="00441261">
        <w:lastRenderedPageBreak/>
        <w:t xml:space="preserve">incorporating children's footwear interventions from this study have been obtained using a valid consensus approach </w:t>
      </w:r>
      <w:r w:rsidRPr="00441261">
        <w:fldChar w:fldCharType="begin" w:fldLock="1"/>
      </w:r>
      <w:r w:rsidR="00D471C6">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mendeley":{"formattedCitation":"(Keeney et al., 2010)","plainTextFormattedCitation":"(Keeney et al., 2010)","previouslyFormattedCitation":"(Keeney et al., 2010)"},"properties":{"noteIndex":0},"schema":"https://github.com/citation-style-language/schema/raw/master/csl-citation.json"}</w:instrText>
      </w:r>
      <w:r w:rsidRPr="00441261">
        <w:fldChar w:fldCharType="separate"/>
      </w:r>
      <w:r w:rsidR="009A28E3" w:rsidRPr="009A28E3">
        <w:rPr>
          <w:noProof/>
        </w:rPr>
        <w:t>(Keeney et al., 2010)</w:t>
      </w:r>
      <w:r w:rsidRPr="00441261">
        <w:fldChar w:fldCharType="end"/>
      </w:r>
      <w:r w:rsidRPr="00441261">
        <w:t xml:space="preserve">. </w:t>
      </w:r>
    </w:p>
    <w:p w14:paraId="65AE6573" w14:textId="77777777" w:rsidR="00441261" w:rsidRPr="00441261" w:rsidRDefault="00441261" w:rsidP="003C52C8">
      <w:pPr>
        <w:spacing w:line="360" w:lineRule="auto"/>
        <w:jc w:val="both"/>
      </w:pPr>
    </w:p>
    <w:p w14:paraId="6E76E46F" w14:textId="5FD90D4A" w:rsidR="00441261" w:rsidRPr="00441261" w:rsidRDefault="00441261" w:rsidP="003C52C8">
      <w:pPr>
        <w:spacing w:line="360" w:lineRule="auto"/>
        <w:jc w:val="both"/>
      </w:pPr>
      <w:r w:rsidRPr="00441261">
        <w:t>The survey also sought to focus on</w:t>
      </w:r>
      <w:r w:rsidR="00952275">
        <w:t xml:space="preserve"> </w:t>
      </w:r>
      <w:r w:rsidR="00AE5974">
        <w:rPr>
          <w:rFonts w:cstheme="minorHAnsi"/>
          <w:spacing w:val="-2"/>
        </w:rPr>
        <w:t>OSSTF</w:t>
      </w:r>
      <w:r w:rsidRPr="00441261">
        <w:t xml:space="preserve"> which is a potentially effective footwear intervention for children's mobility impairment </w:t>
      </w:r>
      <w:r w:rsidR="0020147A">
        <w:t xml:space="preserve">(Chapter </w:t>
      </w:r>
      <w:r w:rsidR="00F71D5A">
        <w:t>3</w:t>
      </w:r>
      <w:r w:rsidR="0020147A">
        <w:t>)</w:t>
      </w:r>
      <w:r w:rsidRPr="00441261">
        <w:t xml:space="preserve"> The survey provided consensus agreement of a number of ideal design characteristics that should be offered on </w:t>
      </w:r>
      <w:r w:rsidR="00AE5974">
        <w:rPr>
          <w:rFonts w:cstheme="minorHAnsi"/>
          <w:spacing w:val="-2"/>
        </w:rPr>
        <w:t>OSSTF</w:t>
      </w:r>
      <w:r w:rsidRPr="00441261">
        <w:t xml:space="preserve"> for children, and the purpose of these. Identification of the key design specifics of an assistive aid affords an understanding of how and where the aid should support and assist mobility and has been used to help develop interventions such as AFOs </w:t>
      </w:r>
      <w:r w:rsidRPr="00441261">
        <w:fldChar w:fldCharType="begin" w:fldLock="1"/>
      </w:r>
      <w:r w:rsidR="00EF53DC">
        <w:instrText>ADDIN CSL_CITATION {"citationItems":[{"id":"ITEM-1","itemData":{"DOI":"10.3109/03093646.2010.485597","ISSN":"0309-3646","PMID":"20738230","abstract":"This paper reviews and summarizes the evidence for important observations of normal and pathological gait and presents an approach to rehabilitation and orthotic management, which is based on the significance of shank and thigh kinematics for standing and gait. It discusses normal gait biomechanics, challenging some traditional beliefs, the interrelationship between segment kinematics, joint kinematics and kinetics and their relationship to orthotic design, alignment and tuning. It proposes a description of four rather than three rockers in gait; a simple categorization of pathological gait based on shank kinematics abnormality; an algorithm for the designing, aligning and tuning of AFO-Footwear Combinations; and an algorithm for determining the sagittal angle of the ankle in an AFO. It reports the results of research on Shank to Vertical Angle alignment of tuned AFO-Footwear Combinations and on the use of 'point loading' rocker soles.","author":[{"dropping-particle":"","family":"Owen","given":"Elaine","non-dropping-particle":"","parse-names":false,"suffix":""}],"container-title":"Prosthetics and Orthotics International","id":"ITEM-1","issue":"3","issued":{"date-parts":[["2010","9"]]},"page":"254-269","title":"The Importance of Being Earnest about Shank and Thigh Kinematics Especially When Using Ankle-Foot Orthoses","type":"article-journal","volume":"34"},"uris":["http://www.mendeley.com/documents/?uuid=948b9983-06ce-4229-99a8-ce69f77b66b8"]},{"id":"ITEM-2","itemData":{"DOI":"10.1177/0309364612450706","ISBN":"0309364612","ISSN":"1746-1553","PMID":"22833518","abstract":"BACKGROUND: There are a wide variety of ankle foot orthoses used in clinical practice which are characterised by their design, the material used and the stiffness of that material. Changing any of these three components will alter the effect of the ankle foot orthosis on gait. OBJECTIVES: The purpose of this article is to provide an overview on the available research on ankle foot orthosis-footwear combination tuning on the gait characteristics of children with cerebral palsy through a structured review. STUDY DESIGN: Literature review. METHODS: A thorough search of previous studies published in English was conducted within all major databases using relevant phrases without any limits for the dates. These searches were then supplemented by tracking all key references from the appropriate articles identified including hand searching of published books where relevant. RESULTS: To date, there are 947 papers in the literature pertaining to the study of ankle foot orthosis. Of these, 153 investigated the use of ankle foot orthosis for children with cerebral palsy. All the studies included in this review were of a within-subjects design and the evidence levels were generally low. CONCLUSIONS: The overall results suggested that ankle foot orthosis-footwear combination tuning has the potential to improve the kinematics and kinetics of gait in children with cerebral palsy. However, the review highlights a lack of well-designed and adequately powered studies. Clinical relevance While the research described in this article indicates an improvement in the gait of children with cerebral palsy following tuning of their ankle foot orthosis-footwear combination, there is still a paucity of research with quantitative data on the effects of kinematics and kinetics of ankle foot orthosis-footwear combination tuning, comparing untuned ankle foot orthosis-footwear combinations with tuned ankle foot orthosis-footwear combination. Furthermore, current research does not identify the effect of tuning on energy efficiency.","author":[{"dropping-particle":"","family":"Eddison","given":"N.","non-dropping-particle":"","parse-names":false,"suffix":""},{"dropping-particle":"","family":"Chockalingam","given":"Nachiappan","non-dropping-particle":"","parse-names":false,"suffix":""}],"container-title":"Prosthetics and orthotics international","id":"ITEM-2","issue":"2","issued":{"date-parts":[["2013","4"]]},"note":"From Duplicate 2 (The effect of tuning ankle foot orthoses-footwear combination on the gait parameters of children with cerebral palsy. - Eddison, Nicola; Chockalingam, Nachiappan)\n\nCriteria (Query) \nParticipants Yes Children and Locomotor Disability \n  \nIntervention Yes Theraputic Footwear \n  \nComparators Yes Normal Shoes\n  \nType of Study No Literature Review\n  \nPrimary Outcomes Yes, Biomechanical Outcome. \n  \nSecondary Outcomes Uncertain","page":"95-107","title":"The effect of tuning ankle foot orthoses-footwear combination on the gait parameters of children with cerebral palsy.","type":"article-journal","volume":"37"},"uris":["http://www.mendeley.com/documents/?uuid=3f4d4b33-139f-4f4a-91a1-571cb88ce9ba"]},{"id":"ITEM-3","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3","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mendeley":{"formattedCitation":"(Eddison, Mulholland, et al., 2017; Eddison &amp; Chockalingam, 2013; Owen, 2010)","plainTextFormattedCitation":"(Eddison, Mulholland, et al., 2017; Eddison &amp; Chockalingam, 2013; Owen, 2010)","previouslyFormattedCitation":"(Eddison, Mulholland, et al., 2017; Eddison &amp; Chockalingam, 2013; Owen, 2010)"},"properties":{"noteIndex":0},"schema":"https://github.com/citation-style-language/schema/raw/master/csl-citation.json"}</w:instrText>
      </w:r>
      <w:r w:rsidRPr="00441261">
        <w:fldChar w:fldCharType="separate"/>
      </w:r>
      <w:r w:rsidR="00254D00" w:rsidRPr="00254D00">
        <w:rPr>
          <w:noProof/>
        </w:rPr>
        <w:t>(Eddison, Mulholland, et al., 2017; Eddison &amp; Chockalingam, 2013; Owen, 2010)</w:t>
      </w:r>
      <w:r w:rsidRPr="00441261">
        <w:fldChar w:fldCharType="end"/>
      </w:r>
      <w:r w:rsidRPr="00441261">
        <w:t xml:space="preserve">. However, the panellists pointed out there was a limited evidence base to support these stability design characteristics. Some panellist proposed potential neurodynamic properties of the footwear through proprioceptive feedback at the heel counter and extended </w:t>
      </w:r>
      <w:proofErr w:type="spellStart"/>
      <w:r w:rsidRPr="00441261">
        <w:t>topline</w:t>
      </w:r>
      <w:proofErr w:type="spellEnd"/>
      <w:r w:rsidRPr="00441261">
        <w:t xml:space="preserve">. However, panellists felt that further evidence was required to justify this claim. In comparison to stability features of the footwear, the panellists appeared more certain with their opinion on ergonomic factors as this achieved consensus in earlier rounds and is probably due to the established body of work in footwear science that relates comfort and fit to function </w:t>
      </w:r>
      <w:r w:rsidRPr="00441261">
        <w:fldChar w:fldCharType="begin" w:fldLock="1"/>
      </w:r>
      <w:r w:rsidR="00EF53DC">
        <w:instrText>ADDIN CSL_CITATION {"citationItems":[{"id":"ITEM-1","itemData":{"DOI":"10.1177/154193120004401220","ISSN":"1541-9312","abstract":"Even though fit ranks as one of the most important considerations in the purchase of a shoe, the quality of fit has no metric and is hence poorly assessed. Manufacturers, retailers, and customers tend to use trial and error techniques to improve footwear fit. This approach is rather cumbersome and very unscientific. In this paper, we present a methodology to assess and thereby quantify footwear fit so that comfort can be predicted and consequently improved lasts and shoes can be produced that match different shapes of feet.","author":[{"dropping-particle":"","family":"Goonetilleke","given":"Ravindra S.","non-dropping-particle":"","parse-names":false,"suffix":""},{"dropping-particle":"","family":"Luximon","given":"Ameersing","non-dropping-particle":"","parse-names":false,"suffix":""},{"dropping-particle":"","family":"Tsui","given":"Kwok L.","non-dropping-particle":"","parse-names":false,"suffix":""}],"container-title":"Proceedings of the Human Factors and Ergonomics Society Annual Meeting","id":"ITEM-1","issue":"12","issued":{"date-parts":[["2000","7"]]},"page":"2-515-2-518","publisher":"SAGE PublicationsSage CA: Los Angeles, CA","title":"The Quality of Footwear Fit: What we know, don't know and should know","type":"article-journal","volume":"44"},"uris":["http://www.mendeley.com/documents/?uuid=07cbcc2d-c2bf-4531-8250-a7ca4920c748"]},{"id":"ITEM-2","itemData":{"ISBN":"9781439835692","abstract":"\"Covering every aspect of the process, this book introduces the design, development, manufacturing, and marketing of footwear. It also presents a comprehensive discussion of how the footwear industry attempts to cater to the wide needs of sophisticated and demanding customers. The text provides a basic understanding of the technology and techniques involved in the design and development of a popular and demanding consumer product. Topics include the measurement and testing process, foot and footwear interaction, mass customization, the manufacturing process, and the marketing process. The author also addresses the latest trends in footwear technology\"-- pt. 1. The human foot -- pt. 2. Scanning and processing -- pt. 3. Footwear design -- pt. 4. Testing -- pt. 5. Footwear effects -- pt. 6. Activity-specific footwear -- pt. 7. Customization.","author":[{"dropping-particle":"","family":"Goonetilleke","given":"Ravindra S.","non-dropping-particle":"","parse-names":false,"suffix":""}],"id":"ITEM-2","issued":{"date-parts":[["2013"]]},"publisher":"CRC Press","title":"The science of footwear","type":"book"},"uris":["http://www.mendeley.com/documents/?uuid=5e3a3d44-60b0-379a-8b60-ff6f33fb40d7"]},{"id":"ITEM-3","itemData":{"DOI":"10.1080/00140130802419503","ISBN":"0014-0139","abstract":"A shoe wearer's comfort is related to the shape of the footbed of a shoe. Even though the footbed shape is important in footwear design, there exists no methodology to evaluate the existing guidelines used in last making. Thirty-two females participated in an experiment where heel seat length, heel seat inclination and heel height were investigated using the profile assessment device. The dependent variables were plantar pressure and perceived feeling of each participant. The results show that perceived feel is best for wedge angles of 4 degrees and 5 degrees at a heel height of 25 mm, 10 degrees and 11 degrees at a heel height of 50 mm and 16 degrees and 18 degrees at a heel height of 75 mm. A regression model was derived and this explained approximately 80% of the variation of perceived feeling with the contact area, peak plantar pressure and percentage of force acting on the forefoot region. Both heel wedge angle and heel seat length play an important role in the perceived feel of high-heeled shoes. This study, in relation to the load-bearing heel part of a shoe, highlights the importance of good footbed design. The findings can be used to design footwear with enhanced comfort.","author":[{"dropping-particle":"","family":"Witana","given":"C P","non-dropping-particle":"","parse-names":false,"suffix":""},{"dropping-particle":"","family":"Goonetilleke","given":"R S","non-dropping-particle":"","parse-names":false,"suffix":""},{"dropping-particle":"","family":"Au","given":"E Y L","non-dropping-particle":"","parse-names":false,"suffix":""},{"dropping-particle":"","family":"Xiong","given":"S","non-dropping-particle":"","parse-names":false,"suffix":""},{"dropping-particle":"","family":"Lu","given":"X","non-dropping-particle":"","parse-names":false,"suffix":""}],"container-title":"Ergonomics","id":"ITEM-3","issue":"5","issued":{"date-parts":[["2009"]]},"note":"equations &amp;amp; formulas; research; tables/charts. Journal Subset: Biomedical; Europe; Peer Reviewed; UK &amp;amp; Ireland. Grant Information: Research Grants Council of Hong Kong (HKUST 613607). NLM UID: 0373220.\nPMID: 19424923.","page":"617-628","publisher":"Taylor &amp; Francis Ltd","publisher-place":"Philadelphia, Pennsylvania","title":"Footbed shapes for enhanced footwear comfort","type":"article-journal","volume":"52"},"uris":["http://www.mendeley.com/documents/?uuid=9e76052a-5c39-46f1-be4f-030d8026cc9c"]},{"id":"ITEM-4","itemData":{"DOI":"10.1016/j.foot.2019.01.007","ISSN":"15322963","PMID":"30851650","abstract":"Footwear has been used to protect feet for millennia with socially exclusive population adopting stylish and fashionable shoes with expensive materials. In terms of historic timeline, only more recently footwear has been worn by all classes in the western world as an integral part of their apparel. Traditionally, footwear has been constructed from natural materials, mainly leather, but has recently benefitted from the flexibility that technology has provided with a plethora materials and new design innovations. Although it has expanded the availability for a variety of consumers, the choice and fit continue to be problematic with many individuals wearing shoes that are ill-fitting. Provision of specific footwear advice for problem feet is poorly evidenced and is heavily practitioner dependant limiting its efficacy. There is limited understanding as to the changes that can occur from regularly wearing footwear that is unsuitable in shape, style and construction which is referred to as ill-fitting. Current research on the effect that everyday footwear has on foot function and pain focuses mainly on women's shoes, particularly high heels. Defining what is a good fitting shoe, that does not damage the foot or mechanics of walking, may need to be individualised, but best fit is based on loose historical parameters rather than research evidence. The aim of this overview is to highlight aspects of current research, establishing what is known about the effect's shoes have on the feet as well as exploring the mythology around footwear fit and advice that is often historical in nature.","author":[{"dropping-particle":"","family":"Branthwaite","given":"Helen","non-dropping-particle":"","parse-names":false,"suffix":""},{"dropping-particle":"","family":"Chockalingam","given":"Nachiappan","non-dropping-particle":"","parse-names":false,"suffix":""}],"container-title":"Foot","id":"ITEM-4","issued":{"date-parts":[["2019"]]},"page":"11-14","title":"Everyday footwear: An overview of what we know and what we should know on ill-fitting footwear and associated pain and pathology","type":"article","volume":"39"},"uris":["http://www.mendeley.com/documents/?uuid=24da9b62-fc89-32fa-bda3-5d696cf7af7d"]}],"mendeley":{"formattedCitation":"(Branthwaite &amp; Chockalingam, 2019; Goonetilleke, 2013; Goonetilleke et al., 2000; Witana et al., 2009)","plainTextFormattedCitation":"(Branthwaite &amp; Chockalingam, 2019; Goonetilleke, 2013; Goonetilleke et al., 2000; Witana et al., 2009)","previouslyFormattedCitation":"(Branthwaite &amp; Chockalingam, 2019; Goonetilleke, 2013; Goonetilleke et al., 2000; Witana et al., 2009)"},"properties":{"noteIndex":0},"schema":"https://github.com/citation-style-language/schema/raw/master/csl-citation.json"}</w:instrText>
      </w:r>
      <w:r w:rsidRPr="00441261">
        <w:fldChar w:fldCharType="separate"/>
      </w:r>
      <w:r w:rsidR="00254D00" w:rsidRPr="00254D00">
        <w:rPr>
          <w:noProof/>
        </w:rPr>
        <w:t>(Branthwaite &amp; Chockalingam, 2019; Goonetilleke, 2013; Goonetilleke et al., 2000; Witana et al., 2009)</w:t>
      </w:r>
      <w:r w:rsidRPr="00441261">
        <w:fldChar w:fldCharType="end"/>
      </w:r>
      <w:r w:rsidRPr="00441261">
        <w:t xml:space="preserve">. Although there is a lack of evidence to substantiate the design characteristics purported to offer stability, the identification of these areas </w:t>
      </w:r>
      <w:r w:rsidR="00247143">
        <w:t xml:space="preserve">will </w:t>
      </w:r>
      <w:r w:rsidRPr="00441261">
        <w:t xml:space="preserve">inform further mechanical testing of </w:t>
      </w:r>
      <w:r w:rsidR="00AE5974">
        <w:rPr>
          <w:rFonts w:cstheme="minorHAnsi"/>
          <w:spacing w:val="-2"/>
        </w:rPr>
        <w:t>OSSTF</w:t>
      </w:r>
      <w:r w:rsidRPr="00441261">
        <w:t xml:space="preserve">. </w:t>
      </w:r>
    </w:p>
    <w:p w14:paraId="62267999" w14:textId="77777777" w:rsidR="00441261" w:rsidRPr="00441261" w:rsidRDefault="00441261" w:rsidP="003C52C8">
      <w:pPr>
        <w:spacing w:line="360" w:lineRule="auto"/>
        <w:jc w:val="both"/>
      </w:pPr>
    </w:p>
    <w:p w14:paraId="7913C569" w14:textId="6EC7A779" w:rsidR="00441261" w:rsidRPr="00441261" w:rsidRDefault="00441261" w:rsidP="003C52C8">
      <w:pPr>
        <w:spacing w:line="360" w:lineRule="auto"/>
        <w:jc w:val="both"/>
      </w:pPr>
      <w:r w:rsidRPr="00441261">
        <w:t xml:space="preserve">In addition to the design characteristics of children's </w:t>
      </w:r>
      <w:r w:rsidR="00AE5974">
        <w:rPr>
          <w:rFonts w:cstheme="minorHAnsi"/>
          <w:spacing w:val="-2"/>
        </w:rPr>
        <w:t>OSSTF</w:t>
      </w:r>
      <w:r w:rsidRPr="00441261">
        <w:t xml:space="preserve">, the survey sought to gain opinion and consensus on the clinical criteria for providing this footwear, and the outcome measures to ascertain its effectiveness. Uncertainty on prescription criteria and goals of treatment can lead to inconsistent practice and lack of confidence in providing assistive aids to mobility impaired children </w:t>
      </w:r>
      <w:r w:rsidRPr="00441261">
        <w:fldChar w:fldCharType="begin" w:fldLock="1"/>
      </w:r>
      <w:r w:rsidR="00D471C6">
        <w:instrText>ADDIN CSL_CITATION {"citationItems":[{"id":"ITEM-1","itemData":{"DOI":"10.1080/01942638.2019.1599620","ISSN":"15413144","PMID":"31140333","author":[{"dropping-particle":"","family":"Owen","given":"Elaine","non-dropping-particle":"","parse-names":false,"suffix":""}],"container-title":"Physical and Occupational Therapy in Pediatrics","id":"ITEM-1","issue":"3","issued":{"date-parts":[["2019","5","4"]]},"page":"254-258","publisher":"Taylor and Francis Ltd","title":"Call to Action: Clinical Algorithms for the Prescription of Ankle-Foot Orthoses Are Needed: A commentary on “Physical Therapists’ Use of Evaluation Measures to Inform the Prescription of Ankle-Foot Orthoses for Children with Cerebral Palsy”","type":"article","volume":"39"},"uris":["http://www.mendeley.com/documents/?uuid=a27bb44b-8eed-3870-8e4f-fcfb8679d7e5"]},{"id":"ITEM-2","itemData":{"DOI":"10.1080/01942638.2018.1463586","ISSN":"15413144","PMID":"29702012","abstract":"Aims: To examine how physical therapists (PTs) use evaluation measures to guide prescription and re-assessment of ankle-foot orthoses (AFOs) for children with CP. Methods: PTs in Canada who work with children with CP were invited to complete an online survey. Survey questions examined PT evaluation and interpretation of findings at initial AFO prescription and re-assessment. Closed-ended responses were analyzed using descriptive statistics, and a conventional content analysis examined responses to open-ended questions. Results: Sixty responses from ten provinces were analyzed. Three themes emerged from the open-ended responses, which were supported by closed-ended responses. (1) Focus on impairment-level measures. Although evaluation primarily involved observational, non-standardized measures of impairments and gait pattern, most respondents also considered participation-level constructs. (2) Lack of confidence/knowledge. Respondents reported a moderate level of confidence concerning decision-making about AFO type and characteristics. 3) Inconsistent practices between therapists, possibly reflecting the paucity of available evidence or individualization of the prescription. Conclusions: Non-standardized, observational assessment methods, and impairment-level constructs appear to guide AFO prescription decisions. Integrating current knowledge into practice, developing best practice guidelines, and developing standardized tools to assess the effects of AFOs on participation may promote confidence, consistency, and improved outcomes.","author":[{"dropping-particle":"","family":"Kane","given":"Kyra J.","non-dropping-particle":"","parse-names":false,"suffix":""},{"dropping-particle":"","family":"Lanovaz","given":"Joel L.","non-dropping-particle":"","parse-names":false,"suffix":""},{"dropping-particle":"","family":"Musselman","given":"Kristin E.","non-dropping-particle":"","parse-names":false,"suffix":""}],"container-title":"Physical and Occupational Therapy in Pediatrics","id":"ITEM-2","issue":"3","issued":{"date-parts":[["2019","5","4"]]},"page":"237-253","publisher":"Taylor and Francis Ltd","title":"Physical Therapists' Use of Evaluation Measures to Inform the Prescription of Ankle-Foot Orthoses for Children with Cerebral Palsy","type":"article-journal","volume":"39"},"uris":["http://www.mendeley.com/documents/?uuid=3f6551df-d3b9-3e21-be17-c4d55d870c9f"]}],"mendeley":{"formattedCitation":"(Kane et al., 2019; Owen, 2019)","plainTextFormattedCitation":"(Kane et al., 2019; Owen, 2019)","previouslyFormattedCitation":"(Kane et al., 2019; Owen, 2019)"},"properties":{"noteIndex":0},"schema":"https://github.com/citation-style-language/schema/raw/master/csl-citation.json"}</w:instrText>
      </w:r>
      <w:r w:rsidRPr="00441261">
        <w:fldChar w:fldCharType="separate"/>
      </w:r>
      <w:r w:rsidR="009A28E3" w:rsidRPr="009A28E3">
        <w:rPr>
          <w:noProof/>
        </w:rPr>
        <w:t>(Kane et al., 2019; Owen, 2019)</w:t>
      </w:r>
      <w:r w:rsidRPr="00441261">
        <w:fldChar w:fldCharType="end"/>
      </w:r>
      <w:r w:rsidRPr="00441261">
        <w:t xml:space="preserve">. This section initially started with the least number of statements in round 1 but went on to generate a total of 149 statements for panellist consideration. Criteria for prescription were largely to improve mediolateral stability in mobility and standing. </w:t>
      </w:r>
      <w:r w:rsidR="00AE5974">
        <w:rPr>
          <w:rFonts w:cstheme="minorHAnsi"/>
          <w:spacing w:val="-2"/>
        </w:rPr>
        <w:t>OSSTF</w:t>
      </w:r>
      <w:r w:rsidRPr="00441261">
        <w:t xml:space="preserve"> may often be prescribed by clinicians as a first line intervention based on historical practice. However, expert consensus recommends that prescription of this footwear be assessed </w:t>
      </w:r>
      <w:r w:rsidRPr="00441261">
        <w:lastRenderedPageBreak/>
        <w:t xml:space="preserve">critically against the mobility needs of the child and the evidence base of other assistive devices, with the most suitable intervention being issued. </w:t>
      </w:r>
      <w:r w:rsidR="00AE5974">
        <w:rPr>
          <w:rFonts w:cstheme="minorHAnsi"/>
          <w:spacing w:val="-2"/>
        </w:rPr>
        <w:t>OSSTF</w:t>
      </w:r>
      <w:r w:rsidRPr="00441261">
        <w:t xml:space="preserve"> was to be used simultaneously with other assistive devices (AFO's KAFO's walking frames) in more severe gradings (GMFCS 2-4) with only minor gradings indicated for sole line treatment with </w:t>
      </w:r>
      <w:r w:rsidR="00AE5974">
        <w:rPr>
          <w:rFonts w:cstheme="minorHAnsi"/>
          <w:spacing w:val="-2"/>
        </w:rPr>
        <w:t>OSSTF</w:t>
      </w:r>
      <w:r w:rsidRPr="00441261">
        <w:t xml:space="preserve"> (GMFCS 1). The exception to this was symptomatic pes planus where it may be used only as a secondary line intervention after foot orthoses had failed to resolve symptoms. Body structure and function outcome measures were chiefly focused on spatiotemporal and kinematic measures in addition to the physiological cost. Kinetic measures did not reach consensus; however, this was largely due to the perceived compliance with in-shoe measurement devices and availability of force plates in clinical settings rather than the validity of these outcome measures. It was, therefore, uncertain if the panellists considered if outcomes were inclusive of research settings as well as daily clinical practice. Quality of life measures appeared to be considered an important outcome for </w:t>
      </w:r>
      <w:r w:rsidR="00AE5974">
        <w:rPr>
          <w:rFonts w:cstheme="minorHAnsi"/>
          <w:spacing w:val="-2"/>
        </w:rPr>
        <w:t>OSSTF</w:t>
      </w:r>
      <w:r w:rsidRPr="00441261">
        <w:t xml:space="preserve"> intervention in children with mobility impairment as these reached a higher frequency of strongly agree and in earlier rounds compared to the other outcomes. Conversely, the current body of research is limited, exploring the effects of footwear interventions on the quality of life of children</w:t>
      </w:r>
      <w:r w:rsidR="00B854F2">
        <w:t xml:space="preserve"> Chapter 3</w:t>
      </w:r>
      <w:r w:rsidRPr="00441261">
        <w:t xml:space="preserve">. </w:t>
      </w:r>
    </w:p>
    <w:p w14:paraId="06893D64" w14:textId="77777777" w:rsidR="00441261" w:rsidRPr="00441261" w:rsidRDefault="00441261" w:rsidP="003C52C8">
      <w:pPr>
        <w:spacing w:line="360" w:lineRule="auto"/>
        <w:jc w:val="both"/>
      </w:pPr>
      <w:r w:rsidRPr="00441261">
        <w:t xml:space="preserve">  </w:t>
      </w:r>
    </w:p>
    <w:p w14:paraId="5A04DCB3" w14:textId="1B88F7C2" w:rsidR="00441261" w:rsidRPr="00441261" w:rsidRDefault="00441261" w:rsidP="003C52C8">
      <w:pPr>
        <w:spacing w:line="360" w:lineRule="auto"/>
        <w:jc w:val="both"/>
      </w:pPr>
      <w:r w:rsidRPr="00441261">
        <w:t xml:space="preserve">Idiopathic toe walking and </w:t>
      </w:r>
      <w:proofErr w:type="spellStart"/>
      <w:r w:rsidRPr="00441261">
        <w:t>intoeing</w:t>
      </w:r>
      <w:proofErr w:type="spellEnd"/>
      <w:r w:rsidRPr="00441261">
        <w:t xml:space="preserve"> did not achieve any consensus for clinical criteria of </w:t>
      </w:r>
      <w:r w:rsidR="00AE5974">
        <w:rPr>
          <w:rFonts w:cstheme="minorHAnsi"/>
          <w:spacing w:val="-2"/>
        </w:rPr>
        <w:t>OSSTF</w:t>
      </w:r>
      <w:r w:rsidRPr="00441261">
        <w:t xml:space="preserve"> provision. Idiopathic </w:t>
      </w:r>
      <w:r w:rsidR="002C7227">
        <w:t>t</w:t>
      </w:r>
      <w:r w:rsidRPr="00441261">
        <w:t xml:space="preserve">oe walking was not felt by the panel to be completely unsuitable for </w:t>
      </w:r>
      <w:r w:rsidR="00AE5974">
        <w:rPr>
          <w:rFonts w:cstheme="minorHAnsi"/>
          <w:spacing w:val="-2"/>
        </w:rPr>
        <w:t>OSSTF</w:t>
      </w:r>
      <w:r w:rsidRPr="00441261">
        <w:t xml:space="preserve">. It was noted that it presented with a nebulous aetiology with variable responses to many interventions </w:t>
      </w:r>
      <w:r w:rsidRPr="00441261">
        <w:fldChar w:fldCharType="begin" w:fldLock="1"/>
      </w:r>
      <w:r w:rsidR="00D471C6">
        <w:instrText>ADDIN CSL_CITATION {"citationItems":[{"id":"ITEM-1","itemData":{"DOI":"10.1002/14651858.CD012363","ISBN":"1469493X (ISSN)","ISSN":"14651858","abstract":"This is the protocol for a review and there is no abstract. The objectives are as follows: To assess the effects of conservative and surgical interventions on gait normalisation, ankle range of motion, and pain in children with idiopathic toe walking (ITW), identifying adverse effects of the interventions and the frequency of recurrence. © 2016 The Cochrane Collaboration. Published by John Wiley &amp; Sons, Ltd.","author":[{"dropping-particle":"","family":"Williams","given":"Cylie M","non-dropping-particle":"","parse-names":false,"suffix":""},{"dropping-particle":"","family":"Pacey","given":"Verity","non-dropping-particle":"","parse-names":false,"suffix":""},{"dropping-particle":"","family":"Bakker","given":"Pauline B","non-dropping-particle":"de","parse-names":false,"suffix":""},{"dropping-particle":"","family":"Caserta","given":"Antoni J","non-dropping-particle":"","parse-names":false,"suffix":""},{"dropping-particle":"","family":"Gray","given":"Kelly","non-dropping-particle":"","parse-names":false,"suffix":""},{"dropping-particle":"","family":"Engelbert","given":"Raoul HH","non-dropping-particle":"","parse-names":false,"suffix":""}],"container-title":"Cochrane Database of Systematic Reviews","id":"ITEM-1","issue":"10","issued":{"date-parts":[["2016","10","3"]]},"language":"English","note":"From Duplicate 2 (Interventions for idiopathic toe walking - Williams, Cylie M; Pacey, Verity; de Bakker, Pauline B; Caserta, Antoni J; Gray, Kelly; Engelbert, Raoul HH)\n\nFrom Duplicate 1 (Interventions for idiopathic toe walking - Williams, Cylie M; Pacey, Verity; de Bakker, Pauline B; Caserta, Antoni J; Gray, Kelly; Engelbert, Raoul HH H)\n\nFrom Duplicate 1 (Interventions for idiopathic toe walking - Williams, C M; Pacey, V; de Bakker, P B; Caserta, A J; Gray, K; Engelbert, R H H)\n\nExport Date: 29 January 2018\nCorrespondence Address: Williams, C.M.; Monash University, Department of PhysiotherapyAustralia; email: cylie.williams@monash.edu\nChemicals/CAS: botulinum toxin A, 93384-43-1, 1309378-01-5, 1800016-51-6, 1638949-86-6\nReferences: Accardo, P., Whitman, B., Toe walking. A marker for language disorders in the developmentally disabled (1989) Clinical Pediatrics, 28 (8), pp. 347-350. , [PUBMED: 2474401]; Accardo, P., Morrow, J., Heaney, M.S., Whitman, B., Tomazic, T., Toe walking and language development (1992) Clinical Pediatrics, 31 (3), pp. 158-160. , PUBMED: 1547588]; Ade-Hall, R.A., Moore, A.P., Botulinum toxin type A in the treatment of lower limb spasticity in cerebral palsy (2000) Cochrane Database of Systematic Reviews, (1). , PUBMED: 10796784]; Armand, S., Watelain, E., Mercier, M., Lensel, G., Lepoutre, F.X., Identification and classification of toe-walkers based on ankle kinematics, using a data-mining method (2006) Gait &amp;amp; Posture, 23 (2), pp. 240-248. , PUBMED: 16399521]; Atkins, D., Best, D., Briss, P.A., Eccles, M., Falck-Ytter, Y., Flottorp, S., Grading quality of evidence and strength of recommendations (2004) BMJ, 328 (7454), p. 1490; Barrow, W.J., Jaworski, M., Accardo, P.J., Persistent toe walking in autism (2011) Journal of Child Neurology, 26 (5), pp. 619-621. , PUBMED: 21285033]; Bernhard, M.K., Töpfer, M., Vogler, L., Merkenschlager, A., Prevalence of toe-walking in childhood (2005) Neuropediatrics, 36 (2), p. P116; Brouwer, B., Davidson, L.K., Olney, S.J., Serial casting in idiopathic toe-walkers and children with spastic cerebral palsy (2000) Journal of Pediatric Orthopedics, 20 (2), pp. 221-225. , PUBMED: 10739286]; Brunt, D., Woo, R., Kim, H.D., Ko, M.S., Senesac, C., Li, S., Effect of botulinum toxin type A on gait of children who are idiopathic toe-walkers (2004) Journal of Surgical Orthopaedic Advances, 13 (3), pp. 149-155. , PUBMED: 15559690]; Caselli, M.A., Rzonca, E.C., Lue, B.Y., Habitual toe-walking: evaluation and approach to treatment (1988) Clinics in Podiatric Medicine and Surgery, 5 (3), pp. 547-559. , PUBMED: 3293753]; Caselli, M.A., Habitual toe walking: learn to evaluate and treat this idiopathic childhood condition (2002) Podiatry Management, 21 (9), pp. 163-174; Clark, E., Sweeney, J.K., Yocum, A., McCoy, S.W., Effects of motor control intervention for children with idiopathic toe walking: a 5-case series (2010) Pediatric Physical Therapy: the official publication of the Section on Pediatrics of the American Physical Therapy Association, 22 (4), pp. 417-426. , PUBMED: 21068642]; Conrad, L., Bleck, E.E., Augmented auditory feed back in the treatment of equinus gait in children (1980) Developmental Medicine and Child Neurology, 22 (6), pp. 713-718. , [PUBMED: 7450297]; Crenna, P., Fedrizzi, E., Andreucci, E., Frigo, C., Bono, R., The heel-contact gait pattern of habitual toe walkers (2005) Gait &amp;amp; Posture, 21 (3), pp. 311-317. , PUBMED: 15760747]; Eastwood, D.M., Dennett, X., Shield, L.K., Dickens, D.R., Muscle abnormalities in idiopathic toe-walkers (1997) Journal of Pediatric Orthopedics. Part B, 6 (3), pp. 215-218. , PUBMED: 9260653]; Eastwood, D.M., Menelaus, M.B., Dickens, D.R., Broughton, N.S., Cole, W.G., Idiopathic toe-walking: does treatment alter the natural history? (2000) Journal of Pediatric Orthopedics. Part B, 9 (1), pp. 47-49. , PUBMED: 10647110]; Eiff, M.P., Steiner, E., Judkins, D.Z., Winkler-Prins, V., Clinical inquiries. What is the appropriate evaluation and treatment of children who are &amp;quot;toe walkers&amp;quot;? (2006) The Journal of Family Practice, 55 (5), pp. 447-450. , PUBMED: 16670043]; Engelbert, R.H., van Empelen, R., Scheurer, N.D., Helders, P.J., van Nieuwenhuizen, O., Influence of infant-walkers on motor development: mimicking spastic diplegia? (1999) European Journal of Paediatric Neurology: official journal of the European Paediatric Neurology Society, 3 (6), pp. 273-275. , PUBMED: 10595672]; Engelbert, R., Gorter, J.W., Uiterwaal, C., van de Putte, E., Helders, P., Idiopathic toe-walking in children, adolescents and young adults: a matter of local or generalised stiffness? (2011) BMC Musculoskeletal Disorders, 12, p. 61. , PUBMED: 21418634]; Engström, P., Gutierrez-Farewik, E.M., Bartonek, A., Tedroff, K., Orefelt, C., Haglund-Åkerlind, Y., Does botulinum toxin A improve the walking pattern in children with idiopathic toe-walking? (2010) Journal of Children's Orthopaedics, 4 (4), pp. 301-308. , PUBMED: 21804891]; Engström, P., Tedroff, K., The prevalence and course of idiopathic toe-walking in 5-year-old children (2012) Pediatrics, 130 (2), pp. 279-284. , [PUBMED: 22826572]; Engström, P., Bartonek, A., Tedroff, K., Orefelt, C., Haglund-Akerlind, Y., Gutierrez-Farewik, E.M., Botulinum toxin A does not improve the results of cast treatment for idiopathic toe-walking (2013) The Journal of Bone and Joint Surgery, 95 (5), pp. 400-407. , PUBMED: 23467862]; Fanchiang, H.D., Geil, M.D., Wu, J., Ajisafe, T., Chen, Y., The effects of walking surface on the gait pattern of children with idiopathic toe walking (2016) Journal of Child Neurology, 31 (7), pp. 858-863; Fox, A., Deakin, S., Pettigrew, G., Paton, R., Serial casting in the treatment of idiopathic toe-walkers and review of the literature (2006) Acta Orthopaedica Belgica, 72 (6), pp. 722-730. , PUBMED: 17260610]; Gormley, M.E., Herring, G.M., Gaebler-Spira, D.J., The use of botulinum toxin in children: a retrospective study of adverse reactions and treatment of idiopathic toe-walking (1997) European Journal of Neurology, 4, pp. 827-830; GRADEpro GDT Version accessed 1 September 2016. Hamilton (ON): GRADE Working Group, McMaster University; Griffin, P.P., Wheelhouse, W.W., Shiavi, R., Bass, W., Habitual toe-walkers. A clinical and electromyographic gait analysis (1977) The Journal of Bone and Joint Surgery. American Volume, 59 (1), pp. 97-101. , PUBMED: 833184]; Hall, J.E., Salter, R.B., Bhalla, S.K., Congenital short tendo calcaneus (1967) The Journal of Bone and Joint Surgery. British Volume, 49 (4), pp. 695-697. , PUBMED: 6073187]; Hallemans, A., D'Août, K., De Clercq, D., Aerts, P., Pressure distribution patterns under the feet of new walkers: the first two months of independent walking (2003) Foot &amp;amp; Ankle International, 24 (5), pp. 444-453. , PUBMED: 12801204]; Hemo, Y., Macdessi, S.J., Pierce, R.A., Aiona, M.D., Sussman, M.D., Outcome of patients after Achilles tendon lengthening for treatment of idiopathic toe walking (2006) Journal of Pediatric Orthopedics, 26 (3), pp. 336-340. , PUBMED: 16670545]; Herrin, K., Geil, M., A comparison of orthoses in the treatment of idiopathic toe walking: A randomized controlled trial (2016) Prosthetetics and Orthotics International, 40 (2), pp. 262-269. , [PUBMED: 25628380]; Hicks, R., Durinick, N., Gage, J.R., Differentiation of idiopathic toe-walking and cerebral palsy (1988) Journal of Pediatric Orthopedics, 8 (2), pp. 160-163. , PUBMED: 3350949]; Higgins, J.P., Green, S., Cochrane Handbook for Systematic Reviews of Interventions (2011), www.handbook.cochrane.org, Version 5.1.0 (updated March 2011). The Cochrane Collaboration; Hirsch, G., Wagner, B., The natural history of idiopathic toe-walking: a long-term follow-up of fourteen conservatively treated children (2004) Acta Paediatrica, 93 (2), pp. 196-199. , [PUBMED: 15046273]; Hyde, S.A., Flłytrup, I., Glent, S., Kroksmark, A.K., Salling, B., Steffensen, B.F., A randomized comparative study of two methods for controlling Tendo Achilles contracture in Duchenne muscular dystrophy (2000) Neuromuscular Disorders, 10 (4-5), pp. 257-263. , PUBMED: 10838252]; Jahn, J., Vasavada, A.N., McMulkin, M.L., Calf muscle-tendon lengths before and after Tendo-Achilles lengthenings and gastrocnemius lengthenings for equinus in cerebral palsy and idiopathic toe walking (2009) Gait &amp;amp; Posture, 29 (4), pp. 612-617. , PUBMED: 19200730]; Kalen, V., Adler, N., Bleck, E.E., Electromyography of idiopathic toe walking (1986) Journal of Pediatric Orthopedics, 6 (1), pp. 31-33. , PUBMED: 3941176]; Katalinic, O.M., Harvey, L.A., Herbert, R.D., Moseley, A.M., Lannin, N.A., Schurr, K., Stretch for the treatment and prevention of contractures (2010) Cochrane Database of Systematic Reviews, (9). , PUBMED: 20824861]; Katz, M.M., Mubarak, S.J., Hereditary tendo Achillis contractures (1984) Journal of Pediatric Orthopedics, 4 (6), pp. 711-714. , [PUBMED: 6511899]; Kogan, M., Smith, J., Simplified approach to idiopathic toe-walking (2001) Journal of Pediatric Orthopedics, 21 (6), pp. 790-791. , [PUBMED: 11675556]; McMulkin, M.L., Baird, G.O., Caskey, P.M., Ferguson, R.L., Comprehensive outcomes of surgically treated idiopathic toe walkers (2006) Journal of Pediatric Orthopedics, 26 (5), pp. 606-611. , PUBMED: 16932099]; Ming, X., Brimacombe, M., Wagner, G.C., Prevalence of motor impairment in autism spectrum disorders (2007) Brain &amp;amp; Development, 29 (9), pp. 565-570. , PUBMED: 17467940]; Moher, D., Liberati, A., Tetzlaff, J., Altman, D.G., Preferred reporting items for systematic reviews and meta-analyses: The PRISMA Statement (2009) BMJ, 339, p. 2535; Moreau, M.J., Lake, D.M., Outpatient percutaneous heel cord lengthening in children (1987) Journal of Pediatric Orthopedics, 7 (3), pp. 253-255. , [PUBMED: 3584437]; Norlin, R., Odenrick, P., Sandlund, B., Development of gait in the normal child (1981) Journal of Pediatric Orthopedics, 1 (3), pp. 261-266. , PUBMED: 7334104]; Papariello, S.G., Skinner, S.R., Dynamic electromyography analysis of habitual toe-walkers (1985) Journal of Pediatric Orthopedics, 5 (2), pp. 171-175. , [PUBMED: 3988918]; Pendharkar, G., Lai, D.T., Begg, R.K., Detecting idiopathic toe-walking gait pattern from normal gait pattern using heel accelerometry data and Support Vector Machines (2008) Conference proceedings: Annual International Conference of the IEEE Engineering in Medicine and Biology Society. IEEE Engineering in Medicine and Biology Society, pp. 4920-4923. , PUBMED: 19163820]; Pendharkar, G., Percival, P., Morgan, D., Lai, D., Automated method to distinguish toe walking strides from normal strides in the gait of idiopathic toe walking children from heel accelerometry data (2012) Gait &amp;amp; Posture, 35 (3), pp. 478-482. , PUBMED: 22300731]; Review Manager (RevMan) (2014), Version 5.3. Copenhagen: Nordic Cochrane Centre, The Cochrane Collaboration; Sala, D.A., Shulman, L.H., Kennedy, R.F., Grant, A.D., Chu, M.L., Idiopathic toe-walking: a review (1999) Developmental Medicine and Child Neurology, 41 (12), pp. 846-848. , PUBMED: 10619285]; Shulman, L.H., Sala, D.A., Chu, M.L., McCaul, P.R., Sandler, B.J., Developmental implications of idiopathic toe walking (1997) The Journal of Pediatrics, 130 (4), pp. 541-546. , PUBMED: 9108850]; Sobel, E., Caselli, M.A., Velez, Z., Effect of persistent toe walking on ankle equinus. Analysis of 60 idiopathic toe walkers (1997) Journal of the American Podiatric Medical Association, 87 (1), pp. 17-22. , PUBMED: 9009544]; Solan, M.C., Kohls-Gatzoulis, J., Stephens, M.M., Idiopathic toe walking and contractures of the triceps surae (2010) Foot and Ankle Clinics, 15 (2), pp. 297-307. , PUBMED: 20534357]; Stott, N.S., Walt, S.E., Lobb, G.A., Reynolds, N., Nicol, R.O., Treatment for idiopathic toe-walking: results at skeletal maturity (2004) Journal of Pediatric Orthopedics, 24 (1), pp. 63-69. , PUBMED: 14676536]; Stricker, S.J., Angulo, J.C., Idiopathic toe walking: a comparison of treatment methods (1998) Journal of Pediatric Orthopedics, 18 (3), pp. 289-293. , [PUBMED: 9600550]; Sutherland, D.H., Olshen, R., Cooper, L., Woo, S.L., The development of mature gait (1980) The Journal of Bone and Joint Surgery. American volume, 62 (3), pp. 336-353. , PUBMED: 7364807]; Taussig, G., Delouvée, E., Idiopathic toe walker child. Diagnosis and spontaneous evolution (2001) Annales de Réadaptation et de Medecine Physique, 44 (6), pp. 333-339. , [La marche en equin idiopathique de l'enfant. Diagnostic et evolution spontanee]. [PUBMED: 11587675]; Westberry, D.E., Davids, J.R., Davis, R.B., de Morais Filho, M.C., Idiopathic toe walking: a kinematic and kinetic profile (2008) Journal of Pediatric Orthopedics, 28 (3), pp. 352-358. , PUBMED: 18362803]; Williams, C.M., Tinley, P., Curtin, M., The Toe Walking Tool: a novel method for assessing idiopathic toe walking children (2010) Gait &amp;amp; Posture, 32 (4), pp. 508-511. , PUBMED: 20692159]; Williams, C.M., Tinley, P., Curtin, M., Nielsen, S., Vibration perception thresholds in children with idiopathic toe walking gait (2012) Journal of Child Neurology, 27 (8), pp. 1017-1021. , PUBMED: 22433426]; Williams, C.M., Tinley, P.D., Curtin, M., Nielsen, S., Foot and ankle characteristics of children with an idiopathic toe-walking gait (2013) Journal of the American Podiatric Medicial Association, 103 (5), pp. 374-379. , PUBMED: 24072365]; Wren, T.A., Cheatwood, A.P., Rethlefsen, S.A., Hara, R., Perez, F.J., Kay, R.M., Achilles tendon length and medial gastrocnemius architecture in children with cerebral palsy and equinus gait (2010) Journal of Pediatric Orthopedics, 30 (5), pp. 479-484. , PUBMED: 20574267]; Yngve, D.A., Chambers, C., Vulpius and Z-lengthening (1996) Journal of Pediatric Orthopedics, 16 (6), pp. 759-764. , [PUBMED: 8906648]","publisher":"John Wiley &amp; Sons, Ltd","title":"Interventions for idiopathic toe walking","type":"article-journal","volume":"2016"},"uris":["http://www.mendeley.com/documents/?uuid=3aa97d9d-3cd3-48bd-aa09-5de89289c7d9"]}],"mendeley":{"formattedCitation":"(C. M. Williams et al., 2016)","plainTextFormattedCitation":"(C. M. Williams et al., 2016)","previouslyFormattedCitation":"(C. M. Williams et al., 2016)"},"properties":{"noteIndex":0},"schema":"https://github.com/citation-style-language/schema/raw/master/csl-citation.json"}</w:instrText>
      </w:r>
      <w:r w:rsidRPr="00441261">
        <w:fldChar w:fldCharType="separate"/>
      </w:r>
      <w:r w:rsidR="009A28E3" w:rsidRPr="009A28E3">
        <w:rPr>
          <w:noProof/>
        </w:rPr>
        <w:t>(C. M. Williams et al., 2016)</w:t>
      </w:r>
      <w:r w:rsidRPr="00441261">
        <w:fldChar w:fldCharType="end"/>
      </w:r>
      <w:r w:rsidRPr="00441261">
        <w:t xml:space="preserve">. The establishment of criteria therefore required more complex stratification than the closed-ended statements offered in the current survey. </w:t>
      </w:r>
      <w:proofErr w:type="spellStart"/>
      <w:r w:rsidRPr="00441261">
        <w:t>Intoeing</w:t>
      </w:r>
      <w:proofErr w:type="spellEnd"/>
      <w:r w:rsidRPr="00441261">
        <w:t xml:space="preserve"> again was cited as heterogeneous in nature </w:t>
      </w:r>
      <w:r w:rsidRPr="00441261">
        <w:fldChar w:fldCharType="begin" w:fldLock="1"/>
      </w:r>
      <w:r w:rsidR="00D471C6">
        <w:instrText>ADDIN CSL_CITATION {"citationItems":[{"id":"ITEM-1","itemData":{"DOI":"10.2147/JMDH.S28669","ISBN":"11782390 (ISSN)","PMID":"22328828","abstract":"Background: An intoed gait pattern is one of the most common referrals for children to an orthopedic consultation. Parental concern as to the aesthetics of the child's gait pattern and/or its symptomatic nature will primarily drive these referrals during a child's early developmental years. Whilst some of these referrals prove to be the result of a normal growth variant, some children will present with a symptomatic intoed gait pattern. Various treatments, both conservative and surgical, have been proposed including: braces, wedges, stretches and exercises, shoe modifications, and surgical procedures. However, which treatments are effective and justified in the management of this condition is not clear within the literature. The aim of this systematic review was to therefore identify and critique the best available evidence for the non-surgical management of an intoed gait pattern in a pediatric population.; Method: A systematic review was conducted of which only experimental studies investigating a management option for an intoeing gait pattern were included. Studies needed to be written in English, pertaining to a human pediatric population, and published within a peer reviewed journal. Electronic databases were searched: Ovid (Medline), EMBASE, AMED, PubMed, SportDiscus, CINAHL, and Cochrane Library. The National Health and Medical Research Council's designation of levels of hierarchy and the Critical Appraisal Skills Programme cohort studies critical appraisal tool were used.; Results: Five level IV studies were found. The studies were of varied quality and with mixed results. Gait plates, physiologic/standardized shoes, and orthotic devices (with gate plate extension) were shown to produce a statistically significant improvement to an intoed gait pattern. Shoe wedges, torqheels, and a leather counter splint were not able to reduce an intoed gait pattern.; Conclusion: There is limited evidence to inform the non-surgical management of a pediatric intoed gait pattern. The body of evidence that does exist is small (n = 5) and of varied quality, which means recommendations arising from this evidence base should be interpreted with caution. There is generally weak evidence that suggests that gait plates and orthotic devices with a gait plate extension may assist in the management of a pediatric intoed gait pattern.;","author":[{"dropping-particle":"","family":"Uden","given":"Hayley","non-dropping-particle":"","parse-names":false,"suffix":""},{"dropping-particle":"","family":"Kumar","given":"Saravana","non-dropping-particle":"","parse-names":false,"suffix":""}],"container-title":"Journal of Multidisciplinary Healthcare","id":"ITEM-1","issued":{"date-parts":[["2012"]]},"language":"English","note":"Criteria (Query) \nParticipants Yes Children and Locomotor Disability \n  \nIntervention Yes Theraputic Footwear \n  \nComparators Braces Nil Intervention\n  \nType of Study No Literature Review\n  \nPrimary Outcomes no\n  \nSecondary Outcomes No\n\nFrom Duplicate 1 (Non-surgical management of a pediatric &amp;quot;intoed&amp;quot; gait pattern - a systematic review of the current best evidence - Uden, Hayley; Kumar, Saravana)\n\nDate of Electronic Publication: 2012 Jan 25. ; Original Imprints: Publication: [Auckland, N.Z.] : Dove Medical Press, c2008-\n\nFrom Duplicate 2 (Non-surgical management of a pediatric &amp;quot;intoed&amp;quot;gait pattern - a systematic review of the current best evidence - Uden, Hayley; Kumar, Saravana)\n\nFrom Duplicate 1 (Non-surgical management of a pediatric &amp;quot;intoed&amp;quot;gait pattern - a systematic review of the current best evidence - Uden, H; Kumar, S)\n\nCited By :8\nExport Date: 29 January 2018\nCorrespondence Address: Uden, H.; Podiatry Department, University of South Australia, GPO Box 2471, Adelaide SA 5001, Australia; email: hayley.uden@unisa.edu.au\nReferences: Molony, D., Hefferman, G., Dodds, M., McCormack, D., Normal variants in the paediatric orthopaedic population (2006) Ir Med J., 99 (1), pp. 13-14; Briggs, R.G., Carlson, W.O., The management of intoeing: A review (1990) S D J Med., 43 (2), pp. 13-16; Redmond, A.C., The effectiveness of gait plates in controlling in- toeing symptoms in young children (2000) J Am Podiatr Med Assoc., 90 (2), pp. 70-76; Ryan, D.J., Intoeing A developmental norm (2001) Orthop Nurs., 20 (2), pp. 13-18; Malone, M., Rotational deformities of the lower limb in children - a primary cause of intoeing (2007) Podiatry Now., 10 (10), pp. 29-36; Killam, P.E., Orthopedic assessment of young children: Developmental variations (1989) Nurse Pract., 14 (7), pp. 27-36; Redmond, A.C., An evaluation of the use of gait plate inlays in the short-term management of the intoeing child (1998) Foot Ankle Int., 19 (3), pp. 144-148; Li, Y.H., Leong, J.C., Intoeing gait in children (1999) Hong Kong Med J., 5 (4), pp. 360-366; Williams, P.F., Intoeing in Children (1960) Med J Aust., 47 (2), pp. 16-19; Sharrard, W.J., Intoeing and flat feet (1976) Br Med J., 1 (6014), pp. 888-889; Gulan, G., Matovinović, D., Nemec, B., Rubinić, D., Ravlić-Gulan, J., Femoral neck anteversion: Values, development, measurement, common problems (2000) Coll Antropol., 24 (2), pp. 521-527; Svenningson, S., Terjesen, T., Apalset, K., Anda, S., Osteotomy for femoral anteversion: A prospective 9-year study of 52 children (1990) Acta Orthop Scand., 61 (4), pp. 360-363; Payne, L.Z., de Luca, P.A., Intertrochanteric versus supracondylar osteotomy for severe femoral anteversion (1994) J Pediatr Orthop., 14 (1), pp. 39-44; Knittle, G., Staheli, L.T., The effectiveness of shoe modifications for intoeing (1976) Orthop Clin North Am., 7 (4), pp. 1019-1025; Staheli, L.T., Intoeing in Children (1978) Prim Care., 5 (1), pp. 97-110; Staheli, L.T., Lower positional deformity in infants and children: A review (1990) J Pediatr Orthop., 10 (4), pp. 559-563; Lösel, S., Burgess-Milliron, J., Micheli, L.J., Edington, C.J., A simplified technique for determining foot progression angle in children 4 to 16 years of age (1996) J Pediatr Orthop., 16 (5), pp. 570-574; Matovinović, D., Nemec, B., Gulan, G., Šestan, B., Ravlić-Gulan, J., Comparison in regression of femoral neck anteversion in children with normal, intoeing and outtoeing gait - prospective study (1998) Coll Antropol., 22 (2), pp. 525-532; Svenningson, S., Apalset, K., Terjesen, T., Anda, S., Regression of femoral anteversion: A prospective study of intoeing children (1989) Acta Orthop Scand., 60 (2), pp. 170-173; Munuera, P.V., Castillo, J.M., Dominguez, G., Lafuente, G., Orthotic devices with out-toeing wedge as treatment for in-toes gait in children (2010) J Am Podiatr Med Assoc., 100 (6), pp. 472-478; Fabry, G., Cheng, L.X., Molenaers, G., Normal and abnormal torsional development in children (1994) Clin Orthop Relat Res., (302), pp. 22-26; Karol, L.A., Rotational deformities in the lower extremities (1997) Curr Opin Pediatr., 9 (1), pp. 77-80; Rosman, M.A., Intoeing. Easing parents' concerns (1987) Patient Care., 21 (12), pp. 173-179; Stricker, S.J., Sama, A.A., Assessment of angulation and torsion of lower limbs in children (2001) Int Pediatr., 16 (3), pp. 138-143; Scherl, S.A., Common lower extremity problems in children (2004) Pediatr Rev., 25 (2), pp. 52-61; Lanier, J.C., (1971) J Fla Med Assoc., 58 (12), pp. 19-23. , The intoeing child. Treament with a simple orthopedic appliance; Milliron, M., Loesel, S., Micheli, L., Edington, C., Comparison of methods for calculation of foot progression angle (1992) J Am Coll Sports Med., 24 (5), pp. S173; Yngve, D.A., Foot-progression angle in clubfeet (1990) J Pediatr Orthop., 10 (4), pp. 467-472; Staheli, L.T., Report of the Pediatric Orthopaedic Society (POS) Subcommittee on Torsional Deformity (1980) Orthop Trans., 4, pp. 64-65; Staheli, L.T., Corbett, M., Wyss, C., King, H., Lower-extremity rotational problems in children. Normal values to guide management (1985) J Bone Joint Surg Am., 67 (1), pp. 39-47; Sass, P., Hassan, G., Lower extremity abnormalities in children (2003) Am Fam Physician., 68 (3), pp. 461-468; Evans, A.M., The flat-footed child - to treat or not to treat: What is the clinician to do? (2008) J Am Podiatr Med Assoc., 98 (5), pp. 386-393; (1998) A Guide to The Development, Implementation and Evaluation of Clinical Practice Guidelines, , http://www.nhmrc.gov.au/_files_nhmrc/file/publications/synopses/cp30.pdf, National Health and Medical Research Council (NHMRC), Australia. Available from:, Accessed December 19, 2011; (2004) Cohort Studies Critical Appraisal Tool, , http://www.phru.nhs.uk/Doc_Links/cohort%2012%20questions.pdf, The Critical Appraisal Skills Programme, Available from, Accessed December 19, 2011, Oxford; (2009) NHMRC Levels of Evidence and Grades for Recommendations for Developers of Guidelines, , http://www.nhmrc.gov.au/_files_nhmrc/file/guidelines/evidence_statement_form.pdf, Australia. Available from, Accessed December 19, 2011\n\nFrom Duplicate 2 (Non-surgical management of a pediatric &amp;quot;intoed&amp;quot; gait pattern - a systematic review of the current best evidence - Uden, Hayley; Kumar, Saravana)\n\nDate of Electronic Publication: 2012 Jan 25. ; Original Imprints: Publication: [Auckland, N.Z.] : Dove Medical Press, c2008-","page":"27-35","publisher":"Dove Medical Press","publisher-place":"New Zealand","title":"Non-surgical management of a pediatric \"intoed\"gait pattern - a systematic review of the current best evidence","type":"article-journal","volume":"5"},"uris":["http://www.mendeley.com/documents/?uuid=f08f6360-8a23-4f5b-94dc-e96d7a4653f1"]}],"mendeley":{"formattedCitation":"(Uden &amp; Kumar, 2012)","plainTextFormattedCitation":"(Uden &amp; Kumar, 2012)","previouslyFormattedCitation":"(Uden &amp; Kumar, 2012)"},"properties":{"noteIndex":0},"schema":"https://github.com/citation-style-language/schema/raw/master/csl-citation.json"}</w:instrText>
      </w:r>
      <w:r w:rsidRPr="00441261">
        <w:fldChar w:fldCharType="separate"/>
      </w:r>
      <w:r w:rsidR="009A28E3" w:rsidRPr="009A28E3">
        <w:rPr>
          <w:noProof/>
        </w:rPr>
        <w:t>(Uden &amp; Kumar, 2012)</w:t>
      </w:r>
      <w:r w:rsidRPr="00441261">
        <w:fldChar w:fldCharType="end"/>
      </w:r>
      <w:r w:rsidRPr="00441261">
        <w:t xml:space="preserve"> however this achieved the highest frequency of panellists scoring disagree or strongly disagree with panellists reaching a general consensus there was no clear evidence base to indicate </w:t>
      </w:r>
      <w:r w:rsidR="00AE5974">
        <w:rPr>
          <w:rFonts w:cstheme="minorHAnsi"/>
          <w:spacing w:val="-2"/>
        </w:rPr>
        <w:t>OSSTF</w:t>
      </w:r>
      <w:r w:rsidRPr="00441261">
        <w:t xml:space="preserve"> for this clinical presentation even in the subcategories suggested by the modified statements offered across rounds 2 and 3. </w:t>
      </w:r>
    </w:p>
    <w:p w14:paraId="0793A1C9" w14:textId="77777777" w:rsidR="00441261" w:rsidRPr="00441261" w:rsidRDefault="00441261" w:rsidP="003C52C8">
      <w:pPr>
        <w:spacing w:line="360" w:lineRule="auto"/>
        <w:jc w:val="both"/>
      </w:pPr>
    </w:p>
    <w:p w14:paraId="45B25EEE" w14:textId="7E00E4CF" w:rsidR="00441261" w:rsidRPr="00441261" w:rsidRDefault="00441261" w:rsidP="003C52C8">
      <w:pPr>
        <w:spacing w:line="360" w:lineRule="auto"/>
        <w:jc w:val="both"/>
      </w:pPr>
      <w:r w:rsidRPr="00441261">
        <w:t xml:space="preserve">Five further conditions were suggested through consensus of the panellists; however, it was beyond the capacity of the current survey to explore the clinical criteria and </w:t>
      </w:r>
      <w:r w:rsidRPr="00441261">
        <w:lastRenderedPageBreak/>
        <w:t>proposed outcomes for</w:t>
      </w:r>
      <w:r w:rsidR="00AE5974">
        <w:t xml:space="preserve"> </w:t>
      </w:r>
      <w:r w:rsidR="00AE5974">
        <w:rPr>
          <w:rFonts w:cstheme="minorHAnsi"/>
          <w:spacing w:val="-2"/>
        </w:rPr>
        <w:t>OSSTF</w:t>
      </w:r>
      <w:r w:rsidRPr="00441261">
        <w:t xml:space="preserve"> in these additional conditions. This will require further exploratory work amongst experts in the area of clinical footwear provision to establish this. </w:t>
      </w:r>
    </w:p>
    <w:p w14:paraId="66F0B22A" w14:textId="77777777" w:rsidR="00441261" w:rsidRPr="00441261" w:rsidRDefault="00441261" w:rsidP="003C52C8">
      <w:pPr>
        <w:spacing w:line="360" w:lineRule="auto"/>
        <w:jc w:val="both"/>
      </w:pPr>
    </w:p>
    <w:p w14:paraId="3AEFF011" w14:textId="4A9A8866" w:rsidR="00441261" w:rsidRPr="00441261" w:rsidRDefault="00441261" w:rsidP="003C52C8">
      <w:pPr>
        <w:spacing w:line="360" w:lineRule="auto"/>
        <w:jc w:val="both"/>
      </w:pPr>
      <w:r w:rsidRPr="00441261">
        <w:t xml:space="preserve">The Medical Research Council </w:t>
      </w:r>
      <w:r w:rsidRPr="00441261">
        <w:fldChar w:fldCharType="begin" w:fldLock="1"/>
      </w:r>
      <w:r w:rsidR="00016B99">
        <w:instrText>ADDIN CSL_CITATION {"citationItems":[{"id":"ITEM-1","itemData":{"author":[{"dropping-particle":"","family":"Medical Research Council","given":"","non-dropping-particle":"","parse-names":false,"suffix":""}],"id":"ITEM-1","issued":{"date-parts":[["2006"]]},"title":"Developing and evaluating complex interventions","type":"report"},"uris":["http://www.mendeley.com/documents/?uuid=ab122ea0-9232-47a2-8942-baea9ab83718"]}],"mendeley":{"formattedCitation":"(Medical Research Council, 2006)","plainTextFormattedCitation":"(Medical Research Council, 2006)","previouslyFormattedCitation":"(Medical Research Council, 2006)"},"properties":{"noteIndex":0},"schema":"https://github.com/citation-style-language/schema/raw/master/csl-citation.json"}</w:instrText>
      </w:r>
      <w:r w:rsidRPr="00441261">
        <w:fldChar w:fldCharType="separate"/>
      </w:r>
      <w:r w:rsidR="00FD2112" w:rsidRPr="00FD2112">
        <w:rPr>
          <w:noProof/>
        </w:rPr>
        <w:t>(Medical Research Council, 2006)</w:t>
      </w:r>
      <w:r w:rsidRPr="00441261">
        <w:fldChar w:fldCharType="end"/>
      </w:r>
      <w:r w:rsidRPr="00441261">
        <w:t xml:space="preserve"> provide a list of recommendations in developing and evaluating complex interventions. Paramount to the development process is that an intervention should be able to be fully defined in what it is expected to do and under what situations. There should be a full understanding of the components of the intervention, and how these should act, who the intervention is aimed at and what the salient outcome measures expected to be achieved </w:t>
      </w:r>
      <w:r w:rsidRPr="00441261">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author":[{"dropping-particle":"","family":"Medical Research Council","given":"","non-dropping-particle":"","parse-names":false,"suffix":""}],"id":"ITEM-2","issued":{"date-parts":[["2006"]]},"title":"Developing and evaluating complex interventions","type":"report"},"uris":["http://www.mendeley.com/documents/?uuid=ab122ea0-9232-47a2-8942-baea9ab83718"]}],"mendeley":{"formattedCitation":"(Craig et al., 2008; Medical Research Council, 2006)","plainTextFormattedCitation":"(Craig et al., 2008; Medical Research Council, 2006)","previouslyFormattedCitation":"(Craig et al., 2008; Medical Research Council, 2006)"},"properties":{"noteIndex":0},"schema":"https://github.com/citation-style-language/schema/raw/master/csl-citation.json"}</w:instrText>
      </w:r>
      <w:r w:rsidRPr="00441261">
        <w:fldChar w:fldCharType="separate"/>
      </w:r>
      <w:r w:rsidR="009A28E3" w:rsidRPr="009A28E3">
        <w:rPr>
          <w:noProof/>
        </w:rPr>
        <w:t>(Craig et al., 2008; Medical Research Council, 2006)</w:t>
      </w:r>
      <w:r w:rsidRPr="00441261">
        <w:fldChar w:fldCharType="end"/>
      </w:r>
      <w:r w:rsidRPr="00441261">
        <w:t xml:space="preserve">. The results of the Delphi consensus process have outlined and defined the spectrum of roles footwear may play as a clinical intervention. Further to this, the results of the study provided an expert consensus of </w:t>
      </w:r>
      <w:r w:rsidR="00AE5974">
        <w:rPr>
          <w:rFonts w:cstheme="minorHAnsi"/>
          <w:spacing w:val="-2"/>
        </w:rPr>
        <w:t>OSSTF</w:t>
      </w:r>
      <w:r w:rsidRPr="00441261">
        <w:t xml:space="preserve"> including the identification of the design characteristics purported to enhance mediolateral stability in children's gait, the childhood mobility impairments that may benefit from stability footwear intervention and the necessary outcomes to evaluate the footwears effectiveness in these children. While this consensus has identified several design characteristics, which the experts considered pertinent for </w:t>
      </w:r>
      <w:r w:rsidR="00AE5974">
        <w:rPr>
          <w:rFonts w:cstheme="minorHAnsi"/>
          <w:spacing w:val="-2"/>
        </w:rPr>
        <w:t>OSSTF</w:t>
      </w:r>
      <w:r w:rsidRPr="00441261">
        <w:t>, further consideration should be given on how to assess these characteristics using mechanical testing procedures and in turn link them to ISO standards.</w:t>
      </w:r>
    </w:p>
    <w:p w14:paraId="21D98ADA" w14:textId="77777777" w:rsidR="00441261" w:rsidRPr="00441261" w:rsidRDefault="00441261" w:rsidP="003C52C8">
      <w:pPr>
        <w:spacing w:line="360" w:lineRule="auto"/>
        <w:jc w:val="both"/>
      </w:pPr>
    </w:p>
    <w:p w14:paraId="31B09C65" w14:textId="491406D0" w:rsidR="00441261" w:rsidRPr="00441261" w:rsidRDefault="00441261" w:rsidP="003C52C8">
      <w:pPr>
        <w:spacing w:line="360" w:lineRule="auto"/>
        <w:jc w:val="both"/>
      </w:pPr>
      <w:r w:rsidRPr="00441261">
        <w:t>The Delphi technique has limitations in that it does not necessarily produce the right or definitive answers; instead, it produces a valid consensus of expert opinion</w:t>
      </w:r>
      <w:r w:rsidR="00E33B92">
        <w:t xml:space="preserve"> </w:t>
      </w:r>
      <w:r w:rsidRPr="00441261">
        <w:fldChar w:fldCharType="begin" w:fldLock="1"/>
      </w:r>
      <w:r w:rsidR="00EF53DC">
        <w:instrText>ADDIN CSL_CITATION {"citationItems":[{"id":"ITEM-1","itemData":{"DOI":"10.1016/J.TECHFORE.2011.04.005","ISSN":"0040-1625","abstract":"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author":[{"dropping-particle":"","family":"Hasson","given":"Felicity","non-dropping-particle":"","parse-names":false,"suffix":""},{"dropping-particle":"","family":"Keeney","given":"Sinead","non-dropping-particle":"","parse-names":false,"suffix":""}],"container-title":"Technological Forecasting and Social Change","id":"ITEM-1","issue":"9","issued":{"date-parts":[["2011","11","1"]]},"page":"1695-1704","publisher":"North-Holland","title":"Enhancing rigour in the Delphi technique research","type":"article-journal","volume":"78"},"uris":["http://www.mendeley.com/documents/?uuid=90c4d181-b01c-38b7-9e87-377061c2f561"]}],"mendeley":{"formattedCitation":"(Hasson &amp; Keeney, 2011)","plainTextFormattedCitation":"(Hasson &amp; Keeney, 2011)","previouslyFormattedCitation":"(Hasson &amp; Keeney, 2011)"},"properties":{"noteIndex":0},"schema":"https://github.com/citation-style-language/schema/raw/master/csl-citation.json"}</w:instrText>
      </w:r>
      <w:r w:rsidRPr="00441261">
        <w:fldChar w:fldCharType="separate"/>
      </w:r>
      <w:r w:rsidR="00254D00" w:rsidRPr="00254D00">
        <w:rPr>
          <w:noProof/>
        </w:rPr>
        <w:t>(Hasson &amp; Keeney, 2011)</w:t>
      </w:r>
      <w:r w:rsidRPr="00441261">
        <w:fldChar w:fldCharType="end"/>
      </w:r>
      <w:r w:rsidRPr="00441261">
        <w:t xml:space="preserve">. The method utilises both qualitative and quantitative analysis in a mixed-method approach; however, the data provided from Delphi's is of inductive Level 5 evidence </w:t>
      </w:r>
      <w:r w:rsidRPr="00441261">
        <w:fldChar w:fldCharType="begin" w:fldLock="1"/>
      </w:r>
      <w:r w:rsidR="00016B99">
        <w:instrText>ADDIN CSL_CITATION {"citationItems":[{"id":"ITEM-1","itemData":{"URL":"https://www.cebm.net/2016/05/ocebm-levels-of-evidence/","abstract":"https://www.cebm.net/index.aspx?o=5653 https://www.cebm.net/index.aspx?o=5653","accessed":{"date-parts":[["2019","10","6"]]},"author":[{"dropping-particle":"","family":"OCEBM Levels of Evidence Working Group","given":"","non-dropping-particle":"","parse-names":false,"suffix":""}],"id":"ITEM-1","issued":{"date-parts":[["2011"]]},"title":"The Oxford Levels of Evidence 2. Oxford Centre for Evidence-Based Medicine.","type":"webpage"},"uris":["http://www.mendeley.com/documents/?uuid=a72d289e-e20f-3041-8e1b-c7d64a03af24"]}],"mendeley":{"formattedCitation":"(OCEBM Levels of Evidence Working Group, 2011)","plainTextFormattedCitation":"(OCEBM Levels of Evidence Working Group, 2011)","previouslyFormattedCitation":"(OCEBM Levels of Evidence Working Group, 2011)"},"properties":{"noteIndex":0},"schema":"https://github.com/citation-style-language/schema/raw/master/csl-citation.json"}</w:instrText>
      </w:r>
      <w:r w:rsidRPr="00441261">
        <w:fldChar w:fldCharType="separate"/>
      </w:r>
      <w:r w:rsidR="00FD2112" w:rsidRPr="00FD2112">
        <w:rPr>
          <w:noProof/>
        </w:rPr>
        <w:t>(OCEBM Levels of Evidence Working Group, 2011)</w:t>
      </w:r>
      <w:r w:rsidRPr="00441261">
        <w:fldChar w:fldCharType="end"/>
      </w:r>
      <w:r w:rsidRPr="00441261">
        <w:t xml:space="preserve"> and is not authoritative requiring further deductive empirical research to support the findings of the work </w:t>
      </w:r>
      <w:r w:rsidRPr="00441261">
        <w:fldChar w:fldCharType="begin" w:fldLock="1"/>
      </w:r>
      <w:r w:rsidR="00D471C6">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mendeley":{"formattedCitation":"(Keeney et al., 2010)","plainTextFormattedCitation":"(Keeney et al., 2010)","previouslyFormattedCitation":"(Keeney et al., 2010)"},"properties":{"noteIndex":0},"schema":"https://github.com/citation-style-language/schema/raw/master/csl-citation.json"}</w:instrText>
      </w:r>
      <w:r w:rsidRPr="00441261">
        <w:fldChar w:fldCharType="separate"/>
      </w:r>
      <w:r w:rsidR="009A28E3" w:rsidRPr="009A28E3">
        <w:rPr>
          <w:noProof/>
        </w:rPr>
        <w:t>(Keeney et al., 2010)</w:t>
      </w:r>
      <w:r w:rsidRPr="00441261">
        <w:fldChar w:fldCharType="end"/>
      </w:r>
      <w:r w:rsidRPr="00441261">
        <w:t>.</w:t>
      </w:r>
    </w:p>
    <w:p w14:paraId="5F6CA84E" w14:textId="77777777" w:rsidR="00441261" w:rsidRPr="00441261" w:rsidRDefault="00441261" w:rsidP="003C52C8">
      <w:pPr>
        <w:spacing w:line="360" w:lineRule="auto"/>
        <w:jc w:val="both"/>
      </w:pPr>
      <w:r w:rsidRPr="00441261">
        <w:t>The recruitment to the Delphi panel was limited to countries with English as their first language, and potential differences in expert opinions may exist outside the selected experts’ countries (Australia, UK and USA).</w:t>
      </w:r>
    </w:p>
    <w:p w14:paraId="66819B77" w14:textId="77777777" w:rsidR="00441261" w:rsidRPr="00441261" w:rsidRDefault="00441261" w:rsidP="003C52C8">
      <w:pPr>
        <w:spacing w:line="360" w:lineRule="auto"/>
        <w:jc w:val="both"/>
      </w:pPr>
      <w:r w:rsidRPr="00441261">
        <w:lastRenderedPageBreak/>
        <w:t>The themes were derived by content analysis performed by one author. This may potentially have introduced some bias in interpretation of the expert opinions; however, this was mitigated by a collective agreement of statement generation between the authors from the themes, and the opportunity for panellists to correct any misrepresentation or omission of their opinions in the subsequent Delphi rounds.</w:t>
      </w:r>
    </w:p>
    <w:p w14:paraId="153609FC" w14:textId="77777777" w:rsidR="00441261" w:rsidRPr="00441261" w:rsidRDefault="00441261" w:rsidP="003C52C8">
      <w:pPr>
        <w:spacing w:line="360" w:lineRule="auto"/>
        <w:jc w:val="both"/>
      </w:pPr>
    </w:p>
    <w:p w14:paraId="5529D5A6" w14:textId="76920FB5" w:rsidR="00441261" w:rsidRPr="00441261" w:rsidRDefault="00441261" w:rsidP="003C52C8">
      <w:pPr>
        <w:spacing w:line="360" w:lineRule="auto"/>
        <w:jc w:val="both"/>
      </w:pPr>
      <w:r w:rsidRPr="00441261">
        <w:t xml:space="preserve">This study has achieved an expert consensus on defining and grouping clinical footwear interventions for children, where none previously existed. Additionally, the ideal design characteristics for </w:t>
      </w:r>
      <w:r w:rsidR="007E2B8C">
        <w:rPr>
          <w:rFonts w:cstheme="minorHAnsi"/>
          <w:spacing w:val="-2"/>
        </w:rPr>
        <w:t>OSSTF</w:t>
      </w:r>
      <w:r w:rsidRPr="00441261">
        <w:t xml:space="preserve"> for children with mobility impairment and suitable clinical populations for their provision have been identified.</w:t>
      </w:r>
    </w:p>
    <w:p w14:paraId="40F6179F" w14:textId="77777777" w:rsidR="00441261" w:rsidRPr="00441261" w:rsidRDefault="00441261" w:rsidP="003C52C8">
      <w:pPr>
        <w:spacing w:line="360" w:lineRule="auto"/>
        <w:jc w:val="both"/>
      </w:pPr>
    </w:p>
    <w:p w14:paraId="3BF51231" w14:textId="77777777" w:rsidR="00441261" w:rsidRPr="00441261" w:rsidRDefault="00441261" w:rsidP="003C52C8">
      <w:pPr>
        <w:spacing w:line="360" w:lineRule="auto"/>
        <w:jc w:val="both"/>
      </w:pPr>
      <w:r w:rsidRPr="00441261">
        <w:t xml:space="preserve">The consensus will facilitate: </w:t>
      </w:r>
    </w:p>
    <w:p w14:paraId="43C7BD10" w14:textId="77777777" w:rsidR="00441261" w:rsidRPr="00441261" w:rsidRDefault="00441261">
      <w:pPr>
        <w:numPr>
          <w:ilvl w:val="0"/>
          <w:numId w:val="23"/>
        </w:numPr>
        <w:spacing w:line="360" w:lineRule="auto"/>
        <w:jc w:val="both"/>
      </w:pPr>
      <w:r w:rsidRPr="00441261">
        <w:t>A common understanding of therapeutic footwear terminology to facilitate communication between clinicians, researchers and manufacturers.</w:t>
      </w:r>
    </w:p>
    <w:p w14:paraId="60ACF1CB" w14:textId="5C719461" w:rsidR="00441261" w:rsidRPr="00441261" w:rsidRDefault="00441261">
      <w:pPr>
        <w:numPr>
          <w:ilvl w:val="0"/>
          <w:numId w:val="23"/>
        </w:numPr>
        <w:spacing w:line="360" w:lineRule="auto"/>
        <w:jc w:val="both"/>
      </w:pPr>
      <w:r w:rsidRPr="00441261">
        <w:t xml:space="preserve">Research-informed evidence for selection of appropriate </w:t>
      </w:r>
      <w:r w:rsidR="007E2B8C">
        <w:rPr>
          <w:rFonts w:cstheme="minorHAnsi"/>
          <w:spacing w:val="-2"/>
        </w:rPr>
        <w:t>OSSTF</w:t>
      </w:r>
      <w:r w:rsidRPr="00441261">
        <w:t xml:space="preserve"> based on identified design characteristics.</w:t>
      </w:r>
    </w:p>
    <w:p w14:paraId="65C4D08F" w14:textId="618A6BE6" w:rsidR="00441261" w:rsidRPr="00441261" w:rsidRDefault="00441261">
      <w:pPr>
        <w:numPr>
          <w:ilvl w:val="0"/>
          <w:numId w:val="23"/>
        </w:numPr>
        <w:spacing w:line="360" w:lineRule="auto"/>
        <w:jc w:val="both"/>
      </w:pPr>
      <w:r w:rsidRPr="00441261">
        <w:t xml:space="preserve">Research-informed evidence for dispensing </w:t>
      </w:r>
      <w:r w:rsidR="007E2B8C">
        <w:rPr>
          <w:rFonts w:cstheme="minorHAnsi"/>
          <w:spacing w:val="-2"/>
        </w:rPr>
        <w:t>OSSTF</w:t>
      </w:r>
      <w:r w:rsidRPr="00441261">
        <w:t xml:space="preserve"> to suitable clinical populations. </w:t>
      </w:r>
    </w:p>
    <w:p w14:paraId="4A81F9A8" w14:textId="165A4A06" w:rsidR="00441261" w:rsidRDefault="00441261">
      <w:pPr>
        <w:numPr>
          <w:ilvl w:val="0"/>
          <w:numId w:val="23"/>
        </w:numPr>
        <w:spacing w:line="360" w:lineRule="auto"/>
        <w:jc w:val="both"/>
      </w:pPr>
      <w:r w:rsidRPr="00441261">
        <w:t xml:space="preserve">Standardised outcome measures for clinical assessment of the effectiveness of </w:t>
      </w:r>
      <w:r w:rsidR="007E2B8C">
        <w:rPr>
          <w:rFonts w:cstheme="minorHAnsi"/>
          <w:spacing w:val="-2"/>
        </w:rPr>
        <w:t>OSSTF</w:t>
      </w:r>
      <w:r w:rsidRPr="00441261">
        <w:t xml:space="preserve">. </w:t>
      </w:r>
    </w:p>
    <w:p w14:paraId="3BFA0B67" w14:textId="4328CE37" w:rsidR="00E81F04" w:rsidRPr="00441261" w:rsidRDefault="00247143">
      <w:pPr>
        <w:numPr>
          <w:ilvl w:val="0"/>
          <w:numId w:val="23"/>
        </w:numPr>
        <w:spacing w:line="360" w:lineRule="auto"/>
        <w:jc w:val="both"/>
      </w:pPr>
      <w:r>
        <w:t>I</w:t>
      </w:r>
      <w:r w:rsidR="00E81F04">
        <w:t xml:space="preserve">dentification of </w:t>
      </w:r>
      <w:r>
        <w:t xml:space="preserve">the salient </w:t>
      </w:r>
      <w:r w:rsidR="00E81F04">
        <w:t xml:space="preserve">design characteristics </w:t>
      </w:r>
      <w:r>
        <w:t>for further mechanical testing of OSSTF</w:t>
      </w:r>
      <w:r w:rsidR="007E2B8C">
        <w:t>.</w:t>
      </w:r>
      <w:r>
        <w:t xml:space="preserve"> </w:t>
      </w:r>
    </w:p>
    <w:p w14:paraId="77537799" w14:textId="77777777" w:rsidR="00441261" w:rsidRPr="00441261" w:rsidRDefault="00441261" w:rsidP="003C52C8">
      <w:pPr>
        <w:spacing w:line="360" w:lineRule="auto"/>
        <w:jc w:val="both"/>
      </w:pPr>
    </w:p>
    <w:p w14:paraId="5820130E" w14:textId="77777777" w:rsidR="00441261" w:rsidRDefault="00441261">
      <w:pPr>
        <w:pStyle w:val="Heading2"/>
        <w:numPr>
          <w:ilvl w:val="1"/>
          <w:numId w:val="29"/>
        </w:numPr>
        <w:spacing w:line="360" w:lineRule="auto"/>
        <w:jc w:val="both"/>
      </w:pPr>
      <w:bookmarkStart w:id="178" w:name="_Toc156403497"/>
      <w:r w:rsidRPr="00441261">
        <w:t>Conclusion</w:t>
      </w:r>
      <w:bookmarkEnd w:id="178"/>
    </w:p>
    <w:p w14:paraId="3F0AE9C4" w14:textId="77777777" w:rsidR="00BF5A20" w:rsidRPr="00BF5A20" w:rsidRDefault="00BF5A20" w:rsidP="003C52C8">
      <w:pPr>
        <w:spacing w:line="360" w:lineRule="auto"/>
      </w:pPr>
    </w:p>
    <w:p w14:paraId="07ADE83D" w14:textId="4FD50136" w:rsidR="00495AED" w:rsidRPr="00B00E88" w:rsidRDefault="00441261" w:rsidP="00495AED">
      <w:pPr>
        <w:spacing w:line="360" w:lineRule="auto"/>
        <w:jc w:val="both"/>
      </w:pPr>
      <w:r w:rsidRPr="00441261">
        <w:t xml:space="preserve">The current study is the first to establish a structured synthesis of expert opinion on defining and grouping children’s therapeutic footwear, in addition to identifying the design characteristics of </w:t>
      </w:r>
      <w:r w:rsidR="007E2B8C">
        <w:rPr>
          <w:rFonts w:cstheme="minorHAnsi"/>
          <w:spacing w:val="-2"/>
        </w:rPr>
        <w:t>OSSTF</w:t>
      </w:r>
      <w:r w:rsidRPr="00441261">
        <w:t xml:space="preserve"> and relevant criteria for clinical prescription. </w:t>
      </w:r>
      <w:r w:rsidR="00495AED">
        <w:t xml:space="preserve">Further, this </w:t>
      </w:r>
      <w:r w:rsidR="00495AED" w:rsidRPr="00441261">
        <w:t>study</w:t>
      </w:r>
      <w:r w:rsidR="00495AED">
        <w:t xml:space="preserve"> has provided an expert consensus on the design characteristics of OSSTF proposed to influence stability and the relevant outcomes to assess their effectiveness on children's mobility. These findings will provide a </w:t>
      </w:r>
      <w:r w:rsidR="00495AED" w:rsidRPr="00441261">
        <w:t xml:space="preserve">framework for </w:t>
      </w:r>
      <w:r w:rsidR="00495AED">
        <w:t>developing</w:t>
      </w:r>
      <w:r w:rsidR="00495AED" w:rsidRPr="00441261">
        <w:t xml:space="preserve"> appropriate </w:t>
      </w:r>
      <w:r w:rsidR="00495AED" w:rsidRPr="00441261">
        <w:lastRenderedPageBreak/>
        <w:t xml:space="preserve">testing methods for </w:t>
      </w:r>
      <w:r w:rsidR="00495AED">
        <w:rPr>
          <w:rFonts w:cstheme="minorHAnsi"/>
          <w:spacing w:val="-2"/>
        </w:rPr>
        <w:t>OSSTF, both mechanical stiffness testing of their design and in-vivo testing of their effects on children’s mobility.</w:t>
      </w:r>
    </w:p>
    <w:p w14:paraId="48D52E17" w14:textId="6B562F2F" w:rsidR="00186EB2" w:rsidRDefault="00186EB2" w:rsidP="003C52C8">
      <w:pPr>
        <w:spacing w:line="360" w:lineRule="auto"/>
        <w:jc w:val="both"/>
      </w:pPr>
    </w:p>
    <w:p w14:paraId="40FADA30" w14:textId="77777777" w:rsidR="00186EB2" w:rsidRDefault="00186EB2">
      <w:r>
        <w:br w:type="page"/>
      </w:r>
    </w:p>
    <w:p w14:paraId="0FB6B86C" w14:textId="77777777" w:rsidR="00980B8A" w:rsidRPr="00470BA3" w:rsidRDefault="00980B8A">
      <w:pPr>
        <w:pStyle w:val="Heading1"/>
        <w:numPr>
          <w:ilvl w:val="0"/>
          <w:numId w:val="29"/>
        </w:numPr>
        <w:spacing w:line="360" w:lineRule="auto"/>
      </w:pPr>
      <w:bookmarkStart w:id="179" w:name="_Ref137311990"/>
      <w:bookmarkStart w:id="180" w:name="_Toc156403498"/>
      <w:r w:rsidRPr="00470BA3">
        <w:lastRenderedPageBreak/>
        <w:t xml:space="preserve">Establishing a protocol to bench test </w:t>
      </w:r>
      <w:r>
        <w:t>children's</w:t>
      </w:r>
      <w:r w:rsidRPr="00470BA3">
        <w:t xml:space="preserve"> </w:t>
      </w:r>
      <w:r>
        <w:t>"</w:t>
      </w:r>
      <w:r w:rsidRPr="00470BA3">
        <w:t>Off the shelf</w:t>
      </w:r>
      <w:r>
        <w:t>"</w:t>
      </w:r>
      <w:r w:rsidRPr="00470BA3">
        <w:t xml:space="preserve"> stability therapeutic footwear</w:t>
      </w:r>
      <w:r>
        <w:t xml:space="preserve"> (OSSTF)</w:t>
      </w:r>
      <w:r w:rsidRPr="00470BA3">
        <w:t>.</w:t>
      </w:r>
      <w:bookmarkEnd w:id="179"/>
      <w:bookmarkEnd w:id="180"/>
    </w:p>
    <w:p w14:paraId="6FCDB0F8" w14:textId="77777777" w:rsidR="00980B8A" w:rsidRPr="00470BA3" w:rsidRDefault="00980B8A" w:rsidP="00CE0695">
      <w:pPr>
        <w:spacing w:line="360" w:lineRule="auto"/>
        <w:jc w:val="both"/>
        <w:rPr>
          <w:rFonts w:cstheme="minorHAnsi"/>
          <w:b/>
          <w:bCs/>
        </w:rPr>
      </w:pPr>
    </w:p>
    <w:p w14:paraId="410AFA9A" w14:textId="77777777" w:rsidR="00980B8A" w:rsidRPr="000705E3" w:rsidRDefault="00980B8A">
      <w:pPr>
        <w:pStyle w:val="Heading2"/>
        <w:numPr>
          <w:ilvl w:val="1"/>
          <w:numId w:val="29"/>
        </w:numPr>
        <w:spacing w:line="360" w:lineRule="auto"/>
      </w:pPr>
      <w:bookmarkStart w:id="181" w:name="_Toc156403499"/>
      <w:r>
        <w:t>Background</w:t>
      </w:r>
      <w:bookmarkEnd w:id="181"/>
    </w:p>
    <w:p w14:paraId="5D3CBDFC" w14:textId="77777777" w:rsidR="00980B8A" w:rsidRPr="00470BA3" w:rsidRDefault="00980B8A" w:rsidP="00CE0695">
      <w:pPr>
        <w:spacing w:line="360" w:lineRule="auto"/>
        <w:jc w:val="both"/>
        <w:rPr>
          <w:rFonts w:cstheme="minorHAnsi"/>
          <w:b/>
          <w:bCs/>
        </w:rPr>
      </w:pPr>
    </w:p>
    <w:p w14:paraId="7E5156CB" w14:textId="3AE9B906" w:rsidR="00980B8A" w:rsidRDefault="00980B8A" w:rsidP="00CE0695">
      <w:pPr>
        <w:spacing w:line="360" w:lineRule="auto"/>
        <w:jc w:val="both"/>
        <w:rPr>
          <w:rFonts w:cstheme="minorHAnsi"/>
        </w:rPr>
      </w:pPr>
      <w:r w:rsidRPr="00470BA3">
        <w:rPr>
          <w:rFonts w:cstheme="minorHAnsi"/>
        </w:rPr>
        <w:t xml:space="preserve">Therapeutic footwear is a frequently used assistive aid to facilitate children living with a mobility impairment </w:t>
      </w:r>
      <w:r w:rsidRPr="00470BA3">
        <w:rPr>
          <w:rFonts w:cstheme="minorHAnsi"/>
        </w:rPr>
        <w:fldChar w:fldCharType="begin" w:fldLock="1"/>
      </w:r>
      <w:r w:rsidR="00EF53DC">
        <w:rPr>
          <w:rFonts w:cstheme="minorHAnsi"/>
        </w:rPr>
        <w:instrText>ADDIN CSL_CITATION {"citationItems":[{"id":"ITEM-1","itemData":{"DOI":"10.1186/s13047-018-0250-9","ISSN":"17571146","PMID":"29581729","abstract":"Background: A national survey recently provided the first description of foot orthotic provision in the United Kingdom. This article aims to profile and compare the foot orthoses practice of podiatrists, orthotists and physiotherapists within the current provision. Method: Quantitative data were collected from podiatrists, orthotists and physiotherapists via an online questionnaire. The topics, questions and answers were developed through a series of pilot phases. The professions were targeted through electronic and printed materials advertising the survey. Data were captured over a 10 month period in 2016. Differences between professions were investigated using Chi squared and Fischer's exact tests, and regression analysis was used to predict the likelihood of each aspect of practice in each of the three professions. Results: Responses from 357 podiatrists, 93 orthotists and 49 physiotherapists were included in the analysis. The results reveal statistically significant differences in employment and clinical arrangements, the clinical populations treated, and the nature and volume of foot orthoses caseload. Conclusion: Podiatrists, orthotists and physiotherapists provide foot orthoses to important clinical populations in both a prevention and treatment capacity. Their working context, scope of practice and mix of clinical caseload differs significantly, although there are areas of overlap. Addressing variations in practice could align this collective workforce to national allied health policy.","author":[{"dropping-particle":"","family":"Nester","given":"C. J.","non-dropping-particle":"","parse-names":false,"suffix":""},{"dropping-particle":"","family":"Graham","given":"A.","non-dropping-particle":"","parse-names":false,"suffix":""},{"dropping-particle":"","family":"Martinez-Santos","given":"A.","non-dropping-particle":"","parse-names":false,"suffix":""},{"dropping-particle":"","family":"Williams","given":"A. E.","non-dropping-particle":"","parse-names":false,"suffix":""},{"dropping-particle":"","family":"McAdam","given":"J.","non-dropping-particle":"","parse-names":false,"suffix":""},{"dropping-particle":"","family":"Newton","given":"V.","non-dropping-particle":"","parse-names":false,"suffix":""},{"dropping-particle":"","family":"Sweeney","given":"D.","non-dropping-particle":"","parse-names":false,"suffix":""},{"dropping-particle":"","family":"Walker","given":"D.","non-dropping-particle":"","parse-names":false,"suffix":""}],"container-title":"Journal of Foot and Ankle Research","id":"ITEM-1","issue":"1","issued":{"date-parts":[["2018","12","20"]]},"page":"10","publisher":"BioMed Central","title":"National profile of foot orthotic provision in the United Kingdom, part 2: Podiatrist, orthotist and physiotherapy practices","type":"article-journal","volume":"11"},"uris":["http://www.mendeley.com/documents/?uuid=2dbc4c03-45f7-33c1-a4a3-0435e5362907"]},{"id":"ITEM-2","itemData":{"DOI":"10.1186/s13047-019-0336-z","ISSN":"1757-1146","abstract":"Reports suggest that children with mobility impairment represent a significant proportion of the population living with a disability. Footwear is considered to be the key extrinsic factor affecting children’s gait and footwear modifications have been historically postulated to assist with locomotory difficulty. Although therapeutic footwear has been considered within the literature, there is a lack of consistency on terminology and paucity on the overall understanding. A scoping review was performed to chart the key concepts in children’s footwear and to establish the range of studies that considered therapeutic footwear. A systematic search of MEDLINE, CINAHL, PubMed, SPORTdiscus, and Scopus electronic databases was performed using MeSH headings and free text terms in relation to children’s footwear. All studies that used footwear as an intervention in children aged 9 months to 18 years with the outcome measures including design, fit, and the effects on development and health were included. Studies were charted by textual narrative synthesis into research groupings dependent on the topics discussed and the methods used in the studies. The search yielded a total of 5006 articles with 287 of these articles meeting the inclusion criteria. Two overarching areas of research were identified; articles that discussed footwear design and those that discussed the effects of footwear. Eight further general groupings were charted and apportioned between the overarching areas and therapeutic footwear was charted into three subgroupings (corrective, accommodative and functional). Children’s footwear has become an increasing area of research in the past decade with a shift towards more empirical research, with most of the included articles examining biomechanical and anthropometric aspects. However, children’s therapeutic footwear has not shared the same recent impetus with no focused review and limited research exploring its effects. Empirical research in this area is limited and there is ambiguity in the terminology used to describe therapeutic footwear. Based on the findings of this review the authors suggest the term children’s therapeutic footwear be used as the standard definition for footwear that is designed specifically with the purpose to support or alleviate mobility impairment in childhood; with subgroupings of corrective, accommodative and functional dependent on the intended therapeutic role.","author":[{"dropping-particle":"","family":"Hill","given":"Matthew","non-dropping-particle":"","parse-names":false,"suffix":""},{"dropping-particle":"","family":"Healy","given":"Aoife","non-dropping-particle":"","parse-names":false,"suffix":""},{"dropping-particle":"","family":"Chockalingam","given":"Nachiappan","non-dropping-particle":"","parse-names":false,"suffix":""}],"container-title":"Journal of Foot and Ankle Research","id":"ITEM-2","issue":"1","issued":{"date-parts":[["2019","12","27"]]},"page":"25","publisher":"BioMed Central","title":"Key concepts in children’s footwear research: a scoping review focusing on therapeutic footwear","type":"article-journal","volume":"12"},"uris":["http://www.mendeley.com/documents/?uuid=7dd5dfc1-c163-461f-9086-ca8d2b393203"]}],"mendeley":{"formattedCitation":"(Hill et al., 2019; Nester et al., 2018)","plainTextFormattedCitation":"(Hill et al., 2019; Nester et al., 2018)","previouslyFormattedCitation":"(Hill et al., 2019; Nester et al., 2018)"},"properties":{"noteIndex":0},"schema":"https://github.com/citation-style-language/schema/raw/master/csl-citation.json"}</w:instrText>
      </w:r>
      <w:r w:rsidRPr="00470BA3">
        <w:rPr>
          <w:rFonts w:cstheme="minorHAnsi"/>
        </w:rPr>
        <w:fldChar w:fldCharType="separate"/>
      </w:r>
      <w:r w:rsidR="00254D00" w:rsidRPr="00254D00">
        <w:rPr>
          <w:rFonts w:cstheme="minorHAnsi"/>
          <w:noProof/>
        </w:rPr>
        <w:t>(Hill et al., 2019; Nester et al., 2018)</w:t>
      </w:r>
      <w:r w:rsidRPr="00470BA3">
        <w:rPr>
          <w:rFonts w:cstheme="minorHAnsi"/>
        </w:rPr>
        <w:fldChar w:fldCharType="end"/>
      </w:r>
      <w:r w:rsidRPr="00470BA3">
        <w:rPr>
          <w:rFonts w:cstheme="minorHAnsi"/>
        </w:rPr>
        <w:t>.</w:t>
      </w:r>
      <w:r>
        <w:rPr>
          <w:rFonts w:cstheme="minorHAnsi"/>
        </w:rPr>
        <w:t xml:space="preserve"> As outlined earlier in the thesis (see Chapter </w:t>
      </w:r>
      <w:r w:rsidR="00F71D5A">
        <w:rPr>
          <w:rFonts w:cstheme="minorHAnsi"/>
        </w:rPr>
        <w:t>2</w:t>
      </w:r>
      <w:r>
        <w:rPr>
          <w:rFonts w:cstheme="minorHAnsi"/>
        </w:rPr>
        <w:t>), children's OSSTF</w:t>
      </w:r>
      <w:r w:rsidRPr="00470BA3">
        <w:rPr>
          <w:rFonts w:cstheme="minorHAnsi"/>
        </w:rPr>
        <w:t xml:space="preserve"> is thought to enhance stability in these children through design modifications from standard retail footwear.</w:t>
      </w:r>
      <w:r>
        <w:rPr>
          <w:rFonts w:cstheme="minorHAnsi"/>
        </w:rPr>
        <w:t xml:space="preserve"> </w:t>
      </w:r>
      <w:r w:rsidRPr="00470BA3">
        <w:rPr>
          <w:rFonts w:cstheme="minorHAnsi"/>
        </w:rPr>
        <w:t>However</w:t>
      </w:r>
      <w:r>
        <w:rPr>
          <w:rFonts w:cstheme="minorHAnsi"/>
        </w:rPr>
        <w:t xml:space="preserve">, as established in the conducted systematic review (see Chapter </w:t>
      </w:r>
      <w:r w:rsidR="00F71D5A">
        <w:rPr>
          <w:rFonts w:cstheme="minorHAnsi"/>
        </w:rPr>
        <w:t>3</w:t>
      </w:r>
      <w:r>
        <w:rPr>
          <w:rFonts w:cstheme="minorHAnsi"/>
        </w:rPr>
        <w:t>),</w:t>
      </w:r>
      <w:r w:rsidRPr="00470BA3">
        <w:rPr>
          <w:rFonts w:cstheme="minorHAnsi"/>
        </w:rPr>
        <w:t xml:space="preserve"> there </w:t>
      </w:r>
      <w:r>
        <w:rPr>
          <w:rFonts w:cstheme="minorHAnsi"/>
        </w:rPr>
        <w:t>was</w:t>
      </w:r>
      <w:r w:rsidRPr="00470BA3">
        <w:rPr>
          <w:rFonts w:cstheme="minorHAnsi"/>
        </w:rPr>
        <w:t xml:space="preserve"> no consistent common understanding of </w:t>
      </w:r>
      <w:r>
        <w:rPr>
          <w:rFonts w:cstheme="minorHAnsi"/>
        </w:rPr>
        <w:t>the</w:t>
      </w:r>
      <w:r w:rsidRPr="00470BA3">
        <w:rPr>
          <w:rFonts w:cstheme="minorHAnsi"/>
        </w:rPr>
        <w:t xml:space="preserve"> design </w:t>
      </w:r>
      <w:r>
        <w:rPr>
          <w:rFonts w:cstheme="minorHAnsi"/>
        </w:rPr>
        <w:t>characteristics</w:t>
      </w:r>
      <w:r w:rsidRPr="00470BA3">
        <w:rPr>
          <w:rFonts w:cstheme="minorHAnsi"/>
        </w:rPr>
        <w:t xml:space="preserve"> </w:t>
      </w:r>
      <w:r>
        <w:rPr>
          <w:rFonts w:cstheme="minorHAnsi"/>
        </w:rPr>
        <w:t>of this footwear</w:t>
      </w:r>
      <w:r w:rsidRPr="00470BA3">
        <w:rPr>
          <w:rFonts w:cstheme="minorHAnsi"/>
        </w:rPr>
        <w:t>.</w:t>
      </w:r>
      <w:r>
        <w:rPr>
          <w:rFonts w:cstheme="minorHAnsi"/>
        </w:rPr>
        <w:t xml:space="preserve"> Consequently, through e</w:t>
      </w:r>
      <w:r w:rsidRPr="00470BA3">
        <w:rPr>
          <w:rFonts w:cstheme="minorHAnsi"/>
        </w:rPr>
        <w:t>xpert consensus gained through a standardised Delphi process</w:t>
      </w:r>
      <w:r>
        <w:rPr>
          <w:rFonts w:cstheme="minorHAnsi"/>
        </w:rPr>
        <w:t>,</w:t>
      </w:r>
      <w:r w:rsidRPr="00470BA3">
        <w:rPr>
          <w:rFonts w:cstheme="minorHAnsi"/>
        </w:rPr>
        <w:t xml:space="preserve"> the ideal design characteristics of </w:t>
      </w:r>
      <w:r>
        <w:rPr>
          <w:rFonts w:cstheme="minorHAnsi"/>
        </w:rPr>
        <w:t xml:space="preserve">OSSTF were identified (see Chapter </w:t>
      </w:r>
      <w:r w:rsidR="00F71D5A">
        <w:rPr>
          <w:rFonts w:cstheme="minorHAnsi"/>
        </w:rPr>
        <w:t>5</w:t>
      </w:r>
      <w:r>
        <w:rPr>
          <w:rFonts w:cstheme="minorHAnsi"/>
        </w:rPr>
        <w:t>)</w:t>
      </w:r>
      <w:r w:rsidRPr="00470BA3">
        <w:rPr>
          <w:rFonts w:cstheme="minorHAnsi"/>
        </w:rPr>
        <w:t>.</w:t>
      </w:r>
      <w:r>
        <w:rPr>
          <w:rFonts w:cstheme="minorHAnsi"/>
        </w:rPr>
        <w:t xml:space="preserve"> </w:t>
      </w:r>
      <w:r w:rsidRPr="00470BA3">
        <w:rPr>
          <w:rFonts w:cstheme="minorHAnsi"/>
        </w:rPr>
        <w:t xml:space="preserve">The consensus design characteristics </w:t>
      </w:r>
      <w:r>
        <w:rPr>
          <w:rFonts w:cstheme="minorHAnsi"/>
        </w:rPr>
        <w:t xml:space="preserve">of OSSTF </w:t>
      </w:r>
      <w:r w:rsidRPr="00470BA3">
        <w:rPr>
          <w:rFonts w:cstheme="minorHAnsi"/>
        </w:rPr>
        <w:t>from a functional aspect were characterised into stability and ergonomics.</w:t>
      </w:r>
      <w:r>
        <w:rPr>
          <w:rFonts w:cstheme="minorHAnsi"/>
        </w:rPr>
        <w:t xml:space="preserve"> </w:t>
      </w:r>
      <w:r w:rsidRPr="00470BA3">
        <w:rPr>
          <w:rFonts w:cstheme="minorHAnsi"/>
        </w:rPr>
        <w:t xml:space="preserve">Stability </w:t>
      </w:r>
      <w:r>
        <w:rPr>
          <w:rFonts w:cstheme="minorHAnsi"/>
        </w:rPr>
        <w:t>with</w:t>
      </w:r>
      <w:r w:rsidRPr="00470BA3">
        <w:rPr>
          <w:rFonts w:cstheme="minorHAnsi"/>
        </w:rPr>
        <w:t xml:space="preserve"> respect to biomechanics may be defined as the property of a body when disturbed from a static or steady state of motion to develop forces that restore the original state </w:t>
      </w:r>
      <w:r w:rsidRPr="00470BA3">
        <w:rPr>
          <w:rFonts w:cstheme="minorHAnsi"/>
        </w:rPr>
        <w:fldChar w:fldCharType="begin" w:fldLock="1"/>
      </w:r>
      <w:r w:rsidR="00D471C6">
        <w:rPr>
          <w:rFonts w:cstheme="minorHAnsi"/>
        </w:rPr>
        <w:instrText>ADDIN CSL_CITATION {"citationItems":[{"id":"ITEM-1","itemData":{"DOI":"10.1007/s11556-006-0006-6","ISSN":"18137253","abstract":"Walking is a fundamental motor skill that significantly affects the level of independence in older adults. The amount of variability present in a walking pattern reflects the quality of neuromuscular control. It is well established that a large proportion of falls in older people occurs when walking. The prevention of falls is vital for minimizing disability, preventing injury, and impeding the development of frailty and subsequent deterioration in quality of life. The present literature review focuses on dynamic stability. In dynamic stability, both the base of support and the center of mass are in motion, and effective balance function is required. In general, older adults are expected to have different movement patterns from younger adults, expressed by differences in limb kinematics and kinetics. A better understanding of the biomechanical variables involved can help anticipate and prevent potential falls. © EGREPA 2006.","author":[{"dropping-particle":"","family":"Meyer","given":"G.","non-dropping-particle":"","parse-names":false,"suffix":""},{"dropping-particle":"","family":"Ayalon","given":"M.","non-dropping-particle":"","parse-names":false,"suffix":""}],"container-title":"European Review of Aging and Physical Activity","id":"ITEM-1","issue":"1","issued":{"date-parts":[["2006","5","15"]]},"page":"29-33","publisher":"BioMed Central","title":"Biomechanical aspects of dynamic stability","type":"article","volume":"3"},"uris":["http://www.mendeley.com/documents/?uuid=f42cd908-a4c0-39b2-b3c8-107e60a89d0b"]}],"mendeley":{"formattedCitation":"(Meyer &amp; Ayalon, 2006)","plainTextFormattedCitation":"(Meyer &amp; Ayalon, 2006)","previouslyFormattedCitation":"(Meyer &amp; Ayalon, 2006)"},"properties":{"noteIndex":0},"schema":"https://github.com/citation-style-language/schema/raw/master/csl-citation.json"}</w:instrText>
      </w:r>
      <w:r w:rsidRPr="00470BA3">
        <w:rPr>
          <w:rFonts w:cstheme="minorHAnsi"/>
        </w:rPr>
        <w:fldChar w:fldCharType="separate"/>
      </w:r>
      <w:r w:rsidR="009A28E3" w:rsidRPr="009A28E3">
        <w:rPr>
          <w:rFonts w:cstheme="minorHAnsi"/>
          <w:noProof/>
        </w:rPr>
        <w:t>(Meyer &amp; Ayalon, 2006)</w:t>
      </w:r>
      <w:r w:rsidRPr="00470BA3">
        <w:rPr>
          <w:rFonts w:cstheme="minorHAnsi"/>
        </w:rPr>
        <w:fldChar w:fldCharType="end"/>
      </w:r>
      <w:r w:rsidRPr="00470BA3">
        <w:rPr>
          <w:rFonts w:cstheme="minorHAnsi"/>
        </w:rPr>
        <w:t>.</w:t>
      </w:r>
      <w:r>
        <w:rPr>
          <w:rFonts w:cstheme="minorHAnsi"/>
        </w:rPr>
        <w:t xml:space="preserve"> </w:t>
      </w:r>
      <w:r w:rsidRPr="00470BA3">
        <w:rPr>
          <w:rFonts w:cstheme="minorHAnsi"/>
        </w:rPr>
        <w:t>From a mechanical perspective</w:t>
      </w:r>
      <w:r>
        <w:rPr>
          <w:rFonts w:cstheme="minorHAnsi"/>
        </w:rPr>
        <w:t>,</w:t>
      </w:r>
      <w:r w:rsidRPr="00470BA3">
        <w:rPr>
          <w:rFonts w:cstheme="minorHAnsi"/>
        </w:rPr>
        <w:t xml:space="preserve"> </w:t>
      </w:r>
      <w:r>
        <w:rPr>
          <w:rFonts w:cstheme="minorHAnsi"/>
        </w:rPr>
        <w:t xml:space="preserve">the experts thought stability and ergonomics </w:t>
      </w:r>
      <w:r w:rsidR="00A316B2">
        <w:rPr>
          <w:rFonts w:cstheme="minorHAnsi"/>
        </w:rPr>
        <w:t>were</w:t>
      </w:r>
      <w:r w:rsidRPr="00470BA3">
        <w:rPr>
          <w:rFonts w:cstheme="minorHAnsi"/>
        </w:rPr>
        <w:t xml:space="preserve"> linked to the stiffness of </w:t>
      </w:r>
      <w:r>
        <w:rPr>
          <w:rFonts w:cstheme="minorHAnsi"/>
        </w:rPr>
        <w:t xml:space="preserve">the components of OSSTF </w:t>
      </w:r>
      <w:r w:rsidRPr="00336063">
        <w:rPr>
          <w:rFonts w:cstheme="minorHAnsi"/>
        </w:rPr>
        <w:t>in specific regions</w:t>
      </w:r>
      <w:r>
        <w:rPr>
          <w:rFonts w:cstheme="minorHAnsi"/>
        </w:rPr>
        <w:t xml:space="preserve"> of the footwear (see Chapter </w:t>
      </w:r>
      <w:r w:rsidR="00F71D5A">
        <w:rPr>
          <w:rFonts w:cstheme="minorHAnsi"/>
        </w:rPr>
        <w:t>5</w:t>
      </w:r>
      <w:r>
        <w:rPr>
          <w:rFonts w:cstheme="minorHAnsi"/>
        </w:rPr>
        <w:t>)</w:t>
      </w:r>
      <w:r w:rsidRPr="00470BA3">
        <w:rPr>
          <w:rFonts w:cstheme="minorHAnsi"/>
        </w:rPr>
        <w:t>.</w:t>
      </w:r>
      <w:r>
        <w:rPr>
          <w:rFonts w:cstheme="minorHAnsi"/>
        </w:rPr>
        <w:t xml:space="preserve"> </w:t>
      </w:r>
      <w:r w:rsidRPr="00470BA3">
        <w:rPr>
          <w:rFonts w:cstheme="minorHAnsi"/>
        </w:rPr>
        <w:t xml:space="preserve">With stability thought to be enhanced with increased </w:t>
      </w:r>
      <w:r>
        <w:rPr>
          <w:rFonts w:cstheme="minorHAnsi"/>
        </w:rPr>
        <w:t xml:space="preserve">resistance </w:t>
      </w:r>
      <w:r w:rsidRPr="00470BA3">
        <w:rPr>
          <w:rFonts w:cstheme="minorHAnsi"/>
        </w:rPr>
        <w:t>to movement</w:t>
      </w:r>
      <w:r>
        <w:rPr>
          <w:rFonts w:cstheme="minorHAnsi"/>
        </w:rPr>
        <w:t xml:space="preserve"> (stiffness) i</w:t>
      </w:r>
      <w:r w:rsidRPr="00470BA3">
        <w:rPr>
          <w:rFonts w:cstheme="minorHAnsi"/>
        </w:rPr>
        <w:t>n a mediolateral direction</w:t>
      </w:r>
      <w:r>
        <w:rPr>
          <w:rFonts w:cstheme="minorHAnsi"/>
        </w:rPr>
        <w:t xml:space="preserve"> </w:t>
      </w:r>
      <w:r w:rsidRPr="00470BA3">
        <w:rPr>
          <w:rFonts w:cstheme="minorHAnsi"/>
        </w:rPr>
        <w:t>(</w:t>
      </w:r>
      <w:r w:rsidR="002675B4">
        <w:rPr>
          <w:rFonts w:cstheme="minorHAnsi"/>
        </w:rPr>
        <w:t>c</w:t>
      </w:r>
      <w:r w:rsidR="002675B4" w:rsidRPr="00470BA3">
        <w:rPr>
          <w:rFonts w:cstheme="minorHAnsi"/>
        </w:rPr>
        <w:t xml:space="preserve">oronal </w:t>
      </w:r>
      <w:r w:rsidRPr="00470BA3">
        <w:rPr>
          <w:rFonts w:cstheme="minorHAnsi"/>
        </w:rPr>
        <w:t xml:space="preserve">plane) </w:t>
      </w:r>
      <w:r>
        <w:rPr>
          <w:rFonts w:cstheme="minorHAnsi"/>
        </w:rPr>
        <w:t>(</w:t>
      </w:r>
      <w:r w:rsidR="00777776">
        <w:rPr>
          <w:rFonts w:cstheme="minorHAnsi"/>
        </w:rPr>
        <w:fldChar w:fldCharType="begin"/>
      </w:r>
      <w:r w:rsidR="00777776">
        <w:rPr>
          <w:rFonts w:cstheme="minorHAnsi"/>
        </w:rPr>
        <w:instrText xml:space="preserve"> REF _Ref138796221 \h </w:instrText>
      </w:r>
      <w:r w:rsidR="00CE0695">
        <w:rPr>
          <w:rFonts w:cstheme="minorHAnsi"/>
        </w:rPr>
        <w:instrText xml:space="preserve"> \* MERGEFORMAT </w:instrText>
      </w:r>
      <w:r w:rsidR="00777776">
        <w:rPr>
          <w:rFonts w:cstheme="minorHAnsi"/>
        </w:rPr>
      </w:r>
      <w:r w:rsidR="00777776">
        <w:rPr>
          <w:rFonts w:cstheme="minorHAnsi"/>
        </w:rPr>
        <w:fldChar w:fldCharType="separate"/>
      </w:r>
      <w:r w:rsidR="00777776">
        <w:t xml:space="preserve">Figure </w:t>
      </w:r>
      <w:r w:rsidR="00777776">
        <w:rPr>
          <w:noProof/>
        </w:rPr>
        <w:t>6</w:t>
      </w:r>
      <w:r w:rsidR="00777776">
        <w:noBreakHyphen/>
      </w:r>
      <w:r w:rsidR="00777776">
        <w:rPr>
          <w:noProof/>
        </w:rPr>
        <w:t>1</w:t>
      </w:r>
      <w:r w:rsidR="00777776">
        <w:rPr>
          <w:rFonts w:cstheme="minorHAnsi"/>
        </w:rPr>
        <w:fldChar w:fldCharType="end"/>
      </w:r>
      <w:r>
        <w:rPr>
          <w:rFonts w:cstheme="minorHAnsi"/>
        </w:rPr>
        <w:t xml:space="preserve">), </w:t>
      </w:r>
      <w:r w:rsidRPr="00470BA3">
        <w:rPr>
          <w:rFonts w:cstheme="minorHAnsi"/>
        </w:rPr>
        <w:t xml:space="preserve">and ergonomics thought to be enhanced by </w:t>
      </w:r>
      <w:r>
        <w:rPr>
          <w:rFonts w:cstheme="minorHAnsi"/>
        </w:rPr>
        <w:t>a lowered resistance to movement (</w:t>
      </w:r>
      <w:r w:rsidRPr="00470BA3">
        <w:rPr>
          <w:rFonts w:cstheme="minorHAnsi"/>
        </w:rPr>
        <w:t>flexibility</w:t>
      </w:r>
      <w:r>
        <w:rPr>
          <w:rFonts w:cstheme="minorHAnsi"/>
        </w:rPr>
        <w:t>/</w:t>
      </w:r>
      <w:r w:rsidRPr="00470BA3">
        <w:rPr>
          <w:rFonts w:cstheme="minorHAnsi"/>
        </w:rPr>
        <w:t>lower stiffness</w:t>
      </w:r>
      <w:r>
        <w:rPr>
          <w:rFonts w:cstheme="minorHAnsi"/>
        </w:rPr>
        <w:t>)</w:t>
      </w:r>
      <w:r w:rsidRPr="00470BA3">
        <w:rPr>
          <w:rFonts w:cstheme="minorHAnsi"/>
        </w:rPr>
        <w:t xml:space="preserve"> in an </w:t>
      </w:r>
      <w:r>
        <w:rPr>
          <w:rFonts w:cstheme="minorHAnsi"/>
        </w:rPr>
        <w:t>anterior-posterior</w:t>
      </w:r>
      <w:r w:rsidRPr="00470BA3">
        <w:rPr>
          <w:rFonts w:cstheme="minorHAnsi"/>
        </w:rPr>
        <w:t xml:space="preserve"> direction (sagittal</w:t>
      </w:r>
      <w:r>
        <w:rPr>
          <w:rFonts w:cstheme="minorHAnsi"/>
        </w:rPr>
        <w:t xml:space="preserve"> plane</w:t>
      </w:r>
      <w:r w:rsidRPr="00470BA3">
        <w:rPr>
          <w:rFonts w:cstheme="minorHAnsi"/>
        </w:rPr>
        <w:t>)</w:t>
      </w:r>
      <w:r w:rsidR="002C17C0">
        <w:rPr>
          <w:rFonts w:cstheme="minorHAnsi"/>
        </w:rPr>
        <w:t xml:space="preserve"> </w:t>
      </w:r>
      <w:r>
        <w:rPr>
          <w:rFonts w:cstheme="minorHAnsi"/>
        </w:rPr>
        <w:t>(</w:t>
      </w:r>
      <w:r w:rsidR="00777776">
        <w:rPr>
          <w:rFonts w:cstheme="minorHAnsi"/>
        </w:rPr>
        <w:fldChar w:fldCharType="begin"/>
      </w:r>
      <w:r w:rsidR="00777776">
        <w:rPr>
          <w:rFonts w:cstheme="minorHAnsi"/>
        </w:rPr>
        <w:instrText xml:space="preserve"> REF _Ref138796221 \h </w:instrText>
      </w:r>
      <w:r w:rsidR="00CE0695">
        <w:rPr>
          <w:rFonts w:cstheme="minorHAnsi"/>
        </w:rPr>
        <w:instrText xml:space="preserve"> \* MERGEFORMAT </w:instrText>
      </w:r>
      <w:r w:rsidR="00777776">
        <w:rPr>
          <w:rFonts w:cstheme="minorHAnsi"/>
        </w:rPr>
      </w:r>
      <w:r w:rsidR="00777776">
        <w:rPr>
          <w:rFonts w:cstheme="minorHAnsi"/>
        </w:rPr>
        <w:fldChar w:fldCharType="separate"/>
      </w:r>
      <w:r w:rsidR="00777776">
        <w:t xml:space="preserve">Figure </w:t>
      </w:r>
      <w:r w:rsidR="00777776">
        <w:rPr>
          <w:noProof/>
        </w:rPr>
        <w:t>6</w:t>
      </w:r>
      <w:r w:rsidR="00777776">
        <w:noBreakHyphen/>
      </w:r>
      <w:r w:rsidR="00777776">
        <w:rPr>
          <w:noProof/>
        </w:rPr>
        <w:t>1</w:t>
      </w:r>
      <w:r w:rsidR="00777776">
        <w:rPr>
          <w:rFonts w:cstheme="minorHAnsi"/>
        </w:rPr>
        <w:fldChar w:fldCharType="end"/>
      </w:r>
      <w:r>
        <w:rPr>
          <w:rFonts w:cstheme="minorHAnsi"/>
        </w:rPr>
        <w:t>)</w:t>
      </w:r>
      <w:r w:rsidRPr="00470BA3">
        <w:rPr>
          <w:rFonts w:cstheme="minorHAnsi"/>
        </w:rPr>
        <w:t xml:space="preserve">. </w:t>
      </w:r>
    </w:p>
    <w:p w14:paraId="117B9951" w14:textId="645D144F" w:rsidR="00980B8A" w:rsidRDefault="00EE709B" w:rsidP="00980B8A">
      <w:pPr>
        <w:keepNext/>
        <w:jc w:val="center"/>
      </w:pPr>
      <w:r>
        <w:rPr>
          <w:noProof/>
        </w:rPr>
        <w:lastRenderedPageBreak/>
        <w:drawing>
          <wp:inline distT="0" distB="0" distL="0" distR="0" wp14:anchorId="3699B1CE" wp14:editId="5ADA24BA">
            <wp:extent cx="4508500" cy="3797300"/>
            <wp:effectExtent l="0" t="0" r="0" b="0"/>
            <wp:docPr id="1873378350" name="Picture 1873378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378350" name="Picture 1873378350"/>
                    <pic:cNvPicPr/>
                  </pic:nvPicPr>
                  <pic:blipFill>
                    <a:blip r:embed="rId38">
                      <a:extLst>
                        <a:ext uri="{28A0092B-C50C-407E-A947-70E740481C1C}">
                          <a14:useLocalDpi xmlns:a14="http://schemas.microsoft.com/office/drawing/2010/main" val="0"/>
                        </a:ext>
                      </a:extLst>
                    </a:blip>
                    <a:stretch>
                      <a:fillRect/>
                    </a:stretch>
                  </pic:blipFill>
                  <pic:spPr>
                    <a:xfrm>
                      <a:off x="0" y="0"/>
                      <a:ext cx="4508500" cy="3797300"/>
                    </a:xfrm>
                    <a:prstGeom prst="rect">
                      <a:avLst/>
                    </a:prstGeom>
                  </pic:spPr>
                </pic:pic>
              </a:graphicData>
            </a:graphic>
          </wp:inline>
        </w:drawing>
      </w:r>
    </w:p>
    <w:p w14:paraId="4DB57DBC" w14:textId="7C88820A" w:rsidR="00980B8A" w:rsidRDefault="00980B8A" w:rsidP="00980B8A">
      <w:pPr>
        <w:pStyle w:val="Caption"/>
        <w:rPr>
          <w:rFonts w:cstheme="minorHAnsi"/>
        </w:rPr>
      </w:pPr>
      <w:bookmarkStart w:id="182" w:name="_Ref138796221"/>
      <w:bookmarkStart w:id="183" w:name="_Toc156393204"/>
      <w:r>
        <w:t xml:space="preserve">Figure </w:t>
      </w:r>
      <w:fldSimple w:instr=" STYLEREF 1 \s ">
        <w:r w:rsidR="00337CAB">
          <w:rPr>
            <w:noProof/>
          </w:rPr>
          <w:t>6</w:t>
        </w:r>
      </w:fldSimple>
      <w:r w:rsidR="00337CAB">
        <w:noBreakHyphen/>
      </w:r>
      <w:fldSimple w:instr=" SEQ Figure \* ARABIC \s 1 ">
        <w:r w:rsidR="00337CAB">
          <w:rPr>
            <w:noProof/>
          </w:rPr>
          <w:t>1</w:t>
        </w:r>
      </w:fldSimple>
      <w:bookmarkEnd w:id="182"/>
      <w:r>
        <w:t xml:space="preserve"> </w:t>
      </w:r>
      <w:r w:rsidRPr="00792B08">
        <w:t>Planes of motion</w:t>
      </w:r>
      <w:bookmarkEnd w:id="183"/>
    </w:p>
    <w:p w14:paraId="46A56FCF" w14:textId="77777777" w:rsidR="00980B8A" w:rsidRDefault="00980B8A" w:rsidP="00980B8A">
      <w:pPr>
        <w:jc w:val="center"/>
        <w:rPr>
          <w:rFonts w:cstheme="minorHAnsi"/>
        </w:rPr>
      </w:pPr>
    </w:p>
    <w:p w14:paraId="53BF4239" w14:textId="67EBDEB3" w:rsidR="00980B8A" w:rsidRPr="002D68C2" w:rsidRDefault="00980B8A" w:rsidP="00CE0695">
      <w:pPr>
        <w:pStyle w:val="ListParagraph"/>
        <w:spacing w:line="360" w:lineRule="auto"/>
        <w:ind w:left="0"/>
        <w:jc w:val="both"/>
        <w:rPr>
          <w:rFonts w:cstheme="minorHAnsi"/>
        </w:rPr>
      </w:pPr>
      <w:r w:rsidRPr="00470BA3">
        <w:rPr>
          <w:rFonts w:cstheme="minorHAnsi"/>
        </w:rPr>
        <w:t xml:space="preserve">Design characteristics </w:t>
      </w:r>
      <w:r>
        <w:rPr>
          <w:rFonts w:cstheme="minorHAnsi"/>
        </w:rPr>
        <w:t xml:space="preserve">suggested by the experts (see Chapter </w:t>
      </w:r>
      <w:r w:rsidR="00E10023">
        <w:rPr>
          <w:rFonts w:cstheme="minorHAnsi"/>
        </w:rPr>
        <w:t>5</w:t>
      </w:r>
      <w:r>
        <w:rPr>
          <w:rFonts w:cstheme="minorHAnsi"/>
        </w:rPr>
        <w:t xml:space="preserve">) </w:t>
      </w:r>
      <w:r w:rsidRPr="00470BA3">
        <w:rPr>
          <w:rFonts w:cstheme="minorHAnsi"/>
        </w:rPr>
        <w:t>to enhance stability</w:t>
      </w:r>
      <w:r>
        <w:rPr>
          <w:rFonts w:cstheme="minorHAnsi"/>
        </w:rPr>
        <w:t xml:space="preserve"> by offering increased stiffness to movements in a mediolateral direction </w:t>
      </w:r>
      <w:r w:rsidRPr="00470BA3">
        <w:t>included</w:t>
      </w:r>
      <w:r w:rsidR="002675B4">
        <w:t xml:space="preserve"> </w:t>
      </w:r>
      <w:r w:rsidR="002675B4">
        <w:rPr>
          <w:rFonts w:cstheme="minorHAnsi"/>
        </w:rPr>
        <w:t>(</w:t>
      </w:r>
      <w:r w:rsidR="002675B4">
        <w:rPr>
          <w:rFonts w:cstheme="minorHAnsi"/>
        </w:rPr>
        <w:fldChar w:fldCharType="begin"/>
      </w:r>
      <w:r w:rsidR="002675B4">
        <w:rPr>
          <w:rFonts w:cstheme="minorHAnsi"/>
        </w:rPr>
        <w:instrText xml:space="preserve"> REF _Ref138796246 \h  \* MERGEFORMAT </w:instrText>
      </w:r>
      <w:r w:rsidR="002675B4">
        <w:rPr>
          <w:rFonts w:cstheme="minorHAnsi"/>
        </w:rPr>
      </w:r>
      <w:r w:rsidR="002675B4">
        <w:rPr>
          <w:rFonts w:cstheme="minorHAnsi"/>
        </w:rPr>
        <w:fldChar w:fldCharType="separate"/>
      </w:r>
      <w:r w:rsidR="002675B4">
        <w:t xml:space="preserve">Figure </w:t>
      </w:r>
      <w:r w:rsidR="002675B4">
        <w:rPr>
          <w:noProof/>
        </w:rPr>
        <w:t>6</w:t>
      </w:r>
      <w:r w:rsidR="002675B4">
        <w:noBreakHyphen/>
      </w:r>
      <w:r w:rsidR="002675B4">
        <w:rPr>
          <w:noProof/>
        </w:rPr>
        <w:t>2</w:t>
      </w:r>
      <w:r w:rsidR="002675B4">
        <w:rPr>
          <w:rFonts w:cstheme="minorHAnsi"/>
        </w:rPr>
        <w:fldChar w:fldCharType="end"/>
      </w:r>
      <w:r w:rsidR="002675B4">
        <w:rPr>
          <w:rFonts w:cstheme="minorHAnsi"/>
        </w:rPr>
        <w:t>)</w:t>
      </w:r>
      <w:r w:rsidRPr="00470BA3">
        <w:t>:</w:t>
      </w:r>
    </w:p>
    <w:p w14:paraId="6B5C5F5E" w14:textId="77777777" w:rsidR="00980B8A" w:rsidRPr="00470BA3" w:rsidRDefault="00980B8A" w:rsidP="00CE0695">
      <w:pPr>
        <w:pStyle w:val="ListParagraph"/>
        <w:numPr>
          <w:ilvl w:val="0"/>
          <w:numId w:val="3"/>
        </w:numPr>
        <w:spacing w:line="360" w:lineRule="auto"/>
        <w:jc w:val="both"/>
        <w:rPr>
          <w:rFonts w:cstheme="minorHAnsi"/>
        </w:rPr>
      </w:pPr>
      <w:r>
        <w:rPr>
          <w:rFonts w:cstheme="minorHAnsi"/>
        </w:rPr>
        <w:t xml:space="preserve">Increased </w:t>
      </w:r>
      <w:r w:rsidRPr="00470BA3">
        <w:rPr>
          <w:rFonts w:cstheme="minorHAnsi"/>
        </w:rPr>
        <w:t>height and length of the heel counter</w:t>
      </w:r>
      <w:r>
        <w:rPr>
          <w:rFonts w:cstheme="minorHAnsi"/>
        </w:rPr>
        <w:t>/stiffener</w:t>
      </w:r>
    </w:p>
    <w:p w14:paraId="51C3911C" w14:textId="77777777" w:rsidR="00980B8A" w:rsidRPr="00470BA3" w:rsidRDefault="00980B8A" w:rsidP="00CE0695">
      <w:pPr>
        <w:pStyle w:val="ListParagraph"/>
        <w:numPr>
          <w:ilvl w:val="0"/>
          <w:numId w:val="3"/>
        </w:numPr>
        <w:spacing w:line="360" w:lineRule="auto"/>
        <w:jc w:val="both"/>
        <w:rPr>
          <w:rFonts w:cstheme="minorHAnsi"/>
        </w:rPr>
      </w:pPr>
      <w:r>
        <w:rPr>
          <w:rFonts w:cstheme="minorHAnsi"/>
        </w:rPr>
        <w:t xml:space="preserve">Increased </w:t>
      </w:r>
      <w:r w:rsidRPr="00470BA3">
        <w:rPr>
          <w:rFonts w:cstheme="minorHAnsi"/>
        </w:rPr>
        <w:t xml:space="preserve">height of the </w:t>
      </w:r>
      <w:proofErr w:type="spellStart"/>
      <w:r w:rsidRPr="00470BA3">
        <w:rPr>
          <w:rFonts w:cstheme="minorHAnsi"/>
        </w:rPr>
        <w:t>topline</w:t>
      </w:r>
      <w:proofErr w:type="spellEnd"/>
    </w:p>
    <w:p w14:paraId="56A2B1AB" w14:textId="77777777" w:rsidR="00980B8A" w:rsidRDefault="00980B8A" w:rsidP="00CE0695">
      <w:pPr>
        <w:pStyle w:val="ListParagraph"/>
        <w:numPr>
          <w:ilvl w:val="0"/>
          <w:numId w:val="3"/>
        </w:numPr>
        <w:spacing w:line="360" w:lineRule="auto"/>
        <w:jc w:val="both"/>
        <w:rPr>
          <w:rFonts w:cstheme="minorHAnsi"/>
        </w:rPr>
      </w:pPr>
      <w:r>
        <w:rPr>
          <w:rFonts w:cstheme="minorHAnsi"/>
        </w:rPr>
        <w:t>Reduced o</w:t>
      </w:r>
      <w:r w:rsidRPr="00470BA3">
        <w:rPr>
          <w:rFonts w:cstheme="minorHAnsi"/>
        </w:rPr>
        <w:t>utsole width ratio of the forefoot and heel</w:t>
      </w:r>
    </w:p>
    <w:p w14:paraId="3A86C670" w14:textId="77777777" w:rsidR="00980B8A" w:rsidRPr="00470BA3" w:rsidRDefault="00980B8A" w:rsidP="00CE0695">
      <w:pPr>
        <w:pStyle w:val="ListParagraph"/>
        <w:numPr>
          <w:ilvl w:val="0"/>
          <w:numId w:val="3"/>
        </w:numPr>
        <w:spacing w:line="360" w:lineRule="auto"/>
        <w:jc w:val="both"/>
        <w:rPr>
          <w:rFonts w:cstheme="minorHAnsi"/>
        </w:rPr>
      </w:pPr>
      <w:r>
        <w:rPr>
          <w:rFonts w:cstheme="minorHAnsi"/>
        </w:rPr>
        <w:t>Increased outsole heel width ratio to the width of the heel cup of upper</w:t>
      </w:r>
    </w:p>
    <w:p w14:paraId="5F777DF1" w14:textId="77777777" w:rsidR="00980B8A" w:rsidRDefault="00980B8A" w:rsidP="00CE0695">
      <w:pPr>
        <w:pStyle w:val="ListParagraph"/>
        <w:numPr>
          <w:ilvl w:val="0"/>
          <w:numId w:val="3"/>
        </w:numPr>
        <w:spacing w:line="360" w:lineRule="auto"/>
        <w:jc w:val="both"/>
        <w:rPr>
          <w:rFonts w:cstheme="minorHAnsi"/>
        </w:rPr>
      </w:pPr>
      <w:r w:rsidRPr="00470BA3">
        <w:rPr>
          <w:rFonts w:cstheme="minorHAnsi"/>
        </w:rPr>
        <w:t>Lace fastening</w:t>
      </w:r>
    </w:p>
    <w:p w14:paraId="06277CCB" w14:textId="77777777" w:rsidR="00980B8A" w:rsidRDefault="00980B8A" w:rsidP="00CE0695">
      <w:pPr>
        <w:pStyle w:val="ListParagraph"/>
        <w:numPr>
          <w:ilvl w:val="0"/>
          <w:numId w:val="3"/>
        </w:numPr>
        <w:spacing w:line="360" w:lineRule="auto"/>
        <w:jc w:val="both"/>
        <w:rPr>
          <w:rFonts w:cstheme="minorHAnsi"/>
        </w:rPr>
      </w:pPr>
      <w:r>
        <w:rPr>
          <w:rFonts w:cstheme="minorHAnsi"/>
        </w:rPr>
        <w:t>Stiffer fixation of the upper to the outsole.</w:t>
      </w:r>
    </w:p>
    <w:p w14:paraId="33EB1CFD" w14:textId="77777777" w:rsidR="00980B8A" w:rsidRPr="00470BA3" w:rsidRDefault="00980B8A" w:rsidP="00CE0695">
      <w:pPr>
        <w:pStyle w:val="ListParagraph"/>
        <w:numPr>
          <w:ilvl w:val="0"/>
          <w:numId w:val="3"/>
        </w:numPr>
        <w:spacing w:line="360" w:lineRule="auto"/>
        <w:jc w:val="both"/>
        <w:rPr>
          <w:rFonts w:cstheme="minorHAnsi"/>
        </w:rPr>
      </w:pPr>
      <w:r>
        <w:rPr>
          <w:rFonts w:cstheme="minorHAnsi"/>
        </w:rPr>
        <w:t xml:space="preserve">Increased </w:t>
      </w:r>
      <w:r w:rsidRPr="00470BA3">
        <w:rPr>
          <w:rFonts w:cstheme="minorHAnsi"/>
        </w:rPr>
        <w:t>stiffness of the outsole at the midfoot</w:t>
      </w:r>
      <w:r>
        <w:rPr>
          <w:rFonts w:cstheme="minorHAnsi"/>
        </w:rPr>
        <w:t xml:space="preserve"> area</w:t>
      </w:r>
    </w:p>
    <w:p w14:paraId="3CA6FA67" w14:textId="77777777" w:rsidR="00980B8A" w:rsidRDefault="00980B8A" w:rsidP="00CE0695">
      <w:pPr>
        <w:pStyle w:val="ListParagraph"/>
        <w:spacing w:line="360" w:lineRule="auto"/>
        <w:ind w:left="0"/>
        <w:jc w:val="both"/>
        <w:rPr>
          <w:rFonts w:cstheme="minorHAnsi"/>
        </w:rPr>
      </w:pPr>
    </w:p>
    <w:p w14:paraId="11F6AF20" w14:textId="26CD4194" w:rsidR="00980B8A" w:rsidRPr="00470BA3" w:rsidRDefault="00980B8A" w:rsidP="00CE0695">
      <w:pPr>
        <w:pStyle w:val="ListParagraph"/>
        <w:spacing w:line="360" w:lineRule="auto"/>
        <w:ind w:left="0"/>
        <w:jc w:val="both"/>
        <w:rPr>
          <w:rFonts w:cstheme="minorHAnsi"/>
        </w:rPr>
      </w:pPr>
      <w:r w:rsidRPr="00470BA3">
        <w:rPr>
          <w:rFonts w:cstheme="minorHAnsi"/>
        </w:rPr>
        <w:t>Design characteristics thought to enhance ergonomics</w:t>
      </w:r>
      <w:r>
        <w:rPr>
          <w:rFonts w:cstheme="minorHAnsi"/>
        </w:rPr>
        <w:t xml:space="preserve"> by offering lower stiffness to movements in an anterior-posterior direction</w:t>
      </w:r>
      <w:r w:rsidR="002D68C2">
        <w:rPr>
          <w:rFonts w:cstheme="minorHAnsi"/>
        </w:rPr>
        <w:t xml:space="preserve"> </w:t>
      </w:r>
      <w:r>
        <w:rPr>
          <w:rFonts w:cstheme="minorHAnsi"/>
        </w:rPr>
        <w:t>included</w:t>
      </w:r>
      <w:r w:rsidR="002D68C2">
        <w:rPr>
          <w:rFonts w:cstheme="minorHAnsi"/>
        </w:rPr>
        <w:t xml:space="preserve"> (</w:t>
      </w:r>
      <w:r w:rsidR="002D68C2">
        <w:rPr>
          <w:rFonts w:cstheme="minorHAnsi"/>
        </w:rPr>
        <w:fldChar w:fldCharType="begin"/>
      </w:r>
      <w:r w:rsidR="002D68C2">
        <w:rPr>
          <w:rFonts w:cstheme="minorHAnsi"/>
        </w:rPr>
        <w:instrText xml:space="preserve"> REF _Ref138796246 \h  \* MERGEFORMAT </w:instrText>
      </w:r>
      <w:r w:rsidR="002D68C2">
        <w:rPr>
          <w:rFonts w:cstheme="minorHAnsi"/>
        </w:rPr>
      </w:r>
      <w:r w:rsidR="002D68C2">
        <w:rPr>
          <w:rFonts w:cstheme="minorHAnsi"/>
        </w:rPr>
        <w:fldChar w:fldCharType="separate"/>
      </w:r>
      <w:r w:rsidR="002D68C2">
        <w:t xml:space="preserve">Figure </w:t>
      </w:r>
      <w:r w:rsidR="002D68C2">
        <w:rPr>
          <w:noProof/>
        </w:rPr>
        <w:t>6</w:t>
      </w:r>
      <w:r w:rsidR="002D68C2">
        <w:noBreakHyphen/>
      </w:r>
      <w:r w:rsidR="002D68C2">
        <w:rPr>
          <w:noProof/>
        </w:rPr>
        <w:t>2</w:t>
      </w:r>
      <w:r w:rsidR="002D68C2">
        <w:rPr>
          <w:rFonts w:cstheme="minorHAnsi"/>
        </w:rPr>
        <w:fldChar w:fldCharType="end"/>
      </w:r>
      <w:r w:rsidR="002D68C2">
        <w:rPr>
          <w:rFonts w:cstheme="minorHAnsi"/>
        </w:rPr>
        <w:t>)</w:t>
      </w:r>
      <w:r>
        <w:rPr>
          <w:rFonts w:cstheme="minorHAnsi"/>
        </w:rPr>
        <w:t>:</w:t>
      </w:r>
    </w:p>
    <w:p w14:paraId="3FA92CA0" w14:textId="77777777" w:rsidR="00980B8A" w:rsidRPr="00470BA3" w:rsidRDefault="00980B8A" w:rsidP="00CE0695">
      <w:pPr>
        <w:pStyle w:val="ListParagraph"/>
        <w:numPr>
          <w:ilvl w:val="0"/>
          <w:numId w:val="6"/>
        </w:numPr>
        <w:spacing w:line="360" w:lineRule="auto"/>
        <w:jc w:val="both"/>
        <w:rPr>
          <w:rFonts w:cstheme="minorHAnsi"/>
        </w:rPr>
      </w:pPr>
      <w:r w:rsidRPr="00470BA3">
        <w:rPr>
          <w:rFonts w:cstheme="minorHAnsi"/>
        </w:rPr>
        <w:t>Flexibility</w:t>
      </w:r>
      <w:r>
        <w:rPr>
          <w:rFonts w:cstheme="minorHAnsi"/>
        </w:rPr>
        <w:t xml:space="preserve"> </w:t>
      </w:r>
      <w:r w:rsidRPr="00470BA3">
        <w:rPr>
          <w:rFonts w:cstheme="minorHAnsi"/>
        </w:rPr>
        <w:t>of the outsole at the forefoot</w:t>
      </w:r>
    </w:p>
    <w:p w14:paraId="5821D356" w14:textId="77777777" w:rsidR="00980B8A" w:rsidRPr="00AB38C8" w:rsidRDefault="00980B8A" w:rsidP="00CE0695">
      <w:pPr>
        <w:pStyle w:val="ListParagraph"/>
        <w:numPr>
          <w:ilvl w:val="0"/>
          <w:numId w:val="6"/>
        </w:numPr>
        <w:spacing w:line="360" w:lineRule="auto"/>
        <w:jc w:val="both"/>
        <w:rPr>
          <w:rFonts w:cstheme="minorHAnsi"/>
        </w:rPr>
      </w:pPr>
      <w:r w:rsidRPr="00470BA3">
        <w:rPr>
          <w:rFonts w:cstheme="minorHAnsi"/>
        </w:rPr>
        <w:t>Flexibility</w:t>
      </w:r>
      <w:r>
        <w:rPr>
          <w:rFonts w:cstheme="minorHAnsi"/>
        </w:rPr>
        <w:t xml:space="preserve"> </w:t>
      </w:r>
      <w:r w:rsidRPr="00470BA3">
        <w:rPr>
          <w:rFonts w:cstheme="minorHAnsi"/>
        </w:rPr>
        <w:t xml:space="preserve">of the </w:t>
      </w:r>
      <w:proofErr w:type="spellStart"/>
      <w:r w:rsidRPr="00470BA3">
        <w:rPr>
          <w:rFonts w:cstheme="minorHAnsi"/>
        </w:rPr>
        <w:t>topline</w:t>
      </w:r>
      <w:proofErr w:type="spellEnd"/>
      <w:r>
        <w:rPr>
          <w:rFonts w:cstheme="minorHAnsi"/>
        </w:rPr>
        <w:t xml:space="preserve"> </w:t>
      </w:r>
    </w:p>
    <w:p w14:paraId="24B56296" w14:textId="048F0C6E" w:rsidR="00980B8A" w:rsidRDefault="00980B8A" w:rsidP="00CE0695">
      <w:pPr>
        <w:pStyle w:val="ListParagraph"/>
        <w:spacing w:line="360" w:lineRule="auto"/>
        <w:ind w:left="0"/>
        <w:jc w:val="both"/>
        <w:rPr>
          <w:rFonts w:cstheme="minorHAnsi"/>
        </w:rPr>
      </w:pPr>
    </w:p>
    <w:p w14:paraId="5D93CDE3" w14:textId="77777777" w:rsidR="00980B8A" w:rsidRDefault="00980B8A" w:rsidP="00CE0695">
      <w:pPr>
        <w:pStyle w:val="ListParagraph"/>
        <w:spacing w:line="360" w:lineRule="auto"/>
        <w:ind w:left="0"/>
        <w:jc w:val="both"/>
        <w:rPr>
          <w:rFonts w:cstheme="minorHAnsi"/>
        </w:rPr>
      </w:pPr>
    </w:p>
    <w:p w14:paraId="0A4E5C8D" w14:textId="1FBCD033" w:rsidR="00980B8A" w:rsidRDefault="00980B8A" w:rsidP="00CE0695">
      <w:pPr>
        <w:pStyle w:val="ListParagraph"/>
        <w:spacing w:line="360" w:lineRule="auto"/>
        <w:ind w:left="0"/>
        <w:jc w:val="both"/>
        <w:rPr>
          <w:rFonts w:cstheme="minorHAnsi"/>
        </w:rPr>
      </w:pPr>
      <w:r>
        <w:rPr>
          <w:rFonts w:cstheme="minorHAnsi"/>
        </w:rPr>
        <w:t>The d</w:t>
      </w:r>
      <w:r w:rsidRPr="00AB38C8">
        <w:rPr>
          <w:rFonts w:cstheme="minorHAnsi"/>
        </w:rPr>
        <w:t xml:space="preserve">esign </w:t>
      </w:r>
      <w:r>
        <w:rPr>
          <w:rFonts w:cstheme="minorHAnsi"/>
        </w:rPr>
        <w:t>c</w:t>
      </w:r>
      <w:r w:rsidRPr="00AB38C8">
        <w:rPr>
          <w:rFonts w:cstheme="minorHAnsi"/>
        </w:rPr>
        <w:t xml:space="preserve">haracteristics to enhance stability would be required to be stiffer than standard retail footwear, whilst those design characteristics of ergonomics should offer </w:t>
      </w:r>
      <w:r w:rsidRPr="003A1E21">
        <w:rPr>
          <w:rFonts w:cstheme="minorHAnsi"/>
        </w:rPr>
        <w:t>comparable stiffness to</w:t>
      </w:r>
      <w:r w:rsidRPr="00AB38C8">
        <w:rPr>
          <w:rFonts w:cstheme="minorHAnsi"/>
        </w:rPr>
        <w:t xml:space="preserve"> standard retail footwear (</w:t>
      </w:r>
      <w:r w:rsidR="002D68C2">
        <w:rPr>
          <w:rFonts w:cstheme="minorHAnsi"/>
        </w:rPr>
        <w:t>s</w:t>
      </w:r>
      <w:r w:rsidR="002D68C2" w:rsidRPr="00AB38C8">
        <w:rPr>
          <w:rFonts w:cstheme="minorHAnsi"/>
        </w:rPr>
        <w:t xml:space="preserve">ee </w:t>
      </w:r>
      <w:r w:rsidRPr="00AB38C8">
        <w:rPr>
          <w:rFonts w:cstheme="minorHAnsi"/>
        </w:rPr>
        <w:t xml:space="preserve">Chapter </w:t>
      </w:r>
      <w:r w:rsidR="00E10023">
        <w:rPr>
          <w:rFonts w:cstheme="minorHAnsi"/>
        </w:rPr>
        <w:t>5</w:t>
      </w:r>
      <w:r w:rsidRPr="00AB38C8">
        <w:rPr>
          <w:rFonts w:cstheme="minorHAnsi"/>
        </w:rPr>
        <w:t>).</w:t>
      </w:r>
    </w:p>
    <w:p w14:paraId="7B4153F4" w14:textId="01CB6FAD" w:rsidR="00980B8A" w:rsidRDefault="00980B8A" w:rsidP="00CE0695">
      <w:pPr>
        <w:spacing w:line="360" w:lineRule="auto"/>
        <w:jc w:val="both"/>
        <w:rPr>
          <w:rFonts w:cstheme="minorHAnsi"/>
        </w:rPr>
      </w:pPr>
      <w:r>
        <w:rPr>
          <w:rFonts w:cstheme="minorHAnsi"/>
        </w:rPr>
        <w:t xml:space="preserve">It must be noted that design characteristics S1-S5 to enhance stiffness were specifically defined by the experts. In contrast, the remaining characteristics for stability (S6&amp;7) and those of ergonomics (E1&amp;E2) only stated the characteristic should offer increased stiffness or flexibility with no suggestion of what design would achieve this. Although it would be logical to postulate that these design characteristics are related to the shore strength of the material used, the manufacturing process (stitching, glued) and the dimensions of the characteristic (length, width, depth) </w:t>
      </w:r>
      <w:r>
        <w:rPr>
          <w:rFonts w:cstheme="minorHAnsi"/>
        </w:rPr>
        <w:fldChar w:fldCharType="begin" w:fldLock="1"/>
      </w:r>
      <w:r w:rsidR="00016B99">
        <w:rPr>
          <w:rFonts w:cstheme="minorHAnsi"/>
        </w:rPr>
        <w:instrText>ADDIN CSL_CITATION {"citationItems":[{"id":"ITEM-1","itemData":{"ISSN":"14665123","abstract":"The paper demonstrates concepts for designing stiffer structures. They are: (a) the more direct the internal force path, the stiffer the structure; (b) the more uniform the internal force distribution, the stiffer the structure; and (c) the smaller the internal forces, the stiffer the structure. These concepts are applicable to the design of many structures. Two ways of implementing the concepts into practice are provided. Simple examples are given to illustrate the implementation and the efficiency of the concepts. Laboratory tests and the demonstration of two physical models further confirm the findings. Several practical designs are also provided to show the applicability and significance of these concepts. An alternative definition of structural stiffness is given which complements the existing definition and allows for designing stiffer structures. It is interesting to note that using the concepts may lead to not only stiffer but also more economical and elegant designs.","author":[{"dropping-particle":"","family":"Ji","given":"Tianjian","non-dropping-particle":"","parse-names":false,"suffix":""}],"container-title":"Structural Engineer","id":"ITEM-1","issue":"21","issued":{"date-parts":[["2003"]]},"page":"36-42","title":"Concepts for designing stiffer structures","type":"article-journal","volume":"81"},"uris":["http://www.mendeley.com/documents/?uuid=3f8cd8dd-5ec0-3605-bdb1-b8d9ff670d14"]}],"mendeley":{"formattedCitation":"(Ji, 2003)","plainTextFormattedCitation":"(Ji, 2003)","previouslyFormattedCitation":"(Ji, 2003)"},"properties":{"noteIndex":0},"schema":"https://github.com/citation-style-language/schema/raw/master/csl-citation.json"}</w:instrText>
      </w:r>
      <w:r>
        <w:rPr>
          <w:rFonts w:cstheme="minorHAnsi"/>
        </w:rPr>
        <w:fldChar w:fldCharType="separate"/>
      </w:r>
      <w:r w:rsidR="00FD2112" w:rsidRPr="00FD2112">
        <w:rPr>
          <w:rFonts w:cstheme="minorHAnsi"/>
          <w:noProof/>
        </w:rPr>
        <w:t>(Ji, 2003)</w:t>
      </w:r>
      <w:r>
        <w:rPr>
          <w:rFonts w:cstheme="minorHAnsi"/>
        </w:rPr>
        <w:fldChar w:fldCharType="end"/>
      </w:r>
      <w:r>
        <w:rPr>
          <w:rFonts w:cstheme="minorHAnsi"/>
        </w:rPr>
        <w:t>.</w:t>
      </w:r>
    </w:p>
    <w:p w14:paraId="143EA377" w14:textId="77777777" w:rsidR="00980B8A" w:rsidRDefault="00980B8A" w:rsidP="00980B8A">
      <w:pPr>
        <w:pStyle w:val="ListParagraph"/>
        <w:ind w:left="0"/>
        <w:jc w:val="both"/>
        <w:rPr>
          <w:rFonts w:cstheme="minorHAnsi"/>
        </w:rPr>
      </w:pPr>
    </w:p>
    <w:p w14:paraId="4211CE64" w14:textId="77777777" w:rsidR="00980B8A" w:rsidRDefault="00980B8A" w:rsidP="00980B8A">
      <w:pPr>
        <w:pStyle w:val="ListParagraph"/>
        <w:keepNext/>
        <w:ind w:left="0"/>
        <w:jc w:val="center"/>
      </w:pPr>
      <w:r>
        <w:rPr>
          <w:rFonts w:cstheme="minorHAnsi"/>
          <w:noProof/>
        </w:rPr>
        <w:drawing>
          <wp:inline distT="0" distB="0" distL="0" distR="0" wp14:anchorId="3E47A313" wp14:editId="5D47F44E">
            <wp:extent cx="4918509" cy="2916207"/>
            <wp:effectExtent l="0" t="0" r="0" b="5080"/>
            <wp:docPr id="2" name="Picture 2" descr="A pair of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air of sho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4930173" cy="2923123"/>
                    </a:xfrm>
                    <a:prstGeom prst="rect">
                      <a:avLst/>
                    </a:prstGeom>
                  </pic:spPr>
                </pic:pic>
              </a:graphicData>
            </a:graphic>
          </wp:inline>
        </w:drawing>
      </w:r>
    </w:p>
    <w:p w14:paraId="4027BB14" w14:textId="1B183286" w:rsidR="00980B8A" w:rsidRPr="00470BA3" w:rsidRDefault="00980B8A" w:rsidP="00980B8A">
      <w:pPr>
        <w:pStyle w:val="Caption"/>
        <w:rPr>
          <w:rFonts w:cstheme="minorHAnsi"/>
        </w:rPr>
      </w:pPr>
      <w:bookmarkStart w:id="184" w:name="_Ref138796246"/>
      <w:bookmarkStart w:id="185" w:name="_Toc156393205"/>
      <w:r>
        <w:t xml:space="preserve">Figure </w:t>
      </w:r>
      <w:fldSimple w:instr=" STYLEREF 1 \s ">
        <w:r w:rsidR="00337CAB">
          <w:rPr>
            <w:noProof/>
          </w:rPr>
          <w:t>6</w:t>
        </w:r>
      </w:fldSimple>
      <w:r w:rsidR="00337CAB">
        <w:noBreakHyphen/>
      </w:r>
      <w:fldSimple w:instr=" SEQ Figure \* ARABIC \s 1 ">
        <w:r w:rsidR="00337CAB">
          <w:rPr>
            <w:noProof/>
          </w:rPr>
          <w:t>2</w:t>
        </w:r>
      </w:fldSimple>
      <w:bookmarkEnd w:id="184"/>
      <w:r>
        <w:t xml:space="preserve"> </w:t>
      </w:r>
      <w:r w:rsidRPr="00D612BE">
        <w:t xml:space="preserve">Design characteristics of </w:t>
      </w:r>
      <w:r>
        <w:t>children's</w:t>
      </w:r>
      <w:r w:rsidRPr="00D612BE">
        <w:t xml:space="preserve"> </w:t>
      </w:r>
      <w:r>
        <w:t>"</w:t>
      </w:r>
      <w:r w:rsidRPr="00D612BE">
        <w:t>Off the shelf</w:t>
      </w:r>
      <w:r>
        <w:t>"</w:t>
      </w:r>
      <w:r w:rsidRPr="00D612BE">
        <w:t xml:space="preserve"> stability therapeutic footwear (OSSTF).</w:t>
      </w:r>
      <w:bookmarkEnd w:id="185"/>
    </w:p>
    <w:p w14:paraId="4F40C58E" w14:textId="77777777" w:rsidR="00980B8A" w:rsidRDefault="00980B8A" w:rsidP="00980B8A">
      <w:pPr>
        <w:rPr>
          <w:rFonts w:cstheme="minorHAnsi"/>
        </w:rPr>
      </w:pPr>
    </w:p>
    <w:p w14:paraId="35961210" w14:textId="6DAEC8B8" w:rsidR="003B6266" w:rsidRDefault="00980B8A" w:rsidP="00CE0695">
      <w:pPr>
        <w:spacing w:line="360" w:lineRule="auto"/>
        <w:jc w:val="both"/>
        <w:rPr>
          <w:rFonts w:cstheme="minorHAnsi"/>
        </w:rPr>
      </w:pPr>
      <w:r>
        <w:rPr>
          <w:rFonts w:cstheme="minorHAnsi"/>
        </w:rPr>
        <w:t xml:space="preserve">Although these design characteristics reached expert consensus, this only </w:t>
      </w:r>
      <w:r w:rsidR="00E4473C">
        <w:rPr>
          <w:rFonts w:cstheme="minorHAnsi"/>
        </w:rPr>
        <w:t xml:space="preserve">provided </w:t>
      </w:r>
      <w:r>
        <w:rPr>
          <w:rFonts w:cstheme="minorHAnsi"/>
        </w:rPr>
        <w:t>opinion-based evidence for the design characteristics of OSSTF as an assistive aid for children. It would be beneficial for researchers, clinicians, and manufacturers to quantify the effects these design characteristics may have on mechanical stiffness to inform how they may assist children</w:t>
      </w:r>
      <w:r w:rsidR="004D479A">
        <w:rPr>
          <w:rFonts w:cstheme="minorHAnsi"/>
        </w:rPr>
        <w:t>’</w:t>
      </w:r>
      <w:r>
        <w:rPr>
          <w:rFonts w:cstheme="minorHAnsi"/>
        </w:rPr>
        <w:t xml:space="preserve">s mobility. </w:t>
      </w:r>
    </w:p>
    <w:p w14:paraId="65573533" w14:textId="77777777" w:rsidR="00CF2F9C" w:rsidRDefault="00CF2F9C" w:rsidP="00CE0695">
      <w:pPr>
        <w:spacing w:line="360" w:lineRule="auto"/>
        <w:jc w:val="both"/>
        <w:rPr>
          <w:rFonts w:cstheme="minorHAnsi"/>
        </w:rPr>
      </w:pPr>
    </w:p>
    <w:p w14:paraId="24D4958C" w14:textId="3D0449DD" w:rsidR="00821092" w:rsidRDefault="00AB081B" w:rsidP="009344E2">
      <w:pPr>
        <w:pStyle w:val="Heading3"/>
        <w:numPr>
          <w:ilvl w:val="2"/>
          <w:numId w:val="29"/>
        </w:numPr>
        <w:spacing w:line="360" w:lineRule="auto"/>
      </w:pPr>
      <w:bookmarkStart w:id="186" w:name="_Toc156403500"/>
      <w:r>
        <w:lastRenderedPageBreak/>
        <w:t>Mechani</w:t>
      </w:r>
      <w:r w:rsidR="002A2120">
        <w:t>cal stiffness testing of footwear</w:t>
      </w:r>
      <w:bookmarkEnd w:id="186"/>
    </w:p>
    <w:p w14:paraId="02E7C9E2" w14:textId="58FD6DD2" w:rsidR="00980B8A" w:rsidRPr="005507DC" w:rsidRDefault="00980B8A" w:rsidP="002A2120">
      <w:pPr>
        <w:spacing w:line="360" w:lineRule="auto"/>
        <w:jc w:val="both"/>
      </w:pPr>
      <w:r>
        <w:rPr>
          <w:rFonts w:cstheme="minorHAnsi"/>
        </w:rPr>
        <w:t xml:space="preserve">Numerous test methods for footwear manufacture and design exist </w:t>
      </w:r>
      <w:r>
        <w:rPr>
          <w:rFonts w:cstheme="minorHAnsi"/>
        </w:rPr>
        <w:fldChar w:fldCharType="begin" w:fldLock="1"/>
      </w:r>
      <w:r w:rsidR="00D471C6">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id":"ITEM-2","itemData":{"URL":"https://www.satra.com/test_methods/","accessed":{"date-parts":[["2020","1","28"]]},"author":[{"dropping-particle":"","family":"Technology Centre","given":"Satra","non-dropping-particle":"","parse-names":false,"suffix":""}],"id":"ITEM-2","issued":{"date-parts":[["2020"]]},"title":"SATRA Test Methods","type":"webpage"},"uris":["http://www.mendeley.com/documents/?uuid=2409cbc2-0136-30e0-9e33-39ee0bf05bb0"]}],"mendeley":{"formattedCitation":"(ISO, 2021; Technology Centre, 2020)","plainTextFormattedCitation":"(ISO, 2021; Technology Centre, 2020)","previouslyFormattedCitation":"(ISO, 2021; Technology Centre, 2020)"},"properties":{"noteIndex":0},"schema":"https://github.com/citation-style-language/schema/raw/master/csl-citation.json"}</w:instrText>
      </w:r>
      <w:r>
        <w:rPr>
          <w:rFonts w:cstheme="minorHAnsi"/>
        </w:rPr>
        <w:fldChar w:fldCharType="separate"/>
      </w:r>
      <w:r w:rsidR="009A28E3" w:rsidRPr="009A28E3">
        <w:rPr>
          <w:rFonts w:cstheme="minorHAnsi"/>
          <w:noProof/>
        </w:rPr>
        <w:t>(ISO, 2021; Technology Centre, 2020)</w:t>
      </w:r>
      <w:r>
        <w:rPr>
          <w:rFonts w:cstheme="minorHAnsi"/>
        </w:rPr>
        <w:fldChar w:fldCharType="end"/>
      </w:r>
      <w:r>
        <w:rPr>
          <w:rFonts w:cstheme="minorHAnsi"/>
        </w:rPr>
        <w:t xml:space="preserve">. However, there is not currently a complete range of tests available to test the effect of the </w:t>
      </w:r>
      <w:r w:rsidR="000C7AE8">
        <w:rPr>
          <w:rFonts w:cstheme="minorHAnsi"/>
        </w:rPr>
        <w:t xml:space="preserve">Delphi </w:t>
      </w:r>
      <w:r>
        <w:rPr>
          <w:rFonts w:cstheme="minorHAnsi"/>
        </w:rPr>
        <w:t>postulated design characteristics on the stiffness of footwear</w:t>
      </w:r>
      <w:r w:rsidR="000C7AE8">
        <w:rPr>
          <w:rFonts w:cstheme="minorHAnsi"/>
        </w:rPr>
        <w:t xml:space="preserve">. </w:t>
      </w:r>
      <w:r w:rsidR="005507DC">
        <w:rPr>
          <w:rFonts w:cstheme="minorHAnsi"/>
        </w:rPr>
        <w:t>Established international mechanical stiffness testing standards have mainly focused on analysing the individual design components separately (ex-situ) and not within the shoe as a whole</w:t>
      </w:r>
      <w:r w:rsidR="005507DC" w:rsidRPr="00D2578D">
        <w:rPr>
          <w:rFonts w:cstheme="minorHAnsi"/>
        </w:rPr>
        <w:t xml:space="preserve"> </w:t>
      </w:r>
      <w:r w:rsidR="005507DC">
        <w:rPr>
          <w:rFonts w:cstheme="minorHAnsi"/>
        </w:rPr>
        <w:t xml:space="preserve">(in-situ) </w:t>
      </w:r>
      <w:r w:rsidR="005507DC">
        <w:rPr>
          <w:rFonts w:cstheme="minorHAnsi"/>
        </w:rPr>
        <w:fldChar w:fldCharType="begin" w:fldLock="1"/>
      </w:r>
      <w:r w:rsidR="005507DC">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sidR="005507DC">
        <w:rPr>
          <w:rFonts w:cstheme="minorHAnsi"/>
        </w:rPr>
        <w:fldChar w:fldCharType="separate"/>
      </w:r>
      <w:r w:rsidR="005507DC" w:rsidRPr="00FD2112">
        <w:rPr>
          <w:rFonts w:cstheme="minorHAnsi"/>
          <w:noProof/>
        </w:rPr>
        <w:t>(ISO, 2021)</w:t>
      </w:r>
      <w:r w:rsidR="005507DC">
        <w:rPr>
          <w:rFonts w:cstheme="minorHAnsi"/>
        </w:rPr>
        <w:fldChar w:fldCharType="end"/>
      </w:r>
      <w:r w:rsidR="005507DC">
        <w:rPr>
          <w:rFonts w:cstheme="minorHAnsi"/>
        </w:rPr>
        <w:t>. Studies that have looked at the stiffness of footwear design components in</w:t>
      </w:r>
      <w:r w:rsidR="00B431E8">
        <w:rPr>
          <w:rFonts w:cstheme="minorHAnsi"/>
        </w:rPr>
        <w:t>-</w:t>
      </w:r>
      <w:r w:rsidR="005507DC">
        <w:rPr>
          <w:rFonts w:cstheme="minorHAnsi"/>
        </w:rPr>
        <w:t xml:space="preserve">situ have tended to focus on the compressive stiffness of the outsole in relation to the cushioning properties of the footwear </w:t>
      </w:r>
      <w:r w:rsidR="005507DC">
        <w:rPr>
          <w:rFonts w:cstheme="minorHAnsi"/>
        </w:rPr>
        <w:fldChar w:fldCharType="begin" w:fldLock="1"/>
      </w:r>
      <w:r w:rsidR="005507DC">
        <w:rPr>
          <w:rFonts w:cstheme="minorHAnsi"/>
        </w:rPr>
        <w:instrText>ADDIN CSL_CITATION {"citationItems":[{"id":"ITEM-1","itemData":{"DOI":"10.1016/J.PROENG.2010.04.070","ISSN":"1877-7058","abstract":"The purpose of the presented study was to compare the results of ASTM F 1614 Procedure A, Procedure B and the HIT method to quantify the shock attenuating properties of 29 commercially available running shoes. The performed tests revealed a different behavior of the three procedures regarding loading time (ASTM-A: material depending, x- =16 ms±2; ASTM-B: 20 ms; HIT: 35 ms) and peak force (ASTM-A: material depending, x- =992 N±92; ASTM-B: material depending, x- =985 N±110; HIT: 1500 N). Because of viscoelastic material behavior those test methods resulted in different ratings regarding the shock absorbing abilities of the investigated samples.","author":[{"dropping-particle":"","family":"Schwanitz","given":"Stefan","non-dropping-particle":"","parse-names":false,"suffix":""},{"dropping-particle":"","family":"Möser","given":"Sebastian","non-dropping-particle":"","parse-names":false,"suffix":""},{"dropping-particle":"","family":"Odenwald","given":"Stephan","non-dropping-particle":"","parse-names":false,"suffix":""}],"container-title":"Procedia Engineering","id":"ITEM-1","issue":"2","issued":{"date-parts":[["2010","6","1"]]},"page":"2805-2810","publisher":"No longer published by Elsevier","title":"Comparison of test methods to quantify shock attenuating properties of athletic footwear","type":"article-journal","volume":"2"},"uris":["http://www.mendeley.com/documents/?uuid=6049e593-d21d-3770-aea1-f36cc0c8b5d8"]},{"id":"ITEM-2","itemData":{"DOI":"10.1016/j.gaitpost.2014.01.014","ISSN":"18792219","abstract":"Impact testing is undertaken to quantify the shock absorption characteristics of footwear. The current widely reported mechanical testing method mimics the heel impact in running and therefore applies excessive energy to walking footwear. The purpose of this study was to modify the ASTM protocol F1614 (Procedure A) to better represent walking gait. This was achieved by collecting kinematic and kinetic data while participants walked in four different styles of walking footwear (trainer, oxford shoe, flip-flop and triple-density sandal). The quantified heel-velocity and effective mass at ground-impact were then replicated in a mechanical protocol. The kinematic data identified different impact characteristics in the footwear styles. Significantly faster heel velocity towards the floor was recorded walking in the toe-post sandals (flip-flop and triple-density sandal) compared with other conditions (e.g. flip-flop: 0.36±0.05ms-1 versus trainer: 0.18±0.06ms-1). The mechanical protocol was adapted by altering the mass and drop height specific to the data captured for each shoe (e.g. flip-flop: drop height 7mm, mass 16.2kg). As expected, the adapted mechanical protocol produced significantly lower peak force and accelerometer values than the ASTM protocol (p&lt;.001). The mean difference between the human and adapted protocol was 12.7±17.5% (p&lt;.001) for peak acceleration and 25.2±17.7% (p=786) for peak force. This paper demonstrates that altered mechanical test protocols can more closely replicate loading on the lower limb in walking. This therefore suggests that testing of material properties of footbeds not only needs to be gait style specific (e.g. running versus walking), but also footwear style specific. © 2014 Elsevier B.V.","author":[{"dropping-particle":"","family":"Price","given":"Carina","non-dropping-particle":"","parse-names":false,"suffix":""},{"dropping-particle":"","family":"Cooper","given":"Glen","non-dropping-particle":"","parse-names":false,"suffix":""},{"dropping-particle":"","family":"Graham-Smith","given":"Philip","non-dropping-particle":"","parse-names":false,"suffix":""},{"dropping-particle":"","family":"Jones","given":"Richard","non-dropping-particle":"","parse-names":false,"suffix":""}],"container-title":"Gait and Posture","id":"ITEM-2","issue":"1","issued":{"date-parts":[["2014"]]},"page":"26-31","publisher":"Elsevier","title":"A mechanical protocol to replicate impact in walking footwear","type":"article-journal","volume":"40"},"uris":["http://www.mendeley.com/documents/?uuid=7bd9767d-c3d5-3625-b907-97fbf010ce46"]},{"id":"ITEM-3","itemData":{"DOI":"10.1177/17543371221133903/SUPPL_FILE/SJ-DOCX-1-PIP-10.1177_17543371221133903.DOCX","ISSN":"1754338X","abstract":"The aim of this study is to provide a comprehensive review of the current literature on test techniques that imitate the contact phase between the shoe and the ground to study shoe wear over time. Scoping review. Peer-reviewed studies were identified from electronic databases using a structured keyword search and a screening process. Relevant characteristics have been classified into three fields: the control of the test machines, the characteristics of the foot-ankle complex machine control and the outputs of the mechanical tests. Eight peer-reviewed studies were retrieved after screening and further analyzed. They described seven different machines and testing arrangements presenting different mechanical designs and controls. The most advanced machines not only controlled the kinematic of shod passive prosthesis, but also included a form of control of the vertical ground reaction forces and the use of an active foot system with two joints. Still, the resulting foot kinematics and ground reaction forces remained far from those of a real human when the machines simulate walking or running at a realistic speed. Moreover, none of the reviewed studies presented results of wear tests for a long period of time. This review summarizes the different mechanical approaches described in existing shoe wear study literature. Although none of the reviewed studies proposed a fully satisfying mechanical solution, they presented encouraging results. The most promising concepts and the remaining research tracks have been identified.","author":[{"dropping-particle":"","family":"Polomé","given":"Elliot","non-dropping-particle":"","parse-names":false,"suffix":""},{"dropping-particle":"","family":"Théveniau","given":"Nicolas","non-dropping-particle":"","parse-names":false,"suffix":""},{"dropping-particle":"","family":"Vigier","given":"Cédric","non-dropping-particle":"","parse-names":false,"suffix":""},{"dropping-particle":"","family":"Dumas","given":"Raphaël","non-dropping-particle":"","parse-names":false,"suffix":""},{"dropping-particle":"","family":"Robert","given":"Thomas","non-dropping-particle":"","parse-names":false,"suffix":""}],"container-title":"Proceedings of the Institution of Mechanical Engineers, Part P: Journal of Sports Engineering and Technology","id":"ITEM-3","issued":{"date-parts":[["2022","11","5"]]},"publisher":"SAGE Publications Ltd","title":"Shoe wear test machine: What exists versus innovations and promising concepts. A scoping review","type":"article-journal"},"uris":["http://www.mendeley.com/documents/?uuid=34ba9529-f585-3260-971f-c2467a8c3aab"]}],"mendeley":{"formattedCitation":"(Polomé et al., 2022; Price et al., 2014; Schwanitz et al., 2010)","plainTextFormattedCitation":"(Polomé et al., 2022; Price et al., 2014; Schwanitz et al., 2010)","previouslyFormattedCitation":"(Polomé et al., 2022; Price et al., 2014; Schwanitz et al., 2010)"},"properties":{"noteIndex":0},"schema":"https://github.com/citation-style-language/schema/raw/master/csl-citation.json"}</w:instrText>
      </w:r>
      <w:r w:rsidR="005507DC">
        <w:rPr>
          <w:rFonts w:cstheme="minorHAnsi"/>
        </w:rPr>
        <w:fldChar w:fldCharType="separate"/>
      </w:r>
      <w:r w:rsidR="005507DC" w:rsidRPr="00AD12D7">
        <w:rPr>
          <w:rFonts w:cstheme="minorHAnsi"/>
          <w:noProof/>
        </w:rPr>
        <w:t>(Polomé et al., 2022; Price et al., 2014; Schwanitz et al., 2010)</w:t>
      </w:r>
      <w:r w:rsidR="005507DC">
        <w:rPr>
          <w:rFonts w:cstheme="minorHAnsi"/>
        </w:rPr>
        <w:fldChar w:fldCharType="end"/>
      </w:r>
      <w:r w:rsidR="002461E7">
        <w:rPr>
          <w:rFonts w:cstheme="minorHAnsi"/>
        </w:rPr>
        <w:t>.</w:t>
      </w:r>
      <w:r w:rsidR="005507DC">
        <w:rPr>
          <w:rFonts w:cstheme="minorHAnsi"/>
        </w:rPr>
        <w:t xml:space="preserve"> </w:t>
      </w:r>
      <w:r w:rsidR="002461E7">
        <w:rPr>
          <w:rFonts w:cstheme="minorHAnsi"/>
        </w:rPr>
        <w:t xml:space="preserve">Conversely there has been </w:t>
      </w:r>
      <w:r w:rsidR="005507DC">
        <w:rPr>
          <w:rFonts w:cstheme="minorHAnsi"/>
        </w:rPr>
        <w:t>relatively limited assessment of ankle and midfoot torque stiffness</w:t>
      </w:r>
      <w:r w:rsidR="00B8632F" w:rsidRPr="00B8632F">
        <w:rPr>
          <w:rFonts w:cstheme="minorHAnsi"/>
        </w:rPr>
        <w:t xml:space="preserve"> </w:t>
      </w:r>
      <w:r w:rsidR="00B8632F">
        <w:rPr>
          <w:rFonts w:cstheme="minorHAnsi"/>
        </w:rPr>
        <w:fldChar w:fldCharType="begin" w:fldLock="1"/>
      </w:r>
      <w:r w:rsidR="00B8632F">
        <w:rPr>
          <w:rFonts w:cstheme="minorHAnsi"/>
        </w:rPr>
        <w:instrText>ADDIN CSL_CITATION {"citationItems":[{"id":"ITEM-1","itemData":{"DOI":"10.1016/j.jbiomech.2010.05.029","ISSN":"00219290","abstract":"Increased boot shaft stiffness may have a noticeable impact on the range of motion of the ankle joint. Therefore, the ability of the ankle joint to generate power for propulsion might be impaired. This might result in compensatory changes at the knee and hip joint. Besides, adaptability of the subtalar joint to uneven surface might be reduced, which could in turn affect stability. The aim of the study was therefore to investigate the influence of boot shaft stiffness on biomechanical gait parameters.Fifteen healthy young adults walked over coarse gravel wearing two different hiking boots that differed by 50% in passive shaft stiffness. Leg kinematics, kinetics and electromyography were measured. Gait velocity and indicators for stability were not different when walking with the hard and soft boot shaft over the gravel surface. However, the hard boot shaft decreased the ankle range of motion as well as the eccentric energy absorbed at the ankle joint. As a consequence, compensatory changes at the knee joint were observed. Co-contraction was increased, and greater eccentric energy was absorbed. Therefore, the efficiency of gait with hard boots might be decreased and joint loading at the knee might be increased, which might cause early fatigue of knee muscles during walking or hiking. The results of this study suggest that stiffness and blocking of joint motion at the ankle should not be equated with safety. A trade-off between lateral stiffness and free natural motion of the ankle joint complex might be preferable. © 2010 Elsevier Ltd.","author":[{"dropping-particle":"","family":"Böhm","given":"Harald","non-dropping-particle":"","parse-names":false,"suffix":""},{"dropping-particle":"","family":"Hösl","given":"Matthias","non-dropping-particle":"","parse-names":false,"suffix":""}],"container-title":"Journal of Biomechanics","id":"ITEM-1","issue":"13","issued":{"date-parts":[["2010","9"]]},"page":"2467-2472","title":"Effect of boot shaft stiffness on stability joint energy and muscular co-contraction during walking on uneven surface","type":"article-journal","volume":"43"},"uris":["http://www.mendeley.com/documents/?uuid=2a2a7caf-6b3c-3989-ba09-93b2ac78f920"]},{"id":"ITEM-2","itemData":{"DOI":"10.1080/19424280.2017.1342703","ISSN":"19424299","abstract":"There is evidence to suggest that certain extrinsic factors, such as footwear, may contribute to risk of running injury. Torsional shoe stiffness quantifies the resistance of a shoe to twisting about its long axis between the heel and toe box, and has been previously linked to changes in foot and ankle kinetics and kinematics during running and cutting motions. Despite the potential for torsional stiffness to influence gait and injury risk, torsional stiffness of running shoes is rarely reported in biomechanical research, and methods of quantifying shoe torsional stiffness are not currently standardised. The purpose of this study was to propose and validate a device for the quantification of torsional stiffness of a variety of types and sizes of running footwear. The device includes the measurement of shoe length. This provides required information for a more comprehensive calculation of torsional stiffness that represents the product of the area moment of inertia and the modulus of rigidity, both of which can be useful to characterise a particular type of shoe based on its shape and material properties. The results of inter-rater and intra-rater reliability analyses suggest that the device is useful for repeatable measurements of torsional stiffness in both the medial and lateral directions, as well as heel thickness.","author":[{"dropping-particle":"","family":"Zifchock","given":"Rebecca","non-dropping-particle":"","parse-names":false,"suffix":""},{"dropping-particle":"","family":"Sulley","given":"Michaela","non-dropping-particle":"","parse-names":false,"suffix":""},{"dropping-particle":"","family":"Helton","given":"Gary","non-dropping-particle":"","parse-names":false,"suffix":""},{"dropping-particle":"","family":"Freisinger","given":"Gregory","non-dropping-particle":"","parse-names":false,"suffix":""},{"dropping-particle":"","family":"Wilson","given":"Roderick","non-dropping-particle":"","parse-names":false,"suffix":""},{"dropping-particle":"","family":"Blackmon","given":"William","non-dropping-particle":"","parse-names":false,"suffix":""},{"dropping-particle":"","family":"Goss","given":"Donald","non-dropping-particle":"","parse-names":false,"suffix":""}],"container-title":"Footwear Science","id":"ITEM-2","issue":"3","issued":{"date-parts":[["2017","9","2"]]},"page":"121-126","publisher":"Taylor and Francis Ltd.","title":"Quantification of torsional stiffness in running footwear: proposed methodology","type":"article-journal","volume":"9"},"uris":["http://www.mendeley.com/documents/?uuid=f4d8dd8c-d8d3-35e9-bc7a-450690e3925c"]}],"mendeley":{"formattedCitation":"(Böhm &amp; Hösl, 2010; Zifchock et al., 2017)","plainTextFormattedCitation":"(Böhm &amp; Hösl, 2010; Zifchock et al., 2017)","previouslyFormattedCitation":"(Böhm &amp; Hösl, 2010; Zifchock et al., 2017)"},"properties":{"noteIndex":0},"schema":"https://github.com/citation-style-language/schema/raw/master/csl-citation.json"}</w:instrText>
      </w:r>
      <w:r w:rsidR="00B8632F">
        <w:rPr>
          <w:rFonts w:cstheme="minorHAnsi"/>
        </w:rPr>
        <w:fldChar w:fldCharType="separate"/>
      </w:r>
      <w:r w:rsidR="00B8632F" w:rsidRPr="008D6F89">
        <w:rPr>
          <w:rFonts w:cstheme="minorHAnsi"/>
          <w:noProof/>
        </w:rPr>
        <w:t>(Böhm &amp; Hösl, 2010; Zifchock et al., 2017)</w:t>
      </w:r>
      <w:r w:rsidR="00B8632F">
        <w:rPr>
          <w:rFonts w:cstheme="minorHAnsi"/>
        </w:rPr>
        <w:fldChar w:fldCharType="end"/>
      </w:r>
      <w:r w:rsidR="00B8632F">
        <w:rPr>
          <w:rFonts w:cstheme="minorHAnsi"/>
        </w:rPr>
        <w:t>,</w:t>
      </w:r>
      <w:r w:rsidR="005507DC">
        <w:rPr>
          <w:rFonts w:cstheme="minorHAnsi"/>
        </w:rPr>
        <w:t xml:space="preserve"> that would be applicable to assess the stability properties of OSSTF proposed </w:t>
      </w:r>
      <w:r w:rsidR="005507DC" w:rsidRPr="00B425FA">
        <w:rPr>
          <w:rFonts w:cstheme="minorHAnsi"/>
        </w:rPr>
        <w:t xml:space="preserve">from the </w:t>
      </w:r>
      <w:r w:rsidR="00B8632F" w:rsidRPr="00B425FA">
        <w:rPr>
          <w:rFonts w:cstheme="minorHAnsi"/>
        </w:rPr>
        <w:t>Delphi expert consensus</w:t>
      </w:r>
      <w:r w:rsidR="00B8632F">
        <w:rPr>
          <w:rFonts w:cstheme="minorHAnsi"/>
        </w:rPr>
        <w:t xml:space="preserve"> (Chapter 5)</w:t>
      </w:r>
      <w:r w:rsidR="005507DC">
        <w:rPr>
          <w:rFonts w:cstheme="minorHAnsi"/>
        </w:rPr>
        <w:t>.</w:t>
      </w:r>
      <w:r w:rsidR="005507DC">
        <w:t xml:space="preserve"> </w:t>
      </w:r>
      <w:r>
        <w:rPr>
          <w:rFonts w:cstheme="minorHAnsi"/>
        </w:rPr>
        <w:t xml:space="preserve">Since it is known that the mechanical stiffness of a structure will be affected not only by the materials used but the architecture (manufacturing process, dimensions) of the complete structure </w:t>
      </w:r>
      <w:r>
        <w:rPr>
          <w:rFonts w:cstheme="minorHAnsi"/>
        </w:rPr>
        <w:fldChar w:fldCharType="begin" w:fldLock="1"/>
      </w:r>
      <w:r w:rsidR="00016B99">
        <w:rPr>
          <w:rFonts w:cstheme="minorHAnsi"/>
        </w:rPr>
        <w:instrText>ADDIN CSL_CITATION {"citationItems":[{"id":"ITEM-1","itemData":{"ISSN":"14665123","abstract":"The paper demonstrates concepts for designing stiffer structures. They are: (a) the more direct the internal force path, the stiffer the structure; (b) the more uniform the internal force distribution, the stiffer the structure; and (c) the smaller the internal forces, the stiffer the structure. These concepts are applicable to the design of many structures. Two ways of implementing the concepts into practice are provided. Simple examples are given to illustrate the implementation and the efficiency of the concepts. Laboratory tests and the demonstration of two physical models further confirm the findings. Several practical designs are also provided to show the applicability and significance of these concepts. An alternative definition of structural stiffness is given which complements the existing definition and allows for designing stiffer structures. It is interesting to note that using the concepts may lead to not only stiffer but also more economical and elegant designs.","author":[{"dropping-particle":"","family":"Ji","given":"Tianjian","non-dropping-particle":"","parse-names":false,"suffix":""}],"container-title":"Structural Engineer","id":"ITEM-1","issue":"21","issued":{"date-parts":[["2003"]]},"page":"36-42","title":"Concepts for designing stiffer structures","type":"article-journal","volume":"81"},"uris":["http://www.mendeley.com/documents/?uuid=3f8cd8dd-5ec0-3605-bdb1-b8d9ff670d14"]}],"mendeley":{"formattedCitation":"(Ji, 2003)","plainTextFormattedCitation":"(Ji, 2003)","previouslyFormattedCitation":"(Ji, 2003)"},"properties":{"noteIndex":0},"schema":"https://github.com/citation-style-language/schema/raw/master/csl-citation.json"}</w:instrText>
      </w:r>
      <w:r>
        <w:rPr>
          <w:rFonts w:cstheme="minorHAnsi"/>
        </w:rPr>
        <w:fldChar w:fldCharType="separate"/>
      </w:r>
      <w:r w:rsidR="00FD2112" w:rsidRPr="00FD2112">
        <w:rPr>
          <w:rFonts w:cstheme="minorHAnsi"/>
          <w:noProof/>
        </w:rPr>
        <w:t>(Ji, 2003)</w:t>
      </w:r>
      <w:r>
        <w:rPr>
          <w:rFonts w:cstheme="minorHAnsi"/>
        </w:rPr>
        <w:fldChar w:fldCharType="end"/>
      </w:r>
      <w:r w:rsidR="004D479A">
        <w:rPr>
          <w:rFonts w:cstheme="minorHAnsi"/>
        </w:rPr>
        <w:t>,</w:t>
      </w:r>
      <w:r>
        <w:rPr>
          <w:rFonts w:cstheme="minorHAnsi"/>
        </w:rPr>
        <w:t xml:space="preserve"> in order to mechanically assess how these design characteristics work within the shoe, it is necessary to formulate a standardised and repeatable range of testing methods. </w:t>
      </w:r>
    </w:p>
    <w:p w14:paraId="113888CB" w14:textId="25C4EA1C" w:rsidR="00980B8A" w:rsidRDefault="00980B8A" w:rsidP="00CE0695">
      <w:pPr>
        <w:spacing w:line="360" w:lineRule="auto"/>
        <w:jc w:val="both"/>
        <w:rPr>
          <w:rFonts w:cstheme="minorHAnsi"/>
        </w:rPr>
      </w:pPr>
      <w:r>
        <w:rPr>
          <w:rFonts w:cstheme="minorHAnsi"/>
        </w:rPr>
        <w:t xml:space="preserve">In order to inform on the stiffness of OSSTF, testing should be focused on the typical movements that an individual would perform whilst using this footwear, with this largely </w:t>
      </w:r>
      <w:r w:rsidRPr="003A1E21">
        <w:rPr>
          <w:rFonts w:cstheme="minorHAnsi"/>
        </w:rPr>
        <w:t>involving angular movements in the sagittal and coronal planes (</w:t>
      </w:r>
      <w:r w:rsidR="00F47EC1">
        <w:rPr>
          <w:rFonts w:cstheme="minorHAnsi"/>
        </w:rPr>
        <w:fldChar w:fldCharType="begin"/>
      </w:r>
      <w:r w:rsidR="00F47EC1">
        <w:rPr>
          <w:rFonts w:cstheme="minorHAnsi"/>
        </w:rPr>
        <w:instrText xml:space="preserve"> REF _Ref138796221 \h </w:instrText>
      </w:r>
      <w:r w:rsidR="00CE0695">
        <w:rPr>
          <w:rFonts w:cstheme="minorHAnsi"/>
        </w:rPr>
        <w:instrText xml:space="preserve"> \* MERGEFORMAT </w:instrText>
      </w:r>
      <w:r w:rsidR="00F47EC1">
        <w:rPr>
          <w:rFonts w:cstheme="minorHAnsi"/>
        </w:rPr>
      </w:r>
      <w:r w:rsidR="00F47EC1">
        <w:rPr>
          <w:rFonts w:cstheme="minorHAnsi"/>
        </w:rPr>
        <w:fldChar w:fldCharType="separate"/>
      </w:r>
      <w:r w:rsidR="00F47EC1">
        <w:t xml:space="preserve">Figure </w:t>
      </w:r>
      <w:r w:rsidR="00F47EC1">
        <w:rPr>
          <w:noProof/>
        </w:rPr>
        <w:t>6</w:t>
      </w:r>
      <w:r w:rsidR="00F47EC1">
        <w:noBreakHyphen/>
      </w:r>
      <w:r w:rsidR="00F47EC1">
        <w:rPr>
          <w:noProof/>
        </w:rPr>
        <w:t>1</w:t>
      </w:r>
      <w:r w:rsidR="00F47EC1">
        <w:rPr>
          <w:rFonts w:cstheme="minorHAnsi"/>
        </w:rPr>
        <w:fldChar w:fldCharType="end"/>
      </w:r>
      <w:r w:rsidRPr="003A1E21">
        <w:rPr>
          <w:rFonts w:cstheme="minorHAnsi"/>
        </w:rPr>
        <w:t>)</w:t>
      </w:r>
      <w:r>
        <w:rPr>
          <w:rFonts w:cstheme="minorHAnsi"/>
        </w:rPr>
        <w:t xml:space="preserve"> </w:t>
      </w:r>
      <w:r w:rsidRPr="003A1E21">
        <w:rPr>
          <w:rFonts w:cstheme="minorHAnsi"/>
        </w:rPr>
        <w:t xml:space="preserve">and the forces required to cause this movement (torque Nm) </w:t>
      </w:r>
      <w:r w:rsidRPr="003A1E21">
        <w:rPr>
          <w:rFonts w:cstheme="minorHAnsi"/>
        </w:rPr>
        <w:fldChar w:fldCharType="begin" w:fldLock="1"/>
      </w:r>
      <w:r w:rsidR="00D471C6">
        <w:rPr>
          <w:rFonts w:cstheme="minorHAnsi"/>
        </w:rPr>
        <w:instrText>ADDIN CSL_CITATION {"citationItems":[{"id":"ITEM-1","itemData":{"DOI":"10.1051/sm/2011157","ISBN":"21185735 (ISSN)","abstract":"Context. The current study tries to bring a first answer of the shoes'effects on children gait following different walking velocities. Methods. Gait kinematic and dynamic parameters of twenty-one children have been defined, barefoot and shod. Gait trials were distributed following three velocities groups. Results. The knee and the ankle were affected by shoes, but also the hip, fact not revealed in previous studies. Moreover, the increase of walking velocity led to variations between the both gait conditions. Conclusions. The age, but also the walking velocity, must be considered for the study of the shod walking in children and for the shoe design. © ACAPS, EDP Sciences, 2011.","author":[{"dropping-particle":"","family":"Colloud","given":"F","non-dropping-particle":"","parse-names":false,"suffix":""},{"dropping-particle":"","family":"Samson","given":"W","non-dropping-particle":"","parse-names":false,"suffix":""},{"dropping-particle":"","family":"Dohin","given":"B","non-dropping-particle":"","parse-names":false,"suffix":""},{"dropping-particle":"","family":"Hamme","given":"A","non-dropping-particle":"Van","parse-names":false,"suffix":""},{"dropping-particle":"","family":"Dumas","given":"R","non-dropping-particle":"","parse-names":false,"suffix":""},{"dropping-particle":"","family":"Cheze","given":"L","non-dropping-particle":"","parse-names":false,"suffix":""},{"dropping-particle":"","family":"Hamme","given":"H","non-dropping-particle":"Van","parse-names":false,"suffix":""},{"dropping-particle":"","family":"Dumas","given":"R","non-dropping-particle":"","parse-names":false,"suffix":""},{"dropping-particle":"","family":"Cheze","given":"L","non-dropping-particle":"","parse-names":false,"suffix":""}],"container-title":"Movement and Sports Sciences - Science et Motricite","id":"ITEM-1","issue":"1","issued":{"date-parts":[["2012"]]},"language":"English","note":"From Duplicate 1 (Effet du chaussage sur la marche du jeune enfant avec l’augmentation de la vitesse de déplacement - Samson, W; Dohin, B; Van Hamme, H; Dumas, R; Cheze, L)\n\nCited By :3\nExport Date: 29 January 2018\nReferences: Clarke, T.E., Frederick, E.C., Hamill, C.L., (1984) The Study of Rearfoot Movement in Running, pp. 166-189. , Sport shoes and playing surfaces, Champaign; Clarke, T.E., Frederick, E.C., Cooper, L.B., Effects of shoe cushioning upon ground reaction forces in running (1983) International Journal of Sports Medicine, 4, pp. 247-251; Clarke, T.E., Frederick, E.C., Hamill, C.L., The effects of shoe design parameters on rearfoot control in running (1983) Medicine and Science in Sports and Exercise, 15, pp. 376-381; Chester, V.L., Wrigley, A.T., The identification of age-related differences in kinetic gait parameters using principal component analysis (2008) Clinical Biomechanics, 23, pp. 212-220; Colloud, F., (2003) Modélisation Dynamique Du Rameur Lors d’exercices réalisés Sur ergomètres d’aviron - Implications Pour l’entraînement, , Mémoire de Doctorat; Divert, C., Mornieux, G., Freychat, P., Baly, L., Mayer, F., Belli, A., Barefoot-shod running differences: Shoe or mass effect? (2008) International Journal of Sports Medicine, 29, pp. 512-518; Dumas, R., Aissaoui, R., De Guise, J.A., A 3D generic inverse dynamic method using wrench notation and quaternion algebra (2004) Computer Methods in Biomechanics and Biomedical Engineering, 7, pp. 159-166; Dusing, S.C., Thorpe, D.E., A normative sample of temporal and spatial gait parameters in children using the GAITRite electronic walkway (2007) Gait &amp;amp; Posture, 25, pp. 135-139; Frederick, E.C., Optimal frictional properties for sport shoes and sport surfaces (1993) Biomechanics Sports, 11, p. 1521; Frederick, E.C., Clarke, T.E., Hamill, C.L., The effect of running shoe design on shock attenuation (1984) Sport Shoes and Playing Surfaces, pp. 190-198. , E.C. Frederick (Ed.), Champaign: Human Kinetics Publ; Hagen, M., Hennig, E.M., Effects of different shoe-lacing patterns on the biomechanics of running shoes (2009) Journal of Sports Sciences, 27, pp. 267-275; Hallemans, A., De Clercq, D., Aerts, P., Changes in 3D joint dynamics during the first 5 months after the onset of independent walking: A longitudinal follow-up study (2006) Gait &amp;amp; Posture, 24, pp. 270-279; Hallemans, A., De Clercq, D., Otten, B., Aerts, P., 3D joint dynamics of walking in toddlers. A cross-sectional study spanning the first rapid development phase of walking (2005) Gait &amp;amp; Posture, 22, pp. 107-118; Hardin, E.C., Van Den Bogert, A.J., Hamill, J., Kinematic adaptations during running: Effects of footwear, surface, and duration (2004) Medicine and Science in Sports and Exercise, 36, pp. 838-844; Harrington, M.E., Zavatsky, A.B., Lawson, S.E.M., Yuan, Z., Theologis, T.N., Prediction of the hip joint centre in adults, children, and patients with cerebral palsy based on magnetic resonance imaging (2007) Journal of Biomechanics, 40, pp. 595-602; Hof, A.L., Scaling gait data to body size (1996) Gait &amp;amp; Posture, 4, pp. 222-223; Jensen, R.K., Changes in segment inertia proportions between 4 and 20 years (1989) Journal of Biomechanics, 22, pp. 529-536; Kristen, K.H., Kastner, J., Holzreiter, S., Wagner, P., Engel, A., Functional evaluation of shoes for children based on gait analysis of children in the learning to walk stage (1998) Zeitschrift Fur Orthopadie Und Ihre Grenzgebiete, 136, pp. 457-462; Li, K.W., Chen, C.J., The effect of shoe soling tread groove width on the coefficient of friction with different sole materials, floors, and contaminants (2004) Applied Ergonomics, 35, pp. 499-507; Lythgo, N., Wilson, C., Galea, M., Basic gait and symmetry measures for primary school-aged children and young adults whilst walking barefoot and with shoes (2009) Gait &amp;amp; Posture, 30, pp. 502-506; McNair, P.J., Marshall, R.N., Kinematic and kinetic parameters associated with running in different shoes (1994) British Journal of Sports Medicine, 28, pp. 256-260; Milani, T.L., Hennig, E.M., Lafortune, M.A., Perceptual and biomechanical variables for running in identical shoe constructions with varying midsole hardness (1997) Clinical Biomechanics (Bristol, Avon), 12, pp. 294-300; Muller, L., (2006) La Pratique Sportive En France, Reflet Du Milieu Social, pp. 657-663. , www.insee.fr/fr/ffc/docs_ffc/DONSOC06zu.PDF; Oeffinger, D., Brauch, B., Cranfill, S., Hisle, C., Wynn, C., Hicks, R., Augsburger, S., Comparison of gait with and without shoes in children (1999) Gait &amp;amp; Posture, 9, p. 95100; Polster, B., Mathematics: What is the best way to lace your shoes? (2002) Nature, 5, pp. 476-477; Samson, W., Desroches, G., Cheze, L., Dumas, R., 3D joint dynamics analysis of healthy children’s gait (2009) Journal of Biomechanics, 42, pp. 2447-2453; Samson, W., Dohin, B., Desroches, G., Chaverot, J.L., Dumas, R., Cheze, L., Foot mechanics during the first six years of independent walking (2011) Journal of Biomechanics, 44, pp. 1321-1327; Schwartz, M.H., Rozumalski, A., Trost, J.P., The effect of walking speed on the gait of typically developing children (2008) Journal of Biomechanics, 41, pp. 1639-1650; Staheli, L.T., Shoes for children: A review (1991) Pediatrics, 88, pp. 371-375; Stansfield, B.W., Hillman, S.J., Hazlewood, M.E., Lawson, A.A., Mann, A.M., Loudon, I.R., Robb, J.E., Sagittal joint kinematics, moments, and powers are predominantly characterized by speed of progression, not age, in normal children (2001) Journal of Pediatric Orthopaedics, 21, pp. 403-411; Stansfield, B.W., Hillman, S.J., Hazlewood, M.E., Lawson, A.A., Mann, A.M., Loudon, I.R., Robb, J.E., Normalisation of gait data in children (2003) Gait &amp;amp; Posture, 17, pp. 81-87; Stansfield, B.W., Hillman, S.J., Hazlewood, M.E., Robb, J.E., Regression analysis of gait parameters with speed in normal children walking at self-selected speeds (2006) Journal of Biomechanics, 23, pp. 288-294; Sutherland, D.H., The development of mature gait (1997) Gait &amp;amp; Posture, 6, pp. 163-170; Tsai, Y.J., Powers, C.M., Increased shoe sole hardness results in compensatory changes in the utilized coefficient of friction during walking (2009) Gait &amp;amp; Posture, 30, pp. 303-206; Walther, M., Herold, D., Sinderhauf, A., Morrison, R., Children sport shoes-- a systematic review of current literature (2008) Foot and Ankle Surgery, 14, pp. 180-189; Wegener, C., Hunt, A.E., Vanwanseele, B., Burns, J., Smith, R.M., Effect of children’s shoes on gait: A systematic review and meta-analysis (2011) Journal of Foot and Ankle Research, 18 (4), p. 3; Wiegerinck, J.I., Boyd, J., Yoder, J.C., Abbey, A.N., Nunley, J.A., Queen, R.M., Differences in plantar loading between training shoes and racing flats at a self-selected running speed (2009) Gait &amp;amp; Posture, 29, pp. 514-519; Wolf, S., Simon, J., Patikas, D., Schuster, W., Armbrust, P., Doderlein, L., Foot motion in children shoes: A comparison of barefoot walking with shod walking in conventional and flexible shoes (2008) Gait &amp;amp; Posture, 27, pp. 51-59; Wu, G., Cavanagh, P., ISB recommendations for standardization in the reporting of kinematic data (1995) Journal of Biomechanics, 28, pp. 1257-1261; Wu, G., Siegler, S., Allard, P., Kirtley, C., Leardini, A., Rosenbaum, D., Whittle, M., Stokes, I., ISB recommendation on definitions of joint coordinate system of various joints for the reporting of human joint motionpart I: Ankle, hip, and spine (2002) Journal of Biomechanics, 35, pp. 543-548\n\nFrom Duplicate 2 (Shoes effect on young children gait with the increase of displacement velocity - Colloud, F; Samson, W; Dohin, B; Van Hamme, A; Dumas, R; Cheze, L)\n\nExport Date: 29 January 2018\nCorrespondence Address: Colloud, F.; CTC, 4 rue Hermann Frenkel, 69367 Lyon Cedex 7, France\nReferences: Clarke, T.E., Frederick, E.C., Hamill, C.L., The study of rearfoot movement in running. Sport shoes and playing surfaces (1984) Champaign, , 166-189; Clarke, T.E., Frederick, E.C., Cooper, L.B., Effects of shoe cushioning upon ground reaction forces in running (1983) International Journal of Sports Medicine, 4, pp. 247-251; Clarke, T.E., Frederick, E.C., Hamill, C.L., The effects of shoe design parameters on rearfoot control in running (1983) Medicine and Science in Sports and Exercise, 15, pp. 376-381; Chester, V.L., Wrigley, A.T., The identification of age-related differences in kinetic gait parameters using principal component analysis (2008) Clinical Biomechanics, 23, pp. 212-220; Colloud, F., (2003) Modélisation Dynamique du Rameur Lors d'Exercices Réalisés sur Ergomètres d'Aviron-Implications Pour l'Entraînement, , Mémoire de Doctorat; Divert, C., Mornieux, G., Freychat, P., Baly, L., Mayer, F., Belli, A., Barefoot-shod running differences: Shoe or mass effect? (2008) International Journal of Sports Medicine, 29, pp. 512-518; Dumas, R., Aissaoui, R., De Guise, J.A., A 3D generic inverse dynamic method using wrench notation and quaternion algebra (2004) Computer Methods in Biomechanics and Biomedical Engineering, 7, pp. 159-166; Dusing, S.C., Thorpe, D.E., A normative sample of temporal and spatial gait parameters in children using the GAITRite electronic walkway (2007) Gait &amp;amp; Posture, 25, pp. 135-139; Frederick E., .C., Optimal frictional properties for sport shoes and sport surfaces (1993) Biomechanics Sports, 11, pp. 15-21; Frederick, E.C., Clarke, T.E., Hamill, C.L., The effect of running shoe design on shock attenuation (1984) Sport Shoes and Playing Surfaces, pp. 190-198. , In E. C. Frederick (Ed. ), Champaign: Human Kinetics Publ; Hagen, M., Hennig, E.M., Effects of different shoe-lacing patterns on the biomechanics of running shoes (2009) Journal of Sports Sciences, 27, pp. 267-275; Hallemans, A., De Clercq, D., Aerts, P., Changes in 3D joint dynamics during the first 5 months after the onset of independent walking: A longitudinal follow-up study (2006) Gait &amp;amp; Posture, 24, pp. 270-279; Hallemans, A., De Clercq, D., Otten, B., Aerts, P., 3D joint dynamics of walking in toddlers. A cross-sectional study spanning the first rapid development phase of walking (2005) Gait &amp;amp; Posture, 22, pp. 107-118; Hardin, E.C., Van Den Bogert, A.J., Hamill, J., Kinematic adaptations during running: Effects of footwear, surface, and duration (2004) Medicine and Science in Sports and Exercise, 36, pp. 838-844; Harrington, M.E., Zavatsky, A.B., Lawson, S.E.M., Yuan, Z., Theologis, T.N., Prediction of the hip joint centre in adults, children, and patients with cerebral palsy based on magnetic resonance imaging (2007) Journal of Biomechanics, 40, pp. 595-602; Hof, A.L., Scaling gait data to body size (1996) Gait &amp;amp; Posture, (4), pp. 222-223; Jensen, R.K., Changes in segment inertia proportions between 4 and 20 years (1989) Journal of Biomechanics, 22, pp. 529-536; Kristen, K.H., Kastner, J., Holzreiter, S., Wagner, P., Engel, A., Functional evaluation of shoes for children based on gait analysis of children in the learning to walk stage (1998) Zeitschrift fur Orthopadie und Ihre Grenzgebiete, 136, pp. 457-462; Li, K.W., Chen, C.J., The effect of shoe soling tread groove width on the coefficient of friction with different sole materials, floors, and contaminants (2004) Applied Ergonomics, 35, pp. 499-507; Lythgo, N., Wilson, C., Galea, M., Basic gait and symmetry measures for primary school-aged children and young adults whilst walking barefoot and with shoes (2009) Gait &amp;amp; Posture, 30, pp. 502-506; McNair, P.J., Marshall, R.N., Kinematic and kinetic parameters associated with running in different shoes (1994) British Journal of Sports Medicine, 28, pp. 256-260; Milani, T.L., Hennig, E.M., Lafortune, M.A., Perceptual and biomechanical variables for running in identical shoe constructions with varying midsole hardness (1997) Clinical Biomechanics (Bristol, Avon), 12, pp. 294-300; Muller, L., (2006) La Pratique Sportive en France, Reflet du Milieu Social, pp. 657-663. , www.insee.fr/fr/ffc/docs_ffc/DONSOC06zu.PDF; Oeffinger, D., Brauch, B., Cranfill, S., Hisle, C., Wynn, C., Hicks, R., Augsburger, S., Comparison of gait with and without shoes in children (1999) Gait &amp;amp; Posture, 9, pp. 95-100; Polster, B., Mathematics: What is the best way to lace your shoes (2002) Nature, 5, pp. 476-477; Samson, W., Desroches, G., Chèze, L., Dumas, R., 3D joint dynamics analysis of healthy children's gait (2009) Journal of Biomechanics, 42, pp. 2447-2453; Samson, W., Dohin, B., Desroches, G., Chaverot, J.L., Dumas, R., Chèze, L., Foot mechanics during the first six years of independent walking (2011) Journal of Biomechanics, 44, pp. 1321-1327; Schwartz, M.H., Rozumalski, A., Trost, J.P., The effect of walking speed on the gait of typically developing children (2008) Journal of Biomechanics, 41, pp. 1639-1650; Staheli, L.T., Shoes for children: A review (1991) Pediatrics, 88, pp. 371-375; Stansfield, B.W., Hillman, S.J., Hazlewood, M.E., Lawson, A.A., Mann, A.M., Loudon, I.R., Robb, J.E., Sagittal joint kinematics, moments, and powers are predominantly characterized by speed of progression, not age, in normal children (2001) Journal of Pediatric Orthopaedics, 21, pp. 403-411; Stansfield, B.W., Hillman, S.J., Hazlewood, M.E., Lawson, A.A., Mann, A.M., Loudon, I.R., Robb, J.E., Normalisation of gait data in children (2003) Gait &amp;amp; Posture, 17, pp. 81-87; Stansfield, B.W., Hillman, S.J., Hazlewood, M.E., Robb, J.E., Regression analysis of gait parameters with speed in normal children walking at self-selected speeds (2006) Journal of Biomechanics, 23, pp. 288-294; Sutherland, D.H., The development of mature gait (1997) Gait &amp;amp; Posture, 6, pp. 163-170; Tsai, Y.J., Powers, C.M., Increased shoe sole hardness results in compensatory changes in the utilized coefficient of friction during walking (2009) Gait &amp;amp; Posture, 30, pp. 303-206; Walther, M., Herold, D., Sinderhauf, A., Morrison, R., Children sport shoes - A systematic review of current literature (2008) Foot and Ankle Surgery, 14, pp. 180-189; Wegener, C., Hunt, A.E., Vanwanseele, B., Burns, J., Smith, R.M., Effect of children's shoes on gait: A systematic review and meta-analysis (2011) Journal of Foot and Ankle Research, 18, p. 4. , 3; Wiegerinck, J.I., Boyd, J., Yoder, J.C., Abbey, A.N., Nunley, J.A., Queen, R.M., Differences in plantar loading between training shoes and racing flats at a self-selected running speed (2009) Gait &amp;amp; Posture, 29, pp. 514-519; Wolf, S., Simon, J., Patikas, D., Schuster, W., Armbrust, P., Döderlein, L., Foot motion in children shoes: A comparison of barefoot walking with shod walking in conventional and flexible shoes (2008) Gait &amp;amp; Posture, 27, pp. 51-59; Wu, G., Cavanagh, P., ISB recommendations for standardization in the reporting of kinematic data (1995) Journal of Biomechanics, 28, pp. 1257-1261; Wu, G., Siegler, S., Allard, P., Kirtley, C., Leardini, A., Rosenbaum, D., Whittle, M., Stokes, I., ISB recommendation on definitions of joint coordinate system of various joints for the reporting of human joint motion-part I: Ankle, hip, and spine (2002) Journal of Biomechanics, 35, pp. 543-548","page":"97-105","title":"Shoes effect on young children gait with the increase of displacement velocity","type":"article-journal","volume":"75"},"uris":["http://www.mendeley.com/documents/?uuid=a1837195-04f8-43d1-9bde-e840b96bf724"]},{"id":"ITEM-2","itemData":{"DOI":"10.1016/j.jbiomech.2010.05.029","ISSN":"00219290","abstract":"Increased boot shaft stiffness may have a noticeable impact on the range of motion of the ankle joint. Therefore, the ability of the ankle joint to generate power for propulsion might be impaired. This might result in compensatory changes at the knee and hip joint. Besides, adaptability of the subtalar joint to uneven surface might be reduced, which could in turn affect stability. The aim of the study was therefore to investigate the influence of boot shaft stiffness on biomechanical gait parameters.Fifteen healthy young adults walked over coarse gravel wearing two different hiking boots that differed by 50% in passive shaft stiffness. Leg kinematics, kinetics and electromyography were measured. Gait velocity and indicators for stability were not different when walking with the hard and soft boot shaft over the gravel surface. However, the hard boot shaft decreased the ankle range of motion as well as the eccentric energy absorbed at the ankle joint. As a consequence, compensatory changes at the knee joint were observed. Co-contraction was increased, and greater eccentric energy was absorbed. Therefore, the efficiency of gait with hard boots might be decreased and joint loading at the knee might be increased, which might cause early fatigue of knee muscles during walking or hiking. The results of this study suggest that stiffness and blocking of joint motion at the ankle should not be equated with safety. A trade-off between lateral stiffness and free natural motion of the ankle joint complex might be preferable. © 2010 Elsevier Ltd.","author":[{"dropping-particle":"","family":"Böhm","given":"Harald","non-dropping-particle":"","parse-names":false,"suffix":""},{"dropping-particle":"","family":"Hösl","given":"Matthias","non-dropping-particle":"","parse-names":false,"suffix":""}],"container-title":"Journal of Biomechanics","id":"ITEM-2","issue":"13","issued":{"date-parts":[["2010","9"]]},"page":"2467-2472","title":"Effect of boot shaft stiffness on stability joint energy and muscular co-contraction during walking on uneven surface","type":"article-journal","volume":"43"},"uris":["http://www.mendeley.com/documents/?uuid=2a2a7caf-6b3c-3989-ba09-93b2ac78f920"]}],"mendeley":{"formattedCitation":"(Böhm &amp; Hösl, 2010; Colloud et al., 2012)","plainTextFormattedCitation":"(Böhm &amp; Hösl, 2010; Colloud et al., 2012)","previouslyFormattedCitation":"(Böhm &amp; Hösl, 2010; Colloud et al., 2012)"},"properties":{"noteIndex":0},"schema":"https://github.com/citation-style-language/schema/raw/master/csl-citation.json"}</w:instrText>
      </w:r>
      <w:r w:rsidRPr="003A1E21">
        <w:rPr>
          <w:rFonts w:cstheme="minorHAnsi"/>
        </w:rPr>
        <w:fldChar w:fldCharType="separate"/>
      </w:r>
      <w:r w:rsidR="009A28E3" w:rsidRPr="009A28E3">
        <w:rPr>
          <w:rFonts w:cstheme="minorHAnsi"/>
          <w:noProof/>
        </w:rPr>
        <w:t>(Böhm &amp; Hösl, 2010; Colloud et al., 2012)</w:t>
      </w:r>
      <w:r w:rsidRPr="003A1E21">
        <w:rPr>
          <w:rFonts w:cstheme="minorHAnsi"/>
        </w:rPr>
        <w:fldChar w:fldCharType="end"/>
      </w:r>
      <w:r w:rsidRPr="003A1E21">
        <w:rPr>
          <w:rFonts w:cstheme="minorHAnsi"/>
        </w:rPr>
        <w:t>.</w:t>
      </w:r>
      <w:r>
        <w:rPr>
          <w:rFonts w:cstheme="minorHAnsi"/>
        </w:rPr>
        <w:t xml:space="preserve"> </w:t>
      </w:r>
      <w:r w:rsidRPr="003A1E21">
        <w:rPr>
          <w:rFonts w:cstheme="minorHAnsi"/>
        </w:rPr>
        <w:t>The systems to measure the angular movement and torque may be highly precise</w:t>
      </w:r>
      <w:r>
        <w:rPr>
          <w:rFonts w:cstheme="minorHAnsi"/>
        </w:rPr>
        <w:t xml:space="preserve"> </w:t>
      </w:r>
      <w:r w:rsidRPr="003A1E21">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manualFormatting":"(ISO 2021);","plainTextFormattedCitation":"(ISO, 2021)","previouslyFormattedCitation":"(ISO, 2021)"},"properties":{"noteIndex":0},"schema":"https://github.com/citation-style-language/schema/raw/master/csl-citation.json"}</w:instrText>
      </w:r>
      <w:r w:rsidRPr="003A1E21">
        <w:rPr>
          <w:rFonts w:cstheme="minorHAnsi"/>
        </w:rPr>
        <w:fldChar w:fldCharType="separate"/>
      </w:r>
      <w:r w:rsidRPr="001A40BB">
        <w:rPr>
          <w:rFonts w:cstheme="minorHAnsi"/>
          <w:noProof/>
        </w:rPr>
        <w:t>(ISO 2021)</w:t>
      </w:r>
      <w:r>
        <w:rPr>
          <w:rFonts w:cstheme="minorHAnsi"/>
          <w:noProof/>
        </w:rPr>
        <w:t>;</w:t>
      </w:r>
      <w:r w:rsidRPr="003A1E21">
        <w:rPr>
          <w:rFonts w:cstheme="minorHAnsi"/>
        </w:rPr>
        <w:fldChar w:fldCharType="end"/>
      </w:r>
      <w:r w:rsidRPr="003A1E21">
        <w:rPr>
          <w:rFonts w:cstheme="minorHAnsi"/>
        </w:rPr>
        <w:t xml:space="preserve"> however, the materials utilised in footwear will exhibit viscoelastic properties </w:t>
      </w:r>
      <w:r w:rsidRPr="003A1E21">
        <w:rPr>
          <w:rFonts w:cstheme="minorHAnsi"/>
        </w:rPr>
        <w:fldChar w:fldCharType="begin" w:fldLock="1"/>
      </w:r>
      <w:r w:rsidR="00D471C6">
        <w:rPr>
          <w:rFonts w:cstheme="minorHAnsi"/>
        </w:rPr>
        <w:instrText>ADDIN CSL_CITATION {"citationItems":[{"id":"ITEM-1","itemData":{"DOI":"10.1533/9780857090430.1.3","ISBN":"9781845696566","abstract":"This chapter discusses the basic concepts of viscoelastic behavior of polymers and polymeric composites as well as respective modeling for both the linear and nonlinear behavior. The material is discussed in four main sections. The first discusses creep-recovery and stress relaxation experiments. The second section discusses the concept of linearity in viscoelasticity and a short presentation of the time-temperature, time-stress and time-temperature-stress superposition principles is made. The third section discusses the different linear viscoelastic models, from the basic viscoelastic elements up to the generalized models. Finally, the fourth section discusses the nonlinear viscoelastic behavior of polymers and polymeric composites and different predicting models and methods along with specific applications are presented. © 2011 Woodhead Publishing Limited. All rights reserved.","author":[{"dropping-particle":"","family":"Papanicolaou","given":"G. C.","non-dropping-particle":"","parse-names":false,"suffix":""},{"dropping-particle":"","family":"Zaoutsos","given":"S. P.","non-dropping-particle":"","parse-names":false,"suffix":""}],"container-title":"Creep and Fatigue in Polymer Matrix Composites","id":"ITEM-1","issued":{"date-parts":[["2010","1","1"]]},"page":"3-47","publisher":"Woodhead Publishing","title":"Viscoelastic constitutive modeling of creep and stress relaxation in polymers and polymer matrix composites","type":"chapter"},"uris":["http://www.mendeley.com/documents/?uuid=e2603474-7256-387a-bc27-f02a4ae5e1c8"]}],"mendeley":{"formattedCitation":"(Papanicolaou &amp; Zaoutsos, 2010)","plainTextFormattedCitation":"(Papanicolaou &amp; Zaoutsos, 2010)","previouslyFormattedCitation":"(Papanicolaou &amp; Zaoutsos, 2010)"},"properties":{"noteIndex":0},"schema":"https://github.com/citation-style-language/schema/raw/master/csl-citation.json"}</w:instrText>
      </w:r>
      <w:r w:rsidRPr="003A1E21">
        <w:rPr>
          <w:rFonts w:cstheme="minorHAnsi"/>
        </w:rPr>
        <w:fldChar w:fldCharType="separate"/>
      </w:r>
      <w:r w:rsidR="009A28E3" w:rsidRPr="009A28E3">
        <w:rPr>
          <w:rFonts w:cstheme="minorHAnsi"/>
          <w:noProof/>
        </w:rPr>
        <w:t>(Papanicolaou &amp; Zaoutsos, 2010)</w:t>
      </w:r>
      <w:r w:rsidRPr="003A1E21">
        <w:rPr>
          <w:rFonts w:cstheme="minorHAnsi"/>
        </w:rPr>
        <w:fldChar w:fldCharType="end"/>
      </w:r>
      <w:r w:rsidRPr="003A1E21">
        <w:rPr>
          <w:rFonts w:cstheme="minorHAnsi"/>
        </w:rPr>
        <w:t xml:space="preserve"> and may require repeated cycles of loading and unloading (stress-strain cycles) to reach a consistent stiffness value.</w:t>
      </w:r>
      <w:r>
        <w:rPr>
          <w:rFonts w:cstheme="minorHAnsi"/>
        </w:rPr>
        <w:t xml:space="preserve"> Additionally, the positioning and securing of the footwear may be open to operator variation, so any validation of the testing method would also require a repeated number of testing episodes or runs to establish a more precise representative value (acceptable variation) of the footwear's stiffness </w:t>
      </w:r>
      <w:r>
        <w:rPr>
          <w:rFonts w:cstheme="minorHAnsi"/>
        </w:rPr>
        <w:fldChar w:fldCharType="begin" w:fldLock="1"/>
      </w:r>
      <w:r w:rsidR="00016B99">
        <w:rPr>
          <w:rFonts w:cstheme="minorHAnsi"/>
        </w:rPr>
        <w:instrText>ADDIN CSL_CITATION {"citationItems":[{"id":"ITEM-1","itemData":{"DOI":"10.1017/cbo9781139175081","ISBN":"9780521635066","abstract":"Engineers face numerous uncertainties in the design and development of products and processes. To deal with the uncertainties inherent in measured information, they make use of a variety of statistical techniques. This 1999 book presents single-variable statistical distributions that are useful in engineering design and analysis. It lists significant properties of these distributions and describes methods for estimating parameters and their standard errors, constructing confidence intervals, testing hypotheses, and plotting data. Figures are used extensively to clarify concepts. Methods are illustrated by numerous fully worked examples in the form of Mathcad documents that readers can use as templates for their own data, eliminating the need for programming. Intended as both a text and reference, the book assumes an elementary knowledge of calculus and probability. Graduate and advanced undergraduate students, as well as practising engineers and scientists, will be able to use this book to solve practical problems connected with the uncertainty assessment in a wide range of engineering contexts.","author":[{"dropping-particle":"","family":"Bury","given":"Karl","non-dropping-particle":"","parse-names":false,"suffix":""}],"container-title":"Statistical Distributions in Engineering","id":"ITEM-1","issued":{"date-parts":[["1999","1","13"]]},"publisher":"Cambridge University Press","title":"Statistical Distributions in Engineering","type":"book"},"uris":["http://www.mendeley.com/documents/?uuid=628229ba-d128-3a75-a892-9c93bdc0a782"]}],"mendeley":{"formattedCitation":"(Bury, 1999)","plainTextFormattedCitation":"(Bury, 1999)","previouslyFormattedCitation":"(Bury, 1999)"},"properties":{"noteIndex":0},"schema":"https://github.com/citation-style-language/schema/raw/master/csl-citation.json"}</w:instrText>
      </w:r>
      <w:r>
        <w:rPr>
          <w:rFonts w:cstheme="minorHAnsi"/>
        </w:rPr>
        <w:fldChar w:fldCharType="separate"/>
      </w:r>
      <w:r w:rsidR="00FD2112" w:rsidRPr="00FD2112">
        <w:rPr>
          <w:rFonts w:cstheme="minorHAnsi"/>
          <w:noProof/>
        </w:rPr>
        <w:t>(Bury, 1999)</w:t>
      </w:r>
      <w:r>
        <w:rPr>
          <w:rFonts w:cstheme="minorHAnsi"/>
        </w:rPr>
        <w:fldChar w:fldCharType="end"/>
      </w:r>
      <w:r>
        <w:rPr>
          <w:rFonts w:cstheme="minorHAnsi"/>
        </w:rPr>
        <w:t>.</w:t>
      </w:r>
    </w:p>
    <w:p w14:paraId="40E4953C" w14:textId="77777777" w:rsidR="00980B8A" w:rsidRDefault="00980B8A" w:rsidP="00CE0695">
      <w:pPr>
        <w:spacing w:line="360" w:lineRule="auto"/>
        <w:jc w:val="both"/>
        <w:rPr>
          <w:rFonts w:cstheme="minorHAnsi"/>
        </w:rPr>
      </w:pPr>
      <w:r>
        <w:rPr>
          <w:rFonts w:cstheme="minorHAnsi"/>
        </w:rPr>
        <w:t xml:space="preserve">The development of a standardised, repeatable range of test methods to quantify the stiffness of the design characteristics of children's OSSTF in situ of the shoe will inform </w:t>
      </w:r>
      <w:r>
        <w:rPr>
          <w:rFonts w:cstheme="minorHAnsi"/>
        </w:rPr>
        <w:lastRenderedPageBreak/>
        <w:t xml:space="preserve">on its potential role for children living with a mobility impairment across research, manufacturing, and clinical practice. </w:t>
      </w:r>
    </w:p>
    <w:p w14:paraId="6B72FA10" w14:textId="77777777" w:rsidR="00980B8A" w:rsidRDefault="00980B8A" w:rsidP="00CE0695">
      <w:pPr>
        <w:spacing w:line="360" w:lineRule="auto"/>
        <w:jc w:val="both"/>
        <w:rPr>
          <w:rFonts w:cstheme="minorHAnsi"/>
          <w:b/>
          <w:bCs/>
        </w:rPr>
      </w:pPr>
    </w:p>
    <w:p w14:paraId="34F0237C" w14:textId="77777777" w:rsidR="00980B8A" w:rsidRPr="006A01A3" w:rsidRDefault="00980B8A">
      <w:pPr>
        <w:pStyle w:val="Heading3"/>
        <w:numPr>
          <w:ilvl w:val="2"/>
          <w:numId w:val="29"/>
        </w:numPr>
        <w:spacing w:line="360" w:lineRule="auto"/>
      </w:pPr>
      <w:bookmarkStart w:id="187" w:name="_Toc156403501"/>
      <w:r>
        <w:t>Aim and Objectives</w:t>
      </w:r>
      <w:bookmarkEnd w:id="187"/>
    </w:p>
    <w:p w14:paraId="176D05D9" w14:textId="1FCBDA8A" w:rsidR="00980B8A" w:rsidRDefault="00980B8A" w:rsidP="00CE0695">
      <w:pPr>
        <w:spacing w:line="360" w:lineRule="auto"/>
        <w:jc w:val="both"/>
        <w:rPr>
          <w:rFonts w:eastAsia="Times New Roman" w:cstheme="minorHAnsi"/>
          <w:color w:val="212529"/>
          <w:lang w:eastAsia="en-GB"/>
        </w:rPr>
      </w:pPr>
      <w:r w:rsidRPr="00470BA3">
        <w:rPr>
          <w:rFonts w:eastAsia="Times New Roman" w:cstheme="minorHAnsi"/>
          <w:color w:val="212529"/>
          <w:lang w:eastAsia="en-GB"/>
        </w:rPr>
        <w:t xml:space="preserve">The overall aim of this </w:t>
      </w:r>
      <w:r>
        <w:rPr>
          <w:rFonts w:eastAsia="Times New Roman" w:cstheme="minorHAnsi"/>
          <w:color w:val="212529"/>
          <w:lang w:eastAsia="en-GB"/>
        </w:rPr>
        <w:t>study was</w:t>
      </w:r>
      <w:r w:rsidRPr="00470BA3">
        <w:rPr>
          <w:rFonts w:eastAsia="Times New Roman" w:cstheme="minorHAnsi"/>
          <w:color w:val="212529"/>
          <w:lang w:eastAsia="en-GB"/>
        </w:rPr>
        <w:t xml:space="preserve"> </w:t>
      </w:r>
      <w:r>
        <w:rPr>
          <w:rFonts w:eastAsia="Times New Roman" w:cstheme="minorHAnsi"/>
          <w:color w:val="212529"/>
          <w:lang w:eastAsia="en-GB"/>
        </w:rPr>
        <w:t>to develop a standardised method to quantify the in-situ effects that expert consensus-recommended design characteristics have on the mechanical stiffness of OSSTF</w:t>
      </w:r>
      <w:r w:rsidRPr="00470BA3">
        <w:rPr>
          <w:rFonts w:eastAsia="Times New Roman" w:cstheme="minorHAnsi"/>
          <w:color w:val="212529"/>
          <w:lang w:eastAsia="en-GB"/>
        </w:rPr>
        <w:t xml:space="preserve">: </w:t>
      </w:r>
    </w:p>
    <w:p w14:paraId="4C860603" w14:textId="77777777" w:rsidR="00980B8A" w:rsidRPr="00470BA3" w:rsidRDefault="00980B8A" w:rsidP="00CE0695">
      <w:pPr>
        <w:spacing w:line="360" w:lineRule="auto"/>
        <w:jc w:val="both"/>
        <w:rPr>
          <w:rFonts w:eastAsia="Times New Roman" w:cstheme="minorHAnsi"/>
          <w:color w:val="212529"/>
          <w:lang w:eastAsia="en-GB"/>
        </w:rPr>
      </w:pPr>
      <w:r>
        <w:rPr>
          <w:rFonts w:eastAsia="Times New Roman" w:cstheme="minorHAnsi"/>
          <w:color w:val="212529"/>
          <w:lang w:eastAsia="en-GB"/>
        </w:rPr>
        <w:t>The objectives of the research are:</w:t>
      </w:r>
    </w:p>
    <w:p w14:paraId="4CA17310" w14:textId="6C0752B7" w:rsidR="00980B8A" w:rsidRPr="003A1E21" w:rsidRDefault="00980B8A" w:rsidP="00CE0695">
      <w:pPr>
        <w:pStyle w:val="ListParagraph"/>
        <w:numPr>
          <w:ilvl w:val="0"/>
          <w:numId w:val="2"/>
        </w:numPr>
        <w:spacing w:line="360" w:lineRule="auto"/>
        <w:jc w:val="both"/>
        <w:rPr>
          <w:rFonts w:cstheme="minorHAnsi"/>
        </w:rPr>
      </w:pPr>
      <w:r w:rsidRPr="003A1E21">
        <w:rPr>
          <w:rFonts w:cstheme="minorHAnsi"/>
        </w:rPr>
        <w:t xml:space="preserve">To provide a series of mechanical testing protocols to </w:t>
      </w:r>
      <w:r w:rsidRPr="003A1E21">
        <w:rPr>
          <w:rFonts w:eastAsia="Times New Roman" w:cstheme="minorHAnsi"/>
          <w:color w:val="212529"/>
          <w:lang w:eastAsia="en-GB"/>
        </w:rPr>
        <w:t xml:space="preserve">quantify the effects </w:t>
      </w:r>
      <w:r>
        <w:rPr>
          <w:rFonts w:eastAsia="Times New Roman" w:cstheme="minorHAnsi"/>
          <w:color w:val="212529"/>
          <w:lang w:eastAsia="en-GB"/>
        </w:rPr>
        <w:t xml:space="preserve">on </w:t>
      </w:r>
      <w:r w:rsidRPr="003A1E21">
        <w:rPr>
          <w:rFonts w:eastAsia="Times New Roman" w:cstheme="minorHAnsi"/>
          <w:color w:val="212529"/>
          <w:lang w:eastAsia="en-GB"/>
        </w:rPr>
        <w:t>mechanical stiffness of the expert consensus</w:t>
      </w:r>
      <w:r w:rsidRPr="0044737A">
        <w:rPr>
          <w:rFonts w:eastAsia="Times New Roman" w:cstheme="minorHAnsi"/>
          <w:color w:val="212529"/>
          <w:lang w:eastAsia="en-GB"/>
        </w:rPr>
        <w:t xml:space="preserve"> </w:t>
      </w:r>
      <w:r>
        <w:rPr>
          <w:rFonts w:eastAsia="Times New Roman" w:cstheme="minorHAnsi"/>
          <w:color w:val="212529"/>
          <w:lang w:eastAsia="en-GB"/>
        </w:rPr>
        <w:t>OSSTF</w:t>
      </w:r>
      <w:r w:rsidRPr="003A1E21">
        <w:rPr>
          <w:rFonts w:eastAsia="Times New Roman" w:cstheme="minorHAnsi"/>
          <w:color w:val="212529"/>
          <w:lang w:eastAsia="en-GB"/>
        </w:rPr>
        <w:t xml:space="preserve"> design characteristics.</w:t>
      </w:r>
    </w:p>
    <w:p w14:paraId="68C7FBB6" w14:textId="77777777" w:rsidR="00980B8A" w:rsidRDefault="00980B8A" w:rsidP="00CE0695">
      <w:pPr>
        <w:pStyle w:val="ListParagraph"/>
        <w:numPr>
          <w:ilvl w:val="0"/>
          <w:numId w:val="2"/>
        </w:numPr>
        <w:spacing w:line="360" w:lineRule="auto"/>
        <w:jc w:val="both"/>
        <w:rPr>
          <w:rFonts w:cstheme="minorHAnsi"/>
        </w:rPr>
      </w:pPr>
      <w:r>
        <w:rPr>
          <w:rFonts w:cstheme="minorHAnsi"/>
        </w:rPr>
        <w:t>To establish for each testing protocol how many loading cycles are required to establish a consistent value for mechanical stiffness.</w:t>
      </w:r>
    </w:p>
    <w:p w14:paraId="2EF41A2A" w14:textId="7DF2D603" w:rsidR="00980B8A" w:rsidRDefault="00980B8A" w:rsidP="00CE0695">
      <w:pPr>
        <w:pStyle w:val="ListParagraph"/>
        <w:numPr>
          <w:ilvl w:val="0"/>
          <w:numId w:val="2"/>
        </w:numPr>
        <w:spacing w:line="360" w:lineRule="auto"/>
        <w:jc w:val="both"/>
        <w:rPr>
          <w:rFonts w:cstheme="minorHAnsi"/>
        </w:rPr>
      </w:pPr>
      <w:r>
        <w:rPr>
          <w:rFonts w:cstheme="minorHAnsi"/>
        </w:rPr>
        <w:t>To provide a level of precision for each testing protocol by establishing how many repeated separate testing episodes (test runs) are required to provide an acceptable level of variation.</w:t>
      </w:r>
    </w:p>
    <w:p w14:paraId="27132315" w14:textId="77777777" w:rsidR="00D55136" w:rsidRPr="003654EF" w:rsidRDefault="00D55136" w:rsidP="00D55136">
      <w:pPr>
        <w:pStyle w:val="ListParagraph"/>
        <w:spacing w:line="360" w:lineRule="auto"/>
        <w:jc w:val="both"/>
        <w:rPr>
          <w:rFonts w:cstheme="minorHAnsi"/>
        </w:rPr>
      </w:pPr>
    </w:p>
    <w:p w14:paraId="659C9945" w14:textId="77777777" w:rsidR="00980B8A" w:rsidRDefault="00980B8A">
      <w:pPr>
        <w:pStyle w:val="Heading2"/>
        <w:numPr>
          <w:ilvl w:val="1"/>
          <w:numId w:val="29"/>
        </w:numPr>
        <w:spacing w:line="360" w:lineRule="auto"/>
      </w:pPr>
      <w:bookmarkStart w:id="188" w:name="_Ref136193827"/>
      <w:bookmarkStart w:id="189" w:name="_Toc156403502"/>
      <w:r w:rsidRPr="006A01A3">
        <w:t>Method</w:t>
      </w:r>
      <w:bookmarkEnd w:id="188"/>
      <w:bookmarkEnd w:id="189"/>
    </w:p>
    <w:p w14:paraId="260A2177" w14:textId="77777777" w:rsidR="009C7BCB" w:rsidRPr="009C7BCB" w:rsidRDefault="009C7BCB" w:rsidP="009344E2"/>
    <w:p w14:paraId="43B0C801" w14:textId="77777777" w:rsidR="00980B8A" w:rsidRDefault="00980B8A">
      <w:pPr>
        <w:pStyle w:val="Heading3"/>
        <w:numPr>
          <w:ilvl w:val="2"/>
          <w:numId w:val="29"/>
        </w:numPr>
        <w:spacing w:line="360" w:lineRule="auto"/>
      </w:pPr>
      <w:bookmarkStart w:id="190" w:name="_Toc156403503"/>
      <w:r>
        <w:t>Footwear samples for testing</w:t>
      </w:r>
      <w:bookmarkEnd w:id="190"/>
    </w:p>
    <w:p w14:paraId="207079C1" w14:textId="7D338D02" w:rsidR="009C7BCB" w:rsidRDefault="00980B8A" w:rsidP="00980B8A">
      <w:pPr>
        <w:jc w:val="both"/>
        <w:rPr>
          <w:rFonts w:cstheme="minorHAnsi"/>
        </w:rPr>
      </w:pPr>
      <w:r w:rsidRPr="006A01A3">
        <w:rPr>
          <w:rFonts w:cstheme="minorHAnsi"/>
        </w:rPr>
        <w:t>A</w:t>
      </w:r>
      <w:r>
        <w:rPr>
          <w:rFonts w:cstheme="minorHAnsi"/>
        </w:rPr>
        <w:t xml:space="preserve"> children's</w:t>
      </w:r>
      <w:r w:rsidRPr="003A1E21">
        <w:rPr>
          <w:rFonts w:cstheme="minorHAnsi"/>
        </w:rPr>
        <w:t xml:space="preserve"> </w:t>
      </w:r>
      <w:r>
        <w:rPr>
          <w:rFonts w:cstheme="minorHAnsi"/>
        </w:rPr>
        <w:t xml:space="preserve">OSSTF was taken from the </w:t>
      </w:r>
      <w:proofErr w:type="spellStart"/>
      <w:r>
        <w:rPr>
          <w:rFonts w:cstheme="minorHAnsi"/>
        </w:rPr>
        <w:t>Nimco</w:t>
      </w:r>
      <w:proofErr w:type="spellEnd"/>
      <w:r>
        <w:rPr>
          <w:rFonts w:cstheme="minorHAnsi"/>
        </w:rPr>
        <w:t xml:space="preserve"> range Model 07556 as representative of OSSTF (</w:t>
      </w:r>
      <w:r w:rsidR="00F47EC1">
        <w:rPr>
          <w:rFonts w:cstheme="minorHAnsi"/>
        </w:rPr>
        <w:fldChar w:fldCharType="begin"/>
      </w:r>
      <w:r w:rsidR="00F47EC1">
        <w:rPr>
          <w:rFonts w:cstheme="minorHAnsi"/>
        </w:rPr>
        <w:instrText xml:space="preserve"> REF _Ref138796394 \h </w:instrText>
      </w:r>
      <w:r w:rsidR="00F47EC1">
        <w:rPr>
          <w:rFonts w:cstheme="minorHAnsi"/>
        </w:rPr>
      </w:r>
      <w:r w:rsidR="00F47EC1">
        <w:rPr>
          <w:rFonts w:cstheme="minorHAnsi"/>
        </w:rPr>
        <w:fldChar w:fldCharType="separate"/>
      </w:r>
      <w:r w:rsidR="00F47EC1">
        <w:t xml:space="preserve">Figure </w:t>
      </w:r>
      <w:r w:rsidR="00F47EC1">
        <w:rPr>
          <w:noProof/>
        </w:rPr>
        <w:t>6</w:t>
      </w:r>
      <w:r w:rsidR="00F47EC1">
        <w:noBreakHyphen/>
      </w:r>
      <w:r w:rsidR="00F47EC1">
        <w:rPr>
          <w:noProof/>
        </w:rPr>
        <w:t>3</w:t>
      </w:r>
      <w:r w:rsidR="00F47EC1">
        <w:rPr>
          <w:rFonts w:cstheme="minorHAnsi"/>
        </w:rPr>
        <w:fldChar w:fldCharType="end"/>
      </w:r>
      <w:r>
        <w:rPr>
          <w:rFonts w:cstheme="minorHAnsi"/>
        </w:rPr>
        <w:t xml:space="preserve">). </w:t>
      </w:r>
    </w:p>
    <w:p w14:paraId="31AE183C" w14:textId="77777777" w:rsidR="009C7BCB" w:rsidRDefault="009C7BCB" w:rsidP="00980B8A">
      <w:pPr>
        <w:jc w:val="both"/>
        <w:rPr>
          <w:rFonts w:cstheme="minorHAnsi"/>
        </w:rPr>
      </w:pPr>
    </w:p>
    <w:p w14:paraId="2DE0A74F" w14:textId="77777777" w:rsidR="00980B8A" w:rsidRDefault="00980B8A" w:rsidP="00980B8A">
      <w:pPr>
        <w:keepNext/>
        <w:jc w:val="center"/>
      </w:pPr>
      <w:r w:rsidRPr="006A01A3">
        <w:rPr>
          <w:rFonts w:cstheme="minorHAnsi"/>
          <w:noProof/>
        </w:rPr>
        <w:drawing>
          <wp:inline distT="0" distB="0" distL="0" distR="0" wp14:anchorId="2C743D76" wp14:editId="0266ABA4">
            <wp:extent cx="2975020" cy="2657300"/>
            <wp:effectExtent l="0" t="0" r="0" b="0"/>
            <wp:docPr id="7" name="Picture 7" descr="A picture containing text, indoor, footwear&#10;&#10;Description automatically generated">
              <a:extLst xmlns:a="http://schemas.openxmlformats.org/drawingml/2006/main">
                <a:ext uri="{FF2B5EF4-FFF2-40B4-BE49-F238E27FC236}">
                  <a16:creationId xmlns:a16="http://schemas.microsoft.com/office/drawing/2014/main" id="{B41FFABA-05A4-754F-8023-190978987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indoor, footwear&#10;&#10;Description automatically generated">
                      <a:extLst>
                        <a:ext uri="{FF2B5EF4-FFF2-40B4-BE49-F238E27FC236}">
                          <a16:creationId xmlns:a16="http://schemas.microsoft.com/office/drawing/2014/main" id="{B41FFABA-05A4-754F-8023-190978987558}"/>
                        </a:ext>
                      </a:extLst>
                    </pic:cNvPr>
                    <pic:cNvPicPr>
                      <a:picLocks noChangeAspect="1"/>
                    </pic:cNvPicPr>
                  </pic:nvPicPr>
                  <pic:blipFill>
                    <a:blip r:embed="rId40"/>
                    <a:stretch>
                      <a:fillRect/>
                    </a:stretch>
                  </pic:blipFill>
                  <pic:spPr>
                    <a:xfrm>
                      <a:off x="0" y="0"/>
                      <a:ext cx="3026771" cy="2703524"/>
                    </a:xfrm>
                    <a:prstGeom prst="rect">
                      <a:avLst/>
                    </a:prstGeom>
                  </pic:spPr>
                </pic:pic>
              </a:graphicData>
            </a:graphic>
          </wp:inline>
        </w:drawing>
      </w:r>
    </w:p>
    <w:p w14:paraId="1E7F480F" w14:textId="1422E343" w:rsidR="00980B8A" w:rsidRDefault="00980B8A" w:rsidP="00980B8A">
      <w:pPr>
        <w:pStyle w:val="Caption"/>
        <w:rPr>
          <w:rFonts w:cstheme="minorHAnsi"/>
        </w:rPr>
      </w:pPr>
      <w:bookmarkStart w:id="191" w:name="_Ref138796394"/>
      <w:bookmarkStart w:id="192" w:name="_Toc156393206"/>
      <w:r>
        <w:t xml:space="preserve">Figure </w:t>
      </w:r>
      <w:fldSimple w:instr=" STYLEREF 1 \s ">
        <w:r w:rsidR="00337CAB">
          <w:rPr>
            <w:noProof/>
          </w:rPr>
          <w:t>6</w:t>
        </w:r>
      </w:fldSimple>
      <w:r w:rsidR="00337CAB">
        <w:noBreakHyphen/>
      </w:r>
      <w:fldSimple w:instr=" SEQ Figure \* ARABIC \s 1 ">
        <w:r w:rsidR="00337CAB">
          <w:rPr>
            <w:noProof/>
          </w:rPr>
          <w:t>3</w:t>
        </w:r>
      </w:fldSimple>
      <w:bookmarkEnd w:id="191"/>
      <w:r>
        <w:t xml:space="preserve"> Children's</w:t>
      </w:r>
      <w:r w:rsidRPr="00B36463">
        <w:t xml:space="preserve"> footwear used for mechanical stiffness testing</w:t>
      </w:r>
      <w:bookmarkEnd w:id="192"/>
    </w:p>
    <w:p w14:paraId="13FC306F" w14:textId="77777777" w:rsidR="00980B8A" w:rsidRDefault="00980B8A" w:rsidP="00980B8A">
      <w:pPr>
        <w:jc w:val="both"/>
        <w:rPr>
          <w:rFonts w:cstheme="minorHAnsi"/>
        </w:rPr>
      </w:pPr>
    </w:p>
    <w:p w14:paraId="4CDAC2A7" w14:textId="79C57E13" w:rsidR="00980B8A" w:rsidRDefault="00980B8A" w:rsidP="00CE0695">
      <w:pPr>
        <w:spacing w:line="360" w:lineRule="auto"/>
        <w:jc w:val="both"/>
        <w:rPr>
          <w:rFonts w:cstheme="minorHAnsi"/>
        </w:rPr>
      </w:pPr>
      <w:r>
        <w:rPr>
          <w:rFonts w:cstheme="minorHAnsi"/>
        </w:rPr>
        <w:t xml:space="preserve">A left shoe of EU size 32 was used; this was representative of an eight-year-old child's foot </w:t>
      </w:r>
      <w:r>
        <w:rPr>
          <w:rFonts w:cstheme="minorHAnsi"/>
        </w:rPr>
        <w:fldChar w:fldCharType="begin" w:fldLock="1"/>
      </w:r>
      <w:r w:rsidR="00D471C6">
        <w:rPr>
          <w:rFonts w:cstheme="minorHAnsi"/>
        </w:rPr>
        <w:instrText>ADDIN CSL_CITATION {"citationItems":[{"id":"ITEM-1","itemData":{"DOI":"10.1080/00140139.2014.895055","ISBN":"0014-0139","ISSN":"0014-0139","PMID":"24650291","abstract":"The aim of this study was to analyse the differences in foot dimensions in a sample of Spanish school-aged children. A total of 497 boys and 534 girls from Spain participated in the study. Measurements of both feet were obtained using a 3D foot digitiser, and shoe sizes were recorded and then estimated based on foot length measurements. The variations in foot measurements underwent a gradual increase with age in both boys and girls. Gender differences appeared at the age of 8-9 years, when the girls in the sample were found to wear smaller shoes than those they should have worn. Most foot dimensions begin to differ between boys and girls at the age of 8 years. The girls in the sample studied used footwear that was too small for their foot length, probably because they looked for a better width fit.;","author":[{"dropping-particle":"","family":"Delgado-Abellán","given":"Laura","non-dropping-particle":"","parse-names":false,"suffix":""},{"dropping-particle":"","family":"Aguado","given":"Xavier","non-dropping-particle":"","parse-names":false,"suffix":""},{"dropping-particle":"","family":"Jiménez-Ormeño","given":"Ester","non-dropping-particle":"","parse-names":false,"suffix":""},{"dropping-particle":"","family":"Mecerreyes","given":"Laura","non-dropping-particle":"","parse-names":false,"suffix":""},{"dropping-particle":"","family":"Alegre","given":"Luis M.","non-dropping-particle":"","parse-names":false,"suffix":""},{"dropping-particle":"","family":"Delgado-Abellan","given":"L","non-dropping-particle":"","parse-names":false,"suffix":""},{"dropping-particle":"","family":"Aguado","given":"Xavier","non-dropping-particle":"","parse-names":false,"suffix":""},{"dropping-particle":"","family":"Jimenez-Ormeno","given":"E","non-dropping-particle":"","parse-names":false,"suffix":""},{"dropping-particle":"","family":"Mecerreyes","given":"Laura","non-dropping-particle":"","parse-names":false,"suffix":""},{"dropping-particle":"","family":"Alegre","given":"Luis M.","non-dropping-particle":"","parse-names":false,"suffix":""}],"container-title":"Ergonomics","edition":"2014/03/22","id":"ITEM-1","issue":"5","issued":{"date-parts":[["2014","5","4"]]},"language":"eng","note":"From Duplicate 1 (Foot morphology in Spanish school children according to sex and age - Delgado-Abellán, Laura; Aguado, Xavier; Jiménez-Ormeño, Ester; Mecerreyes, Laura; Alegre, Luis M; Delgado-Abellan, L; Aguado, Xavier; Jimenez-Ormeno, E; Mecerreyes, Laura; Alegre, Luis M)\n\nFrom Duplicate 1 (Foot morphology in Spanish school children according to sex and age - Delgado-Abellan, L; Aguado, X; Jimenez-Ormeno, E; Mecerreyes, L; Alegre, L M)\n\n1366-5847\nDelgado-Abellan, Laura\nAguado, Xavier\nJimenez-Ormeno, Ester\nMecerreyes, Laura\nAlegre, Luis M\nJournal Article\nResearch Support, Non-U.S. Gov't\nEngland\nErgonomics. 2014;57(5):787-97. doi: 10.1080/00140139.2014.895055. Epub 2014 Mar 21.\n\nFrom Duplicate 2 (Foot morphology in Spanish school children according to sex and age - Delgado-Abellán, L; Aguado, X; Jiménez-Ormeño, E; Mecerreyes, L; Alegre, L M)\n\nCited By :5\nExport Date: 29 January 2018\nCODEN: ERGOA\nCorrespondence Address: Alegre, L. M.; Grupo de Biomecánica Humana y Deportiva, Universidad de Castilla-La Mancha, Toledo, Spain; email: luis.alegre@uclm.es\n\nFrom Duplicate 3 (Foot morphology in Spanish school children according to sex and age - Delgado-Abellán, Laura; Aguado, Xavier; Jiménez-Ormeño, Ester; Mecerreyes, Laura; Alegre, Luis M)\n\nS; Date of Electronic Publication: 2014 Mar 21. Current Imprints: Publication: London : Informa Healthcare; Original Imprints: Publication: London, Taylor &amp;amp; Francis.\n\nFrom Duplicate 4 (Foot morphology in Spanish school children according to sex and age - Delgado-Abellán, Laura; Aguado, Xavier; Jiménez-Ormeño, Ester; Mecerreyes, Laura; Alegre, Luis M)\n\npictorial; research; tables/charts. Journal Subset: Biomedical; Europe; Peer Reviewed; UK &amp;amp; Ireland. Grant Information: Financial support from the FEDER funds and the Counsel of Education, Science and Culture of the Junta de Comunidades de Castilla-La Mancha, Spain.. NLM UID: 0373220.\nPMID: 24650291.","page":"787-797","publisher":"Taylor &amp; Francis Ltd","publisher-place":"Philadelphia, Pennsylvania","title":"Foot morphology in Spanish school children according to sex and age","type":"article-journal","volume":"57"},"uris":["http://www.mendeley.com/documents/?uuid=cd4aac01-af1e-4537-b15c-0d22d5cacc80"]}],"mendeley":{"formattedCitation":"(Delgado-Abellán et al., 2014)","plainTextFormattedCitation":"(Delgado-Abellán et al., 2014)","previouslyFormattedCitation":"(Delgado-Abellán et al., 2014)"},"properties":{"noteIndex":0},"schema":"https://github.com/citation-style-language/schema/raw/master/csl-citation.json"}</w:instrText>
      </w:r>
      <w:r>
        <w:rPr>
          <w:rFonts w:cstheme="minorHAnsi"/>
        </w:rPr>
        <w:fldChar w:fldCharType="separate"/>
      </w:r>
      <w:r w:rsidR="00810D03" w:rsidRPr="009A28E3">
        <w:rPr>
          <w:rFonts w:cstheme="minorHAnsi"/>
          <w:noProof/>
        </w:rPr>
        <w:t>(Delgado-Abellán et al., 2014)</w:t>
      </w:r>
      <w:r>
        <w:rPr>
          <w:rFonts w:cstheme="minorHAnsi"/>
        </w:rPr>
        <w:fldChar w:fldCharType="end"/>
      </w:r>
      <w:r>
        <w:rPr>
          <w:rFonts w:cstheme="minorHAnsi"/>
        </w:rPr>
        <w:t xml:space="preserve">. At this age, children demonstrate increased mobility in daily life yet still demonstrate comparable foot gender anthropometrics for unisex comparison </w:t>
      </w:r>
      <w:r>
        <w:rPr>
          <w:rFonts w:cstheme="minorHAnsi"/>
        </w:rPr>
        <w:fldChar w:fldCharType="begin" w:fldLock="1"/>
      </w:r>
      <w:r w:rsidR="00EF53DC">
        <w:rPr>
          <w:rFonts w:cstheme="minorHAnsi"/>
        </w:rPr>
        <w:instrText>ADDIN CSL_CITATION {"citationItems":[{"id":"ITEM-1","itemData":{"DOI":"10.1080/00140139.2014.895055","ISBN":"0014-0139","ISSN":"0014-0139","PMID":"24650291","abstract":"The aim of this study was to analyse the differences in foot dimensions in a sample of Spanish school-aged children. A total of 497 boys and 534 girls from Spain participated in the study. Measurements of both feet were obtained using a 3D foot digitiser, and shoe sizes were recorded and then estimated based on foot length measurements. The variations in foot measurements underwent a gradual increase with age in both boys and girls. Gender differences appeared at the age of 8-9 years, when the girls in the sample were found to wear smaller shoes than those they should have worn. Most foot dimensions begin to differ between boys and girls at the age of 8 years. The girls in the sample studied used footwear that was too small for their foot length, probably because they looked for a better width fit.;","author":[{"dropping-particle":"","family":"Delgado-Abellán","given":"Laura","non-dropping-particle":"","parse-names":false,"suffix":""},{"dropping-particle":"","family":"Aguado","given":"Xavier","non-dropping-particle":"","parse-names":false,"suffix":""},{"dropping-particle":"","family":"Jiménez-Ormeño","given":"Ester","non-dropping-particle":"","parse-names":false,"suffix":""},{"dropping-particle":"","family":"Mecerreyes","given":"Laura","non-dropping-particle":"","parse-names":false,"suffix":""},{"dropping-particle":"","family":"Alegre","given":"Luis M.","non-dropping-particle":"","parse-names":false,"suffix":""},{"dropping-particle":"","family":"Delgado-Abellan","given":"L","non-dropping-particle":"","parse-names":false,"suffix":""},{"dropping-particle":"","family":"Aguado","given":"Xavier","non-dropping-particle":"","parse-names":false,"suffix":""},{"dropping-particle":"","family":"Jimenez-Ormeno","given":"E","non-dropping-particle":"","parse-names":false,"suffix":""},{"dropping-particle":"","family":"Mecerreyes","given":"Laura","non-dropping-particle":"","parse-names":false,"suffix":""},{"dropping-particle":"","family":"Alegre","given":"Luis M.","non-dropping-particle":"","parse-names":false,"suffix":""}],"container-title":"Ergonomics","edition":"2014/03/22","id":"ITEM-1","issue":"5","issued":{"date-parts":[["2014","5","4"]]},"language":"eng","note":"From Duplicate 1 (Foot morphology in Spanish school children according to sex and age - Delgado-Abellán, Laura; Aguado, Xavier; Jiménez-Ormeño, Ester; Mecerreyes, Laura; Alegre, Luis M; Delgado-Abellan, L; Aguado, Xavier; Jimenez-Ormeno, E; Mecerreyes, Laura; Alegre, Luis M)\n\nFrom Duplicate 1 (Foot morphology in Spanish school children according to sex and age - Delgado-Abellan, L; Aguado, X; Jimenez-Ormeno, E; Mecerreyes, L; Alegre, L M)\n\n1366-5847\nDelgado-Abellan, Laura\nAguado, Xavier\nJimenez-Ormeno, Ester\nMecerreyes, Laura\nAlegre, Luis M\nJournal Article\nResearch Support, Non-U.S. Gov't\nEngland\nErgonomics. 2014;57(5):787-97. doi: 10.1080/00140139.2014.895055. Epub 2014 Mar 21.\n\nFrom Duplicate 2 (Foot morphology in Spanish school children according to sex and age - Delgado-Abellán, L; Aguado, X; Jiménez-Ormeño, E; Mecerreyes, L; Alegre, L M)\n\nCited By :5\nExport Date: 29 January 2018\nCODEN: ERGOA\nCorrespondence Address: Alegre, L. M.; Grupo de Biomecánica Humana y Deportiva, Universidad de Castilla-La Mancha, Toledo, Spain; email: luis.alegre@uclm.es\n\nFrom Duplicate 3 (Foot morphology in Spanish school children according to sex and age - Delgado-Abellán, Laura; Aguado, Xavier; Jiménez-Ormeño, Ester; Mecerreyes, Laura; Alegre, Luis M)\n\nS; Date of Electronic Publication: 2014 Mar 21. Current Imprints: Publication: London : Informa Healthcare; Original Imprints: Publication: London, Taylor &amp;amp; Francis.\n\nFrom Duplicate 4 (Foot morphology in Spanish school children according to sex and age - Delgado-Abellán, Laura; Aguado, Xavier; Jiménez-Ormeño, Ester; Mecerreyes, Laura; Alegre, Luis M)\n\npictorial; research; tables/charts. Journal Subset: Biomedical; Europe; Peer Reviewed; UK &amp;amp; Ireland. Grant Information: Financial support from the FEDER funds and the Counsel of Education, Science and Culture of the Junta de Comunidades de Castilla-La Mancha, Spain.. NLM UID: 0373220.\nPMID: 24650291.","page":"787-797","publisher":"Taylor &amp; Francis Ltd","publisher-place":"Philadelphia, Pennsylvania","title":"Foot morphology in Spanish school children according to sex and age","type":"article-journal","volume":"57"},"uris":["http://www.mendeley.com/documents/?uuid=cd4aac01-af1e-4537-b15c-0d22d5cacc80"]},{"id":"ITEM-2","itemData":{"DOI":"10.3390/IJERPH14111375","abstract":"Organized and unorganized physical activity (PA) hold an important role in the daily life of children and adolescents. Regular representative tracking of PA in different settings is important to evaluate social trends and implemented interventions. In this paper, representative PA data of German children and adolescents from the MoMo Baseline-Study (2004, n = 4528) are compared to those of Wave 1 (2010, n = 3994). Participants aged 4-17 were drawn out of 167 sample points in Germany and the data was weighted to ensure representativeness. PA was measured via questionnaire and was differentiated between organized (sports clubs and schools) and unorganized (unorganized sports and playing outside). Organized PA in extracurricular activities and sports clubs increased by eight percent, while unorganized PA decreased by seven percent. In addition to sports clubs, schools became a more prevalent setting for participation in physical activity in Germany.","author":[{"dropping-particle":"","family":"Schmidt","given":"Steffen C.E.","non-dropping-particle":"","parse-names":false,"suffix":""},{"dropping-particle":"","family":"Henn","given":"Annette","non-dropping-particle":"","parse-names":false,"suffix":""},{"dropping-particle":"","family":"Albrecht","given":"Claudia","non-dropping-particle":"","parse-names":false,"suffix":""},{"dropping-particle":"","family":"Woll","given":"Alexander","non-dropping-particle":"","parse-names":false,"suffix":""}],"container-title":"International Journal of Environmental Research and Public Health","id":"ITEM-2","issue":"11","issued":{"date-parts":[["2017","11","11"]]},"publisher":"MDPI AG","title":"Physical activity of German children and adolescents 2003-2012: The MoMo-study","type":"article-journal","volume":"14"},"uris":["http://www.mendeley.com/documents/?uuid=fe9de041-8013-3127-818f-a81f7e759509"]}],"mendeley":{"formattedCitation":"(Delgado-Abellán et al., 2014; Schmidt et al., 2017)","plainTextFormattedCitation":"(Delgado-Abellán et al., 2014; Schmidt et al., 2017)","previouslyFormattedCitation":"(Delgado-Abellán et al., 2014; Schmidt et al., 2017)"},"properties":{"noteIndex":0},"schema":"https://github.com/citation-style-language/schema/raw/master/csl-citation.json"}</w:instrText>
      </w:r>
      <w:r>
        <w:rPr>
          <w:rFonts w:cstheme="minorHAnsi"/>
        </w:rPr>
        <w:fldChar w:fldCharType="separate"/>
      </w:r>
      <w:r w:rsidR="00254D00" w:rsidRPr="00254D00">
        <w:rPr>
          <w:rFonts w:cstheme="minorHAnsi"/>
          <w:noProof/>
        </w:rPr>
        <w:t>(Delgado-Abellán et al., 2014; Schmidt et al., 2017)</w:t>
      </w:r>
      <w:r>
        <w:rPr>
          <w:rFonts w:cstheme="minorHAnsi"/>
        </w:rPr>
        <w:fldChar w:fldCharType="end"/>
      </w:r>
      <w:r>
        <w:rPr>
          <w:rFonts w:cstheme="minorHAnsi"/>
        </w:rPr>
        <w:t>.</w:t>
      </w:r>
    </w:p>
    <w:p w14:paraId="7F6A6093" w14:textId="02CE426A" w:rsidR="00980B8A" w:rsidRDefault="00980B8A" w:rsidP="00CE0695">
      <w:pPr>
        <w:spacing w:line="360" w:lineRule="auto"/>
        <w:jc w:val="both"/>
        <w:rPr>
          <w:rFonts w:cstheme="minorHAnsi"/>
        </w:rPr>
      </w:pPr>
      <w:r>
        <w:rPr>
          <w:rFonts w:cstheme="minorHAnsi"/>
        </w:rPr>
        <w:t>Dimensional measures were taken of the sample OSSTF that ascribed to the design characteristics experts thought would influence the stability and ergonomics of the footwear (</w:t>
      </w:r>
      <w:r w:rsidR="00AD5E21">
        <w:rPr>
          <w:rFonts w:cstheme="minorHAnsi"/>
        </w:rPr>
        <w:fldChar w:fldCharType="begin"/>
      </w:r>
      <w:r w:rsidR="00AD5E21">
        <w:rPr>
          <w:rFonts w:cstheme="minorHAnsi"/>
        </w:rPr>
        <w:instrText xml:space="preserve"> REF _Ref138971664 \h </w:instrText>
      </w:r>
      <w:r w:rsidR="00CE0695">
        <w:rPr>
          <w:rFonts w:cstheme="minorHAnsi"/>
        </w:rPr>
        <w:instrText xml:space="preserve"> \* MERGEFORMAT </w:instrText>
      </w:r>
      <w:r w:rsidR="00AD5E21">
        <w:rPr>
          <w:rFonts w:cstheme="minorHAnsi"/>
        </w:rPr>
      </w:r>
      <w:r w:rsidR="00AD5E21">
        <w:rPr>
          <w:rFonts w:cstheme="minorHAnsi"/>
        </w:rPr>
        <w:fldChar w:fldCharType="separate"/>
      </w:r>
      <w:r w:rsidR="00AD5E21">
        <w:t xml:space="preserve">Table </w:t>
      </w:r>
      <w:r w:rsidR="00AD5E21">
        <w:rPr>
          <w:noProof/>
        </w:rPr>
        <w:t>6</w:t>
      </w:r>
      <w:r w:rsidR="00AD5E21">
        <w:noBreakHyphen/>
      </w:r>
      <w:r w:rsidR="00AD5E21">
        <w:rPr>
          <w:noProof/>
        </w:rPr>
        <w:t>1</w:t>
      </w:r>
      <w:r w:rsidR="00AD5E21">
        <w:rPr>
          <w:rFonts w:cstheme="minorHAnsi"/>
        </w:rPr>
        <w:fldChar w:fldCharType="end"/>
      </w:r>
      <w:r>
        <w:rPr>
          <w:rFonts w:cstheme="minorHAnsi"/>
        </w:rPr>
        <w:t xml:space="preserve">). The methods of measuring footwear dimensions followed ISO standards where appropriate </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Pr>
          <w:rFonts w:cstheme="minorHAnsi"/>
        </w:rPr>
        <w:fldChar w:fldCharType="separate"/>
      </w:r>
      <w:r w:rsidR="00FD2112" w:rsidRPr="00FD2112">
        <w:rPr>
          <w:rFonts w:cstheme="minorHAnsi"/>
          <w:noProof/>
        </w:rPr>
        <w:t>(ISO, 2021)</w:t>
      </w:r>
      <w:r>
        <w:rPr>
          <w:rFonts w:cstheme="minorHAnsi"/>
        </w:rPr>
        <w:fldChar w:fldCharType="end"/>
      </w:r>
      <w:r>
        <w:rPr>
          <w:rFonts w:cstheme="minorHAnsi"/>
        </w:rPr>
        <w:t xml:space="preserve"> and those described in Chapter </w:t>
      </w:r>
      <w:r w:rsidR="00E10023">
        <w:rPr>
          <w:rFonts w:cstheme="minorHAnsi"/>
        </w:rPr>
        <w:t>4</w:t>
      </w:r>
      <w:r>
        <w:rPr>
          <w:rFonts w:cstheme="minorHAnsi"/>
        </w:rPr>
        <w:t>.</w:t>
      </w:r>
    </w:p>
    <w:p w14:paraId="2F07D46D" w14:textId="77777777" w:rsidR="00980B8A" w:rsidRDefault="00980B8A" w:rsidP="00980B8A">
      <w:pPr>
        <w:jc w:val="both"/>
        <w:rPr>
          <w:rFonts w:cstheme="minorHAnsi"/>
        </w:rPr>
      </w:pPr>
    </w:p>
    <w:p w14:paraId="5A6D1829" w14:textId="77777777" w:rsidR="00980B8A" w:rsidRDefault="00980B8A" w:rsidP="00980B8A">
      <w:pPr>
        <w:jc w:val="both"/>
        <w:rPr>
          <w:rFonts w:cstheme="minorHAnsi"/>
        </w:rPr>
      </w:pPr>
    </w:p>
    <w:p w14:paraId="36760212" w14:textId="77777777" w:rsidR="002A747C" w:rsidRDefault="002A747C" w:rsidP="00980B8A">
      <w:pPr>
        <w:jc w:val="both"/>
        <w:rPr>
          <w:rFonts w:cstheme="minorHAnsi"/>
        </w:rPr>
      </w:pPr>
    </w:p>
    <w:p w14:paraId="2644D070" w14:textId="77777777" w:rsidR="00980B8A" w:rsidRPr="00901F1A" w:rsidRDefault="00980B8A">
      <w:pPr>
        <w:pStyle w:val="Heading3"/>
        <w:numPr>
          <w:ilvl w:val="2"/>
          <w:numId w:val="29"/>
        </w:numPr>
        <w:spacing w:line="360" w:lineRule="auto"/>
      </w:pPr>
      <w:bookmarkStart w:id="193" w:name="_Toc156403504"/>
      <w:r w:rsidRPr="00901F1A">
        <w:t>Testing Apparatus:</w:t>
      </w:r>
      <w:bookmarkEnd w:id="193"/>
    </w:p>
    <w:p w14:paraId="5F4CB2FB" w14:textId="326A5246" w:rsidR="00980B8A" w:rsidRPr="005B176A" w:rsidRDefault="00980B8A" w:rsidP="00CE0695">
      <w:pPr>
        <w:spacing w:line="360" w:lineRule="auto"/>
        <w:jc w:val="both"/>
        <w:rPr>
          <w:rFonts w:cstheme="minorHAnsi"/>
        </w:rPr>
      </w:pPr>
      <w:r w:rsidRPr="005B176A">
        <w:rPr>
          <w:rFonts w:cstheme="minorHAnsi"/>
        </w:rPr>
        <w:t>Mechanical testing was carried out on a bespoke torque platform system.</w:t>
      </w:r>
      <w:r>
        <w:rPr>
          <w:rFonts w:cstheme="minorHAnsi"/>
        </w:rPr>
        <w:t xml:space="preserve"> </w:t>
      </w:r>
      <w:r w:rsidRPr="005B176A">
        <w:rPr>
          <w:rFonts w:cstheme="minorHAnsi"/>
        </w:rPr>
        <w:t>This consisted of two platforms</w:t>
      </w:r>
      <w:r>
        <w:rPr>
          <w:rFonts w:cstheme="minorHAnsi"/>
        </w:rPr>
        <w:t>,</w:t>
      </w:r>
      <w:r w:rsidRPr="005B176A">
        <w:rPr>
          <w:rFonts w:cstheme="minorHAnsi"/>
        </w:rPr>
        <w:t xml:space="preserve"> one stationary that was connected to a torque load cell </w:t>
      </w:r>
      <w:r w:rsidRPr="001278BD">
        <w:rPr>
          <w:rFonts w:eastAsia="Times New Roman" w:cstheme="minorHAnsi"/>
          <w:color w:val="201F1E"/>
          <w:shd w:val="clear" w:color="auto" w:fill="FFFFFF"/>
          <w:lang w:eastAsia="en-GB"/>
        </w:rPr>
        <w:t>(Applied Measurements Ltd, DTD-F-50Nm, sensitivity: 1.0mV/V, accuracy: ±0.05Nm)</w:t>
      </w:r>
      <w:r w:rsidRPr="001278BD">
        <w:rPr>
          <w:rFonts w:eastAsia="Times New Roman" w:cstheme="minorHAnsi"/>
          <w:lang w:eastAsia="en-GB"/>
        </w:rPr>
        <w:t xml:space="preserve"> </w:t>
      </w:r>
      <w:r w:rsidRPr="005B176A">
        <w:rPr>
          <w:rFonts w:cstheme="minorHAnsi"/>
        </w:rPr>
        <w:t>and one rotating platform connected to a motor.</w:t>
      </w:r>
      <w:r>
        <w:rPr>
          <w:rFonts w:cstheme="minorHAnsi"/>
        </w:rPr>
        <w:t xml:space="preserve"> </w:t>
      </w:r>
      <w:r w:rsidRPr="005B176A">
        <w:rPr>
          <w:rFonts w:cstheme="minorHAnsi"/>
        </w:rPr>
        <w:t>The motor was controlled using a custom software system that also measured the angle of rotation (</w:t>
      </w:r>
      <w:r w:rsidR="00F47EC1">
        <w:rPr>
          <w:rFonts w:cstheme="minorHAnsi"/>
        </w:rPr>
        <w:fldChar w:fldCharType="begin"/>
      </w:r>
      <w:r w:rsidR="00F47EC1">
        <w:rPr>
          <w:rFonts w:cstheme="minorHAnsi"/>
        </w:rPr>
        <w:instrText xml:space="preserve"> REF _Ref138796419 \h </w:instrText>
      </w:r>
      <w:r w:rsidR="00CE0695">
        <w:rPr>
          <w:rFonts w:cstheme="minorHAnsi"/>
        </w:rPr>
        <w:instrText xml:space="preserve"> \* MERGEFORMAT </w:instrText>
      </w:r>
      <w:r w:rsidR="00F47EC1">
        <w:rPr>
          <w:rFonts w:cstheme="minorHAnsi"/>
        </w:rPr>
      </w:r>
      <w:r w:rsidR="00F47EC1">
        <w:rPr>
          <w:rFonts w:cstheme="minorHAnsi"/>
        </w:rPr>
        <w:fldChar w:fldCharType="separate"/>
      </w:r>
      <w:r w:rsidR="00F47EC1">
        <w:t xml:space="preserve">Figure </w:t>
      </w:r>
      <w:r w:rsidR="00F47EC1">
        <w:rPr>
          <w:noProof/>
        </w:rPr>
        <w:t>6</w:t>
      </w:r>
      <w:r w:rsidR="00F47EC1">
        <w:noBreakHyphen/>
      </w:r>
      <w:r w:rsidR="00F47EC1">
        <w:rPr>
          <w:noProof/>
        </w:rPr>
        <w:t>4</w:t>
      </w:r>
      <w:r w:rsidR="00F47EC1">
        <w:rPr>
          <w:rFonts w:cstheme="minorHAnsi"/>
        </w:rPr>
        <w:fldChar w:fldCharType="end"/>
      </w:r>
      <w:r w:rsidRPr="005B176A">
        <w:rPr>
          <w:rFonts w:cstheme="minorHAnsi"/>
        </w:rPr>
        <w:t>).</w:t>
      </w:r>
      <w:r>
        <w:rPr>
          <w:rFonts w:cstheme="minorHAnsi"/>
        </w:rPr>
        <w:t xml:space="preserve"> </w:t>
      </w:r>
      <w:r w:rsidRPr="005B176A">
        <w:rPr>
          <w:rFonts w:cstheme="minorHAnsi"/>
        </w:rPr>
        <w:t>The system could be set to move through a specified angle of rotation at a given speed (min/max)</w:t>
      </w:r>
      <w:r>
        <w:rPr>
          <w:rFonts w:cstheme="minorHAnsi"/>
        </w:rPr>
        <w:t>,</w:t>
      </w:r>
      <w:r w:rsidRPr="005B176A">
        <w:rPr>
          <w:rFonts w:cstheme="minorHAnsi"/>
        </w:rPr>
        <w:t xml:space="preserve"> a given number of rotation cycles, and a given measurement rate (min/max).</w:t>
      </w:r>
      <w:r>
        <w:rPr>
          <w:rFonts w:cstheme="minorHAnsi"/>
        </w:rPr>
        <w:t xml:space="preserve"> </w:t>
      </w:r>
      <w:r w:rsidRPr="005B176A">
        <w:rPr>
          <w:rFonts w:cstheme="minorHAnsi"/>
        </w:rPr>
        <w:t>The software system was also employed to record angles of rotation</w:t>
      </w:r>
      <w:r>
        <w:rPr>
          <w:rFonts w:cstheme="minorHAnsi"/>
        </w:rPr>
        <w:t xml:space="preserve"> (</w:t>
      </w:r>
      <w:r>
        <w:rPr>
          <w:rFonts w:ascii="Calibri" w:hAnsi="Calibri" w:cs="Calibri"/>
        </w:rPr>
        <w:t>°</w:t>
      </w:r>
      <w:r>
        <w:rPr>
          <w:rFonts w:cstheme="minorHAnsi"/>
        </w:rPr>
        <w:t xml:space="preserve">) </w:t>
      </w:r>
      <w:r w:rsidRPr="005B176A">
        <w:rPr>
          <w:rFonts w:cstheme="minorHAnsi"/>
        </w:rPr>
        <w:t>and torque</w:t>
      </w:r>
      <w:r>
        <w:rPr>
          <w:rFonts w:cstheme="minorHAnsi"/>
        </w:rPr>
        <w:t xml:space="preserve"> (Nm)</w:t>
      </w:r>
      <w:r w:rsidRPr="005B176A">
        <w:rPr>
          <w:rFonts w:cstheme="minorHAnsi"/>
        </w:rPr>
        <w:t>.</w:t>
      </w:r>
    </w:p>
    <w:p w14:paraId="1C7B22D3" w14:textId="77777777" w:rsidR="00980B8A" w:rsidRDefault="00980B8A" w:rsidP="00980B8A">
      <w:pPr>
        <w:jc w:val="both"/>
        <w:rPr>
          <w:rFonts w:cstheme="minorHAnsi"/>
        </w:rPr>
      </w:pPr>
      <w:r>
        <w:rPr>
          <w:rFonts w:cstheme="minorHAnsi"/>
        </w:rPr>
        <w:t xml:space="preserve"> </w:t>
      </w:r>
    </w:p>
    <w:p w14:paraId="3AF3B1C0" w14:textId="77777777" w:rsidR="00980B8A" w:rsidRDefault="00980B8A" w:rsidP="00980B8A">
      <w:pPr>
        <w:jc w:val="both"/>
        <w:rPr>
          <w:rFonts w:cstheme="minorHAnsi"/>
        </w:rPr>
      </w:pPr>
    </w:p>
    <w:p w14:paraId="31F6D5F6" w14:textId="77777777" w:rsidR="00980B8A" w:rsidRPr="001C3998" w:rsidRDefault="00980B8A" w:rsidP="00980B8A">
      <w:pPr>
        <w:jc w:val="both"/>
        <w:rPr>
          <w:rFonts w:ascii="Times New Roman" w:eastAsia="Times New Roman" w:hAnsi="Times New Roman" w:cs="Times New Roman"/>
          <w:lang w:eastAsia="en-GB"/>
        </w:rPr>
      </w:pPr>
    </w:p>
    <w:p w14:paraId="657B1595" w14:textId="77777777" w:rsidR="00980B8A" w:rsidRDefault="00980B8A" w:rsidP="00980B8A">
      <w:pPr>
        <w:rPr>
          <w:rFonts w:cstheme="minorHAnsi"/>
        </w:rPr>
      </w:pPr>
    </w:p>
    <w:p w14:paraId="3DF7DF74" w14:textId="77777777" w:rsidR="00980B8A" w:rsidRDefault="00980B8A" w:rsidP="00980B8A">
      <w:pPr>
        <w:keepNext/>
      </w:pPr>
      <w:r>
        <w:rPr>
          <w:rFonts w:cstheme="minorHAnsi"/>
          <w:noProof/>
        </w:rPr>
        <w:lastRenderedPageBreak/>
        <w:drawing>
          <wp:inline distT="0" distB="0" distL="0" distR="0" wp14:anchorId="37D368E7" wp14:editId="446C33D9">
            <wp:extent cx="5219700" cy="4635500"/>
            <wp:effectExtent l="0" t="0" r="0" b="0"/>
            <wp:docPr id="35" name="Picture 3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219700" cy="4635500"/>
                    </a:xfrm>
                    <a:prstGeom prst="rect">
                      <a:avLst/>
                    </a:prstGeom>
                  </pic:spPr>
                </pic:pic>
              </a:graphicData>
            </a:graphic>
          </wp:inline>
        </w:drawing>
      </w:r>
    </w:p>
    <w:p w14:paraId="69443550" w14:textId="1DBA20AF" w:rsidR="00980B8A" w:rsidRDefault="00980B8A" w:rsidP="00980B8A">
      <w:pPr>
        <w:pStyle w:val="Caption"/>
        <w:rPr>
          <w:rFonts w:cstheme="minorHAnsi"/>
        </w:rPr>
      </w:pPr>
      <w:bookmarkStart w:id="194" w:name="_Ref138796419"/>
      <w:bookmarkStart w:id="195" w:name="_Toc156393207"/>
      <w:r>
        <w:t xml:space="preserve">Figure </w:t>
      </w:r>
      <w:fldSimple w:instr=" STYLEREF 1 \s ">
        <w:r w:rsidR="00337CAB">
          <w:rPr>
            <w:noProof/>
          </w:rPr>
          <w:t>6</w:t>
        </w:r>
      </w:fldSimple>
      <w:r w:rsidR="00337CAB">
        <w:noBreakHyphen/>
      </w:r>
      <w:fldSimple w:instr=" SEQ Figure \* ARABIC \s 1 ">
        <w:r w:rsidR="00337CAB">
          <w:rPr>
            <w:noProof/>
          </w:rPr>
          <w:t>4</w:t>
        </w:r>
      </w:fldSimple>
      <w:bookmarkEnd w:id="194"/>
      <w:r>
        <w:t xml:space="preserve"> </w:t>
      </w:r>
      <w:r w:rsidRPr="00A85EDE">
        <w:t>A, Torque platform system set up. B, Torque Platform Components, 1 Rotating motor and angle measurement system, 2 Torque Measurement system, 3 Rotating arm, 4 Rotating arm mounting beam, 5 Torque measurement arm, 6 Torque measurement arm mounting beam,</w:t>
      </w:r>
      <w:bookmarkEnd w:id="195"/>
    </w:p>
    <w:p w14:paraId="78BE2589" w14:textId="77777777" w:rsidR="00980B8A" w:rsidRDefault="00980B8A" w:rsidP="00980B8A">
      <w:pPr>
        <w:rPr>
          <w:rFonts w:cstheme="minorHAnsi"/>
        </w:rPr>
      </w:pPr>
    </w:p>
    <w:p w14:paraId="31B2F30E" w14:textId="5593E857" w:rsidR="00980B8A" w:rsidRDefault="00980B8A" w:rsidP="00CE0695">
      <w:pPr>
        <w:spacing w:line="360" w:lineRule="auto"/>
        <w:jc w:val="both"/>
        <w:rPr>
          <w:rFonts w:cstheme="minorHAnsi"/>
        </w:rPr>
      </w:pPr>
      <w:r>
        <w:rPr>
          <w:rFonts w:cstheme="minorHAnsi"/>
        </w:rPr>
        <w:t>Although the torque system rotates about a fixed axis, the platform system is capable of being adjusted along the sliding beam, mounting beams and footwear support platforms (</w:t>
      </w:r>
      <w:r w:rsidR="00F20FD9">
        <w:rPr>
          <w:rFonts w:cstheme="minorHAnsi"/>
        </w:rPr>
        <w:fldChar w:fldCharType="begin"/>
      </w:r>
      <w:r w:rsidR="00F20FD9">
        <w:rPr>
          <w:rFonts w:cstheme="minorHAnsi"/>
        </w:rPr>
        <w:instrText xml:space="preserve"> REF _Ref138796419 \h </w:instrText>
      </w:r>
      <w:r w:rsidR="00CE0695">
        <w:rPr>
          <w:rFonts w:cstheme="minorHAnsi"/>
        </w:rPr>
        <w:instrText xml:space="preserve"> \* MERGEFORMAT </w:instrText>
      </w:r>
      <w:r w:rsidR="00F20FD9">
        <w:rPr>
          <w:rFonts w:cstheme="minorHAnsi"/>
        </w:rPr>
      </w:r>
      <w:r w:rsidR="00F20FD9">
        <w:rPr>
          <w:rFonts w:cstheme="minorHAnsi"/>
        </w:rPr>
        <w:fldChar w:fldCharType="separate"/>
      </w:r>
      <w:r w:rsidR="00F20FD9">
        <w:t xml:space="preserve">Figure </w:t>
      </w:r>
      <w:r w:rsidR="00F20FD9">
        <w:rPr>
          <w:noProof/>
        </w:rPr>
        <w:t>6</w:t>
      </w:r>
      <w:r w:rsidR="00F20FD9">
        <w:noBreakHyphen/>
      </w:r>
      <w:r w:rsidR="00F20FD9">
        <w:rPr>
          <w:noProof/>
        </w:rPr>
        <w:t>4</w:t>
      </w:r>
      <w:r w:rsidR="00F20FD9">
        <w:rPr>
          <w:rFonts w:cstheme="minorHAnsi"/>
        </w:rPr>
        <w:fldChar w:fldCharType="end"/>
      </w:r>
      <w:r w:rsidR="00F20FD9">
        <w:rPr>
          <w:rFonts w:cstheme="minorHAnsi"/>
        </w:rPr>
        <w:t xml:space="preserve"> </w:t>
      </w:r>
      <w:r>
        <w:rPr>
          <w:rFonts w:cstheme="minorHAnsi"/>
        </w:rPr>
        <w:t>A, B). The adjustments in the platform system, together with a realignment of the footwear, allows torque loading of the footwear in both the coronal and sagittal plane.</w:t>
      </w:r>
    </w:p>
    <w:p w14:paraId="39232459" w14:textId="77777777" w:rsidR="00980B8A" w:rsidRDefault="00980B8A" w:rsidP="00CE0695">
      <w:pPr>
        <w:spacing w:line="360" w:lineRule="auto"/>
        <w:jc w:val="both"/>
        <w:rPr>
          <w:rFonts w:cstheme="minorHAnsi"/>
        </w:rPr>
      </w:pPr>
    </w:p>
    <w:p w14:paraId="7DDCE071" w14:textId="77777777" w:rsidR="00980B8A" w:rsidRPr="00B65934" w:rsidRDefault="00980B8A">
      <w:pPr>
        <w:pStyle w:val="Heading3"/>
        <w:numPr>
          <w:ilvl w:val="2"/>
          <w:numId w:val="29"/>
        </w:numPr>
        <w:spacing w:line="360" w:lineRule="auto"/>
      </w:pPr>
      <w:bookmarkStart w:id="196" w:name="_Toc156403505"/>
      <w:r w:rsidRPr="00B65934">
        <w:t>Footwear load testing</w:t>
      </w:r>
      <w:bookmarkEnd w:id="196"/>
    </w:p>
    <w:p w14:paraId="6992A9EA" w14:textId="77777777" w:rsidR="00980B8A" w:rsidRPr="003A1E21" w:rsidRDefault="00980B8A" w:rsidP="00CE0695">
      <w:pPr>
        <w:spacing w:line="360" w:lineRule="auto"/>
        <w:jc w:val="both"/>
        <w:rPr>
          <w:rFonts w:cstheme="minorHAnsi"/>
        </w:rPr>
      </w:pPr>
      <w:r w:rsidRPr="003A1E21">
        <w:rPr>
          <w:rFonts w:cstheme="minorHAnsi"/>
        </w:rPr>
        <w:t xml:space="preserve">Four types of torque loading scenarios were considered for mechanical testing </w:t>
      </w:r>
      <w:r>
        <w:rPr>
          <w:rFonts w:cstheme="minorHAnsi"/>
        </w:rPr>
        <w:t xml:space="preserve">of </w:t>
      </w:r>
      <w:r w:rsidRPr="003A1E21">
        <w:rPr>
          <w:rFonts w:cstheme="minorHAnsi"/>
        </w:rPr>
        <w:t xml:space="preserve">the expert design </w:t>
      </w:r>
      <w:r>
        <w:rPr>
          <w:rFonts w:cstheme="minorHAnsi"/>
        </w:rPr>
        <w:t>c</w:t>
      </w:r>
      <w:r w:rsidRPr="003A1E21">
        <w:rPr>
          <w:rFonts w:cstheme="minorHAnsi"/>
        </w:rPr>
        <w:t>haracteristics of O</w:t>
      </w:r>
      <w:r>
        <w:rPr>
          <w:rFonts w:cstheme="minorHAnsi"/>
        </w:rPr>
        <w:t>SSTF</w:t>
      </w:r>
      <w:r w:rsidRPr="003A1E21">
        <w:rPr>
          <w:rFonts w:cstheme="minorHAnsi"/>
        </w:rPr>
        <w:t>.</w:t>
      </w:r>
    </w:p>
    <w:p w14:paraId="3A8D5C5C" w14:textId="77777777" w:rsidR="00980B8A" w:rsidRPr="003A1E21" w:rsidRDefault="00980B8A" w:rsidP="00CE0695">
      <w:pPr>
        <w:pStyle w:val="ListParagraph"/>
        <w:numPr>
          <w:ilvl w:val="0"/>
          <w:numId w:val="4"/>
        </w:numPr>
        <w:spacing w:line="360" w:lineRule="auto"/>
        <w:jc w:val="both"/>
        <w:rPr>
          <w:rFonts w:cstheme="minorHAnsi"/>
        </w:rPr>
      </w:pPr>
      <w:r w:rsidRPr="003A1E21">
        <w:rPr>
          <w:rFonts w:cstheme="minorHAnsi"/>
        </w:rPr>
        <w:t xml:space="preserve">Forefoot flexion loading </w:t>
      </w:r>
    </w:p>
    <w:p w14:paraId="5C1D13E8" w14:textId="77777777" w:rsidR="00980B8A" w:rsidRDefault="00980B8A" w:rsidP="00CE0695">
      <w:pPr>
        <w:pStyle w:val="ListParagraph"/>
        <w:numPr>
          <w:ilvl w:val="0"/>
          <w:numId w:val="4"/>
        </w:numPr>
        <w:spacing w:line="360" w:lineRule="auto"/>
        <w:jc w:val="both"/>
        <w:rPr>
          <w:rFonts w:cstheme="minorHAnsi"/>
        </w:rPr>
      </w:pPr>
      <w:bookmarkStart w:id="197" w:name="_Ref136194366"/>
      <w:r>
        <w:rPr>
          <w:rFonts w:cstheme="minorHAnsi"/>
        </w:rPr>
        <w:t>Midfoot torsion loading</w:t>
      </w:r>
      <w:bookmarkEnd w:id="197"/>
    </w:p>
    <w:p w14:paraId="629186FE" w14:textId="77777777" w:rsidR="00980B8A" w:rsidRDefault="00980B8A" w:rsidP="00CE0695">
      <w:pPr>
        <w:pStyle w:val="ListParagraph"/>
        <w:numPr>
          <w:ilvl w:val="0"/>
          <w:numId w:val="4"/>
        </w:numPr>
        <w:spacing w:line="360" w:lineRule="auto"/>
        <w:jc w:val="both"/>
        <w:rPr>
          <w:rFonts w:cstheme="minorHAnsi"/>
        </w:rPr>
      </w:pPr>
      <w:r>
        <w:rPr>
          <w:rFonts w:cstheme="minorHAnsi"/>
        </w:rPr>
        <w:t>Ankle inversion/eversion loading</w:t>
      </w:r>
    </w:p>
    <w:p w14:paraId="03F4A4B4" w14:textId="77777777" w:rsidR="00980B8A" w:rsidRDefault="00980B8A" w:rsidP="00CE0695">
      <w:pPr>
        <w:pStyle w:val="ListParagraph"/>
        <w:numPr>
          <w:ilvl w:val="0"/>
          <w:numId w:val="4"/>
        </w:numPr>
        <w:spacing w:line="360" w:lineRule="auto"/>
        <w:jc w:val="both"/>
        <w:rPr>
          <w:rFonts w:cstheme="minorHAnsi"/>
        </w:rPr>
      </w:pPr>
      <w:r>
        <w:rPr>
          <w:rFonts w:cstheme="minorHAnsi"/>
        </w:rPr>
        <w:lastRenderedPageBreak/>
        <w:t xml:space="preserve">Ankle plantar/dorsi flexion loading </w:t>
      </w:r>
    </w:p>
    <w:p w14:paraId="5B5F4C7B" w14:textId="77777777" w:rsidR="00980B8A" w:rsidRDefault="00980B8A" w:rsidP="00CE0695">
      <w:pPr>
        <w:spacing w:line="360" w:lineRule="auto"/>
        <w:jc w:val="both"/>
        <w:rPr>
          <w:rFonts w:cstheme="minorHAnsi"/>
        </w:rPr>
      </w:pPr>
    </w:p>
    <w:p w14:paraId="7205E246" w14:textId="43E305CF" w:rsidR="00980B8A" w:rsidRDefault="00980B8A" w:rsidP="00CE0695">
      <w:pPr>
        <w:spacing w:line="360" w:lineRule="auto"/>
        <w:jc w:val="both"/>
        <w:rPr>
          <w:rFonts w:cstheme="minorHAnsi"/>
        </w:rPr>
      </w:pPr>
      <w:r>
        <w:rPr>
          <w:rFonts w:cstheme="minorHAnsi"/>
        </w:rPr>
        <w:t xml:space="preserve">For each of the loading scenarios, testing was conducted along the long axis of the footwear for coronal plane movements or perpendicular to the long testing axis for sagittal plane movements. The determination of the long axis of the footwear followed the methodology detailed by ISO standards </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Pr>
          <w:rFonts w:cstheme="minorHAnsi"/>
        </w:rPr>
        <w:fldChar w:fldCharType="separate"/>
      </w:r>
      <w:r w:rsidR="00FD2112" w:rsidRPr="00FD2112">
        <w:rPr>
          <w:rFonts w:cstheme="minorHAnsi"/>
          <w:noProof/>
        </w:rPr>
        <w:t>(ISO, 2021)</w:t>
      </w:r>
      <w:r>
        <w:rPr>
          <w:rFonts w:cstheme="minorHAnsi"/>
        </w:rPr>
        <w:fldChar w:fldCharType="end"/>
      </w:r>
      <w:r>
        <w:rPr>
          <w:rFonts w:cstheme="minorHAnsi"/>
        </w:rPr>
        <w:t xml:space="preserve">. </w:t>
      </w:r>
    </w:p>
    <w:p w14:paraId="66C67E3B" w14:textId="77777777" w:rsidR="00980B8A" w:rsidRDefault="00980B8A" w:rsidP="00CE0695">
      <w:pPr>
        <w:spacing w:line="360" w:lineRule="auto"/>
        <w:jc w:val="both"/>
        <w:rPr>
          <w:rFonts w:cstheme="minorHAnsi"/>
        </w:rPr>
      </w:pPr>
    </w:p>
    <w:p w14:paraId="67E57F5D" w14:textId="10076A2A" w:rsidR="00980B8A" w:rsidRDefault="00980B8A" w:rsidP="00CE0695">
      <w:pPr>
        <w:pStyle w:val="ListParagraph"/>
        <w:numPr>
          <w:ilvl w:val="0"/>
          <w:numId w:val="5"/>
        </w:numPr>
        <w:spacing w:line="360" w:lineRule="auto"/>
        <w:jc w:val="both"/>
      </w:pPr>
      <w:r>
        <w:t xml:space="preserve">The </w:t>
      </w:r>
      <w:r w:rsidRPr="001F4402">
        <w:t xml:space="preserve">footwear </w:t>
      </w:r>
      <w:r>
        <w:t xml:space="preserve">was placed </w:t>
      </w:r>
      <w:r w:rsidRPr="001F4402">
        <w:t xml:space="preserve">on a horizontal surface </w:t>
      </w:r>
      <w:r>
        <w:t>and alongside</w:t>
      </w:r>
      <w:r w:rsidRPr="001F4402">
        <w:t xml:space="preserve"> a vertical plane so that </w:t>
      </w:r>
      <w:r>
        <w:t>the</w:t>
      </w:r>
      <w:r w:rsidRPr="001F4402">
        <w:t xml:space="preserve"> edge</w:t>
      </w:r>
      <w:r>
        <w:t>s</w:t>
      </w:r>
      <w:r w:rsidRPr="001F4402">
        <w:t xml:space="preserve"> of the </w:t>
      </w:r>
      <w:r>
        <w:t>out</w:t>
      </w:r>
      <w:r w:rsidRPr="001F4402">
        <w:t xml:space="preserve">sole </w:t>
      </w:r>
      <w:r>
        <w:t>touch the vertical plane</w:t>
      </w:r>
      <w:r w:rsidRPr="001F4402">
        <w:t xml:space="preserve"> points A and B on the </w:t>
      </w:r>
      <w:r>
        <w:t>medial</w:t>
      </w:r>
      <w:r w:rsidRPr="001F4402">
        <w:t xml:space="preserve"> side of the footwear.</w:t>
      </w:r>
      <w:r>
        <w:t xml:space="preserve"> (</w:t>
      </w:r>
      <w:r w:rsidR="00F20FD9">
        <w:fldChar w:fldCharType="begin"/>
      </w:r>
      <w:r w:rsidR="00F20FD9">
        <w:instrText xml:space="preserve"> REF _Ref138796479 \h </w:instrText>
      </w:r>
      <w:r w:rsidR="00CE0695">
        <w:instrText xml:space="preserve"> \* MERGEFORMAT </w:instrText>
      </w:r>
      <w:r w:rsidR="00F20FD9">
        <w:fldChar w:fldCharType="separate"/>
      </w:r>
      <w:r w:rsidR="00F20FD9">
        <w:t xml:space="preserve">Figure </w:t>
      </w:r>
      <w:r w:rsidR="00F20FD9">
        <w:rPr>
          <w:noProof/>
        </w:rPr>
        <w:t>6</w:t>
      </w:r>
      <w:r w:rsidR="00F20FD9">
        <w:noBreakHyphen/>
      </w:r>
      <w:r w:rsidR="00F20FD9">
        <w:rPr>
          <w:noProof/>
        </w:rPr>
        <w:t>5</w:t>
      </w:r>
      <w:r w:rsidR="00F20FD9">
        <w:fldChar w:fldCharType="end"/>
      </w:r>
      <w:r>
        <w:t>)</w:t>
      </w:r>
    </w:p>
    <w:p w14:paraId="6A53FC22" w14:textId="77777777" w:rsidR="00980B8A" w:rsidRDefault="00980B8A" w:rsidP="00CE0695">
      <w:pPr>
        <w:pStyle w:val="ListParagraph"/>
        <w:numPr>
          <w:ilvl w:val="0"/>
          <w:numId w:val="5"/>
        </w:numPr>
        <w:spacing w:line="360" w:lineRule="auto"/>
        <w:jc w:val="both"/>
      </w:pPr>
      <w:r>
        <w:t>T</w:t>
      </w:r>
      <w:r w:rsidRPr="001F4402">
        <w:t xml:space="preserve">wo further vertical planes </w:t>
      </w:r>
      <w:r>
        <w:t>were defined perpendicular</w:t>
      </w:r>
      <w:r w:rsidRPr="001F4402">
        <w:t xml:space="preserve"> to the first vertical plane so that they </w:t>
      </w:r>
      <w:r>
        <w:t xml:space="preserve">are tangent to the </w:t>
      </w:r>
      <w:r w:rsidRPr="001F4402">
        <w:t xml:space="preserve">sole at points X </w:t>
      </w:r>
      <w:r>
        <w:t xml:space="preserve">(toe point) </w:t>
      </w:r>
      <w:r w:rsidRPr="001F4402">
        <w:t xml:space="preserve">and Y </w:t>
      </w:r>
      <w:r>
        <w:t>(</w:t>
      </w:r>
      <w:r w:rsidRPr="001F4402">
        <w:t>heel point</w:t>
      </w:r>
      <w:r>
        <w:t>).</w:t>
      </w:r>
      <w:r w:rsidRPr="001F4402">
        <w:t xml:space="preserve"> </w:t>
      </w:r>
    </w:p>
    <w:p w14:paraId="32FC8D07" w14:textId="77777777" w:rsidR="00980B8A" w:rsidRDefault="00980B8A" w:rsidP="00CE0695">
      <w:pPr>
        <w:pStyle w:val="ListParagraph"/>
        <w:spacing w:line="360" w:lineRule="auto"/>
        <w:jc w:val="both"/>
      </w:pPr>
    </w:p>
    <w:p w14:paraId="1DBB15DE" w14:textId="77777777" w:rsidR="00980B8A" w:rsidRDefault="00980B8A" w:rsidP="00CE0695">
      <w:pPr>
        <w:pStyle w:val="ListParagraph"/>
        <w:spacing w:line="360" w:lineRule="auto"/>
        <w:ind w:left="0"/>
        <w:jc w:val="both"/>
      </w:pPr>
      <w:r>
        <w:t xml:space="preserve">A </w:t>
      </w:r>
      <w:r w:rsidRPr="001F4402">
        <w:t xml:space="preserve">line </w:t>
      </w:r>
      <w:r>
        <w:t>was drawn from</w:t>
      </w:r>
      <w:r w:rsidRPr="001F4402">
        <w:t xml:space="preserve"> X and Y</w:t>
      </w:r>
      <w:r>
        <w:t xml:space="preserve"> on the outsole of the footwear to derive the </w:t>
      </w:r>
      <w:r w:rsidRPr="001F4402">
        <w:t>test axis for the footwear.</w:t>
      </w:r>
    </w:p>
    <w:p w14:paraId="2D42B4B3" w14:textId="77777777" w:rsidR="00980B8A" w:rsidRDefault="00980B8A" w:rsidP="00980B8A">
      <w:pPr>
        <w:keepNext/>
        <w:jc w:val="center"/>
      </w:pPr>
      <w:r w:rsidRPr="004C7500">
        <w:rPr>
          <w:noProof/>
        </w:rPr>
        <w:drawing>
          <wp:inline distT="0" distB="0" distL="0" distR="0" wp14:anchorId="060DD2B8" wp14:editId="5B5989E0">
            <wp:extent cx="5727700" cy="1960880"/>
            <wp:effectExtent l="0" t="0" r="0" b="0"/>
            <wp:docPr id="8" name="Picture 8" descr="A close up of a l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amp&#10;&#10;Description automatically generated"/>
                    <pic:cNvPicPr/>
                  </pic:nvPicPr>
                  <pic:blipFill>
                    <a:blip r:embed="rId42"/>
                    <a:stretch>
                      <a:fillRect/>
                    </a:stretch>
                  </pic:blipFill>
                  <pic:spPr>
                    <a:xfrm>
                      <a:off x="0" y="0"/>
                      <a:ext cx="5727700" cy="1960880"/>
                    </a:xfrm>
                    <a:prstGeom prst="rect">
                      <a:avLst/>
                    </a:prstGeom>
                  </pic:spPr>
                </pic:pic>
              </a:graphicData>
            </a:graphic>
          </wp:inline>
        </w:drawing>
      </w:r>
    </w:p>
    <w:p w14:paraId="731B02B4" w14:textId="5C063BFF" w:rsidR="00980B8A" w:rsidRDefault="00980B8A" w:rsidP="00980B8A">
      <w:pPr>
        <w:pStyle w:val="Caption"/>
        <w:rPr>
          <w:rFonts w:cstheme="minorHAnsi"/>
        </w:rPr>
      </w:pPr>
      <w:bookmarkStart w:id="198" w:name="_Ref138796479"/>
      <w:bookmarkStart w:id="199" w:name="_Toc156393208"/>
      <w:r>
        <w:t xml:space="preserve">Figure </w:t>
      </w:r>
      <w:fldSimple w:instr=" STYLEREF 1 \s ">
        <w:r w:rsidR="00337CAB">
          <w:rPr>
            <w:noProof/>
          </w:rPr>
          <w:t>6</w:t>
        </w:r>
      </w:fldSimple>
      <w:r w:rsidR="00337CAB">
        <w:noBreakHyphen/>
      </w:r>
      <w:fldSimple w:instr=" SEQ Figure \* ARABIC \s 1 ">
        <w:r w:rsidR="00337CAB">
          <w:rPr>
            <w:noProof/>
          </w:rPr>
          <w:t>5</w:t>
        </w:r>
      </w:fldSimple>
      <w:bookmarkEnd w:id="198"/>
      <w:r>
        <w:t xml:space="preserve"> </w:t>
      </w:r>
      <w:r w:rsidRPr="00BE4133">
        <w:t>Long testing axis of the footwear ISO. ISO 20344: 2021 (</w:t>
      </w:r>
      <w:proofErr w:type="spellStart"/>
      <w:r w:rsidRPr="00BE4133">
        <w:t>en</w:t>
      </w:r>
      <w:proofErr w:type="spellEnd"/>
      <w:r w:rsidRPr="00BE4133">
        <w:t>), Personal protective equipment — Test methods for footwear.</w:t>
      </w:r>
      <w:bookmarkEnd w:id="199"/>
    </w:p>
    <w:p w14:paraId="6E439EC3" w14:textId="67A0E06C" w:rsidR="00980B8A" w:rsidRDefault="00980B8A" w:rsidP="00CE0695">
      <w:pPr>
        <w:spacing w:line="360" w:lineRule="auto"/>
        <w:jc w:val="both"/>
      </w:pPr>
      <w:r w:rsidRPr="00BB0A35">
        <w:t xml:space="preserve">The platform </w:t>
      </w:r>
      <w:r>
        <w:t xml:space="preserve">can </w:t>
      </w:r>
      <w:r w:rsidRPr="00BB0A35">
        <w:t xml:space="preserve">rotate </w:t>
      </w:r>
      <w:r>
        <w:t xml:space="preserve">to </w:t>
      </w:r>
      <w:r w:rsidRPr="00BB0A35">
        <w:t xml:space="preserve">a given angle </w:t>
      </w:r>
      <w:r>
        <w:t xml:space="preserve">(loading period), </w:t>
      </w:r>
      <w:r w:rsidRPr="00BB0A35">
        <w:t xml:space="preserve">then back to zero </w:t>
      </w:r>
      <w:r>
        <w:t xml:space="preserve">(unloading period), </w:t>
      </w:r>
      <w:r w:rsidRPr="00BB0A35">
        <w:t xml:space="preserve">then rotate to the same angle in the opposite direction </w:t>
      </w:r>
      <w:r>
        <w:t xml:space="preserve">(loading period), </w:t>
      </w:r>
      <w:r w:rsidRPr="00BB0A35">
        <w:t xml:space="preserve">then back to zero </w:t>
      </w:r>
      <w:r>
        <w:t xml:space="preserve">(unloading period) so that one complete </w:t>
      </w:r>
      <w:r w:rsidRPr="001B1B29">
        <w:t>cycle of footwear loading</w:t>
      </w:r>
      <w:r>
        <w:t xml:space="preserve"> consisted of two loading and two unloading periods (</w:t>
      </w:r>
      <w:r w:rsidR="00F20FD9">
        <w:fldChar w:fldCharType="begin"/>
      </w:r>
      <w:r w:rsidR="00F20FD9">
        <w:instrText xml:space="preserve"> REF _Ref138796502 \h </w:instrText>
      </w:r>
      <w:r w:rsidR="00CE0695">
        <w:instrText xml:space="preserve"> \* MERGEFORMAT </w:instrText>
      </w:r>
      <w:r w:rsidR="00F20FD9">
        <w:fldChar w:fldCharType="separate"/>
      </w:r>
      <w:r w:rsidR="00F20FD9">
        <w:t xml:space="preserve">Figure </w:t>
      </w:r>
      <w:r w:rsidR="00F20FD9">
        <w:rPr>
          <w:noProof/>
        </w:rPr>
        <w:t>6</w:t>
      </w:r>
      <w:r w:rsidR="00F20FD9">
        <w:noBreakHyphen/>
      </w:r>
      <w:r w:rsidR="00F20FD9">
        <w:rPr>
          <w:noProof/>
        </w:rPr>
        <w:t>6</w:t>
      </w:r>
      <w:r w:rsidR="00F20FD9">
        <w:fldChar w:fldCharType="end"/>
      </w:r>
      <w:r>
        <w:t xml:space="preserve">). </w:t>
      </w:r>
      <w:r w:rsidRPr="00BB0A35">
        <w:t xml:space="preserve">The torque </w:t>
      </w:r>
      <w:r>
        <w:t xml:space="preserve">(Nm) </w:t>
      </w:r>
      <w:r w:rsidRPr="00BB0A35">
        <w:t xml:space="preserve">at </w:t>
      </w:r>
      <w:r>
        <w:t xml:space="preserve">the </w:t>
      </w:r>
      <w:r w:rsidRPr="00BB0A35">
        <w:t>maximum angle</w:t>
      </w:r>
      <w:r>
        <w:t xml:space="preserve"> in either direction </w:t>
      </w:r>
      <w:r w:rsidRPr="00BB0A35">
        <w:t xml:space="preserve">was taken as representative of </w:t>
      </w:r>
      <w:r>
        <w:t>the footwear's equivalent</w:t>
      </w:r>
      <w:r w:rsidRPr="00BB0A35">
        <w:t xml:space="preserve"> </w:t>
      </w:r>
      <w:r>
        <w:t xml:space="preserve">maximum </w:t>
      </w:r>
      <w:r w:rsidRPr="00BB0A35">
        <w:t>stiffness</w:t>
      </w:r>
      <w:r>
        <w:t xml:space="preserve"> for the given type of torque loading scenario (</w:t>
      </w:r>
      <w:r w:rsidR="00F20FD9">
        <w:fldChar w:fldCharType="begin"/>
      </w:r>
      <w:r w:rsidR="00F20FD9">
        <w:instrText xml:space="preserve"> REF _Ref138796502 \h </w:instrText>
      </w:r>
      <w:r w:rsidR="00CE0695">
        <w:instrText xml:space="preserve"> \* MERGEFORMAT </w:instrText>
      </w:r>
      <w:r w:rsidR="00F20FD9">
        <w:fldChar w:fldCharType="separate"/>
      </w:r>
      <w:r w:rsidR="00F20FD9">
        <w:t xml:space="preserve">Figure </w:t>
      </w:r>
      <w:r w:rsidR="00F20FD9">
        <w:rPr>
          <w:noProof/>
        </w:rPr>
        <w:t>6</w:t>
      </w:r>
      <w:r w:rsidR="00F20FD9">
        <w:noBreakHyphen/>
      </w:r>
      <w:r w:rsidR="00F20FD9">
        <w:rPr>
          <w:noProof/>
        </w:rPr>
        <w:t>6</w:t>
      </w:r>
      <w:r w:rsidR="00F20FD9">
        <w:fldChar w:fldCharType="end"/>
      </w:r>
      <w:r>
        <w:t xml:space="preserve">). The torque measurements for stiffness were taken during the loading periods to avoid </w:t>
      </w:r>
      <w:r>
        <w:lastRenderedPageBreak/>
        <w:t>any inertial effects in the change of rotation direction of the system in the unloading period.</w:t>
      </w:r>
    </w:p>
    <w:p w14:paraId="332E83EB" w14:textId="77777777" w:rsidR="00980B8A" w:rsidRDefault="00980B8A" w:rsidP="00CE0695">
      <w:pPr>
        <w:spacing w:line="360" w:lineRule="auto"/>
        <w:jc w:val="both"/>
      </w:pPr>
      <w:r>
        <w:t>The speed of rotation was set at 2</w:t>
      </w:r>
      <w:r>
        <w:rPr>
          <w:rFonts w:ascii="Calibri" w:hAnsi="Calibri" w:cs="Calibri"/>
        </w:rPr>
        <w:t>°</w:t>
      </w:r>
      <w:r>
        <w:t>/s for safety purposes. Testing was conducted at room temperature (20-23</w:t>
      </w:r>
      <w:r>
        <w:rPr>
          <w:rFonts w:ascii="Calibri" w:hAnsi="Calibri" w:cs="Calibri"/>
        </w:rPr>
        <w:t>°</w:t>
      </w:r>
      <w:r>
        <w:t>C).</w:t>
      </w:r>
    </w:p>
    <w:p w14:paraId="1A87A990" w14:textId="77777777" w:rsidR="00980B8A" w:rsidRDefault="00980B8A" w:rsidP="00980B8A"/>
    <w:p w14:paraId="6180AEF6" w14:textId="77777777" w:rsidR="00980B8A" w:rsidRDefault="00980B8A" w:rsidP="00980B8A">
      <w:pPr>
        <w:keepNext/>
        <w:jc w:val="center"/>
      </w:pPr>
      <w:r>
        <w:rPr>
          <w:noProof/>
        </w:rPr>
        <mc:AlternateContent>
          <mc:Choice Requires="wps">
            <w:drawing>
              <wp:anchor distT="0" distB="0" distL="114300" distR="114300" simplePos="0" relativeHeight="251658251" behindDoc="0" locked="0" layoutInCell="1" allowOverlap="1" wp14:anchorId="150B3696" wp14:editId="52A54E45">
                <wp:simplePos x="0" y="0"/>
                <wp:positionH relativeFrom="column">
                  <wp:posOffset>2426244</wp:posOffset>
                </wp:positionH>
                <wp:positionV relativeFrom="paragraph">
                  <wp:posOffset>483235</wp:posOffset>
                </wp:positionV>
                <wp:extent cx="1149532" cy="2349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149532" cy="234950"/>
                        </a:xfrm>
                        <a:prstGeom prst="rect">
                          <a:avLst/>
                        </a:prstGeom>
                        <a:noFill/>
                        <a:ln w="6350">
                          <a:noFill/>
                        </a:ln>
                      </wps:spPr>
                      <wps:txbx>
                        <w:txbxContent>
                          <w:p w14:paraId="56937037"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 xml:space="preserve">Loading </w:t>
                            </w:r>
                            <w:r>
                              <w:rPr>
                                <w:color w:val="C45911" w:themeColor="accent2" w:themeShade="BF"/>
                                <w:sz w:val="20"/>
                                <w:szCs w:val="20"/>
                              </w:rPr>
                              <w:t>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B3696" id="Text Box 15" o:spid="_x0000_s1133" type="#_x0000_t202" style="position:absolute;left:0;text-align:left;margin-left:191.05pt;margin-top:38.05pt;width:90.5pt;height:18.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" filled="f" stroked="f" strokeweight=".5pt">
                <v:textbox>
                  <w:txbxContent>
                    <w:p w14:paraId="56937037"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 xml:space="preserve">Loading </w:t>
                      </w:r>
                      <w:r>
                        <w:rPr>
                          <w:color w:val="C45911" w:themeColor="accent2" w:themeShade="BF"/>
                          <w:sz w:val="20"/>
                          <w:szCs w:val="20"/>
                        </w:rPr>
                        <w:t>period</w:t>
                      </w:r>
                    </w:p>
                  </w:txbxContent>
                </v:textbox>
              </v:shape>
            </w:pict>
          </mc:Fallback>
        </mc:AlternateContent>
      </w:r>
      <w:r>
        <w:rPr>
          <w:noProof/>
        </w:rPr>
        <mc:AlternateContent>
          <mc:Choice Requires="wps">
            <w:drawing>
              <wp:anchor distT="0" distB="0" distL="114300" distR="114300" simplePos="0" relativeHeight="251658253" behindDoc="0" locked="0" layoutInCell="1" allowOverlap="1" wp14:anchorId="47A02BC3" wp14:editId="0724610A">
                <wp:simplePos x="0" y="0"/>
                <wp:positionH relativeFrom="column">
                  <wp:posOffset>1943099</wp:posOffset>
                </wp:positionH>
                <wp:positionV relativeFrom="paragraph">
                  <wp:posOffset>2011680</wp:posOffset>
                </wp:positionV>
                <wp:extent cx="1149531" cy="260986"/>
                <wp:effectExtent l="0" t="0" r="0" b="0"/>
                <wp:wrapNone/>
                <wp:docPr id="17" name="Text Box 17"/>
                <wp:cNvGraphicFramePr/>
                <a:graphic xmlns:a="http://schemas.openxmlformats.org/drawingml/2006/main">
                  <a:graphicData uri="http://schemas.microsoft.com/office/word/2010/wordprocessingShape">
                    <wps:wsp>
                      <wps:cNvSpPr txBox="1"/>
                      <wps:spPr>
                        <a:xfrm rot="10800000" flipV="1">
                          <a:off x="0" y="0"/>
                          <a:ext cx="1149531" cy="260986"/>
                        </a:xfrm>
                        <a:prstGeom prst="rect">
                          <a:avLst/>
                        </a:prstGeom>
                        <a:noFill/>
                        <a:ln w="6350">
                          <a:noFill/>
                        </a:ln>
                      </wps:spPr>
                      <wps:txbx>
                        <w:txbxContent>
                          <w:p w14:paraId="7144C9FD"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Loading</w:t>
                            </w:r>
                            <w:r>
                              <w:rPr>
                                <w:color w:val="C45911" w:themeColor="accent2" w:themeShade="BF"/>
                                <w:sz w:val="20"/>
                                <w:szCs w:val="20"/>
                              </w:rPr>
                              <w:t xml:space="preserve">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02BC3" id="Text Box 17" o:spid="_x0000_s1134" type="#_x0000_t202" style="position:absolute;left:0;text-align:left;margin-left:153pt;margin-top:158.4pt;width:90.5pt;height:20.55pt;rotation:180;flip:y;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" filled="f" stroked="f" strokeweight=".5pt">
                <v:textbox>
                  <w:txbxContent>
                    <w:p w14:paraId="7144C9FD"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Loading</w:t>
                      </w:r>
                      <w:r>
                        <w:rPr>
                          <w:color w:val="C45911" w:themeColor="accent2" w:themeShade="BF"/>
                          <w:sz w:val="20"/>
                          <w:szCs w:val="20"/>
                        </w:rPr>
                        <w:t xml:space="preserve"> period</w:t>
                      </w:r>
                    </w:p>
                  </w:txbxContent>
                </v:textbox>
              </v:shape>
            </w:pict>
          </mc:Fallback>
        </mc:AlternateContent>
      </w:r>
      <w:r>
        <w:rPr>
          <w:noProof/>
        </w:rPr>
        <mc:AlternateContent>
          <mc:Choice Requires="wps">
            <w:drawing>
              <wp:anchor distT="0" distB="0" distL="114300" distR="114300" simplePos="0" relativeHeight="251658254" behindDoc="0" locked="0" layoutInCell="1" allowOverlap="1" wp14:anchorId="4CA44EF7" wp14:editId="19AB6F83">
                <wp:simplePos x="0" y="0"/>
                <wp:positionH relativeFrom="column">
                  <wp:posOffset>1045028</wp:posOffset>
                </wp:positionH>
                <wp:positionV relativeFrom="paragraph">
                  <wp:posOffset>1044031</wp:posOffset>
                </wp:positionV>
                <wp:extent cx="1136469" cy="30044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136469" cy="300445"/>
                        </a:xfrm>
                        <a:prstGeom prst="rect">
                          <a:avLst/>
                        </a:prstGeom>
                        <a:noFill/>
                        <a:ln w="6350">
                          <a:noFill/>
                        </a:ln>
                      </wps:spPr>
                      <wps:txbx>
                        <w:txbxContent>
                          <w:p w14:paraId="7705F135"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 xml:space="preserve">Unloading </w:t>
                            </w:r>
                            <w:r>
                              <w:rPr>
                                <w:color w:val="C45911" w:themeColor="accent2" w:themeShade="BF"/>
                                <w:sz w:val="20"/>
                                <w:szCs w:val="20"/>
                              </w:rPr>
                              <w:t>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44EF7" id="Text Box 18" o:spid="_x0000_s1135" type="#_x0000_t202" style="position:absolute;left:0;text-align:left;margin-left:82.3pt;margin-top:82.2pt;width:89.5pt;height:23.65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" filled="f" stroked="f" strokeweight=".5pt">
                <v:textbox>
                  <w:txbxContent>
                    <w:p w14:paraId="7705F135"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 xml:space="preserve">Unloading </w:t>
                      </w:r>
                      <w:r>
                        <w:rPr>
                          <w:color w:val="C45911" w:themeColor="accent2" w:themeShade="BF"/>
                          <w:sz w:val="20"/>
                          <w:szCs w:val="20"/>
                        </w:rPr>
                        <w:t>period</w:t>
                      </w:r>
                    </w:p>
                  </w:txbxContent>
                </v:textbox>
              </v:shape>
            </w:pict>
          </mc:Fallback>
        </mc:AlternateContent>
      </w:r>
      <w:r>
        <w:rPr>
          <w:noProof/>
        </w:rPr>
        <mc:AlternateContent>
          <mc:Choice Requires="wps">
            <w:drawing>
              <wp:anchor distT="0" distB="0" distL="114300" distR="114300" simplePos="0" relativeHeight="251658252" behindDoc="0" locked="0" layoutInCell="1" allowOverlap="1" wp14:anchorId="0F8E3AC0" wp14:editId="2AB89B23">
                <wp:simplePos x="0" y="0"/>
                <wp:positionH relativeFrom="column">
                  <wp:posOffset>2978331</wp:posOffset>
                </wp:positionH>
                <wp:positionV relativeFrom="paragraph">
                  <wp:posOffset>1691459</wp:posOffset>
                </wp:positionV>
                <wp:extent cx="1136469" cy="30044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136469" cy="300445"/>
                        </a:xfrm>
                        <a:prstGeom prst="rect">
                          <a:avLst/>
                        </a:prstGeom>
                        <a:noFill/>
                        <a:ln w="6350">
                          <a:noFill/>
                        </a:ln>
                      </wps:spPr>
                      <wps:txbx>
                        <w:txbxContent>
                          <w:p w14:paraId="3A0379A9"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Unloading</w:t>
                            </w:r>
                            <w:r>
                              <w:rPr>
                                <w:color w:val="C45911" w:themeColor="accent2" w:themeShade="BF"/>
                                <w:sz w:val="20"/>
                                <w:szCs w:val="20"/>
                              </w:rPr>
                              <w:t xml:space="preserve">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E3AC0" id="Text Box 16" o:spid="_x0000_s1136" type="#_x0000_t202" style="position:absolute;left:0;text-align:left;margin-left:234.5pt;margin-top:133.2pt;width:89.5pt;height:23.6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" filled="f" stroked="f" strokeweight=".5pt">
                <v:textbox>
                  <w:txbxContent>
                    <w:p w14:paraId="3A0379A9" w14:textId="77777777" w:rsidR="00980B8A" w:rsidRPr="00D009C1" w:rsidRDefault="00980B8A" w:rsidP="00980B8A">
                      <w:pPr>
                        <w:rPr>
                          <w:color w:val="C45911" w:themeColor="accent2" w:themeShade="BF"/>
                          <w:sz w:val="20"/>
                          <w:szCs w:val="20"/>
                        </w:rPr>
                      </w:pPr>
                      <w:r w:rsidRPr="00D009C1">
                        <w:rPr>
                          <w:color w:val="C45911" w:themeColor="accent2" w:themeShade="BF"/>
                          <w:sz w:val="20"/>
                          <w:szCs w:val="20"/>
                        </w:rPr>
                        <w:t>Unloading</w:t>
                      </w:r>
                      <w:r>
                        <w:rPr>
                          <w:color w:val="C45911" w:themeColor="accent2" w:themeShade="BF"/>
                          <w:sz w:val="20"/>
                          <w:szCs w:val="20"/>
                        </w:rPr>
                        <w:t xml:space="preserve"> period</w:t>
                      </w:r>
                    </w:p>
                  </w:txbxContent>
                </v:textbox>
              </v:shape>
            </w:pict>
          </mc:Fallback>
        </mc:AlternateContent>
      </w:r>
      <w:r>
        <w:rPr>
          <w:noProof/>
        </w:rPr>
        <mc:AlternateContent>
          <mc:Choice Requires="wps">
            <w:drawing>
              <wp:anchor distT="0" distB="0" distL="114300" distR="114300" simplePos="0" relativeHeight="251658248" behindDoc="0" locked="0" layoutInCell="1" allowOverlap="1" wp14:anchorId="1DB9CBD5" wp14:editId="74B9C30A">
                <wp:simplePos x="0" y="0"/>
                <wp:positionH relativeFrom="column">
                  <wp:posOffset>2546894</wp:posOffset>
                </wp:positionH>
                <wp:positionV relativeFrom="paragraph">
                  <wp:posOffset>646429</wp:posOffset>
                </wp:positionV>
                <wp:extent cx="849449" cy="532765"/>
                <wp:effectExtent l="12700" t="25400" r="27305" b="13335"/>
                <wp:wrapNone/>
                <wp:docPr id="12" name="Straight Arrow Connector 12"/>
                <wp:cNvGraphicFramePr/>
                <a:graphic xmlns:a="http://schemas.openxmlformats.org/drawingml/2006/main">
                  <a:graphicData uri="http://schemas.microsoft.com/office/word/2010/wordprocessingShape">
                    <wps:wsp>
                      <wps:cNvCnPr/>
                      <wps:spPr>
                        <a:xfrm flipV="1">
                          <a:off x="0" y="0"/>
                          <a:ext cx="849449" cy="53276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arto="http://schemas.microsoft.com/office/word/2006/arto" xmlns:w16du="http://schemas.microsoft.com/office/word/2023/wordml/word16du">
            <w:pict w14:anchorId="0183E724">
              <v:shape id="Straight Arrow Connector 12" style="position:absolute;margin-left:200.55pt;margin-top:50.9pt;width:66.9pt;height:41.95pt;flip:y;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ed7d31 [3205]"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" w14:anchorId="1E157974">
                <v:stroke joinstyle="miter" endarrow="block"/>
              </v:shape>
            </w:pict>
          </mc:Fallback>
        </mc:AlternateContent>
      </w:r>
      <w:r>
        <w:rPr>
          <w:noProof/>
        </w:rPr>
        <mc:AlternateContent>
          <mc:Choice Requires="wps">
            <w:drawing>
              <wp:anchor distT="0" distB="0" distL="114300" distR="114300" simplePos="0" relativeHeight="251658250" behindDoc="0" locked="0" layoutInCell="1" allowOverlap="1" wp14:anchorId="12B2D3EC" wp14:editId="5F301512">
                <wp:simplePos x="0" y="0"/>
                <wp:positionH relativeFrom="column">
                  <wp:posOffset>1331595</wp:posOffset>
                </wp:positionH>
                <wp:positionV relativeFrom="paragraph">
                  <wp:posOffset>1179104</wp:posOffset>
                </wp:positionV>
                <wp:extent cx="993140" cy="509452"/>
                <wp:effectExtent l="12700" t="25400" r="35560" b="11430"/>
                <wp:wrapNone/>
                <wp:docPr id="14" name="Straight Arrow Connector 14"/>
                <wp:cNvGraphicFramePr/>
                <a:graphic xmlns:a="http://schemas.openxmlformats.org/drawingml/2006/main">
                  <a:graphicData uri="http://schemas.microsoft.com/office/word/2010/wordprocessingShape">
                    <wps:wsp>
                      <wps:cNvCnPr/>
                      <wps:spPr>
                        <a:xfrm flipV="1">
                          <a:off x="0" y="0"/>
                          <a:ext cx="993140" cy="509452"/>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arto="http://schemas.microsoft.com/office/word/2006/arto" xmlns:w16du="http://schemas.microsoft.com/office/word/2023/wordml/word16du">
            <w:pict w14:anchorId="4AA98CD4">
              <v:shape id="Straight Arrow Connector 14" style="position:absolute;margin-left:104.85pt;margin-top:92.85pt;width:78.2pt;height:40.1pt;flip:y;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ed7d31 [3205]"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" w14:anchorId="301667ED">
                <v:stroke joinstyle="miter" endarrow="block"/>
              </v:shape>
            </w:pict>
          </mc:Fallback>
        </mc:AlternateContent>
      </w:r>
      <w:r>
        <w:rPr>
          <w:noProof/>
        </w:rPr>
        <mc:AlternateContent>
          <mc:Choice Requires="wps">
            <w:drawing>
              <wp:anchor distT="0" distB="0" distL="114300" distR="114300" simplePos="0" relativeHeight="251658249" behindDoc="0" locked="0" layoutInCell="1" allowOverlap="1" wp14:anchorId="3E14CEBD" wp14:editId="157C5E08">
                <wp:simplePos x="0" y="0"/>
                <wp:positionH relativeFrom="column">
                  <wp:posOffset>2780665</wp:posOffset>
                </wp:positionH>
                <wp:positionV relativeFrom="paragraph">
                  <wp:posOffset>1038225</wp:posOffset>
                </wp:positionV>
                <wp:extent cx="1111069" cy="653143"/>
                <wp:effectExtent l="25400" t="12700" r="6985" b="33020"/>
                <wp:wrapNone/>
                <wp:docPr id="13" name="Straight Arrow Connector 13"/>
                <wp:cNvGraphicFramePr/>
                <a:graphic xmlns:a="http://schemas.openxmlformats.org/drawingml/2006/main">
                  <a:graphicData uri="http://schemas.microsoft.com/office/word/2010/wordprocessingShape">
                    <wps:wsp>
                      <wps:cNvCnPr/>
                      <wps:spPr>
                        <a:xfrm flipH="1">
                          <a:off x="0" y="0"/>
                          <a:ext cx="1111069" cy="653143"/>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dgm="http://schemas.openxmlformats.org/drawingml/2006/diagram" xmlns:a16="http://schemas.microsoft.com/office/drawing/2014/main" xmlns:a14="http://schemas.microsoft.com/office/drawing/2010/main" xmlns:pic="http://schemas.openxmlformats.org/drawingml/2006/picture" xmlns:a="http://schemas.openxmlformats.org/drawingml/2006/main" xmlns:arto="http://schemas.microsoft.com/office/word/2006/arto" xmlns:w16du="http://schemas.microsoft.com/office/word/2023/wordml/word16du">
            <w:pict w14:anchorId="31903E9D">
              <v:shape id="Straight Arrow Connector 13" style="position:absolute;margin-left:218.95pt;margin-top:81.75pt;width:87.5pt;height:51.45pt;flip:x;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ed7d31 [3205]"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" w14:anchorId="613C22E6">
                <v:stroke joinstyle="miter" endarrow="block"/>
              </v:shape>
            </w:pict>
          </mc:Fallback>
        </mc:AlternateContent>
      </w:r>
      <w:r>
        <w:rPr>
          <w:noProof/>
        </w:rPr>
        <w:drawing>
          <wp:inline distT="0" distB="0" distL="0" distR="0" wp14:anchorId="62FA2F4F" wp14:editId="2A257685">
            <wp:extent cx="4569883" cy="2715683"/>
            <wp:effectExtent l="0" t="0" r="15240" b="15240"/>
            <wp:docPr id="9" name="Chart 13">
              <a:extLst xmlns:a="http://schemas.openxmlformats.org/drawingml/2006/main">
                <a:ext uri="{FF2B5EF4-FFF2-40B4-BE49-F238E27FC236}">
                  <a16:creationId xmlns:a16="http://schemas.microsoft.com/office/drawing/2014/main" id="{B8D4E6DA-990B-7F4F-AEF7-8EAF1499D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0C4EF4E" w14:textId="541E8878" w:rsidR="00980B8A" w:rsidRDefault="00980B8A" w:rsidP="003C52C8">
      <w:pPr>
        <w:pStyle w:val="Caption"/>
        <w:jc w:val="both"/>
      </w:pPr>
      <w:bookmarkStart w:id="200" w:name="_Ref138796502"/>
      <w:bookmarkStart w:id="201" w:name="_Toc156393209"/>
      <w:r>
        <w:t xml:space="preserve">Figure </w:t>
      </w:r>
      <w:fldSimple w:instr=" STYLEREF 1 \s ">
        <w:r w:rsidR="00337CAB">
          <w:rPr>
            <w:noProof/>
          </w:rPr>
          <w:t>6</w:t>
        </w:r>
      </w:fldSimple>
      <w:r w:rsidR="00337CAB">
        <w:noBreakHyphen/>
      </w:r>
      <w:fldSimple w:instr=" SEQ Figure \* ARABIC \s 1 ">
        <w:r w:rsidR="00337CAB">
          <w:rPr>
            <w:noProof/>
          </w:rPr>
          <w:t>6</w:t>
        </w:r>
      </w:fldSimple>
      <w:bookmarkEnd w:id="200"/>
      <w:r>
        <w:t xml:space="preserve"> </w:t>
      </w:r>
      <w:r w:rsidRPr="00E80730">
        <w:t>Long testing axis of the footwear ISO. ISO 20344: 2021 (</w:t>
      </w:r>
      <w:proofErr w:type="spellStart"/>
      <w:r w:rsidRPr="00E80730">
        <w:t>en</w:t>
      </w:r>
      <w:proofErr w:type="spellEnd"/>
      <w:r w:rsidRPr="00E80730">
        <w:t>), Personal protective equipment — Test methods for footwear,</w:t>
      </w:r>
      <w:bookmarkEnd w:id="201"/>
    </w:p>
    <w:p w14:paraId="3E1D584E" w14:textId="77777777" w:rsidR="00980B8A" w:rsidRDefault="00980B8A" w:rsidP="00980B8A">
      <w:pPr>
        <w:jc w:val="center"/>
      </w:pPr>
    </w:p>
    <w:p w14:paraId="06D1816E" w14:textId="77777777" w:rsidR="00980B8A" w:rsidRDefault="00980B8A" w:rsidP="00980B8A">
      <w:pPr>
        <w:jc w:val="both"/>
        <w:rPr>
          <w:b/>
          <w:bCs/>
        </w:rPr>
      </w:pPr>
    </w:p>
    <w:p w14:paraId="2E5F0B50" w14:textId="1F2A5E7B" w:rsidR="00980B8A" w:rsidRDefault="00980B8A" w:rsidP="00CE0695">
      <w:pPr>
        <w:spacing w:line="360" w:lineRule="auto"/>
        <w:jc w:val="both"/>
        <w:rPr>
          <w:rFonts w:cstheme="minorHAnsi"/>
        </w:rPr>
      </w:pPr>
      <w:r>
        <w:t>For each of the loading scenarios, the footwear was secured to the respective footwear support platforms by screw</w:t>
      </w:r>
      <w:r w:rsidR="00122B4E">
        <w:t>s</w:t>
      </w:r>
      <w:r>
        <w:t xml:space="preserve"> clamp</w:t>
      </w:r>
      <w:r w:rsidR="003D5B41">
        <w:t>s</w:t>
      </w:r>
      <w:r>
        <w:t xml:space="preserve">. </w:t>
      </w:r>
      <w:r w:rsidRPr="00470BA3">
        <w:rPr>
          <w:rFonts w:cstheme="minorHAnsi"/>
        </w:rPr>
        <w:t xml:space="preserve">Fixation of the </w:t>
      </w:r>
      <w:r>
        <w:rPr>
          <w:rFonts w:cstheme="minorHAnsi"/>
        </w:rPr>
        <w:t>footwear</w:t>
      </w:r>
      <w:r w:rsidRPr="00470BA3">
        <w:rPr>
          <w:rFonts w:cstheme="minorHAnsi"/>
        </w:rPr>
        <w:t xml:space="preserve"> on the platform </w:t>
      </w:r>
      <w:r>
        <w:rPr>
          <w:rFonts w:cstheme="minorHAnsi"/>
        </w:rPr>
        <w:t>was</w:t>
      </w:r>
      <w:r w:rsidRPr="00470BA3">
        <w:rPr>
          <w:rFonts w:cstheme="minorHAnsi"/>
        </w:rPr>
        <w:t xml:space="preserve"> adjusted and optimised </w:t>
      </w:r>
      <w:r>
        <w:rPr>
          <w:rFonts w:cstheme="minorHAnsi"/>
        </w:rPr>
        <w:t xml:space="preserve">through an iterative approach </w:t>
      </w:r>
      <w:r w:rsidRPr="00470BA3">
        <w:rPr>
          <w:rFonts w:cstheme="minorHAnsi"/>
        </w:rPr>
        <w:t xml:space="preserve">to reduce additional movement of the </w:t>
      </w:r>
      <w:r>
        <w:rPr>
          <w:rFonts w:cstheme="minorHAnsi"/>
        </w:rPr>
        <w:t>footwear</w:t>
      </w:r>
      <w:r w:rsidRPr="00470BA3">
        <w:rPr>
          <w:rFonts w:cstheme="minorHAnsi"/>
        </w:rPr>
        <w:t xml:space="preserve"> on the platform other than the motion under test to avoid movement </w:t>
      </w:r>
      <w:r>
        <w:rPr>
          <w:rFonts w:cstheme="minorHAnsi"/>
        </w:rPr>
        <w:t>artefact</w:t>
      </w:r>
      <w:r w:rsidRPr="00470BA3">
        <w:rPr>
          <w:rFonts w:cstheme="minorHAnsi"/>
        </w:rPr>
        <w:t xml:space="preserve"> affecting the results</w:t>
      </w:r>
      <w:r>
        <w:rPr>
          <w:rFonts w:cstheme="minorHAnsi"/>
        </w:rPr>
        <w:t xml:space="preserve">. </w:t>
      </w:r>
    </w:p>
    <w:p w14:paraId="0F41D84D" w14:textId="77777777" w:rsidR="00980B8A" w:rsidRDefault="00980B8A" w:rsidP="00CE0695">
      <w:pPr>
        <w:spacing w:line="360" w:lineRule="auto"/>
        <w:jc w:val="both"/>
        <w:rPr>
          <w:rFonts w:cstheme="minorHAnsi"/>
          <w:b/>
          <w:bCs/>
        </w:rPr>
      </w:pPr>
    </w:p>
    <w:p w14:paraId="40F5E956" w14:textId="13E5F202" w:rsidR="001F70EE" w:rsidRPr="00D551D7" w:rsidRDefault="00980B8A" w:rsidP="001F70EE">
      <w:pPr>
        <w:spacing w:line="360" w:lineRule="auto"/>
        <w:jc w:val="both"/>
      </w:pPr>
      <w:r>
        <w:rPr>
          <w:rFonts w:cstheme="minorHAnsi"/>
        </w:rPr>
        <w:t xml:space="preserve">The footwear was taken through a range of angular rotations for each of the loading scenarios that represented the foot and ankle motion of mobility-impaired children </w:t>
      </w:r>
      <w:r>
        <w:rPr>
          <w:rFonts w:cstheme="minorHAnsi"/>
        </w:rPr>
        <w:fldChar w:fldCharType="begin" w:fldLock="1"/>
      </w:r>
      <w:r w:rsidR="005917E7">
        <w:rPr>
          <w:rFonts w:cstheme="minorHAnsi"/>
        </w:rPr>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rPr>
          <w:rFonts w:cstheme="minorHAnsi"/>
        </w:rPr>
        <w:fldChar w:fldCharType="separate"/>
      </w:r>
      <w:r w:rsidR="009A28E3" w:rsidRPr="009A28E3">
        <w:rPr>
          <w:rFonts w:cstheme="minorHAnsi"/>
          <w:noProof/>
        </w:rPr>
        <w:t>(Amene et al., 2019; Kruger et al., 2017)</w:t>
      </w:r>
      <w:r>
        <w:rPr>
          <w:rFonts w:cstheme="minorHAnsi"/>
        </w:rPr>
        <w:fldChar w:fldCharType="end"/>
      </w:r>
      <w:r>
        <w:rPr>
          <w:rFonts w:cstheme="minorHAnsi"/>
        </w:rPr>
        <w:t>.</w:t>
      </w:r>
      <w:r w:rsidR="00BB0A0F">
        <w:rPr>
          <w:rFonts w:cstheme="minorHAnsi"/>
        </w:rPr>
        <w:t xml:space="preserve"> </w:t>
      </w:r>
      <w:r w:rsidR="001F70EE">
        <w:rPr>
          <w:rFonts w:cstheme="minorHAnsi"/>
        </w:rPr>
        <w:t xml:space="preserve">Due to the variable clinical pattern of spasticity in children with cerebral palsy, reliance solely on the central trend data may not be ideal for informing clinical decisions </w:t>
      </w:r>
      <w:r w:rsidR="001F70EE">
        <w:rPr>
          <w:rFonts w:cstheme="minorHAnsi"/>
        </w:rPr>
        <w:fldChar w:fldCharType="begin" w:fldLock="1"/>
      </w:r>
      <w:r w:rsidR="001F70EE">
        <w:rPr>
          <w:rFonts w:cstheme="minorHAnsi"/>
        </w:rPr>
        <w:instrText>ADDIN CSL_CITATION {"citationItems":[{"id":"ITEM-1","itemData":{"DOI":"10.3389/fneur.2019.00183","ISSN":"1664-2295","abstract":"Background: The positive findings from our previous studies, which revealed the link between postural and gait patterns in children with unilateral cerebral palsy (CP) were very encouraging for recognition this relationship in children with bilateral cerebral palsy (CP). Therefore, the objective of this study was to evaluate whether different gait patterns corresponding to postural patterns in children with bilateral CP could be statistically significant according to a cluster analysis. Methods: Fifty-eight participants with bilateral CP and 45 matched children with typical growth and development. The participants walked barefoot along a treadmill at their own pace. Three-dimensional kinematic data were collected using the Measuring System for Motion Analysis. To characterize gait patterns, the Gillette Gait Index (GGI) and its 16 distinct gait parameters were used. The participants were divided into four subgroups according to their postural patterns. Results: A cluster analysis revealed 4 gait patterns corresponding to postural patterns: (1) normal gait pattern corresponded to neutral posture; (2) balanced gait pattern corresponded to balanced posture; (3) lordotic gait pattern corresponded to lordotic postural pattern; (4) swayback gait pattern corresponded to backward-leaning posture. There were significant differences in mean GGI and various clusters in the 8 GGI gait parameters: cadence, mean pelvic tilt; mean pelvic rotation, minimum hip flexion, peak hip abduction in swing; knee flexion at initial contact, and peak dorsiflexion in stance. Conclusion: Our results showed that gait discrepancies among children with bilateral CP were not simply a result of lower limb kinematic deviations in the sagittal plane. Information on different gait patterns could improve early therapy in children with bilateral CP before abnormal gait patterns are fully established.","author":[{"dropping-particle":"","family":"Domagalska–Szopa","given":"Małgorzata","non-dropping-particle":"","parse-names":false,"suffix":""},{"dropping-particle":"","family":"Szopa","given":"Andrzej","non-dropping-particle":"","parse-names":false,"suffix":""}],"container-title":"Frontiers in Neurology","id":"ITEM-1","issued":{"date-parts":[["2019","3","12"]]},"page":"183","publisher":"Frontiers Media SA","title":"Gait Pattern Differences Among Children With Bilateral Cerebral Palsy","type":"article-journal","volume":"10"},"uris":["http://www.mendeley.com/documents/?uuid=1a66c13b-7443-4e90-9b50-9053c1cf2a01"]},{"id":"ITEM-2","itemData":{"DOI":"10.1177/1545968318796333","ISSN":"1552-6844","PMID":"30223739","abstract":"BACKGROUND There is mounting evidence that the central nervous system utilizes a modular approach for neuromuscular control of walking by activating groups of muscles in units termed muscle synergies. Examination of muscle synergies in clinical populations may provide insights into alteration of neuromuscular control underlying pathological gait patterns. Previous studies utilizing synergy analysis have reported reduced motor control complexity during walking in those with neurological deficits, revealing the potential clinical utility of this approach. METHODS We extracted muscle synergies on a stride-to-stride basis from 20 children with cerebral palsy (CP; Gross Motor Function Classification System levels I-II) and 8 children without CP, allowing the number of synergies to vary for each stride. Similar muscle synergies across all participants and strides were grouped using a k-means clustering and discriminant analysis. RESULTS In total, 10 clusters representing 10 distinct synergies were found across the 28 individuals. Relative to their total number of synergies deployed during walking, synergies from children with CP were present in a higher number of clusters than in children with typical development (TD), indicating significantly greater stride-to-stride variability. This increased variability was present despite reduced complexity, as measured by the mean number of synergies in each stride. Whereas children with CP demonstrate some novel synergies, they also deploy some of the same muscle synergies as those with TD, although less frequently and with more variability. CONCLUSION A stride-by-stride approach to muscle synergy analysis expands its clinical utility and may provide a method to tailor rehabilitation strategies by revealing inconsistent but functional synergies in each child with CP.","author":[{"dropping-particle":"","family":"Kim","given":"Yushin","non-dropping-particle":"","parse-names":false,"suffix":""},{"dropping-particle":"","family":"Bulea","given":"Thomas C","non-dropping-particle":"","parse-names":false,"suffix":""},{"dropping-particle":"","family":"Damiano","given":"Diane L","non-dropping-particle":"","parse-names":false,"suffix":""}],"container-title":"Neurorehabilitation and neural repair","id":"ITEM-2","issue":"9","issued":{"date-parts":[["2018"]]},"page":"834-844","title":"Children With Cerebral Palsy Have Greater Stride-to-Stride Variability of Muscle Synergies During Gait Than Typically Developing Children: Implications for Motor Control Complexity.","type":"article-journal","volume":"32"},"uris":["http://www.mendeley.com/documents/?uuid=8b5aee87-d76d-35ec-81bf-3f639bc7dd41"]}],"mendeley":{"formattedCitation":"(Domagalska–Szopa &amp; Szopa, 2019; Kim et al., 2018)","plainTextFormattedCitation":"(Domagalska–Szopa &amp; Szopa, 2019; Kim et al., 2018)","previouslyFormattedCitation":"(Domagalska–Szopa &amp; Szopa, 2019; Kim et al., 2018)"},"properties":{"noteIndex":0},"schema":"https://github.com/citation-style-language/schema/raw/master/csl-citation.json"}</w:instrText>
      </w:r>
      <w:r w:rsidR="001F70EE">
        <w:rPr>
          <w:rFonts w:cstheme="minorHAnsi"/>
        </w:rPr>
        <w:fldChar w:fldCharType="separate"/>
      </w:r>
      <w:r w:rsidR="001F70EE" w:rsidRPr="005917E7">
        <w:rPr>
          <w:rFonts w:cstheme="minorHAnsi"/>
          <w:noProof/>
        </w:rPr>
        <w:t>(Domagalska–Szopa &amp; Szopa, 2019; Kim et al., 2018)</w:t>
      </w:r>
      <w:r w:rsidR="001F70EE">
        <w:rPr>
          <w:rFonts w:cstheme="minorHAnsi"/>
        </w:rPr>
        <w:fldChar w:fldCharType="end"/>
      </w:r>
      <w:r w:rsidR="001F70EE">
        <w:rPr>
          <w:rFonts w:cstheme="minorHAnsi"/>
        </w:rPr>
        <w:t>. Therefore, the general range of kinematic data was utilised, which approximated 20</w:t>
      </w:r>
      <w:r w:rsidR="001F70EE">
        <w:rPr>
          <w:rFonts w:ascii="Calibri" w:hAnsi="Calibri" w:cs="Calibri"/>
        </w:rPr>
        <w:t xml:space="preserve">° inversion and eversion of the forefoot and ankle and 20° dorsiflexion and plantarflexion of the ankle </w:t>
      </w:r>
      <w:r w:rsidR="001F70EE">
        <w:rPr>
          <w:rFonts w:ascii="Calibri" w:hAnsi="Calibri" w:cs="Calibri"/>
        </w:rPr>
        <w:fldChar w:fldCharType="begin" w:fldLock="1"/>
      </w:r>
      <w:r w:rsidR="001F70EE">
        <w:rPr>
          <w:rFonts w:ascii="Calibri" w:hAnsi="Calibri" w:cs="Calibri"/>
        </w:rPr>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rsidR="001F70EE">
        <w:rPr>
          <w:rFonts w:ascii="Calibri" w:hAnsi="Calibri" w:cs="Calibri"/>
        </w:rPr>
        <w:fldChar w:fldCharType="separate"/>
      </w:r>
      <w:r w:rsidR="001F70EE" w:rsidRPr="00BF5A6E">
        <w:rPr>
          <w:rFonts w:ascii="Calibri" w:hAnsi="Calibri" w:cs="Calibri"/>
          <w:noProof/>
        </w:rPr>
        <w:t>(Amene et al., 2019; Kruger et al., 2017)</w:t>
      </w:r>
      <w:r w:rsidR="001F70EE">
        <w:rPr>
          <w:rFonts w:ascii="Calibri" w:hAnsi="Calibri" w:cs="Calibri"/>
        </w:rPr>
        <w:fldChar w:fldCharType="end"/>
      </w:r>
      <w:r w:rsidR="004B120C">
        <w:rPr>
          <w:rFonts w:ascii="Calibri" w:hAnsi="Calibri" w:cs="Calibri"/>
        </w:rPr>
        <w:t>.</w:t>
      </w:r>
    </w:p>
    <w:p w14:paraId="4E9746BF" w14:textId="06E55479" w:rsidR="00980B8A" w:rsidRDefault="00980B8A" w:rsidP="00CE0695">
      <w:pPr>
        <w:spacing w:line="360" w:lineRule="auto"/>
        <w:jc w:val="both"/>
        <w:rPr>
          <w:rFonts w:cstheme="minorHAnsi"/>
        </w:rPr>
      </w:pPr>
      <w:r>
        <w:rPr>
          <w:rFonts w:cstheme="minorHAnsi"/>
        </w:rPr>
        <w:lastRenderedPageBreak/>
        <w:t>The protocol for each of the loading scenarios would consist of an individual testing episode (test run) which would consist of a set number of repeated loading cycles.</w:t>
      </w:r>
    </w:p>
    <w:p w14:paraId="1C81E7AE" w14:textId="77777777" w:rsidR="00980B8A" w:rsidRDefault="00980B8A" w:rsidP="00CE0695">
      <w:pPr>
        <w:spacing w:line="360" w:lineRule="auto"/>
        <w:jc w:val="both"/>
        <w:rPr>
          <w:rFonts w:cstheme="minorHAnsi"/>
        </w:rPr>
      </w:pPr>
      <w:r>
        <w:rPr>
          <w:rFonts w:cstheme="minorHAnsi"/>
        </w:rPr>
        <w:t xml:space="preserve">One of the objectives of the study was to establish that a consistent value of maximum stiffness was reached for each of the loading scenarios by identifying </w:t>
      </w:r>
      <w:r w:rsidRPr="006B6D95">
        <w:rPr>
          <w:rFonts w:cstheme="minorHAnsi"/>
        </w:rPr>
        <w:t>a saturation point of drop-off</w:t>
      </w:r>
      <w:r>
        <w:rPr>
          <w:rFonts w:cstheme="minorHAnsi"/>
        </w:rPr>
        <w:t xml:space="preserve"> for torque stiffness. A testing run would therefore have repeated cycles; these were performed initially in increments of ten cycles; these were then analysed for a saturation point of drop-off for maximum stiffness torque values. The second objective was to establish a degree of precision for the methodology by calculating how many repeated testing episodes would be required to provide an acceptable level of variation and an increased precision of equivalent stiffness value offered. Therefore, each loading scenario had ten individual testing episodes (testing runs) whereby the shoe would be repositioned and fixated according to each loading scenario protocol. The torque values were then subject to descriptive and inferential statistical analysis to estimate the variability and precision of the loading scenario. R</w:t>
      </w:r>
      <w:r w:rsidRPr="00F33C6D">
        <w:rPr>
          <w:rFonts w:cstheme="minorHAnsi"/>
        </w:rPr>
        <w:t xml:space="preserve">uns were </w:t>
      </w:r>
      <w:r>
        <w:rPr>
          <w:rFonts w:cstheme="minorHAnsi"/>
        </w:rPr>
        <w:t xml:space="preserve">also </w:t>
      </w:r>
      <w:r w:rsidRPr="00F33C6D">
        <w:rPr>
          <w:rFonts w:cstheme="minorHAnsi"/>
        </w:rPr>
        <w:t xml:space="preserve">performed </w:t>
      </w:r>
      <w:r>
        <w:rPr>
          <w:rFonts w:cstheme="minorHAnsi"/>
        </w:rPr>
        <w:t xml:space="preserve">periodically with no footwear set up on the platform </w:t>
      </w:r>
      <w:r w:rsidRPr="00F33C6D">
        <w:rPr>
          <w:rFonts w:cstheme="minorHAnsi"/>
        </w:rPr>
        <w:t xml:space="preserve">to ensure there was no residual stiffness </w:t>
      </w:r>
      <w:r>
        <w:rPr>
          <w:rFonts w:cstheme="minorHAnsi"/>
        </w:rPr>
        <w:t xml:space="preserve">(Torque) </w:t>
      </w:r>
      <w:r w:rsidRPr="00F33C6D">
        <w:rPr>
          <w:rFonts w:cstheme="minorHAnsi"/>
        </w:rPr>
        <w:t>from the platform system</w:t>
      </w:r>
      <w:r>
        <w:rPr>
          <w:rFonts w:cstheme="minorHAnsi"/>
        </w:rPr>
        <w:t xml:space="preserve"> affecting the results.</w:t>
      </w:r>
    </w:p>
    <w:p w14:paraId="3EA1ACF7" w14:textId="77777777" w:rsidR="00980B8A" w:rsidRDefault="00980B8A" w:rsidP="00980B8A">
      <w:pPr>
        <w:jc w:val="both"/>
        <w:rPr>
          <w:rFonts w:cstheme="minorHAnsi"/>
        </w:rPr>
      </w:pPr>
      <w:r>
        <w:rPr>
          <w:rFonts w:cstheme="minorHAnsi"/>
          <w:noProof/>
        </w:rPr>
        <mc:AlternateContent>
          <mc:Choice Requires="wps">
            <w:drawing>
              <wp:anchor distT="0" distB="0" distL="114300" distR="114300" simplePos="0" relativeHeight="251658255" behindDoc="0" locked="0" layoutInCell="1" allowOverlap="1" wp14:anchorId="19279923" wp14:editId="60E1B4E0">
                <wp:simplePos x="0" y="0"/>
                <wp:positionH relativeFrom="column">
                  <wp:posOffset>27673</wp:posOffset>
                </wp:positionH>
                <wp:positionV relativeFrom="paragraph">
                  <wp:posOffset>91239</wp:posOffset>
                </wp:positionV>
                <wp:extent cx="5143500" cy="697832"/>
                <wp:effectExtent l="0" t="0" r="12700" b="13970"/>
                <wp:wrapNone/>
                <wp:docPr id="37" name="Text Box 37"/>
                <wp:cNvGraphicFramePr/>
                <a:graphic xmlns:a="http://schemas.openxmlformats.org/drawingml/2006/main">
                  <a:graphicData uri="http://schemas.microsoft.com/office/word/2010/wordprocessingShape">
                    <wps:wsp>
                      <wps:cNvSpPr txBox="1"/>
                      <wps:spPr>
                        <a:xfrm>
                          <a:off x="0" y="0"/>
                          <a:ext cx="5143500" cy="697832"/>
                        </a:xfrm>
                        <a:prstGeom prst="rect">
                          <a:avLst/>
                        </a:prstGeom>
                        <a:solidFill>
                          <a:schemeClr val="lt1"/>
                        </a:solidFill>
                        <a:ln w="6350">
                          <a:solidFill>
                            <a:prstClr val="black"/>
                          </a:solidFill>
                        </a:ln>
                      </wps:spPr>
                      <wps:txbx>
                        <w:txbxContent>
                          <w:p w14:paraId="325F2887" w14:textId="77777777" w:rsidR="00980B8A" w:rsidRDefault="00980B8A" w:rsidP="00980B8A">
                            <w:pPr>
                              <w:jc w:val="both"/>
                              <w:rPr>
                                <w:rFonts w:cstheme="minorHAnsi"/>
                                <w:b/>
                                <w:bCs/>
                              </w:rPr>
                            </w:pPr>
                            <w:r>
                              <w:rPr>
                                <w:rFonts w:cstheme="minorHAnsi"/>
                                <w:b/>
                                <w:bCs/>
                              </w:rPr>
                              <w:t>Key to Loading Protocol Testing</w:t>
                            </w:r>
                          </w:p>
                          <w:p w14:paraId="07A29E9C" w14:textId="77777777" w:rsidR="00980B8A" w:rsidRDefault="00980B8A" w:rsidP="00980B8A">
                            <w:pPr>
                              <w:jc w:val="both"/>
                              <w:rPr>
                                <w:rFonts w:cstheme="minorHAnsi"/>
                              </w:rPr>
                            </w:pPr>
                            <w:r w:rsidRPr="00EB689C">
                              <w:rPr>
                                <w:rFonts w:cstheme="minorHAnsi"/>
                                <w:b/>
                                <w:bCs/>
                              </w:rPr>
                              <w:t>Loading Cycle</w:t>
                            </w:r>
                            <w:r>
                              <w:rPr>
                                <w:rFonts w:cstheme="minorHAnsi"/>
                              </w:rPr>
                              <w:t xml:space="preserve"> = Two loading and unloading periods each in opposite directions</w:t>
                            </w:r>
                          </w:p>
                          <w:p w14:paraId="04AB78CE" w14:textId="77777777" w:rsidR="00980B8A" w:rsidRDefault="00980B8A" w:rsidP="00980B8A">
                            <w:pPr>
                              <w:jc w:val="both"/>
                              <w:rPr>
                                <w:rFonts w:cstheme="minorHAnsi"/>
                              </w:rPr>
                            </w:pPr>
                            <w:r w:rsidRPr="00EB689C">
                              <w:rPr>
                                <w:rFonts w:cstheme="minorHAnsi"/>
                                <w:b/>
                                <w:bCs/>
                              </w:rPr>
                              <w:t>Test Run</w:t>
                            </w:r>
                            <w:r>
                              <w:rPr>
                                <w:rFonts w:cstheme="minorHAnsi"/>
                              </w:rPr>
                              <w:t xml:space="preserve"> = Separate testing episodes consisting of a set number of loading cycles </w:t>
                            </w:r>
                          </w:p>
                          <w:p w14:paraId="414617CE" w14:textId="77777777" w:rsidR="00980B8A" w:rsidRDefault="00980B8A" w:rsidP="00980B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79923" id="Text Box 37" o:spid="_x0000_s1137" type="#_x0000_t202" style="position:absolute;left:0;text-align:left;margin-left:2.2pt;margin-top:7.2pt;width:405pt;height:54.9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" fillcolor="white [3201]" strokeweight=".5pt">
                <v:textbox>
                  <w:txbxContent>
                    <w:p w14:paraId="325F2887" w14:textId="77777777" w:rsidR="00980B8A" w:rsidRDefault="00980B8A" w:rsidP="00980B8A">
                      <w:pPr>
                        <w:jc w:val="both"/>
                        <w:rPr>
                          <w:rFonts w:cstheme="minorHAnsi"/>
                          <w:b/>
                          <w:bCs/>
                        </w:rPr>
                      </w:pPr>
                      <w:r>
                        <w:rPr>
                          <w:rFonts w:cstheme="minorHAnsi"/>
                          <w:b/>
                          <w:bCs/>
                        </w:rPr>
                        <w:t>Key to Loading Protocol Testing</w:t>
                      </w:r>
                    </w:p>
                    <w:p w14:paraId="07A29E9C" w14:textId="77777777" w:rsidR="00980B8A" w:rsidRDefault="00980B8A" w:rsidP="00980B8A">
                      <w:pPr>
                        <w:jc w:val="both"/>
                        <w:rPr>
                          <w:rFonts w:cstheme="minorHAnsi"/>
                        </w:rPr>
                      </w:pPr>
                      <w:r w:rsidRPr="00EB689C">
                        <w:rPr>
                          <w:rFonts w:cstheme="minorHAnsi"/>
                          <w:b/>
                          <w:bCs/>
                        </w:rPr>
                        <w:t>Loading Cycle</w:t>
                      </w:r>
                      <w:r>
                        <w:rPr>
                          <w:rFonts w:cstheme="minorHAnsi"/>
                        </w:rPr>
                        <w:t xml:space="preserve"> = Two loading and unloading periods each in opposite directions</w:t>
                      </w:r>
                    </w:p>
                    <w:p w14:paraId="04AB78CE" w14:textId="77777777" w:rsidR="00980B8A" w:rsidRDefault="00980B8A" w:rsidP="00980B8A">
                      <w:pPr>
                        <w:jc w:val="both"/>
                        <w:rPr>
                          <w:rFonts w:cstheme="minorHAnsi"/>
                        </w:rPr>
                      </w:pPr>
                      <w:r w:rsidRPr="00EB689C">
                        <w:rPr>
                          <w:rFonts w:cstheme="minorHAnsi"/>
                          <w:b/>
                          <w:bCs/>
                        </w:rPr>
                        <w:t>Test Run</w:t>
                      </w:r>
                      <w:r>
                        <w:rPr>
                          <w:rFonts w:cstheme="minorHAnsi"/>
                        </w:rPr>
                        <w:t xml:space="preserve"> = Separate testing episodes consisting of a set number of loading cycles </w:t>
                      </w:r>
                    </w:p>
                    <w:p w14:paraId="414617CE" w14:textId="77777777" w:rsidR="00980B8A" w:rsidRDefault="00980B8A" w:rsidP="00980B8A"/>
                  </w:txbxContent>
                </v:textbox>
              </v:shape>
            </w:pict>
          </mc:Fallback>
        </mc:AlternateContent>
      </w:r>
    </w:p>
    <w:p w14:paraId="5B7566C1" w14:textId="77777777" w:rsidR="00980B8A" w:rsidRDefault="00980B8A" w:rsidP="00980B8A">
      <w:pPr>
        <w:jc w:val="both"/>
        <w:rPr>
          <w:rFonts w:cstheme="minorHAnsi"/>
        </w:rPr>
      </w:pPr>
    </w:p>
    <w:p w14:paraId="41F3F0F3" w14:textId="77777777" w:rsidR="00980B8A" w:rsidRDefault="00980B8A" w:rsidP="00980B8A">
      <w:pPr>
        <w:jc w:val="both"/>
        <w:rPr>
          <w:rFonts w:cstheme="minorHAnsi"/>
        </w:rPr>
      </w:pPr>
    </w:p>
    <w:p w14:paraId="466F7743" w14:textId="77777777" w:rsidR="00980B8A" w:rsidRDefault="00980B8A" w:rsidP="00980B8A">
      <w:pPr>
        <w:jc w:val="center"/>
        <w:rPr>
          <w:rFonts w:cstheme="minorHAnsi"/>
        </w:rPr>
      </w:pPr>
    </w:p>
    <w:p w14:paraId="3D3F2F24" w14:textId="77777777" w:rsidR="00980B8A" w:rsidRDefault="00980B8A" w:rsidP="00980B8A">
      <w:pPr>
        <w:rPr>
          <w:rFonts w:cstheme="minorHAnsi"/>
        </w:rPr>
      </w:pPr>
    </w:p>
    <w:p w14:paraId="2568487A" w14:textId="77777777" w:rsidR="000950BC" w:rsidRDefault="000950BC" w:rsidP="00980B8A">
      <w:pPr>
        <w:rPr>
          <w:rFonts w:cstheme="minorHAnsi"/>
        </w:rPr>
      </w:pPr>
    </w:p>
    <w:p w14:paraId="3C003DD6" w14:textId="77777777" w:rsidR="00980B8A" w:rsidRDefault="00980B8A">
      <w:pPr>
        <w:pStyle w:val="Heading4"/>
        <w:numPr>
          <w:ilvl w:val="3"/>
          <w:numId w:val="29"/>
        </w:numPr>
        <w:spacing w:line="360" w:lineRule="auto"/>
      </w:pPr>
      <w:bookmarkStart w:id="202" w:name="_Ref136194334"/>
      <w:bookmarkStart w:id="203" w:name="_Toc156403506"/>
      <w:r w:rsidRPr="00B65934">
        <w:t>Forefoot Flexion</w:t>
      </w:r>
      <w:r>
        <w:t xml:space="preserve"> Loading</w:t>
      </w:r>
      <w:bookmarkEnd w:id="202"/>
      <w:bookmarkEnd w:id="203"/>
    </w:p>
    <w:p w14:paraId="722D82AF" w14:textId="77777777" w:rsidR="00980B8A" w:rsidRPr="005758B5" w:rsidRDefault="00980B8A" w:rsidP="00CE0695">
      <w:pPr>
        <w:spacing w:line="360" w:lineRule="auto"/>
      </w:pPr>
      <w:r>
        <w:rPr>
          <w:b/>
          <w:bCs/>
        </w:rPr>
        <w:t xml:space="preserve">1. </w:t>
      </w:r>
      <w:r w:rsidRPr="001278BD">
        <w:rPr>
          <w:b/>
          <w:bCs/>
        </w:rPr>
        <w:t>Area of Footwear Tested</w:t>
      </w:r>
      <w:r>
        <w:rPr>
          <w:b/>
          <w:bCs/>
        </w:rPr>
        <w:t>:</w:t>
      </w:r>
      <w:r w:rsidRPr="005777BC">
        <w:rPr>
          <w:b/>
          <w:bCs/>
        </w:rPr>
        <w:t xml:space="preserve"> </w:t>
      </w:r>
      <w:r>
        <w:t>Forefoot area of Outsole</w:t>
      </w:r>
    </w:p>
    <w:p w14:paraId="56FB76EC" w14:textId="77777777" w:rsidR="00980B8A" w:rsidRDefault="00980B8A" w:rsidP="00CE0695">
      <w:pPr>
        <w:spacing w:line="360" w:lineRule="auto"/>
      </w:pPr>
      <w:r>
        <w:rPr>
          <w:b/>
          <w:bCs/>
        </w:rPr>
        <w:t xml:space="preserve">2. </w:t>
      </w:r>
      <w:r w:rsidRPr="001278BD">
        <w:rPr>
          <w:b/>
          <w:bCs/>
        </w:rPr>
        <w:t>Function Aspect Tested</w:t>
      </w:r>
      <w:r>
        <w:rPr>
          <w:b/>
          <w:bCs/>
        </w:rPr>
        <w:t>:</w:t>
      </w:r>
      <w:r>
        <w:t xml:space="preserve"> Ergonomic</w:t>
      </w:r>
    </w:p>
    <w:p w14:paraId="080E259D" w14:textId="77777777" w:rsidR="00980B8A" w:rsidRPr="00826A40" w:rsidRDefault="00980B8A" w:rsidP="00CE0695">
      <w:pPr>
        <w:spacing w:line="360" w:lineRule="auto"/>
      </w:pPr>
      <w:r>
        <w:rPr>
          <w:b/>
          <w:bCs/>
        </w:rPr>
        <w:t xml:space="preserve">3. Test Plane of Rotation: </w:t>
      </w:r>
      <w:r>
        <w:t>Sagittal</w:t>
      </w:r>
    </w:p>
    <w:p w14:paraId="21C59E67" w14:textId="28711FAE" w:rsidR="00980B8A" w:rsidRPr="00507BC4" w:rsidRDefault="00980B8A" w:rsidP="00CE0695">
      <w:pPr>
        <w:spacing w:line="360" w:lineRule="auto"/>
      </w:pPr>
      <w:r>
        <w:rPr>
          <w:b/>
          <w:bCs/>
        </w:rPr>
        <w:t xml:space="preserve">4. </w:t>
      </w:r>
      <w:r w:rsidRPr="005777BC">
        <w:rPr>
          <w:b/>
          <w:bCs/>
        </w:rPr>
        <w:t xml:space="preserve">Structures </w:t>
      </w:r>
      <w:r>
        <w:rPr>
          <w:b/>
          <w:bCs/>
        </w:rPr>
        <w:t xml:space="preserve">and Design Characteristics </w:t>
      </w:r>
      <w:r w:rsidRPr="005777BC">
        <w:rPr>
          <w:b/>
          <w:bCs/>
        </w:rPr>
        <w:t xml:space="preserve">Tested: </w:t>
      </w:r>
      <w:r w:rsidRPr="005777BC">
        <w:rPr>
          <w:rFonts w:cstheme="minorHAnsi"/>
        </w:rPr>
        <w:t xml:space="preserve">Width and thickness of the </w:t>
      </w:r>
      <w:r w:rsidR="00765833">
        <w:rPr>
          <w:rFonts w:cstheme="minorHAnsi"/>
        </w:rPr>
        <w:t>outsole</w:t>
      </w:r>
      <w:r w:rsidRPr="005777BC">
        <w:rPr>
          <w:rFonts w:cstheme="minorHAnsi"/>
        </w:rPr>
        <w:t>, fixation of the upper to the outsole (</w:t>
      </w:r>
      <w:r w:rsidR="00765833">
        <w:rPr>
          <w:rFonts w:cstheme="minorHAnsi"/>
        </w:rPr>
        <w:t>w</w:t>
      </w:r>
      <w:r w:rsidR="00765833" w:rsidRPr="005777BC">
        <w:rPr>
          <w:rFonts w:cstheme="minorHAnsi"/>
        </w:rPr>
        <w:t>elt</w:t>
      </w:r>
      <w:r w:rsidRPr="005777BC">
        <w:rPr>
          <w:rFonts w:cstheme="minorHAnsi"/>
        </w:rPr>
        <w:t>, stitched, cemented), and the upper material.</w:t>
      </w:r>
    </w:p>
    <w:p w14:paraId="355A88E5" w14:textId="399C4EFB" w:rsidR="00980B8A" w:rsidRPr="00786EBE" w:rsidRDefault="00980B8A" w:rsidP="00CE0695">
      <w:pPr>
        <w:spacing w:line="360" w:lineRule="auto"/>
      </w:pPr>
      <w:r>
        <w:rPr>
          <w:b/>
          <w:bCs/>
        </w:rPr>
        <w:t xml:space="preserve">5. </w:t>
      </w:r>
      <w:r w:rsidRPr="005777BC">
        <w:rPr>
          <w:b/>
          <w:bCs/>
        </w:rPr>
        <w:t>Platform Set</w:t>
      </w:r>
      <w:r>
        <w:rPr>
          <w:b/>
          <w:bCs/>
        </w:rPr>
        <w:t>-U</w:t>
      </w:r>
      <w:r w:rsidRPr="005777BC">
        <w:rPr>
          <w:b/>
          <w:bCs/>
        </w:rPr>
        <w:t xml:space="preserve">p: </w:t>
      </w:r>
      <w:r w:rsidRPr="005777BC">
        <w:rPr>
          <w:rFonts w:cstheme="minorHAnsi"/>
        </w:rPr>
        <w:t xml:space="preserve">The platform system </w:t>
      </w:r>
      <w:r>
        <w:rPr>
          <w:rFonts w:cstheme="minorHAnsi"/>
        </w:rPr>
        <w:t xml:space="preserve">was set up by adjusting </w:t>
      </w:r>
      <w:r w:rsidRPr="005777BC">
        <w:rPr>
          <w:rFonts w:cstheme="minorHAnsi"/>
        </w:rPr>
        <w:t>the footwear support platforms and sliding the rotating motor and rotating arm along the sliding beam</w:t>
      </w:r>
      <w:r w:rsidR="00C93905">
        <w:rPr>
          <w:rFonts w:cstheme="minorHAnsi"/>
        </w:rPr>
        <w:t>,</w:t>
      </w:r>
      <w:r w:rsidRPr="005777BC">
        <w:rPr>
          <w:rFonts w:cstheme="minorHAnsi"/>
        </w:rPr>
        <w:t xml:space="preserve"> the outer edges of both footwear support platforms seen in </w:t>
      </w:r>
      <w:r w:rsidR="003D5B41">
        <w:rPr>
          <w:rFonts w:cstheme="minorHAnsi"/>
        </w:rPr>
        <w:fldChar w:fldCharType="begin"/>
      </w:r>
      <w:r w:rsidR="003D5B41">
        <w:rPr>
          <w:rFonts w:cstheme="minorHAnsi"/>
        </w:rPr>
        <w:instrText xml:space="preserve"> REF _Ref138796419 \h </w:instrText>
      </w:r>
      <w:r w:rsidR="00CE0695">
        <w:rPr>
          <w:rFonts w:cstheme="minorHAnsi"/>
        </w:rPr>
        <w:instrText xml:space="preserve"> \* MERGEFORMAT </w:instrText>
      </w:r>
      <w:r w:rsidR="003D5B41">
        <w:rPr>
          <w:rFonts w:cstheme="minorHAnsi"/>
        </w:rPr>
      </w:r>
      <w:r w:rsidR="003D5B41">
        <w:rPr>
          <w:rFonts w:cstheme="minorHAnsi"/>
        </w:rPr>
        <w:fldChar w:fldCharType="separate"/>
      </w:r>
      <w:r w:rsidR="003D5B41">
        <w:t xml:space="preserve">Figure </w:t>
      </w:r>
      <w:r w:rsidR="003D5B41">
        <w:rPr>
          <w:noProof/>
        </w:rPr>
        <w:t>6</w:t>
      </w:r>
      <w:r w:rsidR="003D5B41">
        <w:noBreakHyphen/>
      </w:r>
      <w:r w:rsidR="003D5B41">
        <w:rPr>
          <w:noProof/>
        </w:rPr>
        <w:t>4</w:t>
      </w:r>
      <w:r w:rsidR="003D5B41">
        <w:rPr>
          <w:rFonts w:cstheme="minorHAnsi"/>
        </w:rPr>
        <w:fldChar w:fldCharType="end"/>
      </w:r>
      <w:r w:rsidR="003D5B41">
        <w:rPr>
          <w:rFonts w:cstheme="minorHAnsi"/>
        </w:rPr>
        <w:t xml:space="preserve"> </w:t>
      </w:r>
      <w:r w:rsidRPr="005777BC">
        <w:rPr>
          <w:rFonts w:cstheme="minorHAnsi"/>
        </w:rPr>
        <w:t xml:space="preserve">B </w:t>
      </w:r>
      <w:r w:rsidR="00C93905">
        <w:rPr>
          <w:rFonts w:cstheme="minorHAnsi"/>
        </w:rPr>
        <w:t>w</w:t>
      </w:r>
      <w:r w:rsidR="00870528">
        <w:rPr>
          <w:rFonts w:cstheme="minorHAnsi"/>
        </w:rPr>
        <w:t>ere</w:t>
      </w:r>
      <w:r w:rsidRPr="005777BC">
        <w:rPr>
          <w:rFonts w:cstheme="minorHAnsi"/>
        </w:rPr>
        <w:t xml:space="preserve"> alongside each other with a 1cm gap (</w:t>
      </w:r>
      <w:r w:rsidR="003D5B41">
        <w:rPr>
          <w:rFonts w:cstheme="minorHAnsi"/>
        </w:rPr>
        <w:fldChar w:fldCharType="begin"/>
      </w:r>
      <w:r w:rsidR="003D5B41">
        <w:rPr>
          <w:rFonts w:cstheme="minorHAnsi"/>
        </w:rPr>
        <w:instrText xml:space="preserve"> REF _Ref138796694 \h </w:instrText>
      </w:r>
      <w:r w:rsidR="00CE0695">
        <w:rPr>
          <w:rFonts w:cstheme="minorHAnsi"/>
        </w:rPr>
        <w:instrText xml:space="preserve"> \* MERGEFORMAT </w:instrText>
      </w:r>
      <w:r w:rsidR="003D5B41">
        <w:rPr>
          <w:rFonts w:cstheme="minorHAnsi"/>
        </w:rPr>
      </w:r>
      <w:r w:rsidR="003D5B41">
        <w:rPr>
          <w:rFonts w:cstheme="minorHAnsi"/>
        </w:rPr>
        <w:fldChar w:fldCharType="separate"/>
      </w:r>
      <w:r w:rsidR="003D5B41">
        <w:t xml:space="preserve">Figure </w:t>
      </w:r>
      <w:r w:rsidR="003D5B41">
        <w:rPr>
          <w:noProof/>
        </w:rPr>
        <w:t>6</w:t>
      </w:r>
      <w:r w:rsidR="003D5B41">
        <w:noBreakHyphen/>
      </w:r>
      <w:r w:rsidR="003D5B41">
        <w:rPr>
          <w:noProof/>
        </w:rPr>
        <w:t>7</w:t>
      </w:r>
      <w:r w:rsidR="003D5B41">
        <w:rPr>
          <w:rFonts w:cstheme="minorHAnsi"/>
        </w:rPr>
        <w:fldChar w:fldCharType="end"/>
      </w:r>
      <w:r w:rsidR="003D5B41">
        <w:rPr>
          <w:rFonts w:cstheme="minorHAnsi"/>
        </w:rPr>
        <w:t xml:space="preserve"> </w:t>
      </w:r>
      <w:r>
        <w:rPr>
          <w:rFonts w:cstheme="minorHAnsi"/>
        </w:rPr>
        <w:t>A and B</w:t>
      </w:r>
      <w:r w:rsidRPr="005777BC">
        <w:rPr>
          <w:rFonts w:cstheme="minorHAnsi"/>
        </w:rPr>
        <w:t>)</w:t>
      </w:r>
      <w:r w:rsidR="00C93905">
        <w:rPr>
          <w:rFonts w:cstheme="minorHAnsi"/>
        </w:rPr>
        <w:t>.</w:t>
      </w:r>
    </w:p>
    <w:p w14:paraId="6D428ADC" w14:textId="77777777" w:rsidR="00980B8A" w:rsidRPr="00507BC4" w:rsidRDefault="00980B8A" w:rsidP="00980B8A">
      <w:pPr>
        <w:pStyle w:val="ListParagraph"/>
        <w:ind w:left="284"/>
      </w:pPr>
    </w:p>
    <w:p w14:paraId="2CD619AD" w14:textId="77777777" w:rsidR="00980B8A" w:rsidRDefault="00980B8A" w:rsidP="00980B8A">
      <w:pPr>
        <w:pStyle w:val="ListParagraph"/>
        <w:keepNext/>
        <w:ind w:left="284"/>
        <w:jc w:val="center"/>
      </w:pPr>
      <w:r>
        <w:rPr>
          <w:noProof/>
        </w:rPr>
        <w:lastRenderedPageBreak/>
        <w:drawing>
          <wp:inline distT="0" distB="0" distL="0" distR="0" wp14:anchorId="3D1E39A5" wp14:editId="4B9653B8">
            <wp:extent cx="4522400" cy="4965700"/>
            <wp:effectExtent l="0" t="0" r="0" b="0"/>
            <wp:docPr id="11" name="Picture 11" descr="A picture containing text, indoor, wall, off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indoor, wall, offic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30072" cy="4974124"/>
                    </a:xfrm>
                    <a:prstGeom prst="rect">
                      <a:avLst/>
                    </a:prstGeom>
                  </pic:spPr>
                </pic:pic>
              </a:graphicData>
            </a:graphic>
          </wp:inline>
        </w:drawing>
      </w:r>
    </w:p>
    <w:p w14:paraId="2CA3D026" w14:textId="1A9372B6" w:rsidR="00980B8A" w:rsidRDefault="00980B8A" w:rsidP="00980B8A">
      <w:pPr>
        <w:pStyle w:val="Caption"/>
        <w:jc w:val="center"/>
      </w:pPr>
      <w:bookmarkStart w:id="204" w:name="_Ref138796694"/>
      <w:bookmarkStart w:id="205" w:name="_Toc156393210"/>
      <w:r>
        <w:t xml:space="preserve">Figure </w:t>
      </w:r>
      <w:fldSimple w:instr=" STYLEREF 1 \s ">
        <w:r w:rsidR="00337CAB">
          <w:rPr>
            <w:noProof/>
          </w:rPr>
          <w:t>6</w:t>
        </w:r>
      </w:fldSimple>
      <w:r w:rsidR="00337CAB">
        <w:noBreakHyphen/>
      </w:r>
      <w:fldSimple w:instr=" SEQ Figure \* ARABIC \s 1 ">
        <w:r w:rsidR="00337CAB">
          <w:rPr>
            <w:noProof/>
          </w:rPr>
          <w:t>7</w:t>
        </w:r>
      </w:fldSimple>
      <w:bookmarkEnd w:id="204"/>
      <w:r>
        <w:t xml:space="preserve"> </w:t>
      </w:r>
      <w:r w:rsidRPr="004F5262">
        <w:t>A B Platform system set up for forefoot flexion loading, A 1 Rotating arm, and angular measurement system, 2, Torque measurement system, 3 Rotating support platform, 4, Torque measurement support platform</w:t>
      </w:r>
      <w:bookmarkEnd w:id="205"/>
    </w:p>
    <w:p w14:paraId="23751487" w14:textId="77777777" w:rsidR="00980B8A" w:rsidRDefault="00980B8A" w:rsidP="00980B8A">
      <w:pPr>
        <w:pStyle w:val="ListParagraph"/>
        <w:ind w:left="0"/>
        <w:jc w:val="both"/>
        <w:rPr>
          <w:rFonts w:cstheme="minorHAnsi"/>
          <w:b/>
          <w:bCs/>
        </w:rPr>
      </w:pPr>
    </w:p>
    <w:p w14:paraId="0F29C6D1" w14:textId="778C5DCD" w:rsidR="00980B8A" w:rsidRDefault="00980B8A" w:rsidP="00CE0695">
      <w:pPr>
        <w:pStyle w:val="ListParagraph"/>
        <w:spacing w:line="360" w:lineRule="auto"/>
        <w:ind w:left="0"/>
        <w:jc w:val="both"/>
      </w:pPr>
      <w:r>
        <w:rPr>
          <w:rFonts w:cstheme="minorHAnsi"/>
          <w:b/>
          <w:bCs/>
        </w:rPr>
        <w:t xml:space="preserve">6. </w:t>
      </w:r>
      <w:r w:rsidRPr="005777BC">
        <w:rPr>
          <w:b/>
          <w:bCs/>
        </w:rPr>
        <w:t xml:space="preserve">Footwear </w:t>
      </w:r>
      <w:r>
        <w:rPr>
          <w:b/>
          <w:bCs/>
        </w:rPr>
        <w:t>Axis Set-Up:</w:t>
      </w:r>
      <w:r>
        <w:t xml:space="preserve"> </w:t>
      </w:r>
      <w:r>
        <w:rPr>
          <w:rFonts w:cstheme="minorHAnsi"/>
        </w:rPr>
        <w:t>F</w:t>
      </w:r>
      <w:r w:rsidRPr="005777BC">
        <w:rPr>
          <w:rFonts w:cstheme="minorHAnsi"/>
        </w:rPr>
        <w:t xml:space="preserve">ollowed recommendations laid out by ISO </w:t>
      </w:r>
      <w:r>
        <w:t>20344:2021</w:t>
      </w:r>
      <w:r>
        <w:fldChar w:fldCharType="begin" w:fldLock="1"/>
      </w:r>
      <w:r w:rsidR="00016B99">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fldChar w:fldCharType="separate"/>
      </w:r>
      <w:r w:rsidR="00FD2112" w:rsidRPr="00FD2112">
        <w:rPr>
          <w:noProof/>
        </w:rPr>
        <w:t>(ISO, 2021)</w:t>
      </w:r>
      <w:r>
        <w:fldChar w:fldCharType="end"/>
      </w:r>
      <w:r>
        <w:t xml:space="preserve">.The position of rotation of the forefoot of the outsole occurred at a point along the </w:t>
      </w:r>
      <w:r w:rsidR="008F4035" w:rsidRPr="008F4035">
        <w:t xml:space="preserve">long axis of the footwear following </w:t>
      </w:r>
      <w:r w:rsidR="005D5AD4">
        <w:fldChar w:fldCharType="begin"/>
      </w:r>
      <w:r w:rsidR="005D5AD4">
        <w:instrText xml:space="preserve"> REF _Ref138796744 \h </w:instrText>
      </w:r>
      <w:r w:rsidR="00CE0695">
        <w:instrText xml:space="preserve"> \* MERGEFORMAT </w:instrText>
      </w:r>
      <w:r w:rsidR="005D5AD4">
        <w:fldChar w:fldCharType="separate"/>
      </w:r>
      <w:r w:rsidR="005D5AD4">
        <w:t xml:space="preserve">Figure </w:t>
      </w:r>
      <w:r w:rsidR="005D5AD4">
        <w:rPr>
          <w:noProof/>
        </w:rPr>
        <w:t>6</w:t>
      </w:r>
      <w:r w:rsidR="005D5AD4">
        <w:noBreakHyphen/>
      </w:r>
      <w:r w:rsidR="005D5AD4">
        <w:rPr>
          <w:noProof/>
        </w:rPr>
        <w:t>8</w:t>
      </w:r>
      <w:r w:rsidR="005D5AD4">
        <w:fldChar w:fldCharType="end"/>
      </w:r>
      <w:r w:rsidR="005D5AD4">
        <w:t xml:space="preserve"> </w:t>
      </w:r>
      <w:r w:rsidR="008F4035" w:rsidRPr="008F4035">
        <w:t>ISO 20344:2021</w:t>
      </w:r>
      <w:r w:rsidR="008F4035">
        <w:t xml:space="preserve"> t</w:t>
      </w:r>
      <w:r>
        <w:t>his was 33.33% the length of the axis X</w:t>
      </w:r>
      <w:r w:rsidR="00870528">
        <w:t>-</w:t>
      </w:r>
      <w:r>
        <w:t xml:space="preserve">Y from the front of the shoe and perpendicular to the long axis </w:t>
      </w:r>
      <w:r w:rsidR="00870528">
        <w:t>(</w:t>
      </w:r>
      <w:r w:rsidRPr="001278BD">
        <w:rPr>
          <w:b/>
          <w:bCs/>
        </w:rPr>
        <w:t>line A</w:t>
      </w:r>
      <w:r w:rsidR="00870528">
        <w:rPr>
          <w:b/>
          <w:bCs/>
        </w:rPr>
        <w:t>-</w:t>
      </w:r>
      <w:r w:rsidRPr="001278BD">
        <w:rPr>
          <w:b/>
          <w:bCs/>
        </w:rPr>
        <w:t>C</w:t>
      </w:r>
      <w:r w:rsidR="003D5B41">
        <w:t xml:space="preserve"> </w:t>
      </w:r>
      <w:r w:rsidR="003D5B41">
        <w:fldChar w:fldCharType="begin"/>
      </w:r>
      <w:r w:rsidR="003D5B41">
        <w:instrText xml:space="preserve"> REF _Ref138796744 \h </w:instrText>
      </w:r>
      <w:r w:rsidR="00CE0695">
        <w:instrText xml:space="preserve"> \* MERGEFORMAT </w:instrText>
      </w:r>
      <w:r w:rsidR="003D5B41">
        <w:fldChar w:fldCharType="separate"/>
      </w:r>
      <w:r w:rsidR="003D5B41">
        <w:t xml:space="preserve">Figure </w:t>
      </w:r>
      <w:r w:rsidR="003D5B41">
        <w:rPr>
          <w:noProof/>
        </w:rPr>
        <w:t>6</w:t>
      </w:r>
      <w:r w:rsidR="003D5B41">
        <w:noBreakHyphen/>
      </w:r>
      <w:r w:rsidR="003D5B41">
        <w:rPr>
          <w:noProof/>
        </w:rPr>
        <w:t>8</w:t>
      </w:r>
      <w:r w:rsidR="003D5B41">
        <w:fldChar w:fldCharType="end"/>
      </w:r>
      <w:r>
        <w:t>).</w:t>
      </w:r>
    </w:p>
    <w:p w14:paraId="50BCEA8F" w14:textId="77777777" w:rsidR="00980B8A" w:rsidRDefault="00980B8A" w:rsidP="00980B8A">
      <w:pPr>
        <w:pStyle w:val="ListParagraph"/>
        <w:ind w:left="0"/>
        <w:jc w:val="both"/>
      </w:pPr>
    </w:p>
    <w:p w14:paraId="7A7F5759" w14:textId="77777777" w:rsidR="00980B8A" w:rsidRDefault="00980B8A" w:rsidP="00980B8A">
      <w:pPr>
        <w:pStyle w:val="ListParagraph"/>
        <w:keepNext/>
        <w:ind w:left="0"/>
        <w:jc w:val="center"/>
      </w:pPr>
      <w:r w:rsidRPr="00512A7D">
        <w:rPr>
          <w:rFonts w:cstheme="minorHAnsi"/>
          <w:noProof/>
        </w:rPr>
        <w:lastRenderedPageBreak/>
        <w:drawing>
          <wp:inline distT="0" distB="0" distL="0" distR="0" wp14:anchorId="61169F72" wp14:editId="3BEFBDF1">
            <wp:extent cx="4578197" cy="2260600"/>
            <wp:effectExtent l="0" t="0" r="0" b="0"/>
            <wp:docPr id="10" name="Picture 10" descr="A picture containing photo, sitting, boa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hoto, sitting, boat, light&#10;&#10;Description automatically generated"/>
                    <pic:cNvPicPr/>
                  </pic:nvPicPr>
                  <pic:blipFill rotWithShape="1">
                    <a:blip r:embed="rId45"/>
                    <a:srcRect b="25633"/>
                    <a:stretch/>
                  </pic:blipFill>
                  <pic:spPr bwMode="auto">
                    <a:xfrm>
                      <a:off x="0" y="0"/>
                      <a:ext cx="4773869" cy="2357218"/>
                    </a:xfrm>
                    <a:prstGeom prst="rect">
                      <a:avLst/>
                    </a:prstGeom>
                    <a:ln>
                      <a:noFill/>
                    </a:ln>
                    <a:extLst>
                      <a:ext uri="{53640926-AAD7-44D8-BBD7-CCE9431645EC}">
                        <a14:shadowObscured xmlns:a14="http://schemas.microsoft.com/office/drawing/2010/main"/>
                      </a:ext>
                    </a:extLst>
                  </pic:spPr>
                </pic:pic>
              </a:graphicData>
            </a:graphic>
          </wp:inline>
        </w:drawing>
      </w:r>
    </w:p>
    <w:p w14:paraId="0246E4A7" w14:textId="2F61C38B" w:rsidR="00980B8A" w:rsidRDefault="00980B8A" w:rsidP="003C52C8">
      <w:pPr>
        <w:pStyle w:val="Caption"/>
        <w:jc w:val="both"/>
      </w:pPr>
      <w:bookmarkStart w:id="206" w:name="_Ref138796744"/>
      <w:bookmarkStart w:id="207" w:name="_Toc156393211"/>
      <w:r>
        <w:t xml:space="preserve">Figure </w:t>
      </w:r>
      <w:fldSimple w:instr=" STYLEREF 1 \s ">
        <w:r w:rsidR="00337CAB">
          <w:rPr>
            <w:noProof/>
          </w:rPr>
          <w:t>6</w:t>
        </w:r>
      </w:fldSimple>
      <w:r w:rsidR="00337CAB">
        <w:noBreakHyphen/>
      </w:r>
      <w:fldSimple w:instr=" SEQ Figure \* ARABIC \s 1 ">
        <w:r w:rsidR="00337CAB">
          <w:rPr>
            <w:noProof/>
          </w:rPr>
          <w:t>8</w:t>
        </w:r>
      </w:fldSimple>
      <w:bookmarkEnd w:id="206"/>
      <w:r>
        <w:t xml:space="preserve"> </w:t>
      </w:r>
      <w:r w:rsidRPr="008F0309">
        <w:t>Line of Forefoot flexion of Outsole. ISO. ISO 20344: 2021 (</w:t>
      </w:r>
      <w:proofErr w:type="spellStart"/>
      <w:r w:rsidRPr="008F0309">
        <w:t>en</w:t>
      </w:r>
      <w:proofErr w:type="spellEnd"/>
      <w:r w:rsidRPr="008F0309">
        <w:t>), Personal protective equipment — Test methods for footwear,</w:t>
      </w:r>
      <w:bookmarkEnd w:id="207"/>
    </w:p>
    <w:p w14:paraId="74BE7CC2" w14:textId="77777777" w:rsidR="00980B8A" w:rsidRPr="00B65934" w:rsidRDefault="00980B8A" w:rsidP="00980B8A">
      <w:pPr>
        <w:rPr>
          <w:rFonts w:cstheme="minorHAnsi"/>
        </w:rPr>
      </w:pPr>
    </w:p>
    <w:p w14:paraId="052E995F" w14:textId="31D52F09" w:rsidR="00980B8A" w:rsidRDefault="00980B8A" w:rsidP="001038B8">
      <w:pPr>
        <w:spacing w:line="360" w:lineRule="auto"/>
        <w:jc w:val="both"/>
        <w:rPr>
          <w:rFonts w:cstheme="minorHAnsi"/>
        </w:rPr>
      </w:pPr>
      <w:r>
        <w:rPr>
          <w:rFonts w:cstheme="minorHAnsi"/>
          <w:b/>
          <w:bCs/>
        </w:rPr>
        <w:t xml:space="preserve">7. Footwear Platform Positioning and Loading Cycle Set up: </w:t>
      </w:r>
      <w:r>
        <w:rPr>
          <w:rFonts w:cstheme="minorHAnsi"/>
        </w:rPr>
        <w:t>For a cycle of forefoot loading, the forefoot of the shoe would be required to flex 40</w:t>
      </w:r>
      <w:r>
        <w:rPr>
          <w:rFonts w:ascii="Calibri" w:hAnsi="Calibri" w:cs="Calibri"/>
        </w:rPr>
        <w:t xml:space="preserve">° in an upward direction, then back to the shoe's unloaded position to simulate </w:t>
      </w:r>
      <w:r>
        <w:rPr>
          <w:rFonts w:cstheme="minorHAnsi"/>
        </w:rPr>
        <w:t>40</w:t>
      </w:r>
      <w:r>
        <w:rPr>
          <w:rFonts w:ascii="Calibri" w:hAnsi="Calibri" w:cs="Calibri"/>
        </w:rPr>
        <w:t xml:space="preserve">° of </w:t>
      </w:r>
      <w:r>
        <w:rPr>
          <w:rFonts w:cstheme="minorHAnsi"/>
        </w:rPr>
        <w:t xml:space="preserve">dorsiflexion of the forefoot </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Pr>
          <w:rFonts w:cstheme="minorHAnsi"/>
        </w:rPr>
        <w:fldChar w:fldCharType="separate"/>
      </w:r>
      <w:r w:rsidR="00FD2112" w:rsidRPr="00FD2112">
        <w:rPr>
          <w:rFonts w:cstheme="minorHAnsi"/>
          <w:noProof/>
        </w:rPr>
        <w:t>(ISO, 2021)</w:t>
      </w:r>
      <w:r>
        <w:rPr>
          <w:rFonts w:cstheme="minorHAnsi"/>
        </w:rPr>
        <w:fldChar w:fldCharType="end"/>
      </w:r>
      <w:r>
        <w:rPr>
          <w:rFonts w:cstheme="minorHAnsi"/>
        </w:rPr>
        <w:t>. The platform could be set up by the software to rotate through a given angle of rotation; however, as previously discussed, a complete loading cycle would occur in both directions. Since the forefoot loading procedure only wished to measure 40</w:t>
      </w:r>
      <w:r>
        <w:rPr>
          <w:rFonts w:ascii="Calibri" w:hAnsi="Calibri" w:cs="Calibri"/>
        </w:rPr>
        <w:t xml:space="preserve">° of </w:t>
      </w:r>
      <w:r>
        <w:rPr>
          <w:rFonts w:cstheme="minorHAnsi"/>
        </w:rPr>
        <w:t>dorsiflexion of the forefoot</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manualFormatting":"[5],","plainTextFormattedCitation":"(ISO, 2021)","previouslyFormattedCitation":"(ISO, 2021)"},"properties":{"noteIndex":0},"schema":"https://github.com/citation-style-language/schema/raw/master/csl-citation.json"}</w:instrText>
      </w:r>
      <w:r>
        <w:rPr>
          <w:rFonts w:cstheme="minorHAnsi"/>
        </w:rPr>
        <w:fldChar w:fldCharType="separate"/>
      </w:r>
      <w:r w:rsidRPr="00A4703D">
        <w:rPr>
          <w:rFonts w:cstheme="minorHAnsi"/>
          <w:noProof/>
        </w:rPr>
        <w:t>[5]</w:t>
      </w:r>
      <w:r>
        <w:rPr>
          <w:rFonts w:cstheme="minorHAnsi"/>
          <w:noProof/>
        </w:rPr>
        <w:t>,</w:t>
      </w:r>
      <w:r>
        <w:rPr>
          <w:rFonts w:cstheme="minorHAnsi"/>
        </w:rPr>
        <w:fldChar w:fldCharType="end"/>
      </w:r>
      <w:r>
        <w:rPr>
          <w:rFonts w:cstheme="minorHAnsi"/>
        </w:rPr>
        <w:t xml:space="preserve"> this required a modified set-up procedure of the footwear and the platform.</w:t>
      </w:r>
    </w:p>
    <w:p w14:paraId="67BE9372" w14:textId="25C2E170" w:rsidR="00980B8A" w:rsidRDefault="00980B8A" w:rsidP="001038B8">
      <w:pPr>
        <w:pStyle w:val="ListParagraph"/>
        <w:numPr>
          <w:ilvl w:val="0"/>
          <w:numId w:val="9"/>
        </w:numPr>
        <w:spacing w:line="360" w:lineRule="auto"/>
        <w:jc w:val="both"/>
        <w:rPr>
          <w:rFonts w:cstheme="minorHAnsi"/>
        </w:rPr>
      </w:pPr>
      <w:r>
        <w:rPr>
          <w:rFonts w:cstheme="minorHAnsi"/>
        </w:rPr>
        <w:t>The footwear was positioned and secured so that the forefoot of the shoe was placed on the stationary foot torque measurement platform, and the rearfoot of the shoe was positioned on the rotating platform set at the horizontal (</w:t>
      </w:r>
      <w:r w:rsidR="00CC032F">
        <w:rPr>
          <w:rFonts w:cstheme="minorHAnsi"/>
        </w:rPr>
        <w:fldChar w:fldCharType="begin"/>
      </w:r>
      <w:r w:rsidR="00CC032F">
        <w:rPr>
          <w:rFonts w:cstheme="minorHAnsi"/>
        </w:rPr>
        <w:instrText xml:space="preserve"> REF _Ref138796788 \h </w:instrText>
      </w:r>
      <w:r w:rsidR="001038B8">
        <w:rPr>
          <w:rFonts w:cstheme="minorHAnsi"/>
        </w:rPr>
        <w:instrText xml:space="preserve"> \* MERGEFORMAT </w:instrText>
      </w:r>
      <w:r w:rsidR="00CC032F">
        <w:rPr>
          <w:rFonts w:cstheme="minorHAnsi"/>
        </w:rPr>
      </w:r>
      <w:r w:rsidR="00CC032F">
        <w:rPr>
          <w:rFonts w:cstheme="minorHAnsi"/>
        </w:rPr>
        <w:fldChar w:fldCharType="separate"/>
      </w:r>
      <w:r w:rsidR="00CC032F">
        <w:t xml:space="preserve">Figure </w:t>
      </w:r>
      <w:r w:rsidR="00CC032F">
        <w:rPr>
          <w:noProof/>
        </w:rPr>
        <w:t>6</w:t>
      </w:r>
      <w:r w:rsidR="00CC032F">
        <w:noBreakHyphen/>
      </w:r>
      <w:r w:rsidR="00CC032F">
        <w:rPr>
          <w:noProof/>
        </w:rPr>
        <w:t>9</w:t>
      </w:r>
      <w:r w:rsidR="00CC032F">
        <w:rPr>
          <w:rFonts w:cstheme="minorHAnsi"/>
        </w:rPr>
        <w:fldChar w:fldCharType="end"/>
      </w:r>
      <w:r w:rsidR="00CC032F">
        <w:rPr>
          <w:rFonts w:cstheme="minorHAnsi"/>
        </w:rPr>
        <w:t xml:space="preserve"> </w:t>
      </w:r>
      <w:r>
        <w:rPr>
          <w:rFonts w:cstheme="minorHAnsi"/>
        </w:rPr>
        <w:t>A).</w:t>
      </w:r>
    </w:p>
    <w:p w14:paraId="152B76A0" w14:textId="3C44FB6D" w:rsidR="00980B8A" w:rsidRPr="001278BD" w:rsidRDefault="00980B8A" w:rsidP="001038B8">
      <w:pPr>
        <w:pStyle w:val="ListParagraph"/>
        <w:numPr>
          <w:ilvl w:val="0"/>
          <w:numId w:val="9"/>
        </w:numPr>
        <w:spacing w:line="360" w:lineRule="auto"/>
        <w:jc w:val="both"/>
        <w:rPr>
          <w:rFonts w:ascii="Calibri" w:hAnsi="Calibri" w:cs="Calibri"/>
        </w:rPr>
      </w:pPr>
      <w:r w:rsidRPr="00E80CC6">
        <w:rPr>
          <w:rFonts w:cstheme="minorHAnsi"/>
        </w:rPr>
        <w:t xml:space="preserve">The flex point of the forefoot of the outsole </w:t>
      </w:r>
      <w:r>
        <w:rPr>
          <w:rFonts w:cstheme="minorHAnsi"/>
        </w:rPr>
        <w:t xml:space="preserve">Line A-C </w:t>
      </w:r>
      <w:r w:rsidRPr="00E80CC6">
        <w:rPr>
          <w:rFonts w:cstheme="minorHAnsi"/>
        </w:rPr>
        <w:t>(</w:t>
      </w:r>
      <w:r w:rsidR="00CC032F">
        <w:rPr>
          <w:rFonts w:cstheme="minorHAnsi"/>
        </w:rPr>
        <w:fldChar w:fldCharType="begin"/>
      </w:r>
      <w:r w:rsidR="00CC032F">
        <w:rPr>
          <w:rFonts w:cstheme="minorHAnsi"/>
        </w:rPr>
        <w:instrText xml:space="preserve"> REF _Ref138796744 \h </w:instrText>
      </w:r>
      <w:r w:rsidR="001038B8">
        <w:rPr>
          <w:rFonts w:cstheme="minorHAnsi"/>
        </w:rPr>
        <w:instrText xml:space="preserve"> \* MERGEFORMAT </w:instrText>
      </w:r>
      <w:r w:rsidR="00CC032F">
        <w:rPr>
          <w:rFonts w:cstheme="minorHAnsi"/>
        </w:rPr>
      </w:r>
      <w:r w:rsidR="00CC032F">
        <w:rPr>
          <w:rFonts w:cstheme="minorHAnsi"/>
        </w:rPr>
        <w:fldChar w:fldCharType="separate"/>
      </w:r>
      <w:r w:rsidR="00CC032F">
        <w:t xml:space="preserve">Figure </w:t>
      </w:r>
      <w:r w:rsidR="00CC032F">
        <w:rPr>
          <w:noProof/>
        </w:rPr>
        <w:t>6</w:t>
      </w:r>
      <w:r w:rsidR="00CC032F">
        <w:noBreakHyphen/>
      </w:r>
      <w:r w:rsidR="00CC032F">
        <w:rPr>
          <w:noProof/>
        </w:rPr>
        <w:t>8</w:t>
      </w:r>
      <w:r w:rsidR="00CC032F">
        <w:rPr>
          <w:rFonts w:cstheme="minorHAnsi"/>
        </w:rPr>
        <w:fldChar w:fldCharType="end"/>
      </w:r>
      <w:r w:rsidRPr="00E80CC6">
        <w:rPr>
          <w:rFonts w:cstheme="minorHAnsi"/>
        </w:rPr>
        <w:t>) was positioned to align parallel and along the 1cm gap between the two platforms and along the rotating axis of the torque platform system</w:t>
      </w:r>
      <w:r>
        <w:rPr>
          <w:rFonts w:cstheme="minorHAnsi"/>
        </w:rPr>
        <w:t xml:space="preserve"> (</w:t>
      </w:r>
      <w:r w:rsidR="00DA14A8">
        <w:rPr>
          <w:rFonts w:cstheme="minorHAnsi"/>
        </w:rPr>
        <w:fldChar w:fldCharType="begin"/>
      </w:r>
      <w:r w:rsidR="00DA14A8">
        <w:rPr>
          <w:rFonts w:cstheme="minorHAnsi"/>
        </w:rPr>
        <w:instrText xml:space="preserve"> REF _Ref138796788 \h </w:instrText>
      </w:r>
      <w:r w:rsidR="001038B8">
        <w:rPr>
          <w:rFonts w:cstheme="minorHAnsi"/>
        </w:rPr>
        <w:instrText xml:space="preserve"> \* MERGEFORMAT </w:instrText>
      </w:r>
      <w:r w:rsidR="00DA14A8">
        <w:rPr>
          <w:rFonts w:cstheme="minorHAnsi"/>
        </w:rPr>
      </w:r>
      <w:r w:rsidR="00DA14A8">
        <w:rPr>
          <w:rFonts w:cstheme="minorHAnsi"/>
        </w:rPr>
        <w:fldChar w:fldCharType="separate"/>
      </w:r>
      <w:r w:rsidR="00DA14A8">
        <w:t xml:space="preserve">Figure </w:t>
      </w:r>
      <w:r w:rsidR="00DA14A8">
        <w:rPr>
          <w:noProof/>
        </w:rPr>
        <w:t>6</w:t>
      </w:r>
      <w:r w:rsidR="00DA14A8">
        <w:noBreakHyphen/>
      </w:r>
      <w:r w:rsidR="00DA14A8">
        <w:rPr>
          <w:noProof/>
        </w:rPr>
        <w:t>9</w:t>
      </w:r>
      <w:r w:rsidR="00DA14A8">
        <w:rPr>
          <w:rFonts w:cstheme="minorHAnsi"/>
        </w:rPr>
        <w:fldChar w:fldCharType="end"/>
      </w:r>
      <w:r w:rsidR="00DA14A8">
        <w:rPr>
          <w:rFonts w:cstheme="minorHAnsi"/>
        </w:rPr>
        <w:t xml:space="preserve"> </w:t>
      </w:r>
      <w:r>
        <w:rPr>
          <w:rFonts w:cstheme="minorHAnsi"/>
        </w:rPr>
        <w:t>B)</w:t>
      </w:r>
      <w:r w:rsidRPr="00E80CC6">
        <w:rPr>
          <w:rFonts w:cstheme="minorHAnsi"/>
        </w:rPr>
        <w:t xml:space="preserve">. </w:t>
      </w:r>
    </w:p>
    <w:p w14:paraId="3F72956B" w14:textId="2C944232" w:rsidR="00980B8A" w:rsidRPr="001278BD" w:rsidRDefault="00980B8A" w:rsidP="001038B8">
      <w:pPr>
        <w:pStyle w:val="ListParagraph"/>
        <w:numPr>
          <w:ilvl w:val="0"/>
          <w:numId w:val="9"/>
        </w:numPr>
        <w:spacing w:line="360" w:lineRule="auto"/>
        <w:jc w:val="both"/>
        <w:rPr>
          <w:rFonts w:ascii="Calibri" w:hAnsi="Calibri" w:cs="Calibri"/>
        </w:rPr>
      </w:pPr>
      <w:r w:rsidRPr="00E80CC6">
        <w:rPr>
          <w:rFonts w:cstheme="minorHAnsi"/>
        </w:rPr>
        <w:t xml:space="preserve">The rotating platform was then rotated anticlockwise so that the torque measurement platform was tangent to the toe spring of the </w:t>
      </w:r>
      <w:r>
        <w:rPr>
          <w:rFonts w:cstheme="minorHAnsi"/>
        </w:rPr>
        <w:t>outer sole (</w:t>
      </w:r>
      <w:r w:rsidR="00B80FE4">
        <w:rPr>
          <w:rFonts w:cstheme="minorHAnsi"/>
        </w:rPr>
        <w:fldChar w:fldCharType="begin"/>
      </w:r>
      <w:r w:rsidR="00B80FE4">
        <w:rPr>
          <w:rFonts w:cstheme="minorHAnsi"/>
        </w:rPr>
        <w:instrText xml:space="preserve"> REF _Ref138796989 \h </w:instrText>
      </w:r>
      <w:r w:rsidR="001038B8">
        <w:rPr>
          <w:rFonts w:cstheme="minorHAnsi"/>
        </w:rPr>
        <w:instrText xml:space="preserve"> \* MERGEFORMAT </w:instrText>
      </w:r>
      <w:r w:rsidR="00B80FE4">
        <w:rPr>
          <w:rFonts w:cstheme="minorHAnsi"/>
        </w:rPr>
      </w:r>
      <w:r w:rsidR="00B80FE4">
        <w:rPr>
          <w:rFonts w:cstheme="minorHAnsi"/>
        </w:rPr>
        <w:fldChar w:fldCharType="separate"/>
      </w:r>
      <w:r w:rsidR="00B80FE4">
        <w:t xml:space="preserve">Figure </w:t>
      </w:r>
      <w:r w:rsidR="00B80FE4">
        <w:rPr>
          <w:noProof/>
        </w:rPr>
        <w:t>6</w:t>
      </w:r>
      <w:r w:rsidR="00B80FE4">
        <w:noBreakHyphen/>
      </w:r>
      <w:r w:rsidR="00B80FE4">
        <w:rPr>
          <w:noProof/>
        </w:rPr>
        <w:t>27</w:t>
      </w:r>
      <w:r w:rsidR="00B80FE4">
        <w:rPr>
          <w:rFonts w:cstheme="minorHAnsi"/>
        </w:rPr>
        <w:fldChar w:fldCharType="end"/>
      </w:r>
      <w:r>
        <w:rPr>
          <w:rFonts w:cstheme="minorHAnsi"/>
        </w:rPr>
        <w:t>)</w:t>
      </w:r>
      <w:r w:rsidRPr="00E80CC6">
        <w:rPr>
          <w:rFonts w:cstheme="minorHAnsi"/>
        </w:rPr>
        <w:t xml:space="preserve">; this was then marked as zero on the software system </w:t>
      </w:r>
      <w:r>
        <w:rPr>
          <w:rFonts w:cstheme="minorHAnsi"/>
        </w:rPr>
        <w:t>(</w:t>
      </w:r>
      <w:r w:rsidR="00B80FE4">
        <w:rPr>
          <w:rFonts w:cstheme="minorHAnsi"/>
        </w:rPr>
        <w:fldChar w:fldCharType="begin"/>
      </w:r>
      <w:r w:rsidR="00B80FE4">
        <w:rPr>
          <w:rFonts w:cstheme="minorHAnsi"/>
        </w:rPr>
        <w:instrText xml:space="preserve"> REF _Ref138797022 \h </w:instrText>
      </w:r>
      <w:r w:rsidR="001038B8">
        <w:rPr>
          <w:rFonts w:cstheme="minorHAnsi"/>
        </w:rPr>
        <w:instrText xml:space="preserve"> \* MERGEFORMAT </w:instrText>
      </w:r>
      <w:r w:rsidR="00B80FE4">
        <w:rPr>
          <w:rFonts w:cstheme="minorHAnsi"/>
        </w:rPr>
      </w:r>
      <w:r w:rsidR="00B80FE4">
        <w:rPr>
          <w:rFonts w:cstheme="minorHAnsi"/>
        </w:rPr>
        <w:fldChar w:fldCharType="separate"/>
      </w:r>
      <w:r w:rsidR="00B80FE4">
        <w:t xml:space="preserve">Figure </w:t>
      </w:r>
      <w:r w:rsidR="00B80FE4">
        <w:rPr>
          <w:noProof/>
        </w:rPr>
        <w:t>6</w:t>
      </w:r>
      <w:r w:rsidR="00B80FE4">
        <w:noBreakHyphen/>
      </w:r>
      <w:r w:rsidR="00B80FE4">
        <w:rPr>
          <w:noProof/>
        </w:rPr>
        <w:t>10</w:t>
      </w:r>
      <w:r w:rsidR="00B80FE4">
        <w:rPr>
          <w:rFonts w:cstheme="minorHAnsi"/>
        </w:rPr>
        <w:fldChar w:fldCharType="end"/>
      </w:r>
      <w:r w:rsidR="00B80FE4">
        <w:rPr>
          <w:rFonts w:cstheme="minorHAnsi"/>
        </w:rPr>
        <w:t xml:space="preserve"> </w:t>
      </w:r>
      <w:r>
        <w:rPr>
          <w:rFonts w:cstheme="minorHAnsi"/>
        </w:rPr>
        <w:t>C</w:t>
      </w:r>
      <w:r w:rsidRPr="00E80CC6">
        <w:rPr>
          <w:rFonts w:cstheme="minorHAnsi"/>
        </w:rPr>
        <w:t>)</w:t>
      </w:r>
      <w:r>
        <w:rPr>
          <w:rFonts w:cstheme="minorHAnsi"/>
        </w:rPr>
        <w:t>. The footwear was secured to the platform, as in (</w:t>
      </w:r>
      <w:r w:rsidR="00B80FE4">
        <w:rPr>
          <w:rFonts w:cstheme="minorHAnsi"/>
        </w:rPr>
        <w:fldChar w:fldCharType="begin"/>
      </w:r>
      <w:r w:rsidR="00B80FE4">
        <w:rPr>
          <w:rFonts w:cstheme="minorHAnsi"/>
        </w:rPr>
        <w:instrText xml:space="preserve"> REF _Ref138797022 \h </w:instrText>
      </w:r>
      <w:r w:rsidR="001038B8">
        <w:rPr>
          <w:rFonts w:cstheme="minorHAnsi"/>
        </w:rPr>
        <w:instrText xml:space="preserve"> \* MERGEFORMAT </w:instrText>
      </w:r>
      <w:r w:rsidR="00B80FE4">
        <w:rPr>
          <w:rFonts w:cstheme="minorHAnsi"/>
        </w:rPr>
      </w:r>
      <w:r w:rsidR="00B80FE4">
        <w:rPr>
          <w:rFonts w:cstheme="minorHAnsi"/>
        </w:rPr>
        <w:fldChar w:fldCharType="separate"/>
      </w:r>
      <w:r w:rsidR="00B80FE4">
        <w:t xml:space="preserve">Figure </w:t>
      </w:r>
      <w:r w:rsidR="00B80FE4">
        <w:rPr>
          <w:noProof/>
        </w:rPr>
        <w:t>6</w:t>
      </w:r>
      <w:r w:rsidR="00B80FE4">
        <w:noBreakHyphen/>
      </w:r>
      <w:r w:rsidR="00B80FE4">
        <w:rPr>
          <w:noProof/>
        </w:rPr>
        <w:t>10</w:t>
      </w:r>
      <w:r w:rsidR="00B80FE4">
        <w:rPr>
          <w:rFonts w:cstheme="minorHAnsi"/>
        </w:rPr>
        <w:fldChar w:fldCharType="end"/>
      </w:r>
      <w:r w:rsidR="00B80FE4">
        <w:rPr>
          <w:rFonts w:cstheme="minorHAnsi"/>
        </w:rPr>
        <w:t xml:space="preserve"> </w:t>
      </w:r>
      <w:r>
        <w:rPr>
          <w:rFonts w:cstheme="minorHAnsi"/>
        </w:rPr>
        <w:t>D)</w:t>
      </w:r>
      <w:r w:rsidRPr="00E80CC6">
        <w:rPr>
          <w:rFonts w:cstheme="minorHAnsi"/>
        </w:rPr>
        <w:t xml:space="preserve">. </w:t>
      </w:r>
    </w:p>
    <w:p w14:paraId="29DAF3AD" w14:textId="3200AAF5" w:rsidR="00980B8A" w:rsidRDefault="00980B8A" w:rsidP="001038B8">
      <w:pPr>
        <w:pStyle w:val="ListParagraph"/>
        <w:numPr>
          <w:ilvl w:val="0"/>
          <w:numId w:val="9"/>
        </w:numPr>
        <w:spacing w:line="360" w:lineRule="auto"/>
        <w:jc w:val="both"/>
        <w:rPr>
          <w:rFonts w:ascii="Calibri" w:hAnsi="Calibri" w:cs="Calibri"/>
        </w:rPr>
      </w:pPr>
      <w:r w:rsidRPr="00E80CC6">
        <w:rPr>
          <w:rFonts w:cstheme="minorHAnsi"/>
        </w:rPr>
        <w:t>The rotating platform was then rotated 20</w:t>
      </w:r>
      <w:r w:rsidRPr="00E80CC6">
        <w:rPr>
          <w:rFonts w:ascii="Calibri" w:hAnsi="Calibri" w:cs="Calibri"/>
        </w:rPr>
        <w:t>° further anticlockwise</w:t>
      </w:r>
      <w:r w:rsidR="00377F5F">
        <w:rPr>
          <w:rFonts w:ascii="Calibri" w:hAnsi="Calibri" w:cs="Calibri"/>
        </w:rPr>
        <w:t>,</w:t>
      </w:r>
      <w:r w:rsidRPr="00E80CC6">
        <w:rPr>
          <w:rFonts w:ascii="Calibri" w:hAnsi="Calibri" w:cs="Calibri"/>
        </w:rPr>
        <w:t xml:space="preserve"> this was then </w:t>
      </w:r>
      <w:r>
        <w:rPr>
          <w:rFonts w:ascii="Calibri" w:hAnsi="Calibri" w:cs="Calibri"/>
        </w:rPr>
        <w:t>re</w:t>
      </w:r>
      <w:r w:rsidRPr="00E80CC6">
        <w:rPr>
          <w:rFonts w:ascii="Calibri" w:hAnsi="Calibri" w:cs="Calibri"/>
        </w:rPr>
        <w:t>set by the software as zero</w:t>
      </w:r>
      <w:r>
        <w:rPr>
          <w:rFonts w:ascii="Calibri" w:hAnsi="Calibri" w:cs="Calibri"/>
        </w:rPr>
        <w:t>,</w:t>
      </w:r>
      <w:r w:rsidRPr="00E80CC6">
        <w:rPr>
          <w:rFonts w:ascii="Calibri" w:hAnsi="Calibri" w:cs="Calibri"/>
        </w:rPr>
        <w:t xml:space="preserve"> </w:t>
      </w:r>
      <w:r>
        <w:rPr>
          <w:rFonts w:ascii="Calibri" w:hAnsi="Calibri" w:cs="Calibri"/>
        </w:rPr>
        <w:t xml:space="preserve">but this zero value would be a position of 20° </w:t>
      </w:r>
      <w:r>
        <w:rPr>
          <w:rFonts w:ascii="Calibri" w:hAnsi="Calibri" w:cs="Calibri"/>
        </w:rPr>
        <w:lastRenderedPageBreak/>
        <w:t xml:space="preserve">forefoot dorsiflexion of the footwear from the set-up toe spring angle in step c </w:t>
      </w:r>
      <w:r w:rsidRPr="00E80CC6">
        <w:rPr>
          <w:rFonts w:ascii="Calibri" w:hAnsi="Calibri" w:cs="Calibri"/>
        </w:rPr>
        <w:t>(</w:t>
      </w:r>
      <w:r w:rsidR="008300FB">
        <w:rPr>
          <w:rFonts w:ascii="Calibri" w:hAnsi="Calibri" w:cs="Calibri"/>
        </w:rPr>
        <w:fldChar w:fldCharType="begin"/>
      </w:r>
      <w:r w:rsidR="008300FB">
        <w:rPr>
          <w:rFonts w:ascii="Calibri" w:hAnsi="Calibri" w:cs="Calibri"/>
        </w:rPr>
        <w:instrText xml:space="preserve"> REF _Ref138797096 \h </w:instrText>
      </w:r>
      <w:r w:rsidR="001038B8">
        <w:rPr>
          <w:rFonts w:ascii="Calibri" w:hAnsi="Calibri" w:cs="Calibri"/>
        </w:rPr>
        <w:instrText xml:space="preserve"> \* MERGEFORMAT </w:instrText>
      </w:r>
      <w:r w:rsidR="008300FB">
        <w:rPr>
          <w:rFonts w:ascii="Calibri" w:hAnsi="Calibri" w:cs="Calibri"/>
        </w:rPr>
      </w:r>
      <w:r w:rsidR="008300FB">
        <w:rPr>
          <w:rFonts w:ascii="Calibri" w:hAnsi="Calibri" w:cs="Calibri"/>
        </w:rPr>
        <w:fldChar w:fldCharType="separate"/>
      </w:r>
      <w:r w:rsidR="008300FB">
        <w:t xml:space="preserve">Figure </w:t>
      </w:r>
      <w:r w:rsidR="008300FB">
        <w:rPr>
          <w:noProof/>
        </w:rPr>
        <w:t>6</w:t>
      </w:r>
      <w:r w:rsidR="008300FB">
        <w:noBreakHyphen/>
      </w:r>
      <w:r w:rsidR="008300FB">
        <w:rPr>
          <w:noProof/>
        </w:rPr>
        <w:t>11</w:t>
      </w:r>
      <w:r w:rsidR="008300FB">
        <w:rPr>
          <w:rFonts w:ascii="Calibri" w:hAnsi="Calibri" w:cs="Calibri"/>
        </w:rPr>
        <w:fldChar w:fldCharType="end"/>
      </w:r>
      <w:r w:rsidR="008300FB">
        <w:rPr>
          <w:rFonts w:ascii="Calibri" w:hAnsi="Calibri" w:cs="Calibri"/>
        </w:rPr>
        <w:t xml:space="preserve"> </w:t>
      </w:r>
      <w:r>
        <w:rPr>
          <w:rFonts w:ascii="Calibri" w:hAnsi="Calibri" w:cs="Calibri"/>
        </w:rPr>
        <w:t>E</w:t>
      </w:r>
      <w:r w:rsidRPr="00E80CC6">
        <w:rPr>
          <w:rFonts w:ascii="Calibri" w:hAnsi="Calibri" w:cs="Calibri"/>
        </w:rPr>
        <w:t xml:space="preserve">). </w:t>
      </w:r>
    </w:p>
    <w:p w14:paraId="4FC30A77" w14:textId="2D393956" w:rsidR="00980B8A" w:rsidRDefault="00980B8A" w:rsidP="001038B8">
      <w:pPr>
        <w:pStyle w:val="ListParagraph"/>
        <w:numPr>
          <w:ilvl w:val="0"/>
          <w:numId w:val="9"/>
        </w:numPr>
        <w:spacing w:line="360" w:lineRule="auto"/>
        <w:jc w:val="both"/>
        <w:rPr>
          <w:rFonts w:ascii="Calibri" w:hAnsi="Calibri" w:cs="Calibri"/>
        </w:rPr>
      </w:pPr>
      <w:r w:rsidRPr="00E80CC6">
        <w:rPr>
          <w:rFonts w:ascii="Calibri" w:hAnsi="Calibri" w:cs="Calibri"/>
        </w:rPr>
        <w:t>The software system was then set up to run through 20°</w:t>
      </w:r>
      <w:r>
        <w:rPr>
          <w:rFonts w:ascii="Calibri" w:hAnsi="Calibri" w:cs="Calibri"/>
        </w:rPr>
        <w:t xml:space="preserve"> from the 0° position established in step d</w:t>
      </w:r>
      <w:r w:rsidRPr="00E80CC6">
        <w:rPr>
          <w:rFonts w:ascii="Calibri" w:hAnsi="Calibri" w:cs="Calibri"/>
        </w:rPr>
        <w:t xml:space="preserve">, which would allow the forefoot of the footwear to be dorsiflexed 40° </w:t>
      </w:r>
      <w:r w:rsidRPr="00E80CC6">
        <w:rPr>
          <w:rFonts w:ascii="Calibri" w:hAnsi="Calibri" w:cs="Calibri"/>
        </w:rPr>
        <w:fldChar w:fldCharType="begin" w:fldLock="1"/>
      </w:r>
      <w:r w:rsidR="00016B99">
        <w:rPr>
          <w:rFonts w:ascii="Calibri" w:hAnsi="Calibri" w:cs="Calibr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sidRPr="00E80CC6">
        <w:rPr>
          <w:rFonts w:ascii="Calibri" w:hAnsi="Calibri" w:cs="Calibri"/>
        </w:rPr>
        <w:fldChar w:fldCharType="separate"/>
      </w:r>
      <w:r w:rsidR="00FD2112" w:rsidRPr="00FD2112">
        <w:rPr>
          <w:rFonts w:ascii="Calibri" w:hAnsi="Calibri" w:cs="Calibri"/>
          <w:noProof/>
        </w:rPr>
        <w:t>(ISO, 2021)</w:t>
      </w:r>
      <w:r w:rsidRPr="00E80CC6">
        <w:rPr>
          <w:rFonts w:ascii="Calibri" w:hAnsi="Calibri" w:cs="Calibri"/>
        </w:rPr>
        <w:fldChar w:fldCharType="end"/>
      </w:r>
      <w:r w:rsidRPr="00E80CC6">
        <w:rPr>
          <w:rFonts w:ascii="Calibri" w:hAnsi="Calibri" w:cs="Calibri"/>
        </w:rPr>
        <w:t xml:space="preserve"> </w:t>
      </w:r>
      <w:r>
        <w:rPr>
          <w:rFonts w:ascii="Calibri" w:hAnsi="Calibri" w:cs="Calibri"/>
        </w:rPr>
        <w:t>(</w:t>
      </w:r>
      <w:r w:rsidR="00950F7C">
        <w:rPr>
          <w:rFonts w:ascii="Calibri" w:hAnsi="Calibri" w:cs="Calibri"/>
        </w:rPr>
        <w:fldChar w:fldCharType="begin"/>
      </w:r>
      <w:r w:rsidR="00950F7C">
        <w:rPr>
          <w:rFonts w:ascii="Calibri" w:hAnsi="Calibri" w:cs="Calibri"/>
        </w:rPr>
        <w:instrText xml:space="preserve"> REF _Ref138797096 \h </w:instrText>
      </w:r>
      <w:r w:rsidR="001038B8">
        <w:rPr>
          <w:rFonts w:ascii="Calibri" w:hAnsi="Calibri" w:cs="Calibri"/>
        </w:rPr>
        <w:instrText xml:space="preserve"> \* MERGEFORMAT </w:instrText>
      </w:r>
      <w:r w:rsidR="00950F7C">
        <w:rPr>
          <w:rFonts w:ascii="Calibri" w:hAnsi="Calibri" w:cs="Calibri"/>
        </w:rPr>
      </w:r>
      <w:r w:rsidR="00950F7C">
        <w:rPr>
          <w:rFonts w:ascii="Calibri" w:hAnsi="Calibri" w:cs="Calibri"/>
        </w:rPr>
        <w:fldChar w:fldCharType="separate"/>
      </w:r>
      <w:r w:rsidR="00950F7C">
        <w:t xml:space="preserve">Figure </w:t>
      </w:r>
      <w:r w:rsidR="00950F7C">
        <w:rPr>
          <w:noProof/>
        </w:rPr>
        <w:t>6</w:t>
      </w:r>
      <w:r w:rsidR="00950F7C">
        <w:noBreakHyphen/>
      </w:r>
      <w:r w:rsidR="00950F7C">
        <w:rPr>
          <w:noProof/>
        </w:rPr>
        <w:t>11</w:t>
      </w:r>
      <w:r w:rsidR="00950F7C">
        <w:rPr>
          <w:rFonts w:ascii="Calibri" w:hAnsi="Calibri" w:cs="Calibri"/>
        </w:rPr>
        <w:fldChar w:fldCharType="end"/>
      </w:r>
      <w:r w:rsidR="00950F7C">
        <w:rPr>
          <w:rFonts w:ascii="Calibri" w:hAnsi="Calibri" w:cs="Calibri"/>
        </w:rPr>
        <w:t xml:space="preserve"> </w:t>
      </w:r>
      <w:r>
        <w:rPr>
          <w:rFonts w:ascii="Calibri" w:hAnsi="Calibri" w:cs="Calibri"/>
        </w:rPr>
        <w:t xml:space="preserve">F) </w:t>
      </w:r>
      <w:r w:rsidRPr="00E80CC6">
        <w:rPr>
          <w:rFonts w:ascii="Calibri" w:hAnsi="Calibri" w:cs="Calibri"/>
        </w:rPr>
        <w:t>from the toe flex angle (</w:t>
      </w:r>
      <w:r w:rsidR="008C12F3">
        <w:rPr>
          <w:rFonts w:ascii="Calibri" w:hAnsi="Calibri" w:cs="Calibri"/>
        </w:rPr>
        <w:fldChar w:fldCharType="begin"/>
      </w:r>
      <w:r w:rsidR="008C12F3">
        <w:rPr>
          <w:rFonts w:ascii="Calibri" w:hAnsi="Calibri" w:cs="Calibri"/>
        </w:rPr>
        <w:instrText xml:space="preserve"> REF _Ref138797022 \h </w:instrText>
      </w:r>
      <w:r w:rsidR="001038B8">
        <w:rPr>
          <w:rFonts w:ascii="Calibri" w:hAnsi="Calibri" w:cs="Calibri"/>
        </w:rPr>
        <w:instrText xml:space="preserve"> \* MERGEFORMAT </w:instrText>
      </w:r>
      <w:r w:rsidR="008C12F3">
        <w:rPr>
          <w:rFonts w:ascii="Calibri" w:hAnsi="Calibri" w:cs="Calibri"/>
        </w:rPr>
      </w:r>
      <w:r w:rsidR="008C12F3">
        <w:rPr>
          <w:rFonts w:ascii="Calibri" w:hAnsi="Calibri" w:cs="Calibri"/>
        </w:rPr>
        <w:fldChar w:fldCharType="separate"/>
      </w:r>
      <w:r w:rsidR="008C12F3">
        <w:t xml:space="preserve">Figure </w:t>
      </w:r>
      <w:r w:rsidR="008C12F3">
        <w:rPr>
          <w:noProof/>
        </w:rPr>
        <w:t>6</w:t>
      </w:r>
      <w:r w:rsidR="008C12F3">
        <w:noBreakHyphen/>
      </w:r>
      <w:r w:rsidR="008C12F3">
        <w:rPr>
          <w:noProof/>
        </w:rPr>
        <w:t>10</w:t>
      </w:r>
      <w:r w:rsidR="008C12F3">
        <w:rPr>
          <w:rFonts w:ascii="Calibri" w:hAnsi="Calibri" w:cs="Calibri"/>
        </w:rPr>
        <w:fldChar w:fldCharType="end"/>
      </w:r>
      <w:r w:rsidR="008C12F3">
        <w:rPr>
          <w:rFonts w:ascii="Calibri" w:hAnsi="Calibri" w:cs="Calibri"/>
        </w:rPr>
        <w:t xml:space="preserve"> </w:t>
      </w:r>
      <w:r>
        <w:rPr>
          <w:rFonts w:ascii="Calibri" w:hAnsi="Calibri" w:cs="Calibri"/>
        </w:rPr>
        <w:t>D</w:t>
      </w:r>
      <w:r w:rsidRPr="00E80CC6">
        <w:rPr>
          <w:rFonts w:ascii="Calibri" w:hAnsi="Calibri" w:cs="Calibri"/>
        </w:rPr>
        <w:t>).</w:t>
      </w:r>
    </w:p>
    <w:p w14:paraId="0875502D" w14:textId="77777777" w:rsidR="00980B8A" w:rsidRDefault="00980B8A" w:rsidP="001038B8">
      <w:pPr>
        <w:pStyle w:val="ListParagraph"/>
        <w:numPr>
          <w:ilvl w:val="0"/>
          <w:numId w:val="9"/>
        </w:numPr>
        <w:spacing w:line="360" w:lineRule="auto"/>
        <w:jc w:val="both"/>
        <w:rPr>
          <w:rFonts w:ascii="Calibri" w:hAnsi="Calibri" w:cs="Calibri"/>
        </w:rPr>
      </w:pPr>
      <w:r>
        <w:rPr>
          <w:rFonts w:ascii="Calibri" w:hAnsi="Calibri" w:cs="Calibri"/>
        </w:rPr>
        <w:t xml:space="preserve">The platform was set up to run for </w:t>
      </w:r>
      <w:r w:rsidRPr="00DA63BC">
        <w:rPr>
          <w:rFonts w:ascii="Calibri" w:hAnsi="Calibri" w:cs="Calibri"/>
        </w:rPr>
        <w:t>2 x 10</w:t>
      </w:r>
      <w:r>
        <w:rPr>
          <w:rFonts w:ascii="Calibri" w:hAnsi="Calibri" w:cs="Calibri"/>
        </w:rPr>
        <w:t xml:space="preserve"> cycles to establish saturation of maximum torque stiffness drop-off.</w:t>
      </w:r>
    </w:p>
    <w:p w14:paraId="179172C4" w14:textId="77777777" w:rsidR="00980B8A" w:rsidRPr="00E80CC6" w:rsidRDefault="00980B8A" w:rsidP="001038B8">
      <w:pPr>
        <w:pStyle w:val="ListParagraph"/>
        <w:numPr>
          <w:ilvl w:val="0"/>
          <w:numId w:val="9"/>
        </w:numPr>
        <w:spacing w:line="360" w:lineRule="auto"/>
        <w:jc w:val="both"/>
        <w:rPr>
          <w:rFonts w:ascii="Calibri" w:hAnsi="Calibri" w:cs="Calibri"/>
        </w:rPr>
      </w:pPr>
      <w:r>
        <w:rPr>
          <w:rFonts w:ascii="Calibri" w:hAnsi="Calibri" w:cs="Calibri"/>
        </w:rPr>
        <w:t>Ten separate test runs were performed for variance and precision analysis.</w:t>
      </w:r>
    </w:p>
    <w:p w14:paraId="41EC8752" w14:textId="77777777" w:rsidR="00980B8A" w:rsidRDefault="00980B8A" w:rsidP="00980B8A">
      <w:pPr>
        <w:rPr>
          <w:rFonts w:ascii="Calibri" w:hAnsi="Calibri" w:cs="Calibri"/>
        </w:rPr>
      </w:pPr>
    </w:p>
    <w:p w14:paraId="2A101E85" w14:textId="77777777" w:rsidR="00980B8A" w:rsidRDefault="00980B8A" w:rsidP="00980B8A">
      <w:pPr>
        <w:jc w:val="center"/>
        <w:rPr>
          <w:rFonts w:ascii="Calibri" w:hAnsi="Calibri" w:cs="Calibri"/>
        </w:rPr>
      </w:pPr>
    </w:p>
    <w:p w14:paraId="476FA3F7" w14:textId="77777777" w:rsidR="00980B8A" w:rsidRDefault="00980B8A" w:rsidP="00980B8A">
      <w:pPr>
        <w:keepNext/>
        <w:jc w:val="center"/>
      </w:pPr>
      <w:r>
        <w:rPr>
          <w:rFonts w:cstheme="minorHAnsi"/>
          <w:noProof/>
        </w:rPr>
        <w:drawing>
          <wp:inline distT="0" distB="0" distL="0" distR="0" wp14:anchorId="7756A51B" wp14:editId="520905DA">
            <wp:extent cx="4673600" cy="2323307"/>
            <wp:effectExtent l="0" t="0" r="0" b="1270"/>
            <wp:docPr id="4" name="Picture 4" descr="A pair of shoes on a shel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air of shoes on a shelf&#10;&#10;Description automatically generated with medium confidence"/>
                    <pic:cNvPicPr/>
                  </pic:nvPicPr>
                  <pic:blipFill rotWithShape="1">
                    <a:blip r:embed="rId46">
                      <a:extLst>
                        <a:ext uri="{28A0092B-C50C-407E-A947-70E740481C1C}">
                          <a14:useLocalDpi xmlns:a14="http://schemas.microsoft.com/office/drawing/2010/main" val="0"/>
                        </a:ext>
                      </a:extLst>
                    </a:blip>
                    <a:srcRect r="1526"/>
                    <a:stretch/>
                  </pic:blipFill>
                  <pic:spPr bwMode="auto">
                    <a:xfrm>
                      <a:off x="0" y="0"/>
                      <a:ext cx="4682974" cy="2327967"/>
                    </a:xfrm>
                    <a:prstGeom prst="rect">
                      <a:avLst/>
                    </a:prstGeom>
                    <a:ln>
                      <a:noFill/>
                    </a:ln>
                    <a:extLst>
                      <a:ext uri="{53640926-AAD7-44D8-BBD7-CCE9431645EC}">
                        <a14:shadowObscured xmlns:a14="http://schemas.microsoft.com/office/drawing/2010/main"/>
                      </a:ext>
                    </a:extLst>
                  </pic:spPr>
                </pic:pic>
              </a:graphicData>
            </a:graphic>
          </wp:inline>
        </w:drawing>
      </w:r>
    </w:p>
    <w:p w14:paraId="20F217CB" w14:textId="7CC71BEF" w:rsidR="00980B8A" w:rsidRDefault="00980B8A" w:rsidP="003C52C8">
      <w:pPr>
        <w:pStyle w:val="Caption"/>
        <w:jc w:val="both"/>
        <w:rPr>
          <w:rFonts w:cstheme="minorHAnsi"/>
        </w:rPr>
      </w:pPr>
      <w:bookmarkStart w:id="208" w:name="_Ref138796788"/>
      <w:bookmarkStart w:id="209" w:name="_Toc156393212"/>
      <w:r>
        <w:t xml:space="preserve">Figure </w:t>
      </w:r>
      <w:fldSimple w:instr=" STYLEREF 1 \s ">
        <w:r w:rsidR="00337CAB">
          <w:rPr>
            <w:noProof/>
          </w:rPr>
          <w:t>6</w:t>
        </w:r>
      </w:fldSimple>
      <w:r w:rsidR="00337CAB">
        <w:noBreakHyphen/>
      </w:r>
      <w:fldSimple w:instr=" SEQ Figure \* ARABIC \s 1 ">
        <w:r w:rsidR="00337CAB">
          <w:rPr>
            <w:noProof/>
          </w:rPr>
          <w:t>9</w:t>
        </w:r>
      </w:fldSimple>
      <w:bookmarkEnd w:id="208"/>
      <w:r>
        <w:t xml:space="preserve"> </w:t>
      </w:r>
      <w:r w:rsidRPr="00B84885">
        <w:t>(A) Shoe and platform set up for forefoot flexion; (B) Forefoot flex line of shoe aligned along 1cm gap of rotating axis of the system.</w:t>
      </w:r>
      <w:bookmarkEnd w:id="209"/>
    </w:p>
    <w:p w14:paraId="02879127" w14:textId="77777777" w:rsidR="00980B8A" w:rsidRDefault="00980B8A" w:rsidP="00980B8A">
      <w:pPr>
        <w:jc w:val="both"/>
        <w:rPr>
          <w:rFonts w:cstheme="minorHAnsi"/>
        </w:rPr>
      </w:pPr>
    </w:p>
    <w:p w14:paraId="25D846CF" w14:textId="77777777" w:rsidR="00980B8A" w:rsidRDefault="00980B8A" w:rsidP="00980B8A">
      <w:pPr>
        <w:keepNext/>
        <w:jc w:val="center"/>
      </w:pPr>
      <w:r>
        <w:rPr>
          <w:rFonts w:cstheme="minorHAnsi"/>
          <w:noProof/>
        </w:rPr>
        <w:drawing>
          <wp:inline distT="0" distB="0" distL="0" distR="0" wp14:anchorId="3F325E94" wp14:editId="0A631A34">
            <wp:extent cx="4660900" cy="2184305"/>
            <wp:effectExtent l="0" t="0" r="0" b="635"/>
            <wp:docPr id="6" name="Picture 6" descr="A picture containing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wall, indoor&#10;&#10;Description automatically generated"/>
                    <pic:cNvPicPr/>
                  </pic:nvPicPr>
                  <pic:blipFill rotWithShape="1">
                    <a:blip r:embed="rId47">
                      <a:extLst>
                        <a:ext uri="{28A0092B-C50C-407E-A947-70E740481C1C}">
                          <a14:useLocalDpi xmlns:a14="http://schemas.microsoft.com/office/drawing/2010/main" val="0"/>
                        </a:ext>
                      </a:extLst>
                    </a:blip>
                    <a:srcRect l="1412" r="1624"/>
                    <a:stretch/>
                  </pic:blipFill>
                  <pic:spPr bwMode="auto">
                    <a:xfrm>
                      <a:off x="0" y="0"/>
                      <a:ext cx="4728930" cy="2216187"/>
                    </a:xfrm>
                    <a:prstGeom prst="rect">
                      <a:avLst/>
                    </a:prstGeom>
                    <a:ln>
                      <a:noFill/>
                    </a:ln>
                    <a:extLst>
                      <a:ext uri="{53640926-AAD7-44D8-BBD7-CCE9431645EC}">
                        <a14:shadowObscured xmlns:a14="http://schemas.microsoft.com/office/drawing/2010/main"/>
                      </a:ext>
                    </a:extLst>
                  </pic:spPr>
                </pic:pic>
              </a:graphicData>
            </a:graphic>
          </wp:inline>
        </w:drawing>
      </w:r>
    </w:p>
    <w:p w14:paraId="75212B2C" w14:textId="7CA0017E" w:rsidR="00980B8A" w:rsidRPr="00C567F3" w:rsidRDefault="00980B8A" w:rsidP="003C52C8">
      <w:pPr>
        <w:pStyle w:val="Caption"/>
        <w:jc w:val="both"/>
        <w:rPr>
          <w:rFonts w:cstheme="minorHAnsi"/>
        </w:rPr>
      </w:pPr>
      <w:bookmarkStart w:id="210" w:name="_Ref138797022"/>
      <w:bookmarkStart w:id="211" w:name="_Toc156393213"/>
      <w:r>
        <w:t xml:space="preserve">Figure </w:t>
      </w:r>
      <w:fldSimple w:instr=" STYLEREF 1 \s ">
        <w:r w:rsidR="00337CAB">
          <w:rPr>
            <w:noProof/>
          </w:rPr>
          <w:t>6</w:t>
        </w:r>
      </w:fldSimple>
      <w:r w:rsidR="00337CAB">
        <w:noBreakHyphen/>
      </w:r>
      <w:fldSimple w:instr=" SEQ Figure \* ARABIC \s 1 ">
        <w:r w:rsidR="00337CAB">
          <w:rPr>
            <w:noProof/>
          </w:rPr>
          <w:t>10</w:t>
        </w:r>
      </w:fldSimple>
      <w:bookmarkEnd w:id="210"/>
      <w:r>
        <w:t xml:space="preserve"> </w:t>
      </w:r>
      <w:r w:rsidRPr="00AD0630">
        <w:t xml:space="preserve">(C) Rotating platform elevated so that the toe spring of the </w:t>
      </w:r>
      <w:r>
        <w:t>shoe's</w:t>
      </w:r>
      <w:r w:rsidRPr="00AD0630">
        <w:t xml:space="preserve"> forefoot is tangent with the stationary torque measurement platform.; (D) Securing the shoe to the platform system.</w:t>
      </w:r>
      <w:bookmarkEnd w:id="211"/>
    </w:p>
    <w:p w14:paraId="14821BC4" w14:textId="77777777" w:rsidR="00980B8A" w:rsidRDefault="00980B8A" w:rsidP="00980B8A">
      <w:pPr>
        <w:keepNext/>
        <w:jc w:val="center"/>
      </w:pPr>
      <w:r>
        <w:rPr>
          <w:rFonts w:cstheme="minorHAnsi"/>
          <w:noProof/>
        </w:rPr>
        <w:lastRenderedPageBreak/>
        <w:drawing>
          <wp:inline distT="0" distB="0" distL="0" distR="0" wp14:anchorId="16F0E67B" wp14:editId="32C6A8E4">
            <wp:extent cx="4676000" cy="2332497"/>
            <wp:effectExtent l="0" t="0" r="0" b="4445"/>
            <wp:docPr id="19" name="Picture 19" descr="A picture containing indoor, wall, appliance,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indoor, wall, appliance, mill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901737" cy="2445100"/>
                    </a:xfrm>
                    <a:prstGeom prst="rect">
                      <a:avLst/>
                    </a:prstGeom>
                  </pic:spPr>
                </pic:pic>
              </a:graphicData>
            </a:graphic>
          </wp:inline>
        </w:drawing>
      </w:r>
    </w:p>
    <w:p w14:paraId="5E6FED84" w14:textId="59FBAD68" w:rsidR="00980B8A" w:rsidRDefault="00980B8A" w:rsidP="003C52C8">
      <w:pPr>
        <w:pStyle w:val="Caption"/>
        <w:jc w:val="both"/>
        <w:rPr>
          <w:rFonts w:cstheme="minorHAnsi"/>
        </w:rPr>
      </w:pPr>
      <w:bookmarkStart w:id="212" w:name="_Ref138797096"/>
      <w:bookmarkStart w:id="213" w:name="_Toc156393214"/>
      <w:r>
        <w:t xml:space="preserve">Figure </w:t>
      </w:r>
      <w:fldSimple w:instr=" STYLEREF 1 \s ">
        <w:r w:rsidR="00337CAB">
          <w:rPr>
            <w:noProof/>
          </w:rPr>
          <w:t>6</w:t>
        </w:r>
      </w:fldSimple>
      <w:r w:rsidR="00337CAB">
        <w:noBreakHyphen/>
      </w:r>
      <w:fldSimple w:instr=" SEQ Figure \* ARABIC \s 1 ">
        <w:r w:rsidR="00337CAB">
          <w:rPr>
            <w:noProof/>
          </w:rPr>
          <w:t>11</w:t>
        </w:r>
      </w:fldSimple>
      <w:bookmarkEnd w:id="212"/>
      <w:r>
        <w:t xml:space="preserve"> </w:t>
      </w:r>
      <w:r w:rsidRPr="004257F2">
        <w:t>(E) Zero value for platform system with the shoe at 20° forefoot dorsiflexion; (F) Shoe at full 40° forefoot dorsiflexion.</w:t>
      </w:r>
      <w:bookmarkEnd w:id="213"/>
    </w:p>
    <w:p w14:paraId="06F7CD74" w14:textId="77777777" w:rsidR="00980B8A" w:rsidRDefault="00980B8A" w:rsidP="00980B8A">
      <w:pPr>
        <w:jc w:val="center"/>
        <w:rPr>
          <w:rFonts w:cstheme="minorHAnsi"/>
        </w:rPr>
      </w:pPr>
    </w:p>
    <w:p w14:paraId="6B918F37" w14:textId="77777777" w:rsidR="00980B8A" w:rsidRDefault="00980B8A">
      <w:pPr>
        <w:pStyle w:val="Heading4"/>
        <w:numPr>
          <w:ilvl w:val="3"/>
          <w:numId w:val="29"/>
        </w:numPr>
      </w:pPr>
      <w:bookmarkStart w:id="214" w:name="_Ref136194400"/>
      <w:bookmarkStart w:id="215" w:name="_Toc156403507"/>
      <w:r w:rsidRPr="001C7F4F">
        <w:t>Midfoot Torsion Loading</w:t>
      </w:r>
      <w:bookmarkEnd w:id="214"/>
      <w:bookmarkEnd w:id="215"/>
    </w:p>
    <w:p w14:paraId="317D7C34" w14:textId="5DDB0B09" w:rsidR="00980B8A" w:rsidRPr="005758B5" w:rsidRDefault="00980B8A" w:rsidP="001038B8">
      <w:pPr>
        <w:spacing w:line="360" w:lineRule="auto"/>
      </w:pPr>
      <w:r>
        <w:rPr>
          <w:b/>
          <w:bCs/>
        </w:rPr>
        <w:t xml:space="preserve">1. </w:t>
      </w:r>
      <w:r w:rsidRPr="00EB689C">
        <w:rPr>
          <w:b/>
          <w:bCs/>
        </w:rPr>
        <w:t>Area of Footwear Tested</w:t>
      </w:r>
      <w:r>
        <w:rPr>
          <w:b/>
          <w:bCs/>
        </w:rPr>
        <w:t>:</w:t>
      </w:r>
      <w:r w:rsidRPr="005777BC">
        <w:rPr>
          <w:b/>
          <w:bCs/>
        </w:rPr>
        <w:t xml:space="preserve"> </w:t>
      </w:r>
      <w:r>
        <w:t xml:space="preserve">Midfoot area of </w:t>
      </w:r>
      <w:r w:rsidR="00D947F5">
        <w:t>outsole</w:t>
      </w:r>
    </w:p>
    <w:p w14:paraId="3612B60D" w14:textId="77777777" w:rsidR="00980B8A" w:rsidRDefault="00980B8A" w:rsidP="001038B8">
      <w:pPr>
        <w:spacing w:line="360" w:lineRule="auto"/>
      </w:pPr>
      <w:r>
        <w:rPr>
          <w:b/>
          <w:bCs/>
        </w:rPr>
        <w:t xml:space="preserve">2. </w:t>
      </w:r>
      <w:r w:rsidRPr="00EB689C">
        <w:rPr>
          <w:b/>
          <w:bCs/>
        </w:rPr>
        <w:t>Function Aspect Tested</w:t>
      </w:r>
      <w:r>
        <w:rPr>
          <w:b/>
          <w:bCs/>
        </w:rPr>
        <w:t>:</w:t>
      </w:r>
      <w:r>
        <w:t xml:space="preserve"> Stability</w:t>
      </w:r>
    </w:p>
    <w:p w14:paraId="06DEDE6D" w14:textId="77777777" w:rsidR="00980B8A" w:rsidRPr="00826A40" w:rsidRDefault="00980B8A" w:rsidP="001038B8">
      <w:pPr>
        <w:spacing w:line="360" w:lineRule="auto"/>
      </w:pPr>
      <w:r>
        <w:rPr>
          <w:b/>
          <w:bCs/>
        </w:rPr>
        <w:t xml:space="preserve">3. Test Plane of Rotation: </w:t>
      </w:r>
      <w:r>
        <w:t>Coronal</w:t>
      </w:r>
    </w:p>
    <w:p w14:paraId="2F07BCF0" w14:textId="2ECDC3A2" w:rsidR="00980B8A" w:rsidRPr="00507BC4" w:rsidRDefault="00980B8A" w:rsidP="001038B8">
      <w:pPr>
        <w:spacing w:line="360" w:lineRule="auto"/>
      </w:pPr>
      <w:r>
        <w:rPr>
          <w:b/>
          <w:bCs/>
        </w:rPr>
        <w:t xml:space="preserve">4. </w:t>
      </w:r>
      <w:r w:rsidRPr="005777BC">
        <w:rPr>
          <w:b/>
          <w:bCs/>
        </w:rPr>
        <w:t xml:space="preserve">Structures </w:t>
      </w:r>
      <w:r>
        <w:rPr>
          <w:b/>
          <w:bCs/>
        </w:rPr>
        <w:t xml:space="preserve">and </w:t>
      </w:r>
      <w:r w:rsidR="00D947F5">
        <w:rPr>
          <w:b/>
          <w:bCs/>
        </w:rPr>
        <w:t>design characteristics t</w:t>
      </w:r>
      <w:r w:rsidRPr="005777BC">
        <w:rPr>
          <w:b/>
          <w:bCs/>
        </w:rPr>
        <w:t xml:space="preserve">ested: </w:t>
      </w:r>
      <w:r>
        <w:rPr>
          <w:rFonts w:cstheme="minorHAnsi"/>
        </w:rPr>
        <w:t>W</w:t>
      </w:r>
      <w:r w:rsidRPr="00B65934">
        <w:rPr>
          <w:rFonts w:cstheme="minorHAnsi"/>
        </w:rPr>
        <w:t xml:space="preserve">idth and </w:t>
      </w:r>
      <w:r>
        <w:rPr>
          <w:rFonts w:cstheme="minorHAnsi"/>
        </w:rPr>
        <w:t>t</w:t>
      </w:r>
      <w:r w:rsidRPr="00B65934">
        <w:rPr>
          <w:rFonts w:cstheme="minorHAnsi"/>
        </w:rPr>
        <w:t xml:space="preserve">hickness of </w:t>
      </w:r>
      <w:r>
        <w:rPr>
          <w:rFonts w:cstheme="minorHAnsi"/>
        </w:rPr>
        <w:t xml:space="preserve">the </w:t>
      </w:r>
      <w:r w:rsidR="00D947F5">
        <w:rPr>
          <w:rFonts w:cstheme="minorHAnsi"/>
        </w:rPr>
        <w:t xml:space="preserve">outsole </w:t>
      </w:r>
      <w:r>
        <w:rPr>
          <w:rFonts w:cstheme="minorHAnsi"/>
        </w:rPr>
        <w:t>at the midfoot, f</w:t>
      </w:r>
      <w:r w:rsidRPr="00B65934">
        <w:rPr>
          <w:rFonts w:cstheme="minorHAnsi"/>
        </w:rPr>
        <w:t>ixation of the upper to the outsole (</w:t>
      </w:r>
      <w:r>
        <w:rPr>
          <w:rFonts w:cstheme="minorHAnsi"/>
        </w:rPr>
        <w:t>w</w:t>
      </w:r>
      <w:r w:rsidRPr="00B65934">
        <w:rPr>
          <w:rFonts w:cstheme="minorHAnsi"/>
        </w:rPr>
        <w:t>elt, stitched, cemented)</w:t>
      </w:r>
      <w:r>
        <w:rPr>
          <w:rFonts w:cstheme="minorHAnsi"/>
        </w:rPr>
        <w:t>, the m</w:t>
      </w:r>
      <w:r w:rsidRPr="00B65934">
        <w:rPr>
          <w:rFonts w:cstheme="minorHAnsi"/>
        </w:rPr>
        <w:t>aterial</w:t>
      </w:r>
      <w:r>
        <w:rPr>
          <w:rFonts w:cstheme="minorHAnsi"/>
        </w:rPr>
        <w:t xml:space="preserve"> of the upper shank and heel counter if it extended into the midfoot</w:t>
      </w:r>
      <w:r w:rsidR="00D947F5">
        <w:rPr>
          <w:rFonts w:cstheme="minorHAnsi"/>
        </w:rPr>
        <w:t>.</w:t>
      </w:r>
    </w:p>
    <w:p w14:paraId="56E805A6" w14:textId="5F27A02E" w:rsidR="00980B8A" w:rsidRDefault="00980B8A" w:rsidP="001038B8">
      <w:pPr>
        <w:spacing w:line="360" w:lineRule="auto"/>
        <w:jc w:val="both"/>
        <w:rPr>
          <w:rFonts w:cstheme="minorHAnsi"/>
        </w:rPr>
      </w:pPr>
      <w:r>
        <w:rPr>
          <w:b/>
          <w:bCs/>
        </w:rPr>
        <w:t xml:space="preserve">5. </w:t>
      </w:r>
      <w:r w:rsidRPr="005777BC">
        <w:rPr>
          <w:b/>
          <w:bCs/>
        </w:rPr>
        <w:t>Platform Set</w:t>
      </w:r>
      <w:r>
        <w:rPr>
          <w:b/>
          <w:bCs/>
        </w:rPr>
        <w:t>-U</w:t>
      </w:r>
      <w:r w:rsidRPr="005777BC">
        <w:rPr>
          <w:b/>
          <w:bCs/>
        </w:rPr>
        <w:t xml:space="preserve">p: </w:t>
      </w:r>
      <w:r>
        <w:rPr>
          <w:rFonts w:cstheme="minorHAnsi"/>
        </w:rPr>
        <w:t xml:space="preserve">The torque platform system was set up in a similar configuration to </w:t>
      </w:r>
      <w:r w:rsidR="005C6E92">
        <w:rPr>
          <w:rFonts w:cstheme="minorHAnsi"/>
        </w:rPr>
        <w:fldChar w:fldCharType="begin"/>
      </w:r>
      <w:r w:rsidR="005C6E92">
        <w:rPr>
          <w:rFonts w:cstheme="minorHAnsi"/>
        </w:rPr>
        <w:instrText xml:space="preserve"> REF _Ref138796419 \h </w:instrText>
      </w:r>
      <w:r w:rsidR="001038B8">
        <w:rPr>
          <w:rFonts w:cstheme="minorHAnsi"/>
        </w:rPr>
        <w:instrText xml:space="preserve"> \* MERGEFORMAT </w:instrText>
      </w:r>
      <w:r w:rsidR="005C6E92">
        <w:rPr>
          <w:rFonts w:cstheme="minorHAnsi"/>
        </w:rPr>
      </w:r>
      <w:r w:rsidR="005C6E92">
        <w:rPr>
          <w:rFonts w:cstheme="minorHAnsi"/>
        </w:rPr>
        <w:fldChar w:fldCharType="separate"/>
      </w:r>
      <w:r w:rsidR="005C6E92">
        <w:t xml:space="preserve">Figure </w:t>
      </w:r>
      <w:r w:rsidR="005C6E92">
        <w:rPr>
          <w:noProof/>
        </w:rPr>
        <w:t>6</w:t>
      </w:r>
      <w:r w:rsidR="005C6E92">
        <w:noBreakHyphen/>
      </w:r>
      <w:r w:rsidR="005C6E92">
        <w:rPr>
          <w:noProof/>
        </w:rPr>
        <w:t>4</w:t>
      </w:r>
      <w:r w:rsidR="005C6E92">
        <w:rPr>
          <w:rFonts w:cstheme="minorHAnsi"/>
        </w:rPr>
        <w:fldChar w:fldCharType="end"/>
      </w:r>
      <w:r>
        <w:rPr>
          <w:rFonts w:cstheme="minorHAnsi"/>
        </w:rPr>
        <w:t xml:space="preserve"> A and B with a 1cm gap left between the footwear support platforms (</w:t>
      </w:r>
      <w:r w:rsidR="005C6E92">
        <w:rPr>
          <w:rFonts w:cstheme="minorHAnsi"/>
        </w:rPr>
        <w:fldChar w:fldCharType="begin"/>
      </w:r>
      <w:r w:rsidR="005C6E92">
        <w:rPr>
          <w:rFonts w:cstheme="minorHAnsi"/>
        </w:rPr>
        <w:instrText xml:space="preserve"> REF _Ref138797301 \h </w:instrText>
      </w:r>
      <w:r w:rsidR="001038B8">
        <w:rPr>
          <w:rFonts w:cstheme="minorHAnsi"/>
        </w:rPr>
        <w:instrText xml:space="preserve"> \* MERGEFORMAT </w:instrText>
      </w:r>
      <w:r w:rsidR="005C6E92">
        <w:rPr>
          <w:rFonts w:cstheme="minorHAnsi"/>
        </w:rPr>
      </w:r>
      <w:r w:rsidR="005C6E92">
        <w:rPr>
          <w:rFonts w:cstheme="minorHAnsi"/>
        </w:rPr>
        <w:fldChar w:fldCharType="separate"/>
      </w:r>
      <w:r w:rsidR="005C6E92">
        <w:t xml:space="preserve">Figure </w:t>
      </w:r>
      <w:r w:rsidR="005C6E92">
        <w:rPr>
          <w:noProof/>
        </w:rPr>
        <w:t>6</w:t>
      </w:r>
      <w:r w:rsidR="005C6E92">
        <w:noBreakHyphen/>
      </w:r>
      <w:r w:rsidR="005C6E92">
        <w:rPr>
          <w:noProof/>
        </w:rPr>
        <w:t>12</w:t>
      </w:r>
      <w:r w:rsidR="005C6E92">
        <w:rPr>
          <w:rFonts w:cstheme="minorHAnsi"/>
        </w:rPr>
        <w:fldChar w:fldCharType="end"/>
      </w:r>
      <w:r w:rsidR="005C6E92">
        <w:rPr>
          <w:rFonts w:cstheme="minorHAnsi"/>
        </w:rPr>
        <w:t xml:space="preserve"> </w:t>
      </w:r>
      <w:r>
        <w:rPr>
          <w:rFonts w:cstheme="minorHAnsi"/>
        </w:rPr>
        <w:t>A and B)</w:t>
      </w:r>
      <w:r w:rsidR="00A54406">
        <w:rPr>
          <w:rFonts w:cstheme="minorHAnsi"/>
        </w:rPr>
        <w:t>.</w:t>
      </w:r>
    </w:p>
    <w:p w14:paraId="1E2D8F91" w14:textId="77777777" w:rsidR="00980B8A" w:rsidRDefault="00980B8A" w:rsidP="00980B8A">
      <w:pPr>
        <w:jc w:val="both"/>
        <w:rPr>
          <w:rFonts w:cstheme="minorHAnsi"/>
        </w:rPr>
      </w:pPr>
    </w:p>
    <w:p w14:paraId="54E9747B" w14:textId="77777777" w:rsidR="00980B8A" w:rsidRDefault="00980B8A" w:rsidP="00980B8A">
      <w:pPr>
        <w:keepNext/>
        <w:jc w:val="center"/>
      </w:pPr>
      <w:r>
        <w:rPr>
          <w:rFonts w:cstheme="minorHAnsi"/>
          <w:noProof/>
        </w:rPr>
        <w:lastRenderedPageBreak/>
        <w:drawing>
          <wp:inline distT="0" distB="0" distL="0" distR="0" wp14:anchorId="0A4A131D" wp14:editId="56CC02AB">
            <wp:extent cx="4216400" cy="4281397"/>
            <wp:effectExtent l="0" t="0" r="0" b="0"/>
            <wp:docPr id="22" name="Picture 22" descr="A picture containing text, indoor, wall,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indoor, wall, applianc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225831" cy="4290974"/>
                    </a:xfrm>
                    <a:prstGeom prst="rect">
                      <a:avLst/>
                    </a:prstGeom>
                  </pic:spPr>
                </pic:pic>
              </a:graphicData>
            </a:graphic>
          </wp:inline>
        </w:drawing>
      </w:r>
    </w:p>
    <w:p w14:paraId="1B26857A" w14:textId="5BCDE506" w:rsidR="00980B8A" w:rsidRDefault="00980B8A" w:rsidP="003C52C8">
      <w:pPr>
        <w:pStyle w:val="Caption"/>
        <w:jc w:val="both"/>
        <w:rPr>
          <w:rFonts w:cstheme="minorHAnsi"/>
        </w:rPr>
      </w:pPr>
      <w:bookmarkStart w:id="216" w:name="_Ref138797301"/>
      <w:bookmarkStart w:id="217" w:name="_Toc156393215"/>
      <w:r>
        <w:t xml:space="preserve">Figure </w:t>
      </w:r>
      <w:fldSimple w:instr=" STYLEREF 1 \s ">
        <w:r w:rsidR="00337CAB">
          <w:rPr>
            <w:noProof/>
          </w:rPr>
          <w:t>6</w:t>
        </w:r>
      </w:fldSimple>
      <w:r w:rsidR="00337CAB">
        <w:noBreakHyphen/>
      </w:r>
      <w:fldSimple w:instr=" SEQ Figure \* ARABIC \s 1 ">
        <w:r w:rsidR="00337CAB">
          <w:rPr>
            <w:noProof/>
          </w:rPr>
          <w:t>12</w:t>
        </w:r>
      </w:fldSimple>
      <w:bookmarkEnd w:id="216"/>
      <w:r>
        <w:t xml:space="preserve"> </w:t>
      </w:r>
      <w:r w:rsidRPr="0041464E">
        <w:t>A and B Platform system set up for midfoot torsion loading (1) rotating and angular measurement support platform; (2) Stationary torque measurement support platform</w:t>
      </w:r>
      <w:bookmarkEnd w:id="217"/>
    </w:p>
    <w:p w14:paraId="2FDB574A" w14:textId="77777777" w:rsidR="00980B8A" w:rsidRPr="001F6DF3" w:rsidRDefault="00980B8A" w:rsidP="00980B8A">
      <w:pPr>
        <w:jc w:val="center"/>
        <w:rPr>
          <w:rFonts w:cstheme="minorHAnsi"/>
        </w:rPr>
      </w:pPr>
    </w:p>
    <w:p w14:paraId="0CB06DAE" w14:textId="235CB0A8" w:rsidR="00980B8A" w:rsidRDefault="00980B8A" w:rsidP="001038B8">
      <w:pPr>
        <w:spacing w:line="360" w:lineRule="auto"/>
        <w:jc w:val="both"/>
        <w:rPr>
          <w:rFonts w:cstheme="minorHAnsi"/>
        </w:rPr>
      </w:pPr>
      <w:r>
        <w:rPr>
          <w:rFonts w:cstheme="minorHAnsi"/>
          <w:b/>
          <w:bCs/>
        </w:rPr>
        <w:t xml:space="preserve">6. </w:t>
      </w:r>
      <w:r w:rsidRPr="005777BC">
        <w:rPr>
          <w:b/>
          <w:bCs/>
        </w:rPr>
        <w:t xml:space="preserve">Footwear </w:t>
      </w:r>
      <w:r>
        <w:rPr>
          <w:b/>
          <w:bCs/>
        </w:rPr>
        <w:t>Axis Set-Up:</w:t>
      </w:r>
      <w:r>
        <w:t xml:space="preserve"> This loading scenario conducts torque loading along the long axis of the footwear (</w:t>
      </w:r>
      <w:r w:rsidR="005C6E92">
        <w:fldChar w:fldCharType="begin"/>
      </w:r>
      <w:r w:rsidR="005C6E92">
        <w:instrText xml:space="preserve"> REF _Ref138796479 \h </w:instrText>
      </w:r>
      <w:r w:rsidR="001038B8">
        <w:instrText xml:space="preserve"> \* MERGEFORMAT </w:instrText>
      </w:r>
      <w:r w:rsidR="005C6E92">
        <w:fldChar w:fldCharType="separate"/>
      </w:r>
      <w:r w:rsidR="005C6E92">
        <w:t xml:space="preserve">Figure </w:t>
      </w:r>
      <w:r w:rsidR="005C6E92">
        <w:rPr>
          <w:noProof/>
        </w:rPr>
        <w:t>6</w:t>
      </w:r>
      <w:r w:rsidR="005C6E92">
        <w:noBreakHyphen/>
      </w:r>
      <w:r w:rsidR="005C6E92">
        <w:rPr>
          <w:noProof/>
        </w:rPr>
        <w:t>5</w:t>
      </w:r>
      <w:r w:rsidR="005C6E92">
        <w:fldChar w:fldCharType="end"/>
      </w:r>
      <w:r>
        <w:t xml:space="preserve">) but is focused on the region of the </w:t>
      </w:r>
      <w:r>
        <w:rPr>
          <w:rFonts w:cstheme="minorHAnsi"/>
        </w:rPr>
        <w:t xml:space="preserve">midfoot. The midfoot position was marked on the medial and lateral aspect of the </w:t>
      </w:r>
      <w:r w:rsidR="00A54406">
        <w:rPr>
          <w:rFonts w:cstheme="minorHAnsi"/>
        </w:rPr>
        <w:t xml:space="preserve">outsole </w:t>
      </w:r>
      <w:r>
        <w:rPr>
          <w:rFonts w:cstheme="minorHAnsi"/>
        </w:rPr>
        <w:t xml:space="preserve">of the shoe at 40% of the total outsole length from the posterior aspect of the heel. This was to approximate the position of the midtarsal joint </w:t>
      </w:r>
      <w:r>
        <w:rPr>
          <w:rFonts w:cstheme="minorHAnsi"/>
        </w:rPr>
        <w:fldChar w:fldCharType="begin" w:fldLock="1"/>
      </w:r>
      <w:r w:rsidR="00EF53DC">
        <w:rPr>
          <w:rFonts w:cstheme="minorHAnsi"/>
        </w:rPr>
        <w:instrText>ADDIN CSL_CITATION {"citationItems":[{"id":"ITEM-1","itemData":{"DOI":"10.1016/J.APERGO.2016.08.012","ISSN":"0003-6870","abstract":"OBJECTIVE Medial longitudinal Arch Height is synonymous with classifying foot type and conversely foot function. Detailed knowledge of foot anthropometry is essential in the development of ergonomically sound footwear. Current Footwear design incorporates a direct proportionate scaling of instep dimensions with those of foot length. The objective of this paper is to investigate if a direct proportional relationship exists between human arch height parameters and foot length in subjects with normal foot posture. METHOD A healthy convenience sample of 62 volunteers was recruited to participate in this observational study. All subjects were screened for normal foot health and posture. Each subject's foot dimensions were scanned and measured using a 3D Foot Scanner. From this foot length and arch height parameters were obtained. Normalised ratios of arch height with respect to foot length were also calculated. The arch height parameters and the normalised arch ratios were used interchangeably as the dependent variables with the foot length parameters used as the independent variable for Simple Linear Regression and Correlation. RESULTS Analysis of foot length measures demonstrated poor correlation with all arch height parameters. CONCLUSION No significant relationships between arch height and foot length were found. The predictive value of the relationship was found to be poor. This holds significant implications for the current method of proportionate scaling of footwear in terms of fit and function to the midfoot region for a normative population.","author":[{"dropping-particle":"","family":"Hill","given":"Matthew","non-dropping-particle":"","parse-names":false,"suffix":""},{"dropping-particle":"","family":"Naemi","given":"Roozbeh","non-dropping-particle":"","parse-names":false,"suffix":""},{"dropping-particle":"","family":"Branthwaite","given":"Helen","non-dropping-particle":"","parse-names":false,"suffix":""},{"dropping-particle":"","family":"Chockalingam","given":"Nachiappan","non-dropping-particle":"","parse-names":false,"suffix":""}],"container-title":"Applied Ergonomics","id":"ITEM-1","issued":{"date-parts":[["2017","3","1"]]},"page":"243-250","publisher":"Elsevier","title":"The relationship between arch height and foot length: Implications for size grading","type":"article-journal","volume":"59"},"uris":["http://www.mendeley.com/documents/?uuid=072858cf-cd56-4b9b-93be-d58d4f12611d"]}],"mendeley":{"formattedCitation":"(Hill et al., 2017)","plainTextFormattedCitation":"(Hill et al., 2017)","previouslyFormattedCitation":"(Hill et al., 2017)"},"properties":{"noteIndex":0},"schema":"https://github.com/citation-style-language/schema/raw/master/csl-citation.json"}</w:instrText>
      </w:r>
      <w:r>
        <w:rPr>
          <w:rFonts w:cstheme="minorHAnsi"/>
        </w:rPr>
        <w:fldChar w:fldCharType="separate"/>
      </w:r>
      <w:r w:rsidR="00254D00" w:rsidRPr="00254D00">
        <w:rPr>
          <w:rFonts w:cstheme="minorHAnsi"/>
          <w:noProof/>
        </w:rPr>
        <w:t>(Hill et al., 2017)</w:t>
      </w:r>
      <w:r>
        <w:rPr>
          <w:rFonts w:cstheme="minorHAnsi"/>
        </w:rPr>
        <w:fldChar w:fldCharType="end"/>
      </w:r>
      <w:r>
        <w:rPr>
          <w:rFonts w:cstheme="minorHAnsi"/>
        </w:rPr>
        <w:t xml:space="preserve"> (</w:t>
      </w:r>
      <w:r w:rsidR="005C6E92">
        <w:rPr>
          <w:rFonts w:cstheme="minorHAnsi"/>
        </w:rPr>
        <w:fldChar w:fldCharType="begin"/>
      </w:r>
      <w:r w:rsidR="005C6E92">
        <w:rPr>
          <w:rFonts w:cstheme="minorHAnsi"/>
        </w:rPr>
        <w:instrText xml:space="preserve"> REF _Ref138797360 \h </w:instrText>
      </w:r>
      <w:r w:rsidR="001038B8">
        <w:rPr>
          <w:rFonts w:cstheme="minorHAnsi"/>
        </w:rPr>
        <w:instrText xml:space="preserve"> \* MERGEFORMAT </w:instrText>
      </w:r>
      <w:r w:rsidR="005C6E92">
        <w:rPr>
          <w:rFonts w:cstheme="minorHAnsi"/>
        </w:rPr>
      </w:r>
      <w:r w:rsidR="005C6E92">
        <w:rPr>
          <w:rFonts w:cstheme="minorHAnsi"/>
        </w:rPr>
        <w:fldChar w:fldCharType="separate"/>
      </w:r>
      <w:r w:rsidR="005C6E92">
        <w:t xml:space="preserve">Figure </w:t>
      </w:r>
      <w:r w:rsidR="005C6E92">
        <w:rPr>
          <w:noProof/>
        </w:rPr>
        <w:t>6</w:t>
      </w:r>
      <w:r w:rsidR="005C6E92">
        <w:noBreakHyphen/>
      </w:r>
      <w:r w:rsidR="005C6E92">
        <w:rPr>
          <w:noProof/>
        </w:rPr>
        <w:t>13</w:t>
      </w:r>
      <w:r w:rsidR="005C6E92">
        <w:rPr>
          <w:rFonts w:cstheme="minorHAnsi"/>
        </w:rPr>
        <w:fldChar w:fldCharType="end"/>
      </w:r>
      <w:r w:rsidR="005C6E92">
        <w:rPr>
          <w:rFonts w:cstheme="minorHAnsi"/>
        </w:rPr>
        <w:t xml:space="preserve"> </w:t>
      </w:r>
      <w:r>
        <w:rPr>
          <w:rFonts w:cstheme="minorHAnsi"/>
        </w:rPr>
        <w:t xml:space="preserve">A, B). </w:t>
      </w:r>
      <w:r w:rsidRPr="00B51B93">
        <w:rPr>
          <w:rFonts w:cstheme="minorHAnsi"/>
        </w:rPr>
        <w:t>The footwear was set up so that the long axis of the footwear aligned along the rotating axis of the system (</w:t>
      </w:r>
      <w:r w:rsidR="00C21336">
        <w:rPr>
          <w:rFonts w:cstheme="minorHAnsi"/>
        </w:rPr>
        <w:fldChar w:fldCharType="begin"/>
      </w:r>
      <w:r w:rsidR="00C21336">
        <w:rPr>
          <w:rFonts w:cstheme="minorHAnsi"/>
        </w:rPr>
        <w:instrText xml:space="preserve"> REF _Ref138797404 \h </w:instrText>
      </w:r>
      <w:r w:rsidR="001038B8">
        <w:rPr>
          <w:rFonts w:cstheme="minorHAnsi"/>
        </w:rPr>
        <w:instrText xml:space="preserve"> \* MERGEFORMAT </w:instrText>
      </w:r>
      <w:r w:rsidR="00C21336">
        <w:rPr>
          <w:rFonts w:cstheme="minorHAnsi"/>
        </w:rPr>
      </w:r>
      <w:r w:rsidR="00C21336">
        <w:rPr>
          <w:rFonts w:cstheme="minorHAnsi"/>
        </w:rPr>
        <w:fldChar w:fldCharType="separate"/>
      </w:r>
      <w:r w:rsidR="00C21336">
        <w:t xml:space="preserve">Figure </w:t>
      </w:r>
      <w:r w:rsidR="00C21336">
        <w:rPr>
          <w:noProof/>
        </w:rPr>
        <w:t>6</w:t>
      </w:r>
      <w:r w:rsidR="00C21336">
        <w:noBreakHyphen/>
      </w:r>
      <w:r w:rsidR="00C21336">
        <w:rPr>
          <w:noProof/>
        </w:rPr>
        <w:t>14</w:t>
      </w:r>
      <w:r w:rsidR="00C21336">
        <w:rPr>
          <w:rFonts w:cstheme="minorHAnsi"/>
        </w:rPr>
        <w:fldChar w:fldCharType="end"/>
      </w:r>
      <w:r w:rsidRPr="00B51B93">
        <w:rPr>
          <w:rFonts w:cstheme="minorHAnsi"/>
        </w:rPr>
        <w:t>)</w:t>
      </w:r>
      <w:r w:rsidR="00A54406">
        <w:rPr>
          <w:rFonts w:cstheme="minorHAnsi"/>
        </w:rPr>
        <w:t>.</w:t>
      </w:r>
      <w:r>
        <w:rPr>
          <w:rFonts w:cstheme="minorHAnsi"/>
        </w:rPr>
        <w:t xml:space="preserve"> </w:t>
      </w:r>
    </w:p>
    <w:p w14:paraId="676C5DBD" w14:textId="77777777" w:rsidR="00980B8A" w:rsidRDefault="00980B8A" w:rsidP="00980B8A">
      <w:pPr>
        <w:jc w:val="both"/>
        <w:rPr>
          <w:rFonts w:cstheme="minorHAnsi"/>
        </w:rPr>
      </w:pPr>
    </w:p>
    <w:p w14:paraId="4354F7F9" w14:textId="77777777" w:rsidR="00980B8A" w:rsidRDefault="00980B8A" w:rsidP="00980B8A">
      <w:pPr>
        <w:jc w:val="center"/>
        <w:rPr>
          <w:rFonts w:cstheme="minorHAnsi"/>
        </w:rPr>
      </w:pPr>
    </w:p>
    <w:p w14:paraId="2DB9DCE8" w14:textId="77777777" w:rsidR="00980B8A" w:rsidRDefault="00980B8A" w:rsidP="00980B8A">
      <w:pPr>
        <w:keepNext/>
        <w:jc w:val="center"/>
      </w:pPr>
      <w:r>
        <w:rPr>
          <w:rFonts w:cstheme="minorHAnsi"/>
          <w:noProof/>
        </w:rPr>
        <w:lastRenderedPageBreak/>
        <w:drawing>
          <wp:inline distT="0" distB="0" distL="0" distR="0" wp14:anchorId="6B8F50BB" wp14:editId="74190460">
            <wp:extent cx="5396230" cy="1922145"/>
            <wp:effectExtent l="0" t="0" r="1270" b="0"/>
            <wp:docPr id="23" name="Picture 23" descr="A pair of red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air of red shoes&#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5396230" cy="1922145"/>
                    </a:xfrm>
                    <a:prstGeom prst="rect">
                      <a:avLst/>
                    </a:prstGeom>
                  </pic:spPr>
                </pic:pic>
              </a:graphicData>
            </a:graphic>
          </wp:inline>
        </w:drawing>
      </w:r>
    </w:p>
    <w:p w14:paraId="4E5C74C4" w14:textId="6972A746" w:rsidR="00980B8A" w:rsidRDefault="00980B8A" w:rsidP="00980B8A">
      <w:pPr>
        <w:pStyle w:val="Caption"/>
        <w:jc w:val="center"/>
        <w:rPr>
          <w:rFonts w:cstheme="minorHAnsi"/>
        </w:rPr>
      </w:pPr>
      <w:bookmarkStart w:id="218" w:name="_Ref138797360"/>
      <w:bookmarkStart w:id="219" w:name="_Toc156393216"/>
      <w:r>
        <w:t xml:space="preserve">Figure </w:t>
      </w:r>
      <w:fldSimple w:instr=" STYLEREF 1 \s ">
        <w:r w:rsidR="00337CAB">
          <w:rPr>
            <w:noProof/>
          </w:rPr>
          <w:t>6</w:t>
        </w:r>
      </w:fldSimple>
      <w:r w:rsidR="00337CAB">
        <w:noBreakHyphen/>
      </w:r>
      <w:fldSimple w:instr=" SEQ Figure \* ARABIC \s 1 ">
        <w:r w:rsidR="00337CAB">
          <w:rPr>
            <w:noProof/>
          </w:rPr>
          <w:t>13</w:t>
        </w:r>
      </w:fldSimple>
      <w:bookmarkEnd w:id="218"/>
      <w:r>
        <w:t xml:space="preserve"> </w:t>
      </w:r>
      <w:r w:rsidRPr="001E3FAA">
        <w:t xml:space="preserve">Midfoot Outsole marker on </w:t>
      </w:r>
      <w:r>
        <w:t>Children's</w:t>
      </w:r>
      <w:r w:rsidRPr="001E3FAA">
        <w:t xml:space="preserve"> OSSTF, (A) Medial marker position; (B) Lateral marker position.</w:t>
      </w:r>
      <w:bookmarkEnd w:id="219"/>
    </w:p>
    <w:p w14:paraId="4BF85DCB" w14:textId="77777777" w:rsidR="00980B8A" w:rsidRDefault="00980B8A" w:rsidP="00980B8A">
      <w:pPr>
        <w:jc w:val="both"/>
        <w:rPr>
          <w:rFonts w:cstheme="minorHAnsi"/>
          <w:b/>
          <w:bCs/>
        </w:rPr>
      </w:pPr>
    </w:p>
    <w:p w14:paraId="1232FF61" w14:textId="77777777" w:rsidR="00980B8A" w:rsidRDefault="00980B8A" w:rsidP="00980B8A">
      <w:pPr>
        <w:keepNext/>
        <w:jc w:val="both"/>
      </w:pPr>
      <w:r>
        <w:rPr>
          <w:rFonts w:cstheme="minorHAnsi"/>
          <w:noProof/>
        </w:rPr>
        <w:drawing>
          <wp:inline distT="0" distB="0" distL="0" distR="0" wp14:anchorId="7EC9CD2F" wp14:editId="1ED17D16">
            <wp:extent cx="5041900" cy="2209800"/>
            <wp:effectExtent l="0" t="0" r="0" b="0"/>
            <wp:docPr id="26" name="Picture 26" descr="A picture containing text,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wall, indoor&#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041900" cy="2209800"/>
                    </a:xfrm>
                    <a:prstGeom prst="rect">
                      <a:avLst/>
                    </a:prstGeom>
                  </pic:spPr>
                </pic:pic>
              </a:graphicData>
            </a:graphic>
          </wp:inline>
        </w:drawing>
      </w:r>
    </w:p>
    <w:p w14:paraId="04B01B5F" w14:textId="393AFFF5" w:rsidR="00980B8A" w:rsidRPr="003C52C8" w:rsidRDefault="00980B8A" w:rsidP="003C52C8">
      <w:pPr>
        <w:pStyle w:val="Caption"/>
        <w:jc w:val="both"/>
        <w:rPr>
          <w:rFonts w:cstheme="minorHAnsi"/>
        </w:rPr>
      </w:pPr>
      <w:bookmarkStart w:id="220" w:name="_Ref138797404"/>
      <w:bookmarkStart w:id="221" w:name="_Toc156393217"/>
      <w:r>
        <w:t xml:space="preserve">Figure </w:t>
      </w:r>
      <w:fldSimple w:instr=" STYLEREF 1 \s ">
        <w:r w:rsidR="00337CAB">
          <w:rPr>
            <w:noProof/>
          </w:rPr>
          <w:t>6</w:t>
        </w:r>
      </w:fldSimple>
      <w:r w:rsidR="00337CAB">
        <w:noBreakHyphen/>
      </w:r>
      <w:fldSimple w:instr=" SEQ Figure \* ARABIC \s 1 ">
        <w:r w:rsidR="00337CAB">
          <w:rPr>
            <w:noProof/>
          </w:rPr>
          <w:t>14</w:t>
        </w:r>
      </w:fldSimple>
      <w:bookmarkEnd w:id="220"/>
      <w:r>
        <w:t xml:space="preserve"> </w:t>
      </w:r>
      <w:r w:rsidRPr="0017546F">
        <w:t xml:space="preserve">Alignment of the long axis of the footwear along the axis of </w:t>
      </w:r>
      <w:r>
        <w:t xml:space="preserve">the </w:t>
      </w:r>
      <w:r w:rsidRPr="0017546F">
        <w:t>rotating system 1 Axis of the rotating system</w:t>
      </w:r>
      <w:bookmarkEnd w:id="221"/>
    </w:p>
    <w:p w14:paraId="7316C940" w14:textId="77777777" w:rsidR="00980B8A" w:rsidDel="001F0610" w:rsidRDefault="00980B8A" w:rsidP="001038B8">
      <w:pPr>
        <w:spacing w:line="360" w:lineRule="auto"/>
        <w:jc w:val="both"/>
        <w:rPr>
          <w:rFonts w:cstheme="minorHAnsi"/>
        </w:rPr>
      </w:pPr>
      <w:r>
        <w:rPr>
          <w:rFonts w:cstheme="minorHAnsi"/>
          <w:b/>
          <w:bCs/>
        </w:rPr>
        <w:t>7. Footwear Platform Positioning and Loading Cycle Set-Up:</w:t>
      </w:r>
      <w:r w:rsidDel="001F0610">
        <w:rPr>
          <w:rFonts w:cstheme="minorHAnsi"/>
        </w:rPr>
        <w:t xml:space="preserve"> </w:t>
      </w:r>
    </w:p>
    <w:p w14:paraId="4C338FDD" w14:textId="66C4E3A5" w:rsidR="00980B8A" w:rsidRPr="003F2000" w:rsidRDefault="00980B8A" w:rsidP="001038B8">
      <w:pPr>
        <w:pStyle w:val="ListParagraph"/>
        <w:numPr>
          <w:ilvl w:val="0"/>
          <w:numId w:val="10"/>
        </w:numPr>
        <w:spacing w:line="360" w:lineRule="auto"/>
      </w:pPr>
      <w:r>
        <w:t xml:space="preserve">The midfoot marker on the </w:t>
      </w:r>
      <w:r w:rsidR="00A54406">
        <w:t xml:space="preserve">outsole </w:t>
      </w:r>
      <w:r>
        <w:t xml:space="preserve">was positioned so that it aligned in the centre of the 1cm gap between the rotating and torque measurement support platforms and was then secured in place by screws and clamps, as detailed in </w:t>
      </w:r>
      <w:r w:rsidR="00164939">
        <w:fldChar w:fldCharType="begin"/>
      </w:r>
      <w:r w:rsidR="00164939">
        <w:instrText xml:space="preserve"> REF _Ref138797460 \h </w:instrText>
      </w:r>
      <w:r w:rsidR="001038B8">
        <w:instrText xml:space="preserve"> \* MERGEFORMAT </w:instrText>
      </w:r>
      <w:r w:rsidR="00164939">
        <w:fldChar w:fldCharType="separate"/>
      </w:r>
      <w:r w:rsidR="00164939">
        <w:t xml:space="preserve">Figure </w:t>
      </w:r>
      <w:r w:rsidR="00164939">
        <w:rPr>
          <w:noProof/>
        </w:rPr>
        <w:t>6</w:t>
      </w:r>
      <w:r w:rsidR="00164939">
        <w:noBreakHyphen/>
      </w:r>
      <w:r w:rsidR="00164939">
        <w:rPr>
          <w:noProof/>
        </w:rPr>
        <w:t>15</w:t>
      </w:r>
      <w:r w:rsidR="00164939">
        <w:fldChar w:fldCharType="end"/>
      </w:r>
      <w:r w:rsidR="00164939">
        <w:t xml:space="preserve"> </w:t>
      </w:r>
      <w:r>
        <w:t>A and B. This was set up as the 0</w:t>
      </w:r>
      <w:r>
        <w:rPr>
          <w:rFonts w:ascii="Calibri" w:hAnsi="Calibri" w:cs="Calibri"/>
        </w:rPr>
        <w:t>°</w:t>
      </w:r>
      <w:r>
        <w:t xml:space="preserve"> position (</w:t>
      </w:r>
      <w:r w:rsidR="00164939">
        <w:fldChar w:fldCharType="begin"/>
      </w:r>
      <w:r w:rsidR="00164939">
        <w:instrText xml:space="preserve"> REF _Ref138797486 \h </w:instrText>
      </w:r>
      <w:r w:rsidR="001038B8">
        <w:instrText xml:space="preserve"> \* MERGEFORMAT </w:instrText>
      </w:r>
      <w:r w:rsidR="00164939">
        <w:fldChar w:fldCharType="separate"/>
      </w:r>
      <w:r w:rsidR="00164939">
        <w:t xml:space="preserve">Figure </w:t>
      </w:r>
      <w:r w:rsidR="00164939">
        <w:rPr>
          <w:noProof/>
        </w:rPr>
        <w:t>6</w:t>
      </w:r>
      <w:r w:rsidR="00164939">
        <w:noBreakHyphen/>
      </w:r>
      <w:r w:rsidR="00164939">
        <w:rPr>
          <w:noProof/>
        </w:rPr>
        <w:t>16</w:t>
      </w:r>
      <w:r w:rsidR="00164939">
        <w:fldChar w:fldCharType="end"/>
      </w:r>
      <w:r w:rsidR="00164939">
        <w:t xml:space="preserve"> </w:t>
      </w:r>
      <w:r>
        <w:t>A).</w:t>
      </w:r>
    </w:p>
    <w:p w14:paraId="7122F59D" w14:textId="5C6B34B7" w:rsidR="00980B8A" w:rsidRPr="00422696" w:rsidRDefault="00980B8A" w:rsidP="001038B8">
      <w:pPr>
        <w:pStyle w:val="ListParagraph"/>
        <w:numPr>
          <w:ilvl w:val="0"/>
          <w:numId w:val="10"/>
        </w:numPr>
        <w:spacing w:line="360" w:lineRule="auto"/>
        <w:jc w:val="both"/>
        <w:rPr>
          <w:rFonts w:cstheme="minorHAnsi"/>
        </w:rPr>
      </w:pPr>
      <w:r w:rsidRPr="00EB689C">
        <w:rPr>
          <w:rFonts w:ascii="Calibri" w:hAnsi="Calibri" w:cs="Calibri"/>
        </w:rPr>
        <w:t xml:space="preserve">The software system was then set up to run through 20° of motion; this would run in both a clockwise and anticlockwise direction to simulate 20° </w:t>
      </w:r>
      <w:r>
        <w:rPr>
          <w:rFonts w:ascii="Calibri" w:hAnsi="Calibri" w:cs="Calibri"/>
        </w:rPr>
        <w:t xml:space="preserve">midfoot </w:t>
      </w:r>
      <w:r w:rsidRPr="00EB689C">
        <w:rPr>
          <w:rFonts w:ascii="Calibri" w:hAnsi="Calibri" w:cs="Calibri"/>
        </w:rPr>
        <w:t xml:space="preserve">inversion </w:t>
      </w:r>
      <w:r>
        <w:rPr>
          <w:rFonts w:ascii="Calibri" w:hAnsi="Calibri" w:cs="Calibri"/>
        </w:rPr>
        <w:t>(</w:t>
      </w:r>
      <w:r w:rsidR="00164939">
        <w:rPr>
          <w:rFonts w:ascii="Calibri" w:hAnsi="Calibri" w:cs="Calibri"/>
        </w:rPr>
        <w:fldChar w:fldCharType="begin"/>
      </w:r>
      <w:r w:rsidR="00164939">
        <w:rPr>
          <w:rFonts w:ascii="Calibri" w:hAnsi="Calibri" w:cs="Calibri"/>
        </w:rPr>
        <w:instrText xml:space="preserve"> REF _Ref138797486 \h </w:instrText>
      </w:r>
      <w:r w:rsidR="001038B8">
        <w:rPr>
          <w:rFonts w:ascii="Calibri" w:hAnsi="Calibri" w:cs="Calibri"/>
        </w:rPr>
        <w:instrText xml:space="preserve"> \* MERGEFORMAT </w:instrText>
      </w:r>
      <w:r w:rsidR="00164939">
        <w:rPr>
          <w:rFonts w:ascii="Calibri" w:hAnsi="Calibri" w:cs="Calibri"/>
        </w:rPr>
      </w:r>
      <w:r w:rsidR="00164939">
        <w:rPr>
          <w:rFonts w:ascii="Calibri" w:hAnsi="Calibri" w:cs="Calibri"/>
        </w:rPr>
        <w:fldChar w:fldCharType="separate"/>
      </w:r>
      <w:r w:rsidR="00164939">
        <w:t xml:space="preserve">Figure </w:t>
      </w:r>
      <w:r w:rsidR="00164939">
        <w:rPr>
          <w:noProof/>
        </w:rPr>
        <w:t>6</w:t>
      </w:r>
      <w:r w:rsidR="00164939">
        <w:noBreakHyphen/>
      </w:r>
      <w:r w:rsidR="00164939">
        <w:rPr>
          <w:noProof/>
        </w:rPr>
        <w:t>16</w:t>
      </w:r>
      <w:r w:rsidR="00164939">
        <w:rPr>
          <w:rFonts w:ascii="Calibri" w:hAnsi="Calibri" w:cs="Calibri"/>
        </w:rPr>
        <w:fldChar w:fldCharType="end"/>
      </w:r>
      <w:r w:rsidR="00164939">
        <w:rPr>
          <w:rFonts w:ascii="Calibri" w:hAnsi="Calibri" w:cs="Calibri"/>
        </w:rPr>
        <w:t xml:space="preserve"> </w:t>
      </w:r>
      <w:r>
        <w:rPr>
          <w:rFonts w:ascii="Calibri" w:hAnsi="Calibri" w:cs="Calibri"/>
        </w:rPr>
        <w:t xml:space="preserve">B) </w:t>
      </w:r>
      <w:r w:rsidRPr="00EB689C">
        <w:rPr>
          <w:rFonts w:ascii="Calibri" w:hAnsi="Calibri" w:cs="Calibri"/>
        </w:rPr>
        <w:t xml:space="preserve">and 20° </w:t>
      </w:r>
      <w:r>
        <w:rPr>
          <w:rFonts w:ascii="Calibri" w:hAnsi="Calibri" w:cs="Calibri"/>
        </w:rPr>
        <w:t xml:space="preserve">midfoot </w:t>
      </w:r>
      <w:r w:rsidRPr="00EB689C">
        <w:rPr>
          <w:rFonts w:ascii="Calibri" w:hAnsi="Calibri" w:cs="Calibri"/>
        </w:rPr>
        <w:t xml:space="preserve">eversion </w:t>
      </w:r>
      <w:r>
        <w:rPr>
          <w:rFonts w:ascii="Calibri" w:hAnsi="Calibri" w:cs="Calibri"/>
        </w:rPr>
        <w:t>of the midfoot (</w:t>
      </w:r>
      <w:r w:rsidR="00164939">
        <w:rPr>
          <w:rFonts w:ascii="Calibri" w:hAnsi="Calibri" w:cs="Calibri"/>
        </w:rPr>
        <w:fldChar w:fldCharType="begin"/>
      </w:r>
      <w:r w:rsidR="00164939">
        <w:rPr>
          <w:rFonts w:ascii="Calibri" w:hAnsi="Calibri" w:cs="Calibri"/>
        </w:rPr>
        <w:instrText xml:space="preserve"> REF _Ref138797486 \h </w:instrText>
      </w:r>
      <w:r w:rsidR="001038B8">
        <w:rPr>
          <w:rFonts w:ascii="Calibri" w:hAnsi="Calibri" w:cs="Calibri"/>
        </w:rPr>
        <w:instrText xml:space="preserve"> \* MERGEFORMAT </w:instrText>
      </w:r>
      <w:r w:rsidR="00164939">
        <w:rPr>
          <w:rFonts w:ascii="Calibri" w:hAnsi="Calibri" w:cs="Calibri"/>
        </w:rPr>
      </w:r>
      <w:r w:rsidR="00164939">
        <w:rPr>
          <w:rFonts w:ascii="Calibri" w:hAnsi="Calibri" w:cs="Calibri"/>
        </w:rPr>
        <w:fldChar w:fldCharType="separate"/>
      </w:r>
      <w:r w:rsidR="00164939">
        <w:t xml:space="preserve">Figure </w:t>
      </w:r>
      <w:r w:rsidR="00164939">
        <w:rPr>
          <w:noProof/>
        </w:rPr>
        <w:t>6</w:t>
      </w:r>
      <w:r w:rsidR="00164939">
        <w:noBreakHyphen/>
      </w:r>
      <w:r w:rsidR="00164939">
        <w:rPr>
          <w:noProof/>
        </w:rPr>
        <w:t>16</w:t>
      </w:r>
      <w:r w:rsidR="00164939">
        <w:rPr>
          <w:rFonts w:ascii="Calibri" w:hAnsi="Calibri" w:cs="Calibri"/>
        </w:rPr>
        <w:fldChar w:fldCharType="end"/>
      </w:r>
      <w:r w:rsidR="00164939">
        <w:rPr>
          <w:rFonts w:ascii="Calibri" w:hAnsi="Calibri" w:cs="Calibri"/>
        </w:rPr>
        <w:t xml:space="preserve"> </w:t>
      </w:r>
      <w:r>
        <w:rPr>
          <w:rFonts w:ascii="Calibri" w:hAnsi="Calibri" w:cs="Calibri"/>
        </w:rPr>
        <w:t xml:space="preserve">C) </w:t>
      </w:r>
      <w:r w:rsidRPr="00EB689C">
        <w:rPr>
          <w:rFonts w:ascii="Calibri" w:hAnsi="Calibri" w:cs="Calibri"/>
        </w:rPr>
        <w:fldChar w:fldCharType="begin" w:fldLock="1"/>
      </w:r>
      <w:r w:rsidR="005917E7">
        <w:rPr>
          <w:rFonts w:ascii="Calibri" w:hAnsi="Calibri" w:cs="Calibri"/>
        </w:rPr>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rsidRPr="00EB689C">
        <w:rPr>
          <w:rFonts w:ascii="Calibri" w:hAnsi="Calibri" w:cs="Calibri"/>
        </w:rPr>
        <w:fldChar w:fldCharType="separate"/>
      </w:r>
      <w:r w:rsidR="009A28E3" w:rsidRPr="009A28E3">
        <w:rPr>
          <w:rFonts w:ascii="Calibri" w:hAnsi="Calibri" w:cs="Calibri"/>
          <w:noProof/>
        </w:rPr>
        <w:t>(Amene et al., 2019; Kruger et al., 2017)</w:t>
      </w:r>
      <w:r w:rsidRPr="00EB689C">
        <w:rPr>
          <w:rFonts w:ascii="Calibri" w:hAnsi="Calibri" w:cs="Calibri"/>
        </w:rPr>
        <w:fldChar w:fldCharType="end"/>
      </w:r>
      <w:r>
        <w:rPr>
          <w:rFonts w:ascii="Calibri" w:hAnsi="Calibri" w:cs="Calibri"/>
        </w:rPr>
        <w:t>.</w:t>
      </w:r>
    </w:p>
    <w:p w14:paraId="65356A30" w14:textId="77777777" w:rsidR="00980B8A" w:rsidRPr="00E80CC6" w:rsidRDefault="00980B8A" w:rsidP="001038B8">
      <w:pPr>
        <w:pStyle w:val="ListParagraph"/>
        <w:numPr>
          <w:ilvl w:val="0"/>
          <w:numId w:val="10"/>
        </w:numPr>
        <w:spacing w:line="360" w:lineRule="auto"/>
        <w:jc w:val="both"/>
        <w:rPr>
          <w:rFonts w:ascii="Calibri" w:hAnsi="Calibri" w:cs="Calibri"/>
        </w:rPr>
      </w:pPr>
      <w:r>
        <w:rPr>
          <w:rFonts w:ascii="Calibri" w:hAnsi="Calibri" w:cs="Calibri"/>
        </w:rPr>
        <w:t>The platform was set up to run for 2 x 10 cycles to establish saturation of maximum torque stiffness drop offTen0 separate test runs were performed for variance and precision analysis.</w:t>
      </w:r>
    </w:p>
    <w:p w14:paraId="4D37B1D7" w14:textId="77777777" w:rsidR="00980B8A" w:rsidRDefault="00980B8A" w:rsidP="00980B8A">
      <w:pPr>
        <w:pStyle w:val="ListParagraph"/>
      </w:pPr>
    </w:p>
    <w:p w14:paraId="6CAE6F5A" w14:textId="77777777" w:rsidR="00980B8A" w:rsidRDefault="00980B8A" w:rsidP="00980B8A">
      <w:pPr>
        <w:jc w:val="both"/>
        <w:rPr>
          <w:rFonts w:cstheme="minorHAnsi"/>
        </w:rPr>
      </w:pPr>
    </w:p>
    <w:p w14:paraId="7AF2BF43" w14:textId="77777777" w:rsidR="00980B8A" w:rsidRPr="00470BA3" w:rsidRDefault="00980B8A" w:rsidP="00980B8A">
      <w:pPr>
        <w:jc w:val="center"/>
        <w:rPr>
          <w:rFonts w:cstheme="minorHAnsi"/>
        </w:rPr>
      </w:pPr>
    </w:p>
    <w:p w14:paraId="4DA05903" w14:textId="77777777" w:rsidR="00980B8A" w:rsidRPr="00470BA3" w:rsidRDefault="00980B8A" w:rsidP="00980B8A">
      <w:pPr>
        <w:jc w:val="both"/>
        <w:rPr>
          <w:rFonts w:cstheme="minorHAnsi"/>
        </w:rPr>
      </w:pPr>
    </w:p>
    <w:p w14:paraId="1B83A2AE" w14:textId="77777777" w:rsidR="00980B8A" w:rsidRDefault="00980B8A" w:rsidP="00980B8A">
      <w:pPr>
        <w:keepNext/>
        <w:jc w:val="center"/>
      </w:pPr>
      <w:r>
        <w:rPr>
          <w:rFonts w:cstheme="minorHAnsi"/>
          <w:noProof/>
        </w:rPr>
        <w:drawing>
          <wp:inline distT="0" distB="0" distL="0" distR="0" wp14:anchorId="65B875F4" wp14:editId="7091FDFC">
            <wp:extent cx="4160672" cy="5575300"/>
            <wp:effectExtent l="0" t="0" r="5080" b="0"/>
            <wp:docPr id="36" name="Picture 36" descr="A picture containing indoor, wall, desk, work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indoor, wall, desk, worktable&#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4166468" cy="5583067"/>
                    </a:xfrm>
                    <a:prstGeom prst="rect">
                      <a:avLst/>
                    </a:prstGeom>
                  </pic:spPr>
                </pic:pic>
              </a:graphicData>
            </a:graphic>
          </wp:inline>
        </w:drawing>
      </w:r>
    </w:p>
    <w:p w14:paraId="2404B7D7" w14:textId="440E4E63" w:rsidR="00980B8A" w:rsidRDefault="00980B8A" w:rsidP="003C52C8">
      <w:pPr>
        <w:pStyle w:val="Caption"/>
        <w:jc w:val="both"/>
        <w:rPr>
          <w:rFonts w:cstheme="minorHAnsi"/>
        </w:rPr>
      </w:pPr>
      <w:bookmarkStart w:id="222" w:name="_Ref138797460"/>
      <w:bookmarkStart w:id="223" w:name="_Toc156393218"/>
      <w:r>
        <w:t xml:space="preserve">Figure </w:t>
      </w:r>
      <w:fldSimple w:instr=" STYLEREF 1 \s ">
        <w:r w:rsidR="00337CAB">
          <w:rPr>
            <w:noProof/>
          </w:rPr>
          <w:t>6</w:t>
        </w:r>
      </w:fldSimple>
      <w:r w:rsidR="00337CAB">
        <w:noBreakHyphen/>
      </w:r>
      <w:fldSimple w:instr=" SEQ Figure \* ARABIC \s 1 ">
        <w:r w:rsidR="00337CAB">
          <w:rPr>
            <w:noProof/>
          </w:rPr>
          <w:t>15</w:t>
        </w:r>
      </w:fldSimple>
      <w:bookmarkEnd w:id="222"/>
      <w:r>
        <w:t xml:space="preserve"> </w:t>
      </w:r>
      <w:r w:rsidRPr="00636487">
        <w:t>Positioning and securing of the footwear on the supporting platforms for midfoot torsion loading A medial aspect B Lateral aspect. 1, Rotating platform; 2, Torque measurement platform.</w:t>
      </w:r>
      <w:bookmarkEnd w:id="223"/>
    </w:p>
    <w:p w14:paraId="640D89A5" w14:textId="77777777" w:rsidR="00980B8A" w:rsidRDefault="00980B8A" w:rsidP="00980B8A">
      <w:pPr>
        <w:jc w:val="center"/>
        <w:rPr>
          <w:rFonts w:cstheme="minorHAnsi"/>
        </w:rPr>
      </w:pPr>
    </w:p>
    <w:p w14:paraId="76667746" w14:textId="77777777" w:rsidR="00980B8A" w:rsidRDefault="00980B8A" w:rsidP="00980B8A">
      <w:pPr>
        <w:keepNext/>
        <w:jc w:val="center"/>
      </w:pPr>
      <w:r>
        <w:rPr>
          <w:rFonts w:cstheme="minorHAnsi"/>
          <w:noProof/>
        </w:rPr>
        <w:lastRenderedPageBreak/>
        <w:drawing>
          <wp:inline distT="0" distB="0" distL="0" distR="0" wp14:anchorId="2BC99F6A" wp14:editId="70F56A84">
            <wp:extent cx="5334000" cy="5676900"/>
            <wp:effectExtent l="0" t="0" r="0" b="0"/>
            <wp:docPr id="20" name="Picture 20"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indoor, wall&#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334000" cy="5676900"/>
                    </a:xfrm>
                    <a:prstGeom prst="rect">
                      <a:avLst/>
                    </a:prstGeom>
                  </pic:spPr>
                </pic:pic>
              </a:graphicData>
            </a:graphic>
          </wp:inline>
        </w:drawing>
      </w:r>
    </w:p>
    <w:p w14:paraId="53FAADB1" w14:textId="1D6A6C7B" w:rsidR="00980B8A" w:rsidRDefault="00980B8A" w:rsidP="003C52C8">
      <w:pPr>
        <w:pStyle w:val="Caption"/>
        <w:jc w:val="both"/>
        <w:rPr>
          <w:rFonts w:cstheme="minorHAnsi"/>
        </w:rPr>
      </w:pPr>
      <w:bookmarkStart w:id="224" w:name="_Ref138797486"/>
      <w:bookmarkStart w:id="225" w:name="_Toc156393219"/>
      <w:r>
        <w:t xml:space="preserve">Figure </w:t>
      </w:r>
      <w:fldSimple w:instr=" STYLEREF 1 \s ">
        <w:r w:rsidR="00337CAB">
          <w:rPr>
            <w:noProof/>
          </w:rPr>
          <w:t>6</w:t>
        </w:r>
      </w:fldSimple>
      <w:r w:rsidR="00337CAB">
        <w:noBreakHyphen/>
      </w:r>
      <w:fldSimple w:instr=" SEQ Figure \* ARABIC \s 1 ">
        <w:r w:rsidR="00337CAB">
          <w:rPr>
            <w:noProof/>
          </w:rPr>
          <w:t>16</w:t>
        </w:r>
      </w:fldSimple>
      <w:bookmarkEnd w:id="224"/>
      <w:r>
        <w:t xml:space="preserve"> </w:t>
      </w:r>
      <w:r w:rsidRPr="00842FA0">
        <w:t>Midfoot torsion loading A 0° position B 20° Inversion C 20° Eversion</w:t>
      </w:r>
      <w:bookmarkEnd w:id="225"/>
    </w:p>
    <w:p w14:paraId="52E6437B" w14:textId="77777777" w:rsidR="00980B8A" w:rsidRPr="0022128A" w:rsidRDefault="00980B8A" w:rsidP="00980B8A">
      <w:pPr>
        <w:jc w:val="both"/>
        <w:rPr>
          <w:rFonts w:cstheme="minorHAnsi"/>
        </w:rPr>
      </w:pPr>
    </w:p>
    <w:p w14:paraId="66B799E7" w14:textId="77777777" w:rsidR="00980B8A" w:rsidRDefault="00980B8A">
      <w:pPr>
        <w:pStyle w:val="Heading4"/>
        <w:numPr>
          <w:ilvl w:val="3"/>
          <w:numId w:val="29"/>
        </w:numPr>
        <w:spacing w:line="360" w:lineRule="auto"/>
      </w:pPr>
      <w:bookmarkStart w:id="226" w:name="_Ref136194447"/>
      <w:bookmarkStart w:id="227" w:name="_Toc156403508"/>
      <w:r>
        <w:t>Ankle</w:t>
      </w:r>
      <w:r w:rsidRPr="00114F26">
        <w:t xml:space="preserve"> Inversion/Eversion loading</w:t>
      </w:r>
      <w:bookmarkEnd w:id="226"/>
      <w:bookmarkEnd w:id="227"/>
      <w:r w:rsidRPr="00653D3D" w:rsidDel="003F2918">
        <w:t xml:space="preserve"> </w:t>
      </w:r>
    </w:p>
    <w:p w14:paraId="2C98130D" w14:textId="77777777" w:rsidR="00980B8A" w:rsidRPr="005E1E22" w:rsidRDefault="00980B8A" w:rsidP="001038B8">
      <w:pPr>
        <w:spacing w:line="360" w:lineRule="auto"/>
      </w:pPr>
    </w:p>
    <w:p w14:paraId="611FB549" w14:textId="77777777" w:rsidR="00980B8A" w:rsidRPr="005758B5" w:rsidRDefault="00980B8A" w:rsidP="001038B8">
      <w:pPr>
        <w:spacing w:line="360" w:lineRule="auto"/>
      </w:pPr>
      <w:r>
        <w:rPr>
          <w:b/>
          <w:bCs/>
        </w:rPr>
        <w:t xml:space="preserve">1. </w:t>
      </w:r>
      <w:r w:rsidRPr="00EB689C">
        <w:rPr>
          <w:b/>
          <w:bCs/>
        </w:rPr>
        <w:t>Area of Footwear Tested</w:t>
      </w:r>
      <w:r>
        <w:rPr>
          <w:b/>
          <w:bCs/>
        </w:rPr>
        <w:t>:</w:t>
      </w:r>
      <w:r w:rsidRPr="005777BC">
        <w:rPr>
          <w:b/>
          <w:bCs/>
        </w:rPr>
        <w:t xml:space="preserve"> </w:t>
      </w:r>
      <w:r>
        <w:rPr>
          <w:rFonts w:cstheme="minorHAnsi"/>
        </w:rPr>
        <w:t xml:space="preserve">Rearfoot area of the upper and outer sole of the heel </w:t>
      </w:r>
    </w:p>
    <w:p w14:paraId="187A8A03" w14:textId="77777777" w:rsidR="00980B8A" w:rsidRDefault="00980B8A" w:rsidP="001038B8">
      <w:pPr>
        <w:spacing w:line="360" w:lineRule="auto"/>
      </w:pPr>
      <w:r>
        <w:rPr>
          <w:b/>
          <w:bCs/>
        </w:rPr>
        <w:t xml:space="preserve">2. </w:t>
      </w:r>
      <w:r w:rsidRPr="00EB689C">
        <w:rPr>
          <w:b/>
          <w:bCs/>
        </w:rPr>
        <w:t>Function Aspect Tested</w:t>
      </w:r>
      <w:r>
        <w:rPr>
          <w:b/>
          <w:bCs/>
        </w:rPr>
        <w:t>:</w:t>
      </w:r>
      <w:r>
        <w:t xml:space="preserve"> Stability</w:t>
      </w:r>
    </w:p>
    <w:p w14:paraId="300D5C6C" w14:textId="77777777" w:rsidR="00980B8A" w:rsidRPr="00826A40" w:rsidRDefault="00980B8A" w:rsidP="001038B8">
      <w:pPr>
        <w:spacing w:line="360" w:lineRule="auto"/>
      </w:pPr>
      <w:r>
        <w:rPr>
          <w:b/>
          <w:bCs/>
        </w:rPr>
        <w:t xml:space="preserve">3. Test Plane of Rotation: </w:t>
      </w:r>
      <w:r>
        <w:t>Coronal</w:t>
      </w:r>
    </w:p>
    <w:p w14:paraId="0B9F7214" w14:textId="77777777" w:rsidR="00980B8A" w:rsidRPr="00507BC4" w:rsidRDefault="00980B8A" w:rsidP="001038B8">
      <w:pPr>
        <w:spacing w:line="360" w:lineRule="auto"/>
      </w:pPr>
      <w:r>
        <w:rPr>
          <w:b/>
          <w:bCs/>
        </w:rPr>
        <w:t xml:space="preserve">4. </w:t>
      </w:r>
      <w:r w:rsidRPr="005777BC">
        <w:rPr>
          <w:b/>
          <w:bCs/>
        </w:rPr>
        <w:t xml:space="preserve">Structures </w:t>
      </w:r>
      <w:r>
        <w:rPr>
          <w:b/>
          <w:bCs/>
        </w:rPr>
        <w:t xml:space="preserve">Design Characteristics </w:t>
      </w:r>
      <w:r w:rsidRPr="005777BC">
        <w:rPr>
          <w:b/>
          <w:bCs/>
        </w:rPr>
        <w:t xml:space="preserve">Tested: </w:t>
      </w:r>
      <w:r w:rsidRPr="001278BD">
        <w:t>Height and length of the</w:t>
      </w:r>
      <w:r>
        <w:rPr>
          <w:b/>
          <w:bCs/>
        </w:rPr>
        <w:t xml:space="preserve"> </w:t>
      </w:r>
      <w:r>
        <w:rPr>
          <w:rFonts w:cstheme="minorHAnsi"/>
        </w:rPr>
        <w:t xml:space="preserve">heel counter, the height of the </w:t>
      </w:r>
      <w:proofErr w:type="spellStart"/>
      <w:r>
        <w:rPr>
          <w:rFonts w:cstheme="minorHAnsi"/>
        </w:rPr>
        <w:t>topline</w:t>
      </w:r>
      <w:proofErr w:type="spellEnd"/>
      <w:r>
        <w:rPr>
          <w:rFonts w:cstheme="minorHAnsi"/>
        </w:rPr>
        <w:t xml:space="preserve">, the material of the upper, the fastenings and the adhesion of the </w:t>
      </w:r>
      <w:r w:rsidRPr="00653D3D">
        <w:rPr>
          <w:rFonts w:cstheme="minorHAnsi"/>
        </w:rPr>
        <w:t xml:space="preserve">shoe </w:t>
      </w:r>
      <w:r>
        <w:rPr>
          <w:rFonts w:cstheme="minorHAnsi"/>
        </w:rPr>
        <w:t>upper to the outsole.</w:t>
      </w:r>
    </w:p>
    <w:p w14:paraId="7EE830BE" w14:textId="6F654333" w:rsidR="00980B8A" w:rsidRDefault="00980B8A" w:rsidP="001038B8">
      <w:pPr>
        <w:spacing w:line="360" w:lineRule="auto"/>
        <w:jc w:val="both"/>
        <w:rPr>
          <w:rFonts w:cstheme="minorHAnsi"/>
        </w:rPr>
      </w:pPr>
      <w:r>
        <w:rPr>
          <w:b/>
          <w:bCs/>
        </w:rPr>
        <w:t xml:space="preserve">5. </w:t>
      </w:r>
      <w:r w:rsidRPr="005777BC">
        <w:rPr>
          <w:b/>
          <w:bCs/>
        </w:rPr>
        <w:t>Platform Set</w:t>
      </w:r>
      <w:r>
        <w:rPr>
          <w:b/>
          <w:bCs/>
        </w:rPr>
        <w:t>-U</w:t>
      </w:r>
      <w:r w:rsidRPr="005777BC">
        <w:rPr>
          <w:b/>
          <w:bCs/>
        </w:rPr>
        <w:t>p:</w:t>
      </w:r>
      <w:r>
        <w:rPr>
          <w:rFonts w:cstheme="minorHAnsi"/>
        </w:rPr>
        <w:t xml:space="preserve"> </w:t>
      </w:r>
      <w:r w:rsidRPr="00653D3D">
        <w:rPr>
          <w:rFonts w:cstheme="minorHAnsi"/>
        </w:rPr>
        <w:t xml:space="preserve">For </w:t>
      </w:r>
      <w:r>
        <w:rPr>
          <w:rFonts w:cstheme="minorHAnsi"/>
        </w:rPr>
        <w:t>ankle</w:t>
      </w:r>
      <w:r w:rsidRPr="00653D3D">
        <w:rPr>
          <w:rFonts w:cstheme="minorHAnsi"/>
        </w:rPr>
        <w:t xml:space="preserve"> </w:t>
      </w:r>
      <w:r>
        <w:rPr>
          <w:rFonts w:cstheme="minorHAnsi"/>
        </w:rPr>
        <w:t>inversion/eversion,</w:t>
      </w:r>
      <w:r w:rsidRPr="00653D3D">
        <w:rPr>
          <w:rFonts w:cstheme="minorHAnsi"/>
        </w:rPr>
        <w:t xml:space="preserve"> </w:t>
      </w:r>
      <w:r>
        <w:rPr>
          <w:rFonts w:cstheme="minorHAnsi"/>
        </w:rPr>
        <w:t>t</w:t>
      </w:r>
      <w:r w:rsidRPr="00653D3D">
        <w:rPr>
          <w:rFonts w:cstheme="minorHAnsi"/>
        </w:rPr>
        <w:t xml:space="preserve">he </w:t>
      </w:r>
      <w:r>
        <w:rPr>
          <w:rFonts w:cstheme="minorHAnsi"/>
        </w:rPr>
        <w:t>rotating footwear support platform was removed, and a</w:t>
      </w:r>
      <w:r w:rsidRPr="00653D3D">
        <w:rPr>
          <w:rFonts w:cstheme="minorHAnsi"/>
        </w:rPr>
        <w:t xml:space="preserve"> frame structure </w:t>
      </w:r>
      <w:r>
        <w:rPr>
          <w:rFonts w:cstheme="minorHAnsi"/>
        </w:rPr>
        <w:t xml:space="preserve">was secured onto the rotating arm and </w:t>
      </w:r>
      <w:r>
        <w:rPr>
          <w:rFonts w:cstheme="minorHAnsi"/>
        </w:rPr>
        <w:lastRenderedPageBreak/>
        <w:t>mounting beam (</w:t>
      </w:r>
      <w:r w:rsidR="00B745DE">
        <w:rPr>
          <w:rFonts w:cstheme="minorHAnsi"/>
        </w:rPr>
        <w:fldChar w:fldCharType="begin"/>
      </w:r>
      <w:r w:rsidR="00B745DE">
        <w:rPr>
          <w:rFonts w:cstheme="minorHAnsi"/>
        </w:rPr>
        <w:instrText xml:space="preserve"> REF _Ref138797605 \h </w:instrText>
      </w:r>
      <w:r w:rsidR="001038B8">
        <w:rPr>
          <w:rFonts w:cstheme="minorHAnsi"/>
        </w:rPr>
        <w:instrText xml:space="preserve"> \* MERGEFORMAT </w:instrText>
      </w:r>
      <w:r w:rsidR="00B745DE">
        <w:rPr>
          <w:rFonts w:cstheme="minorHAnsi"/>
        </w:rPr>
      </w:r>
      <w:r w:rsidR="00B745DE">
        <w:rPr>
          <w:rFonts w:cstheme="minorHAnsi"/>
        </w:rPr>
        <w:fldChar w:fldCharType="separate"/>
      </w:r>
      <w:r w:rsidR="00B745DE">
        <w:t xml:space="preserve">Figure </w:t>
      </w:r>
      <w:r w:rsidR="00B745DE">
        <w:rPr>
          <w:noProof/>
        </w:rPr>
        <w:t>6</w:t>
      </w:r>
      <w:r w:rsidR="00B745DE">
        <w:noBreakHyphen/>
      </w:r>
      <w:r w:rsidR="00B745DE">
        <w:rPr>
          <w:noProof/>
        </w:rPr>
        <w:t>17</w:t>
      </w:r>
      <w:r w:rsidR="00B745DE">
        <w:rPr>
          <w:rFonts w:cstheme="minorHAnsi"/>
        </w:rPr>
        <w:fldChar w:fldCharType="end"/>
      </w:r>
      <w:r>
        <w:rPr>
          <w:rFonts w:cstheme="minorHAnsi"/>
        </w:rPr>
        <w:t xml:space="preserve">). The frame consisted of a vertical metal structure with a plastic moulded attachment </w:t>
      </w:r>
      <w:r w:rsidRPr="00653D3D">
        <w:rPr>
          <w:rFonts w:cstheme="minorHAnsi"/>
        </w:rPr>
        <w:t>to represent the shank and ankle</w:t>
      </w:r>
      <w:r>
        <w:rPr>
          <w:rFonts w:cstheme="minorHAnsi"/>
        </w:rPr>
        <w:t>. The moulded shank and ankle attachment was tapered along one edge to represent the shape of the posterior aspect of the shank and ankle; this was positioned on the frame for ankle inversion/eversion loading so that it aligned along the rotating axis of the torque system (</w:t>
      </w:r>
      <w:r w:rsidR="00EB13A9">
        <w:rPr>
          <w:rFonts w:cstheme="minorHAnsi"/>
        </w:rPr>
        <w:fldChar w:fldCharType="begin"/>
      </w:r>
      <w:r w:rsidR="00EB13A9">
        <w:rPr>
          <w:rFonts w:cstheme="minorHAnsi"/>
        </w:rPr>
        <w:instrText xml:space="preserve"> REF _Ref138797634 \h </w:instrText>
      </w:r>
      <w:r w:rsidR="00EB13A9">
        <w:rPr>
          <w:rFonts w:cstheme="minorHAnsi"/>
        </w:rPr>
      </w:r>
      <w:r w:rsidR="00EB13A9">
        <w:rPr>
          <w:rFonts w:cstheme="minorHAnsi"/>
        </w:rPr>
        <w:fldChar w:fldCharType="separate"/>
      </w:r>
      <w:r w:rsidR="00EB13A9">
        <w:t xml:space="preserve">Figure </w:t>
      </w:r>
      <w:r w:rsidR="00EB13A9">
        <w:rPr>
          <w:noProof/>
        </w:rPr>
        <w:t>6</w:t>
      </w:r>
      <w:r w:rsidR="00EB13A9">
        <w:noBreakHyphen/>
      </w:r>
      <w:r w:rsidR="00EB13A9">
        <w:rPr>
          <w:noProof/>
        </w:rPr>
        <w:t>18</w:t>
      </w:r>
      <w:r w:rsidR="00EB13A9">
        <w:rPr>
          <w:rFonts w:cstheme="minorHAnsi"/>
        </w:rPr>
        <w:fldChar w:fldCharType="end"/>
      </w:r>
      <w:r>
        <w:rPr>
          <w:rFonts w:cstheme="minorHAnsi"/>
        </w:rPr>
        <w:t>).</w:t>
      </w:r>
    </w:p>
    <w:p w14:paraId="2CA2F42B" w14:textId="77777777" w:rsidR="00980B8A" w:rsidRDefault="00980B8A" w:rsidP="00980B8A">
      <w:pPr>
        <w:jc w:val="both"/>
        <w:rPr>
          <w:rFonts w:cstheme="minorHAnsi"/>
        </w:rPr>
      </w:pPr>
    </w:p>
    <w:p w14:paraId="027DD4F1" w14:textId="77777777" w:rsidR="00980B8A" w:rsidRDefault="00980B8A" w:rsidP="00980B8A">
      <w:pPr>
        <w:keepNext/>
        <w:jc w:val="center"/>
      </w:pPr>
      <w:r>
        <w:rPr>
          <w:rFonts w:cstheme="minorHAnsi"/>
          <w:noProof/>
        </w:rPr>
        <w:drawing>
          <wp:inline distT="0" distB="0" distL="0" distR="0" wp14:anchorId="12042EF6" wp14:editId="458A4126">
            <wp:extent cx="3751580" cy="3547820"/>
            <wp:effectExtent l="0" t="0" r="0" b="0"/>
            <wp:docPr id="46" name="Picture 46"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indoo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756778" cy="3552736"/>
                    </a:xfrm>
                    <a:prstGeom prst="rect">
                      <a:avLst/>
                    </a:prstGeom>
                  </pic:spPr>
                </pic:pic>
              </a:graphicData>
            </a:graphic>
          </wp:inline>
        </w:drawing>
      </w:r>
    </w:p>
    <w:p w14:paraId="305EC152" w14:textId="27BF83B8" w:rsidR="00980B8A" w:rsidRDefault="00980B8A" w:rsidP="003C52C8">
      <w:pPr>
        <w:pStyle w:val="Caption"/>
        <w:jc w:val="both"/>
        <w:rPr>
          <w:rFonts w:cstheme="minorHAnsi"/>
        </w:rPr>
      </w:pPr>
      <w:bookmarkStart w:id="228" w:name="_Ref138797605"/>
      <w:bookmarkStart w:id="229" w:name="_Toc156393220"/>
      <w:r>
        <w:t xml:space="preserve">Figure </w:t>
      </w:r>
      <w:fldSimple w:instr=" STYLEREF 1 \s ">
        <w:r w:rsidR="00337CAB">
          <w:rPr>
            <w:noProof/>
          </w:rPr>
          <w:t>6</w:t>
        </w:r>
      </w:fldSimple>
      <w:r w:rsidR="00337CAB">
        <w:noBreakHyphen/>
      </w:r>
      <w:fldSimple w:instr=" SEQ Figure \* ARABIC \s 1 ">
        <w:r w:rsidR="00337CAB">
          <w:rPr>
            <w:noProof/>
          </w:rPr>
          <w:t>17</w:t>
        </w:r>
      </w:fldSimple>
      <w:bookmarkEnd w:id="228"/>
      <w:r>
        <w:t xml:space="preserve"> </w:t>
      </w:r>
      <w:r w:rsidRPr="00EA5214">
        <w:t>Shank and ankle frame model for Ankle Inversion and eversion; (1) Rotating frame; (2) Shank and ankle representative model; (3) Torque measurement platform.</w:t>
      </w:r>
      <w:bookmarkEnd w:id="229"/>
    </w:p>
    <w:p w14:paraId="3E2B413B" w14:textId="77777777" w:rsidR="00980B8A" w:rsidRDefault="00980B8A" w:rsidP="00980B8A">
      <w:pPr>
        <w:jc w:val="both"/>
        <w:rPr>
          <w:rFonts w:cstheme="minorHAnsi"/>
        </w:rPr>
      </w:pPr>
    </w:p>
    <w:p w14:paraId="1C724822" w14:textId="77777777" w:rsidR="00980B8A" w:rsidRDefault="00980B8A" w:rsidP="00980B8A">
      <w:pPr>
        <w:keepNext/>
        <w:jc w:val="center"/>
      </w:pPr>
      <w:r>
        <w:rPr>
          <w:rFonts w:cstheme="minorHAnsi"/>
          <w:noProof/>
        </w:rPr>
        <w:lastRenderedPageBreak/>
        <w:drawing>
          <wp:inline distT="0" distB="0" distL="0" distR="0" wp14:anchorId="63F227F8" wp14:editId="5BF434C7">
            <wp:extent cx="3431822" cy="3463598"/>
            <wp:effectExtent l="0" t="0" r="0" b="3810"/>
            <wp:docPr id="24" name="Picture 24" descr="A picture containing indoor, window, ov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indoor, window, ove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431822" cy="3463598"/>
                    </a:xfrm>
                    <a:prstGeom prst="rect">
                      <a:avLst/>
                    </a:prstGeom>
                  </pic:spPr>
                </pic:pic>
              </a:graphicData>
            </a:graphic>
          </wp:inline>
        </w:drawing>
      </w:r>
    </w:p>
    <w:p w14:paraId="6745EFB4" w14:textId="79F75CFE" w:rsidR="00980B8A" w:rsidRDefault="00980B8A" w:rsidP="003C52C8">
      <w:pPr>
        <w:pStyle w:val="Caption"/>
        <w:jc w:val="both"/>
        <w:rPr>
          <w:rFonts w:cstheme="minorHAnsi"/>
        </w:rPr>
      </w:pPr>
      <w:bookmarkStart w:id="230" w:name="_Ref138797634"/>
      <w:bookmarkStart w:id="231" w:name="_Toc156393221"/>
      <w:r>
        <w:t xml:space="preserve">Figure </w:t>
      </w:r>
      <w:fldSimple w:instr=" STYLEREF 1 \s ">
        <w:r w:rsidR="00337CAB">
          <w:rPr>
            <w:noProof/>
          </w:rPr>
          <w:t>6</w:t>
        </w:r>
      </w:fldSimple>
      <w:r w:rsidR="00337CAB">
        <w:noBreakHyphen/>
      </w:r>
      <w:fldSimple w:instr=" SEQ Figure \* ARABIC \s 1 ">
        <w:r w:rsidR="00337CAB">
          <w:rPr>
            <w:noProof/>
          </w:rPr>
          <w:t>18</w:t>
        </w:r>
      </w:fldSimple>
      <w:bookmarkEnd w:id="230"/>
      <w:r>
        <w:t xml:space="preserve"> </w:t>
      </w:r>
      <w:r w:rsidRPr="002A5EC1">
        <w:t>Alignment of the tapered edge of the shank model along the rotating axis of the system, 1 tapered edge of the shank model, 2 Axis of the rotating system.</w:t>
      </w:r>
      <w:bookmarkEnd w:id="231"/>
    </w:p>
    <w:p w14:paraId="0109C4CE" w14:textId="77777777" w:rsidR="00980B8A" w:rsidRDefault="00980B8A" w:rsidP="00980B8A">
      <w:pPr>
        <w:jc w:val="both"/>
        <w:rPr>
          <w:rFonts w:cstheme="minorHAnsi"/>
        </w:rPr>
      </w:pPr>
    </w:p>
    <w:p w14:paraId="6ECFC257" w14:textId="1EB72614" w:rsidR="00980B8A" w:rsidRDefault="00980B8A" w:rsidP="00980B8A">
      <w:pPr>
        <w:jc w:val="both"/>
        <w:rPr>
          <w:rFonts w:cstheme="minorHAnsi"/>
        </w:rPr>
      </w:pPr>
      <w:r>
        <w:rPr>
          <w:rFonts w:cstheme="minorHAnsi"/>
          <w:b/>
          <w:bCs/>
        </w:rPr>
        <w:t xml:space="preserve">6. </w:t>
      </w:r>
      <w:r w:rsidRPr="005777BC">
        <w:rPr>
          <w:b/>
          <w:bCs/>
        </w:rPr>
        <w:t xml:space="preserve">Footwear </w:t>
      </w:r>
      <w:r>
        <w:rPr>
          <w:b/>
          <w:bCs/>
        </w:rPr>
        <w:t>Axis Set-Up:</w:t>
      </w:r>
      <w:r>
        <w:t xml:space="preserve"> </w:t>
      </w:r>
      <w:r>
        <w:rPr>
          <w:rFonts w:cstheme="minorHAnsi"/>
        </w:rPr>
        <w:t>The footwear was set up so that the long axis of the footwear (</w:t>
      </w:r>
      <w:r w:rsidR="00EB13A9">
        <w:rPr>
          <w:rFonts w:cstheme="minorHAnsi"/>
        </w:rPr>
        <w:fldChar w:fldCharType="begin"/>
      </w:r>
      <w:r w:rsidR="00EB13A9">
        <w:rPr>
          <w:rFonts w:cstheme="minorHAnsi"/>
        </w:rPr>
        <w:instrText xml:space="preserve"> REF _Ref138796479 \h </w:instrText>
      </w:r>
      <w:r w:rsidR="00EB13A9">
        <w:rPr>
          <w:rFonts w:cstheme="minorHAnsi"/>
        </w:rPr>
      </w:r>
      <w:r w:rsidR="00EB13A9">
        <w:rPr>
          <w:rFonts w:cstheme="minorHAnsi"/>
        </w:rPr>
        <w:fldChar w:fldCharType="separate"/>
      </w:r>
      <w:r w:rsidR="00EB13A9">
        <w:t xml:space="preserve">Figure </w:t>
      </w:r>
      <w:r w:rsidR="00EB13A9">
        <w:rPr>
          <w:noProof/>
        </w:rPr>
        <w:t>6</w:t>
      </w:r>
      <w:r w:rsidR="00EB13A9">
        <w:noBreakHyphen/>
      </w:r>
      <w:r w:rsidR="00EB13A9">
        <w:rPr>
          <w:noProof/>
        </w:rPr>
        <w:t>5</w:t>
      </w:r>
      <w:r w:rsidR="00EB13A9">
        <w:rPr>
          <w:rFonts w:cstheme="minorHAnsi"/>
        </w:rPr>
        <w:fldChar w:fldCharType="end"/>
      </w:r>
      <w:r>
        <w:rPr>
          <w:rFonts w:cstheme="minorHAnsi"/>
        </w:rPr>
        <w:t>) was aligned along the rotating axis of the system,</w:t>
      </w:r>
      <w:r w:rsidRPr="00653D3D">
        <w:rPr>
          <w:rFonts w:cstheme="minorHAnsi"/>
        </w:rPr>
        <w:t xml:space="preserve"> </w:t>
      </w:r>
      <w:r>
        <w:rPr>
          <w:rFonts w:cstheme="minorHAnsi"/>
        </w:rPr>
        <w:t>as detailed in</w:t>
      </w:r>
      <w:r w:rsidR="00EB13A9">
        <w:rPr>
          <w:rFonts w:cstheme="minorHAnsi"/>
        </w:rPr>
        <w:t xml:space="preserve"> </w:t>
      </w:r>
      <w:r w:rsidR="00EB13A9">
        <w:rPr>
          <w:rFonts w:cstheme="minorHAnsi"/>
        </w:rPr>
        <w:fldChar w:fldCharType="begin"/>
      </w:r>
      <w:r w:rsidR="00EB13A9">
        <w:rPr>
          <w:rFonts w:cstheme="minorHAnsi"/>
        </w:rPr>
        <w:instrText xml:space="preserve"> REF _Ref138797689 \h </w:instrText>
      </w:r>
      <w:r w:rsidR="00EB13A9">
        <w:rPr>
          <w:rFonts w:cstheme="minorHAnsi"/>
        </w:rPr>
      </w:r>
      <w:r w:rsidR="00EB13A9">
        <w:rPr>
          <w:rFonts w:cstheme="minorHAnsi"/>
        </w:rPr>
        <w:fldChar w:fldCharType="separate"/>
      </w:r>
      <w:r w:rsidR="00EB13A9">
        <w:t xml:space="preserve">Figure </w:t>
      </w:r>
      <w:r w:rsidR="00EB13A9">
        <w:rPr>
          <w:noProof/>
        </w:rPr>
        <w:t>6</w:t>
      </w:r>
      <w:r w:rsidR="00EB13A9">
        <w:noBreakHyphen/>
      </w:r>
      <w:r w:rsidR="00EB13A9">
        <w:rPr>
          <w:noProof/>
        </w:rPr>
        <w:t>19</w:t>
      </w:r>
      <w:r w:rsidR="00EB13A9">
        <w:rPr>
          <w:rFonts w:cstheme="minorHAnsi"/>
        </w:rPr>
        <w:fldChar w:fldCharType="end"/>
      </w:r>
      <w:r>
        <w:rPr>
          <w:rFonts w:cstheme="minorHAnsi"/>
        </w:rPr>
        <w:t>.</w:t>
      </w:r>
    </w:p>
    <w:p w14:paraId="335F6397" w14:textId="77777777" w:rsidR="00980B8A" w:rsidRDefault="00980B8A" w:rsidP="00980B8A">
      <w:pPr>
        <w:jc w:val="both"/>
        <w:rPr>
          <w:rFonts w:cstheme="minorHAnsi"/>
        </w:rPr>
      </w:pPr>
    </w:p>
    <w:p w14:paraId="6D7C7118" w14:textId="77777777" w:rsidR="00980B8A" w:rsidRDefault="00980B8A" w:rsidP="00980B8A">
      <w:pPr>
        <w:keepNext/>
        <w:jc w:val="center"/>
      </w:pPr>
      <w:r>
        <w:rPr>
          <w:rFonts w:cstheme="minorHAnsi"/>
          <w:noProof/>
        </w:rPr>
        <w:drawing>
          <wp:inline distT="0" distB="0" distL="0" distR="0" wp14:anchorId="42998E69" wp14:editId="17F91D00">
            <wp:extent cx="4462780" cy="2476897"/>
            <wp:effectExtent l="0" t="0" r="0" b="0"/>
            <wp:docPr id="28" name="Picture 28" descr="A picture containing indoor,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indoor, wall&#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4469801" cy="2480794"/>
                    </a:xfrm>
                    <a:prstGeom prst="rect">
                      <a:avLst/>
                    </a:prstGeom>
                  </pic:spPr>
                </pic:pic>
              </a:graphicData>
            </a:graphic>
          </wp:inline>
        </w:drawing>
      </w:r>
    </w:p>
    <w:p w14:paraId="5A0B8C5F" w14:textId="5662FAB2" w:rsidR="00980B8A" w:rsidRDefault="00980B8A" w:rsidP="00980B8A">
      <w:pPr>
        <w:pStyle w:val="Caption"/>
        <w:jc w:val="center"/>
        <w:rPr>
          <w:rFonts w:cstheme="minorHAnsi"/>
        </w:rPr>
      </w:pPr>
      <w:bookmarkStart w:id="232" w:name="_Ref138797689"/>
      <w:bookmarkStart w:id="233" w:name="_Toc156393222"/>
      <w:r>
        <w:t xml:space="preserve">Figure </w:t>
      </w:r>
      <w:fldSimple w:instr=" STYLEREF 1 \s ">
        <w:r w:rsidR="00337CAB">
          <w:rPr>
            <w:noProof/>
          </w:rPr>
          <w:t>6</w:t>
        </w:r>
      </w:fldSimple>
      <w:r w:rsidR="00337CAB">
        <w:noBreakHyphen/>
      </w:r>
      <w:fldSimple w:instr=" SEQ Figure \* ARABIC \s 1 ">
        <w:r w:rsidR="00337CAB">
          <w:rPr>
            <w:noProof/>
          </w:rPr>
          <w:t>19</w:t>
        </w:r>
      </w:fldSimple>
      <w:bookmarkEnd w:id="232"/>
      <w:r>
        <w:t xml:space="preserve"> </w:t>
      </w:r>
      <w:r w:rsidRPr="00F13BD4">
        <w:t xml:space="preserve">Alignment of the long axis of the footwear along the axis of </w:t>
      </w:r>
      <w:r>
        <w:t xml:space="preserve">the </w:t>
      </w:r>
      <w:r w:rsidRPr="00F13BD4">
        <w:t>rotating system (1) Axis of the rotating system</w:t>
      </w:r>
      <w:bookmarkEnd w:id="233"/>
    </w:p>
    <w:p w14:paraId="0814ECA9" w14:textId="77777777" w:rsidR="00980B8A" w:rsidRDefault="00980B8A" w:rsidP="00980B8A">
      <w:pPr>
        <w:jc w:val="center"/>
        <w:rPr>
          <w:rFonts w:cstheme="minorHAnsi"/>
        </w:rPr>
      </w:pPr>
    </w:p>
    <w:p w14:paraId="25C7C233" w14:textId="77777777" w:rsidR="00980B8A" w:rsidRDefault="00980B8A" w:rsidP="001038B8">
      <w:pPr>
        <w:spacing w:line="360" w:lineRule="auto"/>
        <w:jc w:val="both"/>
        <w:rPr>
          <w:rFonts w:cstheme="minorHAnsi"/>
          <w:b/>
          <w:bCs/>
        </w:rPr>
      </w:pPr>
      <w:r>
        <w:rPr>
          <w:rFonts w:cstheme="minorHAnsi"/>
          <w:b/>
          <w:bCs/>
        </w:rPr>
        <w:t>7. Footwear Platform Positioning and Loading Cycle Set-Up:</w:t>
      </w:r>
    </w:p>
    <w:p w14:paraId="7B71D7D8" w14:textId="4F4AB2C2" w:rsidR="00980B8A" w:rsidRDefault="00980B8A" w:rsidP="001038B8">
      <w:pPr>
        <w:pStyle w:val="ListParagraph"/>
        <w:numPr>
          <w:ilvl w:val="0"/>
          <w:numId w:val="11"/>
        </w:numPr>
        <w:spacing w:line="360" w:lineRule="auto"/>
        <w:jc w:val="both"/>
      </w:pPr>
      <w:r w:rsidRPr="00653D3D">
        <w:rPr>
          <w:rFonts w:cstheme="minorHAnsi"/>
        </w:rPr>
        <w:t xml:space="preserve">The </w:t>
      </w:r>
      <w:r>
        <w:rPr>
          <w:rFonts w:cstheme="minorHAnsi"/>
        </w:rPr>
        <w:t>ankle shank representative model</w:t>
      </w:r>
      <w:r w:rsidRPr="00653D3D">
        <w:rPr>
          <w:rFonts w:cstheme="minorHAnsi"/>
        </w:rPr>
        <w:t xml:space="preserve"> was positioned approximately 22% of the shoe length and 4cm above the inlay of the footwear.</w:t>
      </w:r>
      <w:r>
        <w:rPr>
          <w:rFonts w:cstheme="minorHAnsi"/>
        </w:rPr>
        <w:t xml:space="preserve"> </w:t>
      </w:r>
      <w:r w:rsidRPr="00653D3D">
        <w:t xml:space="preserve">This was a size 32 scaled approximation </w:t>
      </w:r>
      <w:r w:rsidR="0062578E">
        <w:t xml:space="preserve">of the ankle </w:t>
      </w:r>
      <w:r w:rsidRPr="00653D3D">
        <w:t xml:space="preserve">from previous </w:t>
      </w:r>
      <w:r>
        <w:t xml:space="preserve">foot and </w:t>
      </w:r>
      <w:r w:rsidRPr="00653D3D">
        <w:t xml:space="preserve">ankle laser scans </w:t>
      </w:r>
      <w:r>
        <w:fldChar w:fldCharType="begin" w:fldLock="1"/>
      </w:r>
      <w:r w:rsidR="00EF53DC">
        <w:instrText>ADDIN CSL_CITATION {"citationItems":[{"id":"ITEM-1","itemData":{"DOI":"10.1016/J.APERGO.2016.08.012","ISSN":"0003-6870","abstract":"OBJECTIVE Medial longitudinal Arch Height is synonymous with classifying foot type and conversely foot function. Detailed knowledge of foot anthropometry is essential in the development of ergonomically sound footwear. Current Footwear design incorporates a direct proportionate scaling of instep dimensions with those of foot length. The objective of this paper is to investigate if a direct proportional relationship exists between human arch height parameters and foot length in subjects with normal foot posture. METHOD A healthy convenience sample of 62 volunteers was recruited to participate in this observational study. All subjects were screened for normal foot health and posture. Each subject's foot dimensions were scanned and measured using a 3D Foot Scanner. From this foot length and arch height parameters were obtained. Normalised ratios of arch height with respect to foot length were also calculated. The arch height parameters and the normalised arch ratios were used interchangeably as the dependent variables with the foot length parameters used as the independent variable for Simple Linear Regression and Correlation. RESULTS Analysis of foot length measures demonstrated poor correlation with all arch height parameters. CONCLUSION No significant relationships between arch height and foot length were found. The predictive value of the relationship was found to be poor. This holds significant implications for the current method of proportionate scaling of footwear in terms of fit and function to the midfoot region for a normative population.","author":[{"dropping-particle":"","family":"Hill","given":"Matthew","non-dropping-particle":"","parse-names":false,"suffix":""},{"dropping-particle":"","family":"Naemi","given":"Roozbeh","non-dropping-particle":"","parse-names":false,"suffix":""},{"dropping-particle":"","family":"Branthwaite","given":"Helen","non-dropping-particle":"","parse-names":false,"suffix":""},{"dropping-particle":"","family":"Chockalingam","given":"Nachiappan","non-dropping-particle":"","parse-names":false,"suffix":""}],"container-title":"Applied Ergonomics","id":"ITEM-1","issued":{"date-parts":[["2017","3","1"]]},"page":"243-250","publisher":"Elsevier","title":"The relationship between arch height and foot length: Implications for size grading","type":"article-journal","volume":"59"},"uris":["http://www.mendeley.com/documents/?uuid=072858cf-cd56-4b9b-93be-d58d4f12611d"]}],"mendeley":{"formattedCitation":"(Hill et al., 2017)","plainTextFormattedCitation":"(Hill et al., 2017)","previouslyFormattedCitation":"(Hill et al., 2017)"},"properties":{"noteIndex":0},"schema":"https://github.com/citation-style-language/schema/raw/master/csl-citation.json"}</w:instrText>
      </w:r>
      <w:r>
        <w:fldChar w:fldCharType="separate"/>
      </w:r>
      <w:r w:rsidR="00254D00" w:rsidRPr="00254D00">
        <w:rPr>
          <w:noProof/>
        </w:rPr>
        <w:t xml:space="preserve">(Hill et al., </w:t>
      </w:r>
      <w:r w:rsidR="00254D00" w:rsidRPr="00254D00">
        <w:rPr>
          <w:noProof/>
        </w:rPr>
        <w:lastRenderedPageBreak/>
        <w:t>2017)</w:t>
      </w:r>
      <w:r>
        <w:fldChar w:fldCharType="end"/>
      </w:r>
      <w:r>
        <w:t xml:space="preserve"> </w:t>
      </w:r>
      <w:r w:rsidRPr="00653D3D">
        <w:t xml:space="preserve">and was </w:t>
      </w:r>
      <w:r>
        <w:t xml:space="preserve">proposed </w:t>
      </w:r>
      <w:r w:rsidRPr="00653D3D">
        <w:t xml:space="preserve">to represent closed kinetic chain movements of the shank and ankle when the footwear was fixed securely to the </w:t>
      </w:r>
      <w:r>
        <w:t>torque measurement footwear support platform (</w:t>
      </w:r>
      <w:r w:rsidR="0068111D">
        <w:fldChar w:fldCharType="begin"/>
      </w:r>
      <w:r w:rsidR="0068111D">
        <w:instrText xml:space="preserve"> REF _Ref138012187 \h </w:instrText>
      </w:r>
      <w:r w:rsidR="001038B8">
        <w:instrText xml:space="preserve"> \* MERGEFORMAT </w:instrText>
      </w:r>
      <w:r w:rsidR="0068111D">
        <w:fldChar w:fldCharType="separate"/>
      </w:r>
      <w:r w:rsidR="0068111D">
        <w:t xml:space="preserve">Figure </w:t>
      </w:r>
      <w:r w:rsidR="0068111D">
        <w:rPr>
          <w:noProof/>
        </w:rPr>
        <w:t>6</w:t>
      </w:r>
      <w:r w:rsidR="0068111D">
        <w:noBreakHyphen/>
      </w:r>
      <w:r w:rsidR="0068111D">
        <w:rPr>
          <w:noProof/>
        </w:rPr>
        <w:t>20</w:t>
      </w:r>
      <w:r w:rsidR="0068111D">
        <w:fldChar w:fldCharType="end"/>
      </w:r>
      <w:r>
        <w:t>) with the shank and frame rotated around the fixed footwear</w:t>
      </w:r>
      <w:r w:rsidRPr="00653D3D">
        <w:t>.</w:t>
      </w:r>
    </w:p>
    <w:p w14:paraId="597277F2" w14:textId="239DEABD" w:rsidR="00980B8A" w:rsidRPr="0039463E" w:rsidRDefault="00980B8A" w:rsidP="001038B8">
      <w:pPr>
        <w:pStyle w:val="ListParagraph"/>
        <w:numPr>
          <w:ilvl w:val="0"/>
          <w:numId w:val="10"/>
        </w:numPr>
        <w:spacing w:line="360" w:lineRule="auto"/>
      </w:pPr>
      <w:r>
        <w:t xml:space="preserve">The footwear was secured to the rotating frame and shank model by the lace fastening of the shoe, and the outsole was secured to the torque measurement footwear mounting platform, as detailed in </w:t>
      </w:r>
      <w:r w:rsidR="000039CF">
        <w:fldChar w:fldCharType="begin"/>
      </w:r>
      <w:r w:rsidR="000039CF">
        <w:instrText xml:space="preserve"> REF _Ref138970100 \h </w:instrText>
      </w:r>
      <w:r w:rsidR="001038B8">
        <w:instrText xml:space="preserve"> \* MERGEFORMAT </w:instrText>
      </w:r>
      <w:r w:rsidR="000039CF">
        <w:fldChar w:fldCharType="separate"/>
      </w:r>
      <w:r w:rsidR="000039CF">
        <w:t xml:space="preserve">Figure </w:t>
      </w:r>
      <w:r w:rsidR="000039CF">
        <w:rPr>
          <w:noProof/>
        </w:rPr>
        <w:t>6</w:t>
      </w:r>
      <w:r w:rsidR="000039CF">
        <w:noBreakHyphen/>
      </w:r>
      <w:r w:rsidR="000039CF">
        <w:rPr>
          <w:noProof/>
        </w:rPr>
        <w:t>21</w:t>
      </w:r>
      <w:r w:rsidR="000039CF">
        <w:fldChar w:fldCharType="end"/>
      </w:r>
      <w:r w:rsidR="000039CF">
        <w:t xml:space="preserve"> </w:t>
      </w:r>
      <w:r>
        <w:t>A and B.</w:t>
      </w:r>
      <w:r w:rsidRPr="00F303B6">
        <w:t xml:space="preserve"> </w:t>
      </w:r>
      <w:r>
        <w:t>This was set up as the 0</w:t>
      </w:r>
      <w:r>
        <w:rPr>
          <w:rFonts w:ascii="Calibri" w:hAnsi="Calibri" w:cs="Calibri"/>
        </w:rPr>
        <w:t>°</w:t>
      </w:r>
      <w:r>
        <w:t xml:space="preserve"> position (</w:t>
      </w:r>
      <w:r w:rsidR="000039CF">
        <w:fldChar w:fldCharType="begin"/>
      </w:r>
      <w:r w:rsidR="000039CF">
        <w:instrText xml:space="preserve"> REF _Ref138970163 \h </w:instrText>
      </w:r>
      <w:r w:rsidR="001038B8">
        <w:instrText xml:space="preserve"> \* MERGEFORMAT </w:instrText>
      </w:r>
      <w:r w:rsidR="000039CF">
        <w:fldChar w:fldCharType="separate"/>
      </w:r>
      <w:r w:rsidR="000039CF">
        <w:t xml:space="preserve">Figure </w:t>
      </w:r>
      <w:r w:rsidR="000039CF">
        <w:rPr>
          <w:noProof/>
        </w:rPr>
        <w:t>6</w:t>
      </w:r>
      <w:r w:rsidR="000039CF">
        <w:noBreakHyphen/>
      </w:r>
      <w:r w:rsidR="000039CF">
        <w:rPr>
          <w:noProof/>
        </w:rPr>
        <w:t>22</w:t>
      </w:r>
      <w:r w:rsidR="000039CF">
        <w:fldChar w:fldCharType="end"/>
      </w:r>
      <w:r w:rsidR="000039CF">
        <w:t xml:space="preserve"> </w:t>
      </w:r>
      <w:r>
        <w:t xml:space="preserve">A). </w:t>
      </w:r>
      <w:r w:rsidRPr="00F303B6">
        <w:rPr>
          <w:rFonts w:cstheme="minorHAnsi"/>
        </w:rPr>
        <w:t>The positioning of the shank and footwear would simulate the longitudinal axis of the ankle and rearfoot joints.</w:t>
      </w:r>
    </w:p>
    <w:p w14:paraId="17707022" w14:textId="449FC8FD" w:rsidR="00980B8A" w:rsidRPr="0039463E" w:rsidRDefault="00980B8A" w:rsidP="001038B8">
      <w:pPr>
        <w:pStyle w:val="ListParagraph"/>
        <w:numPr>
          <w:ilvl w:val="0"/>
          <w:numId w:val="11"/>
        </w:numPr>
        <w:spacing w:line="360" w:lineRule="auto"/>
        <w:jc w:val="both"/>
        <w:rPr>
          <w:rFonts w:cstheme="minorHAnsi"/>
        </w:rPr>
      </w:pPr>
      <w:r w:rsidRPr="0039463E">
        <w:rPr>
          <w:rFonts w:ascii="Calibri" w:hAnsi="Calibri" w:cs="Calibri"/>
        </w:rPr>
        <w:t xml:space="preserve">The software system was then set up to run through 20° of motion; this would run in both a clockwise and anticlockwise direction to simulate 20° ankle inversion </w:t>
      </w:r>
      <w:r>
        <w:rPr>
          <w:rFonts w:ascii="Calibri" w:hAnsi="Calibri" w:cs="Calibri"/>
        </w:rPr>
        <w:t>(</w:t>
      </w:r>
      <w:r w:rsidR="002544EA">
        <w:rPr>
          <w:rFonts w:ascii="Calibri" w:hAnsi="Calibri" w:cs="Calibri"/>
        </w:rPr>
        <w:fldChar w:fldCharType="begin"/>
      </w:r>
      <w:r w:rsidR="002544EA">
        <w:rPr>
          <w:rFonts w:ascii="Calibri" w:hAnsi="Calibri" w:cs="Calibri"/>
        </w:rPr>
        <w:instrText xml:space="preserve"> REF _Ref138970163 \h </w:instrText>
      </w:r>
      <w:r w:rsidR="001038B8">
        <w:rPr>
          <w:rFonts w:ascii="Calibri" w:hAnsi="Calibri" w:cs="Calibri"/>
        </w:rPr>
        <w:instrText xml:space="preserve"> \* MERGEFORMAT </w:instrText>
      </w:r>
      <w:r w:rsidR="002544EA">
        <w:rPr>
          <w:rFonts w:ascii="Calibri" w:hAnsi="Calibri" w:cs="Calibri"/>
        </w:rPr>
      </w:r>
      <w:r w:rsidR="002544EA">
        <w:rPr>
          <w:rFonts w:ascii="Calibri" w:hAnsi="Calibri" w:cs="Calibri"/>
        </w:rPr>
        <w:fldChar w:fldCharType="separate"/>
      </w:r>
      <w:r w:rsidR="002544EA">
        <w:t xml:space="preserve">Figure </w:t>
      </w:r>
      <w:r w:rsidR="002544EA">
        <w:rPr>
          <w:noProof/>
        </w:rPr>
        <w:t>6</w:t>
      </w:r>
      <w:r w:rsidR="002544EA">
        <w:noBreakHyphen/>
      </w:r>
      <w:r w:rsidR="002544EA">
        <w:rPr>
          <w:noProof/>
        </w:rPr>
        <w:t>22</w:t>
      </w:r>
      <w:r w:rsidR="002544EA">
        <w:rPr>
          <w:rFonts w:ascii="Calibri" w:hAnsi="Calibri" w:cs="Calibri"/>
        </w:rPr>
        <w:fldChar w:fldCharType="end"/>
      </w:r>
      <w:r>
        <w:rPr>
          <w:rFonts w:ascii="Calibri" w:hAnsi="Calibri" w:cs="Calibri"/>
        </w:rPr>
        <w:fldChar w:fldCharType="begin"/>
      </w:r>
      <w:r>
        <w:rPr>
          <w:rFonts w:ascii="Calibri" w:hAnsi="Calibri" w:cs="Calibri"/>
        </w:rPr>
        <w:instrText xml:space="preserve"> REF _Ref131690452 \h </w:instrText>
      </w:r>
      <w:r w:rsidR="001038B8">
        <w:rPr>
          <w:rFonts w:ascii="Calibri" w:hAnsi="Calibri" w:cs="Calibri"/>
        </w:rPr>
        <w:instrText xml:space="preserve"> \* MERGEFORMAT </w:instrText>
      </w:r>
      <w:r>
        <w:rPr>
          <w:rFonts w:ascii="Calibri" w:hAnsi="Calibri" w:cs="Calibri"/>
        </w:rPr>
      </w:r>
      <w:r w:rsidR="003D37A0">
        <w:rPr>
          <w:rFonts w:ascii="Calibri" w:hAnsi="Calibri" w:cs="Calibri"/>
        </w:rPr>
        <w:fldChar w:fldCharType="separate"/>
      </w:r>
      <w:r>
        <w:rPr>
          <w:rFonts w:ascii="Calibri" w:hAnsi="Calibri" w:cs="Calibri"/>
        </w:rPr>
        <w:fldChar w:fldCharType="end"/>
      </w:r>
      <w:r>
        <w:rPr>
          <w:rFonts w:ascii="Calibri" w:hAnsi="Calibri" w:cs="Calibri"/>
        </w:rPr>
        <w:t xml:space="preserve"> B) </w:t>
      </w:r>
      <w:r w:rsidRPr="0039463E">
        <w:rPr>
          <w:rFonts w:ascii="Calibri" w:hAnsi="Calibri" w:cs="Calibri"/>
        </w:rPr>
        <w:t>and 20°</w:t>
      </w:r>
      <w:r>
        <w:rPr>
          <w:rFonts w:ascii="Calibri" w:hAnsi="Calibri" w:cs="Calibri"/>
        </w:rPr>
        <w:t xml:space="preserve"> ankle </w:t>
      </w:r>
      <w:r w:rsidRPr="0039463E">
        <w:rPr>
          <w:rFonts w:ascii="Calibri" w:hAnsi="Calibri" w:cs="Calibri"/>
        </w:rPr>
        <w:t xml:space="preserve">eversion </w:t>
      </w:r>
      <w:r>
        <w:rPr>
          <w:rFonts w:ascii="Calibri" w:hAnsi="Calibri" w:cs="Calibri"/>
        </w:rPr>
        <w:t>(</w:t>
      </w:r>
      <w:r w:rsidR="002544EA">
        <w:rPr>
          <w:rFonts w:ascii="Calibri" w:hAnsi="Calibri" w:cs="Calibri"/>
        </w:rPr>
        <w:fldChar w:fldCharType="begin"/>
      </w:r>
      <w:r w:rsidR="002544EA">
        <w:rPr>
          <w:rFonts w:ascii="Calibri" w:hAnsi="Calibri" w:cs="Calibri"/>
        </w:rPr>
        <w:instrText xml:space="preserve"> REF _Ref138970163 \h </w:instrText>
      </w:r>
      <w:r w:rsidR="001038B8">
        <w:rPr>
          <w:rFonts w:ascii="Calibri" w:hAnsi="Calibri" w:cs="Calibri"/>
        </w:rPr>
        <w:instrText xml:space="preserve"> \* MERGEFORMAT </w:instrText>
      </w:r>
      <w:r w:rsidR="002544EA">
        <w:rPr>
          <w:rFonts w:ascii="Calibri" w:hAnsi="Calibri" w:cs="Calibri"/>
        </w:rPr>
      </w:r>
      <w:r w:rsidR="002544EA">
        <w:rPr>
          <w:rFonts w:ascii="Calibri" w:hAnsi="Calibri" w:cs="Calibri"/>
        </w:rPr>
        <w:fldChar w:fldCharType="separate"/>
      </w:r>
      <w:r w:rsidR="002544EA">
        <w:t xml:space="preserve">Figure </w:t>
      </w:r>
      <w:r w:rsidR="002544EA">
        <w:rPr>
          <w:noProof/>
        </w:rPr>
        <w:t>6</w:t>
      </w:r>
      <w:r w:rsidR="002544EA">
        <w:noBreakHyphen/>
      </w:r>
      <w:r w:rsidR="002544EA">
        <w:rPr>
          <w:noProof/>
        </w:rPr>
        <w:t>22</w:t>
      </w:r>
      <w:r w:rsidR="002544EA">
        <w:rPr>
          <w:rFonts w:ascii="Calibri" w:hAnsi="Calibri" w:cs="Calibri"/>
        </w:rPr>
        <w:fldChar w:fldCharType="end"/>
      </w:r>
      <w:r w:rsidR="002544EA">
        <w:rPr>
          <w:rFonts w:ascii="Calibri" w:hAnsi="Calibri" w:cs="Calibri"/>
        </w:rPr>
        <w:t xml:space="preserve"> </w:t>
      </w:r>
      <w:r>
        <w:rPr>
          <w:rFonts w:ascii="Calibri" w:hAnsi="Calibri" w:cs="Calibri"/>
        </w:rPr>
        <w:t xml:space="preserve">C) </w:t>
      </w:r>
      <w:r w:rsidRPr="0039463E">
        <w:rPr>
          <w:rFonts w:ascii="Calibri" w:hAnsi="Calibri" w:cs="Calibri"/>
        </w:rPr>
        <w:fldChar w:fldCharType="begin" w:fldLock="1"/>
      </w:r>
      <w:r w:rsidR="005917E7">
        <w:rPr>
          <w:rFonts w:ascii="Calibri" w:hAnsi="Calibri" w:cs="Calibri"/>
        </w:rPr>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rsidRPr="0039463E">
        <w:rPr>
          <w:rFonts w:ascii="Calibri" w:hAnsi="Calibri" w:cs="Calibri"/>
        </w:rPr>
        <w:fldChar w:fldCharType="separate"/>
      </w:r>
      <w:r w:rsidR="009A28E3" w:rsidRPr="009A28E3">
        <w:rPr>
          <w:rFonts w:ascii="Calibri" w:hAnsi="Calibri" w:cs="Calibri"/>
          <w:noProof/>
        </w:rPr>
        <w:t>(Amene et al., 2019; Kruger et al., 2017)</w:t>
      </w:r>
      <w:r w:rsidRPr="0039463E">
        <w:rPr>
          <w:rFonts w:ascii="Calibri" w:hAnsi="Calibri" w:cs="Calibri"/>
        </w:rPr>
        <w:fldChar w:fldCharType="end"/>
      </w:r>
    </w:p>
    <w:p w14:paraId="4F8A8D6F" w14:textId="77777777" w:rsidR="00980B8A" w:rsidRDefault="00980B8A" w:rsidP="001038B8">
      <w:pPr>
        <w:pStyle w:val="ListParagraph"/>
        <w:numPr>
          <w:ilvl w:val="0"/>
          <w:numId w:val="11"/>
        </w:numPr>
        <w:spacing w:line="360" w:lineRule="auto"/>
        <w:jc w:val="both"/>
        <w:rPr>
          <w:rFonts w:ascii="Calibri" w:hAnsi="Calibri" w:cs="Calibri"/>
        </w:rPr>
      </w:pPr>
      <w:r>
        <w:rPr>
          <w:rFonts w:ascii="Calibri" w:hAnsi="Calibri" w:cs="Calibri"/>
        </w:rPr>
        <w:t>The platform was set up to run for 2 x 10 cycles to establish saturation of maximum torque stiffness drop off</w:t>
      </w:r>
    </w:p>
    <w:p w14:paraId="1160C74D" w14:textId="77777777" w:rsidR="00980B8A" w:rsidRPr="001278BD" w:rsidRDefault="00980B8A" w:rsidP="001038B8">
      <w:pPr>
        <w:pStyle w:val="ListParagraph"/>
        <w:numPr>
          <w:ilvl w:val="0"/>
          <w:numId w:val="11"/>
        </w:numPr>
        <w:spacing w:line="360" w:lineRule="auto"/>
        <w:jc w:val="both"/>
        <w:rPr>
          <w:rFonts w:ascii="Calibri" w:hAnsi="Calibri" w:cs="Calibri"/>
        </w:rPr>
      </w:pPr>
      <w:r>
        <w:rPr>
          <w:rFonts w:ascii="Calibri" w:hAnsi="Calibri" w:cs="Calibri"/>
        </w:rPr>
        <w:t>Ten separate test runs were performed for variance and precision analysis.</w:t>
      </w:r>
    </w:p>
    <w:p w14:paraId="48CA7EA2" w14:textId="77777777" w:rsidR="00980B8A" w:rsidRDefault="00980B8A" w:rsidP="001038B8">
      <w:pPr>
        <w:spacing w:line="360" w:lineRule="auto"/>
        <w:jc w:val="both"/>
        <w:rPr>
          <w:rFonts w:cstheme="minorHAnsi"/>
        </w:rPr>
      </w:pPr>
    </w:p>
    <w:p w14:paraId="1B68E665" w14:textId="77777777" w:rsidR="00980B8A" w:rsidRDefault="00980B8A" w:rsidP="00980B8A">
      <w:pPr>
        <w:keepNext/>
        <w:jc w:val="center"/>
      </w:pPr>
      <w:r>
        <w:rPr>
          <w:rFonts w:cstheme="minorHAnsi"/>
          <w:noProof/>
        </w:rPr>
        <w:drawing>
          <wp:inline distT="0" distB="0" distL="0" distR="0" wp14:anchorId="4ADA4E15" wp14:editId="33F2679A">
            <wp:extent cx="2832001" cy="3492500"/>
            <wp:effectExtent l="0" t="0" r="635" b="0"/>
            <wp:docPr id="25" name="Picture 25"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squar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841169" cy="3503806"/>
                    </a:xfrm>
                    <a:prstGeom prst="rect">
                      <a:avLst/>
                    </a:prstGeom>
                  </pic:spPr>
                </pic:pic>
              </a:graphicData>
            </a:graphic>
          </wp:inline>
        </w:drawing>
      </w:r>
    </w:p>
    <w:p w14:paraId="225B667E" w14:textId="73B06F02" w:rsidR="00980B8A" w:rsidRDefault="00980B8A" w:rsidP="003C52C8">
      <w:pPr>
        <w:pStyle w:val="Caption"/>
        <w:jc w:val="both"/>
        <w:rPr>
          <w:rFonts w:cstheme="minorHAnsi"/>
        </w:rPr>
      </w:pPr>
      <w:bookmarkStart w:id="234" w:name="_Ref138012187"/>
      <w:bookmarkStart w:id="235" w:name="_Ref138012146"/>
      <w:bookmarkStart w:id="236" w:name="_Toc156393223"/>
      <w:r>
        <w:t xml:space="preserve">Figure </w:t>
      </w:r>
      <w:fldSimple w:instr=" STYLEREF 1 \s ">
        <w:r w:rsidR="00337CAB">
          <w:rPr>
            <w:noProof/>
          </w:rPr>
          <w:t>6</w:t>
        </w:r>
      </w:fldSimple>
      <w:r w:rsidR="00337CAB">
        <w:noBreakHyphen/>
      </w:r>
      <w:fldSimple w:instr=" SEQ Figure \* ARABIC \s 1 ">
        <w:r w:rsidR="00337CAB">
          <w:rPr>
            <w:noProof/>
          </w:rPr>
          <w:t>20</w:t>
        </w:r>
      </w:fldSimple>
      <w:bookmarkEnd w:id="234"/>
      <w:r>
        <w:t xml:space="preserve"> </w:t>
      </w:r>
      <w:r w:rsidRPr="003A2C67">
        <w:t>Positioning of ankle shank rotating frame in test footwear, (1) Shank ankle representative model, 2 Torque measurement footwear support platform</w:t>
      </w:r>
      <w:bookmarkEnd w:id="235"/>
      <w:bookmarkEnd w:id="236"/>
    </w:p>
    <w:p w14:paraId="2777B349" w14:textId="77777777" w:rsidR="00980B8A" w:rsidRDefault="00980B8A" w:rsidP="00980B8A">
      <w:pPr>
        <w:rPr>
          <w:rFonts w:cstheme="minorHAnsi"/>
          <w:b/>
          <w:bCs/>
        </w:rPr>
      </w:pPr>
    </w:p>
    <w:p w14:paraId="3625C43F" w14:textId="77777777" w:rsidR="00980B8A" w:rsidRPr="00863504" w:rsidRDefault="00980B8A" w:rsidP="00980B8A">
      <w:pPr>
        <w:pStyle w:val="Caption"/>
        <w:rPr>
          <w:rFonts w:cstheme="minorHAnsi"/>
          <w:sz w:val="24"/>
          <w:szCs w:val="24"/>
        </w:rPr>
      </w:pPr>
    </w:p>
    <w:p w14:paraId="61E67EB9" w14:textId="77777777" w:rsidR="00980B8A" w:rsidRDefault="00980B8A" w:rsidP="00980B8A">
      <w:pPr>
        <w:jc w:val="both"/>
        <w:rPr>
          <w:rFonts w:cstheme="minorHAnsi"/>
        </w:rPr>
      </w:pPr>
    </w:p>
    <w:p w14:paraId="6298773E" w14:textId="77777777" w:rsidR="00980B8A" w:rsidRDefault="00980B8A" w:rsidP="00980B8A">
      <w:pPr>
        <w:keepNext/>
        <w:jc w:val="center"/>
      </w:pPr>
      <w:r>
        <w:rPr>
          <w:rFonts w:cstheme="minorHAnsi"/>
          <w:noProof/>
        </w:rPr>
        <w:drawing>
          <wp:inline distT="0" distB="0" distL="0" distR="0" wp14:anchorId="757D4EF7" wp14:editId="634B59A2">
            <wp:extent cx="3752304" cy="6019800"/>
            <wp:effectExtent l="0" t="0" r="0" b="0"/>
            <wp:docPr id="5" name="Picture 5" descr="A picture containing indoor,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indoor, applianc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756077" cy="6025853"/>
                    </a:xfrm>
                    <a:prstGeom prst="rect">
                      <a:avLst/>
                    </a:prstGeom>
                  </pic:spPr>
                </pic:pic>
              </a:graphicData>
            </a:graphic>
          </wp:inline>
        </w:drawing>
      </w:r>
    </w:p>
    <w:p w14:paraId="0E235EEB" w14:textId="3D21DF04" w:rsidR="00980B8A" w:rsidRDefault="00980B8A" w:rsidP="003C52C8">
      <w:pPr>
        <w:pStyle w:val="Caption"/>
        <w:jc w:val="both"/>
        <w:rPr>
          <w:rFonts w:cstheme="minorHAnsi"/>
        </w:rPr>
      </w:pPr>
      <w:bookmarkStart w:id="237" w:name="_Ref138970100"/>
      <w:bookmarkStart w:id="238" w:name="_Toc156393224"/>
      <w:r>
        <w:t xml:space="preserve">Figure </w:t>
      </w:r>
      <w:fldSimple w:instr=" STYLEREF 1 \s ">
        <w:r w:rsidR="00337CAB">
          <w:rPr>
            <w:noProof/>
          </w:rPr>
          <w:t>6</w:t>
        </w:r>
      </w:fldSimple>
      <w:r w:rsidR="00337CAB">
        <w:noBreakHyphen/>
      </w:r>
      <w:fldSimple w:instr=" SEQ Figure \* ARABIC \s 1 ">
        <w:r w:rsidR="00337CAB">
          <w:rPr>
            <w:noProof/>
          </w:rPr>
          <w:t>21</w:t>
        </w:r>
      </w:fldSimple>
      <w:bookmarkEnd w:id="237"/>
      <w:r>
        <w:t xml:space="preserve"> </w:t>
      </w:r>
      <w:r w:rsidRPr="00137F99">
        <w:t>Positioning of the rotating frame ankle and shank model and securing of the footwear on the torque measurement support platform for Ankle inversion/eversion loading. A Medial view C Lateral view, 1 Rotating frame, 2 Torque measurement platform</w:t>
      </w:r>
      <w:bookmarkEnd w:id="238"/>
    </w:p>
    <w:p w14:paraId="7DFD053B" w14:textId="77777777" w:rsidR="00980B8A" w:rsidRDefault="00980B8A" w:rsidP="00980B8A">
      <w:pPr>
        <w:jc w:val="center"/>
        <w:rPr>
          <w:rFonts w:cstheme="minorHAnsi"/>
        </w:rPr>
      </w:pPr>
    </w:p>
    <w:p w14:paraId="6B195CB7" w14:textId="77777777" w:rsidR="002D479C" w:rsidRDefault="00980B8A" w:rsidP="002D479C">
      <w:pPr>
        <w:keepNext/>
        <w:jc w:val="both"/>
      </w:pPr>
      <w:r>
        <w:rPr>
          <w:rFonts w:cstheme="minorHAnsi"/>
          <w:noProof/>
        </w:rPr>
        <w:lastRenderedPageBreak/>
        <w:drawing>
          <wp:inline distT="0" distB="0" distL="0" distR="0" wp14:anchorId="5CBA7816" wp14:editId="789DD4D5">
            <wp:extent cx="5396230" cy="6628130"/>
            <wp:effectExtent l="0" t="0" r="1270" b="1270"/>
            <wp:docPr id="21" name="Picture 21" descr="A picture containing indoor, wall,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indoor, wall, appliance, kitchen applianc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396230" cy="6628130"/>
                    </a:xfrm>
                    <a:prstGeom prst="rect">
                      <a:avLst/>
                    </a:prstGeom>
                  </pic:spPr>
                </pic:pic>
              </a:graphicData>
            </a:graphic>
          </wp:inline>
        </w:drawing>
      </w:r>
    </w:p>
    <w:p w14:paraId="10F1685C" w14:textId="555F22FD" w:rsidR="00980B8A" w:rsidRPr="00662792" w:rsidRDefault="002D479C" w:rsidP="00662792">
      <w:pPr>
        <w:pStyle w:val="Caption"/>
        <w:jc w:val="both"/>
        <w:rPr>
          <w:rFonts w:cstheme="minorHAnsi"/>
        </w:rPr>
      </w:pPr>
      <w:bookmarkStart w:id="239" w:name="_Ref138970163"/>
      <w:bookmarkStart w:id="240" w:name="_Toc156393225"/>
      <w:r>
        <w:t xml:space="preserve">Figure </w:t>
      </w:r>
      <w:fldSimple w:instr=" STYLEREF 1 \s ">
        <w:r w:rsidR="00337CAB">
          <w:rPr>
            <w:noProof/>
          </w:rPr>
          <w:t>6</w:t>
        </w:r>
      </w:fldSimple>
      <w:r w:rsidR="00337CAB">
        <w:noBreakHyphen/>
      </w:r>
      <w:fldSimple w:instr=" SEQ Figure \* ARABIC \s 1 ">
        <w:r w:rsidR="00337CAB">
          <w:rPr>
            <w:noProof/>
          </w:rPr>
          <w:t>22</w:t>
        </w:r>
      </w:fldSimple>
      <w:bookmarkEnd w:id="239"/>
      <w:r>
        <w:t xml:space="preserve"> </w:t>
      </w:r>
      <w:r w:rsidRPr="00316229">
        <w:t>Ankle inversion/Eversion loading A 0° Position B 20° Inversion C 20° Eversion</w:t>
      </w:r>
      <w:bookmarkEnd w:id="240"/>
    </w:p>
    <w:p w14:paraId="183D426E" w14:textId="77777777" w:rsidR="00980B8A" w:rsidRDefault="00980B8A">
      <w:pPr>
        <w:pStyle w:val="Heading4"/>
        <w:numPr>
          <w:ilvl w:val="3"/>
          <w:numId w:val="29"/>
        </w:numPr>
        <w:spacing w:line="360" w:lineRule="auto"/>
      </w:pPr>
      <w:bookmarkStart w:id="241" w:name="_Ref136194492"/>
      <w:bookmarkStart w:id="242" w:name="_Toc156403509"/>
      <w:r>
        <w:t>Ankle</w:t>
      </w:r>
      <w:r w:rsidRPr="00C45322">
        <w:t xml:space="preserve"> plantar/dorsi flexion loading</w:t>
      </w:r>
      <w:bookmarkEnd w:id="241"/>
      <w:bookmarkEnd w:id="242"/>
    </w:p>
    <w:p w14:paraId="012A2180" w14:textId="77777777" w:rsidR="00980B8A" w:rsidRDefault="00980B8A" w:rsidP="001038B8">
      <w:pPr>
        <w:spacing w:line="360" w:lineRule="auto"/>
      </w:pPr>
    </w:p>
    <w:p w14:paraId="4853CD11" w14:textId="77777777" w:rsidR="00980B8A" w:rsidRPr="005758B5" w:rsidRDefault="00980B8A" w:rsidP="001038B8">
      <w:pPr>
        <w:spacing w:line="360" w:lineRule="auto"/>
      </w:pPr>
      <w:r>
        <w:rPr>
          <w:b/>
          <w:bCs/>
        </w:rPr>
        <w:t xml:space="preserve">1. </w:t>
      </w:r>
      <w:r w:rsidRPr="00EB689C">
        <w:rPr>
          <w:b/>
          <w:bCs/>
        </w:rPr>
        <w:t>Area of Footwear Tested</w:t>
      </w:r>
      <w:r>
        <w:rPr>
          <w:b/>
          <w:bCs/>
        </w:rPr>
        <w:t>:</w:t>
      </w:r>
      <w:r w:rsidRPr="005777BC">
        <w:rPr>
          <w:b/>
          <w:bCs/>
        </w:rPr>
        <w:t xml:space="preserve"> </w:t>
      </w:r>
      <w:r>
        <w:rPr>
          <w:rFonts w:cstheme="minorHAnsi"/>
        </w:rPr>
        <w:t xml:space="preserve">Rearfoot and midfoot area of the upper and Outsole </w:t>
      </w:r>
    </w:p>
    <w:p w14:paraId="51EEED67" w14:textId="77777777" w:rsidR="00980B8A" w:rsidRDefault="00980B8A" w:rsidP="001038B8">
      <w:pPr>
        <w:spacing w:line="360" w:lineRule="auto"/>
      </w:pPr>
      <w:r>
        <w:rPr>
          <w:b/>
          <w:bCs/>
        </w:rPr>
        <w:t xml:space="preserve">2. </w:t>
      </w:r>
      <w:r w:rsidRPr="00EB689C">
        <w:rPr>
          <w:b/>
          <w:bCs/>
        </w:rPr>
        <w:t>Function Aspect Tested</w:t>
      </w:r>
      <w:r>
        <w:rPr>
          <w:b/>
          <w:bCs/>
        </w:rPr>
        <w:t>:</w:t>
      </w:r>
      <w:r>
        <w:t xml:space="preserve"> Ergonomic</w:t>
      </w:r>
    </w:p>
    <w:p w14:paraId="561660C2" w14:textId="77777777" w:rsidR="00980B8A" w:rsidRPr="00826A40" w:rsidRDefault="00980B8A" w:rsidP="001038B8">
      <w:pPr>
        <w:spacing w:line="360" w:lineRule="auto"/>
      </w:pPr>
      <w:r>
        <w:rPr>
          <w:b/>
          <w:bCs/>
        </w:rPr>
        <w:t xml:space="preserve">3. Test Plane of Rotation: </w:t>
      </w:r>
      <w:r>
        <w:t xml:space="preserve">Sagittal </w:t>
      </w:r>
    </w:p>
    <w:p w14:paraId="338AD23C" w14:textId="77777777" w:rsidR="00980B8A" w:rsidRDefault="00980B8A" w:rsidP="001038B8">
      <w:pPr>
        <w:spacing w:line="360" w:lineRule="auto"/>
        <w:rPr>
          <w:rFonts w:cstheme="minorHAnsi"/>
        </w:rPr>
      </w:pPr>
      <w:r>
        <w:rPr>
          <w:b/>
          <w:bCs/>
        </w:rPr>
        <w:lastRenderedPageBreak/>
        <w:t xml:space="preserve">4. </w:t>
      </w:r>
      <w:r w:rsidRPr="005777BC">
        <w:rPr>
          <w:b/>
          <w:bCs/>
        </w:rPr>
        <w:t xml:space="preserve">Structures </w:t>
      </w:r>
      <w:r>
        <w:rPr>
          <w:b/>
          <w:bCs/>
        </w:rPr>
        <w:t xml:space="preserve">Design Characteristics </w:t>
      </w:r>
      <w:r w:rsidRPr="005777BC">
        <w:rPr>
          <w:b/>
          <w:bCs/>
        </w:rPr>
        <w:t xml:space="preserve">Tested: </w:t>
      </w:r>
      <w:r w:rsidRPr="00EB689C">
        <w:t>Height and length of the</w:t>
      </w:r>
      <w:r>
        <w:rPr>
          <w:b/>
          <w:bCs/>
        </w:rPr>
        <w:t xml:space="preserve"> </w:t>
      </w:r>
      <w:r>
        <w:rPr>
          <w:rFonts w:cstheme="minorHAnsi"/>
        </w:rPr>
        <w:t xml:space="preserve">heel counter, the height of the </w:t>
      </w:r>
      <w:proofErr w:type="spellStart"/>
      <w:r>
        <w:rPr>
          <w:rFonts w:cstheme="minorHAnsi"/>
        </w:rPr>
        <w:t>topline</w:t>
      </w:r>
      <w:proofErr w:type="spellEnd"/>
      <w:r>
        <w:rPr>
          <w:rFonts w:cstheme="minorHAnsi"/>
        </w:rPr>
        <w:t xml:space="preserve">, the material of the upper, the fastenings and the adhesion of the </w:t>
      </w:r>
      <w:r w:rsidRPr="00653D3D">
        <w:rPr>
          <w:rFonts w:cstheme="minorHAnsi"/>
        </w:rPr>
        <w:t xml:space="preserve">shoe </w:t>
      </w:r>
      <w:r>
        <w:rPr>
          <w:rFonts w:cstheme="minorHAnsi"/>
        </w:rPr>
        <w:t>upper to the outsole.</w:t>
      </w:r>
    </w:p>
    <w:p w14:paraId="6FB026E1" w14:textId="730C2DF6" w:rsidR="00980B8A" w:rsidRDefault="00980B8A" w:rsidP="001038B8">
      <w:pPr>
        <w:spacing w:line="360" w:lineRule="auto"/>
        <w:rPr>
          <w:rFonts w:cstheme="minorHAnsi"/>
        </w:rPr>
      </w:pPr>
      <w:r>
        <w:rPr>
          <w:b/>
          <w:bCs/>
        </w:rPr>
        <w:t xml:space="preserve">5. </w:t>
      </w:r>
      <w:r w:rsidRPr="005777BC">
        <w:rPr>
          <w:b/>
          <w:bCs/>
        </w:rPr>
        <w:t>Platform Set</w:t>
      </w:r>
      <w:r>
        <w:rPr>
          <w:b/>
          <w:bCs/>
        </w:rPr>
        <w:t>-U</w:t>
      </w:r>
      <w:r w:rsidRPr="005777BC">
        <w:rPr>
          <w:b/>
          <w:bCs/>
        </w:rPr>
        <w:t>p:</w:t>
      </w:r>
      <w:r>
        <w:rPr>
          <w:rFonts w:cstheme="minorHAnsi"/>
        </w:rPr>
        <w:t xml:space="preserve"> </w:t>
      </w:r>
      <w:r w:rsidRPr="00653D3D">
        <w:rPr>
          <w:rFonts w:cstheme="minorHAnsi"/>
        </w:rPr>
        <w:t xml:space="preserve">For </w:t>
      </w:r>
      <w:r>
        <w:rPr>
          <w:rFonts w:cstheme="minorHAnsi"/>
        </w:rPr>
        <w:t>ankle</w:t>
      </w:r>
      <w:r w:rsidRPr="00653D3D">
        <w:rPr>
          <w:rFonts w:cstheme="minorHAnsi"/>
        </w:rPr>
        <w:t xml:space="preserve"> </w:t>
      </w:r>
      <w:r>
        <w:rPr>
          <w:rFonts w:cstheme="minorHAnsi"/>
        </w:rPr>
        <w:t xml:space="preserve">plantar/dorsi flexion consisted of the same platform set-up detailed in </w:t>
      </w:r>
      <w:r w:rsidR="00320CF3">
        <w:rPr>
          <w:rFonts w:cstheme="minorHAnsi"/>
        </w:rPr>
        <w:t>6</w:t>
      </w:r>
      <w:r>
        <w:rPr>
          <w:rFonts w:cstheme="minorHAnsi"/>
        </w:rPr>
        <w:t>.2.3.3 Ankle inversion/eversion step 5 (</w:t>
      </w:r>
      <w:r w:rsidR="00320CF3">
        <w:rPr>
          <w:rFonts w:cstheme="minorHAnsi"/>
        </w:rPr>
        <w:fldChar w:fldCharType="begin"/>
      </w:r>
      <w:r w:rsidR="00320CF3">
        <w:rPr>
          <w:rFonts w:cstheme="minorHAnsi"/>
        </w:rPr>
        <w:instrText xml:space="preserve"> REF _Ref138797605 \h </w:instrText>
      </w:r>
      <w:r w:rsidR="001038B8">
        <w:rPr>
          <w:rFonts w:cstheme="minorHAnsi"/>
        </w:rPr>
        <w:instrText xml:space="preserve"> \* MERGEFORMAT </w:instrText>
      </w:r>
      <w:r w:rsidR="00320CF3">
        <w:rPr>
          <w:rFonts w:cstheme="minorHAnsi"/>
        </w:rPr>
      </w:r>
      <w:r w:rsidR="00320CF3">
        <w:rPr>
          <w:rFonts w:cstheme="minorHAnsi"/>
        </w:rPr>
        <w:fldChar w:fldCharType="separate"/>
      </w:r>
      <w:r w:rsidR="00320CF3">
        <w:t xml:space="preserve">Figure </w:t>
      </w:r>
      <w:r w:rsidR="00320CF3">
        <w:rPr>
          <w:noProof/>
        </w:rPr>
        <w:t>6</w:t>
      </w:r>
      <w:r w:rsidR="00320CF3">
        <w:noBreakHyphen/>
      </w:r>
      <w:r w:rsidR="00320CF3">
        <w:rPr>
          <w:noProof/>
        </w:rPr>
        <w:t>17</w:t>
      </w:r>
      <w:r w:rsidR="00320CF3">
        <w:rPr>
          <w:rFonts w:cstheme="minorHAnsi"/>
        </w:rPr>
        <w:fldChar w:fldCharType="end"/>
      </w:r>
      <w:r>
        <w:rPr>
          <w:rFonts w:cstheme="minorHAnsi"/>
        </w:rPr>
        <w:t>). However, the vertical shank component of the model was repositioned on the frame through 90</w:t>
      </w:r>
      <w:r>
        <w:rPr>
          <w:rFonts w:ascii="Calibri" w:hAnsi="Calibri" w:cs="Calibri"/>
        </w:rPr>
        <w:t>°</w:t>
      </w:r>
      <w:r>
        <w:rPr>
          <w:rFonts w:cstheme="minorHAnsi"/>
        </w:rPr>
        <w:t xml:space="preserve"> from the inversion eversion set-up so that the tapered edge shank model was perpendicular to the rotating axis of the torque system (</w:t>
      </w:r>
      <w:r w:rsidR="00103CEA">
        <w:rPr>
          <w:rFonts w:cstheme="minorHAnsi"/>
        </w:rPr>
        <w:fldChar w:fldCharType="begin"/>
      </w:r>
      <w:r w:rsidR="00103CEA">
        <w:rPr>
          <w:rFonts w:cstheme="minorHAnsi"/>
        </w:rPr>
        <w:instrText xml:space="preserve"> REF _Ref138970337 \h </w:instrText>
      </w:r>
      <w:r w:rsidR="001038B8">
        <w:rPr>
          <w:rFonts w:cstheme="minorHAnsi"/>
        </w:rPr>
        <w:instrText xml:space="preserve"> \* MERGEFORMAT </w:instrText>
      </w:r>
      <w:r w:rsidR="00103CEA">
        <w:rPr>
          <w:rFonts w:cstheme="minorHAnsi"/>
        </w:rPr>
      </w:r>
      <w:r w:rsidR="00103CEA">
        <w:rPr>
          <w:rFonts w:cstheme="minorHAnsi"/>
        </w:rPr>
        <w:fldChar w:fldCharType="separate"/>
      </w:r>
      <w:r w:rsidR="00103CEA">
        <w:t xml:space="preserve">Figure </w:t>
      </w:r>
      <w:r w:rsidR="00103CEA">
        <w:rPr>
          <w:noProof/>
        </w:rPr>
        <w:t>6</w:t>
      </w:r>
      <w:r w:rsidR="00103CEA">
        <w:noBreakHyphen/>
      </w:r>
      <w:r w:rsidR="00103CEA">
        <w:rPr>
          <w:noProof/>
        </w:rPr>
        <w:t>23</w:t>
      </w:r>
      <w:r w:rsidR="00103CEA">
        <w:rPr>
          <w:rFonts w:cstheme="minorHAnsi"/>
        </w:rPr>
        <w:fldChar w:fldCharType="end"/>
      </w:r>
      <w:r>
        <w:rPr>
          <w:rFonts w:cstheme="minorHAnsi"/>
        </w:rPr>
        <w:t>).</w:t>
      </w:r>
    </w:p>
    <w:p w14:paraId="53D072D5" w14:textId="77777777" w:rsidR="00980B8A" w:rsidRDefault="00980B8A" w:rsidP="00980B8A">
      <w:pPr>
        <w:rPr>
          <w:rFonts w:cstheme="minorHAnsi"/>
        </w:rPr>
      </w:pPr>
    </w:p>
    <w:p w14:paraId="1A92ED84" w14:textId="77777777" w:rsidR="00662792" w:rsidRDefault="00980B8A" w:rsidP="00662792">
      <w:pPr>
        <w:keepNext/>
        <w:jc w:val="center"/>
      </w:pPr>
      <w:r>
        <w:rPr>
          <w:rFonts w:cstheme="minorHAnsi"/>
          <w:noProof/>
        </w:rPr>
        <w:drawing>
          <wp:inline distT="0" distB="0" distL="0" distR="0" wp14:anchorId="59FADE59" wp14:editId="0830D6A0">
            <wp:extent cx="3272898" cy="3441700"/>
            <wp:effectExtent l="0" t="0" r="3810" b="0"/>
            <wp:docPr id="29" name="Picture 29" descr="A picture containing indoor, window, steel, stainl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indoor, window, steel, stainless&#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282913" cy="3452232"/>
                    </a:xfrm>
                    <a:prstGeom prst="rect">
                      <a:avLst/>
                    </a:prstGeom>
                  </pic:spPr>
                </pic:pic>
              </a:graphicData>
            </a:graphic>
          </wp:inline>
        </w:drawing>
      </w:r>
    </w:p>
    <w:p w14:paraId="172BBECD" w14:textId="4B788909" w:rsidR="001038B8" w:rsidRPr="001038B8" w:rsidRDefault="00662792" w:rsidP="001038B8">
      <w:pPr>
        <w:pStyle w:val="Caption"/>
        <w:rPr>
          <w:rFonts w:cstheme="minorHAnsi"/>
        </w:rPr>
      </w:pPr>
      <w:bookmarkStart w:id="243" w:name="_Ref138970337"/>
      <w:bookmarkStart w:id="244" w:name="_Toc156393226"/>
      <w:r>
        <w:t xml:space="preserve">Figure </w:t>
      </w:r>
      <w:fldSimple w:instr=" STYLEREF 1 \s ">
        <w:r w:rsidR="00337CAB">
          <w:rPr>
            <w:noProof/>
          </w:rPr>
          <w:t>6</w:t>
        </w:r>
      </w:fldSimple>
      <w:r w:rsidR="00337CAB">
        <w:noBreakHyphen/>
      </w:r>
      <w:fldSimple w:instr=" SEQ Figure \* ARABIC \s 1 ">
        <w:r w:rsidR="00337CAB">
          <w:rPr>
            <w:noProof/>
          </w:rPr>
          <w:t>23</w:t>
        </w:r>
      </w:fldSimple>
      <w:bookmarkEnd w:id="243"/>
      <w:r>
        <w:t xml:space="preserve"> </w:t>
      </w:r>
      <w:r w:rsidRPr="0035786F">
        <w:t>Alignment of the tapered edge of the shank model perpendicular to the rotating axis of the system, 1 tapered edge of the shank model, 2 Axis of the rotating system</w:t>
      </w:r>
      <w:bookmarkEnd w:id="244"/>
    </w:p>
    <w:p w14:paraId="27E4D81A" w14:textId="21F13199" w:rsidR="00980B8A" w:rsidRDefault="00980B8A" w:rsidP="001038B8">
      <w:pPr>
        <w:spacing w:line="360" w:lineRule="auto"/>
        <w:rPr>
          <w:rFonts w:cstheme="minorHAnsi"/>
        </w:rPr>
      </w:pPr>
      <w:r>
        <w:rPr>
          <w:rFonts w:cstheme="minorHAnsi"/>
          <w:b/>
          <w:bCs/>
        </w:rPr>
        <w:t xml:space="preserve">6. </w:t>
      </w:r>
      <w:r w:rsidRPr="005777BC">
        <w:rPr>
          <w:b/>
          <w:bCs/>
        </w:rPr>
        <w:t xml:space="preserve">Footwear </w:t>
      </w:r>
      <w:r>
        <w:rPr>
          <w:b/>
          <w:bCs/>
        </w:rPr>
        <w:t>Axis Set-Up.</w:t>
      </w:r>
      <w:r>
        <w:rPr>
          <w:rFonts w:cstheme="minorHAnsi"/>
        </w:rPr>
        <w:t xml:space="preserve"> The </w:t>
      </w:r>
      <w:r w:rsidRPr="00114F26">
        <w:rPr>
          <w:rFonts w:cstheme="minorHAnsi"/>
        </w:rPr>
        <w:t xml:space="preserve">long axis of the footwear </w:t>
      </w:r>
      <w:r>
        <w:rPr>
          <w:rFonts w:cstheme="minorHAnsi"/>
        </w:rPr>
        <w:t>(</w:t>
      </w:r>
      <w:r w:rsidR="00103CEA">
        <w:rPr>
          <w:rFonts w:cstheme="minorHAnsi"/>
        </w:rPr>
        <w:fldChar w:fldCharType="begin"/>
      </w:r>
      <w:r w:rsidR="00103CEA">
        <w:rPr>
          <w:rFonts w:cstheme="minorHAnsi"/>
        </w:rPr>
        <w:instrText xml:space="preserve"> REF _Ref138796479 \h </w:instrText>
      </w:r>
      <w:r w:rsidR="001038B8">
        <w:rPr>
          <w:rFonts w:cstheme="minorHAnsi"/>
        </w:rPr>
        <w:instrText xml:space="preserve"> \* MERGEFORMAT </w:instrText>
      </w:r>
      <w:r w:rsidR="00103CEA">
        <w:rPr>
          <w:rFonts w:cstheme="minorHAnsi"/>
        </w:rPr>
      </w:r>
      <w:r w:rsidR="00103CEA">
        <w:rPr>
          <w:rFonts w:cstheme="minorHAnsi"/>
        </w:rPr>
        <w:fldChar w:fldCharType="separate"/>
      </w:r>
      <w:r w:rsidR="00103CEA">
        <w:t xml:space="preserve">Figure </w:t>
      </w:r>
      <w:r w:rsidR="00103CEA">
        <w:rPr>
          <w:noProof/>
        </w:rPr>
        <w:t>6</w:t>
      </w:r>
      <w:r w:rsidR="00103CEA">
        <w:noBreakHyphen/>
      </w:r>
      <w:r w:rsidR="00103CEA">
        <w:rPr>
          <w:noProof/>
        </w:rPr>
        <w:t>5</w:t>
      </w:r>
      <w:r w:rsidR="00103CEA">
        <w:rPr>
          <w:rFonts w:cstheme="minorHAnsi"/>
        </w:rPr>
        <w:fldChar w:fldCharType="end"/>
      </w:r>
      <w:r>
        <w:rPr>
          <w:rFonts w:cstheme="minorHAnsi"/>
        </w:rPr>
        <w:t xml:space="preserve">) </w:t>
      </w:r>
      <w:r w:rsidRPr="00114F26">
        <w:rPr>
          <w:rFonts w:cstheme="minorHAnsi"/>
        </w:rPr>
        <w:t xml:space="preserve">was </w:t>
      </w:r>
      <w:r>
        <w:rPr>
          <w:rFonts w:cstheme="minorHAnsi"/>
        </w:rPr>
        <w:t>positioned</w:t>
      </w:r>
      <w:r w:rsidRPr="00114F26">
        <w:rPr>
          <w:rFonts w:cstheme="minorHAnsi"/>
        </w:rPr>
        <w:t xml:space="preserve"> perpendicular to the rotating axis</w:t>
      </w:r>
      <w:r>
        <w:rPr>
          <w:rFonts w:cstheme="minorHAnsi"/>
        </w:rPr>
        <w:t xml:space="preserve"> of the system. The footwear was then aligned so that the rotating axis of the system passed through the approximated position of the ankle joint (</w:t>
      </w:r>
      <w:r w:rsidR="00F973A4">
        <w:rPr>
          <w:rFonts w:cstheme="minorHAnsi"/>
        </w:rPr>
        <w:fldChar w:fldCharType="begin"/>
      </w:r>
      <w:r w:rsidR="00F973A4">
        <w:rPr>
          <w:rFonts w:cstheme="minorHAnsi"/>
        </w:rPr>
        <w:instrText xml:space="preserve"> REF _Ref138970404 \h </w:instrText>
      </w:r>
      <w:r w:rsidR="001038B8">
        <w:rPr>
          <w:rFonts w:cstheme="minorHAnsi"/>
        </w:rPr>
        <w:instrText xml:space="preserve"> \* MERGEFORMAT </w:instrText>
      </w:r>
      <w:r w:rsidR="00F973A4">
        <w:rPr>
          <w:rFonts w:cstheme="minorHAnsi"/>
        </w:rPr>
      </w:r>
      <w:r w:rsidR="00F973A4">
        <w:rPr>
          <w:rFonts w:cstheme="minorHAnsi"/>
        </w:rPr>
        <w:fldChar w:fldCharType="separate"/>
      </w:r>
      <w:r w:rsidR="00F973A4">
        <w:t xml:space="preserve">Figure </w:t>
      </w:r>
      <w:r w:rsidR="00F973A4">
        <w:rPr>
          <w:noProof/>
        </w:rPr>
        <w:t>6</w:t>
      </w:r>
      <w:r w:rsidR="00F973A4">
        <w:noBreakHyphen/>
      </w:r>
      <w:r w:rsidR="00F973A4">
        <w:rPr>
          <w:noProof/>
        </w:rPr>
        <w:t>24</w:t>
      </w:r>
      <w:r w:rsidR="00F973A4">
        <w:rPr>
          <w:rFonts w:cstheme="minorHAnsi"/>
        </w:rPr>
        <w:fldChar w:fldCharType="end"/>
      </w:r>
      <w:r>
        <w:rPr>
          <w:rFonts w:cstheme="minorHAnsi"/>
        </w:rPr>
        <w:t>).</w:t>
      </w:r>
    </w:p>
    <w:p w14:paraId="572625CC" w14:textId="77777777" w:rsidR="00980B8A" w:rsidRDefault="00980B8A" w:rsidP="00980B8A">
      <w:pPr>
        <w:jc w:val="both"/>
        <w:rPr>
          <w:rFonts w:cstheme="minorHAnsi"/>
        </w:rPr>
      </w:pPr>
    </w:p>
    <w:p w14:paraId="0B7633B8" w14:textId="77777777" w:rsidR="00662792" w:rsidRDefault="00980B8A" w:rsidP="00662792">
      <w:pPr>
        <w:keepNext/>
        <w:jc w:val="center"/>
      </w:pPr>
      <w:r>
        <w:rPr>
          <w:rFonts w:cstheme="minorHAnsi"/>
          <w:noProof/>
        </w:rPr>
        <w:lastRenderedPageBreak/>
        <w:drawing>
          <wp:inline distT="0" distB="0" distL="0" distR="0" wp14:anchorId="54A666E1" wp14:editId="0EC5ACC5">
            <wp:extent cx="3004458" cy="2554811"/>
            <wp:effectExtent l="0" t="0" r="5715" b="0"/>
            <wp:docPr id="31" name="Picture 31" descr="A picture containing text, indoor,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indoor, different&#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022121" cy="2569830"/>
                    </a:xfrm>
                    <a:prstGeom prst="rect">
                      <a:avLst/>
                    </a:prstGeom>
                  </pic:spPr>
                </pic:pic>
              </a:graphicData>
            </a:graphic>
          </wp:inline>
        </w:drawing>
      </w:r>
    </w:p>
    <w:p w14:paraId="6D84F885" w14:textId="69AD48D0" w:rsidR="00980B8A" w:rsidRDefault="00662792" w:rsidP="00662792">
      <w:pPr>
        <w:pStyle w:val="Caption"/>
        <w:jc w:val="center"/>
        <w:rPr>
          <w:rFonts w:cstheme="minorHAnsi"/>
        </w:rPr>
      </w:pPr>
      <w:bookmarkStart w:id="245" w:name="_Ref138970404"/>
      <w:bookmarkStart w:id="246" w:name="_Toc156393227"/>
      <w:r>
        <w:t xml:space="preserve">Figure </w:t>
      </w:r>
      <w:fldSimple w:instr=" STYLEREF 1 \s ">
        <w:r w:rsidR="00337CAB">
          <w:rPr>
            <w:noProof/>
          </w:rPr>
          <w:t>6</w:t>
        </w:r>
      </w:fldSimple>
      <w:r w:rsidR="00337CAB">
        <w:noBreakHyphen/>
      </w:r>
      <w:fldSimple w:instr=" SEQ Figure \* ARABIC \s 1 ">
        <w:r w:rsidR="00337CAB">
          <w:rPr>
            <w:noProof/>
          </w:rPr>
          <w:t>24</w:t>
        </w:r>
      </w:fldSimple>
      <w:bookmarkEnd w:id="245"/>
      <w:r>
        <w:t xml:space="preserve"> </w:t>
      </w:r>
      <w:r w:rsidRPr="00471180">
        <w:t>Alignment of the long footwear axis (dotted line) perpendicular to the rotating platform axis (solid line).</w:t>
      </w:r>
      <w:bookmarkEnd w:id="246"/>
    </w:p>
    <w:p w14:paraId="213EF85C" w14:textId="77777777" w:rsidR="00980B8A" w:rsidRDefault="00980B8A" w:rsidP="00980B8A">
      <w:pPr>
        <w:rPr>
          <w:rFonts w:cstheme="minorHAnsi"/>
        </w:rPr>
      </w:pPr>
    </w:p>
    <w:p w14:paraId="04656EB6" w14:textId="77777777" w:rsidR="00980B8A" w:rsidRDefault="00980B8A" w:rsidP="001038B8">
      <w:pPr>
        <w:spacing w:line="360" w:lineRule="auto"/>
        <w:jc w:val="both"/>
        <w:rPr>
          <w:rFonts w:cstheme="minorHAnsi"/>
          <w:b/>
          <w:bCs/>
        </w:rPr>
      </w:pPr>
      <w:r>
        <w:rPr>
          <w:rFonts w:cstheme="minorHAnsi"/>
          <w:b/>
          <w:bCs/>
        </w:rPr>
        <w:t>7. Footwear Platform Positioning and Loading Cycle Set-Up:</w:t>
      </w:r>
    </w:p>
    <w:p w14:paraId="4254E1A8" w14:textId="323E202B" w:rsidR="00980B8A" w:rsidRDefault="00980B8A" w:rsidP="001038B8">
      <w:pPr>
        <w:pStyle w:val="ListParagraph"/>
        <w:numPr>
          <w:ilvl w:val="0"/>
          <w:numId w:val="12"/>
        </w:numPr>
        <w:spacing w:line="360" w:lineRule="auto"/>
        <w:jc w:val="both"/>
      </w:pPr>
      <w:r>
        <w:t xml:space="preserve">The rotating frame was positioned in the approximated ankle joint position as previously detailed in </w:t>
      </w:r>
      <w:r w:rsidR="00F973A4">
        <w:fldChar w:fldCharType="begin"/>
      </w:r>
      <w:r w:rsidR="00F973A4">
        <w:instrText xml:space="preserve"> REF _Ref138012187 \h </w:instrText>
      </w:r>
      <w:r w:rsidR="001038B8">
        <w:instrText xml:space="preserve"> \* MERGEFORMAT </w:instrText>
      </w:r>
      <w:r w:rsidR="00F973A4">
        <w:fldChar w:fldCharType="separate"/>
      </w:r>
      <w:r w:rsidR="00F973A4">
        <w:t xml:space="preserve">Figure </w:t>
      </w:r>
      <w:r w:rsidR="00F973A4">
        <w:rPr>
          <w:noProof/>
        </w:rPr>
        <w:t>6</w:t>
      </w:r>
      <w:r w:rsidR="00F973A4">
        <w:noBreakHyphen/>
      </w:r>
      <w:r w:rsidR="00F973A4">
        <w:rPr>
          <w:noProof/>
        </w:rPr>
        <w:t>20</w:t>
      </w:r>
      <w:r w:rsidR="00F973A4">
        <w:fldChar w:fldCharType="end"/>
      </w:r>
      <w:r w:rsidR="00F973A4">
        <w:t xml:space="preserve"> </w:t>
      </w:r>
      <w:r>
        <w:t xml:space="preserve">and section </w:t>
      </w:r>
      <w:r w:rsidR="00F973A4">
        <w:t>6</w:t>
      </w:r>
      <w:r>
        <w:t xml:space="preserve">.2.3.3 step 7a (22% of the length of the footwear and 4cm above the inlay). The footwear was secured onto the shank model by lace fastening and onto the platform by screws and clamps, detailed in </w:t>
      </w:r>
      <w:r w:rsidR="00F973A4">
        <w:fldChar w:fldCharType="begin"/>
      </w:r>
      <w:r w:rsidR="00F973A4">
        <w:instrText xml:space="preserve"> REF _Ref138970469 \h </w:instrText>
      </w:r>
      <w:r w:rsidR="001038B8">
        <w:instrText xml:space="preserve"> \* MERGEFORMAT </w:instrText>
      </w:r>
      <w:r w:rsidR="00F973A4">
        <w:fldChar w:fldCharType="separate"/>
      </w:r>
      <w:r w:rsidR="00F973A4">
        <w:t xml:space="preserve">Figure </w:t>
      </w:r>
      <w:r w:rsidR="00F973A4">
        <w:rPr>
          <w:noProof/>
        </w:rPr>
        <w:t>6</w:t>
      </w:r>
      <w:r w:rsidR="00F973A4">
        <w:noBreakHyphen/>
      </w:r>
      <w:r w:rsidR="00F973A4">
        <w:rPr>
          <w:noProof/>
        </w:rPr>
        <w:t>25</w:t>
      </w:r>
      <w:r w:rsidR="00F973A4">
        <w:fldChar w:fldCharType="end"/>
      </w:r>
      <w:r w:rsidR="00F973A4">
        <w:t xml:space="preserve"> </w:t>
      </w:r>
      <w:r>
        <w:t>A and B. This was set up as the 0</w:t>
      </w:r>
      <w:r>
        <w:rPr>
          <w:rFonts w:ascii="Calibri" w:hAnsi="Calibri" w:cs="Calibri"/>
        </w:rPr>
        <w:t>°</w:t>
      </w:r>
      <w:r>
        <w:t xml:space="preserve"> position (</w:t>
      </w:r>
      <w:r w:rsidR="009D7E7F">
        <w:fldChar w:fldCharType="begin"/>
      </w:r>
      <w:r w:rsidR="009D7E7F">
        <w:instrText xml:space="preserve"> REF _Ref138970497 \h </w:instrText>
      </w:r>
      <w:r w:rsidR="001038B8">
        <w:instrText xml:space="preserve"> \* MERGEFORMAT </w:instrText>
      </w:r>
      <w:r w:rsidR="009D7E7F">
        <w:fldChar w:fldCharType="separate"/>
      </w:r>
      <w:r w:rsidR="009D7E7F">
        <w:t xml:space="preserve">Figure </w:t>
      </w:r>
      <w:r w:rsidR="009D7E7F">
        <w:rPr>
          <w:noProof/>
        </w:rPr>
        <w:t>6</w:t>
      </w:r>
      <w:r w:rsidR="009D7E7F">
        <w:noBreakHyphen/>
      </w:r>
      <w:r w:rsidR="009D7E7F">
        <w:rPr>
          <w:noProof/>
        </w:rPr>
        <w:t>26</w:t>
      </w:r>
      <w:r w:rsidR="009D7E7F">
        <w:fldChar w:fldCharType="end"/>
      </w:r>
      <w:r w:rsidR="009D7E7F">
        <w:t xml:space="preserve"> </w:t>
      </w:r>
      <w:r>
        <w:t>A). The positioning set-up would simulate the lateral axis of the ankle and rearfoot joints.</w:t>
      </w:r>
    </w:p>
    <w:p w14:paraId="4D61C3F2" w14:textId="3ADCFA39" w:rsidR="00980B8A" w:rsidRPr="00526C63" w:rsidRDefault="00980B8A" w:rsidP="001038B8">
      <w:pPr>
        <w:pStyle w:val="ListParagraph"/>
        <w:numPr>
          <w:ilvl w:val="0"/>
          <w:numId w:val="12"/>
        </w:numPr>
        <w:spacing w:line="360" w:lineRule="auto"/>
        <w:jc w:val="both"/>
        <w:rPr>
          <w:rFonts w:cstheme="minorHAnsi"/>
        </w:rPr>
      </w:pPr>
      <w:r w:rsidRPr="00526C63">
        <w:rPr>
          <w:rFonts w:ascii="Calibri" w:hAnsi="Calibri" w:cs="Calibri"/>
        </w:rPr>
        <w:t>The software system was then set up to run through 20° of motion; this would run in both a</w:t>
      </w:r>
      <w:r>
        <w:rPr>
          <w:rFonts w:ascii="Calibri" w:hAnsi="Calibri" w:cs="Calibri"/>
        </w:rPr>
        <w:t>n</w:t>
      </w:r>
      <w:r w:rsidRPr="00526C63">
        <w:rPr>
          <w:rFonts w:ascii="Calibri" w:hAnsi="Calibri" w:cs="Calibri"/>
        </w:rPr>
        <w:t xml:space="preserve"> </w:t>
      </w:r>
      <w:r>
        <w:rPr>
          <w:rFonts w:ascii="Calibri" w:hAnsi="Calibri" w:cs="Calibri"/>
        </w:rPr>
        <w:t>anti</w:t>
      </w:r>
      <w:r w:rsidRPr="00526C63">
        <w:rPr>
          <w:rFonts w:ascii="Calibri" w:hAnsi="Calibri" w:cs="Calibri"/>
        </w:rPr>
        <w:t xml:space="preserve">clockwise and clockwise direction to simulate 20° shank and ankle </w:t>
      </w:r>
      <w:r>
        <w:rPr>
          <w:rFonts w:ascii="Calibri" w:hAnsi="Calibri" w:cs="Calibri"/>
        </w:rPr>
        <w:t>plantarflexion</w:t>
      </w:r>
      <w:r w:rsidRPr="00526C63">
        <w:rPr>
          <w:rFonts w:ascii="Calibri" w:hAnsi="Calibri" w:cs="Calibri"/>
        </w:rPr>
        <w:t xml:space="preserve"> </w:t>
      </w:r>
      <w:r>
        <w:rPr>
          <w:rFonts w:ascii="Calibri" w:hAnsi="Calibri" w:cs="Calibri"/>
        </w:rPr>
        <w:t>(</w:t>
      </w:r>
      <w:r w:rsidR="009D7E7F">
        <w:rPr>
          <w:rFonts w:ascii="Calibri" w:hAnsi="Calibri" w:cs="Calibri"/>
        </w:rPr>
        <w:fldChar w:fldCharType="begin"/>
      </w:r>
      <w:r w:rsidR="009D7E7F">
        <w:rPr>
          <w:rFonts w:ascii="Calibri" w:hAnsi="Calibri" w:cs="Calibri"/>
        </w:rPr>
        <w:instrText xml:space="preserve"> REF _Ref138970497 \h </w:instrText>
      </w:r>
      <w:r w:rsidR="001038B8">
        <w:rPr>
          <w:rFonts w:ascii="Calibri" w:hAnsi="Calibri" w:cs="Calibri"/>
        </w:rPr>
        <w:instrText xml:space="preserve"> \* MERGEFORMAT </w:instrText>
      </w:r>
      <w:r w:rsidR="009D7E7F">
        <w:rPr>
          <w:rFonts w:ascii="Calibri" w:hAnsi="Calibri" w:cs="Calibri"/>
        </w:rPr>
      </w:r>
      <w:r w:rsidR="009D7E7F">
        <w:rPr>
          <w:rFonts w:ascii="Calibri" w:hAnsi="Calibri" w:cs="Calibri"/>
        </w:rPr>
        <w:fldChar w:fldCharType="separate"/>
      </w:r>
      <w:r w:rsidR="009D7E7F">
        <w:t xml:space="preserve">Figure </w:t>
      </w:r>
      <w:r w:rsidR="009D7E7F">
        <w:rPr>
          <w:noProof/>
        </w:rPr>
        <w:t>6</w:t>
      </w:r>
      <w:r w:rsidR="009D7E7F">
        <w:noBreakHyphen/>
      </w:r>
      <w:r w:rsidR="009D7E7F">
        <w:rPr>
          <w:noProof/>
        </w:rPr>
        <w:t>26</w:t>
      </w:r>
      <w:r w:rsidR="009D7E7F">
        <w:rPr>
          <w:rFonts w:ascii="Calibri" w:hAnsi="Calibri" w:cs="Calibri"/>
        </w:rPr>
        <w:fldChar w:fldCharType="end"/>
      </w:r>
      <w:r w:rsidR="009D7E7F">
        <w:rPr>
          <w:rFonts w:ascii="Calibri" w:hAnsi="Calibri" w:cs="Calibri"/>
        </w:rPr>
        <w:t xml:space="preserve"> </w:t>
      </w:r>
      <w:r>
        <w:rPr>
          <w:rFonts w:ascii="Calibri" w:hAnsi="Calibri" w:cs="Calibri"/>
        </w:rPr>
        <w:t xml:space="preserve">B) </w:t>
      </w:r>
      <w:r w:rsidRPr="00526C63">
        <w:rPr>
          <w:rFonts w:ascii="Calibri" w:hAnsi="Calibri" w:cs="Calibri"/>
        </w:rPr>
        <w:t xml:space="preserve">and 20° shank and ankle </w:t>
      </w:r>
      <w:r>
        <w:rPr>
          <w:rFonts w:ascii="Calibri" w:hAnsi="Calibri" w:cs="Calibri"/>
        </w:rPr>
        <w:t>dorsiflexion (</w:t>
      </w:r>
      <w:r w:rsidR="009D7E7F">
        <w:rPr>
          <w:rFonts w:ascii="Calibri" w:hAnsi="Calibri" w:cs="Calibri"/>
        </w:rPr>
        <w:fldChar w:fldCharType="begin"/>
      </w:r>
      <w:r w:rsidR="009D7E7F">
        <w:rPr>
          <w:rFonts w:ascii="Calibri" w:hAnsi="Calibri" w:cs="Calibri"/>
        </w:rPr>
        <w:instrText xml:space="preserve"> REF _Ref138970497 \h </w:instrText>
      </w:r>
      <w:r w:rsidR="001038B8">
        <w:rPr>
          <w:rFonts w:ascii="Calibri" w:hAnsi="Calibri" w:cs="Calibri"/>
        </w:rPr>
        <w:instrText xml:space="preserve"> \* MERGEFORMAT </w:instrText>
      </w:r>
      <w:r w:rsidR="009D7E7F">
        <w:rPr>
          <w:rFonts w:ascii="Calibri" w:hAnsi="Calibri" w:cs="Calibri"/>
        </w:rPr>
      </w:r>
      <w:r w:rsidR="009D7E7F">
        <w:rPr>
          <w:rFonts w:ascii="Calibri" w:hAnsi="Calibri" w:cs="Calibri"/>
        </w:rPr>
        <w:fldChar w:fldCharType="separate"/>
      </w:r>
      <w:r w:rsidR="009D7E7F">
        <w:t xml:space="preserve">Figure </w:t>
      </w:r>
      <w:r w:rsidR="009D7E7F">
        <w:rPr>
          <w:noProof/>
        </w:rPr>
        <w:t>6</w:t>
      </w:r>
      <w:r w:rsidR="009D7E7F">
        <w:noBreakHyphen/>
      </w:r>
      <w:r w:rsidR="009D7E7F">
        <w:rPr>
          <w:noProof/>
        </w:rPr>
        <w:t>26</w:t>
      </w:r>
      <w:r w:rsidR="009D7E7F">
        <w:rPr>
          <w:rFonts w:ascii="Calibri" w:hAnsi="Calibri" w:cs="Calibri"/>
        </w:rPr>
        <w:fldChar w:fldCharType="end"/>
      </w:r>
      <w:r w:rsidR="009D7E7F">
        <w:rPr>
          <w:rFonts w:ascii="Calibri" w:hAnsi="Calibri" w:cs="Calibri"/>
        </w:rPr>
        <w:t xml:space="preserve"> </w:t>
      </w:r>
      <w:r>
        <w:rPr>
          <w:rFonts w:ascii="Calibri" w:hAnsi="Calibri" w:cs="Calibri"/>
        </w:rPr>
        <w:t>C)</w:t>
      </w:r>
      <w:r w:rsidRPr="00526C63">
        <w:rPr>
          <w:rFonts w:ascii="Calibri" w:hAnsi="Calibri" w:cs="Calibri"/>
        </w:rPr>
        <w:t xml:space="preserve"> </w:t>
      </w:r>
      <w:r w:rsidRPr="00526C63">
        <w:rPr>
          <w:rFonts w:ascii="Calibri" w:hAnsi="Calibri" w:cs="Calibri"/>
        </w:rPr>
        <w:fldChar w:fldCharType="begin" w:fldLock="1"/>
      </w:r>
      <w:r w:rsidR="005917E7">
        <w:rPr>
          <w:rFonts w:ascii="Calibri" w:hAnsi="Calibri" w:cs="Calibri"/>
        </w:rPr>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rsidRPr="00526C63">
        <w:rPr>
          <w:rFonts w:ascii="Calibri" w:hAnsi="Calibri" w:cs="Calibri"/>
        </w:rPr>
        <w:fldChar w:fldCharType="separate"/>
      </w:r>
      <w:r w:rsidR="009A28E3" w:rsidRPr="009A28E3">
        <w:rPr>
          <w:rFonts w:ascii="Calibri" w:hAnsi="Calibri" w:cs="Calibri"/>
          <w:noProof/>
        </w:rPr>
        <w:t>(Amene et al., 2019; Kruger et al., 2017)</w:t>
      </w:r>
      <w:r w:rsidRPr="00526C63">
        <w:rPr>
          <w:rFonts w:ascii="Calibri" w:hAnsi="Calibri" w:cs="Calibri"/>
        </w:rPr>
        <w:fldChar w:fldCharType="end"/>
      </w:r>
    </w:p>
    <w:p w14:paraId="3AA6F38E" w14:textId="77777777" w:rsidR="00980B8A" w:rsidRDefault="00980B8A" w:rsidP="001038B8">
      <w:pPr>
        <w:pStyle w:val="ListParagraph"/>
        <w:numPr>
          <w:ilvl w:val="0"/>
          <w:numId w:val="12"/>
        </w:numPr>
        <w:spacing w:line="360" w:lineRule="auto"/>
        <w:jc w:val="both"/>
        <w:rPr>
          <w:rFonts w:ascii="Calibri" w:hAnsi="Calibri" w:cs="Calibri"/>
        </w:rPr>
      </w:pPr>
      <w:r>
        <w:rPr>
          <w:rFonts w:ascii="Calibri" w:hAnsi="Calibri" w:cs="Calibri"/>
        </w:rPr>
        <w:t>The platform was set up to run for 2 x 10 cycles to establish saturation of maximum torque stiffness drop off</w:t>
      </w:r>
    </w:p>
    <w:p w14:paraId="31DA63DB" w14:textId="77777777" w:rsidR="00980B8A" w:rsidRDefault="00980B8A" w:rsidP="001038B8">
      <w:pPr>
        <w:pStyle w:val="ListParagraph"/>
        <w:numPr>
          <w:ilvl w:val="0"/>
          <w:numId w:val="12"/>
        </w:numPr>
        <w:spacing w:line="360" w:lineRule="auto"/>
        <w:jc w:val="both"/>
        <w:rPr>
          <w:rFonts w:ascii="Calibri" w:hAnsi="Calibri" w:cs="Calibri"/>
        </w:rPr>
      </w:pPr>
      <w:r>
        <w:rPr>
          <w:rFonts w:ascii="Calibri" w:hAnsi="Calibri" w:cs="Calibri"/>
        </w:rPr>
        <w:t>Ten separate test runs were performed for variance and precision analysis.</w:t>
      </w:r>
    </w:p>
    <w:p w14:paraId="22359729" w14:textId="77777777" w:rsidR="00980B8A" w:rsidRDefault="00980B8A" w:rsidP="00980B8A">
      <w:pPr>
        <w:pStyle w:val="ListParagraph"/>
        <w:jc w:val="both"/>
        <w:rPr>
          <w:rFonts w:ascii="Calibri" w:hAnsi="Calibri" w:cs="Calibri"/>
        </w:rPr>
      </w:pPr>
    </w:p>
    <w:p w14:paraId="0F2E42D7" w14:textId="77777777" w:rsidR="00F526C6" w:rsidRDefault="00980B8A" w:rsidP="00F526C6">
      <w:pPr>
        <w:pStyle w:val="ListParagraph"/>
        <w:keepNext/>
        <w:jc w:val="center"/>
      </w:pPr>
      <w:r>
        <w:rPr>
          <w:rFonts w:ascii="Calibri" w:hAnsi="Calibri" w:cs="Calibri"/>
          <w:noProof/>
        </w:rPr>
        <w:lastRenderedPageBreak/>
        <w:drawing>
          <wp:inline distT="0" distB="0" distL="0" distR="0" wp14:anchorId="5081ABAD" wp14:editId="19A3E8D6">
            <wp:extent cx="5003800" cy="2710931"/>
            <wp:effectExtent l="0" t="0" r="0" b="0"/>
            <wp:docPr id="38" name="Picture 38" descr="A picture containing indoor, wall, work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indoor, wall, worktabl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006421" cy="2712351"/>
                    </a:xfrm>
                    <a:prstGeom prst="rect">
                      <a:avLst/>
                    </a:prstGeom>
                  </pic:spPr>
                </pic:pic>
              </a:graphicData>
            </a:graphic>
          </wp:inline>
        </w:drawing>
      </w:r>
    </w:p>
    <w:p w14:paraId="7CF4C81F" w14:textId="2E93B3EF" w:rsidR="00980B8A" w:rsidRDefault="00F526C6" w:rsidP="00F526C6">
      <w:pPr>
        <w:pStyle w:val="Caption"/>
        <w:rPr>
          <w:rFonts w:ascii="Calibri" w:hAnsi="Calibri" w:cs="Calibri"/>
        </w:rPr>
      </w:pPr>
      <w:bookmarkStart w:id="247" w:name="_Ref138970469"/>
      <w:bookmarkStart w:id="248" w:name="_Toc156393228"/>
      <w:r>
        <w:t xml:space="preserve">Figure </w:t>
      </w:r>
      <w:fldSimple w:instr=" STYLEREF 1 \s ">
        <w:r w:rsidR="00337CAB">
          <w:rPr>
            <w:noProof/>
          </w:rPr>
          <w:t>6</w:t>
        </w:r>
      </w:fldSimple>
      <w:r w:rsidR="00337CAB">
        <w:noBreakHyphen/>
      </w:r>
      <w:fldSimple w:instr=" SEQ Figure \* ARABIC \s 1 ">
        <w:r w:rsidR="00337CAB">
          <w:rPr>
            <w:noProof/>
          </w:rPr>
          <w:t>25</w:t>
        </w:r>
      </w:fldSimple>
      <w:bookmarkEnd w:id="247"/>
      <w:r>
        <w:t xml:space="preserve"> </w:t>
      </w:r>
      <w:r w:rsidRPr="00F03D98">
        <w:t>Positioning of the rotating frame ankle and shank model and securing of the footwear on the torque support platform for ankle plantar/dorsi flexion loading. A Anterior view, B Posterior view</w:t>
      </w:r>
      <w:bookmarkEnd w:id="248"/>
    </w:p>
    <w:p w14:paraId="55AE515C" w14:textId="77777777" w:rsidR="00980B8A" w:rsidRPr="00C56E9E" w:rsidRDefault="00980B8A" w:rsidP="00980B8A">
      <w:pPr>
        <w:pStyle w:val="ListParagraph"/>
        <w:jc w:val="both"/>
        <w:rPr>
          <w:rFonts w:ascii="Calibri" w:hAnsi="Calibri" w:cs="Calibri"/>
        </w:rPr>
      </w:pPr>
    </w:p>
    <w:p w14:paraId="3C28CF6B" w14:textId="77777777" w:rsidR="00F526C6" w:rsidRDefault="00980B8A" w:rsidP="00F526C6">
      <w:pPr>
        <w:keepNext/>
        <w:jc w:val="center"/>
      </w:pPr>
      <w:r>
        <w:rPr>
          <w:rFonts w:cstheme="minorHAnsi"/>
          <w:noProof/>
        </w:rPr>
        <w:drawing>
          <wp:inline distT="0" distB="0" distL="0" distR="0" wp14:anchorId="40281D2E" wp14:editId="5DF43378">
            <wp:extent cx="3365500" cy="4888388"/>
            <wp:effectExtent l="0" t="0" r="0" b="1270"/>
            <wp:docPr id="27" name="Picture 27" descr="A picture containing indoor, desk, office, work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indoor, desk, office, worktable&#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376246" cy="4903997"/>
                    </a:xfrm>
                    <a:prstGeom prst="rect">
                      <a:avLst/>
                    </a:prstGeom>
                  </pic:spPr>
                </pic:pic>
              </a:graphicData>
            </a:graphic>
          </wp:inline>
        </w:drawing>
      </w:r>
      <w:bookmarkStart w:id="249" w:name="OLE_LINK1"/>
      <w:bookmarkStart w:id="250" w:name="OLE_LINK2"/>
      <w:bookmarkStart w:id="251" w:name="OLE_LINK3"/>
      <w:bookmarkStart w:id="252" w:name="OLE_LINK4"/>
    </w:p>
    <w:p w14:paraId="4FF99C7E" w14:textId="3D882AEC" w:rsidR="00980B8A" w:rsidRPr="00BD7C61" w:rsidRDefault="00F526C6" w:rsidP="003C52C8">
      <w:pPr>
        <w:pStyle w:val="Caption"/>
        <w:jc w:val="both"/>
        <w:rPr>
          <w:rFonts w:cstheme="minorHAnsi"/>
        </w:rPr>
      </w:pPr>
      <w:bookmarkStart w:id="253" w:name="_Ref138970497"/>
      <w:bookmarkStart w:id="254" w:name="_Toc156393229"/>
      <w:r>
        <w:t xml:space="preserve">Figure </w:t>
      </w:r>
      <w:fldSimple w:instr=" STYLEREF 1 \s ">
        <w:r w:rsidR="00337CAB">
          <w:rPr>
            <w:noProof/>
          </w:rPr>
          <w:t>6</w:t>
        </w:r>
      </w:fldSimple>
      <w:r w:rsidR="00337CAB">
        <w:noBreakHyphen/>
      </w:r>
      <w:fldSimple w:instr=" SEQ Figure \* ARABIC \s 1 ">
        <w:r w:rsidR="00337CAB">
          <w:rPr>
            <w:noProof/>
          </w:rPr>
          <w:t>26</w:t>
        </w:r>
      </w:fldSimple>
      <w:bookmarkEnd w:id="253"/>
      <w:r>
        <w:t xml:space="preserve"> </w:t>
      </w:r>
      <w:r w:rsidRPr="002174B5">
        <w:t>Ankle plantar/dorsi flexion loading A 0° Position B 20° Plantarflexion C 20° Dorsiflexion</w:t>
      </w:r>
      <w:bookmarkEnd w:id="254"/>
    </w:p>
    <w:p w14:paraId="49E57EAD" w14:textId="77777777" w:rsidR="00980B8A" w:rsidRDefault="00980B8A">
      <w:pPr>
        <w:pStyle w:val="Heading3"/>
        <w:numPr>
          <w:ilvl w:val="2"/>
          <w:numId w:val="29"/>
        </w:numPr>
        <w:spacing w:line="360" w:lineRule="auto"/>
      </w:pPr>
      <w:bookmarkStart w:id="255" w:name="_Toc156403510"/>
      <w:r w:rsidRPr="004876E0">
        <w:lastRenderedPageBreak/>
        <w:t>Statistical Analys</w:t>
      </w:r>
      <w:r>
        <w:t>es</w:t>
      </w:r>
      <w:bookmarkEnd w:id="255"/>
    </w:p>
    <w:p w14:paraId="2FE82153" w14:textId="6DEF8B4E" w:rsidR="00980B8A" w:rsidRPr="00106860" w:rsidRDefault="00980B8A" w:rsidP="001038B8">
      <w:pPr>
        <w:spacing w:line="360" w:lineRule="auto"/>
        <w:jc w:val="both"/>
        <w:rPr>
          <w:rFonts w:ascii="Calibri" w:hAnsi="Calibri" w:cs="Calibri"/>
        </w:rPr>
      </w:pPr>
      <w:r>
        <w:rPr>
          <w:rFonts w:cstheme="minorHAnsi"/>
        </w:rPr>
        <w:t>Statistical analyses were performed in Excel (Microsoft</w:t>
      </w:r>
      <w:r>
        <w:rPr>
          <w:rFonts w:ascii="Calibri" w:hAnsi="Calibri" w:cs="Calibri"/>
        </w:rPr>
        <w:t xml:space="preserve">® </w:t>
      </w:r>
      <w:r>
        <w:rPr>
          <w:rFonts w:cstheme="minorHAnsi"/>
        </w:rPr>
        <w:t>version 16.60) and SPSS (IBM</w:t>
      </w:r>
      <w:r>
        <w:rPr>
          <w:rFonts w:ascii="Calibri" w:hAnsi="Calibri" w:cs="Calibri"/>
        </w:rPr>
        <w:t>® version 28.0.1.1). Descriptive statistics (mean, standard deviation) were taken for repeated cyclic loading between test runs. The standard error of the mean (SEM) was used as a measure of variation and equivalent measure of consistency (precision) amongst the repeated test runs for each loading scenario. For multiple measures to be representative of the maximum torque, the number of repeated measures to reach a tolerance level of SEM ≤5% was agreed to be sufficient. An additional measure of consistency was performed by calculating the successive means of the repeated runs with a proportional comparison with the mean of the tenth run. Consistency was agreed to be achieved when the proportional ratios equalled one.</w:t>
      </w:r>
    </w:p>
    <w:p w14:paraId="4F983E4D" w14:textId="77777777" w:rsidR="00980B8A" w:rsidRDefault="00980B8A" w:rsidP="00980B8A">
      <w:pPr>
        <w:jc w:val="both"/>
        <w:rPr>
          <w:rFonts w:cstheme="minorHAnsi"/>
        </w:rPr>
      </w:pPr>
    </w:p>
    <w:p w14:paraId="1E9AE684" w14:textId="77777777" w:rsidR="00980B8A" w:rsidRDefault="00980B8A">
      <w:pPr>
        <w:pStyle w:val="Heading2"/>
        <w:numPr>
          <w:ilvl w:val="1"/>
          <w:numId w:val="29"/>
        </w:numPr>
      </w:pPr>
      <w:bookmarkStart w:id="256" w:name="_Toc156403511"/>
      <w:r w:rsidRPr="00BD7C61">
        <w:t>Results</w:t>
      </w:r>
      <w:bookmarkEnd w:id="256"/>
    </w:p>
    <w:p w14:paraId="378A27ED" w14:textId="77777777" w:rsidR="00980B8A" w:rsidRDefault="00980B8A" w:rsidP="00980B8A"/>
    <w:p w14:paraId="4A2A7DFF" w14:textId="77777777" w:rsidR="00980B8A" w:rsidRDefault="00980B8A">
      <w:pPr>
        <w:pStyle w:val="Heading3"/>
        <w:numPr>
          <w:ilvl w:val="2"/>
          <w:numId w:val="29"/>
        </w:numPr>
      </w:pPr>
      <w:bookmarkStart w:id="257" w:name="_Toc156403512"/>
      <w:r>
        <w:t>Dimensional measures of OSSTF sample</w:t>
      </w:r>
      <w:bookmarkEnd w:id="257"/>
    </w:p>
    <w:p w14:paraId="5B3083BD" w14:textId="77777777" w:rsidR="00980B8A" w:rsidRDefault="00980B8A" w:rsidP="00980B8A"/>
    <w:p w14:paraId="6F3ADD46" w14:textId="39009719" w:rsidR="00980B8A" w:rsidRDefault="00AD5E21" w:rsidP="007123C2">
      <w:pPr>
        <w:spacing w:line="360" w:lineRule="auto"/>
      </w:pPr>
      <w:r>
        <w:fldChar w:fldCharType="begin"/>
      </w:r>
      <w:r>
        <w:instrText xml:space="preserve"> REF _Ref138971664 \h </w:instrText>
      </w:r>
      <w:r w:rsidR="007123C2">
        <w:instrText xml:space="preserve"> \* MERGEFORMAT </w:instrText>
      </w:r>
      <w:r>
        <w:fldChar w:fldCharType="separate"/>
      </w:r>
      <w:r>
        <w:t xml:space="preserve">Table </w:t>
      </w:r>
      <w:r>
        <w:rPr>
          <w:noProof/>
        </w:rPr>
        <w:t>6</w:t>
      </w:r>
      <w:r>
        <w:noBreakHyphen/>
      </w:r>
      <w:r>
        <w:rPr>
          <w:noProof/>
        </w:rPr>
        <w:t>1</w:t>
      </w:r>
      <w:r>
        <w:fldChar w:fldCharType="end"/>
      </w:r>
      <w:r>
        <w:t xml:space="preserve"> </w:t>
      </w:r>
      <w:r w:rsidR="00980B8A">
        <w:t xml:space="preserve">demonstrates the dimensional and mass measures of the OSSTF sample used in this study. The </w:t>
      </w:r>
      <w:r w:rsidR="00D05E5D">
        <w:t xml:space="preserve">design </w:t>
      </w:r>
      <w:r w:rsidR="00952275">
        <w:t>characteristics</w:t>
      </w:r>
      <w:r w:rsidR="00980B8A">
        <w:t xml:space="preserve"> proposed to enhance stability, such as </w:t>
      </w:r>
      <w:proofErr w:type="spellStart"/>
      <w:r w:rsidR="00DC15DF">
        <w:t>topline</w:t>
      </w:r>
      <w:proofErr w:type="spellEnd"/>
      <w:r w:rsidR="00DC15DF">
        <w:t xml:space="preserve"> </w:t>
      </w:r>
      <w:r w:rsidR="00980B8A">
        <w:t xml:space="preserve">height and heel counter height and length, demonstrated proportional dimensions within one standard deviation of the mean values of a sample of OSSTF measured in Chapter </w:t>
      </w:r>
      <w:r w:rsidR="00E10023">
        <w:t>4</w:t>
      </w:r>
      <w:r w:rsidR="00980B8A">
        <w:t>.</w:t>
      </w:r>
    </w:p>
    <w:p w14:paraId="4047AAAF" w14:textId="77777777" w:rsidR="00980B8A" w:rsidRDefault="00980B8A" w:rsidP="007123C2">
      <w:pPr>
        <w:spacing w:line="360" w:lineRule="auto"/>
      </w:pPr>
    </w:p>
    <w:p w14:paraId="186BD6EA" w14:textId="77777777" w:rsidR="00980B8A" w:rsidRPr="0033596C" w:rsidRDefault="00980B8A" w:rsidP="00980B8A">
      <w:pPr>
        <w:sectPr w:rsidR="00980B8A" w:rsidRPr="0033596C" w:rsidSect="00B80FEC">
          <w:pgSz w:w="11900" w:h="16840"/>
          <w:pgMar w:top="1440" w:right="1134" w:bottom="1440" w:left="2268" w:header="708" w:footer="708" w:gutter="0"/>
          <w:cols w:space="708"/>
          <w:docGrid w:linePitch="360"/>
        </w:sectPr>
      </w:pPr>
    </w:p>
    <w:tbl>
      <w:tblPr>
        <w:tblStyle w:val="PlainTable5"/>
        <w:tblW w:w="14753" w:type="dxa"/>
        <w:tblLook w:val="04A0" w:firstRow="1" w:lastRow="0" w:firstColumn="1" w:lastColumn="0" w:noHBand="0" w:noVBand="1"/>
      </w:tblPr>
      <w:tblGrid>
        <w:gridCol w:w="1001"/>
        <w:gridCol w:w="465"/>
        <w:gridCol w:w="667"/>
        <w:gridCol w:w="793"/>
        <w:gridCol w:w="556"/>
        <w:gridCol w:w="725"/>
        <w:gridCol w:w="790"/>
        <w:gridCol w:w="790"/>
        <w:gridCol w:w="790"/>
        <w:gridCol w:w="621"/>
        <w:gridCol w:w="793"/>
        <w:gridCol w:w="793"/>
        <w:gridCol w:w="860"/>
        <w:gridCol w:w="755"/>
        <w:gridCol w:w="591"/>
        <w:gridCol w:w="860"/>
        <w:gridCol w:w="621"/>
        <w:gridCol w:w="598"/>
        <w:gridCol w:w="846"/>
        <w:gridCol w:w="846"/>
      </w:tblGrid>
      <w:tr w:rsidR="009344E2" w:rsidRPr="001F2F2F" w14:paraId="4A777DF9" w14:textId="77777777" w:rsidTr="00A05687">
        <w:trPr>
          <w:cnfStyle w:val="100000000000" w:firstRow="1" w:lastRow="0" w:firstColumn="0" w:lastColumn="0" w:oddVBand="0" w:evenVBand="0" w:oddHBand="0" w:evenHBand="0" w:firstRowFirstColumn="0" w:firstRowLastColumn="0" w:lastRowFirstColumn="0" w:lastRowLastColumn="0"/>
          <w:trHeight w:val="1359"/>
        </w:trPr>
        <w:tc>
          <w:tcPr>
            <w:cnfStyle w:val="001000000100" w:firstRow="0" w:lastRow="0" w:firstColumn="1" w:lastColumn="0" w:oddVBand="0" w:evenVBand="0" w:oddHBand="0" w:evenHBand="0" w:firstRowFirstColumn="1" w:firstRowLastColumn="0" w:lastRowFirstColumn="0" w:lastRowLastColumn="0"/>
            <w:tcW w:w="1001" w:type="dxa"/>
            <w:noWrap/>
            <w:hideMark/>
          </w:tcPr>
          <w:p w14:paraId="608FFEDE" w14:textId="77777777" w:rsidR="003C6517" w:rsidRPr="001F2F2F" w:rsidRDefault="003C6517" w:rsidP="00A05687">
            <w:pPr>
              <w:jc w:val="left"/>
              <w:rPr>
                <w:rFonts w:cstheme="majorHAnsi"/>
                <w:sz w:val="16"/>
                <w:szCs w:val="16"/>
              </w:rPr>
            </w:pPr>
            <w:r w:rsidRPr="001F2F2F">
              <w:rPr>
                <w:rFonts w:cstheme="majorHAnsi"/>
                <w:sz w:val="16"/>
                <w:szCs w:val="16"/>
              </w:rPr>
              <w:lastRenderedPageBreak/>
              <w:t>FOOTWEAR</w:t>
            </w:r>
          </w:p>
        </w:tc>
        <w:tc>
          <w:tcPr>
            <w:tcW w:w="465" w:type="dxa"/>
            <w:noWrap/>
            <w:hideMark/>
          </w:tcPr>
          <w:p w14:paraId="0F3165B1"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Size EU</w:t>
            </w:r>
          </w:p>
        </w:tc>
        <w:tc>
          <w:tcPr>
            <w:tcW w:w="667" w:type="dxa"/>
            <w:hideMark/>
          </w:tcPr>
          <w:p w14:paraId="7516DF03"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Length Total (mm)*</w:t>
            </w:r>
          </w:p>
        </w:tc>
        <w:tc>
          <w:tcPr>
            <w:tcW w:w="793" w:type="dxa"/>
            <w:hideMark/>
          </w:tcPr>
          <w:p w14:paraId="09765A46"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Forefoot Width (mm)*</w:t>
            </w:r>
          </w:p>
        </w:tc>
        <w:tc>
          <w:tcPr>
            <w:tcW w:w="548" w:type="dxa"/>
            <w:hideMark/>
          </w:tcPr>
          <w:p w14:paraId="1C71DD5D"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Mass (g)</w:t>
            </w:r>
          </w:p>
        </w:tc>
        <w:tc>
          <w:tcPr>
            <w:tcW w:w="725" w:type="dxa"/>
            <w:hideMark/>
          </w:tcPr>
          <w:p w14:paraId="5745F986"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proofErr w:type="spellStart"/>
            <w:r w:rsidRPr="001F2F2F">
              <w:rPr>
                <w:rFonts w:cstheme="majorHAnsi"/>
                <w:sz w:val="16"/>
                <w:szCs w:val="16"/>
              </w:rPr>
              <w:t>Top</w:t>
            </w:r>
            <w:r>
              <w:rPr>
                <w:rFonts w:cstheme="majorHAnsi"/>
                <w:sz w:val="16"/>
                <w:szCs w:val="16"/>
              </w:rPr>
              <w:t>li</w:t>
            </w:r>
            <w:r w:rsidRPr="001F2F2F">
              <w:rPr>
                <w:rFonts w:cstheme="majorHAnsi"/>
                <w:sz w:val="16"/>
                <w:szCs w:val="16"/>
              </w:rPr>
              <w:t>ne</w:t>
            </w:r>
            <w:proofErr w:type="spellEnd"/>
            <w:r w:rsidRPr="001F2F2F">
              <w:rPr>
                <w:rFonts w:cstheme="majorHAnsi"/>
                <w:sz w:val="16"/>
                <w:szCs w:val="16"/>
              </w:rPr>
              <w:t xml:space="preserve"> Height (mm)</w:t>
            </w:r>
          </w:p>
        </w:tc>
        <w:tc>
          <w:tcPr>
            <w:tcW w:w="790" w:type="dxa"/>
            <w:hideMark/>
          </w:tcPr>
          <w:p w14:paraId="3282611F"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Heel Stiffener Length Medial (mm)</w:t>
            </w:r>
          </w:p>
        </w:tc>
        <w:tc>
          <w:tcPr>
            <w:tcW w:w="790" w:type="dxa"/>
            <w:hideMark/>
          </w:tcPr>
          <w:p w14:paraId="259E17A1" w14:textId="77777777" w:rsidR="003C6517"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i w:val="0"/>
                <w:iCs w:val="0"/>
                <w:sz w:val="16"/>
                <w:szCs w:val="16"/>
              </w:rPr>
            </w:pPr>
            <w:r w:rsidRPr="001F2F2F">
              <w:rPr>
                <w:rFonts w:cstheme="majorHAnsi"/>
                <w:sz w:val="16"/>
                <w:szCs w:val="16"/>
              </w:rPr>
              <w:t>Heel Stiffener Length Lateral</w:t>
            </w:r>
          </w:p>
          <w:p w14:paraId="4ED4BB20" w14:textId="7B326DE9" w:rsidR="000E6730" w:rsidRPr="001F2F2F" w:rsidRDefault="000E6730"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Pr>
                <w:rFonts w:cstheme="majorHAnsi"/>
                <w:sz w:val="16"/>
                <w:szCs w:val="16"/>
              </w:rPr>
              <w:t>(mm)</w:t>
            </w:r>
          </w:p>
        </w:tc>
        <w:tc>
          <w:tcPr>
            <w:tcW w:w="790" w:type="dxa"/>
            <w:hideMark/>
          </w:tcPr>
          <w:p w14:paraId="521BA4CC"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Stiffener Height (mm)</w:t>
            </w:r>
          </w:p>
        </w:tc>
        <w:tc>
          <w:tcPr>
            <w:tcW w:w="621" w:type="dxa"/>
            <w:hideMark/>
          </w:tcPr>
          <w:p w14:paraId="098E0EB7"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Heel Depth (mm)</w:t>
            </w:r>
          </w:p>
        </w:tc>
        <w:tc>
          <w:tcPr>
            <w:tcW w:w="793" w:type="dxa"/>
            <w:hideMark/>
          </w:tcPr>
          <w:p w14:paraId="29D72579"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Forefoot Outer Sole Depth (mm)</w:t>
            </w:r>
          </w:p>
        </w:tc>
        <w:tc>
          <w:tcPr>
            <w:tcW w:w="793" w:type="dxa"/>
            <w:hideMark/>
          </w:tcPr>
          <w:p w14:paraId="3DC56621"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Heel / Forefoot Ratio</w:t>
            </w:r>
          </w:p>
        </w:tc>
        <w:tc>
          <w:tcPr>
            <w:tcW w:w="860" w:type="dxa"/>
            <w:hideMark/>
          </w:tcPr>
          <w:p w14:paraId="58EBCB4A"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Waist (Midfoot) Outer Sole Depth (mm)</w:t>
            </w:r>
          </w:p>
        </w:tc>
        <w:tc>
          <w:tcPr>
            <w:tcW w:w="755" w:type="dxa"/>
            <w:hideMark/>
          </w:tcPr>
          <w:p w14:paraId="68E2C4C6"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Heel / Midfoot Depth Ratio</w:t>
            </w:r>
          </w:p>
        </w:tc>
        <w:tc>
          <w:tcPr>
            <w:tcW w:w="591" w:type="dxa"/>
            <w:hideMark/>
          </w:tcPr>
          <w:p w14:paraId="5EA3D989"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Waist Area (mm)</w:t>
            </w:r>
          </w:p>
        </w:tc>
        <w:tc>
          <w:tcPr>
            <w:tcW w:w="860" w:type="dxa"/>
            <w:hideMark/>
          </w:tcPr>
          <w:p w14:paraId="4EDD5567"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Waist (Midfoot) Outer Sole width (mm)</w:t>
            </w:r>
          </w:p>
        </w:tc>
        <w:tc>
          <w:tcPr>
            <w:tcW w:w="621" w:type="dxa"/>
            <w:hideMark/>
          </w:tcPr>
          <w:p w14:paraId="1C223B31"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Heel Cup Width (mm)</w:t>
            </w:r>
          </w:p>
        </w:tc>
        <w:tc>
          <w:tcPr>
            <w:tcW w:w="598" w:type="dxa"/>
            <w:hideMark/>
          </w:tcPr>
          <w:p w14:paraId="68459A6B" w14:textId="61D2B4C5"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r w:rsidRPr="001F2F2F">
              <w:rPr>
                <w:rFonts w:cstheme="majorHAnsi"/>
                <w:sz w:val="16"/>
                <w:szCs w:val="16"/>
              </w:rPr>
              <w:t xml:space="preserve">Heel Outer sole width </w:t>
            </w:r>
            <w:r w:rsidR="000E6730">
              <w:rPr>
                <w:rFonts w:cstheme="majorHAnsi"/>
                <w:sz w:val="16"/>
                <w:szCs w:val="16"/>
              </w:rPr>
              <w:t>(</w:t>
            </w:r>
            <w:r w:rsidRPr="001F2F2F">
              <w:rPr>
                <w:rFonts w:cstheme="majorHAnsi"/>
                <w:sz w:val="16"/>
                <w:szCs w:val="16"/>
              </w:rPr>
              <w:t>mm</w:t>
            </w:r>
            <w:r w:rsidR="000E6730">
              <w:rPr>
                <w:rFonts w:cstheme="majorHAnsi"/>
                <w:sz w:val="16"/>
                <w:szCs w:val="16"/>
              </w:rPr>
              <w:t>)</w:t>
            </w:r>
          </w:p>
        </w:tc>
        <w:tc>
          <w:tcPr>
            <w:tcW w:w="846" w:type="dxa"/>
            <w:hideMark/>
          </w:tcPr>
          <w:p w14:paraId="5141EFFC"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proofErr w:type="spellStart"/>
            <w:r w:rsidRPr="001F2F2F">
              <w:rPr>
                <w:rFonts w:cstheme="majorHAnsi"/>
                <w:sz w:val="16"/>
                <w:szCs w:val="16"/>
              </w:rPr>
              <w:t>Outersole</w:t>
            </w:r>
            <w:proofErr w:type="spellEnd"/>
            <w:r w:rsidRPr="001F2F2F">
              <w:rPr>
                <w:rFonts w:cstheme="majorHAnsi"/>
                <w:sz w:val="16"/>
                <w:szCs w:val="16"/>
              </w:rPr>
              <w:t xml:space="preserve"> Heel width to Heel </w:t>
            </w:r>
            <w:proofErr w:type="spellStart"/>
            <w:r w:rsidRPr="001F2F2F">
              <w:rPr>
                <w:rFonts w:cstheme="majorHAnsi"/>
                <w:sz w:val="16"/>
                <w:szCs w:val="16"/>
              </w:rPr>
              <w:t>Cupwidth</w:t>
            </w:r>
            <w:proofErr w:type="spellEnd"/>
            <w:r w:rsidRPr="001F2F2F">
              <w:rPr>
                <w:rFonts w:cstheme="majorHAnsi"/>
                <w:sz w:val="16"/>
                <w:szCs w:val="16"/>
              </w:rPr>
              <w:t xml:space="preserve"> ratio</w:t>
            </w:r>
          </w:p>
        </w:tc>
        <w:tc>
          <w:tcPr>
            <w:tcW w:w="846" w:type="dxa"/>
            <w:hideMark/>
          </w:tcPr>
          <w:p w14:paraId="69A06CB6" w14:textId="77777777" w:rsidR="003C6517" w:rsidRPr="001F2F2F" w:rsidRDefault="003C6517" w:rsidP="00A05687">
            <w:pPr>
              <w:cnfStyle w:val="100000000000" w:firstRow="1" w:lastRow="0" w:firstColumn="0" w:lastColumn="0" w:oddVBand="0" w:evenVBand="0" w:oddHBand="0" w:evenHBand="0" w:firstRowFirstColumn="0" w:firstRowLastColumn="0" w:lastRowFirstColumn="0" w:lastRowLastColumn="0"/>
              <w:rPr>
                <w:rFonts w:cstheme="majorHAnsi"/>
                <w:sz w:val="16"/>
                <w:szCs w:val="16"/>
              </w:rPr>
            </w:pPr>
            <w:proofErr w:type="spellStart"/>
            <w:r w:rsidRPr="001F2F2F">
              <w:rPr>
                <w:rFonts w:cstheme="majorHAnsi"/>
                <w:sz w:val="16"/>
                <w:szCs w:val="16"/>
              </w:rPr>
              <w:t>Outersole</w:t>
            </w:r>
            <w:proofErr w:type="spellEnd"/>
            <w:r w:rsidRPr="001F2F2F">
              <w:rPr>
                <w:rFonts w:cstheme="majorHAnsi"/>
                <w:sz w:val="16"/>
                <w:szCs w:val="16"/>
              </w:rPr>
              <w:t xml:space="preserve"> forefoot width to </w:t>
            </w:r>
            <w:proofErr w:type="spellStart"/>
            <w:r w:rsidRPr="001F2F2F">
              <w:rPr>
                <w:rFonts w:cstheme="majorHAnsi"/>
                <w:sz w:val="16"/>
                <w:szCs w:val="16"/>
              </w:rPr>
              <w:t>outersole</w:t>
            </w:r>
            <w:proofErr w:type="spellEnd"/>
            <w:r w:rsidRPr="001F2F2F">
              <w:rPr>
                <w:rFonts w:cstheme="majorHAnsi"/>
                <w:sz w:val="16"/>
                <w:szCs w:val="16"/>
              </w:rPr>
              <w:t xml:space="preserve"> heel width ratio</w:t>
            </w:r>
          </w:p>
        </w:tc>
      </w:tr>
      <w:tr w:rsidR="009344E2" w:rsidRPr="001F2F2F" w14:paraId="3870402A" w14:textId="77777777" w:rsidTr="00A05687">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001" w:type="dxa"/>
            <w:noWrap/>
            <w:hideMark/>
          </w:tcPr>
          <w:p w14:paraId="65289CF6" w14:textId="77777777" w:rsidR="003C6517" w:rsidRPr="001F2F2F" w:rsidRDefault="003C6517" w:rsidP="00A05687">
            <w:pPr>
              <w:rPr>
                <w:rFonts w:cstheme="majorHAnsi"/>
                <w:sz w:val="16"/>
                <w:szCs w:val="16"/>
              </w:rPr>
            </w:pPr>
            <w:r w:rsidRPr="001F2F2F">
              <w:rPr>
                <w:rFonts w:cstheme="majorHAnsi"/>
                <w:sz w:val="16"/>
                <w:szCs w:val="16"/>
              </w:rPr>
              <w:t xml:space="preserve">OSCTSF </w:t>
            </w:r>
            <w:proofErr w:type="spellStart"/>
            <w:r w:rsidRPr="001F2F2F">
              <w:rPr>
                <w:rFonts w:cstheme="majorHAnsi"/>
                <w:sz w:val="16"/>
                <w:szCs w:val="16"/>
              </w:rPr>
              <w:t>Nimco</w:t>
            </w:r>
            <w:proofErr w:type="spellEnd"/>
          </w:p>
          <w:p w14:paraId="621A6B99" w14:textId="77777777" w:rsidR="003C6517" w:rsidRPr="001F2F2F" w:rsidRDefault="003C6517" w:rsidP="00A05687">
            <w:pPr>
              <w:jc w:val="left"/>
              <w:rPr>
                <w:rFonts w:cstheme="majorHAnsi"/>
                <w:sz w:val="16"/>
                <w:szCs w:val="16"/>
              </w:rPr>
            </w:pPr>
          </w:p>
        </w:tc>
        <w:tc>
          <w:tcPr>
            <w:tcW w:w="465" w:type="dxa"/>
            <w:noWrap/>
            <w:hideMark/>
          </w:tcPr>
          <w:p w14:paraId="2A9EAB71"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32</w:t>
            </w:r>
          </w:p>
        </w:tc>
        <w:tc>
          <w:tcPr>
            <w:tcW w:w="667" w:type="dxa"/>
            <w:noWrap/>
            <w:hideMark/>
          </w:tcPr>
          <w:p w14:paraId="2423E63E"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226</w:t>
            </w:r>
          </w:p>
        </w:tc>
        <w:tc>
          <w:tcPr>
            <w:tcW w:w="793" w:type="dxa"/>
            <w:noWrap/>
            <w:hideMark/>
          </w:tcPr>
          <w:p w14:paraId="1044AA59"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92</w:t>
            </w:r>
          </w:p>
        </w:tc>
        <w:tc>
          <w:tcPr>
            <w:tcW w:w="548" w:type="dxa"/>
            <w:noWrap/>
            <w:hideMark/>
          </w:tcPr>
          <w:p w14:paraId="3547D94C"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340</w:t>
            </w:r>
          </w:p>
        </w:tc>
        <w:tc>
          <w:tcPr>
            <w:tcW w:w="725" w:type="dxa"/>
            <w:noWrap/>
            <w:hideMark/>
          </w:tcPr>
          <w:p w14:paraId="2067FE98"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20</w:t>
            </w:r>
          </w:p>
        </w:tc>
        <w:tc>
          <w:tcPr>
            <w:tcW w:w="790" w:type="dxa"/>
            <w:noWrap/>
            <w:hideMark/>
          </w:tcPr>
          <w:p w14:paraId="509ED9B8"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02</w:t>
            </w:r>
          </w:p>
        </w:tc>
        <w:tc>
          <w:tcPr>
            <w:tcW w:w="790" w:type="dxa"/>
            <w:noWrap/>
            <w:hideMark/>
          </w:tcPr>
          <w:p w14:paraId="79135323"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05</w:t>
            </w:r>
          </w:p>
        </w:tc>
        <w:tc>
          <w:tcPr>
            <w:tcW w:w="790" w:type="dxa"/>
            <w:noWrap/>
            <w:hideMark/>
          </w:tcPr>
          <w:p w14:paraId="75696A1C"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50</w:t>
            </w:r>
          </w:p>
        </w:tc>
        <w:tc>
          <w:tcPr>
            <w:tcW w:w="621" w:type="dxa"/>
            <w:noWrap/>
            <w:hideMark/>
          </w:tcPr>
          <w:p w14:paraId="6818B2E0"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28</w:t>
            </w:r>
          </w:p>
        </w:tc>
        <w:tc>
          <w:tcPr>
            <w:tcW w:w="793" w:type="dxa"/>
            <w:noWrap/>
            <w:hideMark/>
          </w:tcPr>
          <w:p w14:paraId="16931B36"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5</w:t>
            </w:r>
          </w:p>
        </w:tc>
        <w:tc>
          <w:tcPr>
            <w:tcW w:w="793" w:type="dxa"/>
            <w:noWrap/>
            <w:hideMark/>
          </w:tcPr>
          <w:p w14:paraId="2487A64F"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87</w:t>
            </w:r>
          </w:p>
        </w:tc>
        <w:tc>
          <w:tcPr>
            <w:tcW w:w="860" w:type="dxa"/>
            <w:noWrap/>
            <w:hideMark/>
          </w:tcPr>
          <w:p w14:paraId="0303E751"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22.00</w:t>
            </w:r>
          </w:p>
        </w:tc>
        <w:tc>
          <w:tcPr>
            <w:tcW w:w="755" w:type="dxa"/>
            <w:noWrap/>
            <w:hideMark/>
          </w:tcPr>
          <w:p w14:paraId="47CDADE5"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0.79</w:t>
            </w:r>
          </w:p>
        </w:tc>
        <w:tc>
          <w:tcPr>
            <w:tcW w:w="591" w:type="dxa"/>
            <w:noWrap/>
            <w:hideMark/>
          </w:tcPr>
          <w:p w14:paraId="38950F1F"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53.00</w:t>
            </w:r>
          </w:p>
        </w:tc>
        <w:tc>
          <w:tcPr>
            <w:tcW w:w="860" w:type="dxa"/>
            <w:noWrap/>
            <w:hideMark/>
          </w:tcPr>
          <w:p w14:paraId="4971FC71"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74.00</w:t>
            </w:r>
          </w:p>
        </w:tc>
        <w:tc>
          <w:tcPr>
            <w:tcW w:w="621" w:type="dxa"/>
            <w:noWrap/>
            <w:hideMark/>
          </w:tcPr>
          <w:p w14:paraId="34EE4F45"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65</w:t>
            </w:r>
          </w:p>
        </w:tc>
        <w:tc>
          <w:tcPr>
            <w:tcW w:w="598" w:type="dxa"/>
            <w:noWrap/>
            <w:hideMark/>
          </w:tcPr>
          <w:p w14:paraId="3563EA33"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73</w:t>
            </w:r>
          </w:p>
        </w:tc>
        <w:tc>
          <w:tcPr>
            <w:tcW w:w="846" w:type="dxa"/>
            <w:noWrap/>
            <w:hideMark/>
          </w:tcPr>
          <w:p w14:paraId="551C8217"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12</w:t>
            </w:r>
          </w:p>
        </w:tc>
        <w:tc>
          <w:tcPr>
            <w:tcW w:w="846" w:type="dxa"/>
            <w:noWrap/>
            <w:hideMark/>
          </w:tcPr>
          <w:p w14:paraId="41B784D9" w14:textId="77777777" w:rsidR="003C6517" w:rsidRPr="001F2F2F" w:rsidRDefault="003C6517" w:rsidP="00A05687">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16"/>
                <w:szCs w:val="16"/>
              </w:rPr>
            </w:pPr>
            <w:r w:rsidRPr="001F2F2F">
              <w:rPr>
                <w:rFonts w:asciiTheme="majorHAnsi" w:hAnsiTheme="majorHAnsi" w:cstheme="majorHAnsi"/>
                <w:sz w:val="16"/>
                <w:szCs w:val="16"/>
              </w:rPr>
              <w:t>1.26</w:t>
            </w:r>
          </w:p>
        </w:tc>
      </w:tr>
      <w:tr w:rsidR="003C6517" w:rsidRPr="001F2F2F" w14:paraId="53ADED63" w14:textId="77777777" w:rsidTr="00A05687">
        <w:trPr>
          <w:trHeight w:val="728"/>
        </w:trPr>
        <w:tc>
          <w:tcPr>
            <w:cnfStyle w:val="001000000000" w:firstRow="0" w:lastRow="0" w:firstColumn="1" w:lastColumn="0" w:oddVBand="0" w:evenVBand="0" w:oddHBand="0" w:evenHBand="0" w:firstRowFirstColumn="0" w:firstRowLastColumn="0" w:lastRowFirstColumn="0" w:lastRowLastColumn="0"/>
            <w:tcW w:w="1001" w:type="dxa"/>
            <w:noWrap/>
            <w:hideMark/>
          </w:tcPr>
          <w:p w14:paraId="455A621A" w14:textId="77777777" w:rsidR="003C6517" w:rsidRPr="001F2F2F" w:rsidRDefault="003C6517" w:rsidP="00A05687">
            <w:pPr>
              <w:jc w:val="left"/>
              <w:rPr>
                <w:rFonts w:cstheme="majorHAnsi"/>
                <w:sz w:val="16"/>
                <w:szCs w:val="16"/>
              </w:rPr>
            </w:pPr>
            <w:r w:rsidRPr="001F2F2F">
              <w:rPr>
                <w:rFonts w:cstheme="majorHAnsi"/>
                <w:sz w:val="16"/>
                <w:szCs w:val="16"/>
              </w:rPr>
              <w:t xml:space="preserve">* Taken from </w:t>
            </w:r>
            <w:proofErr w:type="spellStart"/>
            <w:r w:rsidRPr="001F2F2F">
              <w:rPr>
                <w:rFonts w:cstheme="majorHAnsi"/>
                <w:sz w:val="16"/>
                <w:szCs w:val="16"/>
              </w:rPr>
              <w:t>Outersole</w:t>
            </w:r>
            <w:proofErr w:type="spellEnd"/>
            <w:r w:rsidRPr="001F2F2F">
              <w:rPr>
                <w:rFonts w:cstheme="majorHAnsi"/>
                <w:sz w:val="16"/>
                <w:szCs w:val="16"/>
              </w:rPr>
              <w:t xml:space="preserve"> Tracing</w:t>
            </w:r>
          </w:p>
        </w:tc>
        <w:tc>
          <w:tcPr>
            <w:tcW w:w="465" w:type="dxa"/>
            <w:noWrap/>
            <w:hideMark/>
          </w:tcPr>
          <w:p w14:paraId="377246EE"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667" w:type="dxa"/>
            <w:noWrap/>
            <w:hideMark/>
          </w:tcPr>
          <w:p w14:paraId="3617D6E1"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3" w:type="dxa"/>
            <w:noWrap/>
            <w:hideMark/>
          </w:tcPr>
          <w:p w14:paraId="4B9B34FA"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548" w:type="dxa"/>
            <w:noWrap/>
            <w:hideMark/>
          </w:tcPr>
          <w:p w14:paraId="1C4C405A"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25" w:type="dxa"/>
            <w:noWrap/>
            <w:hideMark/>
          </w:tcPr>
          <w:p w14:paraId="344D74E4"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0" w:type="dxa"/>
            <w:noWrap/>
            <w:hideMark/>
          </w:tcPr>
          <w:p w14:paraId="1A8A3183"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0" w:type="dxa"/>
            <w:noWrap/>
            <w:hideMark/>
          </w:tcPr>
          <w:p w14:paraId="429A2A88"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0" w:type="dxa"/>
            <w:noWrap/>
            <w:hideMark/>
          </w:tcPr>
          <w:p w14:paraId="2F5E893C"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621" w:type="dxa"/>
            <w:noWrap/>
            <w:hideMark/>
          </w:tcPr>
          <w:p w14:paraId="58C396DD"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3" w:type="dxa"/>
            <w:noWrap/>
            <w:hideMark/>
          </w:tcPr>
          <w:p w14:paraId="627F94D8"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93" w:type="dxa"/>
            <w:noWrap/>
            <w:hideMark/>
          </w:tcPr>
          <w:p w14:paraId="537E0646"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860" w:type="dxa"/>
            <w:noWrap/>
            <w:hideMark/>
          </w:tcPr>
          <w:p w14:paraId="24C3832C"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755" w:type="dxa"/>
            <w:noWrap/>
            <w:hideMark/>
          </w:tcPr>
          <w:p w14:paraId="7B8BFD5B"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591" w:type="dxa"/>
            <w:noWrap/>
            <w:hideMark/>
          </w:tcPr>
          <w:p w14:paraId="44838C1C"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860" w:type="dxa"/>
            <w:noWrap/>
            <w:hideMark/>
          </w:tcPr>
          <w:p w14:paraId="05A2F859"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621" w:type="dxa"/>
            <w:noWrap/>
            <w:hideMark/>
          </w:tcPr>
          <w:p w14:paraId="581E3091"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598" w:type="dxa"/>
            <w:noWrap/>
            <w:hideMark/>
          </w:tcPr>
          <w:p w14:paraId="193A1A66"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846" w:type="dxa"/>
            <w:noWrap/>
            <w:hideMark/>
          </w:tcPr>
          <w:p w14:paraId="651367DC"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c>
          <w:tcPr>
            <w:tcW w:w="846" w:type="dxa"/>
            <w:noWrap/>
            <w:hideMark/>
          </w:tcPr>
          <w:p w14:paraId="34845497" w14:textId="77777777" w:rsidR="003C6517" w:rsidRPr="001F2F2F" w:rsidRDefault="003C6517" w:rsidP="00A05687">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
        </w:tc>
      </w:tr>
    </w:tbl>
    <w:p w14:paraId="3ECB3319" w14:textId="397055C2" w:rsidR="00980B8A" w:rsidRDefault="00454F34" w:rsidP="00980B8A">
      <w:pPr>
        <w:rPr>
          <w:rFonts w:cstheme="minorHAnsi"/>
        </w:rPr>
      </w:pPr>
      <w:r>
        <w:rPr>
          <w:noProof/>
        </w:rPr>
        <mc:AlternateContent>
          <mc:Choice Requires="wps">
            <w:drawing>
              <wp:anchor distT="0" distB="0" distL="114300" distR="114300" simplePos="0" relativeHeight="251658259" behindDoc="0" locked="0" layoutInCell="1" allowOverlap="1" wp14:anchorId="02A67B61" wp14:editId="298C1829">
                <wp:simplePos x="0" y="0"/>
                <wp:positionH relativeFrom="column">
                  <wp:posOffset>87563</wp:posOffset>
                </wp:positionH>
                <wp:positionV relativeFrom="paragraph">
                  <wp:posOffset>-1993600</wp:posOffset>
                </wp:positionV>
                <wp:extent cx="6515100" cy="228600"/>
                <wp:effectExtent l="0" t="0" r="0" b="0"/>
                <wp:wrapNone/>
                <wp:docPr id="681213205" name="Text Box 681213205"/>
                <wp:cNvGraphicFramePr/>
                <a:graphic xmlns:a="http://schemas.openxmlformats.org/drawingml/2006/main">
                  <a:graphicData uri="http://schemas.microsoft.com/office/word/2010/wordprocessingShape">
                    <wps:wsp>
                      <wps:cNvSpPr txBox="1"/>
                      <wps:spPr>
                        <a:xfrm>
                          <a:off x="0" y="0"/>
                          <a:ext cx="6515100" cy="228600"/>
                        </a:xfrm>
                        <a:prstGeom prst="rect">
                          <a:avLst/>
                        </a:prstGeom>
                        <a:solidFill>
                          <a:prstClr val="white"/>
                        </a:solidFill>
                        <a:ln>
                          <a:noFill/>
                        </a:ln>
                      </wps:spPr>
                      <wps:txbx>
                        <w:txbxContent>
                          <w:p w14:paraId="11AAF398" w14:textId="2E1B4203" w:rsidR="00595EC3" w:rsidRPr="00952AF6" w:rsidRDefault="00595EC3" w:rsidP="00595EC3">
                            <w:pPr>
                              <w:pStyle w:val="Caption"/>
                              <w:rPr>
                                <w:noProof/>
                              </w:rPr>
                            </w:pPr>
                            <w:bookmarkStart w:id="258" w:name="_Ref138971664"/>
                            <w:bookmarkStart w:id="259" w:name="_Toc156393259"/>
                            <w:r>
                              <w:t xml:space="preserve">Table </w:t>
                            </w:r>
                            <w:fldSimple w:instr=" STYLEREF 1 \s ">
                              <w:r w:rsidR="003F38BD">
                                <w:rPr>
                                  <w:noProof/>
                                </w:rPr>
                                <w:t>6</w:t>
                              </w:r>
                            </w:fldSimple>
                            <w:r w:rsidR="003F38BD">
                              <w:noBreakHyphen/>
                            </w:r>
                            <w:fldSimple w:instr=" SEQ Table \* ARABIC \s 1 ">
                              <w:r w:rsidR="003F38BD">
                                <w:rPr>
                                  <w:noProof/>
                                </w:rPr>
                                <w:t>1</w:t>
                              </w:r>
                            </w:fldSimple>
                            <w:bookmarkEnd w:id="258"/>
                            <w:r>
                              <w:t xml:space="preserve"> </w:t>
                            </w:r>
                            <w:r w:rsidRPr="008E53D9">
                              <w:t>Dimensional and mass measures of OSSTF shoe sample</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67B61" id="Text Box 681213205" o:spid="_x0000_s1138" type="#_x0000_t202" style="position:absolute;margin-left:6.9pt;margin-top:-157pt;width:513pt;height:18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" stroked="f">
                <v:textbox inset="0,0,0,0">
                  <w:txbxContent>
                    <w:p w14:paraId="11AAF398" w14:textId="2E1B4203" w:rsidR="00595EC3" w:rsidRPr="00952AF6" w:rsidRDefault="00595EC3" w:rsidP="00595EC3">
                      <w:pPr>
                        <w:pStyle w:val="Caption"/>
                        <w:rPr>
                          <w:noProof/>
                        </w:rPr>
                      </w:pPr>
                      <w:bookmarkStart w:id="265" w:name="_Ref138971664"/>
                      <w:bookmarkStart w:id="266" w:name="_Toc156393259"/>
                      <w:r>
                        <w:t xml:space="preserve">Table </w:t>
                      </w:r>
                      <w:fldSimple w:instr=" STYLEREF 1 \s ">
                        <w:r w:rsidR="003F38BD">
                          <w:rPr>
                            <w:noProof/>
                          </w:rPr>
                          <w:t>6</w:t>
                        </w:r>
                      </w:fldSimple>
                      <w:r w:rsidR="003F38BD">
                        <w:noBreakHyphen/>
                      </w:r>
                      <w:fldSimple w:instr=" SEQ Table \* ARABIC \s 1 ">
                        <w:r w:rsidR="003F38BD">
                          <w:rPr>
                            <w:noProof/>
                          </w:rPr>
                          <w:t>1</w:t>
                        </w:r>
                      </w:fldSimple>
                      <w:bookmarkEnd w:id="265"/>
                      <w:r>
                        <w:t xml:space="preserve"> </w:t>
                      </w:r>
                      <w:r w:rsidRPr="008E53D9">
                        <w:t>Dimensional and mass measures of OSSTF shoe sample</w:t>
                      </w:r>
                      <w:bookmarkEnd w:id="266"/>
                    </w:p>
                  </w:txbxContent>
                </v:textbox>
              </v:shape>
            </w:pict>
          </mc:Fallback>
        </mc:AlternateContent>
      </w:r>
    </w:p>
    <w:p w14:paraId="14741270" w14:textId="23ABD4E0" w:rsidR="00980B8A" w:rsidRDefault="00980B8A" w:rsidP="00980B8A">
      <w:pPr>
        <w:rPr>
          <w:rFonts w:cstheme="minorHAnsi"/>
        </w:rPr>
      </w:pPr>
    </w:p>
    <w:p w14:paraId="0F2BB524" w14:textId="4F6038D0" w:rsidR="00595EC3" w:rsidRDefault="00980B8A" w:rsidP="00595EC3">
      <w:pPr>
        <w:keepNext/>
      </w:pPr>
      <w:r>
        <w:rPr>
          <w:noProof/>
        </w:rPr>
        <mc:AlternateContent>
          <mc:Choice Requires="wps">
            <w:drawing>
              <wp:anchor distT="0" distB="0" distL="114300" distR="114300" simplePos="0" relativeHeight="251658257" behindDoc="0" locked="0" layoutInCell="1" allowOverlap="1" wp14:anchorId="3EC65EF3" wp14:editId="5A3973FA">
                <wp:simplePos x="0" y="0"/>
                <wp:positionH relativeFrom="column">
                  <wp:posOffset>3898900</wp:posOffset>
                </wp:positionH>
                <wp:positionV relativeFrom="paragraph">
                  <wp:posOffset>3509010</wp:posOffset>
                </wp:positionV>
                <wp:extent cx="3516630" cy="635"/>
                <wp:effectExtent l="0" t="0" r="1270" b="12065"/>
                <wp:wrapNone/>
                <wp:docPr id="40" name="Text Box 40"/>
                <wp:cNvGraphicFramePr/>
                <a:graphic xmlns:a="http://schemas.openxmlformats.org/drawingml/2006/main">
                  <a:graphicData uri="http://schemas.microsoft.com/office/word/2010/wordprocessingShape">
                    <wps:wsp>
                      <wps:cNvSpPr txBox="1"/>
                      <wps:spPr>
                        <a:xfrm>
                          <a:off x="0" y="0"/>
                          <a:ext cx="3516630" cy="635"/>
                        </a:xfrm>
                        <a:prstGeom prst="rect">
                          <a:avLst/>
                        </a:prstGeom>
                        <a:solidFill>
                          <a:prstClr val="white"/>
                        </a:solidFill>
                        <a:ln>
                          <a:noFill/>
                        </a:ln>
                      </wps:spPr>
                      <wps:txbx>
                        <w:txbxContent>
                          <w:p w14:paraId="36E1893F" w14:textId="1FA8BD52" w:rsidR="00980B8A" w:rsidRPr="00787BD6" w:rsidRDefault="00980B8A" w:rsidP="00980B8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65EF3" id="Text Box 40" o:spid="_x0000_s1139" type="#_x0000_t202" style="position:absolute;margin-left:307pt;margin-top:276.3pt;width:276.9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" stroked="f">
                <v:textbox style="mso-fit-shape-to-text:t" inset="0,0,0,0">
                  <w:txbxContent>
                    <w:p w14:paraId="36E1893F" w14:textId="1FA8BD52" w:rsidR="00980B8A" w:rsidRPr="00787BD6" w:rsidRDefault="00980B8A" w:rsidP="00980B8A">
                      <w:pPr>
                        <w:pStyle w:val="Caption"/>
                        <w:rPr>
                          <w:noProof/>
                        </w:rPr>
                      </w:pPr>
                    </w:p>
                  </w:txbxContent>
                </v:textbox>
              </v:shape>
            </w:pict>
          </mc:Fallback>
        </mc:AlternateContent>
      </w:r>
      <w:r>
        <w:rPr>
          <w:noProof/>
        </w:rPr>
        <mc:AlternateContent>
          <mc:Choice Requires="wps">
            <w:drawing>
              <wp:anchor distT="0" distB="0" distL="114300" distR="114300" simplePos="0" relativeHeight="251658256" behindDoc="0" locked="0" layoutInCell="1" allowOverlap="1" wp14:anchorId="2BAAAD45" wp14:editId="493BF1CE">
                <wp:simplePos x="0" y="0"/>
                <wp:positionH relativeFrom="column">
                  <wp:posOffset>3898900</wp:posOffset>
                </wp:positionH>
                <wp:positionV relativeFrom="paragraph">
                  <wp:posOffset>2931160</wp:posOffset>
                </wp:positionV>
                <wp:extent cx="3516923" cy="520700"/>
                <wp:effectExtent l="0" t="0" r="1270" b="0"/>
                <wp:wrapNone/>
                <wp:docPr id="48" name="Text Box 48"/>
                <wp:cNvGraphicFramePr/>
                <a:graphic xmlns:a="http://schemas.openxmlformats.org/drawingml/2006/main">
                  <a:graphicData uri="http://schemas.microsoft.com/office/word/2010/wordprocessingShape">
                    <wps:wsp>
                      <wps:cNvSpPr txBox="1"/>
                      <wps:spPr>
                        <a:xfrm>
                          <a:off x="0" y="0"/>
                          <a:ext cx="3516923" cy="520700"/>
                        </a:xfrm>
                        <a:prstGeom prst="rect">
                          <a:avLst/>
                        </a:prstGeom>
                        <a:solidFill>
                          <a:schemeClr val="lt1"/>
                        </a:solidFill>
                        <a:ln w="6350">
                          <a:noFill/>
                        </a:ln>
                      </wps:spPr>
                      <wps:txbx>
                        <w:txbxContent>
                          <w:p w14:paraId="055B040A" w14:textId="77777777" w:rsidR="00980B8A" w:rsidRPr="0022128A" w:rsidRDefault="00980B8A" w:rsidP="00980B8A">
                            <w:pPr>
                              <w:pStyle w:val="Caption"/>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AAD45" id="Text Box 48" o:spid="_x0000_s1140" type="#_x0000_t202" style="position:absolute;margin-left:307pt;margin-top:230.8pt;width:276.9pt;height:41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" fillcolor="white [3201]" stroked="f" strokeweight=".5pt">
                <v:textbox>
                  <w:txbxContent>
                    <w:p w14:paraId="055B040A" w14:textId="77777777" w:rsidR="00980B8A" w:rsidRPr="0022128A" w:rsidRDefault="00980B8A" w:rsidP="00980B8A">
                      <w:pPr>
                        <w:pStyle w:val="Caption"/>
                        <w:rPr>
                          <w:sz w:val="24"/>
                          <w:szCs w:val="24"/>
                        </w:rPr>
                      </w:pPr>
                    </w:p>
                  </w:txbxContent>
                </v:textbox>
              </v:shape>
            </w:pict>
          </mc:Fallback>
        </mc:AlternateContent>
      </w:r>
      <w:r>
        <w:rPr>
          <w:noProof/>
        </w:rPr>
        <w:drawing>
          <wp:inline distT="0" distB="0" distL="0" distR="0" wp14:anchorId="3F129680" wp14:editId="57B2A043">
            <wp:extent cx="3753853" cy="3185087"/>
            <wp:effectExtent l="0" t="0" r="5715" b="3175"/>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780331" cy="3207553"/>
                    </a:xfrm>
                    <a:prstGeom prst="rect">
                      <a:avLst/>
                    </a:prstGeom>
                  </pic:spPr>
                </pic:pic>
              </a:graphicData>
            </a:graphic>
          </wp:inline>
        </w:drawing>
      </w:r>
    </w:p>
    <w:p w14:paraId="43F409AF" w14:textId="4822DAEE" w:rsidR="00980B8A" w:rsidRDefault="00595EC3" w:rsidP="00595EC3">
      <w:pPr>
        <w:pStyle w:val="Caption"/>
        <w:rPr>
          <w:rFonts w:cstheme="minorHAnsi"/>
        </w:rPr>
        <w:sectPr w:rsidR="00980B8A" w:rsidSect="009344E2">
          <w:pgSz w:w="16840" w:h="11900" w:orient="landscape"/>
          <w:pgMar w:top="2268" w:right="1440" w:bottom="1134" w:left="1440" w:header="709" w:footer="709" w:gutter="0"/>
          <w:cols w:space="708"/>
          <w:docGrid w:linePitch="360"/>
        </w:sectPr>
      </w:pPr>
      <w:bookmarkStart w:id="260" w:name="_Ref138796989"/>
      <w:bookmarkStart w:id="261" w:name="_Toc156393230"/>
      <w:r>
        <w:t xml:space="preserve">Figure </w:t>
      </w:r>
      <w:fldSimple w:instr=" STYLEREF 1 \s ">
        <w:r w:rsidR="00337CAB">
          <w:rPr>
            <w:noProof/>
          </w:rPr>
          <w:t>6</w:t>
        </w:r>
      </w:fldSimple>
      <w:r w:rsidR="00337CAB">
        <w:noBreakHyphen/>
      </w:r>
      <w:fldSimple w:instr=" SEQ Figure \* ARABIC \s 1 ">
        <w:r w:rsidR="00337CAB">
          <w:rPr>
            <w:noProof/>
          </w:rPr>
          <w:t>27</w:t>
        </w:r>
      </w:fldSimple>
      <w:bookmarkEnd w:id="260"/>
      <w:r>
        <w:t xml:space="preserve"> </w:t>
      </w:r>
      <w:r w:rsidRPr="004255E3">
        <w:t>Dimensional measures of footwear</w:t>
      </w:r>
      <w:bookmarkEnd w:id="261"/>
    </w:p>
    <w:p w14:paraId="033DD6B7" w14:textId="77777777" w:rsidR="00980B8A" w:rsidRDefault="00980B8A">
      <w:pPr>
        <w:pStyle w:val="Heading3"/>
        <w:numPr>
          <w:ilvl w:val="2"/>
          <w:numId w:val="29"/>
        </w:numPr>
        <w:spacing w:line="360" w:lineRule="auto"/>
      </w:pPr>
      <w:bookmarkStart w:id="262" w:name="_Toc156403513"/>
      <w:r w:rsidRPr="00BD7C61">
        <w:lastRenderedPageBreak/>
        <w:t>Saturation maximum stiffness drop off</w:t>
      </w:r>
      <w:bookmarkEnd w:id="262"/>
    </w:p>
    <w:p w14:paraId="7662E3F3" w14:textId="4D65F7CE" w:rsidR="00980B8A" w:rsidRDefault="00980B8A" w:rsidP="007123C2">
      <w:pPr>
        <w:spacing w:line="360" w:lineRule="auto"/>
        <w:jc w:val="both"/>
        <w:rPr>
          <w:rFonts w:cstheme="minorHAnsi"/>
        </w:rPr>
      </w:pPr>
      <w:r>
        <w:rPr>
          <w:rFonts w:cstheme="minorHAnsi"/>
        </w:rPr>
        <w:t>The first part of establishing the testing protocol was to obtain the number of cycles within a test run that would reach a consistent value for the maximum stiffness for the respective loading scenario. This consistent value was predefined when a saturation point was reached for drop-off for the maximum stiffness. This was performed by observing the respective maximum torque values over repeated cycles in increments of ten; it was noted that a saturation of drop-off for maximum stiffness occurred for all loading scenarios between cycles 11-20 (</w:t>
      </w:r>
      <w:r w:rsidR="0004343F">
        <w:rPr>
          <w:rFonts w:cstheme="minorHAnsi"/>
        </w:rPr>
        <w:fldChar w:fldCharType="begin"/>
      </w:r>
      <w:r w:rsidR="0004343F">
        <w:rPr>
          <w:rFonts w:cstheme="minorHAnsi"/>
        </w:rPr>
        <w:instrText xml:space="preserve"> REF _Ref138970617 \h </w:instrText>
      </w:r>
      <w:r w:rsidR="007123C2">
        <w:rPr>
          <w:rFonts w:cstheme="minorHAnsi"/>
        </w:rPr>
        <w:instrText xml:space="preserve"> \* MERGEFORMAT </w:instrText>
      </w:r>
      <w:r w:rsidR="0004343F">
        <w:rPr>
          <w:rFonts w:cstheme="minorHAnsi"/>
        </w:rPr>
      </w:r>
      <w:r w:rsidR="0004343F">
        <w:rPr>
          <w:rFonts w:cstheme="minorHAnsi"/>
        </w:rPr>
        <w:fldChar w:fldCharType="separate"/>
      </w:r>
      <w:r w:rsidR="0004343F">
        <w:t>Figure</w:t>
      </w:r>
      <w:r w:rsidR="00E44B6D">
        <w:t>s</w:t>
      </w:r>
      <w:r w:rsidR="0004343F">
        <w:t xml:space="preserve"> </w:t>
      </w:r>
      <w:r w:rsidR="0004343F">
        <w:rPr>
          <w:noProof/>
        </w:rPr>
        <w:t>6</w:t>
      </w:r>
      <w:r w:rsidR="0004343F">
        <w:noBreakHyphen/>
      </w:r>
      <w:r w:rsidR="0004343F">
        <w:rPr>
          <w:noProof/>
        </w:rPr>
        <w:t>28</w:t>
      </w:r>
      <w:r w:rsidR="0004343F">
        <w:rPr>
          <w:rFonts w:cstheme="minorHAnsi"/>
        </w:rPr>
        <w:fldChar w:fldCharType="end"/>
      </w:r>
      <w:r w:rsidR="0004343F">
        <w:rPr>
          <w:rFonts w:cstheme="minorHAnsi"/>
        </w:rPr>
        <w:t>,</w:t>
      </w:r>
      <w:r w:rsidR="00E44B6D">
        <w:rPr>
          <w:rFonts w:cstheme="minorHAnsi"/>
        </w:rPr>
        <w:fldChar w:fldCharType="begin"/>
      </w:r>
      <w:r w:rsidR="00E44B6D">
        <w:rPr>
          <w:rFonts w:cstheme="minorHAnsi"/>
        </w:rPr>
        <w:instrText xml:space="preserve"> REF _Ref138970666 \h </w:instrText>
      </w:r>
      <w:r w:rsidR="007123C2">
        <w:rPr>
          <w:rFonts w:cstheme="minorHAnsi"/>
        </w:rPr>
        <w:instrText xml:space="preserve"> \* MERGEFORMAT </w:instrText>
      </w:r>
      <w:r w:rsidR="00E44B6D">
        <w:rPr>
          <w:rFonts w:cstheme="minorHAnsi"/>
        </w:rPr>
      </w:r>
      <w:r w:rsidR="00E44B6D">
        <w:rPr>
          <w:rFonts w:cstheme="minorHAnsi"/>
        </w:rPr>
        <w:fldChar w:fldCharType="separate"/>
      </w:r>
      <w:r w:rsidR="00E44B6D">
        <w:t xml:space="preserve"> </w:t>
      </w:r>
      <w:r w:rsidR="00E44B6D">
        <w:rPr>
          <w:noProof/>
        </w:rPr>
        <w:t>6</w:t>
      </w:r>
      <w:r w:rsidR="00E44B6D">
        <w:noBreakHyphen/>
      </w:r>
      <w:r w:rsidR="00E44B6D">
        <w:rPr>
          <w:noProof/>
        </w:rPr>
        <w:t>29</w:t>
      </w:r>
      <w:r w:rsidR="00E44B6D">
        <w:rPr>
          <w:rFonts w:cstheme="minorHAnsi"/>
        </w:rPr>
        <w:fldChar w:fldCharType="end"/>
      </w:r>
      <w:r w:rsidR="00E44B6D">
        <w:rPr>
          <w:rFonts w:cstheme="minorHAnsi"/>
        </w:rPr>
        <w:t>,</w:t>
      </w:r>
      <w:r w:rsidR="00E44B6D">
        <w:rPr>
          <w:rFonts w:cstheme="minorHAnsi"/>
        </w:rPr>
        <w:fldChar w:fldCharType="begin"/>
      </w:r>
      <w:r w:rsidR="00E44B6D">
        <w:rPr>
          <w:rFonts w:cstheme="minorHAnsi"/>
        </w:rPr>
        <w:instrText xml:space="preserve"> REF _Ref138970697 \h </w:instrText>
      </w:r>
      <w:r w:rsidR="007123C2">
        <w:rPr>
          <w:rFonts w:cstheme="minorHAnsi"/>
        </w:rPr>
        <w:instrText xml:space="preserve"> \* MERGEFORMAT </w:instrText>
      </w:r>
      <w:r w:rsidR="00E44B6D">
        <w:rPr>
          <w:rFonts w:cstheme="minorHAnsi"/>
        </w:rPr>
      </w:r>
      <w:r w:rsidR="00E44B6D">
        <w:rPr>
          <w:rFonts w:cstheme="minorHAnsi"/>
        </w:rPr>
        <w:fldChar w:fldCharType="separate"/>
      </w:r>
      <w:r w:rsidR="00E44B6D">
        <w:t xml:space="preserve"> </w:t>
      </w:r>
      <w:r w:rsidR="00E44B6D">
        <w:rPr>
          <w:noProof/>
        </w:rPr>
        <w:t>6</w:t>
      </w:r>
      <w:r w:rsidR="00E44B6D">
        <w:noBreakHyphen/>
      </w:r>
      <w:r w:rsidR="00E44B6D">
        <w:rPr>
          <w:noProof/>
        </w:rPr>
        <w:t>30</w:t>
      </w:r>
      <w:r w:rsidR="00E44B6D">
        <w:rPr>
          <w:rFonts w:cstheme="minorHAnsi"/>
        </w:rPr>
        <w:fldChar w:fldCharType="end"/>
      </w:r>
      <w:r w:rsidR="00E44B6D">
        <w:rPr>
          <w:rFonts w:cstheme="minorHAnsi"/>
        </w:rPr>
        <w:t>,</w:t>
      </w:r>
      <w:r w:rsidR="00E44B6D">
        <w:rPr>
          <w:rFonts w:cstheme="minorHAnsi"/>
        </w:rPr>
        <w:fldChar w:fldCharType="begin"/>
      </w:r>
      <w:r w:rsidR="00E44B6D">
        <w:rPr>
          <w:rFonts w:cstheme="minorHAnsi"/>
        </w:rPr>
        <w:instrText xml:space="preserve"> REF _Ref138970716 \h </w:instrText>
      </w:r>
      <w:r w:rsidR="007123C2">
        <w:rPr>
          <w:rFonts w:cstheme="minorHAnsi"/>
        </w:rPr>
        <w:instrText xml:space="preserve"> \* MERGEFORMAT </w:instrText>
      </w:r>
      <w:r w:rsidR="00E44B6D">
        <w:rPr>
          <w:rFonts w:cstheme="minorHAnsi"/>
        </w:rPr>
      </w:r>
      <w:r w:rsidR="00E44B6D">
        <w:rPr>
          <w:rFonts w:cstheme="minorHAnsi"/>
        </w:rPr>
        <w:fldChar w:fldCharType="separate"/>
      </w:r>
      <w:r w:rsidR="00E44B6D">
        <w:t xml:space="preserve"> </w:t>
      </w:r>
      <w:r w:rsidR="00E44B6D">
        <w:rPr>
          <w:noProof/>
        </w:rPr>
        <w:t>6</w:t>
      </w:r>
      <w:r w:rsidR="00E44B6D">
        <w:noBreakHyphen/>
      </w:r>
      <w:r w:rsidR="00E44B6D">
        <w:rPr>
          <w:noProof/>
        </w:rPr>
        <w:t>31</w:t>
      </w:r>
      <w:r w:rsidR="00E44B6D">
        <w:rPr>
          <w:rFonts w:cstheme="minorHAnsi"/>
        </w:rPr>
        <w:fldChar w:fldCharType="end"/>
      </w:r>
      <w:r w:rsidR="0004343F">
        <w:rPr>
          <w:rFonts w:cstheme="minorHAnsi"/>
        </w:rPr>
        <w:t xml:space="preserve"> </w:t>
      </w:r>
      <w:r>
        <w:rPr>
          <w:rFonts w:cstheme="minorHAnsi"/>
        </w:rPr>
        <w:t>)</w:t>
      </w:r>
      <w:r w:rsidR="0051477E">
        <w:rPr>
          <w:rFonts w:cstheme="minorHAnsi"/>
        </w:rPr>
        <w:t xml:space="preserve"> </w:t>
      </w:r>
      <w:r>
        <w:rPr>
          <w:rFonts w:cstheme="minorHAnsi"/>
        </w:rPr>
        <w:t>except for midfoot torsion loading maximum eversion torque, this was reached at cycle 3 (8.18 Nm) conversely before the highest value at cycle 5 (9.24 Nm). All loading patterns had achieved a stable linear pattern by cycle 20; it was noted there was still a degree of unevenness to the ankle inversion and eversion loading between cycles 11-20, but this demonstrated only +/-3.5% variation from the central trend.</w:t>
      </w:r>
    </w:p>
    <w:p w14:paraId="4ACFC755" w14:textId="77777777" w:rsidR="00980B8A" w:rsidRDefault="00980B8A" w:rsidP="00980B8A">
      <w:pPr>
        <w:jc w:val="both"/>
        <w:rPr>
          <w:rFonts w:cstheme="minorHAnsi"/>
        </w:rPr>
      </w:pPr>
    </w:p>
    <w:p w14:paraId="061AFE9C" w14:textId="77777777" w:rsidR="002032A5" w:rsidRDefault="00980B8A" w:rsidP="002032A5">
      <w:pPr>
        <w:keepNext/>
        <w:jc w:val="both"/>
      </w:pPr>
      <w:r>
        <w:rPr>
          <w:noProof/>
        </w:rPr>
        <w:drawing>
          <wp:inline distT="0" distB="0" distL="0" distR="0" wp14:anchorId="5E81F1F1" wp14:editId="3A2B8B82">
            <wp:extent cx="5396230" cy="2680335"/>
            <wp:effectExtent l="0" t="0" r="13970" b="12065"/>
            <wp:docPr id="33" name="Chart 41">
              <a:extLst xmlns:a="http://schemas.openxmlformats.org/drawingml/2006/main">
                <a:ext uri="{FF2B5EF4-FFF2-40B4-BE49-F238E27FC236}">
                  <a16:creationId xmlns:a16="http://schemas.microsoft.com/office/drawing/2014/main" id="{61E501F3-D5CF-6610-5A0A-F4C0EEAA80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E73CA8F" w14:textId="2996D07D" w:rsidR="00980B8A" w:rsidRPr="002032A5" w:rsidRDefault="002032A5" w:rsidP="002032A5">
      <w:pPr>
        <w:pStyle w:val="Caption"/>
        <w:jc w:val="both"/>
        <w:rPr>
          <w:rFonts w:cstheme="minorHAnsi"/>
        </w:rPr>
      </w:pPr>
      <w:bookmarkStart w:id="263" w:name="_Ref138970617"/>
      <w:bookmarkStart w:id="264" w:name="_Toc156393231"/>
      <w:r>
        <w:t xml:space="preserve">Figure </w:t>
      </w:r>
      <w:fldSimple w:instr=" STYLEREF 1 \s ">
        <w:r w:rsidR="00337CAB">
          <w:rPr>
            <w:noProof/>
          </w:rPr>
          <w:t>6</w:t>
        </w:r>
      </w:fldSimple>
      <w:r w:rsidR="00337CAB">
        <w:noBreakHyphen/>
      </w:r>
      <w:fldSimple w:instr=" SEQ Figure \* ARABIC \s 1 ">
        <w:r w:rsidR="00337CAB">
          <w:rPr>
            <w:noProof/>
          </w:rPr>
          <w:t>28</w:t>
        </w:r>
      </w:fldSimple>
      <w:bookmarkEnd w:id="263"/>
      <w:r>
        <w:t xml:space="preserve"> </w:t>
      </w:r>
      <w:r w:rsidRPr="00C214FF">
        <w:t>Forefoot flexion loading maximum dorsiflexion torque cycle 1-20</w:t>
      </w:r>
      <w:r w:rsidR="00E14AFC">
        <w:t>.</w:t>
      </w:r>
      <w:bookmarkEnd w:id="264"/>
    </w:p>
    <w:p w14:paraId="39CA5710" w14:textId="77777777" w:rsidR="002032A5" w:rsidRDefault="00980B8A" w:rsidP="002032A5">
      <w:pPr>
        <w:keepNext/>
        <w:jc w:val="both"/>
      </w:pPr>
      <w:r>
        <w:rPr>
          <w:noProof/>
        </w:rPr>
        <w:lastRenderedPageBreak/>
        <w:drawing>
          <wp:inline distT="0" distB="0" distL="0" distR="0" wp14:anchorId="3393D5B7" wp14:editId="497A9F01">
            <wp:extent cx="5283200" cy="2830195"/>
            <wp:effectExtent l="0" t="0" r="12700" b="14605"/>
            <wp:docPr id="34" name="Chart 42">
              <a:extLst xmlns:a="http://schemas.openxmlformats.org/drawingml/2006/main">
                <a:ext uri="{FF2B5EF4-FFF2-40B4-BE49-F238E27FC236}">
                  <a16:creationId xmlns:a16="http://schemas.microsoft.com/office/drawing/2014/main" id="{D84C90D3-192A-3652-FE05-B42391C02C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3B2EC3CA" w14:textId="031E57D9" w:rsidR="00980B8A" w:rsidRDefault="002032A5" w:rsidP="002032A5">
      <w:pPr>
        <w:pStyle w:val="Caption"/>
        <w:jc w:val="both"/>
        <w:rPr>
          <w:rFonts w:cstheme="minorHAnsi"/>
        </w:rPr>
      </w:pPr>
      <w:bookmarkStart w:id="265" w:name="_Ref138970666"/>
      <w:bookmarkStart w:id="266" w:name="_Toc156393232"/>
      <w:r>
        <w:t xml:space="preserve">Figure </w:t>
      </w:r>
      <w:fldSimple w:instr=" STYLEREF 1 \s ">
        <w:r w:rsidR="00337CAB">
          <w:rPr>
            <w:noProof/>
          </w:rPr>
          <w:t>6</w:t>
        </w:r>
      </w:fldSimple>
      <w:r w:rsidR="00337CAB">
        <w:noBreakHyphen/>
      </w:r>
      <w:fldSimple w:instr=" SEQ Figure \* ARABIC \s 1 ">
        <w:r w:rsidR="00337CAB">
          <w:rPr>
            <w:noProof/>
          </w:rPr>
          <w:t>29</w:t>
        </w:r>
      </w:fldSimple>
      <w:bookmarkEnd w:id="265"/>
      <w:r>
        <w:t xml:space="preserve"> </w:t>
      </w:r>
      <w:r w:rsidRPr="00B141F1">
        <w:t xml:space="preserve">Midfoot torsion maximum inversion </w:t>
      </w:r>
      <w:r w:rsidR="00E14AFC">
        <w:t xml:space="preserve">and </w:t>
      </w:r>
      <w:r w:rsidRPr="00B141F1">
        <w:t>eversion torque cycles 1-20</w:t>
      </w:r>
      <w:r w:rsidR="00E14AFC">
        <w:t>.</w:t>
      </w:r>
      <w:bookmarkEnd w:id="266"/>
    </w:p>
    <w:p w14:paraId="0C19EF55" w14:textId="77777777" w:rsidR="00980B8A" w:rsidRDefault="00980B8A" w:rsidP="00980B8A">
      <w:pPr>
        <w:jc w:val="both"/>
        <w:rPr>
          <w:rFonts w:cstheme="minorHAnsi"/>
          <w:b/>
          <w:bCs/>
        </w:rPr>
      </w:pPr>
    </w:p>
    <w:p w14:paraId="4FBC1260" w14:textId="77777777" w:rsidR="006A4216" w:rsidRDefault="00980B8A" w:rsidP="006A4216">
      <w:pPr>
        <w:pStyle w:val="Caption"/>
        <w:keepNext/>
      </w:pPr>
      <w:r>
        <w:rPr>
          <w:noProof/>
        </w:rPr>
        <w:drawing>
          <wp:inline distT="0" distB="0" distL="0" distR="0" wp14:anchorId="0032B4D2" wp14:editId="344F8C65">
            <wp:extent cx="5396230" cy="3138805"/>
            <wp:effectExtent l="0" t="0" r="13970" b="10795"/>
            <wp:docPr id="50" name="Chart 43">
              <a:extLst xmlns:a="http://schemas.openxmlformats.org/drawingml/2006/main">
                <a:ext uri="{FF2B5EF4-FFF2-40B4-BE49-F238E27FC236}">
                  <a16:creationId xmlns:a16="http://schemas.microsoft.com/office/drawing/2014/main" id="{BD2DC8F1-34B7-4A38-2CEF-6C6A73AC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7134B861" w14:textId="739E5D88" w:rsidR="00980B8A" w:rsidRDefault="006A4216" w:rsidP="006A4216">
      <w:pPr>
        <w:pStyle w:val="Caption"/>
      </w:pPr>
      <w:bookmarkStart w:id="267" w:name="_Ref138970697"/>
      <w:bookmarkStart w:id="268" w:name="_Toc156393233"/>
      <w:r>
        <w:t xml:space="preserve">Figure </w:t>
      </w:r>
      <w:fldSimple w:instr=" STYLEREF 1 \s ">
        <w:r w:rsidR="00337CAB">
          <w:rPr>
            <w:noProof/>
          </w:rPr>
          <w:t>6</w:t>
        </w:r>
      </w:fldSimple>
      <w:r w:rsidR="00337CAB">
        <w:noBreakHyphen/>
      </w:r>
      <w:fldSimple w:instr=" SEQ Figure \* ARABIC \s 1 ">
        <w:r w:rsidR="00337CAB">
          <w:rPr>
            <w:noProof/>
          </w:rPr>
          <w:t>30</w:t>
        </w:r>
      </w:fldSimple>
      <w:bookmarkEnd w:id="267"/>
      <w:r>
        <w:t xml:space="preserve"> </w:t>
      </w:r>
      <w:r w:rsidRPr="006B0B80">
        <w:t>Ankle inversion</w:t>
      </w:r>
      <w:r w:rsidR="00E14AFC">
        <w:t>/</w:t>
      </w:r>
      <w:r w:rsidRPr="006B0B80">
        <w:t>eversion maximum eversion</w:t>
      </w:r>
      <w:r w:rsidR="00E14AFC">
        <w:t xml:space="preserve"> and</w:t>
      </w:r>
      <w:r w:rsidRPr="006B0B80">
        <w:t xml:space="preserve"> inversion torque Cycle 1-20</w:t>
      </w:r>
      <w:r w:rsidR="00E14AFC">
        <w:t>.</w:t>
      </w:r>
      <w:bookmarkEnd w:id="268"/>
    </w:p>
    <w:p w14:paraId="04584D5F" w14:textId="77777777" w:rsidR="006A4216" w:rsidRPr="006A4216" w:rsidRDefault="006A4216" w:rsidP="006A4216"/>
    <w:p w14:paraId="484AC59F" w14:textId="77777777" w:rsidR="00715F1A" w:rsidRDefault="00980B8A" w:rsidP="00715F1A">
      <w:pPr>
        <w:pStyle w:val="Caption"/>
        <w:keepNext/>
      </w:pPr>
      <w:r>
        <w:rPr>
          <w:noProof/>
        </w:rPr>
        <w:lastRenderedPageBreak/>
        <w:drawing>
          <wp:inline distT="0" distB="0" distL="0" distR="0" wp14:anchorId="6AC9C9B2" wp14:editId="5A4B9312">
            <wp:extent cx="5396230" cy="3208655"/>
            <wp:effectExtent l="0" t="0" r="13970" b="17145"/>
            <wp:docPr id="39" name="Chart 44">
              <a:extLst xmlns:a="http://schemas.openxmlformats.org/drawingml/2006/main">
                <a:ext uri="{FF2B5EF4-FFF2-40B4-BE49-F238E27FC236}">
                  <a16:creationId xmlns:a16="http://schemas.microsoft.com/office/drawing/2014/main" id="{1BA99B05-C581-C06A-0104-F891DE057E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319000BE" w14:textId="2F8E8F8B" w:rsidR="00980B8A" w:rsidRPr="00715F1A" w:rsidRDefault="00715F1A" w:rsidP="00715F1A">
      <w:pPr>
        <w:pStyle w:val="Caption"/>
      </w:pPr>
      <w:bookmarkStart w:id="269" w:name="_Ref138970716"/>
      <w:bookmarkStart w:id="270" w:name="_Toc156393234"/>
      <w:r>
        <w:t xml:space="preserve">Figure </w:t>
      </w:r>
      <w:fldSimple w:instr=" STYLEREF 1 \s ">
        <w:r w:rsidR="00337CAB">
          <w:rPr>
            <w:noProof/>
          </w:rPr>
          <w:t>6</w:t>
        </w:r>
      </w:fldSimple>
      <w:r w:rsidR="00337CAB">
        <w:noBreakHyphen/>
      </w:r>
      <w:fldSimple w:instr=" SEQ Figure \* ARABIC \s 1 ">
        <w:r w:rsidR="00337CAB">
          <w:rPr>
            <w:noProof/>
          </w:rPr>
          <w:t>31</w:t>
        </w:r>
      </w:fldSimple>
      <w:bookmarkEnd w:id="269"/>
      <w:r>
        <w:t xml:space="preserve"> </w:t>
      </w:r>
      <w:r w:rsidRPr="006C7187">
        <w:t xml:space="preserve">Ankle </w:t>
      </w:r>
      <w:r w:rsidR="00E14AFC">
        <w:t>p</w:t>
      </w:r>
      <w:r w:rsidRPr="006C7187">
        <w:t>lantar</w:t>
      </w:r>
      <w:r w:rsidR="00E14AFC">
        <w:t>/</w:t>
      </w:r>
      <w:r w:rsidR="00952275">
        <w:t xml:space="preserve">dorsi </w:t>
      </w:r>
      <w:r w:rsidR="00246192">
        <w:t xml:space="preserve">flexion </w:t>
      </w:r>
      <w:r w:rsidR="00246192" w:rsidRPr="006C7187">
        <w:t>maximum</w:t>
      </w:r>
      <w:r w:rsidRPr="006C7187">
        <w:t xml:space="preserve"> plantarflexion </w:t>
      </w:r>
      <w:r w:rsidR="005651BA">
        <w:t xml:space="preserve">and </w:t>
      </w:r>
      <w:r w:rsidRPr="006C7187">
        <w:t>dorsiflexion torque Cycle 1-20</w:t>
      </w:r>
      <w:r w:rsidR="005651BA">
        <w:t>.</w:t>
      </w:r>
      <w:bookmarkEnd w:id="270"/>
    </w:p>
    <w:p w14:paraId="5D139FAC" w14:textId="77777777" w:rsidR="00980B8A" w:rsidRDefault="00980B8A" w:rsidP="00980B8A">
      <w:pPr>
        <w:jc w:val="both"/>
        <w:rPr>
          <w:rFonts w:cstheme="minorHAnsi"/>
        </w:rPr>
      </w:pPr>
    </w:p>
    <w:p w14:paraId="54E16891" w14:textId="77777777" w:rsidR="00980B8A" w:rsidRDefault="00980B8A">
      <w:pPr>
        <w:pStyle w:val="Heading3"/>
        <w:numPr>
          <w:ilvl w:val="2"/>
          <w:numId w:val="29"/>
        </w:numPr>
        <w:spacing w:line="360" w:lineRule="auto"/>
      </w:pPr>
      <w:bookmarkStart w:id="271" w:name="_Ref137307380"/>
      <w:bookmarkStart w:id="272" w:name="_Toc156403514"/>
      <w:r w:rsidRPr="00D4397C">
        <w:t xml:space="preserve">Reliability </w:t>
      </w:r>
      <w:r>
        <w:t>and consistency of</w:t>
      </w:r>
      <w:r w:rsidRPr="00D4397C">
        <w:t xml:space="preserve"> testing protocol</w:t>
      </w:r>
      <w:bookmarkEnd w:id="271"/>
      <w:bookmarkEnd w:id="272"/>
      <w:r w:rsidRPr="00D4397C">
        <w:t xml:space="preserve"> </w:t>
      </w:r>
    </w:p>
    <w:p w14:paraId="66756FC5" w14:textId="2007D350" w:rsidR="00980B8A" w:rsidRPr="001119FC" w:rsidRDefault="00980B8A" w:rsidP="007123C2">
      <w:pPr>
        <w:spacing w:line="360" w:lineRule="auto"/>
        <w:jc w:val="both"/>
        <w:rPr>
          <w:rFonts w:cstheme="minorHAnsi"/>
        </w:rPr>
      </w:pPr>
      <w:r>
        <w:rPr>
          <w:rFonts w:cstheme="minorHAnsi"/>
        </w:rPr>
        <w:t xml:space="preserve">The second objective was to establish a degree of precision and consistency for the methodology by calculating how many repeated testing runs would be required to provide an acceptable level of variation and an increased precision of the equivalent stiffness value offered. </w:t>
      </w:r>
      <w:r w:rsidRPr="001119FC">
        <w:rPr>
          <w:rFonts w:cstheme="minorHAnsi"/>
        </w:rPr>
        <w:t xml:space="preserve">Ten separate test runs were performed for each loading </w:t>
      </w:r>
      <w:r>
        <w:rPr>
          <w:rFonts w:cstheme="minorHAnsi"/>
        </w:rPr>
        <w:t>scenario,</w:t>
      </w:r>
      <w:r w:rsidRPr="001119FC">
        <w:rPr>
          <w:rFonts w:cstheme="minorHAnsi"/>
        </w:rPr>
        <w:t xml:space="preserve"> and </w:t>
      </w:r>
      <w:r>
        <w:rPr>
          <w:rFonts w:cstheme="minorHAnsi"/>
        </w:rPr>
        <w:t xml:space="preserve">the </w:t>
      </w:r>
      <w:r w:rsidRPr="001119FC">
        <w:rPr>
          <w:rFonts w:cstheme="minorHAnsi"/>
        </w:rPr>
        <w:t xml:space="preserve">maximum torque value at cycle 20 </w:t>
      </w:r>
      <w:r>
        <w:rPr>
          <w:rFonts w:cstheme="minorHAnsi"/>
        </w:rPr>
        <w:t>was</w:t>
      </w:r>
      <w:r w:rsidRPr="001119FC">
        <w:rPr>
          <w:rFonts w:cstheme="minorHAnsi"/>
        </w:rPr>
        <w:t xml:space="preserve"> taken from each test run for descriptive</w:t>
      </w:r>
      <w:r>
        <w:rPr>
          <w:rFonts w:cstheme="minorHAnsi"/>
        </w:rPr>
        <w:t xml:space="preserve"> and inferential </w:t>
      </w:r>
      <w:r w:rsidRPr="001119FC">
        <w:rPr>
          <w:rFonts w:cstheme="minorHAnsi"/>
        </w:rPr>
        <w:t xml:space="preserve">statistical analysis </w:t>
      </w:r>
      <w:r w:rsidR="00A26A0E">
        <w:rPr>
          <w:rFonts w:cstheme="minorHAnsi"/>
        </w:rPr>
        <w:fldChar w:fldCharType="begin"/>
      </w:r>
      <w:r w:rsidR="00A26A0E">
        <w:rPr>
          <w:rFonts w:cstheme="minorHAnsi"/>
        </w:rPr>
        <w:instrText xml:space="preserve"> REF _Ref138971779 \h </w:instrText>
      </w:r>
      <w:r w:rsidR="00A26A0E">
        <w:rPr>
          <w:rFonts w:cstheme="minorHAnsi"/>
        </w:rPr>
      </w:r>
      <w:r w:rsidR="00A26A0E">
        <w:rPr>
          <w:rFonts w:cstheme="minorHAnsi"/>
        </w:rPr>
        <w:fldChar w:fldCharType="separate"/>
      </w:r>
      <w:r w:rsidR="00A26A0E">
        <w:t xml:space="preserve">Table </w:t>
      </w:r>
      <w:r w:rsidR="00A26A0E">
        <w:rPr>
          <w:noProof/>
        </w:rPr>
        <w:t>6</w:t>
      </w:r>
      <w:r w:rsidR="00A26A0E">
        <w:noBreakHyphen/>
      </w:r>
      <w:r w:rsidR="00A26A0E">
        <w:rPr>
          <w:noProof/>
        </w:rPr>
        <w:t>2</w:t>
      </w:r>
      <w:r w:rsidR="00A26A0E">
        <w:rPr>
          <w:rFonts w:cstheme="minorHAnsi"/>
        </w:rPr>
        <w:fldChar w:fldCharType="end"/>
      </w:r>
      <w:r>
        <w:rPr>
          <w:rFonts w:cstheme="minorHAnsi"/>
        </w:rPr>
        <w:t xml:space="preserve">. </w:t>
      </w:r>
    </w:p>
    <w:p w14:paraId="3C73F26A" w14:textId="0C05202F" w:rsidR="00980B8A" w:rsidRDefault="00980B8A" w:rsidP="00980B8A">
      <w:pPr>
        <w:pStyle w:val="Caption"/>
        <w:rPr>
          <w:rFonts w:cstheme="minorHAnsi"/>
          <w:sz w:val="24"/>
          <w:szCs w:val="24"/>
        </w:rPr>
      </w:pPr>
    </w:p>
    <w:p w14:paraId="7641B067" w14:textId="77777777" w:rsidR="00246192" w:rsidRDefault="00246192" w:rsidP="00246192"/>
    <w:p w14:paraId="0E0EE909" w14:textId="77777777" w:rsidR="00246192" w:rsidRDefault="00246192" w:rsidP="00246192"/>
    <w:p w14:paraId="3292CEAF" w14:textId="77777777" w:rsidR="00246192" w:rsidRDefault="00246192" w:rsidP="00246192"/>
    <w:p w14:paraId="0CC5B3B7" w14:textId="77777777" w:rsidR="00246192" w:rsidRDefault="00246192" w:rsidP="00246192"/>
    <w:p w14:paraId="6674B495" w14:textId="77777777" w:rsidR="00246192" w:rsidRDefault="00246192" w:rsidP="00246192"/>
    <w:p w14:paraId="5FCB1E83" w14:textId="77777777" w:rsidR="00246192" w:rsidRDefault="00246192" w:rsidP="00246192"/>
    <w:p w14:paraId="46C86AFA" w14:textId="77777777" w:rsidR="00246192" w:rsidRDefault="00246192" w:rsidP="00246192"/>
    <w:p w14:paraId="1BAC133E" w14:textId="77777777" w:rsidR="00246192" w:rsidRDefault="00246192" w:rsidP="00246192"/>
    <w:p w14:paraId="1B369D02" w14:textId="77777777" w:rsidR="00246192" w:rsidRDefault="00246192" w:rsidP="00246192"/>
    <w:p w14:paraId="6F841476" w14:textId="77777777" w:rsidR="00246192" w:rsidRDefault="00246192" w:rsidP="00246192"/>
    <w:p w14:paraId="02AE2B0E" w14:textId="77777777" w:rsidR="00246192" w:rsidRDefault="00246192" w:rsidP="00246192"/>
    <w:p w14:paraId="7C834A51" w14:textId="77777777" w:rsidR="00246192" w:rsidRDefault="00246192" w:rsidP="00246192"/>
    <w:p w14:paraId="2DBB761D" w14:textId="77777777" w:rsidR="00246192" w:rsidRPr="00246192" w:rsidRDefault="00246192" w:rsidP="00246192"/>
    <w:p w14:paraId="3FCE92A4" w14:textId="1BD01FC2" w:rsidR="00AC6D47" w:rsidRDefault="00AC6D47" w:rsidP="00AC6D47">
      <w:pPr>
        <w:pStyle w:val="Caption"/>
        <w:keepNext/>
      </w:pPr>
      <w:bookmarkStart w:id="273" w:name="_Ref138971779"/>
      <w:bookmarkStart w:id="274" w:name="_Toc156393260"/>
      <w:r>
        <w:lastRenderedPageBreak/>
        <w:t xml:space="preserve">Table </w:t>
      </w:r>
      <w:fldSimple w:instr=" STYLEREF 1 \s ">
        <w:r w:rsidR="00246192">
          <w:rPr>
            <w:noProof/>
          </w:rPr>
          <w:t>6</w:t>
        </w:r>
      </w:fldSimple>
      <w:r w:rsidR="003F38BD">
        <w:noBreakHyphen/>
      </w:r>
      <w:fldSimple w:instr=" SEQ Table \* ARABIC \s 1 ">
        <w:r w:rsidR="00246192">
          <w:rPr>
            <w:noProof/>
          </w:rPr>
          <w:t>2</w:t>
        </w:r>
      </w:fldSimple>
      <w:bookmarkEnd w:id="273"/>
      <w:r>
        <w:t xml:space="preserve"> </w:t>
      </w:r>
      <w:r w:rsidRPr="00E17899">
        <w:t xml:space="preserve">Percentage, </w:t>
      </w:r>
      <w:r w:rsidR="004B2F98">
        <w:t>s</w:t>
      </w:r>
      <w:r w:rsidR="004B2F98" w:rsidRPr="00E17899">
        <w:t xml:space="preserve">tandard </w:t>
      </w:r>
      <w:r w:rsidR="004B2F98">
        <w:t>d</w:t>
      </w:r>
      <w:r w:rsidR="004B2F98" w:rsidRPr="00E17899">
        <w:t xml:space="preserve">eviation </w:t>
      </w:r>
      <w:r w:rsidRPr="00E17899">
        <w:t xml:space="preserve">and </w:t>
      </w:r>
      <w:r w:rsidR="004B2F98">
        <w:t>e</w:t>
      </w:r>
      <w:r w:rsidR="004B2F98" w:rsidRPr="00E17899">
        <w:t xml:space="preserve">rror </w:t>
      </w:r>
      <w:r w:rsidR="004B2F98">
        <w:t>of the m</w:t>
      </w:r>
      <w:r w:rsidR="004B2F98" w:rsidRPr="00E17899">
        <w:t xml:space="preserve">ean </w:t>
      </w:r>
      <w:r w:rsidRPr="00E17899">
        <w:t>of loading scenarios between test runs 1-10</w:t>
      </w:r>
      <w:r w:rsidR="004B2F98">
        <w:t>.</w:t>
      </w:r>
      <w:bookmarkEnd w:id="274"/>
    </w:p>
    <w:tbl>
      <w:tblPr>
        <w:tblStyle w:val="TableGrid"/>
        <w:tblW w:w="8777" w:type="dxa"/>
        <w:tblInd w:w="-289" w:type="dxa"/>
        <w:tblLook w:val="04A0" w:firstRow="1" w:lastRow="0" w:firstColumn="1" w:lastColumn="0" w:noHBand="0" w:noVBand="1"/>
      </w:tblPr>
      <w:tblGrid>
        <w:gridCol w:w="1824"/>
        <w:gridCol w:w="844"/>
        <w:gridCol w:w="984"/>
        <w:gridCol w:w="1310"/>
        <w:gridCol w:w="1567"/>
        <w:gridCol w:w="2248"/>
      </w:tblGrid>
      <w:tr w:rsidR="00980B8A" w:rsidRPr="00D4397C" w14:paraId="7C54B629" w14:textId="77777777" w:rsidTr="0029293E">
        <w:trPr>
          <w:trHeight w:val="320"/>
        </w:trPr>
        <w:tc>
          <w:tcPr>
            <w:tcW w:w="1824" w:type="dxa"/>
            <w:vMerge w:val="restart"/>
            <w:noWrap/>
            <w:hideMark/>
          </w:tcPr>
          <w:p w14:paraId="4727AE4A" w14:textId="77777777" w:rsidR="00980B8A" w:rsidRPr="00D4397C" w:rsidRDefault="00980B8A" w:rsidP="009B3ED5">
            <w:pPr>
              <w:jc w:val="both"/>
              <w:rPr>
                <w:rFonts w:asciiTheme="majorHAnsi" w:hAnsiTheme="majorHAnsi" w:cstheme="majorHAnsi"/>
                <w:b/>
                <w:bCs/>
                <w:sz w:val="22"/>
                <w:szCs w:val="22"/>
              </w:rPr>
            </w:pPr>
            <w:r w:rsidRPr="00D4397C">
              <w:rPr>
                <w:rFonts w:asciiTheme="majorHAnsi" w:hAnsiTheme="majorHAnsi" w:cstheme="majorHAnsi"/>
                <w:b/>
                <w:bCs/>
                <w:sz w:val="22"/>
                <w:szCs w:val="22"/>
              </w:rPr>
              <w:t xml:space="preserve">Loading </w:t>
            </w:r>
            <w:r>
              <w:rPr>
                <w:rFonts w:asciiTheme="majorHAnsi" w:hAnsiTheme="majorHAnsi" w:cstheme="majorHAnsi"/>
                <w:b/>
                <w:bCs/>
                <w:sz w:val="22"/>
                <w:szCs w:val="22"/>
              </w:rPr>
              <w:t>Scenario</w:t>
            </w:r>
          </w:p>
        </w:tc>
        <w:tc>
          <w:tcPr>
            <w:tcW w:w="6953" w:type="dxa"/>
            <w:gridSpan w:val="5"/>
            <w:noWrap/>
            <w:hideMark/>
          </w:tcPr>
          <w:p w14:paraId="5856284B" w14:textId="77777777" w:rsidR="00980B8A" w:rsidRPr="00D4397C" w:rsidRDefault="00980B8A" w:rsidP="009B3ED5">
            <w:pPr>
              <w:jc w:val="both"/>
              <w:rPr>
                <w:rFonts w:asciiTheme="majorHAnsi" w:hAnsiTheme="majorHAnsi" w:cstheme="majorHAnsi"/>
                <w:b/>
                <w:bCs/>
                <w:sz w:val="22"/>
                <w:szCs w:val="22"/>
              </w:rPr>
            </w:pPr>
            <w:proofErr w:type="spellStart"/>
            <w:r w:rsidRPr="00D4397C">
              <w:rPr>
                <w:rFonts w:asciiTheme="majorHAnsi" w:hAnsiTheme="majorHAnsi" w:cstheme="majorHAnsi"/>
                <w:b/>
                <w:bCs/>
                <w:sz w:val="22"/>
                <w:szCs w:val="22"/>
              </w:rPr>
              <w:t>Nimco</w:t>
            </w:r>
            <w:proofErr w:type="spellEnd"/>
            <w:r w:rsidRPr="00D4397C">
              <w:rPr>
                <w:rFonts w:asciiTheme="majorHAnsi" w:hAnsiTheme="majorHAnsi" w:cstheme="majorHAnsi"/>
                <w:b/>
                <w:bCs/>
                <w:sz w:val="22"/>
                <w:szCs w:val="22"/>
              </w:rPr>
              <w:t xml:space="preserve"> (OSSTF) Test Run 1-10</w:t>
            </w:r>
          </w:p>
        </w:tc>
      </w:tr>
      <w:tr w:rsidR="00980B8A" w:rsidRPr="00D4397C" w14:paraId="08E80BC6" w14:textId="77777777" w:rsidTr="0029293E">
        <w:trPr>
          <w:trHeight w:val="680"/>
        </w:trPr>
        <w:tc>
          <w:tcPr>
            <w:tcW w:w="1824" w:type="dxa"/>
            <w:vMerge/>
            <w:noWrap/>
            <w:hideMark/>
          </w:tcPr>
          <w:p w14:paraId="58DD38D5" w14:textId="77777777" w:rsidR="00980B8A" w:rsidRPr="00D4397C" w:rsidRDefault="00980B8A" w:rsidP="009B3ED5">
            <w:pPr>
              <w:jc w:val="both"/>
              <w:rPr>
                <w:rFonts w:asciiTheme="majorHAnsi" w:hAnsiTheme="majorHAnsi" w:cstheme="majorHAnsi"/>
                <w:sz w:val="22"/>
                <w:szCs w:val="22"/>
              </w:rPr>
            </w:pPr>
          </w:p>
        </w:tc>
        <w:tc>
          <w:tcPr>
            <w:tcW w:w="844" w:type="dxa"/>
            <w:hideMark/>
          </w:tcPr>
          <w:p w14:paraId="39DA199F"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xml:space="preserve">Mean </w:t>
            </w:r>
          </w:p>
        </w:tc>
        <w:tc>
          <w:tcPr>
            <w:tcW w:w="984" w:type="dxa"/>
            <w:hideMark/>
          </w:tcPr>
          <w:p w14:paraId="7F15C538"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xml:space="preserve">SD +/-   </w:t>
            </w:r>
          </w:p>
        </w:tc>
        <w:tc>
          <w:tcPr>
            <w:tcW w:w="1310" w:type="dxa"/>
            <w:hideMark/>
          </w:tcPr>
          <w:p w14:paraId="013BFB18"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Deviation from mean</w:t>
            </w:r>
          </w:p>
        </w:tc>
        <w:tc>
          <w:tcPr>
            <w:tcW w:w="1567" w:type="dxa"/>
            <w:hideMark/>
          </w:tcPr>
          <w:p w14:paraId="751C8408"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Standard Error</w:t>
            </w:r>
            <w:r>
              <w:rPr>
                <w:rFonts w:asciiTheme="majorHAnsi" w:hAnsiTheme="majorHAnsi" w:cstheme="majorHAnsi"/>
                <w:sz w:val="22"/>
                <w:szCs w:val="22"/>
              </w:rPr>
              <w:t xml:space="preserve"> of the mean</w:t>
            </w:r>
          </w:p>
        </w:tc>
        <w:tc>
          <w:tcPr>
            <w:tcW w:w="2248" w:type="dxa"/>
            <w:hideMark/>
          </w:tcPr>
          <w:p w14:paraId="62022F93"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xml:space="preserve">% Error </w:t>
            </w:r>
            <w:r>
              <w:rPr>
                <w:rFonts w:asciiTheme="majorHAnsi" w:hAnsiTheme="majorHAnsi" w:cstheme="majorHAnsi"/>
                <w:sz w:val="22"/>
                <w:szCs w:val="22"/>
              </w:rPr>
              <w:t>of</w:t>
            </w:r>
            <w:r w:rsidRPr="00D4397C">
              <w:rPr>
                <w:rFonts w:asciiTheme="majorHAnsi" w:hAnsiTheme="majorHAnsi" w:cstheme="majorHAnsi"/>
                <w:sz w:val="22"/>
                <w:szCs w:val="22"/>
              </w:rPr>
              <w:t xml:space="preserve"> </w:t>
            </w:r>
            <w:r>
              <w:rPr>
                <w:rFonts w:asciiTheme="majorHAnsi" w:hAnsiTheme="majorHAnsi" w:cstheme="majorHAnsi"/>
                <w:sz w:val="22"/>
                <w:szCs w:val="22"/>
              </w:rPr>
              <w:t xml:space="preserve">the </w:t>
            </w:r>
            <w:r w:rsidRPr="00D4397C">
              <w:rPr>
                <w:rFonts w:asciiTheme="majorHAnsi" w:hAnsiTheme="majorHAnsi" w:cstheme="majorHAnsi"/>
                <w:sz w:val="22"/>
                <w:szCs w:val="22"/>
              </w:rPr>
              <w:t>mean</w:t>
            </w:r>
          </w:p>
        </w:tc>
      </w:tr>
      <w:tr w:rsidR="00980B8A" w:rsidRPr="00D4397C" w14:paraId="45E4F939" w14:textId="77777777" w:rsidTr="0029293E">
        <w:trPr>
          <w:trHeight w:val="308"/>
        </w:trPr>
        <w:tc>
          <w:tcPr>
            <w:tcW w:w="8777" w:type="dxa"/>
            <w:gridSpan w:val="6"/>
            <w:shd w:val="clear" w:color="auto" w:fill="D0CECE" w:themeFill="background2" w:themeFillShade="E6"/>
          </w:tcPr>
          <w:p w14:paraId="49185796" w14:textId="77777777" w:rsidR="00980B8A" w:rsidRPr="00942D96" w:rsidRDefault="00980B8A" w:rsidP="009B3ED5">
            <w:pPr>
              <w:jc w:val="both"/>
              <w:rPr>
                <w:rFonts w:asciiTheme="majorHAnsi" w:hAnsiTheme="majorHAnsi" w:cstheme="majorHAnsi"/>
                <w:b/>
                <w:bCs/>
                <w:sz w:val="22"/>
                <w:szCs w:val="22"/>
              </w:rPr>
            </w:pPr>
            <w:r w:rsidRPr="00942D96">
              <w:rPr>
                <w:rFonts w:asciiTheme="majorHAnsi" w:hAnsiTheme="majorHAnsi" w:cstheme="majorHAnsi"/>
                <w:b/>
                <w:bCs/>
                <w:sz w:val="22"/>
                <w:szCs w:val="22"/>
              </w:rPr>
              <w:t>Forefoot Flexion</w:t>
            </w:r>
          </w:p>
        </w:tc>
      </w:tr>
      <w:tr w:rsidR="00980B8A" w:rsidRPr="00D4397C" w14:paraId="3F80D7D0" w14:textId="77777777" w:rsidTr="0029293E">
        <w:trPr>
          <w:trHeight w:val="680"/>
        </w:trPr>
        <w:tc>
          <w:tcPr>
            <w:tcW w:w="1824" w:type="dxa"/>
            <w:hideMark/>
          </w:tcPr>
          <w:p w14:paraId="7C39D07A"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Maximum Dorsiflexion Torque (Nm)</w:t>
            </w:r>
          </w:p>
        </w:tc>
        <w:tc>
          <w:tcPr>
            <w:tcW w:w="844" w:type="dxa"/>
            <w:noWrap/>
            <w:hideMark/>
          </w:tcPr>
          <w:p w14:paraId="50FFD12E"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10.91</w:t>
            </w:r>
          </w:p>
        </w:tc>
        <w:tc>
          <w:tcPr>
            <w:tcW w:w="984" w:type="dxa"/>
            <w:noWrap/>
            <w:hideMark/>
          </w:tcPr>
          <w:p w14:paraId="0108AB1B"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25</w:t>
            </w:r>
          </w:p>
        </w:tc>
        <w:tc>
          <w:tcPr>
            <w:tcW w:w="1310" w:type="dxa"/>
            <w:noWrap/>
            <w:hideMark/>
          </w:tcPr>
          <w:p w14:paraId="4498D2AC"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2.32</w:t>
            </w:r>
          </w:p>
        </w:tc>
        <w:tc>
          <w:tcPr>
            <w:tcW w:w="1567" w:type="dxa"/>
            <w:noWrap/>
            <w:hideMark/>
          </w:tcPr>
          <w:p w14:paraId="35D6DC3D"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08</w:t>
            </w:r>
          </w:p>
        </w:tc>
        <w:tc>
          <w:tcPr>
            <w:tcW w:w="2248" w:type="dxa"/>
            <w:noWrap/>
            <w:hideMark/>
          </w:tcPr>
          <w:p w14:paraId="0ECBE79B"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73</w:t>
            </w:r>
          </w:p>
        </w:tc>
      </w:tr>
      <w:tr w:rsidR="00980B8A" w:rsidRPr="00D4397C" w14:paraId="636EC71C" w14:textId="77777777" w:rsidTr="0029293E">
        <w:trPr>
          <w:trHeight w:val="313"/>
        </w:trPr>
        <w:tc>
          <w:tcPr>
            <w:tcW w:w="8777" w:type="dxa"/>
            <w:gridSpan w:val="6"/>
            <w:shd w:val="clear" w:color="auto" w:fill="D0CECE" w:themeFill="background2" w:themeFillShade="E6"/>
          </w:tcPr>
          <w:p w14:paraId="4CE40A5F" w14:textId="77777777" w:rsidR="00980B8A" w:rsidRPr="00942D96" w:rsidRDefault="00980B8A" w:rsidP="009B3ED5">
            <w:pPr>
              <w:jc w:val="both"/>
              <w:rPr>
                <w:rFonts w:asciiTheme="majorHAnsi" w:hAnsiTheme="majorHAnsi" w:cstheme="majorHAnsi"/>
                <w:b/>
                <w:bCs/>
                <w:sz w:val="22"/>
                <w:szCs w:val="22"/>
              </w:rPr>
            </w:pPr>
            <w:r w:rsidRPr="00942D96">
              <w:rPr>
                <w:rFonts w:asciiTheme="majorHAnsi" w:hAnsiTheme="majorHAnsi" w:cstheme="majorHAnsi"/>
                <w:b/>
                <w:bCs/>
                <w:sz w:val="22"/>
                <w:szCs w:val="22"/>
              </w:rPr>
              <w:t>Midfoot Torsion</w:t>
            </w:r>
          </w:p>
        </w:tc>
      </w:tr>
      <w:tr w:rsidR="00980B8A" w:rsidRPr="00D4397C" w14:paraId="06F924A5" w14:textId="77777777" w:rsidTr="0029293E">
        <w:trPr>
          <w:trHeight w:val="680"/>
        </w:trPr>
        <w:tc>
          <w:tcPr>
            <w:tcW w:w="1824" w:type="dxa"/>
            <w:hideMark/>
          </w:tcPr>
          <w:p w14:paraId="2BD96CE4"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Maximum Inversion Torque (Nm)</w:t>
            </w:r>
          </w:p>
        </w:tc>
        <w:tc>
          <w:tcPr>
            <w:tcW w:w="844" w:type="dxa"/>
            <w:noWrap/>
            <w:hideMark/>
          </w:tcPr>
          <w:p w14:paraId="4F3339FF"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6.07</w:t>
            </w:r>
          </w:p>
        </w:tc>
        <w:tc>
          <w:tcPr>
            <w:tcW w:w="984" w:type="dxa"/>
            <w:noWrap/>
            <w:hideMark/>
          </w:tcPr>
          <w:p w14:paraId="7B44DD4D"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19</w:t>
            </w:r>
          </w:p>
        </w:tc>
        <w:tc>
          <w:tcPr>
            <w:tcW w:w="1310" w:type="dxa"/>
            <w:noWrap/>
            <w:hideMark/>
          </w:tcPr>
          <w:p w14:paraId="1BEAC1DE"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3.14</w:t>
            </w:r>
          </w:p>
        </w:tc>
        <w:tc>
          <w:tcPr>
            <w:tcW w:w="1567" w:type="dxa"/>
            <w:noWrap/>
            <w:hideMark/>
          </w:tcPr>
          <w:p w14:paraId="181C34E6"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06</w:t>
            </w:r>
          </w:p>
        </w:tc>
        <w:tc>
          <w:tcPr>
            <w:tcW w:w="2248" w:type="dxa"/>
            <w:noWrap/>
            <w:hideMark/>
          </w:tcPr>
          <w:p w14:paraId="0D260777"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99</w:t>
            </w:r>
          </w:p>
        </w:tc>
      </w:tr>
      <w:tr w:rsidR="00980B8A" w:rsidRPr="00D4397C" w14:paraId="64CA4EE0" w14:textId="77777777" w:rsidTr="0029293E">
        <w:trPr>
          <w:trHeight w:val="680"/>
        </w:trPr>
        <w:tc>
          <w:tcPr>
            <w:tcW w:w="1824" w:type="dxa"/>
            <w:hideMark/>
          </w:tcPr>
          <w:p w14:paraId="1EFF7B33"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xml:space="preserve">Maximum Eversion Torque (Nm) </w:t>
            </w:r>
          </w:p>
        </w:tc>
        <w:tc>
          <w:tcPr>
            <w:tcW w:w="844" w:type="dxa"/>
            <w:noWrap/>
            <w:hideMark/>
          </w:tcPr>
          <w:p w14:paraId="4A262247"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8.48</w:t>
            </w:r>
          </w:p>
        </w:tc>
        <w:tc>
          <w:tcPr>
            <w:tcW w:w="984" w:type="dxa"/>
            <w:noWrap/>
            <w:hideMark/>
          </w:tcPr>
          <w:p w14:paraId="33FDD3F6"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53</w:t>
            </w:r>
          </w:p>
        </w:tc>
        <w:tc>
          <w:tcPr>
            <w:tcW w:w="1310" w:type="dxa"/>
            <w:noWrap/>
            <w:hideMark/>
          </w:tcPr>
          <w:p w14:paraId="2BB959DD"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6.24</w:t>
            </w:r>
          </w:p>
        </w:tc>
        <w:tc>
          <w:tcPr>
            <w:tcW w:w="1567" w:type="dxa"/>
            <w:noWrap/>
            <w:hideMark/>
          </w:tcPr>
          <w:p w14:paraId="00B9306E"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17</w:t>
            </w:r>
          </w:p>
        </w:tc>
        <w:tc>
          <w:tcPr>
            <w:tcW w:w="2248" w:type="dxa"/>
            <w:noWrap/>
            <w:hideMark/>
          </w:tcPr>
          <w:p w14:paraId="5B83A7D4"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1.97</w:t>
            </w:r>
          </w:p>
        </w:tc>
      </w:tr>
      <w:tr w:rsidR="00980B8A" w:rsidRPr="00D4397C" w14:paraId="10B9BBB7" w14:textId="77777777" w:rsidTr="0029293E">
        <w:trPr>
          <w:trHeight w:val="342"/>
        </w:trPr>
        <w:tc>
          <w:tcPr>
            <w:tcW w:w="8777" w:type="dxa"/>
            <w:gridSpan w:val="6"/>
            <w:shd w:val="clear" w:color="auto" w:fill="D0CECE" w:themeFill="background2" w:themeFillShade="E6"/>
          </w:tcPr>
          <w:p w14:paraId="4040CB08" w14:textId="77777777" w:rsidR="00980B8A" w:rsidRPr="00942D96" w:rsidRDefault="00980B8A" w:rsidP="009B3ED5">
            <w:pPr>
              <w:jc w:val="both"/>
              <w:rPr>
                <w:rFonts w:asciiTheme="majorHAnsi" w:hAnsiTheme="majorHAnsi" w:cstheme="majorHAnsi"/>
                <w:b/>
                <w:bCs/>
                <w:sz w:val="22"/>
                <w:szCs w:val="22"/>
              </w:rPr>
            </w:pPr>
            <w:r w:rsidRPr="00942D96">
              <w:rPr>
                <w:rFonts w:asciiTheme="majorHAnsi" w:hAnsiTheme="majorHAnsi" w:cstheme="majorHAnsi"/>
                <w:b/>
                <w:bCs/>
                <w:sz w:val="22"/>
                <w:szCs w:val="22"/>
              </w:rPr>
              <w:t>Ankle Inversion/Eversion</w:t>
            </w:r>
          </w:p>
        </w:tc>
      </w:tr>
      <w:tr w:rsidR="00980B8A" w:rsidRPr="00D4397C" w14:paraId="34B9B16C" w14:textId="77777777" w:rsidTr="0029293E">
        <w:trPr>
          <w:trHeight w:val="680"/>
        </w:trPr>
        <w:tc>
          <w:tcPr>
            <w:tcW w:w="1824" w:type="dxa"/>
            <w:hideMark/>
          </w:tcPr>
          <w:p w14:paraId="40630BBC"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Maximum Inversion Torque (Nm)</w:t>
            </w:r>
          </w:p>
        </w:tc>
        <w:tc>
          <w:tcPr>
            <w:tcW w:w="844" w:type="dxa"/>
            <w:noWrap/>
            <w:hideMark/>
          </w:tcPr>
          <w:p w14:paraId="32C6043D"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3.77</w:t>
            </w:r>
          </w:p>
        </w:tc>
        <w:tc>
          <w:tcPr>
            <w:tcW w:w="984" w:type="dxa"/>
            <w:noWrap/>
            <w:hideMark/>
          </w:tcPr>
          <w:p w14:paraId="719D62F0"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28</w:t>
            </w:r>
          </w:p>
        </w:tc>
        <w:tc>
          <w:tcPr>
            <w:tcW w:w="1310" w:type="dxa"/>
            <w:noWrap/>
            <w:hideMark/>
          </w:tcPr>
          <w:p w14:paraId="3DE975AB"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7.56</w:t>
            </w:r>
          </w:p>
        </w:tc>
        <w:tc>
          <w:tcPr>
            <w:tcW w:w="1567" w:type="dxa"/>
            <w:noWrap/>
            <w:hideMark/>
          </w:tcPr>
          <w:p w14:paraId="4053EAED"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09</w:t>
            </w:r>
          </w:p>
        </w:tc>
        <w:tc>
          <w:tcPr>
            <w:tcW w:w="2248" w:type="dxa"/>
            <w:noWrap/>
            <w:hideMark/>
          </w:tcPr>
          <w:p w14:paraId="6E685CB6"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2.39</w:t>
            </w:r>
          </w:p>
        </w:tc>
      </w:tr>
      <w:tr w:rsidR="00980B8A" w:rsidRPr="00D4397C" w14:paraId="3C8BC136" w14:textId="77777777" w:rsidTr="0029293E">
        <w:trPr>
          <w:trHeight w:val="680"/>
        </w:trPr>
        <w:tc>
          <w:tcPr>
            <w:tcW w:w="1824" w:type="dxa"/>
            <w:hideMark/>
          </w:tcPr>
          <w:p w14:paraId="52D84716"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 xml:space="preserve">Maximum Eversion Torque (Nm) </w:t>
            </w:r>
          </w:p>
        </w:tc>
        <w:tc>
          <w:tcPr>
            <w:tcW w:w="844" w:type="dxa"/>
            <w:noWrap/>
            <w:hideMark/>
          </w:tcPr>
          <w:p w14:paraId="4E2C0270"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3.80</w:t>
            </w:r>
          </w:p>
        </w:tc>
        <w:tc>
          <w:tcPr>
            <w:tcW w:w="984" w:type="dxa"/>
            <w:noWrap/>
            <w:hideMark/>
          </w:tcPr>
          <w:p w14:paraId="09666EAA"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41</w:t>
            </w:r>
          </w:p>
        </w:tc>
        <w:tc>
          <w:tcPr>
            <w:tcW w:w="1310" w:type="dxa"/>
            <w:noWrap/>
            <w:hideMark/>
          </w:tcPr>
          <w:p w14:paraId="39B0196B"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10.73</w:t>
            </w:r>
          </w:p>
        </w:tc>
        <w:tc>
          <w:tcPr>
            <w:tcW w:w="1567" w:type="dxa"/>
            <w:noWrap/>
            <w:hideMark/>
          </w:tcPr>
          <w:p w14:paraId="33CBF769"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13</w:t>
            </w:r>
          </w:p>
        </w:tc>
        <w:tc>
          <w:tcPr>
            <w:tcW w:w="2248" w:type="dxa"/>
            <w:noWrap/>
            <w:hideMark/>
          </w:tcPr>
          <w:p w14:paraId="32DF534F"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3.39</w:t>
            </w:r>
          </w:p>
        </w:tc>
      </w:tr>
      <w:tr w:rsidR="00980B8A" w:rsidRPr="00D4397C" w14:paraId="41C066CF" w14:textId="77777777" w:rsidTr="0029293E">
        <w:trPr>
          <w:trHeight w:val="343"/>
        </w:trPr>
        <w:tc>
          <w:tcPr>
            <w:tcW w:w="8777" w:type="dxa"/>
            <w:gridSpan w:val="6"/>
            <w:shd w:val="clear" w:color="auto" w:fill="D0CECE" w:themeFill="background2" w:themeFillShade="E6"/>
          </w:tcPr>
          <w:p w14:paraId="58800158" w14:textId="77777777" w:rsidR="00980B8A" w:rsidRPr="001278BD" w:rsidRDefault="00980B8A" w:rsidP="009B3ED5">
            <w:pPr>
              <w:jc w:val="both"/>
              <w:rPr>
                <w:rFonts w:asciiTheme="majorHAnsi" w:hAnsiTheme="majorHAnsi" w:cstheme="majorHAnsi"/>
                <w:b/>
                <w:bCs/>
                <w:sz w:val="22"/>
                <w:szCs w:val="22"/>
              </w:rPr>
            </w:pPr>
            <w:r>
              <w:rPr>
                <w:rFonts w:asciiTheme="majorHAnsi" w:hAnsiTheme="majorHAnsi" w:cstheme="majorHAnsi"/>
                <w:b/>
                <w:bCs/>
                <w:sz w:val="22"/>
                <w:szCs w:val="22"/>
              </w:rPr>
              <w:t>Ankle</w:t>
            </w:r>
            <w:r w:rsidRPr="001278BD">
              <w:rPr>
                <w:rFonts w:asciiTheme="majorHAnsi" w:hAnsiTheme="majorHAnsi" w:cstheme="majorHAnsi"/>
                <w:b/>
                <w:bCs/>
                <w:sz w:val="22"/>
                <w:szCs w:val="22"/>
              </w:rPr>
              <w:t xml:space="preserve"> Plantarflexion</w:t>
            </w:r>
            <w:r>
              <w:rPr>
                <w:rFonts w:asciiTheme="majorHAnsi" w:hAnsiTheme="majorHAnsi" w:cstheme="majorHAnsi"/>
                <w:b/>
                <w:bCs/>
                <w:sz w:val="22"/>
                <w:szCs w:val="22"/>
              </w:rPr>
              <w:t>/</w:t>
            </w:r>
            <w:r w:rsidRPr="001278BD">
              <w:rPr>
                <w:rFonts w:asciiTheme="majorHAnsi" w:hAnsiTheme="majorHAnsi" w:cstheme="majorHAnsi"/>
                <w:b/>
                <w:bCs/>
                <w:sz w:val="22"/>
                <w:szCs w:val="22"/>
              </w:rPr>
              <w:t>Dorsiflexion</w:t>
            </w:r>
          </w:p>
        </w:tc>
      </w:tr>
      <w:tr w:rsidR="00980B8A" w:rsidRPr="00D4397C" w14:paraId="2CF27D76" w14:textId="77777777" w:rsidTr="0029293E">
        <w:trPr>
          <w:trHeight w:val="1000"/>
        </w:trPr>
        <w:tc>
          <w:tcPr>
            <w:tcW w:w="1824" w:type="dxa"/>
            <w:hideMark/>
          </w:tcPr>
          <w:p w14:paraId="0D34E4E0"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Maximum Plantarflexion Torque (Nm)</w:t>
            </w:r>
          </w:p>
        </w:tc>
        <w:tc>
          <w:tcPr>
            <w:tcW w:w="844" w:type="dxa"/>
            <w:noWrap/>
            <w:hideMark/>
          </w:tcPr>
          <w:p w14:paraId="413D1867"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6.42</w:t>
            </w:r>
          </w:p>
        </w:tc>
        <w:tc>
          <w:tcPr>
            <w:tcW w:w="984" w:type="dxa"/>
            <w:noWrap/>
            <w:hideMark/>
          </w:tcPr>
          <w:p w14:paraId="5FDDF5A4"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46</w:t>
            </w:r>
          </w:p>
        </w:tc>
        <w:tc>
          <w:tcPr>
            <w:tcW w:w="1310" w:type="dxa"/>
            <w:noWrap/>
            <w:hideMark/>
          </w:tcPr>
          <w:p w14:paraId="612586B1"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7.11</w:t>
            </w:r>
          </w:p>
        </w:tc>
        <w:tc>
          <w:tcPr>
            <w:tcW w:w="1567" w:type="dxa"/>
            <w:noWrap/>
            <w:hideMark/>
          </w:tcPr>
          <w:p w14:paraId="77AD26A3"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14</w:t>
            </w:r>
          </w:p>
        </w:tc>
        <w:tc>
          <w:tcPr>
            <w:tcW w:w="2248" w:type="dxa"/>
            <w:noWrap/>
            <w:hideMark/>
          </w:tcPr>
          <w:p w14:paraId="48B04276"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2.25</w:t>
            </w:r>
          </w:p>
        </w:tc>
      </w:tr>
      <w:tr w:rsidR="00980B8A" w:rsidRPr="00D4397C" w14:paraId="148F23CB" w14:textId="77777777" w:rsidTr="0029293E">
        <w:trPr>
          <w:trHeight w:val="900"/>
        </w:trPr>
        <w:tc>
          <w:tcPr>
            <w:tcW w:w="1824" w:type="dxa"/>
            <w:hideMark/>
          </w:tcPr>
          <w:p w14:paraId="6DC3F47A"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Maximum Dorsiflexion Torque (Nm)</w:t>
            </w:r>
          </w:p>
        </w:tc>
        <w:tc>
          <w:tcPr>
            <w:tcW w:w="844" w:type="dxa"/>
            <w:noWrap/>
            <w:hideMark/>
          </w:tcPr>
          <w:p w14:paraId="1186D9A5"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4.71</w:t>
            </w:r>
          </w:p>
        </w:tc>
        <w:tc>
          <w:tcPr>
            <w:tcW w:w="984" w:type="dxa"/>
            <w:noWrap/>
            <w:hideMark/>
          </w:tcPr>
          <w:p w14:paraId="7D584303"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18</w:t>
            </w:r>
          </w:p>
        </w:tc>
        <w:tc>
          <w:tcPr>
            <w:tcW w:w="1310" w:type="dxa"/>
            <w:noWrap/>
            <w:hideMark/>
          </w:tcPr>
          <w:p w14:paraId="3E0FD382"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3.85</w:t>
            </w:r>
          </w:p>
        </w:tc>
        <w:tc>
          <w:tcPr>
            <w:tcW w:w="1567" w:type="dxa"/>
            <w:noWrap/>
            <w:hideMark/>
          </w:tcPr>
          <w:p w14:paraId="0032012A"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0.06</w:t>
            </w:r>
          </w:p>
        </w:tc>
        <w:tc>
          <w:tcPr>
            <w:tcW w:w="2248" w:type="dxa"/>
            <w:noWrap/>
            <w:hideMark/>
          </w:tcPr>
          <w:p w14:paraId="1963610E" w14:textId="77777777" w:rsidR="00980B8A" w:rsidRPr="00D4397C" w:rsidRDefault="00980B8A" w:rsidP="009B3ED5">
            <w:pPr>
              <w:jc w:val="both"/>
              <w:rPr>
                <w:rFonts w:asciiTheme="majorHAnsi" w:hAnsiTheme="majorHAnsi" w:cstheme="majorHAnsi"/>
                <w:sz w:val="22"/>
                <w:szCs w:val="22"/>
              </w:rPr>
            </w:pPr>
            <w:r w:rsidRPr="00D4397C">
              <w:rPr>
                <w:rFonts w:asciiTheme="majorHAnsi" w:hAnsiTheme="majorHAnsi" w:cstheme="majorHAnsi"/>
                <w:sz w:val="22"/>
                <w:szCs w:val="22"/>
              </w:rPr>
              <w:t>1.22</w:t>
            </w:r>
          </w:p>
        </w:tc>
      </w:tr>
    </w:tbl>
    <w:p w14:paraId="525CCC16" w14:textId="77777777" w:rsidR="00980B8A" w:rsidRDefault="00980B8A" w:rsidP="00980B8A">
      <w:pPr>
        <w:jc w:val="both"/>
        <w:rPr>
          <w:rFonts w:cstheme="minorHAnsi"/>
        </w:rPr>
      </w:pPr>
    </w:p>
    <w:p w14:paraId="4D0E53DF" w14:textId="76891537" w:rsidR="00980B8A" w:rsidRDefault="00980B8A" w:rsidP="000D2520">
      <w:pPr>
        <w:spacing w:line="360" w:lineRule="auto"/>
        <w:jc w:val="both"/>
        <w:rPr>
          <w:rFonts w:cstheme="minorHAnsi"/>
        </w:rPr>
      </w:pPr>
      <w:r>
        <w:rPr>
          <w:rFonts w:cstheme="minorHAnsi"/>
        </w:rPr>
        <w:t xml:space="preserve">The standard error of the mean fell within a +/- 4% range for all loading scenarios providing an acceptable margin of error </w:t>
      </w:r>
      <w:r>
        <w:rPr>
          <w:rFonts w:cstheme="minorHAnsi"/>
        </w:rPr>
        <w:fldChar w:fldCharType="begin" w:fldLock="1"/>
      </w:r>
      <w:r w:rsidR="00016B99">
        <w:rPr>
          <w:rFonts w:cstheme="minorHAnsi"/>
        </w:rPr>
        <w:instrText>ADDIN CSL_CITATION {"citationItems":[{"id":"ITEM-1","itemData":{"DOI":"10.11613/BM.2008.002/FULLARTICLE","ISSN":"13300962","abstract":"Standard error statistics are a class of inferential statistics that function somewhat like descriptive statistics in that they permit the researcher to construct confidence intervals about the obtained sample statistic. The confidence interval so constructed provides an estimate of the interval in which the population parameter will fall. The two most commonly used standard error statistics are the standard error of the mean and the standard error of the estimate. The standard error of the mean permits the researcher to construct a confidence interval in which the population mean is likely to fall. The formula, (1-P) (most often P &lt;0.05) is the probability that the population mean will fall in the calculated interval (usually 95%). The Standard Error of the estimate is the other standard error statistic most commonly used by researchers. This statistic is used with the correlation measure, the Pearson R. It can allow the researcher to construct a confidence interval within which the true population correlation will fall. The computations derived from the r and the standard error of the estimate can be used to determine how precise an estimate of the population correlation is the sample correlation statistic. The standard error is an important indicator of how precise an estimate of the population parameter the sample statistic is. Taken together with such measures as effect size, p-value and sample size, the effect size can be a useful tool to the researcher who seeks to understand the accuracy of statistics calculated on random samples.","author":[{"dropping-particle":"","family":"McHugh","given":"Mary L.","non-dropping-particle":"","parse-names":false,"suffix":""}],"container-title":"Biochemia Medica","id":"ITEM-1","issue":"1","issued":{"date-parts":[["2008","2","15"]]},"page":"7-13","publisher":"Biochemia Medica, Editorial Office","title":"Standard error: Meaning and interpretation","type":"article-journal","volume":"18"},"uris":["http://www.mendeley.com/documents/?uuid=01beb9fa-8c08-3059-a96c-1a795f02bd03"]}],"mendeley":{"formattedCitation":"(McHugh, 2008)","plainTextFormattedCitation":"(McHugh, 2008)","previouslyFormattedCitation":"(McHugh, 2008)"},"properties":{"noteIndex":0},"schema":"https://github.com/citation-style-language/schema/raw/master/csl-citation.json"}</w:instrText>
      </w:r>
      <w:r>
        <w:rPr>
          <w:rFonts w:cstheme="minorHAnsi"/>
        </w:rPr>
        <w:fldChar w:fldCharType="separate"/>
      </w:r>
      <w:r w:rsidR="00FD2112" w:rsidRPr="00FD2112">
        <w:rPr>
          <w:rFonts w:cstheme="minorHAnsi"/>
          <w:noProof/>
        </w:rPr>
        <w:t>(McHugh, 2008)</w:t>
      </w:r>
      <w:r>
        <w:rPr>
          <w:rFonts w:cstheme="minorHAnsi"/>
        </w:rPr>
        <w:fldChar w:fldCharType="end"/>
      </w:r>
      <w:r>
        <w:rPr>
          <w:rFonts w:cstheme="minorHAnsi"/>
        </w:rPr>
        <w:t>. The largest variations of SEM were seen for both ankle loading scenarios.</w:t>
      </w:r>
    </w:p>
    <w:p w14:paraId="761EEC68" w14:textId="5394525C" w:rsidR="00621D85" w:rsidRPr="00177CC8" w:rsidRDefault="00980B8A" w:rsidP="00621D85">
      <w:pPr>
        <w:spacing w:line="360" w:lineRule="auto"/>
        <w:jc w:val="both"/>
        <w:rPr>
          <w:rFonts w:cstheme="minorHAnsi"/>
        </w:rPr>
      </w:pPr>
      <w:r>
        <w:rPr>
          <w:rFonts w:cstheme="minorHAnsi"/>
        </w:rPr>
        <w:t xml:space="preserve">An additional measure of consistency was performed by a </w:t>
      </w:r>
      <w:r w:rsidR="009324B5">
        <w:rPr>
          <w:rFonts w:cstheme="minorHAnsi"/>
        </w:rPr>
        <w:t xml:space="preserve">proportional </w:t>
      </w:r>
      <w:r>
        <w:rPr>
          <w:rFonts w:cstheme="minorHAnsi"/>
        </w:rPr>
        <w:t xml:space="preserve">comparison of successive means with the mean value of the total 10 test runs. The projection of the ratio comparison of successive means against the mean of the total 10 test runs is presented in </w:t>
      </w:r>
      <w:r w:rsidR="00215406">
        <w:rPr>
          <w:rFonts w:cstheme="minorHAnsi"/>
        </w:rPr>
        <w:fldChar w:fldCharType="begin"/>
      </w:r>
      <w:r w:rsidR="00215406">
        <w:rPr>
          <w:rFonts w:cstheme="minorHAnsi"/>
        </w:rPr>
        <w:instrText xml:space="preserve"> REF _Ref138970981 \h </w:instrText>
      </w:r>
      <w:r w:rsidR="000D2520">
        <w:rPr>
          <w:rFonts w:cstheme="minorHAnsi"/>
        </w:rPr>
        <w:instrText xml:space="preserve"> \* MERGEFORMAT </w:instrText>
      </w:r>
      <w:r w:rsidR="00215406">
        <w:rPr>
          <w:rFonts w:cstheme="minorHAnsi"/>
        </w:rPr>
      </w:r>
      <w:r w:rsidR="00215406">
        <w:rPr>
          <w:rFonts w:cstheme="minorHAnsi"/>
        </w:rPr>
        <w:fldChar w:fldCharType="separate"/>
      </w:r>
      <w:r w:rsidR="00215406">
        <w:t>Figure</w:t>
      </w:r>
      <w:r w:rsidR="00B44A9F">
        <w:t>s</w:t>
      </w:r>
      <w:r w:rsidR="00215406">
        <w:t xml:space="preserve"> </w:t>
      </w:r>
      <w:r w:rsidR="00215406">
        <w:rPr>
          <w:noProof/>
        </w:rPr>
        <w:t>6</w:t>
      </w:r>
      <w:r w:rsidR="00215406">
        <w:noBreakHyphen/>
      </w:r>
      <w:r w:rsidR="00215406">
        <w:rPr>
          <w:noProof/>
        </w:rPr>
        <w:t>32</w:t>
      </w:r>
      <w:r w:rsidR="00215406">
        <w:rPr>
          <w:rFonts w:cstheme="minorHAnsi"/>
        </w:rPr>
        <w:fldChar w:fldCharType="end"/>
      </w:r>
      <w:r w:rsidR="00215406">
        <w:rPr>
          <w:rFonts w:cstheme="minorHAnsi"/>
        </w:rPr>
        <w:t xml:space="preserve">, </w:t>
      </w:r>
      <w:r w:rsidR="00215406">
        <w:rPr>
          <w:rFonts w:cstheme="minorHAnsi"/>
        </w:rPr>
        <w:fldChar w:fldCharType="begin"/>
      </w:r>
      <w:r w:rsidR="00215406">
        <w:rPr>
          <w:rFonts w:cstheme="minorHAnsi"/>
        </w:rPr>
        <w:instrText xml:space="preserve"> REF _Ref138971002 \h </w:instrText>
      </w:r>
      <w:r w:rsidR="000D2520">
        <w:rPr>
          <w:rFonts w:cstheme="minorHAnsi"/>
        </w:rPr>
        <w:instrText xml:space="preserve"> \* MERGEFORMAT </w:instrText>
      </w:r>
      <w:r w:rsidR="00215406">
        <w:rPr>
          <w:rFonts w:cstheme="minorHAnsi"/>
        </w:rPr>
      </w:r>
      <w:r w:rsidR="00215406">
        <w:rPr>
          <w:rFonts w:cstheme="minorHAnsi"/>
        </w:rPr>
        <w:fldChar w:fldCharType="separate"/>
      </w:r>
      <w:r w:rsidR="00215406">
        <w:rPr>
          <w:noProof/>
        </w:rPr>
        <w:t>6</w:t>
      </w:r>
      <w:r w:rsidR="00215406">
        <w:noBreakHyphen/>
      </w:r>
      <w:r w:rsidR="00215406">
        <w:rPr>
          <w:noProof/>
        </w:rPr>
        <w:t>33</w:t>
      </w:r>
      <w:r w:rsidR="00215406">
        <w:rPr>
          <w:rFonts w:cstheme="minorHAnsi"/>
        </w:rPr>
        <w:fldChar w:fldCharType="end"/>
      </w:r>
      <w:r w:rsidR="00B44A9F">
        <w:rPr>
          <w:rFonts w:cstheme="minorHAnsi"/>
        </w:rPr>
        <w:t>,</w:t>
      </w:r>
      <w:r w:rsidR="00B44A9F">
        <w:rPr>
          <w:rFonts w:cstheme="minorHAnsi"/>
        </w:rPr>
        <w:fldChar w:fldCharType="begin"/>
      </w:r>
      <w:r w:rsidR="00B44A9F">
        <w:rPr>
          <w:rFonts w:cstheme="minorHAnsi"/>
        </w:rPr>
        <w:instrText xml:space="preserve"> REF _Ref138971344 \h </w:instrText>
      </w:r>
      <w:r w:rsidR="000D2520">
        <w:rPr>
          <w:rFonts w:cstheme="minorHAnsi"/>
        </w:rPr>
        <w:instrText xml:space="preserve"> \* MERGEFORMAT </w:instrText>
      </w:r>
      <w:r w:rsidR="00B44A9F">
        <w:rPr>
          <w:rFonts w:cstheme="minorHAnsi"/>
        </w:rPr>
      </w:r>
      <w:r w:rsidR="00B44A9F">
        <w:rPr>
          <w:rFonts w:cstheme="minorHAnsi"/>
        </w:rPr>
        <w:fldChar w:fldCharType="separate"/>
      </w:r>
      <w:r w:rsidR="00B44A9F">
        <w:t xml:space="preserve"> </w:t>
      </w:r>
      <w:r w:rsidR="00B44A9F">
        <w:rPr>
          <w:noProof/>
        </w:rPr>
        <w:t>6</w:t>
      </w:r>
      <w:r w:rsidR="00B44A9F">
        <w:noBreakHyphen/>
      </w:r>
      <w:r w:rsidR="00B44A9F">
        <w:rPr>
          <w:noProof/>
        </w:rPr>
        <w:t>34</w:t>
      </w:r>
      <w:r w:rsidR="00B44A9F">
        <w:rPr>
          <w:rFonts w:cstheme="minorHAnsi"/>
        </w:rPr>
        <w:fldChar w:fldCharType="end"/>
      </w:r>
      <w:r w:rsidR="00B44A9F">
        <w:rPr>
          <w:rFonts w:cstheme="minorHAnsi"/>
        </w:rPr>
        <w:t xml:space="preserve">, </w:t>
      </w:r>
      <w:r w:rsidR="00B44A9F">
        <w:rPr>
          <w:rFonts w:cstheme="minorHAnsi"/>
        </w:rPr>
        <w:fldChar w:fldCharType="begin"/>
      </w:r>
      <w:r w:rsidR="00B44A9F">
        <w:rPr>
          <w:rFonts w:cstheme="minorHAnsi"/>
        </w:rPr>
        <w:instrText xml:space="preserve"> REF _Ref138971045 \h </w:instrText>
      </w:r>
      <w:r w:rsidR="000D2520">
        <w:rPr>
          <w:rFonts w:cstheme="minorHAnsi"/>
        </w:rPr>
        <w:instrText xml:space="preserve"> \* MERGEFORMAT </w:instrText>
      </w:r>
      <w:r w:rsidR="00B44A9F">
        <w:rPr>
          <w:rFonts w:cstheme="minorHAnsi"/>
        </w:rPr>
      </w:r>
      <w:r w:rsidR="00B44A9F">
        <w:rPr>
          <w:rFonts w:cstheme="minorHAnsi"/>
        </w:rPr>
        <w:fldChar w:fldCharType="separate"/>
      </w:r>
      <w:r w:rsidR="00B44A9F">
        <w:rPr>
          <w:noProof/>
        </w:rPr>
        <w:t>6</w:t>
      </w:r>
      <w:r w:rsidR="00B44A9F">
        <w:noBreakHyphen/>
      </w:r>
      <w:r w:rsidR="00B44A9F">
        <w:rPr>
          <w:noProof/>
        </w:rPr>
        <w:t>35</w:t>
      </w:r>
      <w:r w:rsidR="00B44A9F">
        <w:rPr>
          <w:rFonts w:cstheme="minorHAnsi"/>
        </w:rPr>
        <w:fldChar w:fldCharType="end"/>
      </w:r>
      <w:r w:rsidR="00127AF1" w:rsidRPr="00B425FA">
        <w:rPr>
          <w:rFonts w:cstheme="minorHAnsi"/>
        </w:rPr>
        <w:t>.</w:t>
      </w:r>
      <w:r w:rsidR="00621D85" w:rsidRPr="00B425FA">
        <w:rPr>
          <w:rFonts w:cstheme="minorHAnsi"/>
        </w:rPr>
        <w:t xml:space="preserve"> </w:t>
      </w:r>
      <w:r w:rsidR="00621D85" w:rsidRPr="009344E2">
        <w:rPr>
          <w:rFonts w:cstheme="minorHAnsi"/>
        </w:rPr>
        <w:t>The proportional comparison of successive means was seen to approach a ratio of 1 for all loading scenarios within 9-10 runs for all loading scenarios.</w:t>
      </w:r>
    </w:p>
    <w:p w14:paraId="39B462EF" w14:textId="1B6042B3" w:rsidR="00980B8A" w:rsidRPr="001119FC" w:rsidRDefault="00980B8A" w:rsidP="000D2520">
      <w:pPr>
        <w:spacing w:line="360" w:lineRule="auto"/>
        <w:jc w:val="both"/>
        <w:rPr>
          <w:rFonts w:cstheme="minorHAnsi"/>
        </w:rPr>
      </w:pPr>
    </w:p>
    <w:p w14:paraId="58444B41" w14:textId="77777777" w:rsidR="00980B8A" w:rsidRDefault="00980B8A" w:rsidP="00980B8A">
      <w:pPr>
        <w:jc w:val="both"/>
        <w:rPr>
          <w:rFonts w:cstheme="minorHAnsi"/>
        </w:rPr>
      </w:pPr>
    </w:p>
    <w:p w14:paraId="21F8826C" w14:textId="77777777" w:rsidR="003E7845" w:rsidRDefault="00980B8A" w:rsidP="003E7845">
      <w:pPr>
        <w:keepNext/>
        <w:jc w:val="both"/>
      </w:pPr>
      <w:r>
        <w:rPr>
          <w:noProof/>
        </w:rPr>
        <w:lastRenderedPageBreak/>
        <w:drawing>
          <wp:inline distT="0" distB="0" distL="0" distR="0" wp14:anchorId="2055F87A" wp14:editId="1D2A191E">
            <wp:extent cx="5390683" cy="3552283"/>
            <wp:effectExtent l="0" t="0" r="6985" b="16510"/>
            <wp:docPr id="42" name="Chart 45">
              <a:extLst xmlns:a="http://schemas.openxmlformats.org/drawingml/2006/main">
                <a:ext uri="{FF2B5EF4-FFF2-40B4-BE49-F238E27FC236}">
                  <a16:creationId xmlns:a16="http://schemas.microsoft.com/office/drawing/2014/main" id="{53DFC006-10E8-304E-BD9E-753DDFD22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4F07F40C" w14:textId="778F4D19" w:rsidR="00980B8A" w:rsidRDefault="003E7845" w:rsidP="003E7845">
      <w:pPr>
        <w:pStyle w:val="Caption"/>
        <w:jc w:val="both"/>
        <w:rPr>
          <w:rFonts w:cstheme="minorHAnsi"/>
        </w:rPr>
      </w:pPr>
      <w:bookmarkStart w:id="275" w:name="_Ref138970981"/>
      <w:bookmarkStart w:id="276" w:name="_Toc156393235"/>
      <w:r>
        <w:t xml:space="preserve">Figure </w:t>
      </w:r>
      <w:fldSimple w:instr=" STYLEREF 1 \s ">
        <w:r w:rsidR="00337CAB">
          <w:rPr>
            <w:noProof/>
          </w:rPr>
          <w:t>6</w:t>
        </w:r>
      </w:fldSimple>
      <w:r w:rsidR="00337CAB">
        <w:noBreakHyphen/>
      </w:r>
      <w:fldSimple w:instr=" SEQ Figure \* ARABIC \s 1 ">
        <w:r w:rsidR="00337CAB">
          <w:rPr>
            <w:noProof/>
          </w:rPr>
          <w:t>32</w:t>
        </w:r>
      </w:fldSimple>
      <w:bookmarkEnd w:id="275"/>
      <w:r>
        <w:t xml:space="preserve"> </w:t>
      </w:r>
      <w:r w:rsidRPr="003F4C24">
        <w:t>Forefoot Flexion Ratio of Maximum Dorsiflexion Torque Successive Means Test Run 1-10 to mean of 10th test run</w:t>
      </w:r>
      <w:bookmarkEnd w:id="276"/>
    </w:p>
    <w:p w14:paraId="1780F4C4" w14:textId="4BFC8475" w:rsidR="00980B8A" w:rsidRPr="00326AEF" w:rsidRDefault="00980B8A" w:rsidP="00980B8A">
      <w:pPr>
        <w:pStyle w:val="Caption"/>
        <w:rPr>
          <w:rFonts w:cstheme="minorHAnsi"/>
          <w:sz w:val="24"/>
          <w:szCs w:val="24"/>
        </w:rPr>
      </w:pPr>
    </w:p>
    <w:p w14:paraId="45A0C217" w14:textId="77777777" w:rsidR="003E7845" w:rsidRDefault="00980B8A" w:rsidP="003E7845">
      <w:pPr>
        <w:keepNext/>
        <w:jc w:val="both"/>
      </w:pPr>
      <w:r>
        <w:rPr>
          <w:noProof/>
        </w:rPr>
        <w:drawing>
          <wp:inline distT="0" distB="0" distL="0" distR="0" wp14:anchorId="73126199" wp14:editId="23371249">
            <wp:extent cx="5396230" cy="3609340"/>
            <wp:effectExtent l="0" t="0" r="13970" b="10160"/>
            <wp:docPr id="43" name="Chart 46">
              <a:extLst xmlns:a="http://schemas.openxmlformats.org/drawingml/2006/main">
                <a:ext uri="{FF2B5EF4-FFF2-40B4-BE49-F238E27FC236}">
                  <a16:creationId xmlns:a16="http://schemas.microsoft.com/office/drawing/2014/main" id="{DDA1D12D-7D57-E24C-87D1-B3464F35A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6FAF5E27" w14:textId="6CC1D188" w:rsidR="00980B8A" w:rsidRPr="003E7845" w:rsidRDefault="003E7845" w:rsidP="003E7845">
      <w:pPr>
        <w:pStyle w:val="Caption"/>
        <w:jc w:val="both"/>
        <w:rPr>
          <w:rFonts w:cstheme="minorHAnsi"/>
        </w:rPr>
      </w:pPr>
      <w:bookmarkStart w:id="277" w:name="_Ref138971002"/>
      <w:bookmarkStart w:id="278" w:name="_Toc156393236"/>
      <w:r>
        <w:t xml:space="preserve">Figure </w:t>
      </w:r>
      <w:fldSimple w:instr=" STYLEREF 1 \s ">
        <w:r w:rsidR="00337CAB">
          <w:rPr>
            <w:noProof/>
          </w:rPr>
          <w:t>6</w:t>
        </w:r>
      </w:fldSimple>
      <w:r w:rsidR="00337CAB">
        <w:noBreakHyphen/>
      </w:r>
      <w:fldSimple w:instr=" SEQ Figure \* ARABIC \s 1 ">
        <w:r w:rsidR="00337CAB">
          <w:rPr>
            <w:noProof/>
          </w:rPr>
          <w:t>33</w:t>
        </w:r>
      </w:fldSimple>
      <w:bookmarkEnd w:id="277"/>
      <w:r>
        <w:t xml:space="preserve"> </w:t>
      </w:r>
      <w:r w:rsidRPr="00C8135F">
        <w:t>Midfoot Torsion Ratio of Maximum Inversion Eversion Torque Successive Means Test Run 1-10 to mean of 10th test run</w:t>
      </w:r>
      <w:bookmarkEnd w:id="278"/>
    </w:p>
    <w:p w14:paraId="16CE33CD" w14:textId="77777777" w:rsidR="00D11005" w:rsidRDefault="00980B8A" w:rsidP="00D11005">
      <w:pPr>
        <w:keepNext/>
        <w:jc w:val="both"/>
      </w:pPr>
      <w:r>
        <w:rPr>
          <w:noProof/>
        </w:rPr>
        <w:lastRenderedPageBreak/>
        <w:drawing>
          <wp:inline distT="0" distB="0" distL="0" distR="0" wp14:anchorId="12C53CFC" wp14:editId="33C14772">
            <wp:extent cx="5396230" cy="3719195"/>
            <wp:effectExtent l="0" t="0" r="13970" b="14605"/>
            <wp:docPr id="44" name="Chart 47">
              <a:extLst xmlns:a="http://schemas.openxmlformats.org/drawingml/2006/main">
                <a:ext uri="{FF2B5EF4-FFF2-40B4-BE49-F238E27FC236}">
                  <a16:creationId xmlns:a16="http://schemas.microsoft.com/office/drawing/2014/main" id="{55F42AE5-7295-C345-AC31-20B2D02CFE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051DB6AA" w14:textId="4CE6ED3F" w:rsidR="00980B8A" w:rsidRDefault="00D11005" w:rsidP="00D11005">
      <w:pPr>
        <w:pStyle w:val="Caption"/>
        <w:jc w:val="both"/>
        <w:rPr>
          <w:rFonts w:cstheme="minorHAnsi"/>
        </w:rPr>
      </w:pPr>
      <w:bookmarkStart w:id="279" w:name="_Ref138971344"/>
      <w:bookmarkStart w:id="280" w:name="_Toc156393237"/>
      <w:r>
        <w:t xml:space="preserve">Figure </w:t>
      </w:r>
      <w:fldSimple w:instr=" STYLEREF 1 \s ">
        <w:r w:rsidR="00337CAB">
          <w:rPr>
            <w:noProof/>
          </w:rPr>
          <w:t>6</w:t>
        </w:r>
      </w:fldSimple>
      <w:r w:rsidR="00337CAB">
        <w:noBreakHyphen/>
      </w:r>
      <w:fldSimple w:instr=" SEQ Figure \* ARABIC \s 1 ">
        <w:r w:rsidR="00337CAB">
          <w:rPr>
            <w:noProof/>
          </w:rPr>
          <w:t>34</w:t>
        </w:r>
      </w:fldSimple>
      <w:bookmarkEnd w:id="279"/>
      <w:r>
        <w:t xml:space="preserve"> </w:t>
      </w:r>
      <w:r w:rsidRPr="00800BBF">
        <w:t xml:space="preserve">Ankle </w:t>
      </w:r>
      <w:r>
        <w:t>Inversion Eversion</w:t>
      </w:r>
      <w:r w:rsidRPr="00800BBF">
        <w:t xml:space="preserve"> Ratio of Maximum </w:t>
      </w:r>
      <w:r>
        <w:t>Inversion Eversion</w:t>
      </w:r>
      <w:r w:rsidRPr="00800BBF">
        <w:t xml:space="preserve"> Torque Successive Means Test Run 1-10 to mean of the 10th test run</w:t>
      </w:r>
      <w:bookmarkEnd w:id="280"/>
    </w:p>
    <w:p w14:paraId="5FF5416B" w14:textId="77777777" w:rsidR="00980B8A" w:rsidRDefault="00980B8A" w:rsidP="00980B8A">
      <w:pPr>
        <w:jc w:val="both"/>
        <w:rPr>
          <w:rFonts w:cstheme="minorHAnsi"/>
          <w:b/>
          <w:bCs/>
        </w:rPr>
      </w:pPr>
    </w:p>
    <w:p w14:paraId="5147F552" w14:textId="77777777" w:rsidR="00440EEB" w:rsidRDefault="00980B8A" w:rsidP="00440EEB">
      <w:pPr>
        <w:keepNext/>
        <w:jc w:val="both"/>
      </w:pPr>
      <w:r>
        <w:rPr>
          <w:noProof/>
        </w:rPr>
        <w:drawing>
          <wp:inline distT="0" distB="0" distL="0" distR="0" wp14:anchorId="18DEA739" wp14:editId="30C20223">
            <wp:extent cx="5396230" cy="3136265"/>
            <wp:effectExtent l="0" t="0" r="13970" b="13335"/>
            <wp:docPr id="45" name="Chart 48">
              <a:extLst xmlns:a="http://schemas.openxmlformats.org/drawingml/2006/main">
                <a:ext uri="{FF2B5EF4-FFF2-40B4-BE49-F238E27FC236}">
                  <a16:creationId xmlns:a16="http://schemas.microsoft.com/office/drawing/2014/main" id="{4EA26431-7783-CC43-AE95-16A34E0FD5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29266ECF" w14:textId="25247B0A" w:rsidR="00980B8A" w:rsidRPr="00440EEB" w:rsidRDefault="00440EEB" w:rsidP="00440EEB">
      <w:pPr>
        <w:pStyle w:val="Caption"/>
        <w:jc w:val="both"/>
        <w:rPr>
          <w:rFonts w:cstheme="minorHAnsi"/>
        </w:rPr>
      </w:pPr>
      <w:bookmarkStart w:id="281" w:name="_Ref138971045"/>
      <w:bookmarkStart w:id="282" w:name="_Toc156393238"/>
      <w:r>
        <w:t xml:space="preserve">Figure </w:t>
      </w:r>
      <w:fldSimple w:instr=" STYLEREF 1 \s ">
        <w:r w:rsidR="00337CAB">
          <w:rPr>
            <w:noProof/>
          </w:rPr>
          <w:t>6</w:t>
        </w:r>
      </w:fldSimple>
      <w:r w:rsidR="00337CAB">
        <w:noBreakHyphen/>
      </w:r>
      <w:fldSimple w:instr=" SEQ Figure \* ARABIC \s 1 ">
        <w:r w:rsidR="00337CAB">
          <w:rPr>
            <w:noProof/>
          </w:rPr>
          <w:t>35</w:t>
        </w:r>
      </w:fldSimple>
      <w:bookmarkEnd w:id="281"/>
      <w:r>
        <w:t xml:space="preserve"> </w:t>
      </w:r>
      <w:r w:rsidRPr="0010597C">
        <w:t>Ankle Plantarflexion Dorsiflexion Ratio of Maximum Dorsiflexion Plantarflexion Torque Successive Means Test Run 1-10 to mean of the 10th test run</w:t>
      </w:r>
      <w:bookmarkEnd w:id="282"/>
    </w:p>
    <w:p w14:paraId="500871D1" w14:textId="77777777" w:rsidR="00DC48F8" w:rsidRDefault="00DC48F8" w:rsidP="003F38BD">
      <w:pPr>
        <w:pStyle w:val="Caption"/>
        <w:keepNext/>
      </w:pPr>
    </w:p>
    <w:p w14:paraId="579E2B08" w14:textId="77777777" w:rsidR="00980B8A" w:rsidRDefault="00980B8A" w:rsidP="00980B8A">
      <w:pPr>
        <w:jc w:val="both"/>
        <w:rPr>
          <w:rFonts w:cstheme="minorHAnsi"/>
          <w:b/>
          <w:bCs/>
          <w:sz w:val="28"/>
          <w:szCs w:val="28"/>
        </w:rPr>
      </w:pPr>
    </w:p>
    <w:p w14:paraId="46023C9F" w14:textId="77777777" w:rsidR="00980B8A" w:rsidRDefault="00980B8A">
      <w:pPr>
        <w:pStyle w:val="Heading2"/>
        <w:numPr>
          <w:ilvl w:val="1"/>
          <w:numId w:val="29"/>
        </w:numPr>
        <w:spacing w:line="360" w:lineRule="auto"/>
      </w:pPr>
      <w:bookmarkStart w:id="283" w:name="_Toc156393098"/>
      <w:bookmarkStart w:id="284" w:name="_Toc156403167"/>
      <w:bookmarkStart w:id="285" w:name="_Toc156403515"/>
      <w:bookmarkStart w:id="286" w:name="_Toc156403516"/>
      <w:bookmarkEnd w:id="283"/>
      <w:bookmarkEnd w:id="284"/>
      <w:bookmarkEnd w:id="285"/>
      <w:r>
        <w:lastRenderedPageBreak/>
        <w:t>Discussion</w:t>
      </w:r>
      <w:bookmarkEnd w:id="286"/>
    </w:p>
    <w:p w14:paraId="39A2A99F" w14:textId="77777777" w:rsidR="00DC48F8" w:rsidRPr="00DC48F8" w:rsidRDefault="00DC48F8" w:rsidP="009344E2"/>
    <w:p w14:paraId="49910D5F" w14:textId="7330073F" w:rsidR="00980B8A" w:rsidRDefault="00980B8A" w:rsidP="000950BC">
      <w:pPr>
        <w:spacing w:line="360" w:lineRule="auto"/>
        <w:jc w:val="both"/>
      </w:pPr>
      <w:r>
        <w:t xml:space="preserve">The aim of this study was to formulate a standardised method to quantify the in-situ effects that expert consensus design characteristics for OSSTF would have on the footwear's mechanical stiffness. The overall objectives were to provide a series of testing protocols to assess the consensus design characteristics in different loading scenarios from both a stability and ergonomic perspective in the coronal and sagittal plane, respectfully. A series of torque loading scenarios were developed on a bespoke torsion platform that would be representative of foot and ankle angular movement of children living with a mobility impairment </w:t>
      </w:r>
      <w:r>
        <w:fldChar w:fldCharType="begin" w:fldLock="1"/>
      </w:r>
      <w:r w:rsidR="005917E7">
        <w:instrText>ADDIN CSL_CITATION {"citationItems":[{"id":"ITEM-1","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7","5","1"]]},"page":"277-283","publisher":"Elsevier","title":"Segmental kinematic analysis of planovalgus feet during walking in children with cerebral palsy","type":"article-journal","volume":"54"},"uris":["http://www.mendeley.com/documents/?uuid=d8668ac8-2170-38fa-a748-8694fd306ab2"]},{"id":"ITEM-2","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9","2","1"]]},"page":"430-436","publisher":"Elsevier","title":"Kinematic foot types in youth with pes planovalgus secondary to cerebral palsy","type":"article-journal","volume":"68"},"uris":["http://www.mendeley.com/documents/?uuid=058c185e-759e-38a5-9c34-9904e9c6264b"]}],"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fldChar w:fldCharType="separate"/>
      </w:r>
      <w:r w:rsidR="009A28E3" w:rsidRPr="009A28E3">
        <w:rPr>
          <w:noProof/>
        </w:rPr>
        <w:t>(Amene et al., 2019; Kruger et al., 2017)</w:t>
      </w:r>
      <w:r>
        <w:fldChar w:fldCharType="end"/>
      </w:r>
      <w:r>
        <w:t>. Four torque loading scenarios were considered to capture the most important angular displacement that the footwear would be required to offer increased flexibility for ergonomics of the footwear (</w:t>
      </w:r>
      <w:r w:rsidR="00FB33C1">
        <w:t xml:space="preserve">forefoot </w:t>
      </w:r>
      <w:r>
        <w:t xml:space="preserve">flexion and </w:t>
      </w:r>
      <w:r w:rsidR="00FB33C1">
        <w:t xml:space="preserve">ankle </w:t>
      </w:r>
      <w:r>
        <w:t>plantar/dorsiflexion) and increased stiffness for stability (</w:t>
      </w:r>
      <w:r w:rsidR="00FB33C1">
        <w:t xml:space="preserve">midfoot </w:t>
      </w:r>
      <w:r>
        <w:t>torsion</w:t>
      </w:r>
      <w:r w:rsidR="00FB33C1">
        <w:t xml:space="preserve"> </w:t>
      </w:r>
      <w:r w:rsidR="00952275">
        <w:t>and ankle</w:t>
      </w:r>
      <w:r w:rsidR="00FB33C1">
        <w:t xml:space="preserve"> </w:t>
      </w:r>
      <w:r>
        <w:t>inversion/eversion). These loading scenarios involved torque loading through the sole (</w:t>
      </w:r>
      <w:r w:rsidR="00EE570D">
        <w:t xml:space="preserve">forefoot </w:t>
      </w:r>
      <w:r>
        <w:t>flexion</w:t>
      </w:r>
      <w:r w:rsidR="00EE570D">
        <w:t xml:space="preserve"> </w:t>
      </w:r>
      <w:r w:rsidR="00952275">
        <w:t>and midfoot</w:t>
      </w:r>
      <w:r w:rsidR="00EE570D">
        <w:t xml:space="preserve"> </w:t>
      </w:r>
      <w:r>
        <w:t>torsion) and via the sole and a representative ankle</w:t>
      </w:r>
      <w:r w:rsidR="00EE570D">
        <w:t>/</w:t>
      </w:r>
      <w:r>
        <w:t>shank model (</w:t>
      </w:r>
      <w:r w:rsidR="00EE570D">
        <w:t xml:space="preserve">ankle </w:t>
      </w:r>
      <w:r>
        <w:t>inversion/eversion</w:t>
      </w:r>
      <w:r w:rsidR="00EE570D">
        <w:t xml:space="preserve"> and plantar/dorsiflexion</w:t>
      </w:r>
      <w:r>
        <w:t xml:space="preserve">). Testing of the OSSTF </w:t>
      </w:r>
      <w:r w:rsidR="0036646D">
        <w:t xml:space="preserve">incorporated </w:t>
      </w:r>
      <w:r>
        <w:t xml:space="preserve">international standardised footwear testing protocols where appropriate such as determining the long testing axis of the footwear and the forefoot flexion position </w:t>
      </w:r>
      <w:r>
        <w:fldChar w:fldCharType="begin" w:fldLock="1"/>
      </w:r>
      <w:r w:rsidR="00016B99">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fldChar w:fldCharType="separate"/>
      </w:r>
      <w:r w:rsidR="00FD2112" w:rsidRPr="00FD2112">
        <w:rPr>
          <w:noProof/>
        </w:rPr>
        <w:t>(ISO, 2021)</w:t>
      </w:r>
      <w:r>
        <w:fldChar w:fldCharType="end"/>
      </w:r>
      <w:r>
        <w:t xml:space="preserve">.. Any testing protocol should produce results that accurately represent the concept under test </w:t>
      </w:r>
      <w:r w:rsidR="00DE1455">
        <w:t xml:space="preserve">and </w:t>
      </w:r>
      <w:r>
        <w:t xml:space="preserve">also provide consistent and repeatable measures to allow for meaningful analysis and comparison </w:t>
      </w:r>
      <w:r>
        <w:fldChar w:fldCharType="begin" w:fldLock="1"/>
      </w:r>
      <w:r w:rsidR="00EF53DC">
        <w:instrText>ADDIN CSL_CITATION {"citationItems":[{"id":"ITEM-1","itemData":{"DOI":"10.1590/S1806-37562018000000164","ISSN":"18063756","PMID":"30043882","abstract":"CLINICAL SCENARIO In a multicenter study in France, investigators conducted a randomized controlled trial to test the effect of prone vs. supine positioning ventilation on mortality among patients with early, severe ARDS. They showed that prolonged prone-positioning ventilation decreased 28-day mortality [hazard ratio (HR) = 0.39; 95% CI: 0.25-0.63]. (1) STUDY VALIDITY The validity of a research study refers to how well the results among the study participants represent true fi ndings among similar individuals outside the study. This concept of validity applies to all types of clinical studies, including those about prevalence, associations, interventions, and diagnosis. The validity of a research study includes two domains: internal and external validity. Internal validity is defi ned as the extent to which the observed results represent the truth in the population we are studying and, thus, are not due to methodological errors. In our example, if the authors can support that the study has internal validity, they can conclude that prone positioning reduces mortality among patients with severe ARDS. The internal validity of a study can be threatened by many factors, including errors in measurement or in the selection of participants in the study, and researchers should think about and avoid these errors. Once the internal validity of the study is established, the researcher can proceed to make a judgment regarding its external validity by asking whether the study results apply to similar patients in a different setting or not (Figure 1). In the example, we would want to evaluate if the results of the clinical trial apply to ARDS patients in other ICUs. If the patients have early, severe ARDS, probably yes, but the study results may not apply to patients with mild ARDS. External validity refers to the extent to which the results of a study are generalizable to patients in our daily practice, especially for the population that the sample is thought to represent. Lack of internal validity implies that the results of the study deviate from the truth, and, therefore, we cannot draw any conclusions; hence, if the results of a trial are not internally valid, external validity is irrelevant. (2) Lack of external validity implies that the results of the trial may not apply to patients who differ from the study population and, consequently, could lead to low adoption of the treatment tested in the trial by other clinicians. INCREASING VALIDITY OF RESEARCH STUDIES…","author":[{"dropping-particle":"","family":"Patino","given":"Cecilia Maria","non-dropping-particle":"","parse-names":false,"suffix":""},{"dropping-particle":"","family":"Ferreira","given":"Juliana Carvalho","non-dropping-particle":"","parse-names":false,"suffix":""}],"container-title":"Jornal Brasileiro de Pneumologia","id":"ITEM-1","issue":"3","issued":{"date-parts":[["2018","5","1"]]},"page":"183","publisher":"Sociedade Brasileira de Pneumologia e Tisiologia (Brazilian Thoracic Society)","title":"Internal and external validity: can you apply research study results to your patients?","type":"article-journal","volume":"44"},"uris":["http://www.mendeley.com/documents/?uuid=1204a884-75c1-31f5-b73c-205c527aba42"]},{"id":"ITEM-2","itemData":{"DOI":"10.1007/S12283-012-0106-7/FIGURES/7","ISSN":"14602687","abstract":"Since footwear flexibility impacts functional design factors, numerous studies have investigated footwear bending stiffness. However, the various methods used to measure footwear bending stiffness have some limitations. Hence, the scope of this study was to develop and quantify the reliability of a novel test set-up for measuring footwear bending stiffness. A test set-up consisting of a hydraulic testing machine, a bending apparatus and a fixation unit was created that fulfilled the requirements specified in the initial phase of the study. The test set-up was evaluated by testing 15 different boots in three series of measurements. Bending stiffness of the boots ranged from 0.61 ± 0.03 to 2.38 ± 0.08 Nm/°. Two-way analysis of variance test yielded that the test set-up enabled the reliable measurement of footwear bending stiffness. Relative measurement uncertainty ranged from 1.3 to 6.1 %. © 2012 International Sports Engineering Association.","author":[{"dropping-particle":"","family":"Krumm","given":"Dominik","non-dropping-particle":"","parse-names":false,"suffix":""},{"dropping-particle":"","family":"Schwanitz","given":"Stefan","non-dropping-particle":"","parse-names":false,"suffix":""},{"dropping-particle":"","family":"Odenwald","given":"Stephan","non-dropping-particle":"","parse-names":false,"suffix":""}],"container-title":"Sports Engineering","id":"ITEM-2","issue":"1","issued":{"date-parts":[["2013","3","1"]]},"page":"13-19","publisher":"Springer London","title":"Development and reliability quantification of a novel test set-up for measuring footwear bending stiffness","type":"article-journal","volume":"16"},"uris":["http://www.mendeley.com/documents/?uuid=68d7dcda-d030-391e-9916-3df28496d5eb"]}],"mendeley":{"formattedCitation":"(Krumm et al., 2013; Patino &amp; Ferreira, 2018)","plainTextFormattedCitation":"(Krumm et al., 2013; Patino &amp; Ferreira, 2018)","previouslyFormattedCitation":"(Krumm et al., 2013; Patino &amp; Ferreira, 2018)"},"properties":{"noteIndex":0},"schema":"https://github.com/citation-style-language/schema/raw/master/csl-citation.json"}</w:instrText>
      </w:r>
      <w:r>
        <w:fldChar w:fldCharType="separate"/>
      </w:r>
      <w:r w:rsidR="00254D00" w:rsidRPr="00254D00">
        <w:rPr>
          <w:noProof/>
        </w:rPr>
        <w:t>(Krumm et al., 2013; Patino &amp; Ferreira, 2018)</w:t>
      </w:r>
      <w:r>
        <w:fldChar w:fldCharType="end"/>
      </w:r>
      <w:r>
        <w:t>. Therefore, in addition to providing torsional testing protocols that would simulate angular movements of the foot and ankle of children</w:t>
      </w:r>
      <w:r w:rsidR="00DE1455">
        <w:t xml:space="preserve"> with mobility impairments</w:t>
      </w:r>
      <w:r>
        <w:t xml:space="preserve">, the objectives of the study also sought to provide testing protocols that would provide consistent and reliable representative values of </w:t>
      </w:r>
      <w:r w:rsidR="00A44A81">
        <w:t>the footwear's mechanical stiffness</w:t>
      </w:r>
      <w:r>
        <w:t>. The potential for a drop-off in mechanical stiffness through repeated torque cyclic loading was acknowledged. Consequently, a second objective of the testing protocol was to establish how many loading cycles would be required to reach a consistent value of maximum stiffness. From observations of the results in</w:t>
      </w:r>
      <w:r w:rsidR="0092718A">
        <w:t xml:space="preserve"> </w:t>
      </w:r>
      <w:r w:rsidR="0092718A">
        <w:fldChar w:fldCharType="begin"/>
      </w:r>
      <w:r w:rsidR="0092718A">
        <w:instrText xml:space="preserve"> REF _Ref138970617 \h </w:instrText>
      </w:r>
      <w:r w:rsidR="00ED10B0">
        <w:instrText xml:space="preserve"> \* MERGEFORMAT </w:instrText>
      </w:r>
      <w:r w:rsidR="0092718A">
        <w:fldChar w:fldCharType="separate"/>
      </w:r>
      <w:r w:rsidR="0092718A">
        <w:t>Figure</w:t>
      </w:r>
      <w:r w:rsidR="007C65AA">
        <w:t>s</w:t>
      </w:r>
      <w:r w:rsidR="0092718A">
        <w:t xml:space="preserve"> </w:t>
      </w:r>
      <w:r w:rsidR="0092718A">
        <w:rPr>
          <w:noProof/>
        </w:rPr>
        <w:t>6</w:t>
      </w:r>
      <w:r w:rsidR="0092718A">
        <w:noBreakHyphen/>
      </w:r>
      <w:r w:rsidR="0092718A">
        <w:rPr>
          <w:noProof/>
        </w:rPr>
        <w:t>28</w:t>
      </w:r>
      <w:r w:rsidR="0092718A">
        <w:fldChar w:fldCharType="end"/>
      </w:r>
      <w:r w:rsidR="0092718A">
        <w:fldChar w:fldCharType="begin"/>
      </w:r>
      <w:r w:rsidR="0092718A">
        <w:instrText xml:space="preserve"> REF _Ref138970666 \h </w:instrText>
      </w:r>
      <w:r w:rsidR="00ED10B0">
        <w:instrText xml:space="preserve"> \* MERGEFORMAT </w:instrText>
      </w:r>
      <w:r w:rsidR="0092718A">
        <w:fldChar w:fldCharType="separate"/>
      </w:r>
      <w:r w:rsidR="007C65AA">
        <w:t xml:space="preserve">, </w:t>
      </w:r>
      <w:r w:rsidR="0092718A">
        <w:rPr>
          <w:noProof/>
        </w:rPr>
        <w:t>6</w:t>
      </w:r>
      <w:r w:rsidR="0092718A">
        <w:noBreakHyphen/>
      </w:r>
      <w:r w:rsidR="0092718A">
        <w:rPr>
          <w:noProof/>
        </w:rPr>
        <w:t>29</w:t>
      </w:r>
      <w:r w:rsidR="0092718A">
        <w:fldChar w:fldCharType="end"/>
      </w:r>
      <w:r w:rsidR="0092718A">
        <w:fldChar w:fldCharType="begin"/>
      </w:r>
      <w:r w:rsidR="0092718A">
        <w:instrText xml:space="preserve"> REF _Ref138970697 \h </w:instrText>
      </w:r>
      <w:r w:rsidR="00ED10B0">
        <w:instrText xml:space="preserve"> \* MERGEFORMAT </w:instrText>
      </w:r>
      <w:r w:rsidR="0092718A">
        <w:fldChar w:fldCharType="separate"/>
      </w:r>
      <w:r w:rsidR="007C65AA">
        <w:t xml:space="preserve">, </w:t>
      </w:r>
      <w:r w:rsidR="0092718A">
        <w:rPr>
          <w:noProof/>
        </w:rPr>
        <w:t>6</w:t>
      </w:r>
      <w:r w:rsidR="0092718A">
        <w:noBreakHyphen/>
      </w:r>
      <w:r w:rsidR="0092718A">
        <w:rPr>
          <w:noProof/>
        </w:rPr>
        <w:t>30</w:t>
      </w:r>
      <w:r w:rsidR="0092718A">
        <w:fldChar w:fldCharType="end"/>
      </w:r>
      <w:r w:rsidR="0092718A">
        <w:fldChar w:fldCharType="begin"/>
      </w:r>
      <w:r w:rsidR="0092718A">
        <w:instrText xml:space="preserve"> REF _Ref138970716 \h </w:instrText>
      </w:r>
      <w:r w:rsidR="00ED10B0">
        <w:instrText xml:space="preserve"> \* MERGEFORMAT </w:instrText>
      </w:r>
      <w:r w:rsidR="0092718A">
        <w:fldChar w:fldCharType="separate"/>
      </w:r>
      <w:r w:rsidR="0092718A">
        <w:t>,</w:t>
      </w:r>
      <w:r w:rsidR="007C65AA">
        <w:t xml:space="preserve"> </w:t>
      </w:r>
      <w:r w:rsidR="0092718A">
        <w:rPr>
          <w:noProof/>
        </w:rPr>
        <w:t>6</w:t>
      </w:r>
      <w:r w:rsidR="0092718A">
        <w:noBreakHyphen/>
      </w:r>
      <w:r w:rsidR="0092718A">
        <w:rPr>
          <w:noProof/>
        </w:rPr>
        <w:t>31</w:t>
      </w:r>
      <w:r w:rsidR="0092718A">
        <w:fldChar w:fldCharType="end"/>
      </w:r>
      <w:r>
        <w:t xml:space="preserve">, it was noted that generally, maximum stiffness for the loading scenarios was higher in the initial cycles, but values reached a roughly linear pattern between cycles 11-20, </w:t>
      </w:r>
      <w:r>
        <w:lastRenderedPageBreak/>
        <w:t xml:space="preserve">Although ankle inversion/eversion demonstrated a more undulating pattern than the other loading scenarios this variation was seen to be consistent at +/- 3.5% of the central trend. It was therefore concluded that the maximum torque value at cycle 20 would offer a consistent value for equivalent maximum stiffness and should be incorporated into the protocol for future footwear testing. It was also acknowledged that the maximum torque values would be open to variation between setting up the footwear for separate testing episodes (test runs). Measurement precision can be improved by taking multiple separate measurements of the same testing condition and averaging the value; with the more values averaged, the better the precision of the average </w:t>
      </w:r>
      <w:r>
        <w:fldChar w:fldCharType="begin" w:fldLock="1"/>
      </w:r>
      <w:r w:rsidR="00D471C6">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publisher":"Elsevier","title":"A Guideline of Selecting and Reporting Intraclass Correlation Coefficients for Reliability Research","type":"article-journal","volume":"15"},"uris":["http://www.mendeley.com/documents/?uuid=53203d60-b9f6-3136-9538-fa5f02282e09"]}],"mendeley":{"formattedCitation":"(Koo &amp; Li, 2016)","plainTextFormattedCitation":"(Koo &amp; Li, 2016)","previouslyFormattedCitation":"(Koo &amp; Li, 2016)"},"properties":{"noteIndex":0},"schema":"https://github.com/citation-style-language/schema/raw/master/csl-citation.json"}</w:instrText>
      </w:r>
      <w:r>
        <w:fldChar w:fldCharType="separate"/>
      </w:r>
      <w:r w:rsidR="009A28E3" w:rsidRPr="009A28E3">
        <w:rPr>
          <w:noProof/>
        </w:rPr>
        <w:t>(Koo &amp; Li, 2016)</w:t>
      </w:r>
      <w:r>
        <w:fldChar w:fldCharType="end"/>
      </w:r>
      <w:r>
        <w:t xml:space="preserve">. Therefore, a third objective of the testing protocol was to provide a degree of precision for each loading scenario by establishing how many repeated testing episodes are required to provide an acceptable level of variation of the mean. The percentage standard error of the mean ranged from 0.73 to 3.49% across the torque loading scenarios providing a Margin of error of less than &lt;7% over 10 test runs </w:t>
      </w:r>
      <w:r>
        <w:fldChar w:fldCharType="begin" w:fldLock="1"/>
      </w:r>
      <w:r w:rsidR="00D471C6">
        <w:instrText>ADDIN CSL_CITATION {"citationItems":[{"id":"ITEM-1","itemData":{"ISBN":"0-471-51733-X","author":[{"dropping-particle":"","family":"Wonnacott","given":"Thomas","non-dropping-particle":"","parse-names":false,"suffix":""},{"dropping-particle":"","family":"Wonnacott","given":"Ronals","non-dropping-particle":"","parse-names":false,"suffix":""}],"id":"ITEM-1","issued":{"date-parts":[["1990"]]},"number-of-pages":"711","publisher":"John Wiley &amp; Sons, Inc.","title":"Introductary Statistics","type":"book"},"uris":["http://www.mendeley.com/documents/?uuid=e904a03d-e3fd-39af-904b-ffefd44f21c3"]},{"id":"ITEM-2","itemData":{"DOI":"10.11613/BM.2008.002/FULLARTICLE","ISSN":"13300962","abstract":"Standard error statistics are a class of inferential statistics that function somewhat like descriptive statistics in that they permit the researcher to construct confidence intervals about the obtained sample statistic. The confidence interval so constructed provides an estimate of the interval in which the population parameter will fall. The two most commonly used standard error statistics are the standard error of the mean and the standard error of the estimate. The standard error of the mean permits the researcher to construct a confidence interval in which the population mean is likely to fall. The formula, (1-P) (most often P &lt;0.05) is the probability that the population mean will fall in the calculated interval (usually 95%). The Standard Error of the estimate is the other standard error statistic most commonly used by researchers. This statistic is used with the correlation measure, the Pearson R. It can allow the researcher to construct a confidence interval within which the true population correlation will fall. The computations derived from the r and the standard error of the estimate can be used to determine how precise an estimate of the population correlation is the sample correlation statistic. The standard error is an important indicator of how precise an estimate of the population parameter the sample statistic is. Taken together with such measures as effect size, p-value and sample size, the effect size can be a useful tool to the researcher who seeks to understand the accuracy of statistics calculated on random samples.","author":[{"dropping-particle":"","family":"McHugh","given":"Mary L.","non-dropping-particle":"","parse-names":false,"suffix":""}],"container-title":"Biochemia Medica","id":"ITEM-2","issue":"1","issued":{"date-parts":[["2008","2","15"]]},"page":"7-13","publisher":"Biochemia Medica, Editorial Office","title":"Standard error: Meaning and interpretation","type":"article-journal","volume":"18"},"uris":["http://www.mendeley.com/documents/?uuid=01beb9fa-8c08-3059-a96c-1a795f02bd03"]}],"mendeley":{"formattedCitation":"(McHugh, 2008; Wonnacott &amp; Wonnacott, 1990)","plainTextFormattedCitation":"(McHugh, 2008; Wonnacott &amp; Wonnacott, 1990)","previouslyFormattedCitation":"(McHugh, 2008; Wonnacott &amp; Wonnacott, 1990)"},"properties":{"noteIndex":0},"schema":"https://github.com/citation-style-language/schema/raw/master/csl-citation.json"}</w:instrText>
      </w:r>
      <w:r>
        <w:fldChar w:fldCharType="separate"/>
      </w:r>
      <w:r w:rsidR="009A28E3" w:rsidRPr="009A28E3">
        <w:rPr>
          <w:noProof/>
        </w:rPr>
        <w:t>(McHugh, 2008; Wonnacott &amp; Wonnacott, 1990)</w:t>
      </w:r>
      <w:r>
        <w:fldChar w:fldCharType="end"/>
      </w:r>
      <w:r>
        <w:t>.</w:t>
      </w:r>
    </w:p>
    <w:p w14:paraId="5CBABEA4" w14:textId="77777777" w:rsidR="00980B8A" w:rsidRDefault="00980B8A" w:rsidP="000950BC">
      <w:pPr>
        <w:spacing w:line="360" w:lineRule="auto"/>
        <w:jc w:val="both"/>
      </w:pPr>
      <w:r>
        <w:t>Correspondingly a proportional comparison of successive means demonstrated a ratio that approached 1 within 9 test runs. Therefore, it was concluded from the results that the protocol would require the mean calculated from 10 separate test runs to provide an acceptable level of precision for the torque loading scenarios.</w:t>
      </w:r>
    </w:p>
    <w:p w14:paraId="03307E36" w14:textId="77777777" w:rsidR="00980B8A" w:rsidRDefault="00980B8A" w:rsidP="000950BC">
      <w:pPr>
        <w:spacing w:line="360" w:lineRule="auto"/>
        <w:jc w:val="both"/>
      </w:pPr>
    </w:p>
    <w:p w14:paraId="76668EEB" w14:textId="1F3B0608" w:rsidR="00980B8A" w:rsidRDefault="00E3100A" w:rsidP="000950BC">
      <w:pPr>
        <w:spacing w:line="360" w:lineRule="auto"/>
        <w:jc w:val="both"/>
      </w:pPr>
      <w:r>
        <w:t>This study</w:t>
      </w:r>
      <w:r w:rsidR="004B58E7">
        <w:t xml:space="preserve"> has provided a</w:t>
      </w:r>
      <w:r w:rsidR="00980B8A">
        <w:t xml:space="preserve"> </w:t>
      </w:r>
      <w:r>
        <w:t xml:space="preserve">series of torque loading </w:t>
      </w:r>
      <w:r w:rsidR="00634B71">
        <w:t>protocols</w:t>
      </w:r>
      <w:r w:rsidR="00980B8A">
        <w:t xml:space="preserve"> to </w:t>
      </w:r>
      <w:r w:rsidR="000D3A6A">
        <w:t xml:space="preserve">consistently </w:t>
      </w:r>
      <w:r w:rsidR="00980B8A">
        <w:t xml:space="preserve">measure the </w:t>
      </w:r>
      <w:r w:rsidR="00F74769">
        <w:t xml:space="preserve">mechanical </w:t>
      </w:r>
      <w:r w:rsidR="00980B8A">
        <w:t>stiffness of</w:t>
      </w:r>
      <w:r w:rsidR="000D3A6A">
        <w:t xml:space="preserve"> </w:t>
      </w:r>
      <w:r w:rsidR="00980B8A">
        <w:t>OSSTF</w:t>
      </w:r>
      <w:r w:rsidR="004B58E7">
        <w:t>.</w:t>
      </w:r>
      <w:r w:rsidR="00980B8A">
        <w:t xml:space="preserve"> </w:t>
      </w:r>
      <w:r w:rsidR="00634B71">
        <w:t xml:space="preserve">These </w:t>
      </w:r>
      <w:r w:rsidR="00980B8A">
        <w:t>protocol</w:t>
      </w:r>
      <w:r w:rsidR="00634B71">
        <w:t>s</w:t>
      </w:r>
      <w:r w:rsidR="00980B8A">
        <w:t xml:space="preserve"> should allow </w:t>
      </w:r>
      <w:r w:rsidR="00C13EE8">
        <w:t xml:space="preserve">a quantitative assessment </w:t>
      </w:r>
      <w:r w:rsidR="00B32EA7">
        <w:t xml:space="preserve">of </w:t>
      </w:r>
      <w:r w:rsidR="00980B8A">
        <w:t xml:space="preserve">the effects of variation of </w:t>
      </w:r>
      <w:r w:rsidR="00D408ED">
        <w:t xml:space="preserve">OSSTF </w:t>
      </w:r>
      <w:r w:rsidR="00980B8A">
        <w:t>design characteristics</w:t>
      </w:r>
      <w:r w:rsidR="00B32EA7">
        <w:t xml:space="preserve"> </w:t>
      </w:r>
      <w:r w:rsidR="00980B8A">
        <w:t xml:space="preserve">on the mechanical stiffness of </w:t>
      </w:r>
      <w:r w:rsidR="00D408ED">
        <w:t>this footwear</w:t>
      </w:r>
      <w:r w:rsidR="00263407">
        <w:t>.</w:t>
      </w:r>
      <w:r w:rsidR="00980B8A">
        <w:t xml:space="preserve"> </w:t>
      </w:r>
      <w:r w:rsidR="00263407">
        <w:t xml:space="preserve">This will </w:t>
      </w:r>
      <w:r w:rsidR="00980B8A">
        <w:t xml:space="preserve">inform on the ability of this footwear to act as an assistive aid for children living with a mobility impairment. As previously discussed, one of the key principles in developing an intervention is to develop an understanding of how it should work </w:t>
      </w:r>
      <w:r w:rsidR="00980B8A">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manualFormatting":"(Craig et al., 2008)","plainTextFormattedCitation":"(Craig et al., 2008)","previouslyFormattedCitation":"(Craig et al., 2008)"},"properties":{"noteIndex":0},"schema":"https://github.com/citation-style-language/schema/raw/master/csl-citation.json"}</w:instrText>
      </w:r>
      <w:r w:rsidR="00980B8A">
        <w:fldChar w:fldCharType="separate"/>
      </w:r>
      <w:r w:rsidR="00980B8A" w:rsidRPr="00CF0060">
        <w:rPr>
          <w:noProof/>
        </w:rPr>
        <w:t>(Craig et al.</w:t>
      </w:r>
      <w:r w:rsidR="00980B8A">
        <w:rPr>
          <w:noProof/>
        </w:rPr>
        <w:t>,</w:t>
      </w:r>
      <w:r w:rsidR="00980B8A" w:rsidRPr="00CF0060">
        <w:rPr>
          <w:noProof/>
        </w:rPr>
        <w:t xml:space="preserve"> 2008)</w:t>
      </w:r>
      <w:r w:rsidR="00980B8A">
        <w:fldChar w:fldCharType="end"/>
      </w:r>
      <w:r w:rsidR="00980B8A">
        <w:t>. Providing a protocol to measure the design characterises in situ of the shoe architecture will a</w:t>
      </w:r>
      <w:r w:rsidR="00980B8A" w:rsidRPr="00A4781B">
        <w:t>llow clinicians</w:t>
      </w:r>
      <w:r w:rsidR="00980B8A">
        <w:t>,</w:t>
      </w:r>
      <w:r w:rsidR="00980B8A" w:rsidRPr="00A4781B">
        <w:t xml:space="preserve"> researchers and manufacturers to recognise and understand the key</w:t>
      </w:r>
      <w:r w:rsidR="00980B8A">
        <w:t xml:space="preserve"> </w:t>
      </w:r>
      <w:r w:rsidR="00980B8A" w:rsidRPr="00A4781B">
        <w:t xml:space="preserve">functional components of </w:t>
      </w:r>
      <w:r w:rsidR="00980B8A">
        <w:t>this</w:t>
      </w:r>
      <w:r w:rsidR="00980B8A" w:rsidRPr="00A4781B">
        <w:t xml:space="preserve"> intervention</w:t>
      </w:r>
      <w:r w:rsidR="00980B8A">
        <w:t xml:space="preserve"> with the potential to facilitate patient care research reporting and study design, and manufacturing design </w:t>
      </w:r>
      <w:r w:rsidR="00980B8A">
        <w:fldChar w:fldCharType="begin" w:fldLock="1"/>
      </w:r>
      <w:r w:rsidR="00496150">
        <w:instrText>ADDIN CSL_CITATION {"citationItems":[{"id":"ITEM-1","itemData":{"DOI":"10.1016/j.foot.2022.101924","ISSN":"15322963","abstract":"Purpose: To validate a new classification system for bespoke thermoplastic ankle foot orthoses (AFOs). Methods: Inter- and intra-observer reliability study. A classification system based on the design and function of AFOs was created. Sixty-three independent observers classified thirty-six photographs of different AFOs, according to the proposed classification system via an online questionnaire. Approximately two weeks later, the same AFOs were classified again by fifty-three of the same participants. All participants were health care professionals, researchers, or technicians with experience in referring for, prescribing, fitting, reviewing, researching or manufacturing AFOs. Results: The mean inter- and intra-observer agreement Fleiss’ kappa was 0.932 and 0.944, respectively. 98.3% of participants reported that the classification system was very easy or moderately easy to use, with 85.7% reporting they would use the classification system. 90.5% of participants reported that the proposed AFO classification system was clear, with 84% stating it was useful. Conclusion: The proposed classification system for bespoke thermoplastic AFOs, has an excellent inter- and intra-observer agreement. It will reduce the ambiguity of the description of the type of AFOs used in clinical practice and research. Furthermore, it makes reproducible comparisons between groups possible, which are essential for future evaluations of evidence-based orthotic care.","author":[{"dropping-particle":"","family":"Eddison","given":"N.","non-dropping-particle":"","parse-names":false,"suffix":""},{"dropping-particle":"","family":"Healy","given":"A.","non-dropping-particle":"","parse-names":false,"suffix":""},{"dropping-particle":"","family":"Buchanan","given":"D.","non-dropping-particle":"","parse-names":false,"suffix":""},{"dropping-particle":"","family":"Chockalingam","given":"N.","non-dropping-particle":"","parse-names":false,"suffix":""}],"container-title":"Foot","id":"ITEM-1","issued":{"date-parts":[["2022","12","1"]]},"page":"101924","publisher":"Churchill Livingstone","title":"Standardised classification system for bespoke thermoplastic ankle foot orthoses","type":"article-journal","volume":"53"},"uris":["http://www.mendeley.com/documents/?uuid=bb9406bd-197a-4a9e-a672-d174a964722f"]},{"id":"ITEM-2","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2","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id":"ITEM-3","itemData":{"DOI":"10.1177/0309364613516486","ISSN":"17461553","PMID":"24567349","abstract":"Ankle foot orthoses are used to treat a wide variety of gait pathologies. Ankle foot orthosis–footwear combination tuning should be routine clinical practice when prescribing an ankle foot orthosis. Current research suggests that failure to tune ankle foot orthosis–footwear combinations can lead to immediate detrimental effect on function, and in the longer term, it may actually contribute to deterioration. The purpose of this preliminary study was to identify the current level of knowledge clinicians have in the United Kingdom regarding ankle foot orthosis–footwear combination tuning and to investigate common clinical practice regarding ankle foot orthosis–footwear combination tuning among UK orthotists. Cross-sectional survey. A prospective study employing a multi-item questionnaire was sent out to registered orthotists and uploaded on to the official website of British Association of Prosthetists and Orthotists to be accessed by their members. A total of 41 completed questionnaires were received. The results demonstrate that only 50% of participants use ankle foot orthosis–footwear combination tuning as standard clinical practice. The most prevalent factors preventing participants from carrying out ankle foot orthosis–footwear combination tuning are a lack of access to three-dimensional gait analysis equipment (37%) and a lack of time available in their clinics (27%). Although, ankle foot orthosis–footwear combination tuning has been identified as an essential aspect of the prescription of ankle foot orthoses, the results of this study show a lack of understanding of the key principles behind ankle foot orthosis–footwear combination tuning. © 2014, The International Society for Prosthetics and Orthotics. All rights reserved.","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3","issue":"2","issued":{"date-parts":[["2015"]]},"page":"126-133","title":"Ankle foot orthosis–footwear combination tuning: An investigation into common clinical practice in the United Kingdom","type":"article-journal","volume":"39"},"uris":["http://www.mendeley.com/documents/?uuid=ac0a9b3a-08b2-3e1a-bd40-5fde4aae3b48"]}],"mendeley":{"formattedCitation":"(Eddison et al., 2015; Eddison, Healy, et al., 2022; Eddison, Mulholland, et al., 2017)","plainTextFormattedCitation":"(Eddison et al., 2015; Eddison, Healy, et al., 2022; Eddison, Mulholland, et al., 2017)","previouslyFormattedCitation":"(Eddison et al., 2015; Eddison, Healy, et al., 2022; Eddison, Mulholland, et al., 2017)"},"properties":{"noteIndex":0},"schema":"https://github.com/citation-style-language/schema/raw/master/csl-citation.json"}</w:instrText>
      </w:r>
      <w:r w:rsidR="00980B8A">
        <w:fldChar w:fldCharType="separate"/>
      </w:r>
      <w:r w:rsidR="003A0640" w:rsidRPr="003A0640">
        <w:rPr>
          <w:noProof/>
        </w:rPr>
        <w:t>(Eddison et al., 2015; Eddison, Healy, et al., 2022; Eddison, Mulholland, et al., 2017)</w:t>
      </w:r>
      <w:r w:rsidR="00980B8A">
        <w:fldChar w:fldCharType="end"/>
      </w:r>
      <w:r w:rsidR="00980B8A">
        <w:t>.</w:t>
      </w:r>
    </w:p>
    <w:p w14:paraId="5785BB24" w14:textId="77777777" w:rsidR="00980B8A" w:rsidRDefault="00980B8A" w:rsidP="000950BC">
      <w:pPr>
        <w:spacing w:line="360" w:lineRule="auto"/>
        <w:jc w:val="both"/>
      </w:pPr>
    </w:p>
    <w:p w14:paraId="406948E4" w14:textId="0F2F2F05" w:rsidR="00980B8A" w:rsidRDefault="00980B8A" w:rsidP="000950BC">
      <w:pPr>
        <w:spacing w:line="360" w:lineRule="auto"/>
        <w:jc w:val="both"/>
      </w:pPr>
      <w:r>
        <w:t>Although the protocols proposed in this study may facilitate an improved understanding of how OSSTF design</w:t>
      </w:r>
      <w:r w:rsidR="00F062E2">
        <w:t xml:space="preserve"> characteristics</w:t>
      </w:r>
      <w:r>
        <w:t xml:space="preserve"> may act as an assistive aid, the potential limitations of the protocol must be acknowledged. From the results, it was noted that torque loading scenarios involving ankle motion had a larger % standard error and took more testing cycles and runs to approach a consistent and precise value. This may be explained by the within-operator variation in securing the lace fastening of the OSSTF to the shank model of the rotating frame. Additionally, although the frame was contoured to simulate the shape of the lower tibia, it was not an accurate representation of the foot and ankle. Therefore, validity, consistency and precision of the ankle torque loading scenarios may be improved by adapting a prosthesis representing an EU size 32 foot and ankle with two degrees of freedom at the ankle joint. The precision of the protocol for the </w:t>
      </w:r>
      <w:r w:rsidR="005D4D8A">
        <w:t>ankle inversion</w:t>
      </w:r>
      <w:r>
        <w:t>/</w:t>
      </w:r>
      <w:r w:rsidR="005D4D8A">
        <w:t xml:space="preserve">eversion </w:t>
      </w:r>
      <w:r>
        <w:t>torque loading scenario would give a 95% confidence interval of the margin of error +/- 6.8% meaning the protocol could not precisely evaluate characteristic design effects on stiffness below 14%</w:t>
      </w:r>
      <w:r w:rsidR="00315069">
        <w:t xml:space="preserve"> of ankle inversion eversion torque</w:t>
      </w:r>
      <w:r w:rsidR="007C3A64">
        <w:t>.</w:t>
      </w:r>
      <w:r>
        <w:t xml:space="preserve"> In contrast, forefoot flexion may precisely evaluate design characteristics </w:t>
      </w:r>
      <w:r w:rsidR="00F86A90">
        <w:t xml:space="preserve">effects on stiffness </w:t>
      </w:r>
      <w:r>
        <w:t>above 4</w:t>
      </w:r>
      <w:r w:rsidR="00A618FD">
        <w:t>% dorsiflexion torque</w:t>
      </w:r>
      <w:r w:rsidR="00F86A90">
        <w:t>,</w:t>
      </w:r>
      <w:r w:rsidR="00A618FD">
        <w:t xml:space="preserve"> </w:t>
      </w:r>
      <w:r>
        <w:t xml:space="preserve">and </w:t>
      </w:r>
      <w:r w:rsidR="00F86A90">
        <w:t xml:space="preserve">midfoot torsion may precisely </w:t>
      </w:r>
      <w:r w:rsidR="003E67D6">
        <w:t xml:space="preserve">evaluate effects on stiffness above </w:t>
      </w:r>
      <w:r>
        <w:t>8 %</w:t>
      </w:r>
      <w:r w:rsidR="003E67D6">
        <w:t xml:space="preserve"> inversion, eversion torque</w:t>
      </w:r>
      <w:r>
        <w:t xml:space="preserve">. The current protocol </w:t>
      </w:r>
      <w:r w:rsidR="00C42615">
        <w:t>w</w:t>
      </w:r>
      <w:r>
        <w:t xml:space="preserve">as only carried out on one sample of OSSTF, footwear with different mechanical stiffness properties may demonstrate different measures of consistency and precision for the protocol; therefore, further work should assess the protocol on various footwear to ensure similar levels of precision are provided across a range of OSSTF. In terms of the apparatus, the current platform system had no graduated means of adjusting the platform or positioning the footwear. This was done by simple markup on the platform to ensure repeatability of positioning with a more standardised method of platform adjustment and positioning, reducing the variability of the protocol. Additionally, the current method of securing the </w:t>
      </w:r>
      <w:r w:rsidR="001F451D">
        <w:t xml:space="preserve">outsole </w:t>
      </w:r>
      <w:r>
        <w:t xml:space="preserve">to the support platforms required an appropriate extension of the </w:t>
      </w:r>
      <w:r w:rsidR="001F451D">
        <w:t xml:space="preserve">outsole </w:t>
      </w:r>
      <w:r>
        <w:t xml:space="preserve">from the upper, meaning the current protocol would only allow OSSTF with a welted </w:t>
      </w:r>
      <w:r w:rsidR="00401860">
        <w:t>type of</w:t>
      </w:r>
      <w:r>
        <w:t xml:space="preserve"> </w:t>
      </w:r>
      <w:r w:rsidR="001F451D">
        <w:t xml:space="preserve">outsole </w:t>
      </w:r>
      <w:r>
        <w:t xml:space="preserve">construction to be assessed. Improvements to the system would include a universal securing setup to allow differing </w:t>
      </w:r>
      <w:r w:rsidR="001F451D">
        <w:t xml:space="preserve">outsole </w:t>
      </w:r>
      <w:r>
        <w:t xml:space="preserve">designs to be assessed. Despite these limitations, this study has provided a </w:t>
      </w:r>
      <w:r>
        <w:lastRenderedPageBreak/>
        <w:t xml:space="preserve">protocol to study the in-situ effects of the design characteristics of OSSTF on their mechanical stiffness where none had previously existed. </w:t>
      </w:r>
    </w:p>
    <w:p w14:paraId="221E337D" w14:textId="77777777" w:rsidR="00980B8A" w:rsidRDefault="00980B8A" w:rsidP="00ED10B0">
      <w:pPr>
        <w:spacing w:line="360" w:lineRule="auto"/>
      </w:pPr>
    </w:p>
    <w:p w14:paraId="7BAA0205" w14:textId="77777777" w:rsidR="00980B8A" w:rsidRDefault="00980B8A">
      <w:pPr>
        <w:pStyle w:val="Heading2"/>
        <w:numPr>
          <w:ilvl w:val="1"/>
          <w:numId w:val="29"/>
        </w:numPr>
        <w:spacing w:line="360" w:lineRule="auto"/>
      </w:pPr>
      <w:bookmarkStart w:id="287" w:name="_Toc156403517"/>
      <w:r w:rsidRPr="00F364FA">
        <w:t>Conclusion</w:t>
      </w:r>
      <w:bookmarkEnd w:id="287"/>
    </w:p>
    <w:p w14:paraId="50613AEA" w14:textId="77777777" w:rsidR="00DC48F8" w:rsidRPr="00DC48F8" w:rsidRDefault="00DC48F8" w:rsidP="009344E2"/>
    <w:p w14:paraId="14BB3565" w14:textId="54848338" w:rsidR="00186EB2" w:rsidRPr="009344E2" w:rsidRDefault="00D100C9" w:rsidP="00ED10B0">
      <w:pPr>
        <w:spacing w:line="360" w:lineRule="auto"/>
        <w:jc w:val="both"/>
      </w:pPr>
      <w:r w:rsidRPr="00D100C9">
        <w:rPr>
          <w:rFonts w:eastAsia="Times New Roman" w:cstheme="minorHAnsi"/>
          <w:color w:val="212529"/>
          <w:lang w:eastAsia="en-GB"/>
        </w:rPr>
        <w:t xml:space="preserve">This study has provided a protocol consisting of a series of torque loading scenarios to quantify the effects of the mechanical stiffness of OSSTF. The loading scenarios have demonstrated an acceptable degree of consistency and precision of torque measurement (&gt; +/- 4% SEM) </w:t>
      </w:r>
      <w:r w:rsidR="00733313">
        <w:rPr>
          <w:rFonts w:eastAsia="Times New Roman" w:cstheme="minorHAnsi"/>
          <w:color w:val="212529"/>
          <w:lang w:eastAsia="en-GB"/>
        </w:rPr>
        <w:t xml:space="preserve">on the OSSTF sample </w:t>
      </w:r>
      <w:r w:rsidRPr="00D100C9">
        <w:rPr>
          <w:rFonts w:eastAsia="Times New Roman" w:cstheme="minorHAnsi"/>
          <w:color w:val="212529"/>
          <w:lang w:eastAsia="en-GB"/>
        </w:rPr>
        <w:t>to movements expected in the gait of a child living with a mobility impairment</w:t>
      </w:r>
      <w:r>
        <w:t xml:space="preserve">. </w:t>
      </w:r>
      <w:r w:rsidR="00CD07D7">
        <w:rPr>
          <w:rFonts w:eastAsia="Times New Roman" w:cstheme="minorHAnsi"/>
          <w:color w:val="212529"/>
          <w:lang w:eastAsia="en-GB"/>
        </w:rPr>
        <w:t>T</w:t>
      </w:r>
      <w:r w:rsidR="000F4597" w:rsidRPr="00A33F83">
        <w:rPr>
          <w:rFonts w:eastAsia="Times New Roman" w:cstheme="minorHAnsi"/>
          <w:color w:val="212529"/>
          <w:lang w:eastAsia="en-GB"/>
        </w:rPr>
        <w:t>he</w:t>
      </w:r>
      <w:r w:rsidR="00980B8A">
        <w:rPr>
          <w:rFonts w:eastAsia="Times New Roman" w:cstheme="minorHAnsi"/>
          <w:color w:val="212529"/>
          <w:lang w:eastAsia="en-GB"/>
        </w:rPr>
        <w:t xml:space="preserve"> methodology developed</w:t>
      </w:r>
      <w:r w:rsidR="006E3178">
        <w:rPr>
          <w:rFonts w:eastAsia="Times New Roman" w:cstheme="minorHAnsi"/>
          <w:color w:val="212529"/>
          <w:lang w:eastAsia="en-GB"/>
        </w:rPr>
        <w:t xml:space="preserve"> can </w:t>
      </w:r>
      <w:r w:rsidR="00980B8A">
        <w:rPr>
          <w:rFonts w:eastAsia="Times New Roman" w:cstheme="minorHAnsi"/>
          <w:color w:val="212529"/>
          <w:lang w:eastAsia="en-GB"/>
        </w:rPr>
        <w:t>be used to further identify which design characteristics of OSSTF may influence stability and inform future applications in research, manufacturing, and clinical practice</w:t>
      </w:r>
      <w:r w:rsidR="00DE2220">
        <w:rPr>
          <w:rFonts w:eastAsia="Times New Roman" w:cstheme="minorHAnsi"/>
          <w:color w:val="212529"/>
          <w:lang w:eastAsia="en-GB"/>
        </w:rPr>
        <w:t>.</w:t>
      </w:r>
    </w:p>
    <w:p w14:paraId="4FED34D8" w14:textId="77777777" w:rsidR="00186EB2" w:rsidRDefault="00186EB2">
      <w:pPr>
        <w:rPr>
          <w:rFonts w:eastAsia="Times New Roman" w:cstheme="minorHAnsi"/>
          <w:color w:val="212529"/>
          <w:lang w:eastAsia="en-GB"/>
        </w:rPr>
      </w:pPr>
      <w:r>
        <w:rPr>
          <w:rFonts w:eastAsia="Times New Roman" w:cstheme="minorHAnsi"/>
          <w:color w:val="212529"/>
          <w:lang w:eastAsia="en-GB"/>
        </w:rPr>
        <w:br w:type="page"/>
      </w:r>
    </w:p>
    <w:p w14:paraId="5D60D567" w14:textId="021C9176" w:rsidR="00980B8A" w:rsidRDefault="00980B8A" w:rsidP="00186EB2">
      <w:pPr>
        <w:rPr>
          <w:rFonts w:eastAsia="Times New Roman" w:cstheme="minorHAnsi"/>
          <w:color w:val="212529"/>
          <w:lang w:eastAsia="en-GB"/>
        </w:rPr>
        <w:sectPr w:rsidR="00980B8A" w:rsidSect="00C95173">
          <w:pgSz w:w="11900" w:h="16840"/>
          <w:pgMar w:top="1440" w:right="1134" w:bottom="1440" w:left="2268" w:header="708" w:footer="708" w:gutter="0"/>
          <w:cols w:space="708"/>
          <w:docGrid w:linePitch="360"/>
        </w:sectPr>
      </w:pPr>
    </w:p>
    <w:p w14:paraId="21A83941" w14:textId="77777777" w:rsidR="00A7360D" w:rsidRDefault="00A7360D">
      <w:pPr>
        <w:pStyle w:val="Heading1"/>
        <w:numPr>
          <w:ilvl w:val="0"/>
          <w:numId w:val="29"/>
        </w:numPr>
        <w:spacing w:line="360" w:lineRule="auto"/>
      </w:pPr>
      <w:r>
        <w:lastRenderedPageBreak/>
        <w:t xml:space="preserve"> </w:t>
      </w:r>
      <w:bookmarkStart w:id="288" w:name="_Ref138162083"/>
      <w:bookmarkStart w:id="289" w:name="_Ref138167773"/>
      <w:bookmarkStart w:id="290" w:name="_Toc156403518"/>
      <w:r w:rsidRPr="00E548D8">
        <w:t xml:space="preserve">The effect of design characteristics on the mechanical stiffness of </w:t>
      </w:r>
      <w:r>
        <w:t>children’s</w:t>
      </w:r>
      <w:r w:rsidRPr="00E548D8">
        <w:t xml:space="preserve"> off-the-shelf stability therapeutic footwear</w:t>
      </w:r>
      <w:bookmarkEnd w:id="288"/>
      <w:bookmarkEnd w:id="289"/>
      <w:bookmarkEnd w:id="290"/>
    </w:p>
    <w:p w14:paraId="26B0CADD" w14:textId="77777777" w:rsidR="00C62F79" w:rsidRDefault="00C62F79" w:rsidP="00C62F79">
      <w:pPr>
        <w:pStyle w:val="ListParagraph"/>
        <w:ind w:left="0"/>
      </w:pPr>
      <w:r>
        <w:t>Aspects of this chapter have been published:</w:t>
      </w:r>
    </w:p>
    <w:p w14:paraId="0F3606BE" w14:textId="77777777" w:rsidR="00B14BC1" w:rsidRDefault="00B14BC1" w:rsidP="00C62F79">
      <w:pPr>
        <w:pStyle w:val="ListParagraph"/>
        <w:ind w:left="0"/>
      </w:pPr>
    </w:p>
    <w:p w14:paraId="601B7F94" w14:textId="5381B1E3" w:rsidR="005A783C" w:rsidRDefault="00BB195A" w:rsidP="0068564A">
      <w:pPr>
        <w:pStyle w:val="ListParagraph"/>
        <w:spacing w:line="360" w:lineRule="auto"/>
        <w:ind w:left="0"/>
      </w:pPr>
      <w:r w:rsidRPr="00BB195A">
        <w:t>Hill, Matt, Aoife Healy, Panagiotis Chatzistergos, and Nachiappan Chockalingam. 2023. “The Effect of Design Characteristics on the Mechanical Stiffness of Children’s off-the-Shelf Stability Therapeutic Footwear.” Footwear Science, Proceedings of the Sixteenth Footwear Biomechanics Symposium (Osaka, Japan, 2023); 15(sup1): S158–60.</w:t>
      </w:r>
    </w:p>
    <w:p w14:paraId="48093B34" w14:textId="77777777" w:rsidR="00BB195A" w:rsidRDefault="00BB195A" w:rsidP="00C62F79">
      <w:pPr>
        <w:pStyle w:val="ListParagraph"/>
        <w:ind w:left="0"/>
      </w:pPr>
    </w:p>
    <w:p w14:paraId="6D71CEAA" w14:textId="05309480" w:rsidR="00A7360D" w:rsidRDefault="00A7360D">
      <w:pPr>
        <w:pStyle w:val="Heading2"/>
        <w:numPr>
          <w:ilvl w:val="1"/>
          <w:numId w:val="29"/>
        </w:numPr>
        <w:spacing w:line="360" w:lineRule="auto"/>
      </w:pPr>
      <w:bookmarkStart w:id="291" w:name="_Toc156403519"/>
      <w:r>
        <w:t>Background</w:t>
      </w:r>
      <w:bookmarkEnd w:id="291"/>
    </w:p>
    <w:p w14:paraId="42123117" w14:textId="77777777" w:rsidR="00A7360D" w:rsidRPr="005149A3" w:rsidRDefault="00A7360D" w:rsidP="00601107">
      <w:pPr>
        <w:spacing w:line="360" w:lineRule="auto"/>
      </w:pPr>
    </w:p>
    <w:p w14:paraId="4EF21765" w14:textId="6284EBE9" w:rsidR="00A7360D" w:rsidRDefault="00A7360D" w:rsidP="00601107">
      <w:pPr>
        <w:pStyle w:val="Default"/>
        <w:spacing w:line="360" w:lineRule="auto"/>
        <w:jc w:val="both"/>
        <w:rPr>
          <w:rFonts w:asciiTheme="minorHAnsi" w:hAnsiTheme="minorHAnsi" w:cstheme="minorHAnsi"/>
        </w:rPr>
      </w:pPr>
      <w:r w:rsidRPr="00E47554">
        <w:rPr>
          <w:rFonts w:asciiTheme="minorHAnsi" w:hAnsiTheme="minorHAnsi" w:cstheme="minorHAnsi"/>
        </w:rPr>
        <w:t>Identification of how</w:t>
      </w:r>
      <w:r>
        <w:rPr>
          <w:rFonts w:asciiTheme="minorHAnsi" w:hAnsiTheme="minorHAnsi" w:cstheme="minorHAnsi"/>
        </w:rPr>
        <w:t xml:space="preserve"> </w:t>
      </w:r>
      <w:r w:rsidRPr="00E47554">
        <w:rPr>
          <w:rFonts w:asciiTheme="minorHAnsi" w:hAnsiTheme="minorHAnsi" w:cstheme="minorHAnsi"/>
        </w:rPr>
        <w:t xml:space="preserve">an intervention may act therapeutically is crucial to its understanding </w:t>
      </w:r>
      <w:r>
        <w:rPr>
          <w:rFonts w:asciiTheme="minorHAnsi" w:hAnsiTheme="minorHAnsi" w:cstheme="minorHAnsi"/>
        </w:rPr>
        <w:t xml:space="preserve">of </w:t>
      </w:r>
      <w:r w:rsidRPr="00E47554">
        <w:rPr>
          <w:rFonts w:asciiTheme="minorHAnsi" w:hAnsiTheme="minorHAnsi" w:cstheme="minorHAnsi"/>
        </w:rPr>
        <w:t xml:space="preserve">research and development </w:t>
      </w:r>
      <w:r w:rsidRPr="00E47554">
        <w:rPr>
          <w:rFonts w:asciiTheme="minorHAnsi" w:hAnsiTheme="minorHAnsi" w:cstheme="minorHAnsi"/>
        </w:rPr>
        <w:fldChar w:fldCharType="begin" w:fldLock="1"/>
      </w:r>
      <w:r w:rsidR="00D471C6">
        <w:rPr>
          <w:rFonts w:asciiTheme="minorHAnsi" w:hAnsiTheme="minorHAnsi" w:cstheme="minorHAnsi"/>
        </w:rPr>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rsidRPr="00E47554">
        <w:rPr>
          <w:rFonts w:asciiTheme="minorHAnsi" w:hAnsiTheme="minorHAnsi" w:cstheme="minorHAnsi"/>
        </w:rPr>
        <w:fldChar w:fldCharType="separate"/>
      </w:r>
      <w:r w:rsidR="00810D03" w:rsidRPr="009A28E3">
        <w:rPr>
          <w:rFonts w:asciiTheme="minorHAnsi" w:hAnsiTheme="minorHAnsi" w:cstheme="minorHAnsi"/>
          <w:noProof/>
        </w:rPr>
        <w:t>(Craig et al., 2008)</w:t>
      </w:r>
      <w:r w:rsidRPr="00E47554">
        <w:rPr>
          <w:rFonts w:asciiTheme="minorHAnsi" w:hAnsiTheme="minorHAnsi" w:cstheme="minorHAnsi"/>
        </w:rPr>
        <w:fldChar w:fldCharType="end"/>
      </w:r>
      <w:r w:rsidRPr="00E47554">
        <w:rPr>
          <w:rFonts w:asciiTheme="minorHAnsi" w:hAnsiTheme="minorHAnsi" w:cstheme="minorHAnsi"/>
        </w:rPr>
        <w:t>.</w:t>
      </w:r>
      <w:r>
        <w:rPr>
          <w:rFonts w:asciiTheme="minorHAnsi" w:hAnsiTheme="minorHAnsi" w:cstheme="minorHAnsi"/>
        </w:rPr>
        <w:t xml:space="preserve"> </w:t>
      </w:r>
      <w:r w:rsidRPr="00E47554">
        <w:rPr>
          <w:rFonts w:asciiTheme="minorHAnsi" w:hAnsiTheme="minorHAnsi" w:cstheme="minorHAnsi"/>
        </w:rPr>
        <w:t xml:space="preserve">Chapter </w:t>
      </w:r>
      <w:r w:rsidR="00E10023">
        <w:rPr>
          <w:rFonts w:asciiTheme="minorHAnsi" w:hAnsiTheme="minorHAnsi" w:cstheme="minorHAnsi"/>
        </w:rPr>
        <w:t>4</w:t>
      </w:r>
      <w:r w:rsidRPr="00E47554">
        <w:rPr>
          <w:rFonts w:asciiTheme="minorHAnsi" w:hAnsiTheme="minorHAnsi" w:cstheme="minorHAnsi"/>
        </w:rPr>
        <w:t xml:space="preserve"> highlighted that there are numerous </w:t>
      </w:r>
      <w:r>
        <w:rPr>
          <w:rFonts w:asciiTheme="minorHAnsi" w:hAnsiTheme="minorHAnsi" w:cstheme="minorHAnsi"/>
        </w:rPr>
        <w:t>designs</w:t>
      </w:r>
      <w:r w:rsidRPr="00E47554">
        <w:rPr>
          <w:rFonts w:asciiTheme="minorHAnsi" w:hAnsiTheme="minorHAnsi" w:cstheme="minorHAnsi"/>
        </w:rPr>
        <w:t xml:space="preserve"> and styles of OSSTF</w:t>
      </w:r>
      <w:r>
        <w:rPr>
          <w:rFonts w:asciiTheme="minorHAnsi" w:hAnsiTheme="minorHAnsi" w:cstheme="minorHAnsi"/>
        </w:rPr>
        <w:t>;</w:t>
      </w:r>
      <w:r w:rsidRPr="00E47554">
        <w:rPr>
          <w:rFonts w:asciiTheme="minorHAnsi" w:hAnsiTheme="minorHAnsi" w:cstheme="minorHAnsi"/>
        </w:rPr>
        <w:t xml:space="preserve"> however</w:t>
      </w:r>
      <w:r>
        <w:rPr>
          <w:rFonts w:asciiTheme="minorHAnsi" w:hAnsiTheme="minorHAnsi" w:cstheme="minorHAnsi"/>
        </w:rPr>
        <w:t>,</w:t>
      </w:r>
      <w:r w:rsidRPr="00E47554">
        <w:rPr>
          <w:rFonts w:asciiTheme="minorHAnsi" w:hAnsiTheme="minorHAnsi" w:cstheme="minorHAnsi"/>
        </w:rPr>
        <w:t xml:space="preserve"> from the review of the available literature</w:t>
      </w:r>
      <w:r>
        <w:rPr>
          <w:rFonts w:asciiTheme="minorHAnsi" w:hAnsiTheme="minorHAnsi" w:cstheme="minorHAnsi"/>
        </w:rPr>
        <w:t>,</w:t>
      </w:r>
      <w:r w:rsidRPr="00E47554">
        <w:rPr>
          <w:rFonts w:asciiTheme="minorHAnsi" w:hAnsiTheme="minorHAnsi" w:cstheme="minorHAnsi"/>
        </w:rPr>
        <w:t xml:space="preserve"> it appears the general purpose of this footwear (</w:t>
      </w:r>
      <w:r>
        <w:rPr>
          <w:rFonts w:asciiTheme="minorHAnsi" w:hAnsiTheme="minorHAnsi" w:cstheme="minorHAnsi"/>
        </w:rPr>
        <w:t>Chapters</w:t>
      </w:r>
      <w:r w:rsidRPr="00E47554">
        <w:rPr>
          <w:rFonts w:asciiTheme="minorHAnsi" w:hAnsiTheme="minorHAnsi" w:cstheme="minorHAnsi"/>
        </w:rPr>
        <w:t xml:space="preserve"> </w:t>
      </w:r>
      <w:r w:rsidR="00E10023">
        <w:rPr>
          <w:rFonts w:asciiTheme="minorHAnsi" w:hAnsiTheme="minorHAnsi" w:cstheme="minorHAnsi"/>
        </w:rPr>
        <w:t>2</w:t>
      </w:r>
      <w:r w:rsidRPr="00E47554">
        <w:rPr>
          <w:rFonts w:asciiTheme="minorHAnsi" w:hAnsiTheme="minorHAnsi" w:cstheme="minorHAnsi"/>
        </w:rPr>
        <w:t xml:space="preserve"> and </w:t>
      </w:r>
      <w:r w:rsidR="00E10023">
        <w:rPr>
          <w:rFonts w:asciiTheme="minorHAnsi" w:hAnsiTheme="minorHAnsi" w:cstheme="minorHAnsi"/>
        </w:rPr>
        <w:t>3</w:t>
      </w:r>
      <w:r w:rsidRPr="00E47554">
        <w:rPr>
          <w:rFonts w:asciiTheme="minorHAnsi" w:hAnsiTheme="minorHAnsi" w:cstheme="minorHAnsi"/>
        </w:rPr>
        <w:t xml:space="preserve">) </w:t>
      </w:r>
      <w:r>
        <w:rPr>
          <w:rFonts w:asciiTheme="minorHAnsi" w:hAnsiTheme="minorHAnsi" w:cstheme="minorHAnsi"/>
        </w:rPr>
        <w:t xml:space="preserve">is </w:t>
      </w:r>
      <w:r w:rsidRPr="00E47554">
        <w:rPr>
          <w:rFonts w:asciiTheme="minorHAnsi" w:hAnsiTheme="minorHAnsi" w:cstheme="minorHAnsi"/>
        </w:rPr>
        <w:t xml:space="preserve">to limit extreme movements of the lower limb to maintain a controlled displacement of the centre of force during gait. </w:t>
      </w:r>
      <w:r>
        <w:rPr>
          <w:rFonts w:asciiTheme="minorHAnsi" w:hAnsiTheme="minorHAnsi" w:cstheme="minorHAnsi"/>
        </w:rPr>
        <w:t xml:space="preserve">The expert panel further developed the purpose in Chapter </w:t>
      </w:r>
      <w:r w:rsidR="00F769F5">
        <w:rPr>
          <w:rFonts w:asciiTheme="minorHAnsi" w:hAnsiTheme="minorHAnsi" w:cstheme="minorHAnsi"/>
        </w:rPr>
        <w:t>5</w:t>
      </w:r>
      <w:r>
        <w:rPr>
          <w:rFonts w:asciiTheme="minorHAnsi" w:hAnsiTheme="minorHAnsi" w:cstheme="minorHAnsi"/>
        </w:rPr>
        <w:t xml:space="preserve"> “</w:t>
      </w:r>
      <w:r w:rsidRPr="00977B45">
        <w:rPr>
          <w:rFonts w:asciiTheme="minorHAnsi" w:hAnsiTheme="minorHAnsi" w:cstheme="minorHAnsi"/>
        </w:rPr>
        <w:t>Stability Footwear is footwear that is designed to assist mobility and standing in children by influencing movements and potentially proprioception of the foot and ankle</w:t>
      </w:r>
      <w:r>
        <w:rPr>
          <w:rFonts w:asciiTheme="minorHAnsi" w:hAnsiTheme="minorHAnsi" w:cstheme="minorHAnsi"/>
        </w:rPr>
        <w:t xml:space="preserve">”. Further to this, the experts offered </w:t>
      </w:r>
      <w:r w:rsidR="00220777">
        <w:rPr>
          <w:rFonts w:asciiTheme="minorHAnsi" w:hAnsiTheme="minorHAnsi" w:cstheme="minorHAnsi"/>
        </w:rPr>
        <w:t>design characteristics</w:t>
      </w:r>
      <w:r w:rsidRPr="00E47554">
        <w:rPr>
          <w:rFonts w:asciiTheme="minorHAnsi" w:hAnsiTheme="minorHAnsi" w:cstheme="minorHAnsi"/>
        </w:rPr>
        <w:t xml:space="preserve"> that may influence the function of OSSTF during its use by children living with a mobility impairment</w:t>
      </w:r>
      <w:r>
        <w:rPr>
          <w:rFonts w:asciiTheme="minorHAnsi" w:hAnsiTheme="minorHAnsi" w:cstheme="minorHAnsi"/>
        </w:rPr>
        <w:t xml:space="preserve">, including both stability and ergonomic </w:t>
      </w:r>
      <w:r w:rsidR="00220777">
        <w:rPr>
          <w:rFonts w:asciiTheme="minorHAnsi" w:hAnsiTheme="minorHAnsi" w:cstheme="minorHAnsi"/>
        </w:rPr>
        <w:t>design characteristics</w:t>
      </w:r>
      <w:r>
        <w:rPr>
          <w:rFonts w:asciiTheme="minorHAnsi" w:hAnsiTheme="minorHAnsi" w:cstheme="minorHAnsi"/>
        </w:rPr>
        <w:t xml:space="preserve">. These </w:t>
      </w:r>
      <w:r w:rsidR="00220777">
        <w:rPr>
          <w:rFonts w:asciiTheme="minorHAnsi" w:hAnsiTheme="minorHAnsi" w:cstheme="minorHAnsi"/>
        </w:rPr>
        <w:t>design characteristics</w:t>
      </w:r>
      <w:r>
        <w:rPr>
          <w:rFonts w:asciiTheme="minorHAnsi" w:hAnsiTheme="minorHAnsi" w:cstheme="minorHAnsi"/>
        </w:rPr>
        <w:t xml:space="preserve"> were linked to mechanical stiffness in two body planes, coronal (mediolateral) </w:t>
      </w:r>
      <w:r w:rsidR="00054B33">
        <w:rPr>
          <w:rFonts w:asciiTheme="minorHAnsi" w:hAnsiTheme="minorHAnsi" w:cstheme="minorHAnsi"/>
        </w:rPr>
        <w:t xml:space="preserve">for stability </w:t>
      </w:r>
      <w:r>
        <w:rPr>
          <w:rFonts w:asciiTheme="minorHAnsi" w:hAnsiTheme="minorHAnsi" w:cstheme="minorHAnsi"/>
        </w:rPr>
        <w:t>and sagittal (anteroposterior)</w:t>
      </w:r>
      <w:r w:rsidR="006E0E35">
        <w:rPr>
          <w:rFonts w:asciiTheme="minorHAnsi" w:hAnsiTheme="minorHAnsi" w:cstheme="minorHAnsi"/>
        </w:rPr>
        <w:t xml:space="preserve"> for </w:t>
      </w:r>
      <w:r w:rsidR="00A14A30">
        <w:rPr>
          <w:rFonts w:asciiTheme="minorHAnsi" w:hAnsiTheme="minorHAnsi" w:cstheme="minorHAnsi"/>
        </w:rPr>
        <w:t>ergonomics.</w:t>
      </w:r>
      <w:r>
        <w:rPr>
          <w:rFonts w:asciiTheme="minorHAnsi" w:hAnsiTheme="minorHAnsi" w:cstheme="minorHAnsi"/>
        </w:rPr>
        <w:t xml:space="preserve"> With OSSTF designed to offer increased stiffness for</w:t>
      </w:r>
      <w:r w:rsidRPr="004B58E7">
        <w:rPr>
          <w:rFonts w:asciiTheme="minorHAnsi" w:hAnsiTheme="minorHAnsi" w:cstheme="minorHAnsi"/>
        </w:rPr>
        <w:t xml:space="preserve"> </w:t>
      </w:r>
      <w:r w:rsidRPr="006E0E35">
        <w:rPr>
          <w:rFonts w:asciiTheme="minorHAnsi" w:hAnsiTheme="minorHAnsi" w:cstheme="minorHAnsi"/>
          <w:b/>
          <w:bCs/>
        </w:rPr>
        <w:t>stability</w:t>
      </w:r>
      <w:r w:rsidRPr="00DA75CB">
        <w:rPr>
          <w:rFonts w:asciiTheme="minorHAnsi" w:hAnsiTheme="minorHAnsi" w:cstheme="minorHAnsi"/>
        </w:rPr>
        <w:t>,</w:t>
      </w:r>
      <w:r w:rsidRPr="004B58E7">
        <w:rPr>
          <w:rFonts w:asciiTheme="minorHAnsi" w:hAnsiTheme="minorHAnsi" w:cstheme="minorHAnsi"/>
        </w:rPr>
        <w:t xml:space="preserve"> </w:t>
      </w:r>
      <w:r>
        <w:rPr>
          <w:rFonts w:asciiTheme="minorHAnsi" w:hAnsiTheme="minorHAnsi" w:cstheme="minorHAnsi"/>
        </w:rPr>
        <w:t xml:space="preserve">thereby limiting movements mediolaterally and offering flexibility (reduced stiffness) for </w:t>
      </w:r>
      <w:r w:rsidRPr="00D01730">
        <w:rPr>
          <w:rFonts w:asciiTheme="minorHAnsi" w:hAnsiTheme="minorHAnsi" w:cstheme="minorHAnsi"/>
          <w:b/>
          <w:bCs/>
        </w:rPr>
        <w:t>ergonomics</w:t>
      </w:r>
      <w:r>
        <w:rPr>
          <w:rFonts w:asciiTheme="minorHAnsi" w:hAnsiTheme="minorHAnsi" w:cstheme="minorHAnsi"/>
        </w:rPr>
        <w:t xml:space="preserve"> in an anterior-posterior direction (Chapter </w:t>
      </w:r>
      <w:r w:rsidR="00F769F5">
        <w:rPr>
          <w:rFonts w:asciiTheme="minorHAnsi" w:hAnsiTheme="minorHAnsi" w:cstheme="minorHAnsi"/>
        </w:rPr>
        <w:t>5</w:t>
      </w:r>
      <w:r>
        <w:rPr>
          <w:rFonts w:asciiTheme="minorHAnsi" w:hAnsiTheme="minorHAnsi" w:cstheme="minorHAnsi"/>
        </w:rPr>
        <w:t xml:space="preserve">). The </w:t>
      </w:r>
      <w:r w:rsidR="00D05E5D">
        <w:rPr>
          <w:rFonts w:asciiTheme="minorHAnsi" w:hAnsiTheme="minorHAnsi" w:cstheme="minorHAnsi"/>
        </w:rPr>
        <w:t>design characteristics</w:t>
      </w:r>
      <w:r>
        <w:rPr>
          <w:rFonts w:asciiTheme="minorHAnsi" w:hAnsiTheme="minorHAnsi" w:cstheme="minorHAnsi"/>
        </w:rPr>
        <w:t xml:space="preserve"> suggested by the experts are summarised in</w:t>
      </w:r>
      <w:r w:rsidR="001B1D73">
        <w:rPr>
          <w:rFonts w:asciiTheme="minorHAnsi" w:hAnsiTheme="minorHAnsi" w:cstheme="minorHAnsi"/>
        </w:rPr>
        <w:t xml:space="preserve"> </w:t>
      </w:r>
      <w:r w:rsidR="001B1D73" w:rsidRPr="001B1D73">
        <w:rPr>
          <w:rFonts w:asciiTheme="minorHAnsi" w:hAnsiTheme="minorHAnsi" w:cstheme="minorHAnsi"/>
        </w:rPr>
        <w:t>Chapter 6</w:t>
      </w:r>
      <w:r w:rsidR="00F37FA6" w:rsidRPr="001B1D73">
        <w:rPr>
          <w:rFonts w:asciiTheme="minorHAnsi" w:hAnsiTheme="minorHAnsi" w:cstheme="minorHAnsi"/>
        </w:rPr>
        <w:t xml:space="preserve"> </w:t>
      </w:r>
      <w:r w:rsidR="001B1D73" w:rsidRPr="001B1D73">
        <w:rPr>
          <w:rFonts w:asciiTheme="minorHAnsi" w:hAnsiTheme="minorHAnsi" w:cstheme="minorHAnsi"/>
        </w:rPr>
        <w:fldChar w:fldCharType="begin"/>
      </w:r>
      <w:r w:rsidR="001B1D73" w:rsidRPr="001B1D73">
        <w:rPr>
          <w:rFonts w:asciiTheme="minorHAnsi" w:hAnsiTheme="minorHAnsi" w:cstheme="minorHAnsi"/>
        </w:rPr>
        <w:instrText xml:space="preserve"> REF _Ref138796246 \h </w:instrText>
      </w:r>
      <w:r w:rsidR="001B1D73">
        <w:rPr>
          <w:rFonts w:asciiTheme="minorHAnsi" w:hAnsiTheme="minorHAnsi" w:cstheme="minorHAnsi"/>
        </w:rPr>
        <w:instrText xml:space="preserve"> \* MERGEFORMAT </w:instrText>
      </w:r>
      <w:r w:rsidR="001B1D73" w:rsidRPr="001B1D73">
        <w:rPr>
          <w:rFonts w:asciiTheme="minorHAnsi" w:hAnsiTheme="minorHAnsi" w:cstheme="minorHAnsi"/>
        </w:rPr>
      </w:r>
      <w:r w:rsidR="001B1D73" w:rsidRPr="001B1D73">
        <w:rPr>
          <w:rFonts w:asciiTheme="minorHAnsi" w:hAnsiTheme="minorHAnsi" w:cstheme="minorHAnsi"/>
        </w:rPr>
        <w:fldChar w:fldCharType="separate"/>
      </w:r>
      <w:r w:rsidR="001B1D73" w:rsidRPr="001B1D73">
        <w:rPr>
          <w:rFonts w:asciiTheme="minorHAnsi" w:hAnsiTheme="minorHAnsi" w:cstheme="minorHAnsi"/>
        </w:rPr>
        <w:t xml:space="preserve">Figure </w:t>
      </w:r>
      <w:r w:rsidR="001B1D73" w:rsidRPr="001B1D73">
        <w:rPr>
          <w:rFonts w:asciiTheme="minorHAnsi" w:hAnsiTheme="minorHAnsi" w:cstheme="minorHAnsi"/>
          <w:noProof/>
        </w:rPr>
        <w:t>6</w:t>
      </w:r>
      <w:r w:rsidR="001B1D73" w:rsidRPr="001B1D73">
        <w:rPr>
          <w:rFonts w:asciiTheme="minorHAnsi" w:hAnsiTheme="minorHAnsi" w:cstheme="minorHAnsi"/>
        </w:rPr>
        <w:noBreakHyphen/>
      </w:r>
      <w:r w:rsidR="001B1D73" w:rsidRPr="001B1D73">
        <w:rPr>
          <w:rFonts w:asciiTheme="minorHAnsi" w:hAnsiTheme="minorHAnsi" w:cstheme="minorHAnsi"/>
          <w:noProof/>
        </w:rPr>
        <w:t>2</w:t>
      </w:r>
      <w:r w:rsidR="001B1D73" w:rsidRPr="001B1D73">
        <w:rPr>
          <w:rFonts w:asciiTheme="minorHAnsi" w:hAnsiTheme="minorHAnsi" w:cstheme="minorHAnsi"/>
        </w:rPr>
        <w:fldChar w:fldCharType="end"/>
      </w:r>
    </w:p>
    <w:p w14:paraId="387867F1" w14:textId="77777777" w:rsidR="00A7360D" w:rsidRDefault="00A7360D" w:rsidP="00A7360D">
      <w:pPr>
        <w:pStyle w:val="Default"/>
        <w:jc w:val="both"/>
        <w:rPr>
          <w:rFonts w:asciiTheme="minorHAnsi" w:hAnsiTheme="minorHAnsi" w:cstheme="minorHAnsi"/>
        </w:rPr>
      </w:pPr>
    </w:p>
    <w:p w14:paraId="60DAC460" w14:textId="36B5FDC4" w:rsidR="00A7360D" w:rsidRDefault="00A7360D" w:rsidP="00601107">
      <w:pPr>
        <w:pStyle w:val="Default"/>
        <w:spacing w:line="360" w:lineRule="auto"/>
        <w:jc w:val="both"/>
        <w:rPr>
          <w:rFonts w:asciiTheme="minorHAnsi" w:hAnsiTheme="minorHAnsi" w:cstheme="minorHAnsi"/>
        </w:rPr>
      </w:pPr>
      <w:r>
        <w:rPr>
          <w:rFonts w:asciiTheme="minorHAnsi" w:hAnsiTheme="minorHAnsi" w:cstheme="minorHAnsi"/>
        </w:rPr>
        <w:t xml:space="preserve">As previously stated in Chapter </w:t>
      </w:r>
      <w:r w:rsidR="00F769F5">
        <w:rPr>
          <w:rFonts w:asciiTheme="minorHAnsi" w:hAnsiTheme="minorHAnsi" w:cstheme="minorHAnsi"/>
        </w:rPr>
        <w:t>6</w:t>
      </w:r>
      <w:r>
        <w:rPr>
          <w:rFonts w:asciiTheme="minorHAnsi" w:hAnsiTheme="minorHAnsi" w:cstheme="minorHAnsi"/>
        </w:rPr>
        <w:t xml:space="preserve">, the recommendations obtained from the Delphi study were based on expert opinion with no objective evidence to support the design characteristics suggested. It was proposed in the previous chapter that a means to objectively evaluate these design characteristics' effects on the mechanical stiffness </w:t>
      </w:r>
      <w:r>
        <w:rPr>
          <w:rFonts w:asciiTheme="minorHAnsi" w:hAnsiTheme="minorHAnsi" w:cstheme="minorHAnsi"/>
        </w:rPr>
        <w:lastRenderedPageBreak/>
        <w:t xml:space="preserve">when they were in-situ of OSSTF would enhance the understanding of this intervention as an assistive aid for children </w:t>
      </w:r>
      <w:r>
        <w:rPr>
          <w:rFonts w:asciiTheme="minorHAnsi" w:hAnsiTheme="minorHAnsi" w:cstheme="minorHAnsi"/>
        </w:rPr>
        <w:fldChar w:fldCharType="begin" w:fldLock="1"/>
      </w:r>
      <w:r w:rsidR="00254D00">
        <w:rPr>
          <w:rFonts w:asciiTheme="minorHAnsi" w:hAnsiTheme="minorHAnsi" w:cstheme="minorHAnsi"/>
        </w:rPr>
        <w:instrText>ADDIN CSL_CITATION {"citationItems":[{"id":"ITEM-1","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1","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mendeley":{"formattedCitation":"(Eddison, Mulholland, et al., 2017)","plainTextFormattedCitation":"(Eddison, Mulholland, et al., 2017)","previouslyFormattedCitation":"(Eddison, Mulholland, et al., 2017)"},"properties":{"noteIndex":0},"schema":"https://github.com/citation-style-language/schema/raw/master/csl-citation.json"}</w:instrText>
      </w:r>
      <w:r>
        <w:rPr>
          <w:rFonts w:asciiTheme="minorHAnsi" w:hAnsiTheme="minorHAnsi" w:cstheme="minorHAnsi"/>
        </w:rPr>
        <w:fldChar w:fldCharType="separate"/>
      </w:r>
      <w:r w:rsidR="00D85835" w:rsidRPr="00D85835">
        <w:rPr>
          <w:rFonts w:asciiTheme="minorHAnsi" w:hAnsiTheme="minorHAnsi" w:cstheme="minorHAnsi"/>
          <w:noProof/>
        </w:rPr>
        <w:t>(Eddison, Mulholland, et al., 2017)</w:t>
      </w:r>
      <w:r>
        <w:rPr>
          <w:rFonts w:asciiTheme="minorHAnsi" w:hAnsiTheme="minorHAnsi" w:cstheme="minorHAnsi"/>
        </w:rPr>
        <w:fldChar w:fldCharType="end"/>
      </w:r>
      <w:r>
        <w:rPr>
          <w:rFonts w:asciiTheme="minorHAnsi" w:hAnsiTheme="minorHAnsi" w:cstheme="minorHAnsi"/>
        </w:rPr>
        <w:t>.</w:t>
      </w:r>
    </w:p>
    <w:p w14:paraId="43AC7B21" w14:textId="77777777" w:rsidR="00A7360D" w:rsidRDefault="00A7360D" w:rsidP="00601107">
      <w:pPr>
        <w:pStyle w:val="Default"/>
        <w:spacing w:line="360" w:lineRule="auto"/>
        <w:jc w:val="both"/>
        <w:rPr>
          <w:rFonts w:asciiTheme="minorHAnsi" w:hAnsiTheme="minorHAnsi" w:cstheme="minorHAnsi"/>
        </w:rPr>
      </w:pPr>
    </w:p>
    <w:p w14:paraId="4AFC7C2D" w14:textId="67441E99" w:rsidR="00A7360D" w:rsidRDefault="00A7360D" w:rsidP="00601107">
      <w:pPr>
        <w:pStyle w:val="Default"/>
        <w:spacing w:line="360" w:lineRule="auto"/>
        <w:jc w:val="both"/>
        <w:rPr>
          <w:rFonts w:asciiTheme="minorHAnsi" w:hAnsiTheme="minorHAnsi" w:cstheme="minorHAnsi"/>
        </w:rPr>
      </w:pPr>
      <w:r>
        <w:rPr>
          <w:rFonts w:asciiTheme="minorHAnsi" w:hAnsiTheme="minorHAnsi" w:cstheme="minorHAnsi"/>
        </w:rPr>
        <w:t xml:space="preserve">The methodology developed and proposed in Chapter </w:t>
      </w:r>
      <w:r w:rsidR="00F769F5">
        <w:rPr>
          <w:rFonts w:asciiTheme="minorHAnsi" w:hAnsiTheme="minorHAnsi" w:cstheme="minorHAnsi"/>
        </w:rPr>
        <w:t>6</w:t>
      </w:r>
      <w:r>
        <w:rPr>
          <w:rFonts w:asciiTheme="minorHAnsi" w:hAnsiTheme="minorHAnsi" w:cstheme="minorHAnsi"/>
        </w:rPr>
        <w:t xml:space="preserve"> offered a potentially consistent and precise protocol to assess the torsional stiffness of these design characteristics within OSSTF. However, the protocol was only tested on one design of OSSTF, and there is a potential for the consistency of such a protocol to be affected by OSSTF of differing design and stiffness characteristics</w:t>
      </w:r>
      <w:r w:rsidR="0078462C">
        <w:rPr>
          <w:rFonts w:asciiTheme="minorHAnsi" w:hAnsiTheme="minorHAnsi" w:cstheme="minorHAnsi"/>
        </w:rPr>
        <w:t xml:space="preserve"> </w:t>
      </w:r>
      <w:r>
        <w:rPr>
          <w:rFonts w:asciiTheme="minorHAnsi" w:hAnsiTheme="minorHAnsi" w:cstheme="minorHAnsi"/>
        </w:rPr>
        <w:fldChar w:fldCharType="begin" w:fldLock="1"/>
      </w:r>
      <w:r w:rsidR="00D471C6">
        <w:rPr>
          <w:rFonts w:asciiTheme="minorHAnsi" w:hAnsiTheme="minorHAnsi" w:cstheme="minorHAnsi"/>
        </w:rPr>
        <w:instrText>ADDIN CSL_CITATION {"citationItems":[{"id":"ITEM-1","itemData":{"DOI":"10.1007/S12283-012-0106-7/FIGURES/7","ISSN":"14602687","abstract":"Since footwear flexibility impacts functional design factors, numerous studies have investigated footwear bending stiffness. However, the various methods used to measure footwear bending stiffness have some limitations. Hence, the scope of this study was to develop and quantify the reliability of a novel test set-up for measuring footwear bending stiffness. A test set-up consisting of a hydraulic testing machine, a bending apparatus and a fixation unit was created that fulfilled the requirements specified in the initial phase of the study. The test set-up was evaluated by testing 15 different boots in three series of measurements. Bending stiffness of the boots ranged from 0.61 ± 0.03 to 2.38 ± 0.08 Nm/°. Two-way analysis of variance test yielded that the test set-up enabled the reliable measurement of footwear bending stiffness. Relative measurement uncertainty ranged from 1.3 to 6.1 %. © 2012 International Sports Engineering Association.","author":[{"dropping-particle":"","family":"Krumm","given":"Dominik","non-dropping-particle":"","parse-names":false,"suffix":""},{"dropping-particle":"","family":"Schwanitz","given":"Stefan","non-dropping-particle":"","parse-names":false,"suffix":""},{"dropping-particle":"","family":"Odenwald","given":"Stephan","non-dropping-particle":"","parse-names":false,"suffix":""}],"container-title":"Sports Engineering","id":"ITEM-1","issue":"1","issued":{"date-parts":[["2013","3","1"]]},"page":"13-19","publisher":"Springer London","title":"Development and reliability quantification of a novel test set-up for measuring footwear bending stiffness","type":"article-journal","volume":"16"},"uris":["http://www.mendeley.com/documents/?uuid=68d7dcda-d030-391e-9916-3df28496d5eb"]}],"mendeley":{"formattedCitation":"(Krumm et al., 2013)","plainTextFormattedCitation":"(Krumm et al., 2013)","previouslyFormattedCitation":"(Krumm et al., 2013)"},"properties":{"noteIndex":0},"schema":"https://github.com/citation-style-language/schema/raw/master/csl-citation.json"}</w:instrText>
      </w:r>
      <w:r>
        <w:rPr>
          <w:rFonts w:asciiTheme="minorHAnsi" w:hAnsiTheme="minorHAnsi" w:cstheme="minorHAnsi"/>
        </w:rPr>
        <w:fldChar w:fldCharType="separate"/>
      </w:r>
      <w:r w:rsidR="009A28E3" w:rsidRPr="009A28E3">
        <w:rPr>
          <w:rFonts w:asciiTheme="minorHAnsi" w:hAnsiTheme="minorHAnsi" w:cstheme="minorHAnsi"/>
          <w:noProof/>
        </w:rPr>
        <w:t>(Krumm et al., 2013)</w:t>
      </w:r>
      <w:r>
        <w:rPr>
          <w:rFonts w:asciiTheme="minorHAnsi" w:hAnsiTheme="minorHAnsi" w:cstheme="minorHAnsi"/>
        </w:rPr>
        <w:fldChar w:fldCharType="end"/>
      </w:r>
      <w:r>
        <w:rPr>
          <w:rFonts w:asciiTheme="minorHAnsi" w:hAnsiTheme="minorHAnsi" w:cstheme="minorHAnsi"/>
        </w:rPr>
        <w:t xml:space="preserve">. Therefore, further assessment of the protocol was suggested across a range of OSSTF to evaluate the consistency and precision of this method. As previously discussed in Chapter </w:t>
      </w:r>
      <w:r w:rsidR="00F769F5">
        <w:rPr>
          <w:rFonts w:asciiTheme="minorHAnsi" w:hAnsiTheme="minorHAnsi" w:cstheme="minorHAnsi"/>
        </w:rPr>
        <w:t>6</w:t>
      </w:r>
      <w:r>
        <w:rPr>
          <w:rFonts w:asciiTheme="minorHAnsi" w:hAnsiTheme="minorHAnsi" w:cstheme="minorHAnsi"/>
        </w:rPr>
        <w:t xml:space="preserve">, the mechanical stiffness of a structure is affected by several factors, including the shore hardness of the material used, the manufacturing process (cemented, stitched, layered) and its architecture (dimensions, geometry) </w:t>
      </w:r>
      <w:r>
        <w:rPr>
          <w:rFonts w:asciiTheme="minorHAnsi" w:hAnsiTheme="minorHAnsi" w:cstheme="minorHAnsi"/>
        </w:rPr>
        <w:fldChar w:fldCharType="begin" w:fldLock="1"/>
      </w:r>
      <w:r w:rsidR="00016B99">
        <w:rPr>
          <w:rFonts w:asciiTheme="minorHAnsi" w:hAnsiTheme="minorHAnsi" w:cstheme="minorHAnsi"/>
        </w:rPr>
        <w:instrText>ADDIN CSL_CITATION {"citationItems":[{"id":"ITEM-1","itemData":{"ISSN":"14665123","abstract":"The paper demonstrates concepts for designing stiffer structures. They are: (a) the more direct the internal force path, the stiffer the structure; (b) the more uniform the internal force distribution, the stiffer the structure; and (c) the smaller the internal forces, the stiffer the structure. These concepts are applicable to the design of many structures. Two ways of implementing the concepts into practice are provided. Simple examples are given to illustrate the implementation and the efficiency of the concepts. Laboratory tests and the demonstration of two physical models further confirm the findings. Several practical designs are also provided to show the applicability and significance of these concepts. An alternative definition of structural stiffness is given which complements the existing definition and allows for designing stiffer structures. It is interesting to note that using the concepts may lead to not only stiffer but also more economical and elegant designs.","author":[{"dropping-particle":"","family":"Ji","given":"Tianjian","non-dropping-particle":"","parse-names":false,"suffix":""}],"container-title":"Structural Engineer","id":"ITEM-1","issue":"21","issued":{"date-parts":[["2003"]]},"page":"36-42","title":"Concepts for designing stiffer structures","type":"article-journal","volume":"81"},"uris":["http://www.mendeley.com/documents/?uuid=3f8cd8dd-5ec0-3605-bdb1-b8d9ff670d14"]}],"mendeley":{"formattedCitation":"(Ji, 2003)","plainTextFormattedCitation":"(Ji, 2003)","previouslyFormattedCitation":"(Ji, 2003)"},"properties":{"noteIndex":0},"schema":"https://github.com/citation-style-language/schema/raw/master/csl-citation.json"}</w:instrText>
      </w:r>
      <w:r>
        <w:rPr>
          <w:rFonts w:asciiTheme="minorHAnsi" w:hAnsiTheme="minorHAnsi" w:cstheme="minorHAnsi"/>
        </w:rPr>
        <w:fldChar w:fldCharType="separate"/>
      </w:r>
      <w:r w:rsidR="00FD2112" w:rsidRPr="00FD2112">
        <w:rPr>
          <w:rFonts w:asciiTheme="minorHAnsi" w:hAnsiTheme="minorHAnsi" w:cstheme="minorHAnsi"/>
          <w:noProof/>
        </w:rPr>
        <w:t>(Ji, 2003)</w:t>
      </w:r>
      <w:r>
        <w:rPr>
          <w:rFonts w:asciiTheme="minorHAnsi" w:hAnsiTheme="minorHAnsi" w:cstheme="minorHAnsi"/>
        </w:rPr>
        <w:fldChar w:fldCharType="end"/>
      </w:r>
      <w:r>
        <w:rPr>
          <w:rFonts w:asciiTheme="minorHAnsi" w:hAnsiTheme="minorHAnsi" w:cstheme="minorHAnsi"/>
        </w:rPr>
        <w:t xml:space="preserve">. Therefore, when exploring the effects of design characteristics of OSSTF, it would be necessary to explore the factors that can potentially affect stiffness independently of each other to quantify their effects. </w:t>
      </w:r>
    </w:p>
    <w:p w14:paraId="5334A65C" w14:textId="7AAAE032" w:rsidR="00A7360D" w:rsidRDefault="00A7360D" w:rsidP="00601107">
      <w:pPr>
        <w:pStyle w:val="Default"/>
        <w:spacing w:line="360" w:lineRule="auto"/>
        <w:jc w:val="both"/>
        <w:rPr>
          <w:rFonts w:asciiTheme="minorHAnsi" w:hAnsiTheme="minorHAnsi" w:cstheme="minorHAnsi"/>
        </w:rPr>
      </w:pPr>
      <w:r>
        <w:rPr>
          <w:rFonts w:asciiTheme="minorHAnsi" w:hAnsiTheme="minorHAnsi" w:cstheme="minorHAnsi"/>
        </w:rPr>
        <w:t xml:space="preserve">Stiffness is </w:t>
      </w:r>
      <w:r w:rsidR="002E042F" w:rsidRPr="002E042F">
        <w:rPr>
          <w:rFonts w:asciiTheme="minorHAnsi" w:hAnsiTheme="minorHAnsi" w:cstheme="minorHAnsi"/>
        </w:rPr>
        <w:t xml:space="preserve">the extent to which an object resists </w:t>
      </w:r>
      <w:r w:rsidR="002E042F">
        <w:rPr>
          <w:rFonts w:asciiTheme="minorHAnsi" w:hAnsiTheme="minorHAnsi" w:cstheme="minorHAnsi"/>
        </w:rPr>
        <w:t xml:space="preserve">change </w:t>
      </w:r>
      <w:r w:rsidR="004F08C7">
        <w:rPr>
          <w:rFonts w:asciiTheme="minorHAnsi" w:hAnsiTheme="minorHAnsi" w:cstheme="minorHAnsi"/>
        </w:rPr>
        <w:t xml:space="preserve">in </w:t>
      </w:r>
      <w:r w:rsidR="002E042F">
        <w:rPr>
          <w:rFonts w:asciiTheme="minorHAnsi" w:hAnsiTheme="minorHAnsi" w:cstheme="minorHAnsi"/>
        </w:rPr>
        <w:t xml:space="preserve">its geometry </w:t>
      </w:r>
      <w:r w:rsidR="00261656">
        <w:rPr>
          <w:rFonts w:asciiTheme="minorHAnsi" w:hAnsiTheme="minorHAnsi" w:cstheme="minorHAnsi"/>
        </w:rPr>
        <w:t>(strain)</w:t>
      </w:r>
      <w:r w:rsidR="002E042F" w:rsidRPr="002E042F">
        <w:rPr>
          <w:rFonts w:asciiTheme="minorHAnsi" w:hAnsiTheme="minorHAnsi" w:cstheme="minorHAnsi"/>
        </w:rPr>
        <w:t xml:space="preserve"> in response to an applied </w:t>
      </w:r>
      <w:r w:rsidR="00A815B6">
        <w:rPr>
          <w:rFonts w:asciiTheme="minorHAnsi" w:hAnsiTheme="minorHAnsi" w:cstheme="minorHAnsi"/>
        </w:rPr>
        <w:t>force</w:t>
      </w:r>
      <w:r w:rsidR="002E042F" w:rsidRPr="002E042F">
        <w:rPr>
          <w:rFonts w:asciiTheme="minorHAnsi" w:hAnsiTheme="minorHAnsi" w:cstheme="minorHAnsi"/>
        </w:rPr>
        <w:t xml:space="preserve"> </w:t>
      </w:r>
      <w:r w:rsidR="00261656">
        <w:rPr>
          <w:rFonts w:asciiTheme="minorHAnsi" w:hAnsiTheme="minorHAnsi" w:cstheme="minorHAnsi"/>
        </w:rPr>
        <w:t>(stress)</w:t>
      </w:r>
      <w:r w:rsidR="00A815B6">
        <w:rPr>
          <w:rFonts w:asciiTheme="minorHAnsi" w:hAnsiTheme="minorHAnsi" w:cstheme="minorHAnsi"/>
        </w:rPr>
        <w:t>,</w:t>
      </w:r>
      <w:r w:rsidR="00261656">
        <w:rPr>
          <w:rFonts w:asciiTheme="minorHAnsi" w:hAnsiTheme="minorHAnsi" w:cstheme="minorHAnsi"/>
        </w:rPr>
        <w:t xml:space="preserve"> </w:t>
      </w:r>
      <w:r w:rsidR="004F08C7">
        <w:rPr>
          <w:rFonts w:asciiTheme="minorHAnsi" w:hAnsiTheme="minorHAnsi" w:cstheme="minorHAnsi"/>
        </w:rPr>
        <w:t xml:space="preserve">with stiffer objects requiring </w:t>
      </w:r>
      <w:r w:rsidR="00A815B6">
        <w:rPr>
          <w:rFonts w:asciiTheme="minorHAnsi" w:hAnsiTheme="minorHAnsi" w:cstheme="minorHAnsi"/>
        </w:rPr>
        <w:t>greater force for the same change in geometry</w:t>
      </w:r>
      <w:r w:rsidR="00071A0E">
        <w:rPr>
          <w:rFonts w:asciiTheme="minorHAnsi" w:hAnsiTheme="minorHAnsi" w:cstheme="minorHAnsi"/>
        </w:rPr>
        <w:t xml:space="preserve"> </w:t>
      </w:r>
      <w:r>
        <w:rPr>
          <w:rFonts w:asciiTheme="minorHAnsi" w:hAnsiTheme="minorHAnsi" w:cstheme="minorHAnsi"/>
        </w:rPr>
        <w:fldChar w:fldCharType="begin" w:fldLock="1"/>
      </w:r>
      <w:r w:rsidR="00D471C6">
        <w:rPr>
          <w:rFonts w:asciiTheme="minorHAnsi" w:hAnsiTheme="minorHAnsi" w:cstheme="minorHAnsi"/>
        </w:rPr>
        <w:instrText>ADDIN CSL_CITATION {"citationItems":[{"id":"ITEM-1","itemData":{"DOI":"10.1016/B978-0-12-813742-0.00017-1","ISBN":"9780128137420","abstract":"In the past decade, the quality of dental materials has seen more improvements than any other period. Dental materials are used either alone, or in combination, and their performance can be assessed on the basis of various properties. The mechanical properties of dental materials are primarily defined by the stress-strain relationship. The mechanical stability of dental materials explains their stability with respect to mechanical changes; that is, energy and forces, and their effect on bodies. Dental materials should be flexible under an applied force or distribution of forces. Although the mechanical properties do not necessarily represent their actual clinical performance, these properties are used to guide the effects of changes in their composition or processing on these properties. The mechanical properties also have the potential to help the dentist to choose the right materials, once comparisons have been made between former formulations and new ones, as well as with the leading brands highlighted by manufacturers.","author":[{"dropping-particle":"","family":"Vaidya","given":"Ankur","non-dropping-particle":"","parse-names":false,"suffix":""},{"dropping-particle":"","family":"Pathak","given":"Kamla","non-dropping-particle":"","parse-names":false,"suffix":""}],"container-title":"Applications of Nanocomposite Materials in Dentistry","id":"ITEM-1","issued":{"date-parts":[["2019","1","1"]]},"page":"285-305","publisher":"Woodhead Publishing","title":"Mechanical stability of dental materials","type":"chapter"},"uris":["http://www.mendeley.com/documents/?uuid=a6fd2d28-c1d7-322f-8417-a6dda03eff3f"]}],"mendeley":{"formattedCitation":"(Vaidya &amp; Pathak, 2019)","plainTextFormattedCitation":"(Vaidya &amp; Pathak, 2019)","previouslyFormattedCitation":"(Vaidya &amp; Pathak, 2019)"},"properties":{"noteIndex":0},"schema":"https://github.com/citation-style-language/schema/raw/master/csl-citation.json"}</w:instrText>
      </w:r>
      <w:r>
        <w:rPr>
          <w:rFonts w:asciiTheme="minorHAnsi" w:hAnsiTheme="minorHAnsi" w:cstheme="minorHAnsi"/>
        </w:rPr>
        <w:fldChar w:fldCharType="separate"/>
      </w:r>
      <w:r w:rsidR="009A28E3" w:rsidRPr="009A28E3">
        <w:rPr>
          <w:rFonts w:asciiTheme="minorHAnsi" w:hAnsiTheme="minorHAnsi" w:cstheme="minorHAnsi"/>
          <w:noProof/>
        </w:rPr>
        <w:t>(Vaidya &amp; Pathak, 2019)</w:t>
      </w:r>
      <w:r>
        <w:rPr>
          <w:rFonts w:asciiTheme="minorHAnsi" w:hAnsiTheme="minorHAnsi" w:cstheme="minorHAnsi"/>
        </w:rPr>
        <w:fldChar w:fldCharType="end"/>
      </w:r>
      <w:r>
        <w:rPr>
          <w:rFonts w:asciiTheme="minorHAnsi" w:hAnsiTheme="minorHAnsi" w:cstheme="minorHAnsi"/>
        </w:rPr>
        <w:t xml:space="preserve">. Recognising this, the desirable design characteristic of OSSTF to enhance stability would be stiffer relative to standard retail children’s footwear, whilst those to allow ergonomic function would offer comparable stiffness to standard retail children’s footwear. Therefore, for researchers, </w:t>
      </w:r>
      <w:r w:rsidR="00601107">
        <w:rPr>
          <w:rFonts w:asciiTheme="minorHAnsi" w:hAnsiTheme="minorHAnsi" w:cstheme="minorHAnsi"/>
        </w:rPr>
        <w:t>manufacturers,</w:t>
      </w:r>
      <w:r>
        <w:rPr>
          <w:rFonts w:asciiTheme="minorHAnsi" w:hAnsiTheme="minorHAnsi" w:cstheme="minorHAnsi"/>
        </w:rPr>
        <w:t xml:space="preserve"> and clinicians to understand how OSSTF may influence stability in children living with a mobility impairment, the mechanical stiffness of OSSTF should be </w:t>
      </w:r>
      <w:r w:rsidR="00962FD2">
        <w:rPr>
          <w:rFonts w:asciiTheme="minorHAnsi" w:hAnsiTheme="minorHAnsi" w:cstheme="minorHAnsi"/>
        </w:rPr>
        <w:t xml:space="preserve">benchmark tested </w:t>
      </w:r>
      <w:r>
        <w:rPr>
          <w:rFonts w:asciiTheme="minorHAnsi" w:hAnsiTheme="minorHAnsi" w:cstheme="minorHAnsi"/>
        </w:rPr>
        <w:t xml:space="preserve">to comparable standard retail footwear. This lack of comparison of stability therapeutic footwear to standard footwear was highlighted as a limitation of the current body of research in Chapter </w:t>
      </w:r>
      <w:r w:rsidR="00F769F5">
        <w:rPr>
          <w:rFonts w:asciiTheme="minorHAnsi" w:hAnsiTheme="minorHAnsi" w:cstheme="minorHAnsi"/>
        </w:rPr>
        <w:t>3</w:t>
      </w:r>
      <w:r>
        <w:rPr>
          <w:rFonts w:asciiTheme="minorHAnsi" w:hAnsiTheme="minorHAnsi" w:cstheme="minorHAnsi"/>
        </w:rPr>
        <w:t>.</w:t>
      </w:r>
    </w:p>
    <w:p w14:paraId="25DEF35C" w14:textId="77777777" w:rsidR="00A7360D" w:rsidRDefault="00A7360D" w:rsidP="00601107">
      <w:pPr>
        <w:pStyle w:val="Default"/>
        <w:spacing w:line="360" w:lineRule="auto"/>
        <w:jc w:val="both"/>
        <w:rPr>
          <w:rFonts w:asciiTheme="minorHAnsi" w:hAnsiTheme="minorHAnsi" w:cstheme="minorHAnsi"/>
        </w:rPr>
      </w:pPr>
    </w:p>
    <w:p w14:paraId="09AF066C" w14:textId="0AC5D8A3" w:rsidR="00A7360D" w:rsidRPr="00E0264A" w:rsidRDefault="00A7360D">
      <w:pPr>
        <w:pStyle w:val="Heading3"/>
        <w:numPr>
          <w:ilvl w:val="2"/>
          <w:numId w:val="29"/>
        </w:numPr>
        <w:spacing w:line="360" w:lineRule="auto"/>
      </w:pPr>
      <w:bookmarkStart w:id="292" w:name="_Toc156403520"/>
      <w:r>
        <w:t>Aim and Objectives</w:t>
      </w:r>
      <w:bookmarkEnd w:id="292"/>
    </w:p>
    <w:p w14:paraId="1A960FAA" w14:textId="6B3C1AE7" w:rsidR="00A7360D" w:rsidRDefault="00A7360D" w:rsidP="00601107">
      <w:pPr>
        <w:spacing w:line="360" w:lineRule="auto"/>
        <w:jc w:val="both"/>
      </w:pPr>
      <w:r>
        <w:t xml:space="preserve">The aim of this study was </w:t>
      </w:r>
      <w:r w:rsidRPr="00CF0212">
        <w:t xml:space="preserve">to quantify the </w:t>
      </w:r>
      <w:r>
        <w:t xml:space="preserve">in-situ </w:t>
      </w:r>
      <w:r w:rsidRPr="00CF0212">
        <w:t xml:space="preserve">effects of </w:t>
      </w:r>
      <w:r>
        <w:t xml:space="preserve">the </w:t>
      </w:r>
      <w:r w:rsidR="00D05E5D">
        <w:t>design characteristics</w:t>
      </w:r>
      <w:r w:rsidRPr="00CF0212">
        <w:t xml:space="preserve"> of </w:t>
      </w:r>
      <w:r w:rsidR="00D05E5D">
        <w:t>OSSTF</w:t>
      </w:r>
      <w:r>
        <w:t xml:space="preserve"> on their </w:t>
      </w:r>
      <w:r w:rsidRPr="00CF0212">
        <w:t>mechanical stiffness</w:t>
      </w:r>
      <w:r>
        <w:t xml:space="preserve"> and inform stakeholders of their potential to act as a clinical intervention for children living with a mobility impairment. </w:t>
      </w:r>
    </w:p>
    <w:p w14:paraId="09E3A99A" w14:textId="77777777" w:rsidR="00A7360D" w:rsidRDefault="00A7360D" w:rsidP="00601107">
      <w:pPr>
        <w:spacing w:line="360" w:lineRule="auto"/>
        <w:jc w:val="both"/>
      </w:pPr>
    </w:p>
    <w:p w14:paraId="7DEE3F4D" w14:textId="77777777" w:rsidR="00A7360D" w:rsidRDefault="00A7360D" w:rsidP="00601107">
      <w:pPr>
        <w:spacing w:line="360" w:lineRule="auto"/>
        <w:jc w:val="both"/>
      </w:pPr>
      <w:r>
        <w:lastRenderedPageBreak/>
        <w:t>The objectives of this research are:</w:t>
      </w:r>
    </w:p>
    <w:p w14:paraId="37FF5C51" w14:textId="3FC24903" w:rsidR="00A7360D" w:rsidRDefault="00A7360D">
      <w:pPr>
        <w:pStyle w:val="ListParagraph"/>
        <w:numPr>
          <w:ilvl w:val="0"/>
          <w:numId w:val="13"/>
        </w:numPr>
        <w:spacing w:line="360" w:lineRule="auto"/>
        <w:jc w:val="both"/>
      </w:pPr>
      <w:r>
        <w:t>To use the developed loading scenario protocols to quantify the in-situ effects of architectural (dimension, geometry) and fastening design characteristics of children’s OSSTF on their mechanical stiffness independent of material and manufacturing process</w:t>
      </w:r>
      <w:r w:rsidR="00F834F1">
        <w:t xml:space="preserve"> via a comparative analysis study</w:t>
      </w:r>
      <w:r>
        <w:t>.</w:t>
      </w:r>
    </w:p>
    <w:p w14:paraId="5A856644" w14:textId="4DDCDF30" w:rsidR="00A7360D" w:rsidRDefault="00A7360D">
      <w:pPr>
        <w:pStyle w:val="ListParagraph"/>
        <w:numPr>
          <w:ilvl w:val="0"/>
          <w:numId w:val="13"/>
        </w:numPr>
        <w:spacing w:line="360" w:lineRule="auto"/>
        <w:jc w:val="both"/>
      </w:pPr>
      <w:r>
        <w:t>Establish which design characteristics may influence the mechanical stiffness of OSSTF</w:t>
      </w:r>
      <w:r w:rsidR="00140950">
        <w:t xml:space="preserve"> via comparative analysis </w:t>
      </w:r>
      <w:r w:rsidR="00356873">
        <w:t>of maximum torque values</w:t>
      </w:r>
      <w:r w:rsidR="00D05E5D">
        <w:t>.</w:t>
      </w:r>
    </w:p>
    <w:p w14:paraId="4AB12C8C" w14:textId="77777777" w:rsidR="00A7360D" w:rsidRDefault="00A7360D">
      <w:pPr>
        <w:pStyle w:val="ListParagraph"/>
        <w:numPr>
          <w:ilvl w:val="0"/>
          <w:numId w:val="13"/>
        </w:numPr>
        <w:spacing w:line="360" w:lineRule="auto"/>
        <w:jc w:val="both"/>
      </w:pPr>
      <w:r>
        <w:t>Establish the precision and consistency of the developed loading scenario protocols across a range of footwear.</w:t>
      </w:r>
    </w:p>
    <w:p w14:paraId="0A06DBA4" w14:textId="77777777" w:rsidR="00A7360D" w:rsidRDefault="00A7360D">
      <w:pPr>
        <w:pStyle w:val="ListParagraph"/>
        <w:numPr>
          <w:ilvl w:val="0"/>
          <w:numId w:val="13"/>
        </w:numPr>
        <w:spacing w:line="360" w:lineRule="auto"/>
        <w:jc w:val="both"/>
      </w:pPr>
      <w:r>
        <w:t>Compare the equivalent relative mechanical stiffness of a range of OSSTF footwear with comparable standard retail children’s footwear.</w:t>
      </w:r>
    </w:p>
    <w:p w14:paraId="4424E1D1" w14:textId="77777777" w:rsidR="00A7360D" w:rsidRDefault="00A7360D" w:rsidP="00601107">
      <w:pPr>
        <w:pStyle w:val="ListParagraph"/>
        <w:spacing w:line="360" w:lineRule="auto"/>
        <w:jc w:val="both"/>
      </w:pPr>
    </w:p>
    <w:p w14:paraId="55F7F474" w14:textId="77777777" w:rsidR="00A7360D" w:rsidRDefault="00A7360D">
      <w:pPr>
        <w:pStyle w:val="Heading2"/>
        <w:numPr>
          <w:ilvl w:val="1"/>
          <w:numId w:val="29"/>
        </w:numPr>
        <w:spacing w:line="360" w:lineRule="auto"/>
      </w:pPr>
      <w:bookmarkStart w:id="293" w:name="_Toc156403521"/>
      <w:r>
        <w:t>Methods</w:t>
      </w:r>
      <w:bookmarkEnd w:id="293"/>
    </w:p>
    <w:p w14:paraId="24268168" w14:textId="77777777" w:rsidR="00DC48F8" w:rsidRPr="00DC48F8" w:rsidRDefault="00DC48F8" w:rsidP="009344E2"/>
    <w:p w14:paraId="0D7789B6" w14:textId="3CED3F8D" w:rsidR="00A7360D" w:rsidRDefault="00A7360D">
      <w:pPr>
        <w:pStyle w:val="Heading3"/>
        <w:numPr>
          <w:ilvl w:val="2"/>
          <w:numId w:val="29"/>
        </w:numPr>
        <w:spacing w:line="360" w:lineRule="auto"/>
      </w:pPr>
      <w:bookmarkStart w:id="294" w:name="_Toc156403522"/>
      <w:r>
        <w:t>Footwear samples for testing</w:t>
      </w:r>
      <w:bookmarkEnd w:id="294"/>
    </w:p>
    <w:p w14:paraId="3DEAC70F" w14:textId="22A06599" w:rsidR="00A7360D" w:rsidRDefault="00A7360D" w:rsidP="00601107">
      <w:pPr>
        <w:spacing w:line="360" w:lineRule="auto"/>
        <w:jc w:val="both"/>
      </w:pPr>
      <w:r w:rsidRPr="00F93B85">
        <w:t xml:space="preserve">The </w:t>
      </w:r>
      <w:r>
        <w:t>study</w:t>
      </w:r>
      <w:r w:rsidRPr="00F93B85">
        <w:t xml:space="preserve"> was carried out using a</w:t>
      </w:r>
      <w:r>
        <w:t xml:space="preserve"> range of </w:t>
      </w:r>
      <w:r w:rsidRPr="00F93B85">
        <w:t>OSSTF</w:t>
      </w:r>
      <w:r>
        <w:t xml:space="preserve"> </w:t>
      </w:r>
      <w:r w:rsidRPr="00F93B85">
        <w:t xml:space="preserve">from </w:t>
      </w:r>
      <w:r>
        <w:t xml:space="preserve">two manufacturers of OSSTF, </w:t>
      </w:r>
      <w:proofErr w:type="spellStart"/>
      <w:r w:rsidRPr="00F93B85">
        <w:t>Nimco</w:t>
      </w:r>
      <w:proofErr w:type="spellEnd"/>
      <w:r w:rsidRPr="00F93B85">
        <w:t xml:space="preserve">® </w:t>
      </w:r>
      <w:r>
        <w:t xml:space="preserve">and </w:t>
      </w:r>
      <w:proofErr w:type="spellStart"/>
      <w:r>
        <w:t>Piedro</w:t>
      </w:r>
      <w:proofErr w:type="spellEnd"/>
      <w:r w:rsidRPr="00F93B85">
        <w:t>®</w:t>
      </w:r>
      <w:r w:rsidR="00D05E5D">
        <w:t>.</w:t>
      </w:r>
      <w:r w:rsidRPr="00F93B85">
        <w:t xml:space="preserve"> </w:t>
      </w:r>
      <w:r>
        <w:t xml:space="preserve">The left shoe </w:t>
      </w:r>
      <w:r w:rsidRPr="00F93B85">
        <w:t xml:space="preserve">EU size 32 was chosen as </w:t>
      </w:r>
      <w:r>
        <w:t xml:space="preserve">previously discussed in Chapter </w:t>
      </w:r>
      <w:r w:rsidR="00F769F5">
        <w:t>6</w:t>
      </w:r>
      <w:r>
        <w:t xml:space="preserve"> as </w:t>
      </w:r>
      <w:r w:rsidRPr="00F93B85">
        <w:t xml:space="preserve">being representative of </w:t>
      </w:r>
      <w:r>
        <w:t xml:space="preserve">a </w:t>
      </w:r>
      <w:r w:rsidRPr="00F93B85">
        <w:t>child age</w:t>
      </w:r>
      <w:r>
        <w:t>d</w:t>
      </w:r>
      <w:r w:rsidRPr="00F93B85">
        <w:t xml:space="preserve"> 8</w:t>
      </w:r>
      <w:r>
        <w:t>; this</w:t>
      </w:r>
      <w:r w:rsidRPr="00F93B85">
        <w:t xml:space="preserve"> age is associated with </w:t>
      </w:r>
      <w:r>
        <w:t>an</w:t>
      </w:r>
      <w:r w:rsidRPr="00F93B85">
        <w:t xml:space="preserve"> increase in social mobility and participation involving more physical activity</w:t>
      </w:r>
      <w:r>
        <w:t xml:space="preserve"> </w:t>
      </w:r>
      <w:r>
        <w:fldChar w:fldCharType="begin" w:fldLock="1"/>
      </w:r>
      <w:r w:rsidR="00D471C6">
        <w:instrText>ADDIN CSL_CITATION {"citationItems":[{"id":"ITEM-1","itemData":{"DOI":"10.1080/00140139.2014.895055","ISBN":"0014-0139","ISSN":"0014-0139","PMID":"24650291","abstract":"The aim of this study was to analyse the differences in foot dimensions in a sample of Spanish school-aged children. A total of 497 boys and 534 girls from Spain participated in the study. Measurements of both feet were obtained using a 3D foot digitiser, and shoe sizes were recorded and then estimated based on foot length measurements. The variations in foot measurements underwent a gradual increase with age in both boys and girls. Gender differences appeared at the age of 8-9 years, when the girls in the sample were found to wear smaller shoes than those they should have worn. Most foot dimensions begin to differ between boys and girls at the age of 8 years. The girls in the sample studied used footwear that was too small for their foot length, probably because they looked for a better width fit.;","author":[{"dropping-particle":"","family":"Delgado-Abellán","given":"Laura","non-dropping-particle":"","parse-names":false,"suffix":""},{"dropping-particle":"","family":"Aguado","given":"Xavier","non-dropping-particle":"","parse-names":false,"suffix":""},{"dropping-particle":"","family":"Jiménez-Ormeño","given":"Ester","non-dropping-particle":"","parse-names":false,"suffix":""},{"dropping-particle":"","family":"Mecerreyes","given":"Laura","non-dropping-particle":"","parse-names":false,"suffix":""},{"dropping-particle":"","family":"Alegre","given":"Luis M.","non-dropping-particle":"","parse-names":false,"suffix":""},{"dropping-particle":"","family":"Delgado-Abellan","given":"L","non-dropping-particle":"","parse-names":false,"suffix":""},{"dropping-particle":"","family":"Aguado","given":"Xavier","non-dropping-particle":"","parse-names":false,"suffix":""},{"dropping-particle":"","family":"Jimenez-Ormeno","given":"E","non-dropping-particle":"","parse-names":false,"suffix":""},{"dropping-particle":"","family":"Mecerreyes","given":"Laura","non-dropping-particle":"","parse-names":false,"suffix":""},{"dropping-particle":"","family":"Alegre","given":"Luis M.","non-dropping-particle":"","parse-names":false,"suffix":""}],"container-title":"Ergonomics","edition":"2014/03/22","id":"ITEM-1","issue":"5","issued":{"date-parts":[["2014","5","4"]]},"language":"eng","note":"From Duplicate 1 (Foot morphology in Spanish school children according to sex and age - Delgado-Abellán, Laura; Aguado, Xavier; Jiménez-Ormeño, Ester; Mecerreyes, Laura; Alegre, Luis M; Delgado-Abellan, L; Aguado, Xavier; Jimenez-Ormeno, E; Mecerreyes, Laura; Alegre, Luis M)\n\nFrom Duplicate 1 (Foot morphology in Spanish school children according to sex and age - Delgado-Abellan, L; Aguado, X; Jimenez-Ormeno, E; Mecerreyes, L; Alegre, L M)\n\n1366-5847\nDelgado-Abellan, Laura\nAguado, Xavier\nJimenez-Ormeno, Ester\nMecerreyes, Laura\nAlegre, Luis M\nJournal Article\nResearch Support, Non-U.S. Gov't\nEngland\nErgonomics. 2014;57(5):787-97. doi: 10.1080/00140139.2014.895055. Epub 2014 Mar 21.\n\nFrom Duplicate 2 (Foot morphology in Spanish school children according to sex and age - Delgado-Abellán, L; Aguado, X; Jiménez-Ormeño, E; Mecerreyes, L; Alegre, L M)\n\nCited By :5\nExport Date: 29 January 2018\nCODEN: ERGOA\nCorrespondence Address: Alegre, L. M.; Grupo de Biomecánica Humana y Deportiva, Universidad de Castilla-La Mancha, Toledo, Spain; email: luis.alegre@uclm.es\n\nFrom Duplicate 3 (Foot morphology in Spanish school children according to sex and age - Delgado-Abellán, Laura; Aguado, Xavier; Jiménez-Ormeño, Ester; Mecerreyes, Laura; Alegre, Luis M)\n\nS; Date of Electronic Publication: 2014 Mar 21. Current Imprints: Publication: London : Informa Healthcare; Original Imprints: Publication: London, Taylor &amp;amp; Francis.\n\nFrom Duplicate 4 (Foot morphology in Spanish school children according to sex and age - Delgado-Abellán, Laura; Aguado, Xavier; Jiménez-Ormeño, Ester; Mecerreyes, Laura; Alegre, Luis M)\n\npictorial; research; tables/charts. Journal Subset: Biomedical; Europe; Peer Reviewed; UK &amp;amp; Ireland. Grant Information: Financial support from the FEDER funds and the Counsel of Education, Science and Culture of the Junta de Comunidades de Castilla-La Mancha, Spain.. NLM UID: 0373220.\nPMID: 24650291.","page":"787-797","publisher":"Taylor &amp; Francis Ltd","publisher-place":"Philadelphia, Pennsylvania","title":"Foot morphology in Spanish school children according to sex and age","type":"article-journal","volume":"57"},"uris":["http://www.mendeley.com/documents/?uuid=cd4aac01-af1e-4537-b15c-0d22d5cacc80"]},{"id":"ITEM-2","itemData":{"DOI":"10.3390/IJERPH14111375","abstract":"Organized and unorganized physical activity (PA) hold an important role in the daily life of children and adolescents. Regular representative tracking of PA in different settings is important to evaluate social trends and implemented interventions. In this paper, representative PA data of German children and adolescents from the MoMo Baseline-Study (2004, n = 4528) are compared to those of Wave 1 (2010, n = 3994). Participants aged 4-17 were drawn out of 167 sample points in Germany and the data was weighted to ensure representativeness. PA was measured via questionnaire and was differentiated between organized (sports clubs and schools) and unorganized (unorganized sports and playing outside). Organized PA in extracurricular activities and sports clubs increased by eight percent, while unorganized PA decreased by seven percent. In addition to sports clubs, schools became a more prevalent setting for participation in physical activity in Germany.","author":[{"dropping-particle":"","family":"Schmidt","given":"Steffen C.E.","non-dropping-particle":"","parse-names":false,"suffix":""},{"dropping-particle":"","family":"Henn","given":"Annette","non-dropping-particle":"","parse-names":false,"suffix":""},{"dropping-particle":"","family":"Albrecht","given":"Claudia","non-dropping-particle":"","parse-names":false,"suffix":""},{"dropping-particle":"","family":"Woll","given":"Alexander","non-dropping-particle":"","parse-names":false,"suffix":""}],"container-title":"International Journal of Environmental Research and Public Health","id":"ITEM-2","issue":"11","issued":{"date-parts":[["2017","11","11"]]},"publisher":"MDPI AG","title":"Physical activity of German children and adolescents 2003-2012: The MoMo-study","type":"article-journal","volume":"14"},"uris":["http://www.mendeley.com/documents/?uuid=fe9de041-8013-3127-818f-a81f7e759509"]}],"mendeley":{"formattedCitation":"(Delgado-Abellán et al., 2014; Schmidt et al., 2017)","plainTextFormattedCitation":"(Delgado-Abellán et al., 2014; Schmidt et al., 2017)","previouslyFormattedCitation":"(Delgado-Abellán et al., 2014; Schmidt et al., 2017)"},"properties":{"noteIndex":0},"schema":"https://github.com/citation-style-language/schema/raw/master/csl-citation.json"}</w:instrText>
      </w:r>
      <w:r>
        <w:fldChar w:fldCharType="separate"/>
      </w:r>
      <w:r w:rsidR="00810D03" w:rsidRPr="009A28E3">
        <w:rPr>
          <w:noProof/>
        </w:rPr>
        <w:t>(Delgado-Abellán et al., 2014; Schmidt et al., 2017)</w:t>
      </w:r>
      <w:r>
        <w:fldChar w:fldCharType="end"/>
      </w:r>
      <w:r w:rsidRPr="00F93B85">
        <w:t>.</w:t>
      </w:r>
    </w:p>
    <w:p w14:paraId="72E37046" w14:textId="77777777" w:rsidR="00A7360D" w:rsidRDefault="00A7360D" w:rsidP="00601107">
      <w:pPr>
        <w:spacing w:line="360" w:lineRule="auto"/>
        <w:jc w:val="both"/>
      </w:pPr>
    </w:p>
    <w:p w14:paraId="1A5727DD" w14:textId="41A2BDD6" w:rsidR="00A7360D" w:rsidRDefault="00A7360D" w:rsidP="00601107">
      <w:pPr>
        <w:spacing w:line="360" w:lineRule="auto"/>
        <w:jc w:val="both"/>
      </w:pPr>
      <w:r>
        <w:t xml:space="preserve">The </w:t>
      </w:r>
      <w:proofErr w:type="spellStart"/>
      <w:r>
        <w:t>Nimco</w:t>
      </w:r>
      <w:proofErr w:type="spellEnd"/>
      <w:r>
        <w:t xml:space="preserve"> </w:t>
      </w:r>
      <w:r w:rsidRPr="00F93B85">
        <w:t xml:space="preserve">Made4You Cool </w:t>
      </w:r>
      <w:r>
        <w:t xml:space="preserve">shoe range was used. </w:t>
      </w:r>
      <w:r w:rsidRPr="005861DC">
        <w:t xml:space="preserve">The Cool </w:t>
      </w:r>
      <w:r>
        <w:t>Catalogue</w:t>
      </w:r>
      <w:r w:rsidRPr="005861DC">
        <w:t xml:space="preserve"> standard was used as the control</w:t>
      </w:r>
      <w:r w:rsidR="00356873">
        <w:t xml:space="preserve"> for comparative analysis</w:t>
      </w:r>
      <w:r>
        <w:t>:</w:t>
      </w:r>
      <w:r w:rsidRPr="005861DC">
        <w:t xml:space="preserve"> </w:t>
      </w:r>
      <w:r>
        <w:t xml:space="preserve">this </w:t>
      </w:r>
      <w:r w:rsidRPr="005861DC">
        <w:t xml:space="preserve">had a </w:t>
      </w:r>
      <w:r>
        <w:t>s</w:t>
      </w:r>
      <w:r w:rsidRPr="005861DC">
        <w:t xml:space="preserve">tandard </w:t>
      </w:r>
      <w:r>
        <w:t xml:space="preserve">height and length </w:t>
      </w:r>
      <w:r w:rsidRPr="005861DC">
        <w:t>heel counter</w:t>
      </w:r>
      <w:r>
        <w:t>/stiffener</w:t>
      </w:r>
      <w:r w:rsidRPr="005861DC">
        <w:t xml:space="preserve">, </w:t>
      </w:r>
      <w:r>
        <w:t>l</w:t>
      </w:r>
      <w:r w:rsidRPr="005861DC">
        <w:t xml:space="preserve">ace fastening, </w:t>
      </w:r>
      <w:r>
        <w:t>and standard r</w:t>
      </w:r>
      <w:r w:rsidRPr="005861DC">
        <w:t xml:space="preserve">ubber </w:t>
      </w:r>
      <w:r>
        <w:t>outsole</w:t>
      </w:r>
      <w:r w:rsidRPr="005861DC">
        <w:t>.</w:t>
      </w:r>
      <w:r>
        <w:t xml:space="preserve"> </w:t>
      </w:r>
      <w:r w:rsidRPr="005861DC">
        <w:t xml:space="preserve">The Catalogue </w:t>
      </w:r>
      <w:r>
        <w:t xml:space="preserve">Cool </w:t>
      </w:r>
      <w:r w:rsidRPr="005861DC">
        <w:t>range also offered the</w:t>
      </w:r>
      <w:r>
        <w:t xml:space="preserve"> </w:t>
      </w:r>
      <w:r w:rsidRPr="005861DC">
        <w:t>following modifications</w:t>
      </w:r>
      <w:r>
        <w:t xml:space="preserve"> </w:t>
      </w:r>
      <w:r w:rsidRPr="005861DC">
        <w:t>to the standard design</w:t>
      </w:r>
      <w:r>
        <w:t xml:space="preserve"> (</w:t>
      </w:r>
      <w:r w:rsidR="00DE0932">
        <w:fldChar w:fldCharType="begin"/>
      </w:r>
      <w:r w:rsidR="00DE0932">
        <w:instrText xml:space="preserve"> REF _Ref138972073 \h </w:instrText>
      </w:r>
      <w:r w:rsidR="00601107">
        <w:instrText xml:space="preserve"> \* MERGEFORMAT </w:instrText>
      </w:r>
      <w:r w:rsidR="00DE0932">
        <w:fldChar w:fldCharType="separate"/>
      </w:r>
      <w:r w:rsidR="00A14A30">
        <w:t xml:space="preserve">Figure </w:t>
      </w:r>
      <w:r w:rsidR="00A14A30">
        <w:rPr>
          <w:noProof/>
        </w:rPr>
        <w:t>7</w:t>
      </w:r>
      <w:r w:rsidR="00A14A30">
        <w:rPr>
          <w:noProof/>
        </w:rPr>
        <w:noBreakHyphen/>
        <w:t>1</w:t>
      </w:r>
      <w:r w:rsidR="00DE0932">
        <w:fldChar w:fldCharType="end"/>
      </w:r>
      <w:r w:rsidR="00DE0932">
        <w:t>,</w:t>
      </w:r>
      <w:r w:rsidR="009078F7">
        <w:fldChar w:fldCharType="begin"/>
      </w:r>
      <w:r w:rsidR="009078F7">
        <w:instrText xml:space="preserve"> REF _Ref138971942 \h </w:instrText>
      </w:r>
      <w:r w:rsidR="00601107">
        <w:instrText xml:space="preserve"> \* MERGEFORMAT </w:instrText>
      </w:r>
      <w:r w:rsidR="009078F7">
        <w:fldChar w:fldCharType="separate"/>
      </w:r>
      <w:r w:rsidR="009078F7">
        <w:t xml:space="preserve">Table </w:t>
      </w:r>
      <w:r w:rsidR="009078F7">
        <w:rPr>
          <w:noProof/>
        </w:rPr>
        <w:t>7</w:t>
      </w:r>
      <w:r w:rsidR="009078F7">
        <w:noBreakHyphen/>
      </w:r>
      <w:r w:rsidR="009078F7">
        <w:rPr>
          <w:noProof/>
        </w:rPr>
        <w:t>2</w:t>
      </w:r>
      <w:r w:rsidR="009078F7">
        <w:fldChar w:fldCharType="end"/>
      </w:r>
      <w:r w:rsidR="00EE34EC">
        <w:t>)</w:t>
      </w:r>
      <w:r>
        <w:t xml:space="preserve">; increased heel counter length and height, increased </w:t>
      </w:r>
      <w:proofErr w:type="spellStart"/>
      <w:r>
        <w:t>topline</w:t>
      </w:r>
      <w:proofErr w:type="spellEnd"/>
      <w:r>
        <w:t>, Velcro fastenings, polyurethane (PU) outsole and combination PU Rubber outsole, both outsole modifications offered a thickened solid outsole at the midfoot region in comparison to the stepped heel section of the standard rubber outsole (</w:t>
      </w:r>
      <w:r w:rsidR="00E163A2">
        <w:fldChar w:fldCharType="begin"/>
      </w:r>
      <w:r w:rsidR="00E163A2">
        <w:instrText xml:space="preserve"> REF _Ref138972147 \h </w:instrText>
      </w:r>
      <w:r w:rsidR="00601107">
        <w:instrText xml:space="preserve"> \* MERGEFORMAT </w:instrText>
      </w:r>
      <w:r w:rsidR="00E163A2">
        <w:fldChar w:fldCharType="separate"/>
      </w:r>
      <w:r w:rsidR="00D634F7">
        <w:t xml:space="preserve">Figure </w:t>
      </w:r>
      <w:r w:rsidR="00D634F7">
        <w:rPr>
          <w:noProof/>
        </w:rPr>
        <w:t>7</w:t>
      </w:r>
      <w:r w:rsidR="00D634F7">
        <w:rPr>
          <w:noProof/>
        </w:rPr>
        <w:noBreakHyphen/>
        <w:t>2</w:t>
      </w:r>
      <w:r w:rsidR="00E163A2">
        <w:fldChar w:fldCharType="end"/>
      </w:r>
      <w:r>
        <w:t>).</w:t>
      </w:r>
    </w:p>
    <w:p w14:paraId="1CA11BA2" w14:textId="77777777" w:rsidR="00A7360D" w:rsidRDefault="00A7360D" w:rsidP="00601107">
      <w:pPr>
        <w:spacing w:line="360" w:lineRule="auto"/>
        <w:jc w:val="both"/>
      </w:pPr>
    </w:p>
    <w:p w14:paraId="6BADE13A" w14:textId="6D1053A0" w:rsidR="00A7360D" w:rsidRDefault="00A7360D" w:rsidP="00601107">
      <w:pPr>
        <w:spacing w:line="360" w:lineRule="auto"/>
        <w:jc w:val="both"/>
      </w:pPr>
      <w:r>
        <w:t xml:space="preserve">For </w:t>
      </w:r>
      <w:proofErr w:type="spellStart"/>
      <w:r>
        <w:t>Piedro</w:t>
      </w:r>
      <w:proofErr w:type="spellEnd"/>
      <w:r>
        <w:t xml:space="preserve">, the catalogue range 2480-2580 was used; this again offered a catalogue standard 2480 Rehab, which would be used as a control </w:t>
      </w:r>
      <w:r w:rsidR="00356873">
        <w:t xml:space="preserve">for comparative analysis </w:t>
      </w:r>
      <w:r>
        <w:t xml:space="preserve">which </w:t>
      </w:r>
      <w:r>
        <w:lastRenderedPageBreak/>
        <w:t>had s</w:t>
      </w:r>
      <w:r w:rsidRPr="005861DC">
        <w:t xml:space="preserve">tandard </w:t>
      </w:r>
      <w:r>
        <w:t xml:space="preserve">height and length </w:t>
      </w:r>
      <w:r w:rsidRPr="005861DC">
        <w:t xml:space="preserve">heel counter, </w:t>
      </w:r>
      <w:r>
        <w:t>l</w:t>
      </w:r>
      <w:r w:rsidRPr="005861DC">
        <w:t xml:space="preserve">ace fastening, </w:t>
      </w:r>
      <w:r>
        <w:t>standard r</w:t>
      </w:r>
      <w:r w:rsidRPr="005861DC">
        <w:t xml:space="preserve">ubber </w:t>
      </w:r>
      <w:r>
        <w:t>outsole and standard width of the outsole. The catalogue range also offered the following modifications to the catalogue standard; increased heel counter length and height, Velcro fastenings, and narrower outer sole (</w:t>
      </w:r>
      <w:r w:rsidR="00E163A2">
        <w:fldChar w:fldCharType="begin"/>
      </w:r>
      <w:r w:rsidR="00E163A2">
        <w:instrText xml:space="preserve"> REF _Ref138972119 \h </w:instrText>
      </w:r>
      <w:r w:rsidR="00601107">
        <w:instrText xml:space="preserve"> \* MERGEFORMAT </w:instrText>
      </w:r>
      <w:r w:rsidR="00E163A2">
        <w:fldChar w:fldCharType="separate"/>
      </w:r>
      <w:r w:rsidR="00D634F7">
        <w:t xml:space="preserve">Figure </w:t>
      </w:r>
      <w:r w:rsidR="00D634F7">
        <w:rPr>
          <w:noProof/>
        </w:rPr>
        <w:t>7</w:t>
      </w:r>
      <w:r w:rsidR="00D634F7">
        <w:rPr>
          <w:noProof/>
        </w:rPr>
        <w:noBreakHyphen/>
        <w:t>3</w:t>
      </w:r>
      <w:r w:rsidR="00E163A2">
        <w:fldChar w:fldCharType="end"/>
      </w:r>
      <w:r w:rsidR="00E163A2">
        <w:t>,</w:t>
      </w:r>
      <w:r w:rsidR="00E163A2">
        <w:fldChar w:fldCharType="begin"/>
      </w:r>
      <w:r w:rsidR="00E163A2">
        <w:instrText xml:space="preserve"> REF _Ref138971942 \h </w:instrText>
      </w:r>
      <w:r w:rsidR="00601107">
        <w:instrText xml:space="preserve"> \* MERGEFORMAT </w:instrText>
      </w:r>
      <w:r w:rsidR="00E163A2">
        <w:fldChar w:fldCharType="separate"/>
      </w:r>
      <w:r w:rsidR="00D634F7">
        <w:t xml:space="preserve">Table </w:t>
      </w:r>
      <w:r w:rsidR="00D634F7">
        <w:rPr>
          <w:noProof/>
        </w:rPr>
        <w:t>7</w:t>
      </w:r>
      <w:r w:rsidR="00D634F7">
        <w:rPr>
          <w:noProof/>
        </w:rPr>
        <w:noBreakHyphen/>
        <w:t>1</w:t>
      </w:r>
      <w:r w:rsidR="00E163A2">
        <w:fldChar w:fldCharType="end"/>
      </w:r>
      <w:r>
        <w:t>). The relative mechanical stiffness of the control</w:t>
      </w:r>
      <w:r w:rsidR="00D05E5D">
        <w:t xml:space="preserve"> footwear</w:t>
      </w:r>
      <w:r>
        <w:t xml:space="preserve"> </w:t>
      </w:r>
      <w:r w:rsidR="00D05E5D">
        <w:t>was</w:t>
      </w:r>
      <w:r>
        <w:t xml:space="preserve"> compared with their respective design modifications for each manufacturer. The control </w:t>
      </w:r>
      <w:r w:rsidR="00D05E5D">
        <w:t xml:space="preserve">footwear </w:t>
      </w:r>
      <w:r>
        <w:t xml:space="preserve">would allow the study to investigate the effects of dimensional and fastening design modifications on mechanical stiffness independent of the materials and the manufacturing process. The study also </w:t>
      </w:r>
      <w:r w:rsidR="00D05E5D">
        <w:t>assessed</w:t>
      </w:r>
      <w:r>
        <w:t xml:space="preserve"> if the design modifications effects on mechanical stiffness were consistent across manufacturers. </w:t>
      </w:r>
    </w:p>
    <w:p w14:paraId="08A663F0" w14:textId="77777777" w:rsidR="00A7360D" w:rsidRDefault="00A7360D" w:rsidP="00A7360D">
      <w:pPr>
        <w:jc w:val="both"/>
      </w:pPr>
    </w:p>
    <w:p w14:paraId="6B1AB3D9" w14:textId="77777777" w:rsidR="004E2A74" w:rsidRDefault="004E2A74" w:rsidP="00A7360D">
      <w:pPr>
        <w:jc w:val="both"/>
      </w:pPr>
    </w:p>
    <w:p w14:paraId="4076E5A4" w14:textId="77777777" w:rsidR="004E2A74" w:rsidRDefault="004E2A74" w:rsidP="00A7360D">
      <w:pPr>
        <w:jc w:val="both"/>
      </w:pPr>
    </w:p>
    <w:p w14:paraId="2B0B7FF3" w14:textId="77777777" w:rsidR="004E2A74" w:rsidRDefault="004E2A74" w:rsidP="00A7360D">
      <w:pPr>
        <w:jc w:val="both"/>
      </w:pPr>
    </w:p>
    <w:p w14:paraId="1DD9B0C6" w14:textId="77777777" w:rsidR="004E2A74" w:rsidRDefault="004E2A74" w:rsidP="00A7360D">
      <w:pPr>
        <w:jc w:val="both"/>
      </w:pPr>
    </w:p>
    <w:p w14:paraId="17339267" w14:textId="77777777" w:rsidR="004E2A74" w:rsidRDefault="004E2A74" w:rsidP="00A7360D">
      <w:pPr>
        <w:jc w:val="both"/>
      </w:pPr>
    </w:p>
    <w:p w14:paraId="0CDFEF1A" w14:textId="77777777" w:rsidR="004E2A74" w:rsidRDefault="004E2A74" w:rsidP="00A7360D">
      <w:pPr>
        <w:jc w:val="both"/>
      </w:pPr>
    </w:p>
    <w:p w14:paraId="3ACA74BD" w14:textId="77777777" w:rsidR="004E2A74" w:rsidRDefault="004E2A74" w:rsidP="00A7360D">
      <w:pPr>
        <w:jc w:val="both"/>
      </w:pPr>
    </w:p>
    <w:p w14:paraId="716171D8" w14:textId="77777777" w:rsidR="004E2A74" w:rsidRDefault="004E2A74" w:rsidP="00A7360D">
      <w:pPr>
        <w:jc w:val="both"/>
      </w:pPr>
    </w:p>
    <w:p w14:paraId="2B8E3813" w14:textId="77777777" w:rsidR="004E2A74" w:rsidRDefault="004E2A74" w:rsidP="00A7360D">
      <w:pPr>
        <w:jc w:val="both"/>
      </w:pPr>
    </w:p>
    <w:p w14:paraId="74E7B7E3" w14:textId="77777777" w:rsidR="004E2A74" w:rsidRDefault="004E2A74" w:rsidP="00A7360D">
      <w:pPr>
        <w:jc w:val="both"/>
      </w:pPr>
    </w:p>
    <w:p w14:paraId="21A2818F" w14:textId="77777777" w:rsidR="004E2A74" w:rsidRDefault="004E2A74" w:rsidP="00A7360D">
      <w:pPr>
        <w:jc w:val="both"/>
      </w:pPr>
    </w:p>
    <w:p w14:paraId="020B091E" w14:textId="77777777" w:rsidR="004E2A74" w:rsidRDefault="004E2A74" w:rsidP="00A7360D">
      <w:pPr>
        <w:jc w:val="both"/>
      </w:pPr>
    </w:p>
    <w:p w14:paraId="42189C84" w14:textId="77777777" w:rsidR="004E2A74" w:rsidRDefault="004E2A74" w:rsidP="00A7360D">
      <w:pPr>
        <w:jc w:val="both"/>
      </w:pPr>
    </w:p>
    <w:p w14:paraId="60BDAD98" w14:textId="77777777" w:rsidR="004E2A74" w:rsidRDefault="004E2A74" w:rsidP="00A7360D">
      <w:pPr>
        <w:jc w:val="both"/>
      </w:pPr>
    </w:p>
    <w:p w14:paraId="20005D4A" w14:textId="77777777" w:rsidR="004E2A74" w:rsidRDefault="004E2A74" w:rsidP="00A7360D">
      <w:pPr>
        <w:jc w:val="both"/>
      </w:pPr>
    </w:p>
    <w:p w14:paraId="66B5F37E" w14:textId="77777777" w:rsidR="004E2A74" w:rsidRDefault="004E2A74" w:rsidP="00A7360D">
      <w:pPr>
        <w:jc w:val="both"/>
      </w:pPr>
    </w:p>
    <w:p w14:paraId="5B302C35" w14:textId="77777777" w:rsidR="004E2A74" w:rsidRDefault="004E2A74" w:rsidP="00A7360D">
      <w:pPr>
        <w:jc w:val="both"/>
      </w:pPr>
    </w:p>
    <w:p w14:paraId="43972C07" w14:textId="77777777" w:rsidR="004E2A74" w:rsidRDefault="004E2A74" w:rsidP="00A7360D">
      <w:pPr>
        <w:jc w:val="both"/>
      </w:pPr>
    </w:p>
    <w:p w14:paraId="45D1C887" w14:textId="77777777" w:rsidR="004E2A74" w:rsidRDefault="004E2A74" w:rsidP="00A7360D">
      <w:pPr>
        <w:jc w:val="both"/>
      </w:pPr>
    </w:p>
    <w:p w14:paraId="10E1ED7E" w14:textId="77777777" w:rsidR="004E2A74" w:rsidRDefault="004E2A74" w:rsidP="00A7360D">
      <w:pPr>
        <w:jc w:val="both"/>
      </w:pPr>
    </w:p>
    <w:p w14:paraId="68B83B2E" w14:textId="77777777" w:rsidR="004E2A74" w:rsidRDefault="004E2A74" w:rsidP="00A7360D">
      <w:pPr>
        <w:jc w:val="both"/>
      </w:pPr>
    </w:p>
    <w:p w14:paraId="0503072C" w14:textId="77777777" w:rsidR="004E2A74" w:rsidRDefault="004E2A74" w:rsidP="00A7360D">
      <w:pPr>
        <w:jc w:val="both"/>
      </w:pPr>
    </w:p>
    <w:p w14:paraId="0EA7667D" w14:textId="77777777" w:rsidR="004E2A74" w:rsidRDefault="004E2A74" w:rsidP="00A7360D">
      <w:pPr>
        <w:jc w:val="both"/>
      </w:pPr>
    </w:p>
    <w:p w14:paraId="5E7A08F0" w14:textId="77777777" w:rsidR="004E2A74" w:rsidRDefault="004E2A74" w:rsidP="00A7360D">
      <w:pPr>
        <w:jc w:val="both"/>
      </w:pPr>
    </w:p>
    <w:p w14:paraId="3792A297" w14:textId="77777777" w:rsidR="003E5EAE" w:rsidRDefault="003E5EAE" w:rsidP="00A7360D">
      <w:pPr>
        <w:jc w:val="both"/>
      </w:pPr>
    </w:p>
    <w:p w14:paraId="79F6A3F5" w14:textId="77777777" w:rsidR="003E5EAE" w:rsidRDefault="003E5EAE" w:rsidP="00A7360D">
      <w:pPr>
        <w:jc w:val="both"/>
      </w:pPr>
    </w:p>
    <w:p w14:paraId="52D27E6E" w14:textId="77777777" w:rsidR="003E5EAE" w:rsidRDefault="003E5EAE" w:rsidP="00A7360D">
      <w:pPr>
        <w:jc w:val="both"/>
      </w:pPr>
    </w:p>
    <w:p w14:paraId="5BB8691B" w14:textId="77777777" w:rsidR="004E2A74" w:rsidRDefault="004E2A74" w:rsidP="00A7360D">
      <w:pPr>
        <w:jc w:val="both"/>
      </w:pPr>
    </w:p>
    <w:p w14:paraId="72549705" w14:textId="6A860ADE" w:rsidR="00A7360D" w:rsidRDefault="00A7360D" w:rsidP="00A7360D">
      <w:pPr>
        <w:pStyle w:val="Caption"/>
        <w:keepNext/>
      </w:pPr>
      <w:bookmarkStart w:id="295" w:name="_Ref138971942"/>
      <w:bookmarkStart w:id="296" w:name="_Toc156393261"/>
      <w:r>
        <w:lastRenderedPageBreak/>
        <w:t xml:space="preserve">Table </w:t>
      </w:r>
      <w:fldSimple w:instr=" STYLEREF 1 \s ">
        <w:r w:rsidR="004871A6">
          <w:rPr>
            <w:noProof/>
          </w:rPr>
          <w:t>7</w:t>
        </w:r>
      </w:fldSimple>
      <w:r w:rsidR="003F38BD">
        <w:noBreakHyphen/>
      </w:r>
      <w:fldSimple w:instr=" SEQ Table \* ARABIC \s 1 ">
        <w:r w:rsidR="004871A6">
          <w:rPr>
            <w:noProof/>
          </w:rPr>
          <w:t>1</w:t>
        </w:r>
      </w:fldSimple>
      <w:bookmarkEnd w:id="295"/>
      <w:r>
        <w:t xml:space="preserve"> </w:t>
      </w:r>
      <w:proofErr w:type="spellStart"/>
      <w:r w:rsidRPr="0012419C">
        <w:t>Nimco</w:t>
      </w:r>
      <w:proofErr w:type="spellEnd"/>
      <w:r w:rsidRPr="0012419C">
        <w:t xml:space="preserve"> and </w:t>
      </w:r>
      <w:proofErr w:type="spellStart"/>
      <w:r w:rsidRPr="0012419C">
        <w:t>Piedro</w:t>
      </w:r>
      <w:proofErr w:type="spellEnd"/>
      <w:r w:rsidRPr="0012419C">
        <w:t xml:space="preserve"> OSSTF Design Modifications</w:t>
      </w:r>
      <w:bookmarkEnd w:id="296"/>
    </w:p>
    <w:tbl>
      <w:tblPr>
        <w:tblStyle w:val="PlainTable3"/>
        <w:tblW w:w="8040" w:type="dxa"/>
        <w:tblLook w:val="04A0" w:firstRow="1" w:lastRow="0" w:firstColumn="1" w:lastColumn="0" w:noHBand="0" w:noVBand="1"/>
      </w:tblPr>
      <w:tblGrid>
        <w:gridCol w:w="1932"/>
        <w:gridCol w:w="2040"/>
        <w:gridCol w:w="1468"/>
        <w:gridCol w:w="1300"/>
        <w:gridCol w:w="1300"/>
      </w:tblGrid>
      <w:tr w:rsidR="00A7360D" w:rsidRPr="000F518D" w14:paraId="49405BEA" w14:textId="77777777" w:rsidTr="009B3ED5">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932" w:type="dxa"/>
            <w:hideMark/>
          </w:tcPr>
          <w:p w14:paraId="32329ACC"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OSSTF Manufacturer</w:t>
            </w:r>
          </w:p>
        </w:tc>
        <w:tc>
          <w:tcPr>
            <w:tcW w:w="2040" w:type="dxa"/>
            <w:noWrap/>
            <w:hideMark/>
          </w:tcPr>
          <w:p w14:paraId="5A6940E0" w14:textId="77777777" w:rsidR="00A7360D" w:rsidRPr="000F518D" w:rsidRDefault="00A7360D" w:rsidP="009B3E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Heel Counter</w:t>
            </w:r>
          </w:p>
        </w:tc>
        <w:tc>
          <w:tcPr>
            <w:tcW w:w="1468" w:type="dxa"/>
            <w:noWrap/>
            <w:hideMark/>
          </w:tcPr>
          <w:p w14:paraId="12EAB721" w14:textId="77777777" w:rsidR="00A7360D" w:rsidRPr="000F518D" w:rsidRDefault="00A7360D" w:rsidP="009B3E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Fastenings</w:t>
            </w:r>
          </w:p>
        </w:tc>
        <w:tc>
          <w:tcPr>
            <w:tcW w:w="1300" w:type="dxa"/>
            <w:noWrap/>
            <w:hideMark/>
          </w:tcPr>
          <w:p w14:paraId="51803A17" w14:textId="77777777" w:rsidR="00A7360D" w:rsidRPr="000F518D" w:rsidRDefault="00A7360D" w:rsidP="009B3E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Outsole</w:t>
            </w:r>
          </w:p>
        </w:tc>
        <w:tc>
          <w:tcPr>
            <w:tcW w:w="1300" w:type="dxa"/>
            <w:noWrap/>
            <w:hideMark/>
          </w:tcPr>
          <w:p w14:paraId="3F415AAC" w14:textId="77777777" w:rsidR="00A7360D" w:rsidRPr="000F518D" w:rsidRDefault="00A7360D" w:rsidP="009B3E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Topline</w:t>
            </w:r>
          </w:p>
        </w:tc>
      </w:tr>
      <w:tr w:rsidR="00A7360D" w:rsidRPr="000F518D" w14:paraId="6950C92C" w14:textId="77777777" w:rsidTr="009B3ED5">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8040" w:type="dxa"/>
            <w:gridSpan w:val="5"/>
            <w:noWrap/>
            <w:hideMark/>
          </w:tcPr>
          <w:p w14:paraId="4512FB45"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imco</w:t>
            </w:r>
          </w:p>
          <w:p w14:paraId="043E690D" w14:textId="77777777" w:rsidR="00A7360D" w:rsidRPr="000F518D" w:rsidRDefault="00A7360D" w:rsidP="009B3ED5">
            <w:pPr>
              <w:rPr>
                <w:rFonts w:ascii="Calibri" w:eastAsia="Times New Roman" w:hAnsi="Calibri" w:cs="Calibri"/>
                <w:color w:val="000000"/>
                <w:lang w:eastAsia="en-GB"/>
              </w:rPr>
            </w:pPr>
          </w:p>
        </w:tc>
      </w:tr>
      <w:tr w:rsidR="00A7360D" w:rsidRPr="000F518D" w14:paraId="541F0C0E" w14:textId="77777777" w:rsidTr="009B3ED5">
        <w:trPr>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5B4298B1"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1</w:t>
            </w:r>
          </w:p>
        </w:tc>
        <w:tc>
          <w:tcPr>
            <w:tcW w:w="2040" w:type="dxa"/>
            <w:noWrap/>
            <w:hideMark/>
          </w:tcPr>
          <w:p w14:paraId="24E893DF"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097D9620"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31F5015F"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1F4278BF"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1F650C41" w14:textId="77777777" w:rsidTr="009B3ED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461E58AA"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2</w:t>
            </w:r>
          </w:p>
        </w:tc>
        <w:tc>
          <w:tcPr>
            <w:tcW w:w="2040" w:type="dxa"/>
            <w:hideMark/>
          </w:tcPr>
          <w:p w14:paraId="153C5AF6"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Increased Height and Length</w:t>
            </w:r>
          </w:p>
        </w:tc>
        <w:tc>
          <w:tcPr>
            <w:tcW w:w="1468" w:type="dxa"/>
            <w:noWrap/>
            <w:hideMark/>
          </w:tcPr>
          <w:p w14:paraId="477A43BE"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3885A897"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7AA17727"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3287CA6F" w14:textId="77777777" w:rsidTr="009B3ED5">
        <w:trPr>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293E179"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3</w:t>
            </w:r>
          </w:p>
        </w:tc>
        <w:tc>
          <w:tcPr>
            <w:tcW w:w="2040" w:type="dxa"/>
            <w:noWrap/>
            <w:hideMark/>
          </w:tcPr>
          <w:p w14:paraId="7E3D99D9"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1C441133"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Velcro</w:t>
            </w:r>
          </w:p>
        </w:tc>
        <w:tc>
          <w:tcPr>
            <w:tcW w:w="1300" w:type="dxa"/>
            <w:hideMark/>
          </w:tcPr>
          <w:p w14:paraId="7A548334"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173A4C24"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37383737" w14:textId="77777777" w:rsidTr="009B3ED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1E6DD77F"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4</w:t>
            </w:r>
          </w:p>
        </w:tc>
        <w:tc>
          <w:tcPr>
            <w:tcW w:w="2040" w:type="dxa"/>
            <w:noWrap/>
            <w:hideMark/>
          </w:tcPr>
          <w:p w14:paraId="76F0EE70"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13F82D96"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32F98060"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28BEB526"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Extended</w:t>
            </w:r>
          </w:p>
        </w:tc>
      </w:tr>
      <w:tr w:rsidR="00A7360D" w:rsidRPr="000F518D" w14:paraId="47DA4E82" w14:textId="77777777" w:rsidTr="009B3ED5">
        <w:trPr>
          <w:trHeight w:val="136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2AB0C9B"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5</w:t>
            </w:r>
          </w:p>
        </w:tc>
        <w:tc>
          <w:tcPr>
            <w:tcW w:w="2040" w:type="dxa"/>
            <w:noWrap/>
            <w:hideMark/>
          </w:tcPr>
          <w:p w14:paraId="770F3EB1"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1EE508D6"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5390BFF3"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PU with solid midfoot infill</w:t>
            </w:r>
          </w:p>
        </w:tc>
        <w:tc>
          <w:tcPr>
            <w:tcW w:w="1300" w:type="dxa"/>
            <w:noWrap/>
            <w:hideMark/>
          </w:tcPr>
          <w:p w14:paraId="7320AEAE"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21C5A102" w14:textId="77777777" w:rsidTr="009B3ED5">
        <w:trPr>
          <w:cnfStyle w:val="000000100000" w:firstRow="0" w:lastRow="0" w:firstColumn="0" w:lastColumn="0" w:oddVBand="0" w:evenVBand="0" w:oddHBand="1" w:evenHBand="0" w:firstRowFirstColumn="0" w:firstRowLastColumn="0" w:lastRowFirstColumn="0" w:lastRowLastColumn="0"/>
          <w:trHeight w:val="17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1D02B076"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N6</w:t>
            </w:r>
          </w:p>
        </w:tc>
        <w:tc>
          <w:tcPr>
            <w:tcW w:w="2040" w:type="dxa"/>
            <w:noWrap/>
            <w:hideMark/>
          </w:tcPr>
          <w:p w14:paraId="0B38738A"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0FB5325A"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35596988"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PU / Rubber with solid midfoot infill</w:t>
            </w:r>
          </w:p>
        </w:tc>
        <w:tc>
          <w:tcPr>
            <w:tcW w:w="1300" w:type="dxa"/>
            <w:noWrap/>
            <w:hideMark/>
          </w:tcPr>
          <w:p w14:paraId="42326125"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734A7647" w14:textId="77777777" w:rsidTr="009B3ED5">
        <w:trPr>
          <w:trHeight w:val="320"/>
        </w:trPr>
        <w:tc>
          <w:tcPr>
            <w:cnfStyle w:val="001000000000" w:firstRow="0" w:lastRow="0" w:firstColumn="1" w:lastColumn="0" w:oddVBand="0" w:evenVBand="0" w:oddHBand="0" w:evenHBand="0" w:firstRowFirstColumn="0" w:firstRowLastColumn="0" w:lastRowFirstColumn="0" w:lastRowLastColumn="0"/>
            <w:tcW w:w="8040" w:type="dxa"/>
            <w:gridSpan w:val="5"/>
            <w:noWrap/>
            <w:hideMark/>
          </w:tcPr>
          <w:p w14:paraId="35BE9807" w14:textId="77777777" w:rsidR="00A7360D" w:rsidRDefault="00A7360D" w:rsidP="009B3ED5">
            <w:pPr>
              <w:rPr>
                <w:rFonts w:ascii="Calibri" w:eastAsia="Times New Roman" w:hAnsi="Calibri" w:cs="Calibri"/>
                <w:b w:val="0"/>
                <w:bCs w:val="0"/>
                <w:caps w:val="0"/>
                <w:color w:val="000000"/>
                <w:lang w:eastAsia="en-GB"/>
              </w:rPr>
            </w:pPr>
          </w:p>
          <w:p w14:paraId="6BDB1743"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Piedro</w:t>
            </w:r>
          </w:p>
          <w:p w14:paraId="4F18538F"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 </w:t>
            </w:r>
          </w:p>
        </w:tc>
      </w:tr>
      <w:tr w:rsidR="00A7360D" w:rsidRPr="000F518D" w14:paraId="6CF78BEF" w14:textId="77777777" w:rsidTr="009B3ED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AA88020"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P1</w:t>
            </w:r>
          </w:p>
        </w:tc>
        <w:tc>
          <w:tcPr>
            <w:tcW w:w="2040" w:type="dxa"/>
            <w:noWrap/>
            <w:hideMark/>
          </w:tcPr>
          <w:p w14:paraId="7D4808B0"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4F824990"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544CFC71"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287D60CE"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71733728" w14:textId="77777777" w:rsidTr="009B3ED5">
        <w:trPr>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FC04C81"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P2</w:t>
            </w:r>
          </w:p>
        </w:tc>
        <w:tc>
          <w:tcPr>
            <w:tcW w:w="2040" w:type="dxa"/>
            <w:hideMark/>
          </w:tcPr>
          <w:p w14:paraId="3F43D44B"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Increased Height and Length</w:t>
            </w:r>
          </w:p>
        </w:tc>
        <w:tc>
          <w:tcPr>
            <w:tcW w:w="1468" w:type="dxa"/>
            <w:noWrap/>
            <w:hideMark/>
          </w:tcPr>
          <w:p w14:paraId="28341C96"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72396A13"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1FA754F6"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59EA122C" w14:textId="77777777" w:rsidTr="009B3ED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6C17F8E8"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P3</w:t>
            </w:r>
          </w:p>
        </w:tc>
        <w:tc>
          <w:tcPr>
            <w:tcW w:w="2040" w:type="dxa"/>
            <w:noWrap/>
            <w:hideMark/>
          </w:tcPr>
          <w:p w14:paraId="6EB4D464"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2A44E0C3"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Velcro</w:t>
            </w:r>
          </w:p>
        </w:tc>
        <w:tc>
          <w:tcPr>
            <w:tcW w:w="1300" w:type="dxa"/>
            <w:hideMark/>
          </w:tcPr>
          <w:p w14:paraId="2F6F69FD"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p>
        </w:tc>
        <w:tc>
          <w:tcPr>
            <w:tcW w:w="1300" w:type="dxa"/>
            <w:noWrap/>
            <w:hideMark/>
          </w:tcPr>
          <w:p w14:paraId="6041DDE2" w14:textId="77777777" w:rsidR="00A7360D" w:rsidRPr="000F518D" w:rsidRDefault="00A7360D"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r w:rsidR="00A7360D" w:rsidRPr="000F518D" w14:paraId="324D732D" w14:textId="77777777" w:rsidTr="009B3ED5">
        <w:trPr>
          <w:trHeight w:val="1700"/>
        </w:trPr>
        <w:tc>
          <w:tcPr>
            <w:cnfStyle w:val="001000000000" w:firstRow="0" w:lastRow="0" w:firstColumn="1" w:lastColumn="0" w:oddVBand="0" w:evenVBand="0" w:oddHBand="0" w:evenHBand="0" w:firstRowFirstColumn="0" w:firstRowLastColumn="0" w:lastRowFirstColumn="0" w:lastRowLastColumn="0"/>
            <w:tcW w:w="1932" w:type="dxa"/>
            <w:noWrap/>
            <w:hideMark/>
          </w:tcPr>
          <w:p w14:paraId="03C8117B" w14:textId="77777777" w:rsidR="00A7360D" w:rsidRPr="000F518D" w:rsidRDefault="00A7360D" w:rsidP="009B3ED5">
            <w:pPr>
              <w:rPr>
                <w:rFonts w:ascii="Calibri" w:eastAsia="Times New Roman" w:hAnsi="Calibri" w:cs="Calibri"/>
                <w:color w:val="000000"/>
                <w:lang w:eastAsia="en-GB"/>
              </w:rPr>
            </w:pPr>
            <w:r w:rsidRPr="000F518D">
              <w:rPr>
                <w:rFonts w:ascii="Calibri" w:eastAsia="Times New Roman" w:hAnsi="Calibri" w:cs="Calibri"/>
                <w:color w:val="000000"/>
                <w:lang w:eastAsia="en-GB"/>
              </w:rPr>
              <w:t>P4</w:t>
            </w:r>
          </w:p>
        </w:tc>
        <w:tc>
          <w:tcPr>
            <w:tcW w:w="2040" w:type="dxa"/>
            <w:noWrap/>
            <w:hideMark/>
          </w:tcPr>
          <w:p w14:paraId="2D5359F3"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c>
          <w:tcPr>
            <w:tcW w:w="1468" w:type="dxa"/>
            <w:noWrap/>
            <w:hideMark/>
          </w:tcPr>
          <w:p w14:paraId="71AE96F1"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Lace</w:t>
            </w:r>
          </w:p>
        </w:tc>
        <w:tc>
          <w:tcPr>
            <w:tcW w:w="1300" w:type="dxa"/>
            <w:hideMark/>
          </w:tcPr>
          <w:p w14:paraId="51E18952"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Rubber with Heel</w:t>
            </w:r>
            <w:r>
              <w:rPr>
                <w:rFonts w:ascii="Calibri" w:eastAsia="Times New Roman" w:hAnsi="Calibri" w:cs="Calibri"/>
                <w:color w:val="000000"/>
                <w:lang w:eastAsia="en-GB"/>
              </w:rPr>
              <w:t>,</w:t>
            </w:r>
            <w:r w:rsidRPr="000F518D">
              <w:rPr>
                <w:rFonts w:ascii="Calibri" w:eastAsia="Times New Roman" w:hAnsi="Calibri" w:cs="Calibri"/>
                <w:color w:val="000000"/>
                <w:lang w:eastAsia="en-GB"/>
              </w:rPr>
              <w:t xml:space="preserve"> Narrower Outsole width</w:t>
            </w:r>
          </w:p>
        </w:tc>
        <w:tc>
          <w:tcPr>
            <w:tcW w:w="1300" w:type="dxa"/>
            <w:noWrap/>
            <w:hideMark/>
          </w:tcPr>
          <w:p w14:paraId="545DECAC" w14:textId="77777777" w:rsidR="00A7360D" w:rsidRPr="000F518D" w:rsidRDefault="00A7360D"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0F518D">
              <w:rPr>
                <w:rFonts w:ascii="Calibri" w:eastAsia="Times New Roman" w:hAnsi="Calibri" w:cs="Calibri"/>
                <w:color w:val="000000"/>
                <w:lang w:eastAsia="en-GB"/>
              </w:rPr>
              <w:t>Standard</w:t>
            </w:r>
          </w:p>
        </w:tc>
      </w:tr>
    </w:tbl>
    <w:p w14:paraId="60486661" w14:textId="77777777" w:rsidR="00A7360D" w:rsidRDefault="00A7360D" w:rsidP="00A7360D">
      <w:pPr>
        <w:jc w:val="both"/>
      </w:pPr>
    </w:p>
    <w:p w14:paraId="548C79B1" w14:textId="77777777" w:rsidR="00A7360D" w:rsidRDefault="00A7360D" w:rsidP="00A7360D">
      <w:pPr>
        <w:jc w:val="both"/>
      </w:pPr>
    </w:p>
    <w:p w14:paraId="2C256F11" w14:textId="77777777" w:rsidR="00A7360D" w:rsidRDefault="00A7360D" w:rsidP="00A7360D">
      <w:pPr>
        <w:keepNext/>
        <w:jc w:val="center"/>
      </w:pPr>
      <w:r>
        <w:rPr>
          <w:noProof/>
        </w:rPr>
        <w:lastRenderedPageBreak/>
        <w:drawing>
          <wp:inline distT="0" distB="0" distL="0" distR="0" wp14:anchorId="3CCE64F7" wp14:editId="55043551">
            <wp:extent cx="5396230" cy="4246880"/>
            <wp:effectExtent l="0" t="0" r="1270" b="0"/>
            <wp:docPr id="1258829883" name="Picture 1258829883" descr="A picture containing footwear, shoe, outdoor shoe, walking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29883" name="Picture 1" descr="A picture containing footwear, shoe, outdoor shoe, walking sho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396230" cy="4246880"/>
                    </a:xfrm>
                    <a:prstGeom prst="rect">
                      <a:avLst/>
                    </a:prstGeom>
                  </pic:spPr>
                </pic:pic>
              </a:graphicData>
            </a:graphic>
          </wp:inline>
        </w:drawing>
      </w:r>
    </w:p>
    <w:p w14:paraId="3322AB01" w14:textId="49E16158" w:rsidR="00A7360D" w:rsidRDefault="00A7360D" w:rsidP="00A7360D">
      <w:pPr>
        <w:pStyle w:val="Caption"/>
        <w:jc w:val="both"/>
      </w:pPr>
      <w:bookmarkStart w:id="297" w:name="_Ref138972073"/>
      <w:bookmarkStart w:id="298" w:name="_Toc156393239"/>
      <w:r>
        <w:t xml:space="preserve">Figure </w:t>
      </w:r>
      <w:fldSimple w:instr=" STYLEREF 1 \s ">
        <w:r w:rsidR="00337CAB">
          <w:rPr>
            <w:noProof/>
          </w:rPr>
          <w:t>7</w:t>
        </w:r>
      </w:fldSimple>
      <w:r w:rsidR="00337CAB">
        <w:noBreakHyphen/>
      </w:r>
      <w:fldSimple w:instr=" SEQ Figure \* ARABIC \s 1 ">
        <w:r w:rsidR="00337CAB">
          <w:rPr>
            <w:noProof/>
          </w:rPr>
          <w:t>1</w:t>
        </w:r>
      </w:fldSimple>
      <w:bookmarkEnd w:id="297"/>
      <w:r>
        <w:t xml:space="preserve"> </w:t>
      </w:r>
      <w:proofErr w:type="spellStart"/>
      <w:r w:rsidRPr="00A26A92">
        <w:t>Nimco</w:t>
      </w:r>
      <w:proofErr w:type="spellEnd"/>
      <w:r w:rsidRPr="00A26A92">
        <w:t xml:space="preserve"> OSSTF design modifications N1, Standard, N2 Increased height and length of heel counter, N3 Velcro fastening, N4 Increased </w:t>
      </w:r>
      <w:proofErr w:type="spellStart"/>
      <w:r w:rsidRPr="00A26A92">
        <w:t>topline</w:t>
      </w:r>
      <w:proofErr w:type="spellEnd"/>
      <w:r w:rsidRPr="00A26A92">
        <w:t xml:space="preserve"> height, N5 PU outsole with solid midfoot infill, N6 PU/Rubber outsole with solid midfoot infill</w:t>
      </w:r>
      <w:bookmarkEnd w:id="298"/>
    </w:p>
    <w:p w14:paraId="5407184F" w14:textId="77777777" w:rsidR="00A7360D" w:rsidRDefault="00A7360D" w:rsidP="00A7360D">
      <w:pPr>
        <w:keepNext/>
        <w:jc w:val="center"/>
      </w:pPr>
      <w:r>
        <w:rPr>
          <w:noProof/>
        </w:rPr>
        <w:drawing>
          <wp:inline distT="0" distB="0" distL="0" distR="0" wp14:anchorId="1D7E393F" wp14:editId="0E66F10B">
            <wp:extent cx="5396230" cy="2097405"/>
            <wp:effectExtent l="0" t="0" r="1270" b="0"/>
            <wp:docPr id="1581387174" name="Picture 1581387174" descr="A close up of a pair of black bo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387174" name="Picture 2" descr="A close up of a pair of black boots&#10;&#10;Description automatically generated with medium confidence"/>
                    <pic:cNvPicPr/>
                  </pic:nvPicPr>
                  <pic:blipFill>
                    <a:blip r:embed="rId74">
                      <a:extLst>
                        <a:ext uri="{28A0092B-C50C-407E-A947-70E740481C1C}">
                          <a14:useLocalDpi xmlns:a14="http://schemas.microsoft.com/office/drawing/2010/main" val="0"/>
                        </a:ext>
                      </a:extLst>
                    </a:blip>
                    <a:stretch>
                      <a:fillRect/>
                    </a:stretch>
                  </pic:blipFill>
                  <pic:spPr>
                    <a:xfrm>
                      <a:off x="0" y="0"/>
                      <a:ext cx="5396230" cy="2097405"/>
                    </a:xfrm>
                    <a:prstGeom prst="rect">
                      <a:avLst/>
                    </a:prstGeom>
                  </pic:spPr>
                </pic:pic>
              </a:graphicData>
            </a:graphic>
          </wp:inline>
        </w:drawing>
      </w:r>
    </w:p>
    <w:p w14:paraId="2F3C6B76" w14:textId="58D44794" w:rsidR="00A7360D" w:rsidRDefault="00A7360D" w:rsidP="00A7360D">
      <w:pPr>
        <w:pStyle w:val="Caption"/>
        <w:jc w:val="both"/>
      </w:pPr>
      <w:bookmarkStart w:id="299" w:name="_Ref138972147"/>
      <w:bookmarkStart w:id="300" w:name="_Toc156393240"/>
      <w:r>
        <w:t xml:space="preserve">Figure </w:t>
      </w:r>
      <w:fldSimple w:instr=" STYLEREF 1 \s ">
        <w:r w:rsidR="00337CAB">
          <w:rPr>
            <w:noProof/>
          </w:rPr>
          <w:t>7</w:t>
        </w:r>
      </w:fldSimple>
      <w:r w:rsidR="00337CAB">
        <w:noBreakHyphen/>
      </w:r>
      <w:fldSimple w:instr=" SEQ Figure \* ARABIC \s 1 ">
        <w:r w:rsidR="00337CAB">
          <w:rPr>
            <w:noProof/>
          </w:rPr>
          <w:t>2</w:t>
        </w:r>
      </w:fldSimple>
      <w:bookmarkEnd w:id="299"/>
      <w:r>
        <w:t xml:space="preserve"> </w:t>
      </w:r>
      <w:r w:rsidRPr="003E7726">
        <w:t xml:space="preserve">A) Outsole with solid midfoot infill, B) Outsole with </w:t>
      </w:r>
      <w:r>
        <w:t xml:space="preserve">a </w:t>
      </w:r>
      <w:r w:rsidRPr="003E7726">
        <w:t>stepped heel section</w:t>
      </w:r>
      <w:bookmarkEnd w:id="300"/>
    </w:p>
    <w:p w14:paraId="3BF362C3" w14:textId="77777777" w:rsidR="00A7360D" w:rsidRDefault="00A7360D" w:rsidP="00A7360D">
      <w:pPr>
        <w:pStyle w:val="Caption"/>
      </w:pPr>
    </w:p>
    <w:p w14:paraId="0320A4F7" w14:textId="77777777" w:rsidR="00A7360D" w:rsidRDefault="00A7360D" w:rsidP="00A7360D">
      <w:pPr>
        <w:keepNext/>
        <w:jc w:val="center"/>
      </w:pPr>
      <w:r>
        <w:rPr>
          <w:noProof/>
        </w:rPr>
        <w:lastRenderedPageBreak/>
        <w:drawing>
          <wp:inline distT="0" distB="0" distL="0" distR="0" wp14:anchorId="1E39ED98" wp14:editId="2F5C9558">
            <wp:extent cx="3858017" cy="4193914"/>
            <wp:effectExtent l="0" t="0" r="3175" b="0"/>
            <wp:docPr id="1582071744" name="Picture 1582071744" descr="A collage of different types of sho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71744" name="Picture 1" descr="A collage of different types of shoes&#10;&#10;Description automatically generated with low confidence"/>
                    <pic:cNvPicPr/>
                  </pic:nvPicPr>
                  <pic:blipFill>
                    <a:blip r:embed="rId75">
                      <a:extLst>
                        <a:ext uri="{28A0092B-C50C-407E-A947-70E740481C1C}">
                          <a14:useLocalDpi xmlns:a14="http://schemas.microsoft.com/office/drawing/2010/main" val="0"/>
                        </a:ext>
                      </a:extLst>
                    </a:blip>
                    <a:stretch>
                      <a:fillRect/>
                    </a:stretch>
                  </pic:blipFill>
                  <pic:spPr>
                    <a:xfrm>
                      <a:off x="0" y="0"/>
                      <a:ext cx="3869797" cy="4206720"/>
                    </a:xfrm>
                    <a:prstGeom prst="rect">
                      <a:avLst/>
                    </a:prstGeom>
                  </pic:spPr>
                </pic:pic>
              </a:graphicData>
            </a:graphic>
          </wp:inline>
        </w:drawing>
      </w:r>
    </w:p>
    <w:p w14:paraId="16654E35" w14:textId="13801E7B" w:rsidR="00A7360D" w:rsidRDefault="00A7360D" w:rsidP="00A7360D">
      <w:pPr>
        <w:pStyle w:val="Caption"/>
      </w:pPr>
      <w:bookmarkStart w:id="301" w:name="_Ref138972119"/>
      <w:bookmarkStart w:id="302" w:name="_Toc156393241"/>
      <w:r>
        <w:t xml:space="preserve">Figure </w:t>
      </w:r>
      <w:fldSimple w:instr=" STYLEREF 1 \s ">
        <w:r w:rsidR="00337CAB">
          <w:rPr>
            <w:noProof/>
          </w:rPr>
          <w:t>7</w:t>
        </w:r>
      </w:fldSimple>
      <w:r w:rsidR="00337CAB">
        <w:noBreakHyphen/>
      </w:r>
      <w:fldSimple w:instr=" SEQ Figure \* ARABIC \s 1 ">
        <w:r w:rsidR="00337CAB">
          <w:rPr>
            <w:noProof/>
          </w:rPr>
          <w:t>3</w:t>
        </w:r>
      </w:fldSimple>
      <w:bookmarkEnd w:id="301"/>
      <w:r>
        <w:t xml:space="preserve"> </w:t>
      </w:r>
      <w:proofErr w:type="spellStart"/>
      <w:r w:rsidRPr="008C1674">
        <w:t>Piedro</w:t>
      </w:r>
      <w:proofErr w:type="spellEnd"/>
      <w:r w:rsidRPr="008C1674">
        <w:t xml:space="preserve"> OSSTF design modifications P1 Standard P2 Increased height and length of heel counter, P3 Velcro fastening, P4 Narrower outsole width</w:t>
      </w:r>
      <w:bookmarkEnd w:id="302"/>
    </w:p>
    <w:p w14:paraId="4775FCC1" w14:textId="77777777" w:rsidR="00A7360D" w:rsidRDefault="00A7360D" w:rsidP="00A7360D">
      <w:pPr>
        <w:jc w:val="center"/>
      </w:pPr>
    </w:p>
    <w:p w14:paraId="146E5D1F" w14:textId="794378F8" w:rsidR="00A7360D" w:rsidRDefault="00A7360D" w:rsidP="00601107">
      <w:pPr>
        <w:spacing w:line="360" w:lineRule="auto"/>
        <w:jc w:val="both"/>
        <w:rPr>
          <w:rFonts w:cstheme="minorHAnsi"/>
        </w:rPr>
      </w:pPr>
      <w:r>
        <w:rPr>
          <w:rFonts w:cstheme="minorHAnsi"/>
        </w:rPr>
        <w:t xml:space="preserve">An EU size 32 left Kicker boot Model </w:t>
      </w:r>
      <w:r w:rsidRPr="006A01A3">
        <w:rPr>
          <w:rFonts w:cstheme="minorHAnsi"/>
        </w:rPr>
        <w:t>Kick Hi Core KF 409</w:t>
      </w:r>
      <w:r>
        <w:rPr>
          <w:rFonts w:cstheme="minorHAnsi"/>
        </w:rPr>
        <w:t xml:space="preserve"> (</w:t>
      </w:r>
      <w:r w:rsidR="00515E26">
        <w:rPr>
          <w:rFonts w:cstheme="minorHAnsi"/>
        </w:rPr>
        <w:fldChar w:fldCharType="begin"/>
      </w:r>
      <w:r w:rsidR="00515E26">
        <w:rPr>
          <w:rFonts w:cstheme="minorHAnsi"/>
        </w:rPr>
        <w:instrText xml:space="preserve"> REF _Ref138972285 \h </w:instrText>
      </w:r>
      <w:r w:rsidR="00601107">
        <w:rPr>
          <w:rFonts w:cstheme="minorHAnsi"/>
        </w:rPr>
        <w:instrText xml:space="preserve"> \* MERGEFORMAT </w:instrText>
      </w:r>
      <w:r w:rsidR="00515E26">
        <w:rPr>
          <w:rFonts w:cstheme="minorHAnsi"/>
        </w:rPr>
      </w:r>
      <w:r w:rsidR="00515E26">
        <w:rPr>
          <w:rFonts w:cstheme="minorHAnsi"/>
        </w:rPr>
        <w:fldChar w:fldCharType="separate"/>
      </w:r>
      <w:r w:rsidR="00D634F7">
        <w:t xml:space="preserve">Figure </w:t>
      </w:r>
      <w:r w:rsidR="00D634F7">
        <w:rPr>
          <w:noProof/>
        </w:rPr>
        <w:t>7</w:t>
      </w:r>
      <w:r w:rsidR="00D634F7">
        <w:rPr>
          <w:noProof/>
        </w:rPr>
        <w:noBreakHyphen/>
        <w:t>4</w:t>
      </w:r>
      <w:r w:rsidR="00515E26">
        <w:rPr>
          <w:rFonts w:cstheme="minorHAnsi"/>
        </w:rPr>
        <w:fldChar w:fldCharType="end"/>
      </w:r>
      <w:r>
        <w:rPr>
          <w:rFonts w:cstheme="minorHAnsi"/>
        </w:rPr>
        <w:fldChar w:fldCharType="begin"/>
      </w:r>
      <w:r>
        <w:rPr>
          <w:rFonts w:cstheme="minorHAnsi"/>
        </w:rPr>
        <w:instrText xml:space="preserve"> REF _Ref136189145 \h </w:instrText>
      </w:r>
      <w:r w:rsidR="00601107">
        <w:rPr>
          <w:rFonts w:cstheme="minorHAnsi"/>
        </w:rPr>
        <w:instrText xml:space="preserve"> \* MERGEFORMAT </w:instrText>
      </w:r>
      <w:r>
        <w:rPr>
          <w:rFonts w:cstheme="minorHAnsi"/>
        </w:rPr>
      </w:r>
      <w:r w:rsidR="003D37A0">
        <w:rPr>
          <w:rFonts w:cstheme="minorHAnsi"/>
        </w:rPr>
        <w:fldChar w:fldCharType="separate"/>
      </w:r>
      <w:r>
        <w:rPr>
          <w:rFonts w:cstheme="minorHAnsi"/>
        </w:rPr>
        <w:fldChar w:fldCharType="end"/>
      </w:r>
      <w:r>
        <w:rPr>
          <w:rFonts w:cstheme="minorHAnsi"/>
        </w:rPr>
        <w:t xml:space="preserve">) was taken as being </w:t>
      </w:r>
    </w:p>
    <w:p w14:paraId="4AA5FE45" w14:textId="1065863E" w:rsidR="00BE24C1" w:rsidRPr="00BD23D3" w:rsidRDefault="00A7360D" w:rsidP="5B4D1E93">
      <w:pPr>
        <w:spacing w:line="360" w:lineRule="auto"/>
        <w:jc w:val="both"/>
      </w:pPr>
      <w:r w:rsidRPr="5B4D1E93">
        <w:t xml:space="preserve">representative of a standard retail children’s boot for relative stiffness </w:t>
      </w:r>
      <w:r w:rsidR="00324C26" w:rsidRPr="5B4D1E93">
        <w:t xml:space="preserve">comparative </w:t>
      </w:r>
      <w:r w:rsidR="00943D15" w:rsidRPr="5B4D1E93">
        <w:t>analysis</w:t>
      </w:r>
      <w:r w:rsidR="00324C26" w:rsidRPr="5B4D1E93">
        <w:t xml:space="preserve"> </w:t>
      </w:r>
      <w:r w:rsidRPr="5B4D1E93">
        <w:t xml:space="preserve">with </w:t>
      </w:r>
      <w:r w:rsidR="00324C26" w:rsidRPr="5B4D1E93">
        <w:t xml:space="preserve">the </w:t>
      </w:r>
      <w:r w:rsidRPr="5B4D1E93">
        <w:t>OSSTF</w:t>
      </w:r>
      <w:r w:rsidR="00324C26" w:rsidRPr="5B4D1E93">
        <w:t xml:space="preserve"> ranges</w:t>
      </w:r>
      <w:r w:rsidR="00D05E5D" w:rsidRPr="5B4D1E93">
        <w:t>.</w:t>
      </w:r>
      <w:r w:rsidRPr="5B4D1E93">
        <w:t xml:space="preserve"> </w:t>
      </w:r>
      <w:r w:rsidR="00D05E5D" w:rsidRPr="5B4D1E93">
        <w:t>T</w:t>
      </w:r>
      <w:r w:rsidRPr="5B4D1E93">
        <w:t xml:space="preserve">his standard retail boot (SRB) </w:t>
      </w:r>
      <w:r w:rsidR="00BE24C1" w:rsidRPr="5B4D1E93">
        <w:t xml:space="preserve">is a popular choice in children’s footwear being marketed as “durable” and comes in a range of colours that could be used for a variety of purposes such as play and school as would be comparable for OSSTF daily use </w:t>
      </w:r>
      <w:r w:rsidRPr="5B4D1E93">
        <w:fldChar w:fldCharType="begin"/>
      </w:r>
      <w:r w:rsidRPr="5B4D1E93">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id":"ITEM-2","itemData":{"URL":"https://www.mastershoe.co.uk/kickers-history","accessed":{"date-parts":[["2023","4","10"]]},"author":[{"dropping-particle":"","family":"Shoe Master","given":"","non-dropping-particle":"","parse-names":false,"suffix":""}],"id":"ITEM-2","issued":{"date-parts":[["2021"]]},"title":"Kickers History | Daniel Raufast Kickers Boots","type":"webpage"},"uris":["http://www.mendeley.com/documents/?uuid=7eaa6a36-ff34-3fde-a0b2-95c030c9dfb6"]},{"id":"ITEM-3","itemData":{"author":[{"dropping-particle":"","family":"Lovedbyparents.com","given":"","non-dropping-particle":"","parse-names":false,"suffix":""}],"id":"ITEM-3","issued":{"date-parts":[["2021"]]},"title":"2021 Winners — LBP Awards 2024 - 14th Annual Loved by Parents Awards","type":"article-journal"},"uris":["http://www.mendeley.com/documents/?uuid=08900cd4-a98b-337f-8cba-c63c801dfd3d"]}],"mendeley":{"formattedCitation":"(Lovedbyparents.com, 2021; Shoe Master, 2021; C. M. Williams, Morrison, et al., 2022)","plainTextFormattedCitation":"(Lovedbyparents.com, 2021; Shoe Master, 2021; C. M. Williams, Morrison, et al., 2022)","previouslyFormattedCitation":"(Lovedbyparents.com, 2021; Shoe Master, 2021; C. M. Williams, Morrison, et al., 2022)"},"properties":{"noteIndex":0},"schema":"https://github.com/citation-style-language/schema/raw/master/csl-citation.json"}</w:instrText>
      </w:r>
      <w:r w:rsidRPr="5B4D1E93">
        <w:fldChar w:fldCharType="separate"/>
      </w:r>
      <w:r w:rsidR="007B6A5F" w:rsidRPr="5B4D1E93">
        <w:rPr>
          <w:noProof/>
        </w:rPr>
        <w:t>(Lovedbyparents.com, 2021; Shoe Master, 2021; C. M. Williams, Morrison, et al., 2022)</w:t>
      </w:r>
      <w:r w:rsidRPr="5B4D1E93">
        <w:fldChar w:fldCharType="end"/>
      </w:r>
      <w:r w:rsidR="00BE24C1" w:rsidRPr="5B4D1E93">
        <w:t>. Other brands of standard retail children’s boots that could be used for school and social activities, including Clarks</w:t>
      </w:r>
      <w:r w:rsidR="430D97E8" w:rsidRPr="5B4D1E93">
        <w:t>®</w:t>
      </w:r>
      <w:r w:rsidR="00BE24C1" w:rsidRPr="5B4D1E93">
        <w:t xml:space="preserve"> and Dr Martin</w:t>
      </w:r>
      <w:r w:rsidR="15603EEB" w:rsidRPr="5B4D1E93">
        <w:t>®</w:t>
      </w:r>
      <w:r w:rsidR="00BE24C1" w:rsidRPr="5B4D1E93">
        <w:t>, were considered for comparison with OSSTF. However, these brands only offered lace boots in children’s EU sizing 32 with side zip fastenings, which may have affected the integral stiffness of the heel counter</w:t>
      </w:r>
      <w:r w:rsidR="00C10015" w:rsidRPr="5B4D1E93">
        <w:t xml:space="preserve"> and precluded </w:t>
      </w:r>
      <w:r w:rsidR="00BF69BC" w:rsidRPr="5B4D1E93">
        <w:t>direct comparison with OSSTF samples</w:t>
      </w:r>
      <w:r w:rsidR="00BE24C1" w:rsidRPr="5B4D1E93">
        <w:t>.</w:t>
      </w:r>
    </w:p>
    <w:p w14:paraId="68F71C0A" w14:textId="00AF1FCB" w:rsidR="00A7360D" w:rsidRDefault="00A7360D" w:rsidP="00601107">
      <w:pPr>
        <w:spacing w:line="360" w:lineRule="auto"/>
        <w:jc w:val="both"/>
        <w:rPr>
          <w:rFonts w:cstheme="minorHAnsi"/>
        </w:rPr>
      </w:pPr>
    </w:p>
    <w:p w14:paraId="6AFBAB29" w14:textId="77777777" w:rsidR="00A7360D" w:rsidRDefault="00A7360D" w:rsidP="00A7360D">
      <w:pPr>
        <w:jc w:val="both"/>
        <w:rPr>
          <w:rFonts w:cstheme="minorHAnsi"/>
        </w:rPr>
      </w:pPr>
    </w:p>
    <w:p w14:paraId="53E22394" w14:textId="77777777" w:rsidR="00A7360D" w:rsidRDefault="00A7360D" w:rsidP="00A7360D">
      <w:pPr>
        <w:keepNext/>
        <w:jc w:val="center"/>
      </w:pPr>
      <w:r>
        <w:rPr>
          <w:rFonts w:cstheme="minorHAnsi"/>
          <w:noProof/>
        </w:rPr>
        <w:lastRenderedPageBreak/>
        <w:drawing>
          <wp:inline distT="0" distB="0" distL="0" distR="0" wp14:anchorId="0DDA227E" wp14:editId="7E1322A6">
            <wp:extent cx="3340100" cy="2049881"/>
            <wp:effectExtent l="0" t="0" r="0" b="0"/>
            <wp:docPr id="776047497" name="Picture 776047497" descr="A picture containing shoe, footwear, clothing, walking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47497" name="Picture 1" descr="A picture containing shoe, footwear, clothing, walking sho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361179" cy="2062818"/>
                    </a:xfrm>
                    <a:prstGeom prst="rect">
                      <a:avLst/>
                    </a:prstGeom>
                  </pic:spPr>
                </pic:pic>
              </a:graphicData>
            </a:graphic>
          </wp:inline>
        </w:drawing>
      </w:r>
    </w:p>
    <w:p w14:paraId="257BBCF5" w14:textId="0E5EA779" w:rsidR="00A7360D" w:rsidRDefault="00A7360D" w:rsidP="004448E9">
      <w:pPr>
        <w:pStyle w:val="Caption"/>
        <w:jc w:val="both"/>
        <w:rPr>
          <w:rFonts w:cstheme="minorHAnsi"/>
        </w:rPr>
      </w:pPr>
      <w:bookmarkStart w:id="303" w:name="_Ref138972285"/>
      <w:bookmarkStart w:id="304" w:name="_Toc156393242"/>
      <w:r>
        <w:t xml:space="preserve">Figure </w:t>
      </w:r>
      <w:fldSimple w:instr=" STYLEREF 1 \s ">
        <w:r w:rsidR="00337CAB">
          <w:rPr>
            <w:noProof/>
          </w:rPr>
          <w:t>7</w:t>
        </w:r>
      </w:fldSimple>
      <w:r w:rsidR="00337CAB">
        <w:noBreakHyphen/>
      </w:r>
      <w:fldSimple w:instr=" SEQ Figure \* ARABIC \s 1 ">
        <w:r w:rsidR="00337CAB">
          <w:rPr>
            <w:noProof/>
          </w:rPr>
          <w:t>4</w:t>
        </w:r>
      </w:fldSimple>
      <w:bookmarkEnd w:id="303"/>
      <w:r>
        <w:t xml:space="preserve"> </w:t>
      </w:r>
      <w:r w:rsidRPr="00E105CD">
        <w:t xml:space="preserve">Standard retail </w:t>
      </w:r>
      <w:r>
        <w:t>children’s</w:t>
      </w:r>
      <w:r w:rsidRPr="00E105CD">
        <w:t xml:space="preserve"> boot Kickers Kick Hi Core</w:t>
      </w:r>
      <w:bookmarkEnd w:id="304"/>
    </w:p>
    <w:p w14:paraId="170CD4D4" w14:textId="77777777" w:rsidR="00A7360D" w:rsidRDefault="00A7360D" w:rsidP="00A7360D">
      <w:pPr>
        <w:jc w:val="both"/>
        <w:rPr>
          <w:rFonts w:cstheme="minorHAnsi"/>
        </w:rPr>
      </w:pPr>
    </w:p>
    <w:p w14:paraId="53B3282A" w14:textId="7E0A1190" w:rsidR="00A7360D" w:rsidRDefault="00A7360D" w:rsidP="00601107">
      <w:pPr>
        <w:spacing w:line="360" w:lineRule="auto"/>
        <w:jc w:val="both"/>
        <w:rPr>
          <w:rFonts w:cstheme="minorHAnsi"/>
        </w:rPr>
      </w:pPr>
      <w:r>
        <w:rPr>
          <w:rFonts w:cstheme="minorHAnsi"/>
        </w:rPr>
        <w:t xml:space="preserve">Dimensional measures </w:t>
      </w:r>
      <w:r w:rsidR="00D05E5D">
        <w:rPr>
          <w:rFonts w:cstheme="minorHAnsi"/>
        </w:rPr>
        <w:t xml:space="preserve">of the design characteristics experts considered would influence the stability and ergonomics of the footwear </w:t>
      </w:r>
      <w:r>
        <w:rPr>
          <w:rFonts w:cstheme="minorHAnsi"/>
        </w:rPr>
        <w:t xml:space="preserve">were taken of the OSSTF and standard retail footwear. The methods of measuring footwear dimensions followed ISO standards where appropriate </w:t>
      </w:r>
      <w:r>
        <w:rPr>
          <w:rFonts w:cstheme="minorHAnsi"/>
        </w:rPr>
        <w:fldChar w:fldCharType="begin" w:fldLock="1"/>
      </w:r>
      <w:r w:rsidR="00016B99">
        <w:rPr>
          <w:rFonts w:cstheme="minorHAnsi"/>
        </w:rPr>
        <w:instrText>ADDIN CSL_CITATION {"citationItems":[{"id":"ITEM-1","itemData":{"author":[{"dropping-particle":"","family":"ISO","given":"","non-dropping-particle":"","parse-names":false,"suffix":""}],"container-title":"Standards","id":"ITEM-1","issued":{"date-parts":[["2021"]]},"title":"ISO 20344:2021(en), Personal protective equipment — Test methods for footwear","type":"report"},"uris":["http://www.mendeley.com/documents/?uuid=7c10999a-ff13-3bff-967f-dd8009bda8d7"]}],"mendeley":{"formattedCitation":"(ISO, 2021)","plainTextFormattedCitation":"(ISO, 2021)","previouslyFormattedCitation":"(ISO, 2021)"},"properties":{"noteIndex":0},"schema":"https://github.com/citation-style-language/schema/raw/master/csl-citation.json"}</w:instrText>
      </w:r>
      <w:r>
        <w:rPr>
          <w:rFonts w:cstheme="minorHAnsi"/>
        </w:rPr>
        <w:fldChar w:fldCharType="separate"/>
      </w:r>
      <w:r w:rsidR="00FD2112" w:rsidRPr="00FD2112">
        <w:rPr>
          <w:rFonts w:cstheme="minorHAnsi"/>
          <w:noProof/>
        </w:rPr>
        <w:t>(ISO, 2021)</w:t>
      </w:r>
      <w:r>
        <w:rPr>
          <w:rFonts w:cstheme="minorHAnsi"/>
        </w:rPr>
        <w:fldChar w:fldCharType="end"/>
      </w:r>
      <w:r>
        <w:rPr>
          <w:rFonts w:cstheme="minorHAnsi"/>
        </w:rPr>
        <w:t xml:space="preserve"> and those described in Chapter </w:t>
      </w:r>
      <w:r>
        <w:rPr>
          <w:rFonts w:cstheme="minorHAnsi"/>
        </w:rPr>
        <w:fldChar w:fldCharType="begin"/>
      </w:r>
      <w:r>
        <w:rPr>
          <w:rFonts w:cstheme="minorHAnsi"/>
        </w:rPr>
        <w:instrText xml:space="preserve"> REF _Ref136189248 \r \h  \* MERGEFORMAT </w:instrText>
      </w:r>
      <w:r>
        <w:rPr>
          <w:rFonts w:cstheme="minorHAnsi"/>
        </w:rPr>
      </w:r>
      <w:r>
        <w:rPr>
          <w:rFonts w:cstheme="minorHAnsi"/>
        </w:rPr>
        <w:fldChar w:fldCharType="separate"/>
      </w:r>
      <w:r w:rsidR="00AB0B95">
        <w:rPr>
          <w:rFonts w:cstheme="minorHAnsi"/>
        </w:rPr>
        <w:t>4</w:t>
      </w:r>
      <w:r>
        <w:rPr>
          <w:rFonts w:cstheme="minorHAnsi"/>
        </w:rPr>
        <w:fldChar w:fldCharType="end"/>
      </w:r>
      <w:r>
        <w:rPr>
          <w:rFonts w:cstheme="minorHAnsi"/>
        </w:rPr>
        <w:t xml:space="preserve">. The mass of the footwear was also </w:t>
      </w:r>
      <w:r w:rsidR="00D05E5D">
        <w:rPr>
          <w:rFonts w:cstheme="minorHAnsi"/>
        </w:rPr>
        <w:t>recorded</w:t>
      </w:r>
      <w:r>
        <w:rPr>
          <w:rFonts w:cstheme="minorHAnsi"/>
        </w:rPr>
        <w:t xml:space="preserve"> for comparison.</w:t>
      </w:r>
    </w:p>
    <w:p w14:paraId="2B40B4CE" w14:textId="77777777" w:rsidR="000D60A8" w:rsidRDefault="000D60A8" w:rsidP="00601107">
      <w:pPr>
        <w:spacing w:line="360" w:lineRule="auto"/>
        <w:jc w:val="both"/>
        <w:rPr>
          <w:rFonts w:cstheme="minorHAnsi"/>
        </w:rPr>
      </w:pPr>
    </w:p>
    <w:p w14:paraId="1B18C620" w14:textId="77777777" w:rsidR="00A7360D" w:rsidRDefault="00A7360D">
      <w:pPr>
        <w:pStyle w:val="Heading3"/>
        <w:numPr>
          <w:ilvl w:val="2"/>
          <w:numId w:val="29"/>
        </w:numPr>
        <w:spacing w:line="360" w:lineRule="auto"/>
        <w:jc w:val="both"/>
      </w:pPr>
      <w:bookmarkStart w:id="305" w:name="_Toc156403523"/>
      <w:r>
        <w:t>Mechanical stiffness testing of footwear samples</w:t>
      </w:r>
      <w:bookmarkEnd w:id="305"/>
    </w:p>
    <w:p w14:paraId="20757E90" w14:textId="7C804724" w:rsidR="00A7360D" w:rsidRPr="00A71E61" w:rsidRDefault="00A7360D" w:rsidP="00601107">
      <w:pPr>
        <w:spacing w:line="360" w:lineRule="auto"/>
        <w:jc w:val="both"/>
      </w:pPr>
      <w:r>
        <w:t xml:space="preserve">Mechanical stiffness testing of the footwear samples followed the protocols outlined in the methodology section of Chapter </w:t>
      </w:r>
      <w:r w:rsidR="00AB0B95">
        <w:t>6</w:t>
      </w:r>
      <w:r>
        <w:t xml:space="preserve">. </w:t>
      </w:r>
    </w:p>
    <w:p w14:paraId="568511FC" w14:textId="77777777" w:rsidR="00A7360D" w:rsidRDefault="00A7360D" w:rsidP="00601107">
      <w:pPr>
        <w:spacing w:line="360" w:lineRule="auto"/>
        <w:jc w:val="both"/>
        <w:rPr>
          <w:rFonts w:cstheme="minorHAnsi"/>
        </w:rPr>
      </w:pPr>
    </w:p>
    <w:p w14:paraId="4A0FC8D0" w14:textId="77777777" w:rsidR="00A7360D" w:rsidRPr="00F86A1A" w:rsidRDefault="00A7360D">
      <w:pPr>
        <w:pStyle w:val="Heading3"/>
        <w:numPr>
          <w:ilvl w:val="2"/>
          <w:numId w:val="29"/>
        </w:numPr>
        <w:spacing w:line="360" w:lineRule="auto"/>
      </w:pPr>
      <w:bookmarkStart w:id="306" w:name="_Toc156403524"/>
      <w:r>
        <w:t>Statistical analysis</w:t>
      </w:r>
      <w:bookmarkEnd w:id="306"/>
    </w:p>
    <w:p w14:paraId="5A97AC5A" w14:textId="6036227E" w:rsidR="00A7360D" w:rsidRDefault="00A7360D" w:rsidP="00601107">
      <w:pPr>
        <w:spacing w:line="360" w:lineRule="auto"/>
        <w:jc w:val="both"/>
        <w:rPr>
          <w:rFonts w:ascii="Calibri" w:hAnsi="Calibri" w:cs="Calibri"/>
        </w:rPr>
      </w:pPr>
      <w:r>
        <w:rPr>
          <w:rFonts w:cstheme="minorHAnsi"/>
        </w:rPr>
        <w:t>Statistical analyses were performed in Excel (Microsoft</w:t>
      </w:r>
      <w:r>
        <w:rPr>
          <w:rFonts w:ascii="Calibri" w:hAnsi="Calibri" w:cs="Calibri"/>
        </w:rPr>
        <w:t xml:space="preserve">® </w:t>
      </w:r>
      <w:r>
        <w:rPr>
          <w:rFonts w:cstheme="minorHAnsi"/>
        </w:rPr>
        <w:t>version 16.60) and SPSS (IBM</w:t>
      </w:r>
      <w:r>
        <w:rPr>
          <w:rFonts w:ascii="Calibri" w:hAnsi="Calibri" w:cs="Calibri"/>
        </w:rPr>
        <w:t xml:space="preserve">® version 28.0.1.1). Descriptive statistics (mean, standard deviation) were taken from the ten test runs for each loading scenario for each footwear sample. The mean value and standard deviation were used for comparative analysis between the footwear samples to observe the effects of design modifications on the representative mechanical stiffness. The standard error of the mean (SEM) was also obtained and compared to the </w:t>
      </w:r>
      <w:r w:rsidR="00D05E5D">
        <w:rPr>
          <w:rFonts w:ascii="Calibri" w:hAnsi="Calibri" w:cs="Calibri"/>
        </w:rPr>
        <w:t>finding</w:t>
      </w:r>
      <w:r w:rsidR="004857B3">
        <w:rPr>
          <w:rFonts w:ascii="Calibri" w:hAnsi="Calibri" w:cs="Calibri"/>
        </w:rPr>
        <w:t>s</w:t>
      </w:r>
      <w:r w:rsidR="00D05E5D">
        <w:rPr>
          <w:rFonts w:ascii="Calibri" w:hAnsi="Calibri" w:cs="Calibri"/>
        </w:rPr>
        <w:t xml:space="preserve"> in</w:t>
      </w:r>
      <w:r>
        <w:rPr>
          <w:rFonts w:ascii="Calibri" w:hAnsi="Calibri" w:cs="Calibri"/>
        </w:rPr>
        <w:t xml:space="preserve"> Chapter </w:t>
      </w:r>
      <w:r w:rsidR="00AB0B95">
        <w:rPr>
          <w:rFonts w:ascii="Calibri" w:hAnsi="Calibri" w:cs="Calibri"/>
        </w:rPr>
        <w:t>6</w:t>
      </w:r>
      <w:r w:rsidR="00D05E5D">
        <w:rPr>
          <w:rFonts w:ascii="Calibri" w:hAnsi="Calibri" w:cs="Calibri"/>
        </w:rPr>
        <w:t>,</w:t>
      </w:r>
      <w:r>
        <w:rPr>
          <w:rFonts w:ascii="Calibri" w:hAnsi="Calibri" w:cs="Calibri"/>
        </w:rPr>
        <w:t xml:space="preserve"> to ascertain if the protocol outlined in Chapter </w:t>
      </w:r>
      <w:r w:rsidR="00AB0B95">
        <w:rPr>
          <w:rFonts w:ascii="Calibri" w:hAnsi="Calibri" w:cs="Calibri"/>
        </w:rPr>
        <w:t>6</w:t>
      </w:r>
      <w:r>
        <w:rPr>
          <w:rFonts w:ascii="Calibri" w:hAnsi="Calibri" w:cs="Calibri"/>
        </w:rPr>
        <w:t xml:space="preserve"> presented consistent variation across other footwear designs. </w:t>
      </w:r>
    </w:p>
    <w:p w14:paraId="35F0969B" w14:textId="77777777" w:rsidR="007123C2" w:rsidRDefault="007123C2" w:rsidP="00601107">
      <w:pPr>
        <w:spacing w:line="360" w:lineRule="auto"/>
        <w:jc w:val="both"/>
        <w:rPr>
          <w:rFonts w:ascii="Calibri" w:hAnsi="Calibri" w:cs="Calibri"/>
        </w:rPr>
      </w:pPr>
    </w:p>
    <w:p w14:paraId="27B4CD5C" w14:textId="77777777" w:rsidR="00DC48F8" w:rsidRDefault="00DC48F8" w:rsidP="00601107">
      <w:pPr>
        <w:spacing w:line="360" w:lineRule="auto"/>
        <w:jc w:val="both"/>
        <w:rPr>
          <w:rFonts w:ascii="Calibri" w:hAnsi="Calibri" w:cs="Calibri"/>
        </w:rPr>
      </w:pPr>
    </w:p>
    <w:p w14:paraId="2C54B3C6" w14:textId="0731D704" w:rsidR="00A7360D" w:rsidRDefault="00A7360D">
      <w:pPr>
        <w:pStyle w:val="Heading2"/>
        <w:numPr>
          <w:ilvl w:val="1"/>
          <w:numId w:val="29"/>
        </w:numPr>
        <w:spacing w:line="360" w:lineRule="auto"/>
      </w:pPr>
      <w:bookmarkStart w:id="307" w:name="_Toc156403525"/>
      <w:r>
        <w:lastRenderedPageBreak/>
        <w:t>Results</w:t>
      </w:r>
      <w:bookmarkEnd w:id="307"/>
    </w:p>
    <w:p w14:paraId="48DCE611" w14:textId="77777777" w:rsidR="00DC48F8" w:rsidRPr="00DC48F8" w:rsidRDefault="00DC48F8" w:rsidP="009344E2"/>
    <w:p w14:paraId="4881899F" w14:textId="77777777" w:rsidR="00A7360D" w:rsidRPr="00535F60" w:rsidRDefault="00A7360D">
      <w:pPr>
        <w:pStyle w:val="Heading3"/>
        <w:numPr>
          <w:ilvl w:val="2"/>
          <w:numId w:val="29"/>
        </w:numPr>
        <w:spacing w:line="360" w:lineRule="auto"/>
      </w:pPr>
      <w:bookmarkStart w:id="308" w:name="_Toc156403526"/>
      <w:r>
        <w:t>Dimension measures of OSSTF and standard retail boot samples</w:t>
      </w:r>
      <w:bookmarkEnd w:id="308"/>
    </w:p>
    <w:p w14:paraId="2C8978AC" w14:textId="24B05AAC" w:rsidR="00A7360D" w:rsidRPr="00C22882" w:rsidRDefault="00A34022" w:rsidP="00601107">
      <w:pPr>
        <w:spacing w:line="360" w:lineRule="auto"/>
        <w:jc w:val="both"/>
        <w:sectPr w:rsidR="00A7360D" w:rsidRPr="00C22882" w:rsidSect="00C95173">
          <w:pgSz w:w="11900" w:h="16840"/>
          <w:pgMar w:top="1440" w:right="1134" w:bottom="1440" w:left="2268" w:header="708" w:footer="708" w:gutter="0"/>
          <w:cols w:space="708"/>
          <w:docGrid w:linePitch="360"/>
        </w:sectPr>
      </w:pPr>
      <w:r>
        <w:fldChar w:fldCharType="begin"/>
      </w:r>
      <w:r>
        <w:instrText xml:space="preserve"> REF _Ref138972353 \h </w:instrText>
      </w:r>
      <w:r w:rsidR="00601107">
        <w:instrText xml:space="preserve"> \* MERGEFORMAT </w:instrText>
      </w:r>
      <w:r>
        <w:fldChar w:fldCharType="separate"/>
      </w:r>
      <w:r w:rsidR="00A359CD">
        <w:t xml:space="preserve">Table </w:t>
      </w:r>
      <w:r w:rsidR="00A359CD">
        <w:rPr>
          <w:noProof/>
        </w:rPr>
        <w:t>7</w:t>
      </w:r>
      <w:r w:rsidR="00A359CD">
        <w:rPr>
          <w:noProof/>
        </w:rPr>
        <w:noBreakHyphen/>
        <w:t>2</w:t>
      </w:r>
      <w:r>
        <w:fldChar w:fldCharType="end"/>
      </w:r>
      <w:r>
        <w:t xml:space="preserve"> </w:t>
      </w:r>
      <w:r w:rsidR="00A7360D">
        <w:t xml:space="preserve">demonstrates the dimensional and mass measures of the OSSTF samples and standard retail footwear used in this study. Within design analysis of dimensional measures demonstrated that for the </w:t>
      </w:r>
      <w:proofErr w:type="spellStart"/>
      <w:r w:rsidR="00A7360D">
        <w:t>Nimco</w:t>
      </w:r>
      <w:proofErr w:type="spellEnd"/>
      <w:r w:rsidR="00A7360D">
        <w:t xml:space="preserve"> range, heel counter height was considerably higher in the N2 design modification representing a 50% increase from the other designs, the medial and lateral extension of the heel counter stiffener was also greater </w:t>
      </w:r>
      <w:r w:rsidR="00C47CAE">
        <w:t xml:space="preserve">by </w:t>
      </w:r>
      <w:r w:rsidR="00A7360D">
        <w:t>135mm</w:t>
      </w:r>
      <w:r w:rsidR="00C47CAE">
        <w:t>,</w:t>
      </w:r>
      <w:r w:rsidR="00A7360D">
        <w:t xml:space="preserve"> except for the standard model which had the same medial extension but a lateral extension that was comparable with the rest of the </w:t>
      </w:r>
      <w:proofErr w:type="spellStart"/>
      <w:r w:rsidR="00A7360D">
        <w:t>Nimco</w:t>
      </w:r>
      <w:proofErr w:type="spellEnd"/>
      <w:r w:rsidR="00A7360D">
        <w:t xml:space="preserve"> range. The N4 had the lowest dimensions of heel counter extensions. Other notable variations were the thickness of the outsole at the waist region of the footwear, with N5 and N6 being almost 100% thicker than the other </w:t>
      </w:r>
      <w:proofErr w:type="spellStart"/>
      <w:r w:rsidR="00A7360D">
        <w:t>Nimco</w:t>
      </w:r>
      <w:proofErr w:type="spellEnd"/>
      <w:r w:rsidR="00A7360D">
        <w:t xml:space="preserve"> OSSTF. N3 was the heaviest of the </w:t>
      </w:r>
      <w:proofErr w:type="spellStart"/>
      <w:r w:rsidR="00A7360D">
        <w:t>Nimco</w:t>
      </w:r>
      <w:proofErr w:type="spellEnd"/>
      <w:r w:rsidR="00A7360D">
        <w:t xml:space="preserve"> OSSTF, 413g, with the PU outsole shoes N5</w:t>
      </w:r>
      <w:r w:rsidR="00C47CAE">
        <w:t xml:space="preserve"> and</w:t>
      </w:r>
      <w:r w:rsidR="00A7360D">
        <w:t xml:space="preserve"> N6 being the lightest, 309g and 331g, respectfully. Other </w:t>
      </w:r>
      <w:r w:rsidR="00D05E5D">
        <w:t>design characteristics</w:t>
      </w:r>
      <w:r w:rsidR="00A7360D">
        <w:t xml:space="preserve"> that the experts considered may have affected stability, such as outsole width and depth at the heel and forefoot, were consistent amongst the </w:t>
      </w:r>
      <w:proofErr w:type="spellStart"/>
      <w:r w:rsidR="00A7360D">
        <w:t>Nimco</w:t>
      </w:r>
      <w:proofErr w:type="spellEnd"/>
      <w:r w:rsidR="00A7360D">
        <w:t xml:space="preserve"> range. Amongst the </w:t>
      </w:r>
      <w:proofErr w:type="spellStart"/>
      <w:r w:rsidR="00A7360D">
        <w:t>Piedro</w:t>
      </w:r>
      <w:proofErr w:type="spellEnd"/>
      <w:r w:rsidR="00A7360D">
        <w:t xml:space="preserve"> range, the P2 had the highest heel counter extension, similar to the </w:t>
      </w:r>
      <w:proofErr w:type="spellStart"/>
      <w:r w:rsidR="00A7360D">
        <w:t>Nimco</w:t>
      </w:r>
      <w:proofErr w:type="spellEnd"/>
      <w:r w:rsidR="00A7360D">
        <w:t xml:space="preserve"> stability N2; this was approximately 50% greater than the other </w:t>
      </w:r>
      <w:proofErr w:type="spellStart"/>
      <w:r w:rsidR="00A7360D">
        <w:t>Piedro</w:t>
      </w:r>
      <w:proofErr w:type="spellEnd"/>
      <w:r w:rsidR="00A7360D">
        <w:t xml:space="preserve"> footwear. However, it did not have the longest medial extension; this was the P4 at 129mm. Again, similar to the </w:t>
      </w:r>
      <w:proofErr w:type="spellStart"/>
      <w:r w:rsidR="00A7360D">
        <w:t>Nimco</w:t>
      </w:r>
      <w:proofErr w:type="spellEnd"/>
      <w:r w:rsidR="00A7360D">
        <w:t xml:space="preserve"> range, the Velcro </w:t>
      </w:r>
    </w:p>
    <w:p w14:paraId="30E72525" w14:textId="5BAEE66D" w:rsidR="00A7360D" w:rsidRPr="00FE529B" w:rsidRDefault="00A7360D" w:rsidP="00A7360D">
      <w:pPr>
        <w:pStyle w:val="Caption"/>
        <w:rPr>
          <w:rFonts w:cstheme="minorHAnsi"/>
          <w:sz w:val="22"/>
          <w:szCs w:val="22"/>
        </w:rPr>
      </w:pPr>
      <w:bookmarkStart w:id="309" w:name="_Ref138972353"/>
      <w:bookmarkStart w:id="310" w:name="_Toc156393262"/>
      <w:r>
        <w:lastRenderedPageBreak/>
        <w:t xml:space="preserve">Table </w:t>
      </w:r>
      <w:fldSimple w:instr=" STYLEREF 1 \s ">
        <w:r w:rsidR="004871A6">
          <w:rPr>
            <w:noProof/>
          </w:rPr>
          <w:t>7</w:t>
        </w:r>
      </w:fldSimple>
      <w:r w:rsidR="003F38BD">
        <w:noBreakHyphen/>
      </w:r>
      <w:fldSimple w:instr=" SEQ Table \* ARABIC \s 1 ">
        <w:r w:rsidR="004871A6">
          <w:rPr>
            <w:noProof/>
          </w:rPr>
          <w:t>2</w:t>
        </w:r>
      </w:fldSimple>
      <w:bookmarkEnd w:id="309"/>
      <w:r>
        <w:t xml:space="preserve"> </w:t>
      </w:r>
      <w:r w:rsidRPr="005842B5">
        <w:t>Dimensional and mass measures of OSSTF and standard retail footwear shoe samples</w:t>
      </w:r>
      <w:bookmarkEnd w:id="310"/>
    </w:p>
    <w:tbl>
      <w:tblPr>
        <w:tblStyle w:val="PlainTable5"/>
        <w:tblpPr w:leftFromText="180" w:rightFromText="180" w:horzAnchor="margin" w:tblpXSpec="center" w:tblpY="440"/>
        <w:tblW w:w="15684" w:type="dxa"/>
        <w:tblLook w:val="04A0" w:firstRow="1" w:lastRow="0" w:firstColumn="1" w:lastColumn="0" w:noHBand="0" w:noVBand="1"/>
      </w:tblPr>
      <w:tblGrid>
        <w:gridCol w:w="1065"/>
        <w:gridCol w:w="492"/>
        <w:gridCol w:w="709"/>
        <w:gridCol w:w="831"/>
        <w:gridCol w:w="599"/>
        <w:gridCol w:w="694"/>
        <w:gridCol w:w="854"/>
        <w:gridCol w:w="854"/>
        <w:gridCol w:w="854"/>
        <w:gridCol w:w="652"/>
        <w:gridCol w:w="831"/>
        <w:gridCol w:w="831"/>
        <w:gridCol w:w="902"/>
        <w:gridCol w:w="795"/>
        <w:gridCol w:w="669"/>
        <w:gridCol w:w="947"/>
        <w:gridCol w:w="656"/>
        <w:gridCol w:w="629"/>
        <w:gridCol w:w="902"/>
        <w:gridCol w:w="1055"/>
      </w:tblGrid>
      <w:tr w:rsidR="009344E2" w:rsidRPr="00FD3B31" w14:paraId="1AF7B60B" w14:textId="77777777" w:rsidTr="004F2BC8">
        <w:trPr>
          <w:cnfStyle w:val="100000000000" w:firstRow="1" w:lastRow="0" w:firstColumn="0" w:lastColumn="0" w:oddVBand="0" w:evenVBand="0" w:oddHBand="0" w:evenHBand="0" w:firstRowFirstColumn="0" w:firstRowLastColumn="0" w:lastRowFirstColumn="0" w:lastRowLastColumn="0"/>
          <w:trHeight w:val="1175"/>
        </w:trPr>
        <w:tc>
          <w:tcPr>
            <w:cnfStyle w:val="001000000100" w:firstRow="0" w:lastRow="0" w:firstColumn="1" w:lastColumn="0" w:oddVBand="0" w:evenVBand="0" w:oddHBand="0" w:evenHBand="0" w:firstRowFirstColumn="1" w:firstRowLastColumn="0" w:lastRowFirstColumn="0" w:lastRowLastColumn="0"/>
            <w:tcW w:w="1065" w:type="dxa"/>
            <w:noWrap/>
            <w:hideMark/>
          </w:tcPr>
          <w:p w14:paraId="2E88BAEF" w14:textId="77777777" w:rsidR="00A7360D" w:rsidRPr="00FD3B31" w:rsidRDefault="00A7360D" w:rsidP="009B3ED5">
            <w:pPr>
              <w:jc w:val="left"/>
              <w:rPr>
                <w:rFonts w:cstheme="minorHAnsi"/>
                <w:sz w:val="18"/>
                <w:szCs w:val="18"/>
              </w:rPr>
            </w:pPr>
            <w:r w:rsidRPr="00FD3B31">
              <w:rPr>
                <w:rFonts w:cstheme="minorHAnsi"/>
                <w:sz w:val="18"/>
                <w:szCs w:val="18"/>
              </w:rPr>
              <w:t>FOOTWEAR</w:t>
            </w:r>
          </w:p>
        </w:tc>
        <w:tc>
          <w:tcPr>
            <w:tcW w:w="485" w:type="dxa"/>
            <w:noWrap/>
            <w:hideMark/>
          </w:tcPr>
          <w:p w14:paraId="4E782908"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Size EU</w:t>
            </w:r>
          </w:p>
        </w:tc>
        <w:tc>
          <w:tcPr>
            <w:tcW w:w="699" w:type="dxa"/>
            <w:hideMark/>
          </w:tcPr>
          <w:p w14:paraId="72CAF94F"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Length Total (mm)*</w:t>
            </w:r>
          </w:p>
        </w:tc>
        <w:tc>
          <w:tcPr>
            <w:tcW w:w="820" w:type="dxa"/>
            <w:hideMark/>
          </w:tcPr>
          <w:p w14:paraId="6FCB50FE"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Forefoot Width (mm)*</w:t>
            </w:r>
          </w:p>
        </w:tc>
        <w:tc>
          <w:tcPr>
            <w:tcW w:w="591" w:type="dxa"/>
            <w:hideMark/>
          </w:tcPr>
          <w:p w14:paraId="65EF25DE"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Mass (g)</w:t>
            </w:r>
          </w:p>
        </w:tc>
        <w:tc>
          <w:tcPr>
            <w:tcW w:w="685" w:type="dxa"/>
            <w:hideMark/>
          </w:tcPr>
          <w:p w14:paraId="228CB0C2"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Top Line Height (mm)</w:t>
            </w:r>
          </w:p>
        </w:tc>
        <w:tc>
          <w:tcPr>
            <w:tcW w:w="843" w:type="dxa"/>
            <w:hideMark/>
          </w:tcPr>
          <w:p w14:paraId="0A65C6AA"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sidRPr="00FD3B31">
              <w:rPr>
                <w:rFonts w:cstheme="minorHAnsi"/>
                <w:sz w:val="18"/>
                <w:szCs w:val="18"/>
              </w:rPr>
              <w:t xml:space="preserve">Heel </w:t>
            </w:r>
            <w:r>
              <w:rPr>
                <w:rFonts w:cstheme="minorHAnsi"/>
                <w:sz w:val="18"/>
                <w:szCs w:val="18"/>
              </w:rPr>
              <w:t>Counter/</w:t>
            </w:r>
          </w:p>
          <w:p w14:paraId="7D832678"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Stiffener Length Medial (mm)</w:t>
            </w:r>
          </w:p>
        </w:tc>
        <w:tc>
          <w:tcPr>
            <w:tcW w:w="843" w:type="dxa"/>
            <w:hideMark/>
          </w:tcPr>
          <w:p w14:paraId="2B67CB12"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sidRPr="00FD3B31">
              <w:rPr>
                <w:rFonts w:cstheme="minorHAnsi"/>
                <w:sz w:val="18"/>
                <w:szCs w:val="18"/>
              </w:rPr>
              <w:t xml:space="preserve">Heel </w:t>
            </w:r>
          </w:p>
          <w:p w14:paraId="47E64695"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Pr>
                <w:rFonts w:cstheme="minorHAnsi"/>
                <w:sz w:val="18"/>
                <w:szCs w:val="18"/>
              </w:rPr>
              <w:t>Counter/</w:t>
            </w:r>
          </w:p>
          <w:p w14:paraId="682EA22F"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sidRPr="00FD3B31">
              <w:rPr>
                <w:rFonts w:cstheme="minorHAnsi"/>
                <w:sz w:val="18"/>
                <w:szCs w:val="18"/>
              </w:rPr>
              <w:t>Stiffener Length Lateral</w:t>
            </w:r>
          </w:p>
          <w:p w14:paraId="6010E008"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mm)</w:t>
            </w:r>
          </w:p>
        </w:tc>
        <w:tc>
          <w:tcPr>
            <w:tcW w:w="843" w:type="dxa"/>
            <w:hideMark/>
          </w:tcPr>
          <w:p w14:paraId="026F6F86"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Pr>
                <w:rFonts w:cstheme="minorHAnsi"/>
                <w:sz w:val="18"/>
                <w:szCs w:val="18"/>
              </w:rPr>
              <w:t>Heel</w:t>
            </w:r>
          </w:p>
          <w:p w14:paraId="08160847" w14:textId="77777777" w:rsidR="00A7360D"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i w:val="0"/>
                <w:iCs w:val="0"/>
                <w:sz w:val="18"/>
                <w:szCs w:val="18"/>
              </w:rPr>
            </w:pPr>
            <w:r>
              <w:rPr>
                <w:rFonts w:cstheme="minorHAnsi"/>
                <w:sz w:val="18"/>
                <w:szCs w:val="18"/>
              </w:rPr>
              <w:t>Counter/</w:t>
            </w:r>
          </w:p>
          <w:p w14:paraId="50483FCB"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Stiffener Height (mm)</w:t>
            </w:r>
          </w:p>
        </w:tc>
        <w:tc>
          <w:tcPr>
            <w:tcW w:w="643" w:type="dxa"/>
            <w:hideMark/>
          </w:tcPr>
          <w:p w14:paraId="7EC441D3"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Heel Depth (mm)</w:t>
            </w:r>
          </w:p>
        </w:tc>
        <w:tc>
          <w:tcPr>
            <w:tcW w:w="820" w:type="dxa"/>
            <w:hideMark/>
          </w:tcPr>
          <w:p w14:paraId="4A1E2C92"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Forefoot Outer Sole Depth (mm)</w:t>
            </w:r>
          </w:p>
        </w:tc>
        <w:tc>
          <w:tcPr>
            <w:tcW w:w="820" w:type="dxa"/>
            <w:hideMark/>
          </w:tcPr>
          <w:p w14:paraId="02A0ACB1"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Heel / Forefoot Ratio</w:t>
            </w:r>
          </w:p>
        </w:tc>
        <w:tc>
          <w:tcPr>
            <w:tcW w:w="890" w:type="dxa"/>
            <w:hideMark/>
          </w:tcPr>
          <w:p w14:paraId="690DB8FF"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Waist (Midfoot) Outer Sole Depth (mm)</w:t>
            </w:r>
          </w:p>
        </w:tc>
        <w:tc>
          <w:tcPr>
            <w:tcW w:w="784" w:type="dxa"/>
            <w:hideMark/>
          </w:tcPr>
          <w:p w14:paraId="4E7EFF68"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Heel / Midfoot Depth Ratio</w:t>
            </w:r>
          </w:p>
        </w:tc>
        <w:tc>
          <w:tcPr>
            <w:tcW w:w="669" w:type="dxa"/>
            <w:hideMark/>
          </w:tcPr>
          <w:p w14:paraId="7919116B"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Waist Area (mm)</w:t>
            </w:r>
          </w:p>
        </w:tc>
        <w:tc>
          <w:tcPr>
            <w:tcW w:w="947" w:type="dxa"/>
            <w:hideMark/>
          </w:tcPr>
          <w:p w14:paraId="51BE3181"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Waist (Midfoot) Outer Sole width (mm)</w:t>
            </w:r>
          </w:p>
        </w:tc>
        <w:tc>
          <w:tcPr>
            <w:tcW w:w="647" w:type="dxa"/>
            <w:hideMark/>
          </w:tcPr>
          <w:p w14:paraId="087DF09E"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Heel Cup Width (mm)</w:t>
            </w:r>
          </w:p>
        </w:tc>
        <w:tc>
          <w:tcPr>
            <w:tcW w:w="620" w:type="dxa"/>
            <w:hideMark/>
          </w:tcPr>
          <w:p w14:paraId="62848D33" w14:textId="77777777" w:rsidR="00A7360D" w:rsidRPr="00FD3B31" w:rsidRDefault="00A7360D"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FD3B31">
              <w:rPr>
                <w:rFonts w:cstheme="minorHAnsi"/>
                <w:sz w:val="18"/>
                <w:szCs w:val="18"/>
              </w:rPr>
              <w:t>Heel Outer sole width mm</w:t>
            </w:r>
          </w:p>
        </w:tc>
        <w:tc>
          <w:tcPr>
            <w:tcW w:w="902" w:type="dxa"/>
            <w:hideMark/>
          </w:tcPr>
          <w:p w14:paraId="1229D963" w14:textId="5DA698AE" w:rsidR="00A7360D" w:rsidRPr="00FD3B31" w:rsidRDefault="00A36FB1"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Outsole</w:t>
            </w:r>
            <w:r w:rsidR="00A7360D" w:rsidRPr="00FD3B31">
              <w:rPr>
                <w:rFonts w:cstheme="minorHAnsi"/>
                <w:sz w:val="18"/>
                <w:szCs w:val="18"/>
              </w:rPr>
              <w:t xml:space="preserve"> Heel width</w:t>
            </w:r>
            <w:r w:rsidR="00A7360D">
              <w:rPr>
                <w:rFonts w:cstheme="minorHAnsi"/>
                <w:sz w:val="18"/>
                <w:szCs w:val="18"/>
              </w:rPr>
              <w:t xml:space="preserve"> </w:t>
            </w:r>
            <w:r w:rsidR="00A7360D" w:rsidRPr="00FD3B31">
              <w:rPr>
                <w:rFonts w:cstheme="minorHAnsi"/>
                <w:sz w:val="18"/>
                <w:szCs w:val="18"/>
              </w:rPr>
              <w:t xml:space="preserve">to Heel </w:t>
            </w:r>
            <w:proofErr w:type="spellStart"/>
            <w:r w:rsidR="00A7360D" w:rsidRPr="00FD3B31">
              <w:rPr>
                <w:rFonts w:cstheme="minorHAnsi"/>
                <w:sz w:val="18"/>
                <w:szCs w:val="18"/>
              </w:rPr>
              <w:t>Cupwidth</w:t>
            </w:r>
            <w:proofErr w:type="spellEnd"/>
            <w:r w:rsidR="00A7360D" w:rsidRPr="00FD3B31">
              <w:rPr>
                <w:rFonts w:cstheme="minorHAnsi"/>
                <w:sz w:val="18"/>
                <w:szCs w:val="18"/>
              </w:rPr>
              <w:t xml:space="preserve"> ratio</w:t>
            </w:r>
          </w:p>
        </w:tc>
        <w:tc>
          <w:tcPr>
            <w:tcW w:w="1055" w:type="dxa"/>
            <w:hideMark/>
          </w:tcPr>
          <w:p w14:paraId="6A85681B" w14:textId="23544B08" w:rsidR="00A7360D" w:rsidRPr="00FD3B31" w:rsidRDefault="00A36FB1" w:rsidP="009B3ED5">
            <w:pP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Outsole</w:t>
            </w:r>
            <w:r w:rsidR="00A7360D" w:rsidRPr="00FD3B31">
              <w:rPr>
                <w:rFonts w:cstheme="minorHAnsi"/>
                <w:sz w:val="18"/>
                <w:szCs w:val="18"/>
              </w:rPr>
              <w:t xml:space="preserve"> forefoot width to </w:t>
            </w:r>
            <w:r>
              <w:rPr>
                <w:rFonts w:cstheme="minorHAnsi"/>
                <w:sz w:val="18"/>
                <w:szCs w:val="18"/>
              </w:rPr>
              <w:t>Outsole</w:t>
            </w:r>
            <w:r w:rsidR="00A7360D" w:rsidRPr="00FD3B31">
              <w:rPr>
                <w:rFonts w:cstheme="minorHAnsi"/>
                <w:sz w:val="18"/>
                <w:szCs w:val="18"/>
              </w:rPr>
              <w:t xml:space="preserve"> heel width ratio</w:t>
            </w:r>
          </w:p>
        </w:tc>
      </w:tr>
      <w:tr w:rsidR="009344E2" w:rsidRPr="00FD3B31" w14:paraId="43920CC4" w14:textId="77777777" w:rsidTr="004F2BC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065" w:type="dxa"/>
            <w:noWrap/>
            <w:hideMark/>
          </w:tcPr>
          <w:p w14:paraId="2C0F7C7E" w14:textId="77777777" w:rsidR="00A7360D" w:rsidRPr="000F743E" w:rsidRDefault="00A7360D" w:rsidP="009B3ED5">
            <w:pPr>
              <w:jc w:val="left"/>
              <w:rPr>
                <w:rFonts w:cstheme="minorHAnsi"/>
                <w:b/>
                <w:bCs/>
                <w:sz w:val="18"/>
                <w:szCs w:val="18"/>
              </w:rPr>
            </w:pPr>
            <w:proofErr w:type="spellStart"/>
            <w:r w:rsidRPr="000F743E">
              <w:rPr>
                <w:rFonts w:cstheme="minorHAnsi"/>
                <w:b/>
                <w:bCs/>
                <w:sz w:val="18"/>
                <w:szCs w:val="18"/>
              </w:rPr>
              <w:t>Nimco</w:t>
            </w:r>
            <w:proofErr w:type="spellEnd"/>
          </w:p>
        </w:tc>
        <w:tc>
          <w:tcPr>
            <w:tcW w:w="485" w:type="dxa"/>
            <w:noWrap/>
            <w:hideMark/>
          </w:tcPr>
          <w:p w14:paraId="6927C5F6"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99" w:type="dxa"/>
            <w:noWrap/>
            <w:hideMark/>
          </w:tcPr>
          <w:p w14:paraId="35E2668E"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hideMark/>
          </w:tcPr>
          <w:p w14:paraId="4985168C"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91" w:type="dxa"/>
            <w:noWrap/>
            <w:hideMark/>
          </w:tcPr>
          <w:p w14:paraId="11BEE535"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85" w:type="dxa"/>
            <w:noWrap/>
            <w:hideMark/>
          </w:tcPr>
          <w:p w14:paraId="636BEEC1"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hideMark/>
          </w:tcPr>
          <w:p w14:paraId="3EB34D69"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hideMark/>
          </w:tcPr>
          <w:p w14:paraId="7FAD932D"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hideMark/>
          </w:tcPr>
          <w:p w14:paraId="40F423FA"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43" w:type="dxa"/>
            <w:noWrap/>
            <w:hideMark/>
          </w:tcPr>
          <w:p w14:paraId="711506C2"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hideMark/>
          </w:tcPr>
          <w:p w14:paraId="4EB1319E"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hideMark/>
          </w:tcPr>
          <w:p w14:paraId="7EC95F06"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90" w:type="dxa"/>
            <w:noWrap/>
            <w:hideMark/>
          </w:tcPr>
          <w:p w14:paraId="0E4F6736"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784" w:type="dxa"/>
            <w:noWrap/>
            <w:hideMark/>
          </w:tcPr>
          <w:p w14:paraId="17374A2D"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69" w:type="dxa"/>
            <w:noWrap/>
            <w:hideMark/>
          </w:tcPr>
          <w:p w14:paraId="3F2565BB"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947" w:type="dxa"/>
            <w:noWrap/>
            <w:hideMark/>
          </w:tcPr>
          <w:p w14:paraId="18BC986B"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47" w:type="dxa"/>
            <w:noWrap/>
            <w:hideMark/>
          </w:tcPr>
          <w:p w14:paraId="1630006A"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20" w:type="dxa"/>
            <w:noWrap/>
            <w:hideMark/>
          </w:tcPr>
          <w:p w14:paraId="4A8C972F"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902" w:type="dxa"/>
            <w:noWrap/>
            <w:hideMark/>
          </w:tcPr>
          <w:p w14:paraId="0E90B427"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055" w:type="dxa"/>
            <w:noWrap/>
            <w:hideMark/>
          </w:tcPr>
          <w:p w14:paraId="605BF9FB" w14:textId="77777777" w:rsidR="00A7360D" w:rsidRPr="00FD3B31"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4F2BC8" w:rsidRPr="00FD3B31" w14:paraId="3D5E6972" w14:textId="77777777" w:rsidTr="004F2BC8">
        <w:trPr>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55009B56" w14:textId="77777777" w:rsidR="00A7360D" w:rsidRPr="000F743E" w:rsidRDefault="00A7360D" w:rsidP="009B3ED5">
            <w:pPr>
              <w:rPr>
                <w:rFonts w:cstheme="minorHAnsi"/>
                <w:b/>
                <w:bCs/>
                <w:sz w:val="18"/>
                <w:szCs w:val="18"/>
              </w:rPr>
            </w:pPr>
            <w:r>
              <w:rPr>
                <w:rFonts w:cstheme="minorHAnsi"/>
                <w:b/>
                <w:bCs/>
                <w:sz w:val="18"/>
                <w:szCs w:val="18"/>
              </w:rPr>
              <w:t>N1</w:t>
            </w:r>
          </w:p>
        </w:tc>
        <w:tc>
          <w:tcPr>
            <w:tcW w:w="485" w:type="dxa"/>
            <w:noWrap/>
          </w:tcPr>
          <w:p w14:paraId="13540DC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1AA27054"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sz w:val="18"/>
                <w:szCs w:val="18"/>
              </w:rPr>
              <w:t>240</w:t>
            </w:r>
          </w:p>
        </w:tc>
        <w:tc>
          <w:tcPr>
            <w:tcW w:w="820" w:type="dxa"/>
            <w:noWrap/>
          </w:tcPr>
          <w:p w14:paraId="64BC0DD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93</w:t>
            </w:r>
          </w:p>
        </w:tc>
        <w:tc>
          <w:tcPr>
            <w:tcW w:w="591" w:type="dxa"/>
            <w:noWrap/>
          </w:tcPr>
          <w:p w14:paraId="1D6C14A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397</w:t>
            </w:r>
          </w:p>
        </w:tc>
        <w:tc>
          <w:tcPr>
            <w:tcW w:w="685" w:type="dxa"/>
            <w:noWrap/>
          </w:tcPr>
          <w:p w14:paraId="5661F854"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1</w:t>
            </w:r>
          </w:p>
        </w:tc>
        <w:tc>
          <w:tcPr>
            <w:tcW w:w="843" w:type="dxa"/>
            <w:noWrap/>
          </w:tcPr>
          <w:p w14:paraId="0780934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135</w:t>
            </w:r>
          </w:p>
        </w:tc>
        <w:tc>
          <w:tcPr>
            <w:tcW w:w="843" w:type="dxa"/>
            <w:noWrap/>
          </w:tcPr>
          <w:p w14:paraId="6A9F89D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06</w:t>
            </w:r>
          </w:p>
        </w:tc>
        <w:tc>
          <w:tcPr>
            <w:tcW w:w="843" w:type="dxa"/>
            <w:noWrap/>
          </w:tcPr>
          <w:p w14:paraId="05782F5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50</w:t>
            </w:r>
          </w:p>
        </w:tc>
        <w:tc>
          <w:tcPr>
            <w:tcW w:w="643" w:type="dxa"/>
            <w:noWrap/>
          </w:tcPr>
          <w:p w14:paraId="6EBDBAF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7</w:t>
            </w:r>
          </w:p>
        </w:tc>
        <w:tc>
          <w:tcPr>
            <w:tcW w:w="820" w:type="dxa"/>
            <w:noWrap/>
          </w:tcPr>
          <w:p w14:paraId="7FBB11D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46A92DA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08</w:t>
            </w:r>
          </w:p>
        </w:tc>
        <w:tc>
          <w:tcPr>
            <w:tcW w:w="890" w:type="dxa"/>
            <w:noWrap/>
          </w:tcPr>
          <w:p w14:paraId="6349BFA0"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00</w:t>
            </w:r>
          </w:p>
        </w:tc>
        <w:tc>
          <w:tcPr>
            <w:tcW w:w="784" w:type="dxa"/>
            <w:noWrap/>
          </w:tcPr>
          <w:p w14:paraId="1F495A6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0.44</w:t>
            </w:r>
          </w:p>
        </w:tc>
        <w:tc>
          <w:tcPr>
            <w:tcW w:w="669" w:type="dxa"/>
            <w:noWrap/>
          </w:tcPr>
          <w:p w14:paraId="5C1E163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54.00</w:t>
            </w:r>
          </w:p>
        </w:tc>
        <w:tc>
          <w:tcPr>
            <w:tcW w:w="947" w:type="dxa"/>
            <w:noWrap/>
          </w:tcPr>
          <w:p w14:paraId="0947B61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2</w:t>
            </w:r>
          </w:p>
        </w:tc>
        <w:tc>
          <w:tcPr>
            <w:tcW w:w="647" w:type="dxa"/>
            <w:noWrap/>
          </w:tcPr>
          <w:p w14:paraId="1F217656"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64</w:t>
            </w:r>
          </w:p>
        </w:tc>
        <w:tc>
          <w:tcPr>
            <w:tcW w:w="620" w:type="dxa"/>
            <w:noWrap/>
          </w:tcPr>
          <w:p w14:paraId="61C57CE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0</w:t>
            </w:r>
          </w:p>
        </w:tc>
        <w:tc>
          <w:tcPr>
            <w:tcW w:w="902" w:type="dxa"/>
            <w:noWrap/>
          </w:tcPr>
          <w:p w14:paraId="7054DA6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09</w:t>
            </w:r>
          </w:p>
        </w:tc>
        <w:tc>
          <w:tcPr>
            <w:tcW w:w="1055" w:type="dxa"/>
            <w:noWrap/>
          </w:tcPr>
          <w:p w14:paraId="024C1F6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3</w:t>
            </w:r>
          </w:p>
        </w:tc>
      </w:tr>
      <w:tr w:rsidR="009344E2" w:rsidRPr="00FD3B31" w14:paraId="2C268837" w14:textId="77777777" w:rsidTr="004F2BC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6A0013E1" w14:textId="77777777" w:rsidR="00A7360D" w:rsidRDefault="00A7360D" w:rsidP="009B3ED5">
            <w:pPr>
              <w:rPr>
                <w:rFonts w:cstheme="minorHAnsi"/>
                <w:b/>
                <w:bCs/>
                <w:sz w:val="18"/>
                <w:szCs w:val="18"/>
              </w:rPr>
            </w:pPr>
            <w:r>
              <w:rPr>
                <w:rFonts w:cstheme="minorHAnsi"/>
                <w:b/>
                <w:bCs/>
                <w:sz w:val="18"/>
                <w:szCs w:val="18"/>
              </w:rPr>
              <w:t>N2</w:t>
            </w:r>
          </w:p>
        </w:tc>
        <w:tc>
          <w:tcPr>
            <w:tcW w:w="485" w:type="dxa"/>
            <w:noWrap/>
          </w:tcPr>
          <w:p w14:paraId="20078AF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5C69D7C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235</w:t>
            </w:r>
          </w:p>
        </w:tc>
        <w:tc>
          <w:tcPr>
            <w:tcW w:w="820" w:type="dxa"/>
            <w:noWrap/>
          </w:tcPr>
          <w:p w14:paraId="6386D44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93</w:t>
            </w:r>
          </w:p>
        </w:tc>
        <w:tc>
          <w:tcPr>
            <w:tcW w:w="591" w:type="dxa"/>
            <w:noWrap/>
          </w:tcPr>
          <w:p w14:paraId="468AF82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07</w:t>
            </w:r>
          </w:p>
        </w:tc>
        <w:tc>
          <w:tcPr>
            <w:tcW w:w="685" w:type="dxa"/>
            <w:noWrap/>
          </w:tcPr>
          <w:p w14:paraId="5C5F68E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3</w:t>
            </w:r>
          </w:p>
        </w:tc>
        <w:tc>
          <w:tcPr>
            <w:tcW w:w="843" w:type="dxa"/>
            <w:noWrap/>
          </w:tcPr>
          <w:p w14:paraId="53494E19"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135</w:t>
            </w:r>
          </w:p>
        </w:tc>
        <w:tc>
          <w:tcPr>
            <w:tcW w:w="843" w:type="dxa"/>
            <w:noWrap/>
          </w:tcPr>
          <w:p w14:paraId="3E45F48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135</w:t>
            </w:r>
          </w:p>
        </w:tc>
        <w:tc>
          <w:tcPr>
            <w:tcW w:w="843" w:type="dxa"/>
            <w:noWrap/>
          </w:tcPr>
          <w:p w14:paraId="1CC33BB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75</w:t>
            </w:r>
          </w:p>
        </w:tc>
        <w:tc>
          <w:tcPr>
            <w:tcW w:w="643" w:type="dxa"/>
            <w:noWrap/>
          </w:tcPr>
          <w:p w14:paraId="08D665F9"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7</w:t>
            </w:r>
          </w:p>
        </w:tc>
        <w:tc>
          <w:tcPr>
            <w:tcW w:w="820" w:type="dxa"/>
            <w:noWrap/>
          </w:tcPr>
          <w:p w14:paraId="2412C56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7F2C6A0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08</w:t>
            </w:r>
          </w:p>
        </w:tc>
        <w:tc>
          <w:tcPr>
            <w:tcW w:w="890" w:type="dxa"/>
            <w:noWrap/>
          </w:tcPr>
          <w:p w14:paraId="65ED0F78"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00</w:t>
            </w:r>
          </w:p>
        </w:tc>
        <w:tc>
          <w:tcPr>
            <w:tcW w:w="784" w:type="dxa"/>
            <w:noWrap/>
          </w:tcPr>
          <w:p w14:paraId="527768F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0.44</w:t>
            </w:r>
          </w:p>
        </w:tc>
        <w:tc>
          <w:tcPr>
            <w:tcW w:w="669" w:type="dxa"/>
            <w:noWrap/>
          </w:tcPr>
          <w:p w14:paraId="4A0223D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52.00</w:t>
            </w:r>
          </w:p>
        </w:tc>
        <w:tc>
          <w:tcPr>
            <w:tcW w:w="947" w:type="dxa"/>
            <w:noWrap/>
          </w:tcPr>
          <w:p w14:paraId="4F26E393" w14:textId="77777777" w:rsidR="00A7360D" w:rsidRPr="005E0D84"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E0D84">
              <w:rPr>
                <w:rFonts w:cstheme="minorHAnsi"/>
                <w:color w:val="000000"/>
                <w:sz w:val="18"/>
                <w:szCs w:val="18"/>
              </w:rPr>
              <w:t>73</w:t>
            </w:r>
          </w:p>
        </w:tc>
        <w:tc>
          <w:tcPr>
            <w:tcW w:w="647" w:type="dxa"/>
            <w:noWrap/>
          </w:tcPr>
          <w:p w14:paraId="21F555C5"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64</w:t>
            </w:r>
          </w:p>
        </w:tc>
        <w:tc>
          <w:tcPr>
            <w:tcW w:w="620" w:type="dxa"/>
            <w:noWrap/>
          </w:tcPr>
          <w:p w14:paraId="5BE8387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70</w:t>
            </w:r>
          </w:p>
        </w:tc>
        <w:tc>
          <w:tcPr>
            <w:tcW w:w="902" w:type="dxa"/>
            <w:noWrap/>
          </w:tcPr>
          <w:p w14:paraId="76CAF529"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09</w:t>
            </w:r>
          </w:p>
        </w:tc>
        <w:tc>
          <w:tcPr>
            <w:tcW w:w="1055" w:type="dxa"/>
            <w:noWrap/>
          </w:tcPr>
          <w:p w14:paraId="632C0E1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3</w:t>
            </w:r>
          </w:p>
        </w:tc>
      </w:tr>
      <w:tr w:rsidR="004F2BC8" w:rsidRPr="00FD3B31" w14:paraId="26BD66B2" w14:textId="77777777" w:rsidTr="004F2BC8">
        <w:trPr>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5D446E5C" w14:textId="77777777" w:rsidR="00A7360D" w:rsidRDefault="00A7360D" w:rsidP="009B3ED5">
            <w:pPr>
              <w:rPr>
                <w:rFonts w:cstheme="minorHAnsi"/>
                <w:b/>
                <w:bCs/>
                <w:sz w:val="18"/>
                <w:szCs w:val="18"/>
              </w:rPr>
            </w:pPr>
            <w:r>
              <w:rPr>
                <w:rFonts w:cstheme="minorHAnsi"/>
                <w:b/>
                <w:bCs/>
                <w:sz w:val="18"/>
                <w:szCs w:val="18"/>
              </w:rPr>
              <w:t>N3</w:t>
            </w:r>
          </w:p>
        </w:tc>
        <w:tc>
          <w:tcPr>
            <w:tcW w:w="485" w:type="dxa"/>
            <w:noWrap/>
          </w:tcPr>
          <w:p w14:paraId="254AAB1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3C92923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237</w:t>
            </w:r>
          </w:p>
        </w:tc>
        <w:tc>
          <w:tcPr>
            <w:tcW w:w="820" w:type="dxa"/>
            <w:noWrap/>
          </w:tcPr>
          <w:p w14:paraId="5E00CB75"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94</w:t>
            </w:r>
          </w:p>
        </w:tc>
        <w:tc>
          <w:tcPr>
            <w:tcW w:w="591" w:type="dxa"/>
            <w:noWrap/>
          </w:tcPr>
          <w:p w14:paraId="5F8A222A"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413</w:t>
            </w:r>
          </w:p>
        </w:tc>
        <w:tc>
          <w:tcPr>
            <w:tcW w:w="685" w:type="dxa"/>
            <w:noWrap/>
          </w:tcPr>
          <w:p w14:paraId="514D9D3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2</w:t>
            </w:r>
          </w:p>
        </w:tc>
        <w:tc>
          <w:tcPr>
            <w:tcW w:w="843" w:type="dxa"/>
            <w:noWrap/>
          </w:tcPr>
          <w:p w14:paraId="29953FC4"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0</w:t>
            </w:r>
          </w:p>
        </w:tc>
        <w:tc>
          <w:tcPr>
            <w:tcW w:w="843" w:type="dxa"/>
            <w:noWrap/>
          </w:tcPr>
          <w:p w14:paraId="5DBC148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06</w:t>
            </w:r>
          </w:p>
        </w:tc>
        <w:tc>
          <w:tcPr>
            <w:tcW w:w="843" w:type="dxa"/>
            <w:noWrap/>
          </w:tcPr>
          <w:p w14:paraId="136D309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45</w:t>
            </w:r>
          </w:p>
        </w:tc>
        <w:tc>
          <w:tcPr>
            <w:tcW w:w="643" w:type="dxa"/>
            <w:noWrap/>
          </w:tcPr>
          <w:p w14:paraId="5EEE537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6</w:t>
            </w:r>
          </w:p>
        </w:tc>
        <w:tc>
          <w:tcPr>
            <w:tcW w:w="820" w:type="dxa"/>
            <w:noWrap/>
          </w:tcPr>
          <w:p w14:paraId="78040B8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4E3B7FC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00</w:t>
            </w:r>
          </w:p>
        </w:tc>
        <w:tc>
          <w:tcPr>
            <w:tcW w:w="890" w:type="dxa"/>
            <w:noWrap/>
          </w:tcPr>
          <w:p w14:paraId="5BA1DC9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00</w:t>
            </w:r>
          </w:p>
        </w:tc>
        <w:tc>
          <w:tcPr>
            <w:tcW w:w="784" w:type="dxa"/>
            <w:noWrap/>
          </w:tcPr>
          <w:p w14:paraId="6B9985B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0.50</w:t>
            </w:r>
          </w:p>
        </w:tc>
        <w:tc>
          <w:tcPr>
            <w:tcW w:w="669" w:type="dxa"/>
            <w:noWrap/>
          </w:tcPr>
          <w:p w14:paraId="7BACBCE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52.00</w:t>
            </w:r>
          </w:p>
        </w:tc>
        <w:tc>
          <w:tcPr>
            <w:tcW w:w="947" w:type="dxa"/>
            <w:noWrap/>
          </w:tcPr>
          <w:p w14:paraId="2CD73BD7" w14:textId="77777777" w:rsidR="00A7360D" w:rsidRPr="005E0D84"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E0D84">
              <w:rPr>
                <w:rFonts w:cstheme="minorHAnsi"/>
                <w:color w:val="000000"/>
                <w:sz w:val="18"/>
                <w:szCs w:val="18"/>
              </w:rPr>
              <w:t>73</w:t>
            </w:r>
          </w:p>
        </w:tc>
        <w:tc>
          <w:tcPr>
            <w:tcW w:w="647" w:type="dxa"/>
            <w:noWrap/>
          </w:tcPr>
          <w:p w14:paraId="581F65D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63</w:t>
            </w:r>
          </w:p>
        </w:tc>
        <w:tc>
          <w:tcPr>
            <w:tcW w:w="620" w:type="dxa"/>
            <w:noWrap/>
          </w:tcPr>
          <w:p w14:paraId="47920467"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73</w:t>
            </w:r>
          </w:p>
        </w:tc>
        <w:tc>
          <w:tcPr>
            <w:tcW w:w="902" w:type="dxa"/>
            <w:noWrap/>
          </w:tcPr>
          <w:p w14:paraId="47BFB87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6</w:t>
            </w:r>
          </w:p>
        </w:tc>
        <w:tc>
          <w:tcPr>
            <w:tcW w:w="1055" w:type="dxa"/>
            <w:noWrap/>
          </w:tcPr>
          <w:p w14:paraId="211466E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9</w:t>
            </w:r>
          </w:p>
        </w:tc>
      </w:tr>
      <w:tr w:rsidR="009344E2" w:rsidRPr="00FD3B31" w14:paraId="561AB77A" w14:textId="77777777" w:rsidTr="004F2BC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4B1970E9" w14:textId="77777777" w:rsidR="00A7360D" w:rsidRDefault="00A7360D" w:rsidP="009B3ED5">
            <w:pPr>
              <w:rPr>
                <w:rFonts w:cstheme="minorHAnsi"/>
                <w:b/>
                <w:bCs/>
                <w:sz w:val="18"/>
                <w:szCs w:val="18"/>
              </w:rPr>
            </w:pPr>
            <w:r>
              <w:rPr>
                <w:rFonts w:cstheme="minorHAnsi"/>
                <w:b/>
                <w:bCs/>
                <w:sz w:val="18"/>
                <w:szCs w:val="18"/>
              </w:rPr>
              <w:t>N4</w:t>
            </w:r>
          </w:p>
        </w:tc>
        <w:tc>
          <w:tcPr>
            <w:tcW w:w="485" w:type="dxa"/>
            <w:noWrap/>
          </w:tcPr>
          <w:p w14:paraId="2A0D87F7"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6425E918"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235</w:t>
            </w:r>
          </w:p>
        </w:tc>
        <w:tc>
          <w:tcPr>
            <w:tcW w:w="820" w:type="dxa"/>
            <w:noWrap/>
          </w:tcPr>
          <w:p w14:paraId="1D6C19CF"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94</w:t>
            </w:r>
          </w:p>
        </w:tc>
        <w:tc>
          <w:tcPr>
            <w:tcW w:w="591" w:type="dxa"/>
            <w:noWrap/>
          </w:tcPr>
          <w:p w14:paraId="5726D6B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06</w:t>
            </w:r>
          </w:p>
        </w:tc>
        <w:tc>
          <w:tcPr>
            <w:tcW w:w="685" w:type="dxa"/>
            <w:noWrap/>
          </w:tcPr>
          <w:p w14:paraId="080907E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142</w:t>
            </w:r>
          </w:p>
        </w:tc>
        <w:tc>
          <w:tcPr>
            <w:tcW w:w="843" w:type="dxa"/>
            <w:noWrap/>
          </w:tcPr>
          <w:p w14:paraId="5D7FCF7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05</w:t>
            </w:r>
          </w:p>
        </w:tc>
        <w:tc>
          <w:tcPr>
            <w:tcW w:w="843" w:type="dxa"/>
            <w:noWrap/>
          </w:tcPr>
          <w:p w14:paraId="0B475084"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95</w:t>
            </w:r>
          </w:p>
        </w:tc>
        <w:tc>
          <w:tcPr>
            <w:tcW w:w="843" w:type="dxa"/>
            <w:noWrap/>
          </w:tcPr>
          <w:p w14:paraId="49E89F9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5</w:t>
            </w:r>
          </w:p>
        </w:tc>
        <w:tc>
          <w:tcPr>
            <w:tcW w:w="643" w:type="dxa"/>
            <w:noWrap/>
          </w:tcPr>
          <w:p w14:paraId="7C3F09D7"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6</w:t>
            </w:r>
          </w:p>
        </w:tc>
        <w:tc>
          <w:tcPr>
            <w:tcW w:w="820" w:type="dxa"/>
            <w:noWrap/>
          </w:tcPr>
          <w:p w14:paraId="196980D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4</w:t>
            </w:r>
          </w:p>
        </w:tc>
        <w:tc>
          <w:tcPr>
            <w:tcW w:w="820" w:type="dxa"/>
            <w:noWrap/>
          </w:tcPr>
          <w:p w14:paraId="7F802B7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86</w:t>
            </w:r>
          </w:p>
        </w:tc>
        <w:tc>
          <w:tcPr>
            <w:tcW w:w="890" w:type="dxa"/>
            <w:noWrap/>
          </w:tcPr>
          <w:p w14:paraId="730F738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00</w:t>
            </w:r>
          </w:p>
        </w:tc>
        <w:tc>
          <w:tcPr>
            <w:tcW w:w="784" w:type="dxa"/>
            <w:noWrap/>
          </w:tcPr>
          <w:p w14:paraId="32CEF39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0.46</w:t>
            </w:r>
          </w:p>
        </w:tc>
        <w:tc>
          <w:tcPr>
            <w:tcW w:w="669" w:type="dxa"/>
            <w:noWrap/>
          </w:tcPr>
          <w:p w14:paraId="48644FC2"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57.00</w:t>
            </w:r>
          </w:p>
        </w:tc>
        <w:tc>
          <w:tcPr>
            <w:tcW w:w="947" w:type="dxa"/>
            <w:noWrap/>
          </w:tcPr>
          <w:p w14:paraId="4B54A62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71</w:t>
            </w:r>
          </w:p>
        </w:tc>
        <w:tc>
          <w:tcPr>
            <w:tcW w:w="647" w:type="dxa"/>
            <w:noWrap/>
          </w:tcPr>
          <w:p w14:paraId="09764C5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62</w:t>
            </w:r>
          </w:p>
        </w:tc>
        <w:tc>
          <w:tcPr>
            <w:tcW w:w="620" w:type="dxa"/>
            <w:noWrap/>
          </w:tcPr>
          <w:p w14:paraId="1A5B148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70</w:t>
            </w:r>
          </w:p>
        </w:tc>
        <w:tc>
          <w:tcPr>
            <w:tcW w:w="902" w:type="dxa"/>
            <w:noWrap/>
          </w:tcPr>
          <w:p w14:paraId="332F22A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3</w:t>
            </w:r>
          </w:p>
        </w:tc>
        <w:tc>
          <w:tcPr>
            <w:tcW w:w="1055" w:type="dxa"/>
            <w:noWrap/>
          </w:tcPr>
          <w:p w14:paraId="32508568"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4</w:t>
            </w:r>
          </w:p>
        </w:tc>
      </w:tr>
      <w:tr w:rsidR="004F2BC8" w:rsidRPr="00FD3B31" w14:paraId="5CBBF7E0" w14:textId="77777777" w:rsidTr="004F2BC8">
        <w:trPr>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59FDB536" w14:textId="77777777" w:rsidR="00A7360D" w:rsidRDefault="00A7360D" w:rsidP="009B3ED5">
            <w:pPr>
              <w:rPr>
                <w:rFonts w:cstheme="minorHAnsi"/>
                <w:b/>
                <w:bCs/>
                <w:sz w:val="18"/>
                <w:szCs w:val="18"/>
              </w:rPr>
            </w:pPr>
            <w:r>
              <w:rPr>
                <w:rFonts w:cstheme="minorHAnsi"/>
                <w:b/>
                <w:bCs/>
                <w:sz w:val="18"/>
                <w:szCs w:val="18"/>
              </w:rPr>
              <w:t>N5</w:t>
            </w:r>
          </w:p>
        </w:tc>
        <w:tc>
          <w:tcPr>
            <w:tcW w:w="485" w:type="dxa"/>
            <w:noWrap/>
          </w:tcPr>
          <w:p w14:paraId="751DB60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0FDDFDF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236</w:t>
            </w:r>
          </w:p>
        </w:tc>
        <w:tc>
          <w:tcPr>
            <w:tcW w:w="820" w:type="dxa"/>
            <w:noWrap/>
          </w:tcPr>
          <w:p w14:paraId="5264E6A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93</w:t>
            </w:r>
          </w:p>
        </w:tc>
        <w:tc>
          <w:tcPr>
            <w:tcW w:w="591" w:type="dxa"/>
            <w:noWrap/>
          </w:tcPr>
          <w:p w14:paraId="03F0E95D"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344E2">
              <w:rPr>
                <w:rFonts w:cstheme="minorHAnsi"/>
                <w:color w:val="000000"/>
                <w:sz w:val="18"/>
                <w:szCs w:val="18"/>
              </w:rPr>
              <w:t>309</w:t>
            </w:r>
          </w:p>
        </w:tc>
        <w:tc>
          <w:tcPr>
            <w:tcW w:w="685" w:type="dxa"/>
            <w:noWrap/>
          </w:tcPr>
          <w:p w14:paraId="4C3548B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2</w:t>
            </w:r>
          </w:p>
        </w:tc>
        <w:tc>
          <w:tcPr>
            <w:tcW w:w="843" w:type="dxa"/>
            <w:noWrap/>
          </w:tcPr>
          <w:p w14:paraId="3333433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1</w:t>
            </w:r>
          </w:p>
        </w:tc>
        <w:tc>
          <w:tcPr>
            <w:tcW w:w="843" w:type="dxa"/>
            <w:noWrap/>
          </w:tcPr>
          <w:p w14:paraId="50A73BD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1</w:t>
            </w:r>
          </w:p>
        </w:tc>
        <w:tc>
          <w:tcPr>
            <w:tcW w:w="843" w:type="dxa"/>
            <w:noWrap/>
          </w:tcPr>
          <w:p w14:paraId="3AAEDE20"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50</w:t>
            </w:r>
          </w:p>
        </w:tc>
        <w:tc>
          <w:tcPr>
            <w:tcW w:w="643" w:type="dxa"/>
            <w:noWrap/>
          </w:tcPr>
          <w:p w14:paraId="618C4E9C"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30</w:t>
            </w:r>
          </w:p>
        </w:tc>
        <w:tc>
          <w:tcPr>
            <w:tcW w:w="820" w:type="dxa"/>
            <w:noWrap/>
          </w:tcPr>
          <w:p w14:paraId="5EB0A078"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15</w:t>
            </w:r>
          </w:p>
        </w:tc>
        <w:tc>
          <w:tcPr>
            <w:tcW w:w="820" w:type="dxa"/>
            <w:noWrap/>
          </w:tcPr>
          <w:p w14:paraId="390907B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00</w:t>
            </w:r>
          </w:p>
        </w:tc>
        <w:tc>
          <w:tcPr>
            <w:tcW w:w="890" w:type="dxa"/>
            <w:noWrap/>
          </w:tcPr>
          <w:p w14:paraId="2A79D57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25.00</w:t>
            </w:r>
          </w:p>
        </w:tc>
        <w:tc>
          <w:tcPr>
            <w:tcW w:w="784" w:type="dxa"/>
            <w:noWrap/>
          </w:tcPr>
          <w:p w14:paraId="1EFE215A"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344E2">
              <w:rPr>
                <w:rFonts w:cstheme="minorHAnsi"/>
                <w:color w:val="000000"/>
                <w:sz w:val="18"/>
                <w:szCs w:val="18"/>
              </w:rPr>
              <w:t>0.83</w:t>
            </w:r>
          </w:p>
        </w:tc>
        <w:tc>
          <w:tcPr>
            <w:tcW w:w="669" w:type="dxa"/>
            <w:noWrap/>
          </w:tcPr>
          <w:p w14:paraId="1652303F"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9344E2">
              <w:rPr>
                <w:rFonts w:cstheme="minorHAnsi"/>
                <w:color w:val="000000"/>
                <w:sz w:val="18"/>
                <w:szCs w:val="18"/>
              </w:rPr>
              <w:t>0.00</w:t>
            </w:r>
          </w:p>
        </w:tc>
        <w:tc>
          <w:tcPr>
            <w:tcW w:w="947" w:type="dxa"/>
            <w:noWrap/>
          </w:tcPr>
          <w:p w14:paraId="6A119D5A" w14:textId="77777777" w:rsidR="00A7360D" w:rsidRPr="005E0D84"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5E0D84">
              <w:rPr>
                <w:rFonts w:cstheme="minorHAnsi"/>
                <w:color w:val="000000"/>
                <w:sz w:val="18"/>
                <w:szCs w:val="18"/>
              </w:rPr>
              <w:t>73</w:t>
            </w:r>
          </w:p>
        </w:tc>
        <w:tc>
          <w:tcPr>
            <w:tcW w:w="647" w:type="dxa"/>
            <w:noWrap/>
          </w:tcPr>
          <w:p w14:paraId="40CE75F0"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63</w:t>
            </w:r>
          </w:p>
        </w:tc>
        <w:tc>
          <w:tcPr>
            <w:tcW w:w="620" w:type="dxa"/>
            <w:noWrap/>
          </w:tcPr>
          <w:p w14:paraId="4B8F55C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2</w:t>
            </w:r>
          </w:p>
        </w:tc>
        <w:tc>
          <w:tcPr>
            <w:tcW w:w="902" w:type="dxa"/>
            <w:noWrap/>
          </w:tcPr>
          <w:p w14:paraId="54DA61B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4</w:t>
            </w:r>
          </w:p>
        </w:tc>
        <w:tc>
          <w:tcPr>
            <w:tcW w:w="1055" w:type="dxa"/>
            <w:noWrap/>
          </w:tcPr>
          <w:p w14:paraId="58E4CDE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29</w:t>
            </w:r>
          </w:p>
        </w:tc>
      </w:tr>
      <w:tr w:rsidR="009344E2" w:rsidRPr="00FD3B31" w14:paraId="651C6C0D" w14:textId="77777777" w:rsidTr="004F2BC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322127DD" w14:textId="77777777" w:rsidR="00A7360D" w:rsidRDefault="00A7360D" w:rsidP="009B3ED5">
            <w:pPr>
              <w:rPr>
                <w:rFonts w:cstheme="minorHAnsi"/>
                <w:b/>
                <w:bCs/>
                <w:sz w:val="18"/>
                <w:szCs w:val="18"/>
              </w:rPr>
            </w:pPr>
            <w:r>
              <w:rPr>
                <w:rFonts w:cstheme="minorHAnsi"/>
                <w:b/>
                <w:bCs/>
                <w:sz w:val="18"/>
                <w:szCs w:val="18"/>
              </w:rPr>
              <w:t>N6</w:t>
            </w:r>
          </w:p>
        </w:tc>
        <w:tc>
          <w:tcPr>
            <w:tcW w:w="485" w:type="dxa"/>
            <w:noWrap/>
          </w:tcPr>
          <w:p w14:paraId="3D031ACF"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3B2842A7"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236</w:t>
            </w:r>
          </w:p>
        </w:tc>
        <w:tc>
          <w:tcPr>
            <w:tcW w:w="820" w:type="dxa"/>
            <w:noWrap/>
          </w:tcPr>
          <w:p w14:paraId="1291D723"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95</w:t>
            </w:r>
          </w:p>
        </w:tc>
        <w:tc>
          <w:tcPr>
            <w:tcW w:w="591" w:type="dxa"/>
            <w:noWrap/>
          </w:tcPr>
          <w:p w14:paraId="7FF724B7"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44E2">
              <w:rPr>
                <w:rFonts w:cstheme="minorHAnsi"/>
                <w:color w:val="000000"/>
                <w:sz w:val="18"/>
                <w:szCs w:val="18"/>
              </w:rPr>
              <w:t>331</w:t>
            </w:r>
          </w:p>
        </w:tc>
        <w:tc>
          <w:tcPr>
            <w:tcW w:w="685" w:type="dxa"/>
            <w:noWrap/>
          </w:tcPr>
          <w:p w14:paraId="474879D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7</w:t>
            </w:r>
          </w:p>
        </w:tc>
        <w:tc>
          <w:tcPr>
            <w:tcW w:w="843" w:type="dxa"/>
            <w:noWrap/>
          </w:tcPr>
          <w:p w14:paraId="4277F704"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07</w:t>
            </w:r>
          </w:p>
        </w:tc>
        <w:tc>
          <w:tcPr>
            <w:tcW w:w="843" w:type="dxa"/>
            <w:noWrap/>
          </w:tcPr>
          <w:p w14:paraId="0F4C253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05</w:t>
            </w:r>
          </w:p>
        </w:tc>
        <w:tc>
          <w:tcPr>
            <w:tcW w:w="843" w:type="dxa"/>
            <w:noWrap/>
          </w:tcPr>
          <w:p w14:paraId="773CF49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50</w:t>
            </w:r>
          </w:p>
        </w:tc>
        <w:tc>
          <w:tcPr>
            <w:tcW w:w="643" w:type="dxa"/>
            <w:noWrap/>
          </w:tcPr>
          <w:p w14:paraId="787F37F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8</w:t>
            </w:r>
          </w:p>
        </w:tc>
        <w:tc>
          <w:tcPr>
            <w:tcW w:w="820" w:type="dxa"/>
            <w:noWrap/>
          </w:tcPr>
          <w:p w14:paraId="4393D288"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4</w:t>
            </w:r>
          </w:p>
        </w:tc>
        <w:tc>
          <w:tcPr>
            <w:tcW w:w="820" w:type="dxa"/>
            <w:noWrap/>
          </w:tcPr>
          <w:p w14:paraId="19007B5C"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00</w:t>
            </w:r>
          </w:p>
        </w:tc>
        <w:tc>
          <w:tcPr>
            <w:tcW w:w="890" w:type="dxa"/>
            <w:noWrap/>
          </w:tcPr>
          <w:p w14:paraId="428924A1"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44E2">
              <w:rPr>
                <w:rFonts w:cstheme="minorHAnsi"/>
                <w:color w:val="000000"/>
                <w:sz w:val="18"/>
                <w:szCs w:val="18"/>
              </w:rPr>
              <w:t>23.00</w:t>
            </w:r>
          </w:p>
        </w:tc>
        <w:tc>
          <w:tcPr>
            <w:tcW w:w="784" w:type="dxa"/>
            <w:noWrap/>
          </w:tcPr>
          <w:p w14:paraId="224F14C6"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44E2">
              <w:rPr>
                <w:rFonts w:cstheme="minorHAnsi"/>
                <w:color w:val="000000"/>
                <w:sz w:val="18"/>
                <w:szCs w:val="18"/>
              </w:rPr>
              <w:t>0.82</w:t>
            </w:r>
          </w:p>
        </w:tc>
        <w:tc>
          <w:tcPr>
            <w:tcW w:w="669" w:type="dxa"/>
            <w:noWrap/>
          </w:tcPr>
          <w:p w14:paraId="4EDCB311"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44E2">
              <w:rPr>
                <w:rFonts w:cstheme="minorHAnsi"/>
                <w:color w:val="000000"/>
                <w:sz w:val="18"/>
                <w:szCs w:val="18"/>
              </w:rPr>
              <w:t>0.00</w:t>
            </w:r>
          </w:p>
        </w:tc>
        <w:tc>
          <w:tcPr>
            <w:tcW w:w="947" w:type="dxa"/>
            <w:noWrap/>
          </w:tcPr>
          <w:p w14:paraId="03CE636E" w14:textId="77777777" w:rsidR="00A7360D" w:rsidRPr="005E0D84"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5E0D84">
              <w:rPr>
                <w:rFonts w:cstheme="minorHAnsi"/>
                <w:color w:val="000000"/>
                <w:sz w:val="18"/>
                <w:szCs w:val="18"/>
              </w:rPr>
              <w:t>73</w:t>
            </w:r>
          </w:p>
        </w:tc>
        <w:tc>
          <w:tcPr>
            <w:tcW w:w="647" w:type="dxa"/>
            <w:noWrap/>
          </w:tcPr>
          <w:p w14:paraId="1FC914A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63</w:t>
            </w:r>
          </w:p>
        </w:tc>
        <w:tc>
          <w:tcPr>
            <w:tcW w:w="620" w:type="dxa"/>
            <w:noWrap/>
          </w:tcPr>
          <w:p w14:paraId="002B2704"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73</w:t>
            </w:r>
          </w:p>
        </w:tc>
        <w:tc>
          <w:tcPr>
            <w:tcW w:w="902" w:type="dxa"/>
            <w:noWrap/>
          </w:tcPr>
          <w:p w14:paraId="128462B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6</w:t>
            </w:r>
          </w:p>
        </w:tc>
        <w:tc>
          <w:tcPr>
            <w:tcW w:w="1055" w:type="dxa"/>
            <w:noWrap/>
          </w:tcPr>
          <w:p w14:paraId="7BCC3BB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0</w:t>
            </w:r>
          </w:p>
        </w:tc>
      </w:tr>
      <w:tr w:rsidR="004F2BC8" w:rsidRPr="00FD3B31" w14:paraId="65C0429E" w14:textId="77777777" w:rsidTr="004F2BC8">
        <w:trPr>
          <w:trHeight w:val="127"/>
        </w:trPr>
        <w:tc>
          <w:tcPr>
            <w:cnfStyle w:val="001000000000" w:firstRow="0" w:lastRow="0" w:firstColumn="1" w:lastColumn="0" w:oddVBand="0" w:evenVBand="0" w:oddHBand="0" w:evenHBand="0" w:firstRowFirstColumn="0" w:firstRowLastColumn="0" w:lastRowFirstColumn="0" w:lastRowLastColumn="0"/>
            <w:tcW w:w="1065" w:type="dxa"/>
            <w:noWrap/>
          </w:tcPr>
          <w:p w14:paraId="0E6A092A" w14:textId="77777777" w:rsidR="00A7360D" w:rsidRDefault="00A7360D" w:rsidP="009B3ED5">
            <w:pPr>
              <w:jc w:val="left"/>
              <w:rPr>
                <w:rFonts w:cstheme="minorHAnsi"/>
                <w:b/>
                <w:bCs/>
                <w:sz w:val="18"/>
                <w:szCs w:val="18"/>
              </w:rPr>
            </w:pPr>
            <w:proofErr w:type="spellStart"/>
            <w:r>
              <w:rPr>
                <w:rFonts w:cstheme="minorHAnsi"/>
                <w:b/>
                <w:bCs/>
                <w:sz w:val="18"/>
                <w:szCs w:val="18"/>
              </w:rPr>
              <w:t>Piedro</w:t>
            </w:r>
            <w:proofErr w:type="spellEnd"/>
          </w:p>
        </w:tc>
        <w:tc>
          <w:tcPr>
            <w:tcW w:w="485" w:type="dxa"/>
            <w:noWrap/>
          </w:tcPr>
          <w:p w14:paraId="14EE4CF4"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99" w:type="dxa"/>
            <w:noWrap/>
          </w:tcPr>
          <w:p w14:paraId="150AE51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20" w:type="dxa"/>
            <w:noWrap/>
          </w:tcPr>
          <w:p w14:paraId="5E02680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591" w:type="dxa"/>
            <w:noWrap/>
          </w:tcPr>
          <w:p w14:paraId="1D5DF73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85" w:type="dxa"/>
            <w:noWrap/>
          </w:tcPr>
          <w:p w14:paraId="38E1B99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43" w:type="dxa"/>
            <w:noWrap/>
          </w:tcPr>
          <w:p w14:paraId="4698DF8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43" w:type="dxa"/>
            <w:noWrap/>
          </w:tcPr>
          <w:p w14:paraId="71C4B89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43" w:type="dxa"/>
            <w:noWrap/>
          </w:tcPr>
          <w:p w14:paraId="22EAD55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43" w:type="dxa"/>
            <w:noWrap/>
          </w:tcPr>
          <w:p w14:paraId="260866D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20" w:type="dxa"/>
            <w:noWrap/>
          </w:tcPr>
          <w:p w14:paraId="2B5F25D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20" w:type="dxa"/>
            <w:noWrap/>
          </w:tcPr>
          <w:p w14:paraId="7C3AB49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890" w:type="dxa"/>
            <w:noWrap/>
          </w:tcPr>
          <w:p w14:paraId="732EF3B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784" w:type="dxa"/>
            <w:noWrap/>
          </w:tcPr>
          <w:p w14:paraId="6B49DFF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69" w:type="dxa"/>
            <w:noWrap/>
          </w:tcPr>
          <w:p w14:paraId="0C230BF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947" w:type="dxa"/>
            <w:noWrap/>
          </w:tcPr>
          <w:p w14:paraId="378F8E00"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47" w:type="dxa"/>
            <w:noWrap/>
          </w:tcPr>
          <w:p w14:paraId="19476C7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620" w:type="dxa"/>
            <w:noWrap/>
          </w:tcPr>
          <w:p w14:paraId="6419029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902" w:type="dxa"/>
            <w:noWrap/>
          </w:tcPr>
          <w:p w14:paraId="2E857A9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1055" w:type="dxa"/>
            <w:noWrap/>
          </w:tcPr>
          <w:p w14:paraId="51BD49A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r>
      <w:tr w:rsidR="009344E2" w:rsidRPr="00FD3B31" w14:paraId="4B2A837C" w14:textId="77777777" w:rsidTr="004F2BC8">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065" w:type="dxa"/>
            <w:noWrap/>
          </w:tcPr>
          <w:p w14:paraId="1BC8A043" w14:textId="77777777" w:rsidR="00A7360D" w:rsidRDefault="00A7360D" w:rsidP="009B3ED5">
            <w:pPr>
              <w:rPr>
                <w:rFonts w:cstheme="minorHAnsi"/>
                <w:b/>
                <w:bCs/>
                <w:sz w:val="18"/>
                <w:szCs w:val="18"/>
              </w:rPr>
            </w:pPr>
            <w:r>
              <w:rPr>
                <w:rFonts w:cstheme="minorHAnsi"/>
                <w:b/>
                <w:bCs/>
                <w:sz w:val="18"/>
                <w:szCs w:val="18"/>
              </w:rPr>
              <w:t>P1</w:t>
            </w:r>
          </w:p>
        </w:tc>
        <w:tc>
          <w:tcPr>
            <w:tcW w:w="485" w:type="dxa"/>
            <w:noWrap/>
          </w:tcPr>
          <w:p w14:paraId="7AB8DD4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210E4D81"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32</w:t>
            </w:r>
          </w:p>
        </w:tc>
        <w:tc>
          <w:tcPr>
            <w:tcW w:w="820" w:type="dxa"/>
            <w:noWrap/>
          </w:tcPr>
          <w:p w14:paraId="3CC01DD0"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97</w:t>
            </w:r>
          </w:p>
        </w:tc>
        <w:tc>
          <w:tcPr>
            <w:tcW w:w="591" w:type="dxa"/>
            <w:noWrap/>
          </w:tcPr>
          <w:p w14:paraId="3144872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24</w:t>
            </w:r>
          </w:p>
        </w:tc>
        <w:tc>
          <w:tcPr>
            <w:tcW w:w="685" w:type="dxa"/>
            <w:noWrap/>
          </w:tcPr>
          <w:p w14:paraId="2D0103A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8</w:t>
            </w:r>
          </w:p>
        </w:tc>
        <w:tc>
          <w:tcPr>
            <w:tcW w:w="843" w:type="dxa"/>
            <w:noWrap/>
          </w:tcPr>
          <w:p w14:paraId="1AF5475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7</w:t>
            </w:r>
          </w:p>
        </w:tc>
        <w:tc>
          <w:tcPr>
            <w:tcW w:w="843" w:type="dxa"/>
            <w:noWrap/>
          </w:tcPr>
          <w:p w14:paraId="4EBF17F1"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90</w:t>
            </w:r>
          </w:p>
        </w:tc>
        <w:tc>
          <w:tcPr>
            <w:tcW w:w="843" w:type="dxa"/>
            <w:noWrap/>
          </w:tcPr>
          <w:p w14:paraId="1406670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5</w:t>
            </w:r>
          </w:p>
        </w:tc>
        <w:tc>
          <w:tcPr>
            <w:tcW w:w="643" w:type="dxa"/>
            <w:noWrap/>
          </w:tcPr>
          <w:p w14:paraId="54AA146F"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28</w:t>
            </w:r>
          </w:p>
        </w:tc>
        <w:tc>
          <w:tcPr>
            <w:tcW w:w="820" w:type="dxa"/>
            <w:noWrap/>
          </w:tcPr>
          <w:p w14:paraId="1BDED15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4E111F5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15</w:t>
            </w:r>
          </w:p>
        </w:tc>
        <w:tc>
          <w:tcPr>
            <w:tcW w:w="890" w:type="dxa"/>
            <w:noWrap/>
          </w:tcPr>
          <w:p w14:paraId="01EB28D1"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00</w:t>
            </w:r>
          </w:p>
        </w:tc>
        <w:tc>
          <w:tcPr>
            <w:tcW w:w="784" w:type="dxa"/>
            <w:noWrap/>
          </w:tcPr>
          <w:p w14:paraId="35898AD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0.43</w:t>
            </w:r>
          </w:p>
        </w:tc>
        <w:tc>
          <w:tcPr>
            <w:tcW w:w="669" w:type="dxa"/>
            <w:noWrap/>
          </w:tcPr>
          <w:p w14:paraId="78A0BE7C"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55.00</w:t>
            </w:r>
          </w:p>
        </w:tc>
        <w:tc>
          <w:tcPr>
            <w:tcW w:w="947" w:type="dxa"/>
            <w:noWrap/>
          </w:tcPr>
          <w:p w14:paraId="49B8A477"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73</w:t>
            </w:r>
          </w:p>
        </w:tc>
        <w:tc>
          <w:tcPr>
            <w:tcW w:w="647" w:type="dxa"/>
            <w:noWrap/>
          </w:tcPr>
          <w:p w14:paraId="4B8A482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64</w:t>
            </w:r>
          </w:p>
        </w:tc>
        <w:tc>
          <w:tcPr>
            <w:tcW w:w="620" w:type="dxa"/>
            <w:noWrap/>
          </w:tcPr>
          <w:p w14:paraId="12FF526B"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72</w:t>
            </w:r>
          </w:p>
        </w:tc>
        <w:tc>
          <w:tcPr>
            <w:tcW w:w="902" w:type="dxa"/>
            <w:noWrap/>
          </w:tcPr>
          <w:p w14:paraId="6809A09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3</w:t>
            </w:r>
          </w:p>
        </w:tc>
        <w:tc>
          <w:tcPr>
            <w:tcW w:w="1055" w:type="dxa"/>
            <w:noWrap/>
          </w:tcPr>
          <w:p w14:paraId="5461E8B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5</w:t>
            </w:r>
          </w:p>
        </w:tc>
      </w:tr>
      <w:tr w:rsidR="004F2BC8" w:rsidRPr="00FD3B31" w14:paraId="000AB5BB" w14:textId="77777777" w:rsidTr="004F2BC8">
        <w:trPr>
          <w:trHeight w:val="289"/>
        </w:trPr>
        <w:tc>
          <w:tcPr>
            <w:cnfStyle w:val="001000000000" w:firstRow="0" w:lastRow="0" w:firstColumn="1" w:lastColumn="0" w:oddVBand="0" w:evenVBand="0" w:oddHBand="0" w:evenHBand="0" w:firstRowFirstColumn="0" w:firstRowLastColumn="0" w:lastRowFirstColumn="0" w:lastRowLastColumn="0"/>
            <w:tcW w:w="1065" w:type="dxa"/>
            <w:noWrap/>
          </w:tcPr>
          <w:p w14:paraId="39030A4F" w14:textId="77777777" w:rsidR="00A7360D" w:rsidRDefault="00A7360D" w:rsidP="009B3ED5">
            <w:pPr>
              <w:rPr>
                <w:rFonts w:cstheme="minorHAnsi"/>
                <w:b/>
                <w:bCs/>
                <w:sz w:val="18"/>
                <w:szCs w:val="18"/>
              </w:rPr>
            </w:pPr>
            <w:r>
              <w:rPr>
                <w:rFonts w:cstheme="minorHAnsi"/>
                <w:b/>
                <w:bCs/>
                <w:sz w:val="18"/>
                <w:szCs w:val="18"/>
              </w:rPr>
              <w:t>P2</w:t>
            </w:r>
          </w:p>
        </w:tc>
        <w:tc>
          <w:tcPr>
            <w:tcW w:w="485" w:type="dxa"/>
            <w:noWrap/>
          </w:tcPr>
          <w:p w14:paraId="44AF3F8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12242AA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30</w:t>
            </w:r>
          </w:p>
        </w:tc>
        <w:tc>
          <w:tcPr>
            <w:tcW w:w="820" w:type="dxa"/>
            <w:noWrap/>
          </w:tcPr>
          <w:p w14:paraId="10852D00"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97</w:t>
            </w:r>
          </w:p>
        </w:tc>
        <w:tc>
          <w:tcPr>
            <w:tcW w:w="591" w:type="dxa"/>
            <w:noWrap/>
          </w:tcPr>
          <w:p w14:paraId="601C14C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415</w:t>
            </w:r>
          </w:p>
        </w:tc>
        <w:tc>
          <w:tcPr>
            <w:tcW w:w="685" w:type="dxa"/>
            <w:noWrap/>
          </w:tcPr>
          <w:p w14:paraId="305687A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8</w:t>
            </w:r>
          </w:p>
        </w:tc>
        <w:tc>
          <w:tcPr>
            <w:tcW w:w="843" w:type="dxa"/>
            <w:noWrap/>
          </w:tcPr>
          <w:p w14:paraId="029E548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7</w:t>
            </w:r>
          </w:p>
        </w:tc>
        <w:tc>
          <w:tcPr>
            <w:tcW w:w="843" w:type="dxa"/>
            <w:noWrap/>
          </w:tcPr>
          <w:p w14:paraId="0F1D907E"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90</w:t>
            </w:r>
          </w:p>
        </w:tc>
        <w:tc>
          <w:tcPr>
            <w:tcW w:w="843" w:type="dxa"/>
            <w:noWrap/>
          </w:tcPr>
          <w:p w14:paraId="7C3CF64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6E4FC3">
              <w:rPr>
                <w:rFonts w:cstheme="minorHAnsi"/>
                <w:b/>
                <w:bCs/>
                <w:color w:val="000000"/>
                <w:sz w:val="18"/>
                <w:szCs w:val="18"/>
              </w:rPr>
              <w:t>70</w:t>
            </w:r>
          </w:p>
        </w:tc>
        <w:tc>
          <w:tcPr>
            <w:tcW w:w="643" w:type="dxa"/>
            <w:noWrap/>
          </w:tcPr>
          <w:p w14:paraId="49C0339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7</w:t>
            </w:r>
          </w:p>
        </w:tc>
        <w:tc>
          <w:tcPr>
            <w:tcW w:w="820" w:type="dxa"/>
            <w:noWrap/>
          </w:tcPr>
          <w:p w14:paraId="6D872999"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7553D04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08</w:t>
            </w:r>
          </w:p>
        </w:tc>
        <w:tc>
          <w:tcPr>
            <w:tcW w:w="890" w:type="dxa"/>
            <w:noWrap/>
          </w:tcPr>
          <w:p w14:paraId="2B6B5F1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0.00</w:t>
            </w:r>
          </w:p>
        </w:tc>
        <w:tc>
          <w:tcPr>
            <w:tcW w:w="784" w:type="dxa"/>
            <w:noWrap/>
          </w:tcPr>
          <w:p w14:paraId="512C8B1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0.37</w:t>
            </w:r>
          </w:p>
        </w:tc>
        <w:tc>
          <w:tcPr>
            <w:tcW w:w="669" w:type="dxa"/>
            <w:noWrap/>
          </w:tcPr>
          <w:p w14:paraId="34E1BE7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50.00</w:t>
            </w:r>
          </w:p>
        </w:tc>
        <w:tc>
          <w:tcPr>
            <w:tcW w:w="947" w:type="dxa"/>
            <w:noWrap/>
          </w:tcPr>
          <w:p w14:paraId="53558AE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1</w:t>
            </w:r>
          </w:p>
        </w:tc>
        <w:tc>
          <w:tcPr>
            <w:tcW w:w="647" w:type="dxa"/>
            <w:noWrap/>
          </w:tcPr>
          <w:p w14:paraId="13BF141E"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67</w:t>
            </w:r>
          </w:p>
        </w:tc>
        <w:tc>
          <w:tcPr>
            <w:tcW w:w="620" w:type="dxa"/>
            <w:noWrap/>
          </w:tcPr>
          <w:p w14:paraId="247385F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1</w:t>
            </w:r>
          </w:p>
        </w:tc>
        <w:tc>
          <w:tcPr>
            <w:tcW w:w="902" w:type="dxa"/>
            <w:noWrap/>
          </w:tcPr>
          <w:p w14:paraId="7EE6F7A5"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06</w:t>
            </w:r>
          </w:p>
        </w:tc>
        <w:tc>
          <w:tcPr>
            <w:tcW w:w="1055" w:type="dxa"/>
            <w:noWrap/>
          </w:tcPr>
          <w:p w14:paraId="7DB7678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7</w:t>
            </w:r>
          </w:p>
        </w:tc>
      </w:tr>
      <w:tr w:rsidR="009344E2" w:rsidRPr="00FD3B31" w14:paraId="47F629B7" w14:textId="77777777" w:rsidTr="004F2BC8">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065" w:type="dxa"/>
            <w:noWrap/>
          </w:tcPr>
          <w:p w14:paraId="35EA6FC5" w14:textId="77777777" w:rsidR="00A7360D" w:rsidRDefault="00A7360D" w:rsidP="009B3ED5">
            <w:pPr>
              <w:rPr>
                <w:rFonts w:cstheme="minorHAnsi"/>
                <w:b/>
                <w:bCs/>
                <w:sz w:val="18"/>
                <w:szCs w:val="18"/>
              </w:rPr>
            </w:pPr>
            <w:r>
              <w:rPr>
                <w:rFonts w:cstheme="minorHAnsi"/>
                <w:b/>
                <w:bCs/>
                <w:sz w:val="18"/>
                <w:szCs w:val="18"/>
              </w:rPr>
              <w:t>P3</w:t>
            </w:r>
          </w:p>
        </w:tc>
        <w:tc>
          <w:tcPr>
            <w:tcW w:w="485" w:type="dxa"/>
            <w:noWrap/>
          </w:tcPr>
          <w:p w14:paraId="7DCEB22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7D967F79"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35</w:t>
            </w:r>
          </w:p>
        </w:tc>
        <w:tc>
          <w:tcPr>
            <w:tcW w:w="820" w:type="dxa"/>
            <w:noWrap/>
          </w:tcPr>
          <w:p w14:paraId="11A5536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96</w:t>
            </w:r>
          </w:p>
        </w:tc>
        <w:tc>
          <w:tcPr>
            <w:tcW w:w="591" w:type="dxa"/>
            <w:noWrap/>
          </w:tcPr>
          <w:p w14:paraId="0E7D2F13"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454</w:t>
            </w:r>
          </w:p>
        </w:tc>
        <w:tc>
          <w:tcPr>
            <w:tcW w:w="685" w:type="dxa"/>
            <w:noWrap/>
          </w:tcPr>
          <w:p w14:paraId="73839629"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18</w:t>
            </w:r>
          </w:p>
        </w:tc>
        <w:tc>
          <w:tcPr>
            <w:tcW w:w="843" w:type="dxa"/>
            <w:noWrap/>
          </w:tcPr>
          <w:p w14:paraId="1A248DD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2</w:t>
            </w:r>
          </w:p>
        </w:tc>
        <w:tc>
          <w:tcPr>
            <w:tcW w:w="843" w:type="dxa"/>
            <w:noWrap/>
          </w:tcPr>
          <w:p w14:paraId="07616C9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74</w:t>
            </w:r>
          </w:p>
        </w:tc>
        <w:tc>
          <w:tcPr>
            <w:tcW w:w="843" w:type="dxa"/>
            <w:noWrap/>
          </w:tcPr>
          <w:p w14:paraId="3F8E776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45</w:t>
            </w:r>
          </w:p>
        </w:tc>
        <w:tc>
          <w:tcPr>
            <w:tcW w:w="643" w:type="dxa"/>
            <w:noWrap/>
          </w:tcPr>
          <w:p w14:paraId="57886364"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28</w:t>
            </w:r>
          </w:p>
        </w:tc>
        <w:tc>
          <w:tcPr>
            <w:tcW w:w="820" w:type="dxa"/>
            <w:noWrap/>
          </w:tcPr>
          <w:p w14:paraId="2659E88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6239ED16"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2.15</w:t>
            </w:r>
          </w:p>
        </w:tc>
        <w:tc>
          <w:tcPr>
            <w:tcW w:w="890" w:type="dxa"/>
            <w:noWrap/>
          </w:tcPr>
          <w:p w14:paraId="63495CB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2.00</w:t>
            </w:r>
          </w:p>
        </w:tc>
        <w:tc>
          <w:tcPr>
            <w:tcW w:w="784" w:type="dxa"/>
            <w:noWrap/>
          </w:tcPr>
          <w:p w14:paraId="10772F74"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0.43</w:t>
            </w:r>
          </w:p>
        </w:tc>
        <w:tc>
          <w:tcPr>
            <w:tcW w:w="669" w:type="dxa"/>
            <w:noWrap/>
          </w:tcPr>
          <w:p w14:paraId="47642D7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52.00</w:t>
            </w:r>
          </w:p>
        </w:tc>
        <w:tc>
          <w:tcPr>
            <w:tcW w:w="947" w:type="dxa"/>
            <w:noWrap/>
          </w:tcPr>
          <w:p w14:paraId="6931DEA9" w14:textId="77777777" w:rsidR="00A7360D" w:rsidRPr="009344E2"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73</w:t>
            </w:r>
          </w:p>
        </w:tc>
        <w:tc>
          <w:tcPr>
            <w:tcW w:w="647" w:type="dxa"/>
            <w:noWrap/>
          </w:tcPr>
          <w:p w14:paraId="3937F9D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65</w:t>
            </w:r>
          </w:p>
        </w:tc>
        <w:tc>
          <w:tcPr>
            <w:tcW w:w="620" w:type="dxa"/>
            <w:noWrap/>
          </w:tcPr>
          <w:p w14:paraId="3377D3DE"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71</w:t>
            </w:r>
          </w:p>
        </w:tc>
        <w:tc>
          <w:tcPr>
            <w:tcW w:w="902" w:type="dxa"/>
            <w:noWrap/>
          </w:tcPr>
          <w:p w14:paraId="1707B8A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09</w:t>
            </w:r>
          </w:p>
        </w:tc>
        <w:tc>
          <w:tcPr>
            <w:tcW w:w="1055" w:type="dxa"/>
            <w:noWrap/>
          </w:tcPr>
          <w:p w14:paraId="1E44943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E4FC3">
              <w:rPr>
                <w:rFonts w:cstheme="minorHAnsi"/>
                <w:color w:val="000000"/>
                <w:sz w:val="18"/>
                <w:szCs w:val="18"/>
              </w:rPr>
              <w:t>1.35</w:t>
            </w:r>
          </w:p>
        </w:tc>
      </w:tr>
      <w:tr w:rsidR="004F2BC8" w:rsidRPr="00FD3B31" w14:paraId="70D97D51" w14:textId="77777777" w:rsidTr="004F2BC8">
        <w:trPr>
          <w:trHeight w:val="337"/>
        </w:trPr>
        <w:tc>
          <w:tcPr>
            <w:cnfStyle w:val="001000000000" w:firstRow="0" w:lastRow="0" w:firstColumn="1" w:lastColumn="0" w:oddVBand="0" w:evenVBand="0" w:oddHBand="0" w:evenHBand="0" w:firstRowFirstColumn="0" w:firstRowLastColumn="0" w:lastRowFirstColumn="0" w:lastRowLastColumn="0"/>
            <w:tcW w:w="1065" w:type="dxa"/>
            <w:noWrap/>
          </w:tcPr>
          <w:p w14:paraId="49AB2C5E" w14:textId="77777777" w:rsidR="00A7360D" w:rsidRDefault="00A7360D" w:rsidP="009B3ED5">
            <w:pPr>
              <w:rPr>
                <w:rFonts w:cstheme="minorHAnsi"/>
                <w:b/>
                <w:bCs/>
                <w:sz w:val="18"/>
                <w:szCs w:val="18"/>
              </w:rPr>
            </w:pPr>
            <w:r>
              <w:rPr>
                <w:rFonts w:cstheme="minorHAnsi"/>
                <w:b/>
                <w:bCs/>
                <w:sz w:val="18"/>
                <w:szCs w:val="18"/>
              </w:rPr>
              <w:t>P4</w:t>
            </w:r>
          </w:p>
        </w:tc>
        <w:tc>
          <w:tcPr>
            <w:tcW w:w="485" w:type="dxa"/>
            <w:noWrap/>
          </w:tcPr>
          <w:p w14:paraId="46D1F8A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tcPr>
          <w:p w14:paraId="003CE4BB"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237</w:t>
            </w:r>
          </w:p>
        </w:tc>
        <w:tc>
          <w:tcPr>
            <w:tcW w:w="820" w:type="dxa"/>
            <w:noWrap/>
          </w:tcPr>
          <w:p w14:paraId="3B1F870B"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94</w:t>
            </w:r>
          </w:p>
        </w:tc>
        <w:tc>
          <w:tcPr>
            <w:tcW w:w="591" w:type="dxa"/>
            <w:noWrap/>
          </w:tcPr>
          <w:p w14:paraId="438C71D0"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396</w:t>
            </w:r>
          </w:p>
        </w:tc>
        <w:tc>
          <w:tcPr>
            <w:tcW w:w="685" w:type="dxa"/>
            <w:noWrap/>
          </w:tcPr>
          <w:p w14:paraId="7DF6FEF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8</w:t>
            </w:r>
          </w:p>
        </w:tc>
        <w:tc>
          <w:tcPr>
            <w:tcW w:w="843" w:type="dxa"/>
            <w:noWrap/>
          </w:tcPr>
          <w:p w14:paraId="07A14C97"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129</w:t>
            </w:r>
          </w:p>
        </w:tc>
        <w:tc>
          <w:tcPr>
            <w:tcW w:w="843" w:type="dxa"/>
            <w:noWrap/>
          </w:tcPr>
          <w:p w14:paraId="5203E92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4</w:t>
            </w:r>
          </w:p>
        </w:tc>
        <w:tc>
          <w:tcPr>
            <w:tcW w:w="843" w:type="dxa"/>
            <w:noWrap/>
          </w:tcPr>
          <w:p w14:paraId="7B13CAF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47</w:t>
            </w:r>
          </w:p>
        </w:tc>
        <w:tc>
          <w:tcPr>
            <w:tcW w:w="643" w:type="dxa"/>
            <w:noWrap/>
          </w:tcPr>
          <w:p w14:paraId="415E4B1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7</w:t>
            </w:r>
          </w:p>
        </w:tc>
        <w:tc>
          <w:tcPr>
            <w:tcW w:w="820" w:type="dxa"/>
            <w:noWrap/>
          </w:tcPr>
          <w:p w14:paraId="597441D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w:t>
            </w:r>
          </w:p>
        </w:tc>
        <w:tc>
          <w:tcPr>
            <w:tcW w:w="820" w:type="dxa"/>
            <w:noWrap/>
          </w:tcPr>
          <w:p w14:paraId="5C0FD38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2.08</w:t>
            </w:r>
          </w:p>
        </w:tc>
        <w:tc>
          <w:tcPr>
            <w:tcW w:w="890" w:type="dxa"/>
            <w:noWrap/>
          </w:tcPr>
          <w:p w14:paraId="66333291"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13.00</w:t>
            </w:r>
          </w:p>
        </w:tc>
        <w:tc>
          <w:tcPr>
            <w:tcW w:w="784" w:type="dxa"/>
            <w:noWrap/>
          </w:tcPr>
          <w:p w14:paraId="5527D1E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0.48</w:t>
            </w:r>
          </w:p>
        </w:tc>
        <w:tc>
          <w:tcPr>
            <w:tcW w:w="669" w:type="dxa"/>
            <w:noWrap/>
          </w:tcPr>
          <w:p w14:paraId="73AD1E20" w14:textId="77777777" w:rsidR="00A7360D" w:rsidRPr="009344E2"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b/>
                <w:bCs/>
                <w:sz w:val="18"/>
                <w:szCs w:val="18"/>
              </w:rPr>
            </w:pPr>
            <w:r w:rsidRPr="009344E2">
              <w:rPr>
                <w:rFonts w:cstheme="minorHAnsi"/>
                <w:b/>
                <w:bCs/>
                <w:color w:val="000000"/>
                <w:sz w:val="18"/>
                <w:szCs w:val="18"/>
              </w:rPr>
              <w:t>55.00</w:t>
            </w:r>
          </w:p>
        </w:tc>
        <w:tc>
          <w:tcPr>
            <w:tcW w:w="947" w:type="dxa"/>
            <w:noWrap/>
          </w:tcPr>
          <w:p w14:paraId="5369B832"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71</w:t>
            </w:r>
          </w:p>
        </w:tc>
        <w:tc>
          <w:tcPr>
            <w:tcW w:w="647" w:type="dxa"/>
            <w:noWrap/>
          </w:tcPr>
          <w:p w14:paraId="19CC38B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62</w:t>
            </w:r>
          </w:p>
        </w:tc>
        <w:tc>
          <w:tcPr>
            <w:tcW w:w="620" w:type="dxa"/>
            <w:noWrap/>
          </w:tcPr>
          <w:p w14:paraId="4AA7D90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68</w:t>
            </w:r>
          </w:p>
        </w:tc>
        <w:tc>
          <w:tcPr>
            <w:tcW w:w="902" w:type="dxa"/>
            <w:noWrap/>
          </w:tcPr>
          <w:p w14:paraId="243DF5F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10</w:t>
            </w:r>
          </w:p>
        </w:tc>
        <w:tc>
          <w:tcPr>
            <w:tcW w:w="1055" w:type="dxa"/>
            <w:noWrap/>
          </w:tcPr>
          <w:p w14:paraId="78124B2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color w:val="000000"/>
                <w:sz w:val="18"/>
                <w:szCs w:val="18"/>
              </w:rPr>
              <w:t>1.38</w:t>
            </w:r>
          </w:p>
        </w:tc>
      </w:tr>
      <w:tr w:rsidR="009344E2" w:rsidRPr="00FD3B31" w14:paraId="5D698952" w14:textId="77777777" w:rsidTr="004F2BC8">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065" w:type="dxa"/>
            <w:noWrap/>
          </w:tcPr>
          <w:p w14:paraId="62A97327" w14:textId="77777777" w:rsidR="00A7360D" w:rsidRPr="000F743E" w:rsidRDefault="00A7360D" w:rsidP="009B3ED5">
            <w:pPr>
              <w:jc w:val="left"/>
              <w:rPr>
                <w:rFonts w:cstheme="minorHAnsi"/>
                <w:b/>
                <w:bCs/>
                <w:sz w:val="18"/>
                <w:szCs w:val="18"/>
              </w:rPr>
            </w:pPr>
            <w:r w:rsidRPr="000F743E">
              <w:rPr>
                <w:rFonts w:cstheme="minorHAnsi"/>
                <w:b/>
                <w:bCs/>
                <w:sz w:val="18"/>
                <w:szCs w:val="18"/>
              </w:rPr>
              <w:t>Kicker</w:t>
            </w:r>
          </w:p>
        </w:tc>
        <w:tc>
          <w:tcPr>
            <w:tcW w:w="485" w:type="dxa"/>
            <w:noWrap/>
          </w:tcPr>
          <w:p w14:paraId="19B37A3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99" w:type="dxa"/>
            <w:noWrap/>
          </w:tcPr>
          <w:p w14:paraId="1564115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tcPr>
          <w:p w14:paraId="3AF9A7B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591" w:type="dxa"/>
            <w:noWrap/>
          </w:tcPr>
          <w:p w14:paraId="16A32BE3"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85" w:type="dxa"/>
            <w:noWrap/>
          </w:tcPr>
          <w:p w14:paraId="0CD75D3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tcPr>
          <w:p w14:paraId="3D20A25C"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tcPr>
          <w:p w14:paraId="28017BEA"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43" w:type="dxa"/>
            <w:noWrap/>
          </w:tcPr>
          <w:p w14:paraId="5BFB8757"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43" w:type="dxa"/>
            <w:noWrap/>
          </w:tcPr>
          <w:p w14:paraId="5B83EB7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tcPr>
          <w:p w14:paraId="6EEC624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20" w:type="dxa"/>
            <w:noWrap/>
          </w:tcPr>
          <w:p w14:paraId="7D8262C0"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890" w:type="dxa"/>
            <w:noWrap/>
          </w:tcPr>
          <w:p w14:paraId="0E136BC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784" w:type="dxa"/>
            <w:noWrap/>
          </w:tcPr>
          <w:p w14:paraId="1A1B10F5"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69" w:type="dxa"/>
            <w:noWrap/>
          </w:tcPr>
          <w:p w14:paraId="1B66420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947" w:type="dxa"/>
            <w:noWrap/>
          </w:tcPr>
          <w:p w14:paraId="3D00A54B"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47" w:type="dxa"/>
            <w:noWrap/>
          </w:tcPr>
          <w:p w14:paraId="5CD20D67"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620" w:type="dxa"/>
            <w:noWrap/>
          </w:tcPr>
          <w:p w14:paraId="01591C7C"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902" w:type="dxa"/>
            <w:noWrap/>
          </w:tcPr>
          <w:p w14:paraId="52A68262"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1055" w:type="dxa"/>
            <w:noWrap/>
          </w:tcPr>
          <w:p w14:paraId="58E4D26D" w14:textId="77777777" w:rsidR="00A7360D" w:rsidRPr="006E4FC3" w:rsidRDefault="00A7360D" w:rsidP="009B3ED5">
            <w:pP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r>
      <w:tr w:rsidR="004F2BC8" w:rsidRPr="00FD3B31" w14:paraId="75D65F6C" w14:textId="77777777" w:rsidTr="004F2BC8">
        <w:trPr>
          <w:trHeight w:val="462"/>
        </w:trPr>
        <w:tc>
          <w:tcPr>
            <w:cnfStyle w:val="001000000000" w:firstRow="0" w:lastRow="0" w:firstColumn="1" w:lastColumn="0" w:oddVBand="0" w:evenVBand="0" w:oddHBand="0" w:evenHBand="0" w:firstRowFirstColumn="0" w:firstRowLastColumn="0" w:lastRowFirstColumn="0" w:lastRowLastColumn="0"/>
            <w:tcW w:w="1065" w:type="dxa"/>
            <w:noWrap/>
            <w:hideMark/>
          </w:tcPr>
          <w:p w14:paraId="34C5F3F1" w14:textId="55802FC2" w:rsidR="00A7360D" w:rsidRPr="000F743E" w:rsidRDefault="00A7360D" w:rsidP="009B3ED5">
            <w:pPr>
              <w:rPr>
                <w:rFonts w:cstheme="minorHAnsi"/>
                <w:b/>
                <w:bCs/>
                <w:sz w:val="18"/>
                <w:szCs w:val="18"/>
              </w:rPr>
            </w:pPr>
            <w:r>
              <w:rPr>
                <w:rFonts w:cstheme="minorHAnsi"/>
                <w:b/>
                <w:bCs/>
                <w:sz w:val="18"/>
                <w:szCs w:val="18"/>
              </w:rPr>
              <w:t>SRB</w:t>
            </w:r>
            <w:r w:rsidR="004D1A2E" w:rsidRPr="00B427BF">
              <w:rPr>
                <w:rFonts w:cstheme="minorHAnsi"/>
                <w:sz w:val="18"/>
                <w:szCs w:val="18"/>
              </w:rPr>
              <w:t>†</w:t>
            </w:r>
          </w:p>
          <w:p w14:paraId="292C46A2" w14:textId="77777777" w:rsidR="00A7360D" w:rsidRPr="00FD3B31" w:rsidRDefault="00A7360D" w:rsidP="009B3ED5">
            <w:pPr>
              <w:jc w:val="left"/>
              <w:rPr>
                <w:rFonts w:cstheme="minorHAnsi"/>
                <w:sz w:val="18"/>
                <w:szCs w:val="18"/>
              </w:rPr>
            </w:pPr>
          </w:p>
        </w:tc>
        <w:tc>
          <w:tcPr>
            <w:tcW w:w="485" w:type="dxa"/>
            <w:noWrap/>
            <w:hideMark/>
          </w:tcPr>
          <w:p w14:paraId="229E85C7"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2</w:t>
            </w:r>
          </w:p>
        </w:tc>
        <w:tc>
          <w:tcPr>
            <w:tcW w:w="699" w:type="dxa"/>
            <w:noWrap/>
            <w:hideMark/>
          </w:tcPr>
          <w:p w14:paraId="367EDD5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224</w:t>
            </w:r>
          </w:p>
        </w:tc>
        <w:tc>
          <w:tcPr>
            <w:tcW w:w="820" w:type="dxa"/>
            <w:noWrap/>
            <w:hideMark/>
          </w:tcPr>
          <w:p w14:paraId="3BFF09DC"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86</w:t>
            </w:r>
          </w:p>
        </w:tc>
        <w:tc>
          <w:tcPr>
            <w:tcW w:w="591" w:type="dxa"/>
            <w:noWrap/>
            <w:hideMark/>
          </w:tcPr>
          <w:p w14:paraId="422A04E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264</w:t>
            </w:r>
          </w:p>
        </w:tc>
        <w:tc>
          <w:tcPr>
            <w:tcW w:w="685" w:type="dxa"/>
            <w:noWrap/>
            <w:hideMark/>
          </w:tcPr>
          <w:p w14:paraId="610BE74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92</w:t>
            </w:r>
          </w:p>
        </w:tc>
        <w:tc>
          <w:tcPr>
            <w:tcW w:w="843" w:type="dxa"/>
            <w:noWrap/>
            <w:hideMark/>
          </w:tcPr>
          <w:p w14:paraId="20B4F10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93</w:t>
            </w:r>
          </w:p>
        </w:tc>
        <w:tc>
          <w:tcPr>
            <w:tcW w:w="843" w:type="dxa"/>
            <w:noWrap/>
            <w:hideMark/>
          </w:tcPr>
          <w:p w14:paraId="588E752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85</w:t>
            </w:r>
          </w:p>
        </w:tc>
        <w:tc>
          <w:tcPr>
            <w:tcW w:w="843" w:type="dxa"/>
            <w:noWrap/>
            <w:hideMark/>
          </w:tcPr>
          <w:p w14:paraId="6C311F13"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35</w:t>
            </w:r>
          </w:p>
        </w:tc>
        <w:tc>
          <w:tcPr>
            <w:tcW w:w="643" w:type="dxa"/>
            <w:noWrap/>
            <w:hideMark/>
          </w:tcPr>
          <w:p w14:paraId="338207C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25</w:t>
            </w:r>
          </w:p>
        </w:tc>
        <w:tc>
          <w:tcPr>
            <w:tcW w:w="820" w:type="dxa"/>
            <w:noWrap/>
            <w:hideMark/>
          </w:tcPr>
          <w:p w14:paraId="1E720C88"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17</w:t>
            </w:r>
          </w:p>
        </w:tc>
        <w:tc>
          <w:tcPr>
            <w:tcW w:w="820" w:type="dxa"/>
            <w:noWrap/>
            <w:hideMark/>
          </w:tcPr>
          <w:p w14:paraId="185774B5"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1.47</w:t>
            </w:r>
          </w:p>
        </w:tc>
        <w:tc>
          <w:tcPr>
            <w:tcW w:w="890" w:type="dxa"/>
            <w:noWrap/>
            <w:hideMark/>
          </w:tcPr>
          <w:p w14:paraId="6E24F92D"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15</w:t>
            </w:r>
          </w:p>
        </w:tc>
        <w:tc>
          <w:tcPr>
            <w:tcW w:w="784" w:type="dxa"/>
            <w:noWrap/>
            <w:hideMark/>
          </w:tcPr>
          <w:p w14:paraId="1B7820BF"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0.60</w:t>
            </w:r>
          </w:p>
        </w:tc>
        <w:tc>
          <w:tcPr>
            <w:tcW w:w="669" w:type="dxa"/>
            <w:noWrap/>
            <w:hideMark/>
          </w:tcPr>
          <w:p w14:paraId="6A8CFA5A"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40.00</w:t>
            </w:r>
          </w:p>
        </w:tc>
        <w:tc>
          <w:tcPr>
            <w:tcW w:w="947" w:type="dxa"/>
            <w:noWrap/>
            <w:hideMark/>
          </w:tcPr>
          <w:p w14:paraId="3D6D4D0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67.00</w:t>
            </w:r>
          </w:p>
        </w:tc>
        <w:tc>
          <w:tcPr>
            <w:tcW w:w="647" w:type="dxa"/>
            <w:noWrap/>
            <w:hideMark/>
          </w:tcPr>
          <w:p w14:paraId="2530C276"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60</w:t>
            </w:r>
          </w:p>
        </w:tc>
        <w:tc>
          <w:tcPr>
            <w:tcW w:w="620" w:type="dxa"/>
            <w:noWrap/>
            <w:hideMark/>
          </w:tcPr>
          <w:p w14:paraId="5AA0F631"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64</w:t>
            </w:r>
          </w:p>
        </w:tc>
        <w:tc>
          <w:tcPr>
            <w:tcW w:w="902" w:type="dxa"/>
            <w:noWrap/>
            <w:hideMark/>
          </w:tcPr>
          <w:p w14:paraId="6C11A105"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1.07</w:t>
            </w:r>
          </w:p>
        </w:tc>
        <w:tc>
          <w:tcPr>
            <w:tcW w:w="1055" w:type="dxa"/>
            <w:noWrap/>
            <w:hideMark/>
          </w:tcPr>
          <w:p w14:paraId="7B5B3A3E" w14:textId="77777777" w:rsidR="00A7360D" w:rsidRPr="006E4FC3" w:rsidRDefault="00A7360D" w:rsidP="009B3ED5">
            <w:pP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E4FC3">
              <w:rPr>
                <w:rFonts w:cstheme="minorHAnsi"/>
                <w:sz w:val="18"/>
                <w:szCs w:val="18"/>
              </w:rPr>
              <w:t>1.34</w:t>
            </w:r>
          </w:p>
        </w:tc>
      </w:tr>
      <w:tr w:rsidR="00A7360D" w:rsidRPr="00FD3B31" w14:paraId="704870EB" w14:textId="77777777" w:rsidTr="004F2BC8">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5684" w:type="dxa"/>
            <w:gridSpan w:val="20"/>
            <w:noWrap/>
            <w:hideMark/>
          </w:tcPr>
          <w:p w14:paraId="3C1798A9" w14:textId="2BF5C4DC" w:rsidR="00A7360D" w:rsidRPr="00B427BF" w:rsidRDefault="00A7360D" w:rsidP="009B3ED5">
            <w:pPr>
              <w:jc w:val="left"/>
              <w:rPr>
                <w:rFonts w:cstheme="minorHAnsi"/>
                <w:b/>
                <w:bCs/>
                <w:i w:val="0"/>
                <w:iCs w:val="0"/>
                <w:sz w:val="18"/>
                <w:szCs w:val="18"/>
              </w:rPr>
            </w:pPr>
            <w:r w:rsidRPr="00FD3B31">
              <w:rPr>
                <w:rFonts w:cstheme="minorHAnsi"/>
                <w:sz w:val="18"/>
                <w:szCs w:val="18"/>
              </w:rPr>
              <w:t xml:space="preserve">* Taken from </w:t>
            </w:r>
            <w:r w:rsidR="00A36FB1">
              <w:rPr>
                <w:rFonts w:cstheme="minorHAnsi"/>
                <w:sz w:val="18"/>
                <w:szCs w:val="18"/>
              </w:rPr>
              <w:t>Outsole</w:t>
            </w:r>
            <w:r w:rsidRPr="00FD3B31">
              <w:rPr>
                <w:rFonts w:cstheme="minorHAnsi"/>
                <w:sz w:val="18"/>
                <w:szCs w:val="18"/>
              </w:rPr>
              <w:t xml:space="preserve"> Tracing</w:t>
            </w:r>
            <w:r>
              <w:rPr>
                <w:rFonts w:cstheme="minorHAnsi"/>
                <w:sz w:val="18"/>
                <w:szCs w:val="18"/>
              </w:rPr>
              <w:t xml:space="preserve"> </w:t>
            </w:r>
            <w:r w:rsidRPr="00B427BF">
              <w:rPr>
                <w:rFonts w:cstheme="minorHAnsi"/>
                <w:sz w:val="18"/>
                <w:szCs w:val="18"/>
              </w:rPr>
              <w:t>†</w:t>
            </w:r>
            <w:r>
              <w:rPr>
                <w:rFonts w:cstheme="minorHAnsi"/>
                <w:sz w:val="18"/>
                <w:szCs w:val="18"/>
              </w:rPr>
              <w:t xml:space="preserve"> SRB standard retail boot</w:t>
            </w:r>
            <w:r w:rsidR="004D1A2E">
              <w:rPr>
                <w:rFonts w:cstheme="minorHAnsi"/>
                <w:sz w:val="18"/>
                <w:szCs w:val="18"/>
              </w:rPr>
              <w:t>,</w:t>
            </w:r>
            <w:r w:rsidR="00B00741">
              <w:rPr>
                <w:rFonts w:cstheme="minorHAnsi"/>
                <w:sz w:val="18"/>
                <w:szCs w:val="18"/>
              </w:rPr>
              <w:t xml:space="preserve"> largest value</w:t>
            </w:r>
            <w:r w:rsidR="004D1A2E">
              <w:rPr>
                <w:rFonts w:cstheme="minorHAnsi"/>
                <w:sz w:val="18"/>
                <w:szCs w:val="18"/>
              </w:rPr>
              <w:t xml:space="preserve"> for respective brand dimensional value given in bold</w:t>
            </w:r>
            <w:r w:rsidR="00B00741">
              <w:rPr>
                <w:rFonts w:cstheme="minorHAnsi"/>
                <w:sz w:val="18"/>
                <w:szCs w:val="18"/>
              </w:rPr>
              <w:t xml:space="preserve"> </w:t>
            </w:r>
          </w:p>
        </w:tc>
      </w:tr>
    </w:tbl>
    <w:p w14:paraId="5815DC13" w14:textId="77777777" w:rsidR="00A7360D" w:rsidRDefault="00A7360D" w:rsidP="00A7360D">
      <w:pPr>
        <w:jc w:val="both"/>
        <w:sectPr w:rsidR="00A7360D" w:rsidSect="009344E2">
          <w:pgSz w:w="16840" w:h="11900" w:orient="landscape"/>
          <w:pgMar w:top="2268" w:right="1440" w:bottom="1134" w:left="1440" w:header="709" w:footer="709" w:gutter="0"/>
          <w:cols w:space="708"/>
          <w:docGrid w:linePitch="360"/>
        </w:sectPr>
      </w:pPr>
    </w:p>
    <w:p w14:paraId="59A8B525" w14:textId="27F78070" w:rsidR="00A7360D" w:rsidRDefault="00A7360D" w:rsidP="00601107">
      <w:pPr>
        <w:spacing w:line="360" w:lineRule="auto"/>
        <w:jc w:val="both"/>
      </w:pPr>
      <w:r>
        <w:lastRenderedPageBreak/>
        <w:t xml:space="preserve">Fastening P3 was the heaviest footwear at 454g. Additional features that the experts considered to impart an effect on stability, such as outsole width and depth at the heel and forefoot, were generally consistent amongst the </w:t>
      </w:r>
      <w:proofErr w:type="spellStart"/>
      <w:r>
        <w:t>Piedro</w:t>
      </w:r>
      <w:proofErr w:type="spellEnd"/>
      <w:r>
        <w:t xml:space="preserve"> range and has previously been observed in the </w:t>
      </w:r>
      <w:proofErr w:type="spellStart"/>
      <w:r>
        <w:t>Nimco</w:t>
      </w:r>
      <w:proofErr w:type="spellEnd"/>
      <w:r>
        <w:t xml:space="preserve"> range; this consistency amongst the design modifications would limit the effect of extraneous design variables affecting the results of representative mechanical stiffness other than the design variable of interest, i.e. heel counter height. Comparison amongst the range of OSSTF and the standard retail footwear demonstrated that the </w:t>
      </w:r>
      <w:proofErr w:type="spellStart"/>
      <w:r>
        <w:t>Piedro</w:t>
      </w:r>
      <w:proofErr w:type="spellEnd"/>
      <w:r>
        <w:t xml:space="preserve"> footwear was generally the heaviest, with only the P4 being lighter than four of the shoes in the </w:t>
      </w:r>
      <w:proofErr w:type="spellStart"/>
      <w:r>
        <w:t>Nimco</w:t>
      </w:r>
      <w:proofErr w:type="spellEnd"/>
      <w:r>
        <w:t xml:space="preserve"> range; all OSSTF were considerably heavier than the standard retail boot </w:t>
      </w:r>
      <w:r w:rsidR="00C47CAE">
        <w:t xml:space="preserve">which was </w:t>
      </w:r>
      <w:r>
        <w:t>264g. The heel counter dimensions were generally greater in the OSSTF compared to the standard retail boot, with the heel counter height being 25 to 100% greater in the OSSTF</w:t>
      </w:r>
      <w:r w:rsidR="00C47CAE">
        <w:t>, and</w:t>
      </w:r>
      <w:r>
        <w:t xml:space="preserve"> medial extension of the heel counter height greater in</w:t>
      </w:r>
      <w:r w:rsidR="00C47CAE">
        <w:t xml:space="preserve"> the</w:t>
      </w:r>
      <w:r>
        <w:t xml:space="preserve"> OSSTF from 10 to 42 mm. The lateral extension of the heel counter was generally greater in OSSTF </w:t>
      </w:r>
      <w:r w:rsidR="00C47CAE">
        <w:t>compared to</w:t>
      </w:r>
      <w:r>
        <w:t xml:space="preserve"> the standard retail boot other than P3 and P4, where the expansion was 10 mm less than the standard retail boot.</w:t>
      </w:r>
    </w:p>
    <w:p w14:paraId="383A2A07" w14:textId="77777777" w:rsidR="00A7360D" w:rsidRDefault="00A7360D" w:rsidP="00601107">
      <w:pPr>
        <w:spacing w:line="360" w:lineRule="auto"/>
        <w:jc w:val="both"/>
      </w:pPr>
    </w:p>
    <w:p w14:paraId="6B3871F0" w14:textId="3CAE054F" w:rsidR="00A7360D" w:rsidRDefault="00A7360D">
      <w:pPr>
        <w:pStyle w:val="Heading3"/>
        <w:numPr>
          <w:ilvl w:val="2"/>
          <w:numId w:val="29"/>
        </w:numPr>
        <w:spacing w:line="360" w:lineRule="auto"/>
        <w:jc w:val="both"/>
      </w:pPr>
      <w:bookmarkStart w:id="311" w:name="_Toc156403527"/>
      <w:r>
        <w:t>Mechanical stiffness measures of OSSTF and standard retail footwear samples</w:t>
      </w:r>
      <w:bookmarkEnd w:id="311"/>
    </w:p>
    <w:p w14:paraId="6F77E524" w14:textId="32953F20" w:rsidR="00A7360D" w:rsidRDefault="00A7360D" w:rsidP="00601107">
      <w:pPr>
        <w:spacing w:line="360" w:lineRule="auto"/>
        <w:jc w:val="both"/>
      </w:pPr>
      <w:r>
        <w:t>The results of the mechanical testing of footwear samples are presented with respect to the four torque</w:t>
      </w:r>
      <w:r w:rsidR="00A956BD">
        <w:t xml:space="preserve"> </w:t>
      </w:r>
      <w:r>
        <w:t xml:space="preserve">loading scenarios, forefoot flexion, midfoot torsion, ankle inversion/eversion and ankle plantar/dorsi flexion. The effects of the design characteristics of the footwear on their mechanical stiffness will be considered through a comparison of the max mean torque compared to the respective control for the OSSTF range N1 for </w:t>
      </w:r>
      <w:proofErr w:type="spellStart"/>
      <w:r>
        <w:t>Nimco</w:t>
      </w:r>
      <w:proofErr w:type="spellEnd"/>
      <w:r>
        <w:t xml:space="preserve"> and P1 for </w:t>
      </w:r>
      <w:proofErr w:type="spellStart"/>
      <w:r>
        <w:t>Piedro</w:t>
      </w:r>
      <w:proofErr w:type="spellEnd"/>
      <w:r w:rsidR="00C47CAE">
        <w:t>,</w:t>
      </w:r>
      <w:r>
        <w:t xml:space="preserve"> given as % of the control. Comparison will also be given with respect to the standard retail boot SRB to the control of each OSSTF footwear range. The significance of the design characteristics will be inferred from the standard deviation. The consistency and precision of the testing protocol will be considered through the % standard error of the mean across the range of footwear with agreed tolerance of +/- 5% as agreed in the protocol outlined in Chapter </w:t>
      </w:r>
      <w:r>
        <w:fldChar w:fldCharType="begin"/>
      </w:r>
      <w:r>
        <w:instrText xml:space="preserve"> REF _Ref137311990 \r \h  \* MERGEFORMAT </w:instrText>
      </w:r>
      <w:r>
        <w:fldChar w:fldCharType="separate"/>
      </w:r>
      <w:r w:rsidR="00AB0B95">
        <w:t>6</w:t>
      </w:r>
      <w:r>
        <w:fldChar w:fldCharType="end"/>
      </w:r>
      <w:r w:rsidR="00C47CAE">
        <w:t>.</w:t>
      </w:r>
      <w:r>
        <w:t xml:space="preserve"> </w:t>
      </w:r>
    </w:p>
    <w:p w14:paraId="659E9814" w14:textId="77777777" w:rsidR="00A7360D" w:rsidRDefault="00A7360D" w:rsidP="00601107">
      <w:pPr>
        <w:spacing w:line="360" w:lineRule="auto"/>
        <w:jc w:val="both"/>
      </w:pPr>
    </w:p>
    <w:p w14:paraId="103D16CD" w14:textId="77777777" w:rsidR="00A7360D" w:rsidRPr="0097198C" w:rsidRDefault="00A7360D">
      <w:pPr>
        <w:pStyle w:val="Heading4"/>
        <w:numPr>
          <w:ilvl w:val="3"/>
          <w:numId w:val="29"/>
        </w:numPr>
        <w:spacing w:line="360" w:lineRule="auto"/>
        <w:jc w:val="both"/>
      </w:pPr>
      <w:bookmarkStart w:id="312" w:name="_Toc156403528"/>
      <w:r>
        <w:lastRenderedPageBreak/>
        <w:t>Forefoot flexion torque loading</w:t>
      </w:r>
      <w:bookmarkEnd w:id="312"/>
    </w:p>
    <w:p w14:paraId="327459C4" w14:textId="135291B6" w:rsidR="00A7360D" w:rsidRPr="002D4765" w:rsidRDefault="00A7360D" w:rsidP="004E2A74">
      <w:pPr>
        <w:spacing w:line="360" w:lineRule="auto"/>
        <w:jc w:val="both"/>
        <w:rPr>
          <w:rFonts w:cstheme="minorHAnsi"/>
        </w:rPr>
      </w:pPr>
      <w:r>
        <w:t>The maximum mean dorsiflexion torque for forefoot flexion torque loading for both ranges of OSSTF (</w:t>
      </w:r>
      <w:proofErr w:type="spellStart"/>
      <w:r>
        <w:t>Piedro</w:t>
      </w:r>
      <w:proofErr w:type="spellEnd"/>
      <w:r>
        <w:t xml:space="preserve"> and </w:t>
      </w:r>
      <w:proofErr w:type="spellStart"/>
      <w:r>
        <w:t>Nimco</w:t>
      </w:r>
      <w:proofErr w:type="spellEnd"/>
      <w:r>
        <w:t xml:space="preserve">) and the SRB are presented in </w:t>
      </w:r>
      <w:r w:rsidR="00AB4D30">
        <w:fldChar w:fldCharType="begin"/>
      </w:r>
      <w:r w:rsidR="00AB4D30">
        <w:instrText xml:space="preserve"> REF _Ref137313663 \h </w:instrText>
      </w:r>
      <w:r w:rsidR="00AB4D30">
        <w:fldChar w:fldCharType="separate"/>
      </w:r>
      <w:r w:rsidR="00AB4D30" w:rsidRPr="00E12D90">
        <w:t xml:space="preserve">Table </w:t>
      </w:r>
      <w:r w:rsidR="00AB4D30">
        <w:rPr>
          <w:noProof/>
        </w:rPr>
        <w:t>7</w:t>
      </w:r>
      <w:r w:rsidR="00AB4D30">
        <w:noBreakHyphen/>
      </w:r>
      <w:r w:rsidR="00AB4D30">
        <w:rPr>
          <w:noProof/>
        </w:rPr>
        <w:t>3</w:t>
      </w:r>
      <w:r w:rsidR="00AB4D30">
        <w:fldChar w:fldCharType="end"/>
      </w:r>
      <w:r>
        <w:t xml:space="preserve">. For the </w:t>
      </w:r>
      <w:proofErr w:type="spellStart"/>
      <w:r>
        <w:t>Nimco</w:t>
      </w:r>
      <w:proofErr w:type="spellEnd"/>
      <w:r>
        <w:t xml:space="preserve"> range, the control N1 </w:t>
      </w:r>
      <w:r w:rsidR="00C47CAE">
        <w:t>had</w:t>
      </w:r>
      <w:r>
        <w:t xml:space="preserve"> the highest mean torque value </w:t>
      </w:r>
      <w:r w:rsidR="00C47CAE">
        <w:t>at</w:t>
      </w:r>
      <w:r w:rsidR="00574233">
        <w:t xml:space="preserve"> </w:t>
      </w:r>
      <w:r>
        <w:t>12.39</w:t>
      </w:r>
      <w:r w:rsidR="00C47CAE">
        <w:t xml:space="preserve"> </w:t>
      </w:r>
      <w:r>
        <w:t xml:space="preserve">Nm however, most of the range was approximately 95% of the control value. Only </w:t>
      </w:r>
      <w:r w:rsidR="00C47CAE">
        <w:t>i</w:t>
      </w:r>
      <w:r>
        <w:t>n the N3 did there appear to be a notable difference</w:t>
      </w:r>
      <w:r w:rsidR="00DF2C6F">
        <w:t>.</w:t>
      </w:r>
      <w:r>
        <w:t xml:space="preserve"> </w:t>
      </w:r>
      <w:r w:rsidR="00C47CAE">
        <w:t>A</w:t>
      </w:r>
      <w:r>
        <w:t xml:space="preserve">ll of the </w:t>
      </w:r>
      <w:proofErr w:type="spellStart"/>
      <w:r>
        <w:t>Nimco</w:t>
      </w:r>
      <w:proofErr w:type="spellEnd"/>
      <w:r>
        <w:t xml:space="preserve"> footwear appeared to be stiffer than the SRB </w:t>
      </w:r>
      <w:r w:rsidR="00C47CAE">
        <w:t xml:space="preserve">by </w:t>
      </w:r>
      <w:r>
        <w:t>up to 15% (</w:t>
      </w:r>
      <w:r>
        <w:fldChar w:fldCharType="begin"/>
      </w:r>
      <w:r>
        <w:instrText xml:space="preserve"> REF _Ref137313663 \h  \* MERGEFORMAT </w:instrText>
      </w:r>
      <w:r>
        <w:fldChar w:fldCharType="separate"/>
      </w:r>
      <w:r w:rsidR="00DF2C6F" w:rsidRPr="00E12D90">
        <w:t xml:space="preserve">Table </w:t>
      </w:r>
      <w:r w:rsidR="00DF2C6F">
        <w:rPr>
          <w:noProof/>
        </w:rPr>
        <w:t>7</w:t>
      </w:r>
      <w:r w:rsidR="00DF2C6F">
        <w:rPr>
          <w:noProof/>
        </w:rPr>
        <w:noBreakHyphen/>
        <w:t>3</w:t>
      </w:r>
      <w:r>
        <w:fldChar w:fldCharType="end"/>
      </w:r>
      <w:r w:rsidR="00DF2C6F">
        <w:t>)</w:t>
      </w:r>
      <w:r>
        <w:t xml:space="preserve"> There was a greater range of values in the </w:t>
      </w:r>
      <w:proofErr w:type="spellStart"/>
      <w:r>
        <w:t>Piedro</w:t>
      </w:r>
      <w:proofErr w:type="spellEnd"/>
      <w:r>
        <w:t xml:space="preserve"> range than </w:t>
      </w:r>
      <w:proofErr w:type="spellStart"/>
      <w:r>
        <w:t>Nimco</w:t>
      </w:r>
      <w:proofErr w:type="spellEnd"/>
      <w:r w:rsidR="00C47CAE">
        <w:t>,</w:t>
      </w:r>
      <w:r>
        <w:t xml:space="preserve"> -12.84 (P1) to -10.39 (P4), with the control P1 being almost 20% stiffer in forefoot flexion than P4. However, samples P2 to P3 were roughly comparable 91 -97% of. </w:t>
      </w:r>
      <w:r w:rsidR="00B55CFE">
        <w:t xml:space="preserve">the P1 control </w:t>
      </w:r>
      <w:r w:rsidR="0046476D">
        <w:t xml:space="preserve">value. </w:t>
      </w:r>
      <w:r>
        <w:t xml:space="preserve">Generally, the </w:t>
      </w:r>
      <w:proofErr w:type="spellStart"/>
      <w:r>
        <w:t>Piedro</w:t>
      </w:r>
      <w:proofErr w:type="spellEnd"/>
      <w:r>
        <w:t xml:space="preserve"> range was significantly stiffer in forefoot flexion than the SRB by up to 18%, except the </w:t>
      </w:r>
      <w:proofErr w:type="spellStart"/>
      <w:r>
        <w:t>Piedro</w:t>
      </w:r>
      <w:proofErr w:type="spellEnd"/>
      <w:r>
        <w:t xml:space="preserve"> shoe with the narrower outsole P4</w:t>
      </w:r>
      <w:r w:rsidR="00AB4D30">
        <w:t>.</w:t>
      </w:r>
      <w:r>
        <w:t xml:space="preserve"> In consideration of the precision of the forefoot flexion torque measurement protocol across various footwear ranges and designs, the % standard error of the mean for </w:t>
      </w:r>
      <w:r w:rsidR="00C47CAE" w:rsidRPr="002D4765">
        <w:rPr>
          <w:rFonts w:cstheme="minorHAnsi"/>
        </w:rPr>
        <w:t>f</w:t>
      </w:r>
      <w:r w:rsidRPr="002D4765">
        <w:rPr>
          <w:rFonts w:cstheme="minorHAnsi"/>
        </w:rPr>
        <w:t>orefoot flexion torque loading across all the footwear ranges ranged between 1.29 and 0.48%; this was comparable with the values in the protocol and within the tolerance values set.</w:t>
      </w:r>
    </w:p>
    <w:p w14:paraId="34A4788A" w14:textId="741F4FFA" w:rsidR="00A7360D" w:rsidRPr="00E12D90" w:rsidRDefault="00A7360D" w:rsidP="00A7360D">
      <w:pPr>
        <w:pStyle w:val="Caption"/>
      </w:pPr>
      <w:bookmarkStart w:id="313" w:name="_Ref137313663"/>
      <w:bookmarkStart w:id="314" w:name="_Toc156393263"/>
      <w:r w:rsidRPr="00E12D90">
        <w:t xml:space="preserve">Table </w:t>
      </w:r>
      <w:fldSimple w:instr=" STYLEREF 1 \s ">
        <w:r w:rsidR="004871A6">
          <w:rPr>
            <w:noProof/>
          </w:rPr>
          <w:t>7</w:t>
        </w:r>
      </w:fldSimple>
      <w:r w:rsidR="003F38BD">
        <w:noBreakHyphen/>
      </w:r>
      <w:fldSimple w:instr=" SEQ Table \* ARABIC \s 1 ">
        <w:r w:rsidR="004871A6">
          <w:rPr>
            <w:noProof/>
          </w:rPr>
          <w:t>3</w:t>
        </w:r>
      </w:fldSimple>
      <w:bookmarkEnd w:id="313"/>
      <w:r w:rsidRPr="00E12D90">
        <w:t xml:space="preserve"> Mean</w:t>
      </w:r>
      <w:r>
        <w:t>,</w:t>
      </w:r>
      <w:r w:rsidRPr="00E12D90">
        <w:t xml:space="preserve"> standard deviation and standard error of maximum Forefoot flexion torque loading scenarios for OSSTF and standard retail boot samples</w:t>
      </w:r>
      <w:bookmarkEnd w:id="314"/>
    </w:p>
    <w:tbl>
      <w:tblPr>
        <w:tblStyle w:val="TableGrid"/>
        <w:tblW w:w="0" w:type="auto"/>
        <w:tblLook w:val="04A0" w:firstRow="1" w:lastRow="0" w:firstColumn="1" w:lastColumn="0" w:noHBand="0" w:noVBand="1"/>
      </w:tblPr>
      <w:tblGrid>
        <w:gridCol w:w="1271"/>
        <w:gridCol w:w="1891"/>
        <w:gridCol w:w="1228"/>
        <w:gridCol w:w="1644"/>
        <w:gridCol w:w="1125"/>
        <w:gridCol w:w="1329"/>
      </w:tblGrid>
      <w:tr w:rsidR="00A7360D" w:rsidRPr="002D4765" w14:paraId="382A7BE4" w14:textId="77777777" w:rsidTr="009B3ED5">
        <w:trPr>
          <w:trHeight w:val="300"/>
        </w:trPr>
        <w:tc>
          <w:tcPr>
            <w:tcW w:w="8488" w:type="dxa"/>
            <w:gridSpan w:val="6"/>
            <w:shd w:val="clear" w:color="auto" w:fill="A6A6A6" w:themeFill="background1" w:themeFillShade="A6"/>
            <w:noWrap/>
            <w:hideMark/>
          </w:tcPr>
          <w:p w14:paraId="24B112C9" w14:textId="77777777" w:rsidR="00A7360D" w:rsidRPr="002D4765" w:rsidRDefault="00A7360D" w:rsidP="009B3ED5">
            <w:pPr>
              <w:jc w:val="center"/>
              <w:rPr>
                <w:rFonts w:cstheme="minorHAnsi"/>
                <w:b/>
                <w:sz w:val="20"/>
                <w:szCs w:val="20"/>
              </w:rPr>
            </w:pPr>
            <w:r w:rsidRPr="002D4765">
              <w:rPr>
                <w:rFonts w:cstheme="minorHAnsi"/>
                <w:b/>
                <w:sz w:val="20"/>
                <w:szCs w:val="20"/>
              </w:rPr>
              <w:t>Forefoot Flexion</w:t>
            </w:r>
          </w:p>
        </w:tc>
      </w:tr>
      <w:tr w:rsidR="00A7360D" w:rsidRPr="002D4765" w14:paraId="791CFB9A" w14:textId="77777777" w:rsidTr="009B3ED5">
        <w:trPr>
          <w:trHeight w:val="640"/>
        </w:trPr>
        <w:tc>
          <w:tcPr>
            <w:tcW w:w="1271" w:type="dxa"/>
            <w:shd w:val="clear" w:color="auto" w:fill="BFBFBF" w:themeFill="background1" w:themeFillShade="BF"/>
            <w:noWrap/>
            <w:hideMark/>
          </w:tcPr>
          <w:p w14:paraId="50DFAF9F" w14:textId="77777777" w:rsidR="00A7360D" w:rsidRPr="002D4765" w:rsidRDefault="00A7360D" w:rsidP="009B3ED5">
            <w:pPr>
              <w:rPr>
                <w:rFonts w:cstheme="minorHAnsi"/>
                <w:sz w:val="20"/>
                <w:szCs w:val="20"/>
              </w:rPr>
            </w:pPr>
            <w:r w:rsidRPr="002D4765">
              <w:rPr>
                <w:rFonts w:cstheme="minorHAnsi"/>
                <w:sz w:val="20"/>
                <w:szCs w:val="20"/>
              </w:rPr>
              <w:t>Footwear</w:t>
            </w:r>
          </w:p>
        </w:tc>
        <w:tc>
          <w:tcPr>
            <w:tcW w:w="1891" w:type="dxa"/>
            <w:shd w:val="clear" w:color="auto" w:fill="BFBFBF" w:themeFill="background1" w:themeFillShade="BF"/>
            <w:hideMark/>
          </w:tcPr>
          <w:p w14:paraId="30613FC7" w14:textId="08A1AC96" w:rsidR="00A7360D" w:rsidRPr="002D4765" w:rsidRDefault="00A7360D" w:rsidP="009B3ED5">
            <w:pPr>
              <w:rPr>
                <w:rFonts w:cstheme="minorHAnsi"/>
                <w:sz w:val="20"/>
                <w:szCs w:val="20"/>
              </w:rPr>
            </w:pPr>
            <w:r w:rsidRPr="002D4765">
              <w:rPr>
                <w:rFonts w:cstheme="minorHAnsi"/>
                <w:sz w:val="20"/>
                <w:szCs w:val="20"/>
              </w:rPr>
              <w:t xml:space="preserve">Max Mean Dorsiflexion Torque </w:t>
            </w:r>
            <w:r w:rsidR="00DF1603" w:rsidRPr="002D4765">
              <w:rPr>
                <w:rFonts w:cstheme="minorHAnsi"/>
                <w:sz w:val="20"/>
                <w:szCs w:val="20"/>
              </w:rPr>
              <w:t>(</w:t>
            </w:r>
            <w:r w:rsidRPr="002D4765">
              <w:rPr>
                <w:rFonts w:cstheme="minorHAnsi"/>
                <w:sz w:val="20"/>
                <w:szCs w:val="20"/>
              </w:rPr>
              <w:t>Nm</w:t>
            </w:r>
            <w:r w:rsidR="00DF1603" w:rsidRPr="002D4765">
              <w:rPr>
                <w:rFonts w:cstheme="minorHAnsi"/>
                <w:sz w:val="20"/>
                <w:szCs w:val="20"/>
              </w:rPr>
              <w:t>)</w:t>
            </w:r>
          </w:p>
        </w:tc>
        <w:tc>
          <w:tcPr>
            <w:tcW w:w="1228" w:type="dxa"/>
            <w:shd w:val="clear" w:color="auto" w:fill="BFBFBF" w:themeFill="background1" w:themeFillShade="BF"/>
            <w:hideMark/>
          </w:tcPr>
          <w:p w14:paraId="1DD8870B" w14:textId="09B5E448" w:rsidR="00A7360D" w:rsidRPr="002D4765" w:rsidRDefault="00A7360D" w:rsidP="009B3ED5">
            <w:pPr>
              <w:rPr>
                <w:rFonts w:cstheme="minorHAnsi"/>
                <w:sz w:val="20"/>
                <w:szCs w:val="20"/>
              </w:rPr>
            </w:pPr>
            <w:r w:rsidRPr="002D4765">
              <w:rPr>
                <w:rFonts w:cstheme="minorHAnsi"/>
                <w:sz w:val="20"/>
                <w:szCs w:val="20"/>
              </w:rPr>
              <w:t>Standard Deviation +/-</w:t>
            </w:r>
            <w:r w:rsidR="00C9525F" w:rsidRPr="002D4765">
              <w:rPr>
                <w:rFonts w:cstheme="minorHAnsi"/>
                <w:sz w:val="20"/>
                <w:szCs w:val="20"/>
              </w:rPr>
              <w:t xml:space="preserve"> (Nm)</w:t>
            </w:r>
          </w:p>
        </w:tc>
        <w:tc>
          <w:tcPr>
            <w:tcW w:w="1644" w:type="dxa"/>
            <w:shd w:val="clear" w:color="auto" w:fill="BFBFBF" w:themeFill="background1" w:themeFillShade="BF"/>
            <w:hideMark/>
          </w:tcPr>
          <w:p w14:paraId="16C16AFE" w14:textId="2A2D5B90" w:rsidR="00A7360D" w:rsidRPr="002D4765" w:rsidRDefault="00A7360D" w:rsidP="009B3ED5">
            <w:pPr>
              <w:rPr>
                <w:rFonts w:cstheme="minorHAnsi"/>
                <w:sz w:val="20"/>
                <w:szCs w:val="20"/>
              </w:rPr>
            </w:pPr>
            <w:r w:rsidRPr="002D4765">
              <w:rPr>
                <w:rFonts w:cstheme="minorHAnsi"/>
                <w:sz w:val="20"/>
                <w:szCs w:val="20"/>
              </w:rPr>
              <w:t>Standard Error of mean +/-</w:t>
            </w:r>
            <w:r w:rsidR="00C9525F" w:rsidRPr="002D4765">
              <w:rPr>
                <w:rFonts w:cstheme="minorHAnsi"/>
                <w:sz w:val="20"/>
                <w:szCs w:val="20"/>
              </w:rPr>
              <w:t xml:space="preserve"> (Nm)</w:t>
            </w:r>
          </w:p>
        </w:tc>
        <w:tc>
          <w:tcPr>
            <w:tcW w:w="1125" w:type="dxa"/>
            <w:shd w:val="clear" w:color="auto" w:fill="BFBFBF" w:themeFill="background1" w:themeFillShade="BF"/>
            <w:hideMark/>
          </w:tcPr>
          <w:p w14:paraId="15325C61" w14:textId="77777777" w:rsidR="00A7360D" w:rsidRPr="002D4765" w:rsidRDefault="00A7360D" w:rsidP="009B3ED5">
            <w:pPr>
              <w:rPr>
                <w:rFonts w:cstheme="minorHAnsi"/>
                <w:sz w:val="20"/>
                <w:szCs w:val="20"/>
              </w:rPr>
            </w:pPr>
            <w:r w:rsidRPr="002D4765">
              <w:rPr>
                <w:rFonts w:cstheme="minorHAnsi"/>
                <w:sz w:val="20"/>
                <w:szCs w:val="20"/>
              </w:rPr>
              <w:t>% Error of the mean</w:t>
            </w:r>
          </w:p>
        </w:tc>
        <w:tc>
          <w:tcPr>
            <w:tcW w:w="1329" w:type="dxa"/>
            <w:shd w:val="clear" w:color="auto" w:fill="BFBFBF" w:themeFill="background1" w:themeFillShade="BF"/>
            <w:hideMark/>
          </w:tcPr>
          <w:p w14:paraId="0093EC73" w14:textId="77777777" w:rsidR="00F465FD" w:rsidRPr="002D4765" w:rsidRDefault="00A7360D" w:rsidP="009B3ED5">
            <w:pPr>
              <w:rPr>
                <w:rFonts w:cstheme="minorHAnsi"/>
                <w:sz w:val="20"/>
                <w:szCs w:val="20"/>
              </w:rPr>
            </w:pPr>
            <w:r w:rsidRPr="002D4765">
              <w:rPr>
                <w:rFonts w:cstheme="minorHAnsi"/>
                <w:sz w:val="20"/>
                <w:szCs w:val="20"/>
              </w:rPr>
              <w:t xml:space="preserve">% Torque of control </w:t>
            </w:r>
          </w:p>
          <w:p w14:paraId="480EC15E" w14:textId="63945833" w:rsidR="00A7360D" w:rsidRPr="002D4765" w:rsidRDefault="00A7360D" w:rsidP="009B3ED5">
            <w:pPr>
              <w:rPr>
                <w:rFonts w:cstheme="minorHAnsi"/>
                <w:sz w:val="20"/>
                <w:szCs w:val="20"/>
              </w:rPr>
            </w:pPr>
          </w:p>
        </w:tc>
      </w:tr>
      <w:tr w:rsidR="00A7360D" w:rsidRPr="002D4765" w14:paraId="3CB28AB4" w14:textId="77777777" w:rsidTr="009B3ED5">
        <w:trPr>
          <w:trHeight w:val="300"/>
        </w:trPr>
        <w:tc>
          <w:tcPr>
            <w:tcW w:w="1271" w:type="dxa"/>
            <w:shd w:val="clear" w:color="auto" w:fill="D9D9D9" w:themeFill="background1" w:themeFillShade="D9"/>
            <w:noWrap/>
            <w:hideMark/>
          </w:tcPr>
          <w:p w14:paraId="67ED3595" w14:textId="77777777" w:rsidR="00A7360D" w:rsidRPr="002D4765" w:rsidRDefault="00A7360D" w:rsidP="009B3ED5">
            <w:pPr>
              <w:rPr>
                <w:rFonts w:cstheme="minorHAnsi"/>
                <w:sz w:val="20"/>
                <w:szCs w:val="20"/>
              </w:rPr>
            </w:pPr>
            <w:proofErr w:type="spellStart"/>
            <w:r w:rsidRPr="002D4765">
              <w:rPr>
                <w:rFonts w:cstheme="minorHAnsi"/>
                <w:sz w:val="20"/>
                <w:szCs w:val="20"/>
              </w:rPr>
              <w:t>Nimco</w:t>
            </w:r>
            <w:proofErr w:type="spellEnd"/>
          </w:p>
        </w:tc>
        <w:tc>
          <w:tcPr>
            <w:tcW w:w="1891" w:type="dxa"/>
            <w:shd w:val="clear" w:color="auto" w:fill="D9D9D9" w:themeFill="background1" w:themeFillShade="D9"/>
            <w:hideMark/>
          </w:tcPr>
          <w:p w14:paraId="122D920A" w14:textId="77777777" w:rsidR="00A7360D" w:rsidRPr="002D4765" w:rsidRDefault="00A7360D" w:rsidP="009B3ED5">
            <w:pPr>
              <w:rPr>
                <w:rFonts w:cstheme="minorHAnsi"/>
                <w:sz w:val="20"/>
                <w:szCs w:val="20"/>
              </w:rPr>
            </w:pPr>
            <w:r w:rsidRPr="002D4765">
              <w:rPr>
                <w:rFonts w:cstheme="minorHAnsi"/>
                <w:sz w:val="20"/>
                <w:szCs w:val="20"/>
              </w:rPr>
              <w:t> </w:t>
            </w:r>
          </w:p>
        </w:tc>
        <w:tc>
          <w:tcPr>
            <w:tcW w:w="1228" w:type="dxa"/>
            <w:shd w:val="clear" w:color="auto" w:fill="D9D9D9" w:themeFill="background1" w:themeFillShade="D9"/>
            <w:noWrap/>
            <w:hideMark/>
          </w:tcPr>
          <w:p w14:paraId="7948353D" w14:textId="77777777" w:rsidR="00A7360D" w:rsidRPr="002D4765" w:rsidRDefault="00A7360D" w:rsidP="009B3ED5">
            <w:pPr>
              <w:rPr>
                <w:rFonts w:cstheme="minorHAnsi"/>
                <w:sz w:val="20"/>
                <w:szCs w:val="20"/>
              </w:rPr>
            </w:pPr>
            <w:r w:rsidRPr="002D4765">
              <w:rPr>
                <w:rFonts w:cstheme="minorHAnsi"/>
                <w:sz w:val="20"/>
                <w:szCs w:val="20"/>
              </w:rPr>
              <w:t> </w:t>
            </w:r>
          </w:p>
        </w:tc>
        <w:tc>
          <w:tcPr>
            <w:tcW w:w="1644" w:type="dxa"/>
            <w:shd w:val="clear" w:color="auto" w:fill="D9D9D9" w:themeFill="background1" w:themeFillShade="D9"/>
            <w:noWrap/>
            <w:hideMark/>
          </w:tcPr>
          <w:p w14:paraId="622F5A6C" w14:textId="77777777" w:rsidR="00A7360D" w:rsidRPr="002D4765" w:rsidRDefault="00A7360D" w:rsidP="009B3ED5">
            <w:pPr>
              <w:rPr>
                <w:rFonts w:cstheme="minorHAnsi"/>
                <w:sz w:val="20"/>
                <w:szCs w:val="20"/>
              </w:rPr>
            </w:pPr>
            <w:r w:rsidRPr="002D4765">
              <w:rPr>
                <w:rFonts w:cstheme="minorHAnsi"/>
                <w:sz w:val="20"/>
                <w:szCs w:val="20"/>
              </w:rPr>
              <w:t> </w:t>
            </w:r>
          </w:p>
        </w:tc>
        <w:tc>
          <w:tcPr>
            <w:tcW w:w="1125" w:type="dxa"/>
            <w:shd w:val="clear" w:color="auto" w:fill="D9D9D9" w:themeFill="background1" w:themeFillShade="D9"/>
            <w:noWrap/>
            <w:hideMark/>
          </w:tcPr>
          <w:p w14:paraId="4DACC56A" w14:textId="77777777" w:rsidR="00A7360D" w:rsidRPr="002D4765" w:rsidRDefault="00A7360D" w:rsidP="009B3ED5">
            <w:pPr>
              <w:rPr>
                <w:rFonts w:cstheme="minorHAnsi"/>
                <w:sz w:val="20"/>
                <w:szCs w:val="20"/>
              </w:rPr>
            </w:pPr>
            <w:r w:rsidRPr="002D4765">
              <w:rPr>
                <w:rFonts w:cstheme="minorHAnsi"/>
                <w:sz w:val="20"/>
                <w:szCs w:val="20"/>
              </w:rPr>
              <w:t> </w:t>
            </w:r>
          </w:p>
        </w:tc>
        <w:tc>
          <w:tcPr>
            <w:tcW w:w="1329" w:type="dxa"/>
            <w:shd w:val="clear" w:color="auto" w:fill="D9D9D9" w:themeFill="background1" w:themeFillShade="D9"/>
            <w:noWrap/>
            <w:hideMark/>
          </w:tcPr>
          <w:p w14:paraId="781E47B9" w14:textId="2FE605BB" w:rsidR="00A7360D" w:rsidRPr="002D4765" w:rsidRDefault="00A7360D" w:rsidP="009B3ED5">
            <w:pPr>
              <w:rPr>
                <w:rFonts w:cstheme="minorHAnsi"/>
                <w:sz w:val="20"/>
                <w:szCs w:val="20"/>
              </w:rPr>
            </w:pPr>
            <w:r w:rsidRPr="002D4765">
              <w:rPr>
                <w:rFonts w:cstheme="minorHAnsi"/>
                <w:sz w:val="20"/>
                <w:szCs w:val="20"/>
              </w:rPr>
              <w:t> </w:t>
            </w:r>
            <w:r w:rsidR="00E17287" w:rsidRPr="002D4765">
              <w:rPr>
                <w:rFonts w:cstheme="minorHAnsi"/>
                <w:sz w:val="20"/>
                <w:szCs w:val="20"/>
              </w:rPr>
              <w:t>% Torque N1</w:t>
            </w:r>
          </w:p>
        </w:tc>
      </w:tr>
      <w:tr w:rsidR="00A7360D" w:rsidRPr="002D4765" w14:paraId="0D2AEEB8" w14:textId="77777777" w:rsidTr="009B3ED5">
        <w:trPr>
          <w:trHeight w:val="300"/>
        </w:trPr>
        <w:tc>
          <w:tcPr>
            <w:tcW w:w="1271" w:type="dxa"/>
            <w:noWrap/>
            <w:hideMark/>
          </w:tcPr>
          <w:p w14:paraId="287FF708" w14:textId="77777777" w:rsidR="00A7360D" w:rsidRPr="002D4765" w:rsidRDefault="00A7360D" w:rsidP="009B3ED5">
            <w:pPr>
              <w:rPr>
                <w:rFonts w:cstheme="minorHAnsi"/>
                <w:sz w:val="20"/>
                <w:szCs w:val="20"/>
              </w:rPr>
            </w:pPr>
            <w:r w:rsidRPr="002D4765">
              <w:rPr>
                <w:rFonts w:cstheme="minorHAnsi"/>
                <w:sz w:val="20"/>
                <w:szCs w:val="20"/>
              </w:rPr>
              <w:t>N1</w:t>
            </w:r>
          </w:p>
        </w:tc>
        <w:tc>
          <w:tcPr>
            <w:tcW w:w="1891" w:type="dxa"/>
            <w:noWrap/>
            <w:hideMark/>
          </w:tcPr>
          <w:p w14:paraId="5034A700" w14:textId="77777777" w:rsidR="00A7360D" w:rsidRPr="002D4765" w:rsidRDefault="00A7360D" w:rsidP="009B3ED5">
            <w:pPr>
              <w:rPr>
                <w:rFonts w:cstheme="minorHAnsi"/>
                <w:sz w:val="20"/>
                <w:szCs w:val="20"/>
              </w:rPr>
            </w:pPr>
            <w:r w:rsidRPr="002D4765">
              <w:rPr>
                <w:rFonts w:cstheme="minorHAnsi"/>
                <w:sz w:val="20"/>
                <w:szCs w:val="20"/>
              </w:rPr>
              <w:t>-12.39</w:t>
            </w:r>
          </w:p>
        </w:tc>
        <w:tc>
          <w:tcPr>
            <w:tcW w:w="1228" w:type="dxa"/>
            <w:noWrap/>
            <w:hideMark/>
          </w:tcPr>
          <w:p w14:paraId="0EF79494" w14:textId="77777777" w:rsidR="00A7360D" w:rsidRPr="002D4765" w:rsidRDefault="00A7360D" w:rsidP="009B3ED5">
            <w:pPr>
              <w:rPr>
                <w:rFonts w:cstheme="minorHAnsi"/>
                <w:sz w:val="20"/>
                <w:szCs w:val="20"/>
              </w:rPr>
            </w:pPr>
            <w:r w:rsidRPr="002D4765">
              <w:rPr>
                <w:rFonts w:cstheme="minorHAnsi"/>
                <w:sz w:val="20"/>
                <w:szCs w:val="20"/>
              </w:rPr>
              <w:t>0.19</w:t>
            </w:r>
          </w:p>
        </w:tc>
        <w:tc>
          <w:tcPr>
            <w:tcW w:w="1644" w:type="dxa"/>
            <w:noWrap/>
            <w:hideMark/>
          </w:tcPr>
          <w:p w14:paraId="4B0BA29E" w14:textId="77777777" w:rsidR="00A7360D" w:rsidRPr="002D4765" w:rsidRDefault="00A7360D" w:rsidP="009B3ED5">
            <w:pPr>
              <w:rPr>
                <w:rFonts w:cstheme="minorHAnsi"/>
                <w:sz w:val="20"/>
                <w:szCs w:val="20"/>
              </w:rPr>
            </w:pPr>
            <w:r w:rsidRPr="002D4765">
              <w:rPr>
                <w:rFonts w:cstheme="minorHAnsi"/>
                <w:sz w:val="20"/>
                <w:szCs w:val="20"/>
              </w:rPr>
              <w:t>0.06</w:t>
            </w:r>
          </w:p>
        </w:tc>
        <w:tc>
          <w:tcPr>
            <w:tcW w:w="1125" w:type="dxa"/>
            <w:noWrap/>
            <w:hideMark/>
          </w:tcPr>
          <w:p w14:paraId="186A71B9" w14:textId="77777777" w:rsidR="00A7360D" w:rsidRPr="002D4765" w:rsidRDefault="00A7360D" w:rsidP="009B3ED5">
            <w:pPr>
              <w:rPr>
                <w:rFonts w:cstheme="minorHAnsi"/>
                <w:sz w:val="20"/>
                <w:szCs w:val="20"/>
              </w:rPr>
            </w:pPr>
            <w:r w:rsidRPr="002D4765">
              <w:rPr>
                <w:rFonts w:cstheme="minorHAnsi"/>
                <w:sz w:val="20"/>
                <w:szCs w:val="20"/>
              </w:rPr>
              <w:t>0.48%</w:t>
            </w:r>
          </w:p>
        </w:tc>
        <w:tc>
          <w:tcPr>
            <w:tcW w:w="1329" w:type="dxa"/>
            <w:shd w:val="clear" w:color="auto" w:fill="D9D9D9" w:themeFill="background1" w:themeFillShade="D9"/>
            <w:noWrap/>
            <w:hideMark/>
          </w:tcPr>
          <w:p w14:paraId="46999661" w14:textId="77777777" w:rsidR="00A7360D" w:rsidRPr="002D4765" w:rsidRDefault="00A7360D" w:rsidP="009B3ED5">
            <w:pPr>
              <w:rPr>
                <w:rFonts w:cstheme="minorHAnsi"/>
                <w:sz w:val="20"/>
                <w:szCs w:val="20"/>
              </w:rPr>
            </w:pPr>
            <w:r w:rsidRPr="002D4765">
              <w:rPr>
                <w:rFonts w:cstheme="minorHAnsi"/>
                <w:sz w:val="20"/>
                <w:szCs w:val="20"/>
              </w:rPr>
              <w:t> </w:t>
            </w:r>
          </w:p>
        </w:tc>
      </w:tr>
      <w:tr w:rsidR="00A7360D" w:rsidRPr="002D4765" w14:paraId="450EC00D" w14:textId="77777777" w:rsidTr="009B3ED5">
        <w:trPr>
          <w:trHeight w:val="300"/>
        </w:trPr>
        <w:tc>
          <w:tcPr>
            <w:tcW w:w="1271" w:type="dxa"/>
            <w:noWrap/>
            <w:hideMark/>
          </w:tcPr>
          <w:p w14:paraId="4314B666" w14:textId="77777777" w:rsidR="00A7360D" w:rsidRPr="002D4765" w:rsidRDefault="00A7360D" w:rsidP="009B3ED5">
            <w:pPr>
              <w:rPr>
                <w:rFonts w:cstheme="minorHAnsi"/>
                <w:sz w:val="20"/>
                <w:szCs w:val="20"/>
              </w:rPr>
            </w:pPr>
            <w:r w:rsidRPr="002D4765">
              <w:rPr>
                <w:rFonts w:cstheme="minorHAnsi"/>
                <w:sz w:val="20"/>
                <w:szCs w:val="20"/>
              </w:rPr>
              <w:t>N2</w:t>
            </w:r>
          </w:p>
        </w:tc>
        <w:tc>
          <w:tcPr>
            <w:tcW w:w="1891" w:type="dxa"/>
            <w:noWrap/>
            <w:hideMark/>
          </w:tcPr>
          <w:p w14:paraId="0CA651AE" w14:textId="77777777" w:rsidR="00A7360D" w:rsidRPr="002D4765" w:rsidRDefault="00A7360D" w:rsidP="009B3ED5">
            <w:pPr>
              <w:rPr>
                <w:rFonts w:cstheme="minorHAnsi"/>
                <w:sz w:val="20"/>
                <w:szCs w:val="20"/>
              </w:rPr>
            </w:pPr>
            <w:r w:rsidRPr="002D4765">
              <w:rPr>
                <w:rFonts w:cstheme="minorHAnsi"/>
                <w:sz w:val="20"/>
                <w:szCs w:val="20"/>
              </w:rPr>
              <w:t>-12.12</w:t>
            </w:r>
          </w:p>
        </w:tc>
        <w:tc>
          <w:tcPr>
            <w:tcW w:w="1228" w:type="dxa"/>
            <w:noWrap/>
            <w:hideMark/>
          </w:tcPr>
          <w:p w14:paraId="639845E4" w14:textId="77777777" w:rsidR="00A7360D" w:rsidRPr="002D4765" w:rsidRDefault="00A7360D" w:rsidP="009B3ED5">
            <w:pPr>
              <w:rPr>
                <w:rFonts w:cstheme="minorHAnsi"/>
                <w:sz w:val="20"/>
                <w:szCs w:val="20"/>
              </w:rPr>
            </w:pPr>
            <w:r w:rsidRPr="002D4765">
              <w:rPr>
                <w:rFonts w:cstheme="minorHAnsi"/>
                <w:sz w:val="20"/>
                <w:szCs w:val="20"/>
              </w:rPr>
              <w:t>0.49</w:t>
            </w:r>
          </w:p>
        </w:tc>
        <w:tc>
          <w:tcPr>
            <w:tcW w:w="1644" w:type="dxa"/>
            <w:noWrap/>
            <w:hideMark/>
          </w:tcPr>
          <w:p w14:paraId="63BE392E" w14:textId="77777777" w:rsidR="00A7360D" w:rsidRPr="002D4765" w:rsidRDefault="00A7360D" w:rsidP="009B3ED5">
            <w:pPr>
              <w:rPr>
                <w:rFonts w:cstheme="minorHAnsi"/>
                <w:sz w:val="20"/>
                <w:szCs w:val="20"/>
              </w:rPr>
            </w:pPr>
            <w:r w:rsidRPr="002D4765">
              <w:rPr>
                <w:rFonts w:cstheme="minorHAnsi"/>
                <w:sz w:val="20"/>
                <w:szCs w:val="20"/>
              </w:rPr>
              <w:t>0.15</w:t>
            </w:r>
          </w:p>
        </w:tc>
        <w:tc>
          <w:tcPr>
            <w:tcW w:w="1125" w:type="dxa"/>
            <w:noWrap/>
            <w:hideMark/>
          </w:tcPr>
          <w:p w14:paraId="13A4957F" w14:textId="77777777" w:rsidR="00A7360D" w:rsidRPr="002D4765" w:rsidRDefault="00A7360D" w:rsidP="009B3ED5">
            <w:pPr>
              <w:rPr>
                <w:rFonts w:cstheme="minorHAnsi"/>
                <w:sz w:val="20"/>
                <w:szCs w:val="20"/>
              </w:rPr>
            </w:pPr>
            <w:r w:rsidRPr="002D4765">
              <w:rPr>
                <w:rFonts w:cstheme="minorHAnsi"/>
                <w:sz w:val="20"/>
                <w:szCs w:val="20"/>
              </w:rPr>
              <w:t>1.24%</w:t>
            </w:r>
          </w:p>
        </w:tc>
        <w:tc>
          <w:tcPr>
            <w:tcW w:w="1329" w:type="dxa"/>
            <w:noWrap/>
            <w:hideMark/>
          </w:tcPr>
          <w:p w14:paraId="2C07DF50" w14:textId="77777777" w:rsidR="00A7360D" w:rsidRPr="002D4765" w:rsidRDefault="00A7360D" w:rsidP="009B3ED5">
            <w:pPr>
              <w:rPr>
                <w:rFonts w:cstheme="minorHAnsi"/>
                <w:sz w:val="20"/>
                <w:szCs w:val="20"/>
              </w:rPr>
            </w:pPr>
            <w:r w:rsidRPr="002D4765">
              <w:rPr>
                <w:rFonts w:cstheme="minorHAnsi"/>
                <w:sz w:val="20"/>
                <w:szCs w:val="20"/>
              </w:rPr>
              <w:t>97.82%</w:t>
            </w:r>
          </w:p>
        </w:tc>
      </w:tr>
      <w:tr w:rsidR="00A7360D" w:rsidRPr="002D4765" w14:paraId="67129C16" w14:textId="77777777" w:rsidTr="009B3ED5">
        <w:trPr>
          <w:trHeight w:val="300"/>
        </w:trPr>
        <w:tc>
          <w:tcPr>
            <w:tcW w:w="1271" w:type="dxa"/>
            <w:noWrap/>
            <w:hideMark/>
          </w:tcPr>
          <w:p w14:paraId="61EA9135" w14:textId="77777777" w:rsidR="00A7360D" w:rsidRPr="002D4765" w:rsidRDefault="00A7360D" w:rsidP="009B3ED5">
            <w:pPr>
              <w:rPr>
                <w:rFonts w:cstheme="minorHAnsi"/>
                <w:sz w:val="20"/>
                <w:szCs w:val="20"/>
              </w:rPr>
            </w:pPr>
            <w:r w:rsidRPr="002D4765">
              <w:rPr>
                <w:rFonts w:cstheme="minorHAnsi"/>
                <w:sz w:val="20"/>
                <w:szCs w:val="20"/>
              </w:rPr>
              <w:t>N3</w:t>
            </w:r>
          </w:p>
        </w:tc>
        <w:tc>
          <w:tcPr>
            <w:tcW w:w="1891" w:type="dxa"/>
            <w:noWrap/>
            <w:hideMark/>
          </w:tcPr>
          <w:p w14:paraId="7ED179F6" w14:textId="77777777" w:rsidR="00A7360D" w:rsidRPr="002D4765" w:rsidRDefault="00A7360D" w:rsidP="009B3ED5">
            <w:pPr>
              <w:rPr>
                <w:rFonts w:cstheme="minorHAnsi"/>
                <w:sz w:val="20"/>
                <w:szCs w:val="20"/>
              </w:rPr>
            </w:pPr>
            <w:r w:rsidRPr="002D4765">
              <w:rPr>
                <w:rFonts w:cstheme="minorHAnsi"/>
                <w:sz w:val="20"/>
                <w:szCs w:val="20"/>
              </w:rPr>
              <w:t>-11.74</w:t>
            </w:r>
          </w:p>
        </w:tc>
        <w:tc>
          <w:tcPr>
            <w:tcW w:w="1228" w:type="dxa"/>
            <w:noWrap/>
            <w:hideMark/>
          </w:tcPr>
          <w:p w14:paraId="4540DF28" w14:textId="77777777" w:rsidR="00A7360D" w:rsidRPr="002D4765" w:rsidRDefault="00A7360D" w:rsidP="009B3ED5">
            <w:pPr>
              <w:rPr>
                <w:rFonts w:cstheme="minorHAnsi"/>
                <w:sz w:val="20"/>
                <w:szCs w:val="20"/>
              </w:rPr>
            </w:pPr>
            <w:r w:rsidRPr="002D4765">
              <w:rPr>
                <w:rFonts w:cstheme="minorHAnsi"/>
                <w:sz w:val="20"/>
                <w:szCs w:val="20"/>
              </w:rPr>
              <w:t>0.22</w:t>
            </w:r>
          </w:p>
        </w:tc>
        <w:tc>
          <w:tcPr>
            <w:tcW w:w="1644" w:type="dxa"/>
            <w:noWrap/>
            <w:hideMark/>
          </w:tcPr>
          <w:p w14:paraId="64BDE70F" w14:textId="77777777" w:rsidR="00A7360D" w:rsidRPr="002D4765" w:rsidRDefault="00A7360D" w:rsidP="009B3ED5">
            <w:pPr>
              <w:rPr>
                <w:rFonts w:cstheme="minorHAnsi"/>
                <w:sz w:val="20"/>
                <w:szCs w:val="20"/>
              </w:rPr>
            </w:pPr>
            <w:r w:rsidRPr="002D4765">
              <w:rPr>
                <w:rFonts w:cstheme="minorHAnsi"/>
                <w:sz w:val="20"/>
                <w:szCs w:val="20"/>
              </w:rPr>
              <w:t>0.07</w:t>
            </w:r>
          </w:p>
        </w:tc>
        <w:tc>
          <w:tcPr>
            <w:tcW w:w="1125" w:type="dxa"/>
            <w:noWrap/>
            <w:hideMark/>
          </w:tcPr>
          <w:p w14:paraId="64560902" w14:textId="77777777" w:rsidR="00A7360D" w:rsidRPr="002D4765" w:rsidRDefault="00A7360D" w:rsidP="009B3ED5">
            <w:pPr>
              <w:rPr>
                <w:rFonts w:cstheme="minorHAnsi"/>
                <w:sz w:val="20"/>
                <w:szCs w:val="20"/>
              </w:rPr>
            </w:pPr>
            <w:r w:rsidRPr="002D4765">
              <w:rPr>
                <w:rFonts w:cstheme="minorHAnsi"/>
                <w:sz w:val="20"/>
                <w:szCs w:val="20"/>
              </w:rPr>
              <w:t>0.60%</w:t>
            </w:r>
          </w:p>
        </w:tc>
        <w:tc>
          <w:tcPr>
            <w:tcW w:w="1329" w:type="dxa"/>
            <w:noWrap/>
            <w:hideMark/>
          </w:tcPr>
          <w:p w14:paraId="53A47468" w14:textId="77777777" w:rsidR="00A7360D" w:rsidRPr="002D4765" w:rsidRDefault="00A7360D" w:rsidP="009B3ED5">
            <w:pPr>
              <w:rPr>
                <w:rFonts w:cstheme="minorHAnsi"/>
                <w:sz w:val="20"/>
                <w:szCs w:val="20"/>
              </w:rPr>
            </w:pPr>
            <w:r w:rsidRPr="002D4765">
              <w:rPr>
                <w:rFonts w:cstheme="minorHAnsi"/>
                <w:sz w:val="20"/>
                <w:szCs w:val="20"/>
              </w:rPr>
              <w:t>94.77%</w:t>
            </w:r>
          </w:p>
        </w:tc>
      </w:tr>
      <w:tr w:rsidR="00A7360D" w:rsidRPr="002D4765" w14:paraId="726FAEC2" w14:textId="77777777" w:rsidTr="009B3ED5">
        <w:trPr>
          <w:trHeight w:val="300"/>
        </w:trPr>
        <w:tc>
          <w:tcPr>
            <w:tcW w:w="1271" w:type="dxa"/>
            <w:noWrap/>
            <w:hideMark/>
          </w:tcPr>
          <w:p w14:paraId="4FFADDD2" w14:textId="77777777" w:rsidR="00A7360D" w:rsidRPr="002D4765" w:rsidRDefault="00A7360D" w:rsidP="009B3ED5">
            <w:pPr>
              <w:rPr>
                <w:rFonts w:cstheme="minorHAnsi"/>
                <w:sz w:val="20"/>
                <w:szCs w:val="20"/>
              </w:rPr>
            </w:pPr>
            <w:r w:rsidRPr="002D4765">
              <w:rPr>
                <w:rFonts w:cstheme="minorHAnsi"/>
                <w:sz w:val="20"/>
                <w:szCs w:val="20"/>
              </w:rPr>
              <w:t>N4</w:t>
            </w:r>
          </w:p>
        </w:tc>
        <w:tc>
          <w:tcPr>
            <w:tcW w:w="1891" w:type="dxa"/>
            <w:noWrap/>
            <w:hideMark/>
          </w:tcPr>
          <w:p w14:paraId="661C955B" w14:textId="77777777" w:rsidR="00A7360D" w:rsidRPr="002D4765" w:rsidRDefault="00A7360D" w:rsidP="009B3ED5">
            <w:pPr>
              <w:rPr>
                <w:rFonts w:cstheme="minorHAnsi"/>
                <w:sz w:val="20"/>
                <w:szCs w:val="20"/>
              </w:rPr>
            </w:pPr>
            <w:r w:rsidRPr="002D4765">
              <w:rPr>
                <w:rFonts w:cstheme="minorHAnsi"/>
                <w:sz w:val="20"/>
                <w:szCs w:val="20"/>
              </w:rPr>
              <w:t>-12.23</w:t>
            </w:r>
          </w:p>
        </w:tc>
        <w:tc>
          <w:tcPr>
            <w:tcW w:w="1228" w:type="dxa"/>
            <w:noWrap/>
            <w:hideMark/>
          </w:tcPr>
          <w:p w14:paraId="719ABC9E" w14:textId="77777777" w:rsidR="00A7360D" w:rsidRPr="002D4765" w:rsidRDefault="00A7360D" w:rsidP="009B3ED5">
            <w:pPr>
              <w:rPr>
                <w:rFonts w:cstheme="minorHAnsi"/>
                <w:sz w:val="20"/>
                <w:szCs w:val="20"/>
              </w:rPr>
            </w:pPr>
            <w:r w:rsidRPr="002D4765">
              <w:rPr>
                <w:rFonts w:cstheme="minorHAnsi"/>
                <w:sz w:val="20"/>
                <w:szCs w:val="20"/>
              </w:rPr>
              <w:t>0.17</w:t>
            </w:r>
          </w:p>
        </w:tc>
        <w:tc>
          <w:tcPr>
            <w:tcW w:w="1644" w:type="dxa"/>
            <w:noWrap/>
            <w:hideMark/>
          </w:tcPr>
          <w:p w14:paraId="5842DD34" w14:textId="77777777" w:rsidR="00A7360D" w:rsidRPr="002D4765" w:rsidRDefault="00A7360D" w:rsidP="009B3ED5">
            <w:pPr>
              <w:rPr>
                <w:rFonts w:cstheme="minorHAnsi"/>
                <w:sz w:val="20"/>
                <w:szCs w:val="20"/>
              </w:rPr>
            </w:pPr>
            <w:r w:rsidRPr="002D4765">
              <w:rPr>
                <w:rFonts w:cstheme="minorHAnsi"/>
                <w:sz w:val="20"/>
                <w:szCs w:val="20"/>
              </w:rPr>
              <w:t>0.05</w:t>
            </w:r>
          </w:p>
        </w:tc>
        <w:tc>
          <w:tcPr>
            <w:tcW w:w="1125" w:type="dxa"/>
            <w:noWrap/>
            <w:hideMark/>
          </w:tcPr>
          <w:p w14:paraId="182CEBA2" w14:textId="77777777" w:rsidR="00A7360D" w:rsidRPr="002D4765" w:rsidRDefault="00A7360D" w:rsidP="009B3ED5">
            <w:pPr>
              <w:rPr>
                <w:rFonts w:cstheme="minorHAnsi"/>
                <w:sz w:val="20"/>
                <w:szCs w:val="20"/>
              </w:rPr>
            </w:pPr>
            <w:r w:rsidRPr="002D4765">
              <w:rPr>
                <w:rFonts w:cstheme="minorHAnsi"/>
                <w:sz w:val="20"/>
                <w:szCs w:val="20"/>
              </w:rPr>
              <w:t>0.41%</w:t>
            </w:r>
          </w:p>
        </w:tc>
        <w:tc>
          <w:tcPr>
            <w:tcW w:w="1329" w:type="dxa"/>
            <w:noWrap/>
            <w:hideMark/>
          </w:tcPr>
          <w:p w14:paraId="0E58743B" w14:textId="77777777" w:rsidR="00A7360D" w:rsidRPr="002D4765" w:rsidRDefault="00A7360D" w:rsidP="009B3ED5">
            <w:pPr>
              <w:rPr>
                <w:rFonts w:cstheme="minorHAnsi"/>
                <w:sz w:val="20"/>
                <w:szCs w:val="20"/>
              </w:rPr>
            </w:pPr>
            <w:r w:rsidRPr="002D4765">
              <w:rPr>
                <w:rFonts w:cstheme="minorHAnsi"/>
                <w:sz w:val="20"/>
                <w:szCs w:val="20"/>
              </w:rPr>
              <w:t>98.71%</w:t>
            </w:r>
          </w:p>
        </w:tc>
      </w:tr>
      <w:tr w:rsidR="00A7360D" w:rsidRPr="002D4765" w14:paraId="637413AC" w14:textId="77777777" w:rsidTr="009B3ED5">
        <w:trPr>
          <w:trHeight w:val="300"/>
        </w:trPr>
        <w:tc>
          <w:tcPr>
            <w:tcW w:w="1271" w:type="dxa"/>
            <w:noWrap/>
            <w:hideMark/>
          </w:tcPr>
          <w:p w14:paraId="41903293" w14:textId="77777777" w:rsidR="00A7360D" w:rsidRPr="002D4765" w:rsidRDefault="00A7360D" w:rsidP="009B3ED5">
            <w:pPr>
              <w:rPr>
                <w:rFonts w:cstheme="minorHAnsi"/>
                <w:sz w:val="20"/>
                <w:szCs w:val="20"/>
              </w:rPr>
            </w:pPr>
            <w:r w:rsidRPr="002D4765">
              <w:rPr>
                <w:rFonts w:cstheme="minorHAnsi"/>
                <w:sz w:val="20"/>
                <w:szCs w:val="20"/>
              </w:rPr>
              <w:t>N5</w:t>
            </w:r>
          </w:p>
        </w:tc>
        <w:tc>
          <w:tcPr>
            <w:tcW w:w="1891" w:type="dxa"/>
            <w:noWrap/>
            <w:hideMark/>
          </w:tcPr>
          <w:p w14:paraId="53F11308" w14:textId="77777777" w:rsidR="00A7360D" w:rsidRPr="002D4765" w:rsidRDefault="00A7360D" w:rsidP="009B3ED5">
            <w:pPr>
              <w:rPr>
                <w:rFonts w:cstheme="minorHAnsi"/>
                <w:sz w:val="20"/>
                <w:szCs w:val="20"/>
              </w:rPr>
            </w:pPr>
            <w:r w:rsidRPr="002D4765">
              <w:rPr>
                <w:rFonts w:cstheme="minorHAnsi"/>
                <w:sz w:val="20"/>
                <w:szCs w:val="20"/>
              </w:rPr>
              <w:t>-12.13</w:t>
            </w:r>
          </w:p>
        </w:tc>
        <w:tc>
          <w:tcPr>
            <w:tcW w:w="1228" w:type="dxa"/>
            <w:noWrap/>
            <w:hideMark/>
          </w:tcPr>
          <w:p w14:paraId="62740DBE" w14:textId="77777777" w:rsidR="00A7360D" w:rsidRPr="002D4765" w:rsidRDefault="00A7360D" w:rsidP="009B3ED5">
            <w:pPr>
              <w:rPr>
                <w:rFonts w:cstheme="minorHAnsi"/>
                <w:sz w:val="20"/>
                <w:szCs w:val="20"/>
              </w:rPr>
            </w:pPr>
            <w:r w:rsidRPr="002D4765">
              <w:rPr>
                <w:rFonts w:cstheme="minorHAnsi"/>
                <w:sz w:val="20"/>
                <w:szCs w:val="20"/>
              </w:rPr>
              <w:t>0.28</w:t>
            </w:r>
          </w:p>
        </w:tc>
        <w:tc>
          <w:tcPr>
            <w:tcW w:w="1644" w:type="dxa"/>
            <w:noWrap/>
            <w:hideMark/>
          </w:tcPr>
          <w:p w14:paraId="19402B2F" w14:textId="77777777" w:rsidR="00A7360D" w:rsidRPr="002D4765" w:rsidRDefault="00A7360D" w:rsidP="009B3ED5">
            <w:pPr>
              <w:rPr>
                <w:rFonts w:cstheme="minorHAnsi"/>
                <w:sz w:val="20"/>
                <w:szCs w:val="20"/>
              </w:rPr>
            </w:pPr>
            <w:r w:rsidRPr="002D4765">
              <w:rPr>
                <w:rFonts w:cstheme="minorHAnsi"/>
                <w:sz w:val="20"/>
                <w:szCs w:val="20"/>
              </w:rPr>
              <w:t>0.09</w:t>
            </w:r>
          </w:p>
        </w:tc>
        <w:tc>
          <w:tcPr>
            <w:tcW w:w="1125" w:type="dxa"/>
            <w:noWrap/>
            <w:hideMark/>
          </w:tcPr>
          <w:p w14:paraId="4DC578E6" w14:textId="77777777" w:rsidR="00A7360D" w:rsidRPr="002D4765" w:rsidRDefault="00A7360D" w:rsidP="009B3ED5">
            <w:pPr>
              <w:rPr>
                <w:rFonts w:cstheme="minorHAnsi"/>
                <w:sz w:val="20"/>
                <w:szCs w:val="20"/>
              </w:rPr>
            </w:pPr>
            <w:r w:rsidRPr="002D4765">
              <w:rPr>
                <w:rFonts w:cstheme="minorHAnsi"/>
                <w:sz w:val="20"/>
                <w:szCs w:val="20"/>
              </w:rPr>
              <w:t>0.74%</w:t>
            </w:r>
          </w:p>
        </w:tc>
        <w:tc>
          <w:tcPr>
            <w:tcW w:w="1329" w:type="dxa"/>
            <w:noWrap/>
            <w:hideMark/>
          </w:tcPr>
          <w:p w14:paraId="2BBBECB1" w14:textId="77777777" w:rsidR="00A7360D" w:rsidRPr="002D4765" w:rsidRDefault="00A7360D" w:rsidP="009B3ED5">
            <w:pPr>
              <w:rPr>
                <w:rFonts w:cstheme="minorHAnsi"/>
                <w:sz w:val="20"/>
                <w:szCs w:val="20"/>
              </w:rPr>
            </w:pPr>
            <w:r w:rsidRPr="002D4765">
              <w:rPr>
                <w:rFonts w:cstheme="minorHAnsi"/>
                <w:sz w:val="20"/>
                <w:szCs w:val="20"/>
              </w:rPr>
              <w:t>97.85%</w:t>
            </w:r>
          </w:p>
        </w:tc>
      </w:tr>
      <w:tr w:rsidR="00A7360D" w:rsidRPr="002D4765" w14:paraId="0B3A440D" w14:textId="77777777" w:rsidTr="009B3ED5">
        <w:trPr>
          <w:trHeight w:val="300"/>
        </w:trPr>
        <w:tc>
          <w:tcPr>
            <w:tcW w:w="1271" w:type="dxa"/>
            <w:noWrap/>
            <w:hideMark/>
          </w:tcPr>
          <w:p w14:paraId="7723915C" w14:textId="77777777" w:rsidR="00A7360D" w:rsidRPr="002D4765" w:rsidRDefault="00A7360D" w:rsidP="009B3ED5">
            <w:pPr>
              <w:rPr>
                <w:rFonts w:cstheme="minorHAnsi"/>
                <w:sz w:val="20"/>
                <w:szCs w:val="20"/>
              </w:rPr>
            </w:pPr>
            <w:r w:rsidRPr="002D4765">
              <w:rPr>
                <w:rFonts w:cstheme="minorHAnsi"/>
                <w:sz w:val="20"/>
                <w:szCs w:val="20"/>
              </w:rPr>
              <w:t>N6</w:t>
            </w:r>
          </w:p>
        </w:tc>
        <w:tc>
          <w:tcPr>
            <w:tcW w:w="1891" w:type="dxa"/>
            <w:noWrap/>
            <w:hideMark/>
          </w:tcPr>
          <w:p w14:paraId="2A8C7B7F" w14:textId="77777777" w:rsidR="00A7360D" w:rsidRPr="002D4765" w:rsidRDefault="00A7360D" w:rsidP="009B3ED5">
            <w:pPr>
              <w:rPr>
                <w:rFonts w:cstheme="minorHAnsi"/>
                <w:sz w:val="20"/>
                <w:szCs w:val="20"/>
              </w:rPr>
            </w:pPr>
            <w:r w:rsidRPr="002D4765">
              <w:rPr>
                <w:rFonts w:cstheme="minorHAnsi"/>
                <w:sz w:val="20"/>
                <w:szCs w:val="20"/>
              </w:rPr>
              <w:t>-12.22</w:t>
            </w:r>
          </w:p>
        </w:tc>
        <w:tc>
          <w:tcPr>
            <w:tcW w:w="1228" w:type="dxa"/>
            <w:noWrap/>
            <w:hideMark/>
          </w:tcPr>
          <w:p w14:paraId="6A6A8163" w14:textId="77777777" w:rsidR="00A7360D" w:rsidRPr="002D4765" w:rsidRDefault="00A7360D" w:rsidP="009B3ED5">
            <w:pPr>
              <w:rPr>
                <w:rFonts w:cstheme="minorHAnsi"/>
                <w:sz w:val="20"/>
                <w:szCs w:val="20"/>
              </w:rPr>
            </w:pPr>
            <w:r w:rsidRPr="002D4765">
              <w:rPr>
                <w:rFonts w:cstheme="minorHAnsi"/>
                <w:sz w:val="20"/>
                <w:szCs w:val="20"/>
              </w:rPr>
              <w:t>0.30</w:t>
            </w:r>
          </w:p>
        </w:tc>
        <w:tc>
          <w:tcPr>
            <w:tcW w:w="1644" w:type="dxa"/>
            <w:noWrap/>
            <w:hideMark/>
          </w:tcPr>
          <w:p w14:paraId="12F2B365" w14:textId="77777777" w:rsidR="00A7360D" w:rsidRPr="002D4765" w:rsidRDefault="00A7360D" w:rsidP="009B3ED5">
            <w:pPr>
              <w:rPr>
                <w:rFonts w:cstheme="minorHAnsi"/>
                <w:sz w:val="20"/>
                <w:szCs w:val="20"/>
              </w:rPr>
            </w:pPr>
            <w:r w:rsidRPr="002D4765">
              <w:rPr>
                <w:rFonts w:cstheme="minorHAnsi"/>
                <w:sz w:val="20"/>
                <w:szCs w:val="20"/>
              </w:rPr>
              <w:t>0.09</w:t>
            </w:r>
          </w:p>
        </w:tc>
        <w:tc>
          <w:tcPr>
            <w:tcW w:w="1125" w:type="dxa"/>
            <w:noWrap/>
            <w:hideMark/>
          </w:tcPr>
          <w:p w14:paraId="03D8E9E9" w14:textId="77777777" w:rsidR="00A7360D" w:rsidRPr="002D4765" w:rsidRDefault="00A7360D" w:rsidP="009B3ED5">
            <w:pPr>
              <w:rPr>
                <w:rFonts w:cstheme="minorHAnsi"/>
                <w:sz w:val="20"/>
                <w:szCs w:val="20"/>
              </w:rPr>
            </w:pPr>
            <w:r w:rsidRPr="002D4765">
              <w:rPr>
                <w:rFonts w:cstheme="minorHAnsi"/>
                <w:sz w:val="20"/>
                <w:szCs w:val="20"/>
              </w:rPr>
              <w:t>0.77%</w:t>
            </w:r>
          </w:p>
        </w:tc>
        <w:tc>
          <w:tcPr>
            <w:tcW w:w="1329" w:type="dxa"/>
            <w:noWrap/>
            <w:hideMark/>
          </w:tcPr>
          <w:p w14:paraId="3392364F" w14:textId="77777777" w:rsidR="00A7360D" w:rsidRPr="002D4765" w:rsidRDefault="00A7360D" w:rsidP="009B3ED5">
            <w:pPr>
              <w:rPr>
                <w:rFonts w:cstheme="minorHAnsi"/>
                <w:sz w:val="20"/>
                <w:szCs w:val="20"/>
              </w:rPr>
            </w:pPr>
            <w:r w:rsidRPr="002D4765">
              <w:rPr>
                <w:rFonts w:cstheme="minorHAnsi"/>
                <w:sz w:val="20"/>
                <w:szCs w:val="20"/>
              </w:rPr>
              <w:t>98.65%</w:t>
            </w:r>
          </w:p>
        </w:tc>
      </w:tr>
      <w:tr w:rsidR="00A7360D" w:rsidRPr="002D4765" w14:paraId="19D51BCB" w14:textId="77777777" w:rsidTr="00345AE1">
        <w:trPr>
          <w:trHeight w:val="428"/>
        </w:trPr>
        <w:tc>
          <w:tcPr>
            <w:tcW w:w="1271" w:type="dxa"/>
            <w:shd w:val="clear" w:color="auto" w:fill="D9D9D9" w:themeFill="background1" w:themeFillShade="D9"/>
            <w:noWrap/>
            <w:hideMark/>
          </w:tcPr>
          <w:p w14:paraId="555167E9" w14:textId="77777777" w:rsidR="00A7360D" w:rsidRPr="002D4765" w:rsidRDefault="00A7360D" w:rsidP="009B3ED5">
            <w:pPr>
              <w:rPr>
                <w:rFonts w:cstheme="minorHAnsi"/>
                <w:sz w:val="20"/>
                <w:szCs w:val="20"/>
              </w:rPr>
            </w:pPr>
            <w:proofErr w:type="spellStart"/>
            <w:r w:rsidRPr="002D4765">
              <w:rPr>
                <w:rFonts w:cstheme="minorHAnsi"/>
                <w:sz w:val="20"/>
                <w:szCs w:val="20"/>
              </w:rPr>
              <w:t>Piedro</w:t>
            </w:r>
            <w:proofErr w:type="spellEnd"/>
          </w:p>
        </w:tc>
        <w:tc>
          <w:tcPr>
            <w:tcW w:w="1891" w:type="dxa"/>
            <w:shd w:val="clear" w:color="auto" w:fill="D9D9D9" w:themeFill="background1" w:themeFillShade="D9"/>
            <w:hideMark/>
          </w:tcPr>
          <w:p w14:paraId="2F0C3089" w14:textId="77777777" w:rsidR="00A7360D" w:rsidRPr="002D4765" w:rsidRDefault="00A7360D" w:rsidP="009B3ED5">
            <w:pPr>
              <w:rPr>
                <w:rFonts w:cstheme="minorHAnsi"/>
                <w:sz w:val="20"/>
                <w:szCs w:val="20"/>
              </w:rPr>
            </w:pPr>
            <w:r w:rsidRPr="002D4765">
              <w:rPr>
                <w:rFonts w:cstheme="minorHAnsi"/>
                <w:sz w:val="20"/>
                <w:szCs w:val="20"/>
              </w:rPr>
              <w:t> </w:t>
            </w:r>
          </w:p>
        </w:tc>
        <w:tc>
          <w:tcPr>
            <w:tcW w:w="1228" w:type="dxa"/>
            <w:shd w:val="clear" w:color="auto" w:fill="D9D9D9" w:themeFill="background1" w:themeFillShade="D9"/>
            <w:hideMark/>
          </w:tcPr>
          <w:p w14:paraId="01AEB7EA" w14:textId="77777777" w:rsidR="00A7360D" w:rsidRPr="002D4765" w:rsidRDefault="00A7360D" w:rsidP="009B3ED5">
            <w:pPr>
              <w:rPr>
                <w:rFonts w:cstheme="minorHAnsi"/>
                <w:sz w:val="20"/>
                <w:szCs w:val="20"/>
              </w:rPr>
            </w:pPr>
            <w:r w:rsidRPr="002D4765">
              <w:rPr>
                <w:rFonts w:cstheme="minorHAnsi"/>
                <w:sz w:val="20"/>
                <w:szCs w:val="20"/>
              </w:rPr>
              <w:t> </w:t>
            </w:r>
          </w:p>
        </w:tc>
        <w:tc>
          <w:tcPr>
            <w:tcW w:w="1644" w:type="dxa"/>
            <w:shd w:val="clear" w:color="auto" w:fill="D9D9D9" w:themeFill="background1" w:themeFillShade="D9"/>
            <w:hideMark/>
          </w:tcPr>
          <w:p w14:paraId="26D22BB4" w14:textId="77777777" w:rsidR="00A7360D" w:rsidRPr="002D4765" w:rsidRDefault="00A7360D" w:rsidP="009B3ED5">
            <w:pPr>
              <w:rPr>
                <w:rFonts w:cstheme="minorHAnsi"/>
                <w:sz w:val="20"/>
                <w:szCs w:val="20"/>
              </w:rPr>
            </w:pPr>
            <w:r w:rsidRPr="002D4765">
              <w:rPr>
                <w:rFonts w:cstheme="minorHAnsi"/>
                <w:sz w:val="20"/>
                <w:szCs w:val="20"/>
              </w:rPr>
              <w:t> </w:t>
            </w:r>
          </w:p>
        </w:tc>
        <w:tc>
          <w:tcPr>
            <w:tcW w:w="1125" w:type="dxa"/>
            <w:shd w:val="clear" w:color="auto" w:fill="D9D9D9" w:themeFill="background1" w:themeFillShade="D9"/>
            <w:hideMark/>
          </w:tcPr>
          <w:p w14:paraId="67E36BDC" w14:textId="77777777" w:rsidR="00A7360D" w:rsidRPr="002D4765" w:rsidRDefault="00A7360D" w:rsidP="009B3ED5">
            <w:pPr>
              <w:rPr>
                <w:rFonts w:cstheme="minorHAnsi"/>
                <w:sz w:val="20"/>
                <w:szCs w:val="20"/>
              </w:rPr>
            </w:pPr>
            <w:r w:rsidRPr="002D4765">
              <w:rPr>
                <w:rFonts w:cstheme="minorHAnsi"/>
                <w:sz w:val="20"/>
                <w:szCs w:val="20"/>
              </w:rPr>
              <w:t> </w:t>
            </w:r>
          </w:p>
        </w:tc>
        <w:tc>
          <w:tcPr>
            <w:tcW w:w="1329" w:type="dxa"/>
            <w:shd w:val="clear" w:color="auto" w:fill="D9D9D9" w:themeFill="background1" w:themeFillShade="D9"/>
            <w:hideMark/>
          </w:tcPr>
          <w:p w14:paraId="1AADD51B" w14:textId="5BD54162" w:rsidR="00A7360D" w:rsidRPr="002D4765" w:rsidRDefault="00A7360D" w:rsidP="009B3ED5">
            <w:pPr>
              <w:rPr>
                <w:rFonts w:cstheme="minorHAnsi"/>
                <w:sz w:val="20"/>
                <w:szCs w:val="20"/>
              </w:rPr>
            </w:pPr>
            <w:r w:rsidRPr="002D4765">
              <w:rPr>
                <w:rFonts w:cstheme="minorHAnsi"/>
                <w:sz w:val="20"/>
                <w:szCs w:val="20"/>
              </w:rPr>
              <w:t xml:space="preserve">% Torque P1 </w:t>
            </w:r>
          </w:p>
        </w:tc>
      </w:tr>
      <w:tr w:rsidR="00A7360D" w:rsidRPr="002D4765" w14:paraId="7B3B92BF" w14:textId="77777777" w:rsidTr="009B3ED5">
        <w:trPr>
          <w:trHeight w:val="320"/>
        </w:trPr>
        <w:tc>
          <w:tcPr>
            <w:tcW w:w="1271" w:type="dxa"/>
            <w:noWrap/>
            <w:hideMark/>
          </w:tcPr>
          <w:p w14:paraId="1F97E9F4" w14:textId="77777777" w:rsidR="00A7360D" w:rsidRPr="002D4765" w:rsidRDefault="00A7360D" w:rsidP="009B3ED5">
            <w:pPr>
              <w:rPr>
                <w:rFonts w:cstheme="minorHAnsi"/>
                <w:sz w:val="20"/>
                <w:szCs w:val="20"/>
              </w:rPr>
            </w:pPr>
            <w:r w:rsidRPr="002D4765">
              <w:rPr>
                <w:rFonts w:cstheme="minorHAnsi"/>
                <w:sz w:val="20"/>
                <w:szCs w:val="20"/>
              </w:rPr>
              <w:t>P1</w:t>
            </w:r>
          </w:p>
        </w:tc>
        <w:tc>
          <w:tcPr>
            <w:tcW w:w="1891" w:type="dxa"/>
            <w:noWrap/>
            <w:hideMark/>
          </w:tcPr>
          <w:p w14:paraId="21F6F9C1" w14:textId="77777777" w:rsidR="00A7360D" w:rsidRPr="002D4765" w:rsidRDefault="00A7360D" w:rsidP="009B3ED5">
            <w:pPr>
              <w:rPr>
                <w:rFonts w:cstheme="minorHAnsi"/>
                <w:sz w:val="20"/>
                <w:szCs w:val="20"/>
              </w:rPr>
            </w:pPr>
            <w:r w:rsidRPr="002D4765">
              <w:rPr>
                <w:rFonts w:cstheme="minorHAnsi"/>
                <w:sz w:val="20"/>
                <w:szCs w:val="20"/>
              </w:rPr>
              <w:t>-12.84</w:t>
            </w:r>
          </w:p>
        </w:tc>
        <w:tc>
          <w:tcPr>
            <w:tcW w:w="1228" w:type="dxa"/>
            <w:noWrap/>
            <w:hideMark/>
          </w:tcPr>
          <w:p w14:paraId="1AD818DD" w14:textId="77777777" w:rsidR="00A7360D" w:rsidRPr="002D4765" w:rsidRDefault="00A7360D" w:rsidP="009B3ED5">
            <w:pPr>
              <w:rPr>
                <w:rFonts w:cstheme="minorHAnsi"/>
                <w:sz w:val="20"/>
                <w:szCs w:val="20"/>
              </w:rPr>
            </w:pPr>
            <w:r w:rsidRPr="002D4765">
              <w:rPr>
                <w:rFonts w:cstheme="minorHAnsi"/>
                <w:sz w:val="20"/>
                <w:szCs w:val="20"/>
              </w:rPr>
              <w:t>0.44</w:t>
            </w:r>
          </w:p>
        </w:tc>
        <w:tc>
          <w:tcPr>
            <w:tcW w:w="1644" w:type="dxa"/>
            <w:noWrap/>
            <w:hideMark/>
          </w:tcPr>
          <w:p w14:paraId="6F3E8F27" w14:textId="77777777" w:rsidR="00A7360D" w:rsidRPr="002D4765" w:rsidRDefault="00A7360D" w:rsidP="009B3ED5">
            <w:pPr>
              <w:rPr>
                <w:rFonts w:cstheme="minorHAnsi"/>
                <w:sz w:val="20"/>
                <w:szCs w:val="20"/>
              </w:rPr>
            </w:pPr>
            <w:r w:rsidRPr="002D4765">
              <w:rPr>
                <w:rFonts w:cstheme="minorHAnsi"/>
                <w:sz w:val="20"/>
                <w:szCs w:val="20"/>
              </w:rPr>
              <w:t>0.14</w:t>
            </w:r>
          </w:p>
        </w:tc>
        <w:tc>
          <w:tcPr>
            <w:tcW w:w="1125" w:type="dxa"/>
            <w:noWrap/>
            <w:hideMark/>
          </w:tcPr>
          <w:p w14:paraId="4E06C633" w14:textId="77777777" w:rsidR="00A7360D" w:rsidRPr="002D4765" w:rsidRDefault="00A7360D" w:rsidP="009B3ED5">
            <w:pPr>
              <w:rPr>
                <w:rFonts w:cstheme="minorHAnsi"/>
                <w:sz w:val="20"/>
                <w:szCs w:val="20"/>
              </w:rPr>
            </w:pPr>
            <w:r w:rsidRPr="002D4765">
              <w:rPr>
                <w:rFonts w:cstheme="minorHAnsi"/>
                <w:sz w:val="20"/>
                <w:szCs w:val="20"/>
              </w:rPr>
              <w:t>1.08%</w:t>
            </w:r>
          </w:p>
        </w:tc>
        <w:tc>
          <w:tcPr>
            <w:tcW w:w="1329" w:type="dxa"/>
            <w:shd w:val="clear" w:color="auto" w:fill="D9D9D9" w:themeFill="background1" w:themeFillShade="D9"/>
            <w:noWrap/>
            <w:hideMark/>
          </w:tcPr>
          <w:p w14:paraId="74EE7641" w14:textId="77777777" w:rsidR="00A7360D" w:rsidRPr="002D4765" w:rsidRDefault="00A7360D" w:rsidP="009B3ED5">
            <w:pPr>
              <w:rPr>
                <w:rFonts w:cstheme="minorHAnsi"/>
                <w:sz w:val="20"/>
                <w:szCs w:val="20"/>
              </w:rPr>
            </w:pPr>
            <w:r w:rsidRPr="002D4765">
              <w:rPr>
                <w:rFonts w:cstheme="minorHAnsi"/>
                <w:sz w:val="20"/>
                <w:szCs w:val="20"/>
              </w:rPr>
              <w:t> </w:t>
            </w:r>
          </w:p>
        </w:tc>
      </w:tr>
      <w:tr w:rsidR="00A7360D" w:rsidRPr="002D4765" w14:paraId="00907C13" w14:textId="77777777" w:rsidTr="009B3ED5">
        <w:trPr>
          <w:trHeight w:val="300"/>
        </w:trPr>
        <w:tc>
          <w:tcPr>
            <w:tcW w:w="1271" w:type="dxa"/>
            <w:noWrap/>
            <w:hideMark/>
          </w:tcPr>
          <w:p w14:paraId="3779A266" w14:textId="77777777" w:rsidR="00A7360D" w:rsidRPr="002D4765" w:rsidRDefault="00A7360D" w:rsidP="009B3ED5">
            <w:pPr>
              <w:rPr>
                <w:rFonts w:cstheme="minorHAnsi"/>
                <w:sz w:val="20"/>
                <w:szCs w:val="20"/>
              </w:rPr>
            </w:pPr>
            <w:r w:rsidRPr="002D4765">
              <w:rPr>
                <w:rFonts w:cstheme="minorHAnsi"/>
                <w:sz w:val="20"/>
                <w:szCs w:val="20"/>
              </w:rPr>
              <w:t>P2</w:t>
            </w:r>
          </w:p>
        </w:tc>
        <w:tc>
          <w:tcPr>
            <w:tcW w:w="1891" w:type="dxa"/>
            <w:noWrap/>
            <w:hideMark/>
          </w:tcPr>
          <w:p w14:paraId="5057E404" w14:textId="77777777" w:rsidR="00A7360D" w:rsidRPr="002D4765" w:rsidRDefault="00A7360D" w:rsidP="009B3ED5">
            <w:pPr>
              <w:rPr>
                <w:rFonts w:cstheme="minorHAnsi"/>
                <w:sz w:val="20"/>
                <w:szCs w:val="20"/>
              </w:rPr>
            </w:pPr>
            <w:r w:rsidRPr="002D4765">
              <w:rPr>
                <w:rFonts w:cstheme="minorHAnsi"/>
                <w:sz w:val="20"/>
                <w:szCs w:val="20"/>
              </w:rPr>
              <w:t>-11.75</w:t>
            </w:r>
          </w:p>
        </w:tc>
        <w:tc>
          <w:tcPr>
            <w:tcW w:w="1228" w:type="dxa"/>
            <w:noWrap/>
            <w:hideMark/>
          </w:tcPr>
          <w:p w14:paraId="56D359CC" w14:textId="77777777" w:rsidR="00A7360D" w:rsidRPr="002D4765" w:rsidRDefault="00A7360D" w:rsidP="009B3ED5">
            <w:pPr>
              <w:rPr>
                <w:rFonts w:cstheme="minorHAnsi"/>
                <w:sz w:val="20"/>
                <w:szCs w:val="20"/>
              </w:rPr>
            </w:pPr>
            <w:r w:rsidRPr="002D4765">
              <w:rPr>
                <w:rFonts w:cstheme="minorHAnsi"/>
                <w:sz w:val="20"/>
                <w:szCs w:val="20"/>
              </w:rPr>
              <w:t>0.18</w:t>
            </w:r>
          </w:p>
        </w:tc>
        <w:tc>
          <w:tcPr>
            <w:tcW w:w="1644" w:type="dxa"/>
            <w:noWrap/>
            <w:hideMark/>
          </w:tcPr>
          <w:p w14:paraId="0528D9FA" w14:textId="77777777" w:rsidR="00A7360D" w:rsidRPr="002D4765" w:rsidRDefault="00A7360D" w:rsidP="009B3ED5">
            <w:pPr>
              <w:rPr>
                <w:rFonts w:cstheme="minorHAnsi"/>
                <w:sz w:val="20"/>
                <w:szCs w:val="20"/>
              </w:rPr>
            </w:pPr>
            <w:r w:rsidRPr="002D4765">
              <w:rPr>
                <w:rFonts w:cstheme="minorHAnsi"/>
                <w:sz w:val="20"/>
                <w:szCs w:val="20"/>
              </w:rPr>
              <w:t>0.06</w:t>
            </w:r>
          </w:p>
        </w:tc>
        <w:tc>
          <w:tcPr>
            <w:tcW w:w="1125" w:type="dxa"/>
            <w:noWrap/>
            <w:hideMark/>
          </w:tcPr>
          <w:p w14:paraId="0B3F10C2" w14:textId="77777777" w:rsidR="00A7360D" w:rsidRPr="002D4765" w:rsidRDefault="00A7360D" w:rsidP="009B3ED5">
            <w:pPr>
              <w:rPr>
                <w:rFonts w:cstheme="minorHAnsi"/>
                <w:sz w:val="20"/>
                <w:szCs w:val="20"/>
              </w:rPr>
            </w:pPr>
            <w:r w:rsidRPr="002D4765">
              <w:rPr>
                <w:rFonts w:cstheme="minorHAnsi"/>
                <w:sz w:val="20"/>
                <w:szCs w:val="20"/>
              </w:rPr>
              <w:t>0.51%</w:t>
            </w:r>
          </w:p>
        </w:tc>
        <w:tc>
          <w:tcPr>
            <w:tcW w:w="1329" w:type="dxa"/>
            <w:noWrap/>
            <w:hideMark/>
          </w:tcPr>
          <w:p w14:paraId="0D729A27" w14:textId="77777777" w:rsidR="00A7360D" w:rsidRPr="002D4765" w:rsidRDefault="00A7360D" w:rsidP="009B3ED5">
            <w:pPr>
              <w:rPr>
                <w:rFonts w:cstheme="minorHAnsi"/>
                <w:sz w:val="20"/>
                <w:szCs w:val="20"/>
              </w:rPr>
            </w:pPr>
            <w:r w:rsidRPr="002D4765">
              <w:rPr>
                <w:rFonts w:cstheme="minorHAnsi"/>
                <w:sz w:val="20"/>
                <w:szCs w:val="20"/>
              </w:rPr>
              <w:t>91.49%</w:t>
            </w:r>
          </w:p>
        </w:tc>
      </w:tr>
      <w:tr w:rsidR="00A7360D" w:rsidRPr="002D4765" w14:paraId="09E7EF04" w14:textId="77777777" w:rsidTr="009B3ED5">
        <w:trPr>
          <w:trHeight w:val="300"/>
        </w:trPr>
        <w:tc>
          <w:tcPr>
            <w:tcW w:w="1271" w:type="dxa"/>
            <w:noWrap/>
            <w:hideMark/>
          </w:tcPr>
          <w:p w14:paraId="41F49754" w14:textId="77777777" w:rsidR="00A7360D" w:rsidRPr="002D4765" w:rsidRDefault="00A7360D" w:rsidP="009B3ED5">
            <w:pPr>
              <w:rPr>
                <w:rFonts w:cstheme="minorHAnsi"/>
                <w:sz w:val="20"/>
                <w:szCs w:val="20"/>
              </w:rPr>
            </w:pPr>
            <w:r w:rsidRPr="002D4765">
              <w:rPr>
                <w:rFonts w:cstheme="minorHAnsi"/>
                <w:sz w:val="20"/>
                <w:szCs w:val="20"/>
              </w:rPr>
              <w:t>P3</w:t>
            </w:r>
          </w:p>
        </w:tc>
        <w:tc>
          <w:tcPr>
            <w:tcW w:w="1891" w:type="dxa"/>
            <w:noWrap/>
            <w:hideMark/>
          </w:tcPr>
          <w:p w14:paraId="5F5E54B8" w14:textId="77777777" w:rsidR="00A7360D" w:rsidRPr="002D4765" w:rsidRDefault="00A7360D" w:rsidP="009B3ED5">
            <w:pPr>
              <w:rPr>
                <w:rFonts w:cstheme="minorHAnsi"/>
                <w:sz w:val="20"/>
                <w:szCs w:val="20"/>
              </w:rPr>
            </w:pPr>
            <w:r w:rsidRPr="002D4765">
              <w:rPr>
                <w:rFonts w:cstheme="minorHAnsi"/>
                <w:sz w:val="20"/>
                <w:szCs w:val="20"/>
              </w:rPr>
              <w:t>-12.42</w:t>
            </w:r>
          </w:p>
        </w:tc>
        <w:tc>
          <w:tcPr>
            <w:tcW w:w="1228" w:type="dxa"/>
            <w:noWrap/>
            <w:hideMark/>
          </w:tcPr>
          <w:p w14:paraId="40E50F07" w14:textId="77777777" w:rsidR="00A7360D" w:rsidRPr="002D4765" w:rsidRDefault="00A7360D" w:rsidP="009B3ED5">
            <w:pPr>
              <w:rPr>
                <w:rFonts w:cstheme="minorHAnsi"/>
                <w:sz w:val="20"/>
                <w:szCs w:val="20"/>
              </w:rPr>
            </w:pPr>
            <w:r w:rsidRPr="002D4765">
              <w:rPr>
                <w:rFonts w:cstheme="minorHAnsi"/>
                <w:sz w:val="20"/>
                <w:szCs w:val="20"/>
              </w:rPr>
              <w:t>0.51</w:t>
            </w:r>
          </w:p>
        </w:tc>
        <w:tc>
          <w:tcPr>
            <w:tcW w:w="1644" w:type="dxa"/>
            <w:noWrap/>
            <w:hideMark/>
          </w:tcPr>
          <w:p w14:paraId="2E7E66DF" w14:textId="77777777" w:rsidR="00A7360D" w:rsidRPr="002D4765" w:rsidRDefault="00A7360D" w:rsidP="009B3ED5">
            <w:pPr>
              <w:rPr>
                <w:rFonts w:cstheme="minorHAnsi"/>
                <w:sz w:val="20"/>
                <w:szCs w:val="20"/>
              </w:rPr>
            </w:pPr>
            <w:r w:rsidRPr="002D4765">
              <w:rPr>
                <w:rFonts w:cstheme="minorHAnsi"/>
                <w:sz w:val="20"/>
                <w:szCs w:val="20"/>
              </w:rPr>
              <w:t>0.16</w:t>
            </w:r>
          </w:p>
        </w:tc>
        <w:tc>
          <w:tcPr>
            <w:tcW w:w="1125" w:type="dxa"/>
            <w:noWrap/>
            <w:hideMark/>
          </w:tcPr>
          <w:p w14:paraId="423D3EFF" w14:textId="77777777" w:rsidR="00A7360D" w:rsidRPr="002D4765" w:rsidRDefault="00A7360D" w:rsidP="009B3ED5">
            <w:pPr>
              <w:rPr>
                <w:rFonts w:cstheme="minorHAnsi"/>
                <w:sz w:val="20"/>
                <w:szCs w:val="20"/>
              </w:rPr>
            </w:pPr>
            <w:r w:rsidRPr="002D4765">
              <w:rPr>
                <w:rFonts w:cstheme="minorHAnsi"/>
                <w:sz w:val="20"/>
                <w:szCs w:val="20"/>
              </w:rPr>
              <w:t>1.29%</w:t>
            </w:r>
          </w:p>
        </w:tc>
        <w:tc>
          <w:tcPr>
            <w:tcW w:w="1329" w:type="dxa"/>
            <w:noWrap/>
            <w:hideMark/>
          </w:tcPr>
          <w:p w14:paraId="42A68923" w14:textId="77777777" w:rsidR="00A7360D" w:rsidRPr="002D4765" w:rsidRDefault="00A7360D" w:rsidP="009B3ED5">
            <w:pPr>
              <w:rPr>
                <w:rFonts w:cstheme="minorHAnsi"/>
                <w:sz w:val="20"/>
                <w:szCs w:val="20"/>
              </w:rPr>
            </w:pPr>
            <w:r w:rsidRPr="002D4765">
              <w:rPr>
                <w:rFonts w:cstheme="minorHAnsi"/>
                <w:sz w:val="20"/>
                <w:szCs w:val="20"/>
              </w:rPr>
              <w:t>96.74%</w:t>
            </w:r>
          </w:p>
        </w:tc>
      </w:tr>
      <w:tr w:rsidR="00A7360D" w:rsidRPr="002D4765" w14:paraId="0D988F24" w14:textId="77777777" w:rsidTr="009B3ED5">
        <w:trPr>
          <w:trHeight w:val="300"/>
        </w:trPr>
        <w:tc>
          <w:tcPr>
            <w:tcW w:w="1271" w:type="dxa"/>
            <w:noWrap/>
            <w:hideMark/>
          </w:tcPr>
          <w:p w14:paraId="21C92421" w14:textId="77777777" w:rsidR="00A7360D" w:rsidRPr="002D4765" w:rsidRDefault="00A7360D" w:rsidP="009B3ED5">
            <w:pPr>
              <w:rPr>
                <w:rFonts w:cstheme="minorHAnsi"/>
                <w:sz w:val="20"/>
                <w:szCs w:val="20"/>
              </w:rPr>
            </w:pPr>
            <w:r w:rsidRPr="002D4765">
              <w:rPr>
                <w:rFonts w:cstheme="minorHAnsi"/>
                <w:sz w:val="20"/>
                <w:szCs w:val="20"/>
              </w:rPr>
              <w:t>P4</w:t>
            </w:r>
          </w:p>
        </w:tc>
        <w:tc>
          <w:tcPr>
            <w:tcW w:w="1891" w:type="dxa"/>
            <w:noWrap/>
            <w:hideMark/>
          </w:tcPr>
          <w:p w14:paraId="3C7BB7E4" w14:textId="77777777" w:rsidR="00A7360D" w:rsidRPr="002D4765" w:rsidRDefault="00A7360D" w:rsidP="009B3ED5">
            <w:pPr>
              <w:rPr>
                <w:rFonts w:cstheme="minorHAnsi"/>
                <w:sz w:val="20"/>
                <w:szCs w:val="20"/>
              </w:rPr>
            </w:pPr>
            <w:r w:rsidRPr="002D4765">
              <w:rPr>
                <w:rFonts w:cstheme="minorHAnsi"/>
                <w:sz w:val="20"/>
                <w:szCs w:val="20"/>
              </w:rPr>
              <w:t>-10.39</w:t>
            </w:r>
          </w:p>
        </w:tc>
        <w:tc>
          <w:tcPr>
            <w:tcW w:w="1228" w:type="dxa"/>
            <w:noWrap/>
            <w:hideMark/>
          </w:tcPr>
          <w:p w14:paraId="714A7E9E" w14:textId="77777777" w:rsidR="00A7360D" w:rsidRPr="002D4765" w:rsidRDefault="00A7360D" w:rsidP="009B3ED5">
            <w:pPr>
              <w:rPr>
                <w:rFonts w:cstheme="minorHAnsi"/>
                <w:sz w:val="20"/>
                <w:szCs w:val="20"/>
              </w:rPr>
            </w:pPr>
            <w:r w:rsidRPr="002D4765">
              <w:rPr>
                <w:rFonts w:cstheme="minorHAnsi"/>
                <w:sz w:val="20"/>
                <w:szCs w:val="20"/>
              </w:rPr>
              <w:t>0.22</w:t>
            </w:r>
          </w:p>
        </w:tc>
        <w:tc>
          <w:tcPr>
            <w:tcW w:w="1644" w:type="dxa"/>
            <w:noWrap/>
            <w:hideMark/>
          </w:tcPr>
          <w:p w14:paraId="51E8569A" w14:textId="77777777" w:rsidR="00A7360D" w:rsidRPr="002D4765" w:rsidRDefault="00A7360D" w:rsidP="009B3ED5">
            <w:pPr>
              <w:rPr>
                <w:rFonts w:cstheme="minorHAnsi"/>
                <w:sz w:val="20"/>
                <w:szCs w:val="20"/>
              </w:rPr>
            </w:pPr>
            <w:r w:rsidRPr="002D4765">
              <w:rPr>
                <w:rFonts w:cstheme="minorHAnsi"/>
                <w:sz w:val="20"/>
                <w:szCs w:val="20"/>
              </w:rPr>
              <w:t>0.07</w:t>
            </w:r>
          </w:p>
        </w:tc>
        <w:tc>
          <w:tcPr>
            <w:tcW w:w="1125" w:type="dxa"/>
            <w:noWrap/>
            <w:hideMark/>
          </w:tcPr>
          <w:p w14:paraId="594F3EAA" w14:textId="77777777" w:rsidR="00A7360D" w:rsidRPr="002D4765" w:rsidRDefault="00A7360D" w:rsidP="009B3ED5">
            <w:pPr>
              <w:rPr>
                <w:rFonts w:cstheme="minorHAnsi"/>
                <w:sz w:val="20"/>
                <w:szCs w:val="20"/>
              </w:rPr>
            </w:pPr>
            <w:r w:rsidRPr="002D4765">
              <w:rPr>
                <w:rFonts w:cstheme="minorHAnsi"/>
                <w:sz w:val="20"/>
                <w:szCs w:val="20"/>
              </w:rPr>
              <w:t>0.67%</w:t>
            </w:r>
          </w:p>
        </w:tc>
        <w:tc>
          <w:tcPr>
            <w:tcW w:w="1329" w:type="dxa"/>
            <w:noWrap/>
            <w:hideMark/>
          </w:tcPr>
          <w:p w14:paraId="5023EF1A" w14:textId="77777777" w:rsidR="00A7360D" w:rsidRPr="002D4765" w:rsidRDefault="00A7360D" w:rsidP="009B3ED5">
            <w:pPr>
              <w:rPr>
                <w:rFonts w:cstheme="minorHAnsi"/>
                <w:sz w:val="20"/>
                <w:szCs w:val="20"/>
              </w:rPr>
            </w:pPr>
            <w:r w:rsidRPr="002D4765">
              <w:rPr>
                <w:rFonts w:cstheme="minorHAnsi"/>
                <w:sz w:val="20"/>
                <w:szCs w:val="20"/>
              </w:rPr>
              <w:t>80.89%</w:t>
            </w:r>
          </w:p>
        </w:tc>
      </w:tr>
      <w:tr w:rsidR="00A7360D" w:rsidRPr="002D4765" w14:paraId="118655A0" w14:textId="77777777" w:rsidTr="00345AE1">
        <w:trPr>
          <w:trHeight w:val="499"/>
        </w:trPr>
        <w:tc>
          <w:tcPr>
            <w:tcW w:w="1271" w:type="dxa"/>
            <w:shd w:val="clear" w:color="auto" w:fill="D9D9D9" w:themeFill="background1" w:themeFillShade="D9"/>
            <w:noWrap/>
            <w:hideMark/>
          </w:tcPr>
          <w:p w14:paraId="30B811A0" w14:textId="77777777" w:rsidR="00A7360D" w:rsidRPr="002D4765" w:rsidRDefault="00A7360D" w:rsidP="009B3ED5">
            <w:pPr>
              <w:rPr>
                <w:rFonts w:cstheme="minorHAnsi"/>
                <w:sz w:val="20"/>
                <w:szCs w:val="20"/>
              </w:rPr>
            </w:pPr>
            <w:r w:rsidRPr="002D4765">
              <w:rPr>
                <w:rFonts w:cstheme="minorHAnsi"/>
                <w:sz w:val="20"/>
                <w:szCs w:val="20"/>
              </w:rPr>
              <w:t>Kicker</w:t>
            </w:r>
          </w:p>
        </w:tc>
        <w:tc>
          <w:tcPr>
            <w:tcW w:w="1891" w:type="dxa"/>
            <w:shd w:val="clear" w:color="auto" w:fill="D9D9D9" w:themeFill="background1" w:themeFillShade="D9"/>
            <w:noWrap/>
            <w:hideMark/>
          </w:tcPr>
          <w:p w14:paraId="2088EDC9" w14:textId="77777777" w:rsidR="00A7360D" w:rsidRPr="002D4765" w:rsidRDefault="00A7360D" w:rsidP="009B3ED5">
            <w:pPr>
              <w:rPr>
                <w:rFonts w:cstheme="minorHAnsi"/>
                <w:sz w:val="20"/>
                <w:szCs w:val="20"/>
              </w:rPr>
            </w:pPr>
            <w:r w:rsidRPr="002D4765">
              <w:rPr>
                <w:rFonts w:cstheme="minorHAnsi"/>
                <w:sz w:val="20"/>
                <w:szCs w:val="20"/>
              </w:rPr>
              <w:t> </w:t>
            </w:r>
          </w:p>
        </w:tc>
        <w:tc>
          <w:tcPr>
            <w:tcW w:w="1228" w:type="dxa"/>
            <w:shd w:val="clear" w:color="auto" w:fill="D9D9D9" w:themeFill="background1" w:themeFillShade="D9"/>
            <w:noWrap/>
            <w:hideMark/>
          </w:tcPr>
          <w:p w14:paraId="4016F683" w14:textId="77777777" w:rsidR="00A7360D" w:rsidRPr="002D4765" w:rsidRDefault="00A7360D" w:rsidP="009B3ED5">
            <w:pPr>
              <w:rPr>
                <w:rFonts w:cstheme="minorHAnsi"/>
                <w:sz w:val="20"/>
                <w:szCs w:val="20"/>
              </w:rPr>
            </w:pPr>
            <w:r w:rsidRPr="002D4765">
              <w:rPr>
                <w:rFonts w:cstheme="minorHAnsi"/>
                <w:sz w:val="20"/>
                <w:szCs w:val="20"/>
              </w:rPr>
              <w:t> </w:t>
            </w:r>
          </w:p>
        </w:tc>
        <w:tc>
          <w:tcPr>
            <w:tcW w:w="1644" w:type="dxa"/>
            <w:shd w:val="clear" w:color="auto" w:fill="D9D9D9" w:themeFill="background1" w:themeFillShade="D9"/>
            <w:noWrap/>
            <w:hideMark/>
          </w:tcPr>
          <w:p w14:paraId="4BFBC5CC" w14:textId="77777777" w:rsidR="00A7360D" w:rsidRPr="002D4765" w:rsidRDefault="00A7360D" w:rsidP="009B3ED5">
            <w:pPr>
              <w:rPr>
                <w:rFonts w:cstheme="minorHAnsi"/>
                <w:sz w:val="20"/>
                <w:szCs w:val="20"/>
              </w:rPr>
            </w:pPr>
            <w:r w:rsidRPr="002D4765">
              <w:rPr>
                <w:rFonts w:cstheme="minorHAnsi"/>
                <w:sz w:val="20"/>
                <w:szCs w:val="20"/>
              </w:rPr>
              <w:t> </w:t>
            </w:r>
          </w:p>
        </w:tc>
        <w:tc>
          <w:tcPr>
            <w:tcW w:w="1125" w:type="dxa"/>
            <w:shd w:val="clear" w:color="auto" w:fill="D9D9D9" w:themeFill="background1" w:themeFillShade="D9"/>
            <w:noWrap/>
            <w:hideMark/>
          </w:tcPr>
          <w:p w14:paraId="14E00485" w14:textId="77777777" w:rsidR="00A7360D" w:rsidRPr="002D4765" w:rsidRDefault="00A7360D" w:rsidP="009B3ED5">
            <w:pPr>
              <w:rPr>
                <w:rFonts w:cstheme="minorHAnsi"/>
                <w:sz w:val="20"/>
                <w:szCs w:val="20"/>
              </w:rPr>
            </w:pPr>
            <w:r w:rsidRPr="002D4765">
              <w:rPr>
                <w:rFonts w:cstheme="minorHAnsi"/>
                <w:sz w:val="20"/>
                <w:szCs w:val="20"/>
              </w:rPr>
              <w:t> </w:t>
            </w:r>
          </w:p>
        </w:tc>
        <w:tc>
          <w:tcPr>
            <w:tcW w:w="1329" w:type="dxa"/>
            <w:shd w:val="clear" w:color="auto" w:fill="D9D9D9" w:themeFill="background1" w:themeFillShade="D9"/>
            <w:hideMark/>
          </w:tcPr>
          <w:p w14:paraId="711A1AE2" w14:textId="77777777" w:rsidR="00A7360D" w:rsidRPr="002D4765" w:rsidRDefault="00A7360D" w:rsidP="009B3ED5">
            <w:pPr>
              <w:rPr>
                <w:rFonts w:cstheme="minorHAnsi"/>
                <w:sz w:val="20"/>
                <w:szCs w:val="20"/>
              </w:rPr>
            </w:pPr>
            <w:r w:rsidRPr="002D4765">
              <w:rPr>
                <w:rFonts w:cstheme="minorHAnsi"/>
                <w:sz w:val="20"/>
                <w:szCs w:val="20"/>
              </w:rPr>
              <w:t>% Torque of N1, P1</w:t>
            </w:r>
          </w:p>
        </w:tc>
      </w:tr>
      <w:tr w:rsidR="00A4196A" w:rsidRPr="002D4765" w14:paraId="293F4BA8" w14:textId="77777777" w:rsidTr="009B3ED5">
        <w:trPr>
          <w:trHeight w:val="320"/>
        </w:trPr>
        <w:tc>
          <w:tcPr>
            <w:tcW w:w="1271" w:type="dxa"/>
            <w:vMerge w:val="restart"/>
            <w:noWrap/>
            <w:hideMark/>
          </w:tcPr>
          <w:p w14:paraId="698FA8F9" w14:textId="77777777" w:rsidR="00A4196A" w:rsidRPr="002D4765" w:rsidRDefault="00A4196A" w:rsidP="009B3ED5">
            <w:pPr>
              <w:rPr>
                <w:rFonts w:cstheme="minorHAnsi"/>
                <w:sz w:val="20"/>
                <w:szCs w:val="20"/>
              </w:rPr>
            </w:pPr>
            <w:r w:rsidRPr="002D4765">
              <w:rPr>
                <w:rFonts w:cstheme="minorHAnsi"/>
                <w:sz w:val="20"/>
                <w:szCs w:val="20"/>
              </w:rPr>
              <w:t>SRB</w:t>
            </w:r>
          </w:p>
        </w:tc>
        <w:tc>
          <w:tcPr>
            <w:tcW w:w="1891" w:type="dxa"/>
            <w:vMerge w:val="restart"/>
            <w:noWrap/>
            <w:hideMark/>
          </w:tcPr>
          <w:p w14:paraId="47524E18" w14:textId="77777777" w:rsidR="00A4196A" w:rsidRPr="002D4765" w:rsidRDefault="00A4196A" w:rsidP="009B3ED5">
            <w:pPr>
              <w:rPr>
                <w:rFonts w:cstheme="minorHAnsi"/>
                <w:sz w:val="20"/>
                <w:szCs w:val="20"/>
              </w:rPr>
            </w:pPr>
            <w:r w:rsidRPr="002D4765">
              <w:rPr>
                <w:rFonts w:cstheme="minorHAnsi"/>
                <w:sz w:val="20"/>
                <w:szCs w:val="20"/>
              </w:rPr>
              <w:t>-10.49</w:t>
            </w:r>
          </w:p>
        </w:tc>
        <w:tc>
          <w:tcPr>
            <w:tcW w:w="1228" w:type="dxa"/>
            <w:vMerge w:val="restart"/>
            <w:noWrap/>
            <w:hideMark/>
          </w:tcPr>
          <w:p w14:paraId="3B8ACF4D" w14:textId="77777777" w:rsidR="00A4196A" w:rsidRPr="002D4765" w:rsidRDefault="00A4196A" w:rsidP="009B3ED5">
            <w:pPr>
              <w:rPr>
                <w:rFonts w:cstheme="minorHAnsi"/>
                <w:sz w:val="20"/>
                <w:szCs w:val="20"/>
              </w:rPr>
            </w:pPr>
            <w:r w:rsidRPr="002D4765">
              <w:rPr>
                <w:rFonts w:cstheme="minorHAnsi"/>
                <w:sz w:val="20"/>
                <w:szCs w:val="20"/>
              </w:rPr>
              <w:t>0.32</w:t>
            </w:r>
          </w:p>
        </w:tc>
        <w:tc>
          <w:tcPr>
            <w:tcW w:w="1644" w:type="dxa"/>
            <w:vMerge w:val="restart"/>
            <w:noWrap/>
            <w:hideMark/>
          </w:tcPr>
          <w:p w14:paraId="573F9BFB" w14:textId="77777777" w:rsidR="00A4196A" w:rsidRPr="002D4765" w:rsidRDefault="00A4196A" w:rsidP="009B3ED5">
            <w:pPr>
              <w:rPr>
                <w:rFonts w:cstheme="minorHAnsi"/>
                <w:sz w:val="20"/>
                <w:szCs w:val="20"/>
              </w:rPr>
            </w:pPr>
            <w:r w:rsidRPr="002D4765">
              <w:rPr>
                <w:rFonts w:cstheme="minorHAnsi"/>
                <w:sz w:val="20"/>
                <w:szCs w:val="20"/>
              </w:rPr>
              <w:t>0.1</w:t>
            </w:r>
          </w:p>
        </w:tc>
        <w:tc>
          <w:tcPr>
            <w:tcW w:w="1125" w:type="dxa"/>
            <w:vMerge w:val="restart"/>
            <w:noWrap/>
            <w:hideMark/>
          </w:tcPr>
          <w:p w14:paraId="3E4FD250" w14:textId="77777777" w:rsidR="00A4196A" w:rsidRPr="002D4765" w:rsidRDefault="00A4196A" w:rsidP="009B3ED5">
            <w:pPr>
              <w:rPr>
                <w:rFonts w:cstheme="minorHAnsi"/>
                <w:sz w:val="20"/>
                <w:szCs w:val="20"/>
              </w:rPr>
            </w:pPr>
            <w:r w:rsidRPr="002D4765">
              <w:rPr>
                <w:rFonts w:cstheme="minorHAnsi"/>
                <w:sz w:val="20"/>
                <w:szCs w:val="20"/>
              </w:rPr>
              <w:t>0.95%</w:t>
            </w:r>
          </w:p>
        </w:tc>
        <w:tc>
          <w:tcPr>
            <w:tcW w:w="1329" w:type="dxa"/>
            <w:noWrap/>
            <w:hideMark/>
          </w:tcPr>
          <w:p w14:paraId="174410A5" w14:textId="77777777" w:rsidR="00A4196A" w:rsidRPr="002D4765" w:rsidRDefault="00A4196A" w:rsidP="009B3ED5">
            <w:pPr>
              <w:rPr>
                <w:rFonts w:cstheme="minorHAnsi"/>
                <w:sz w:val="20"/>
                <w:szCs w:val="20"/>
              </w:rPr>
            </w:pPr>
            <w:r w:rsidRPr="002D4765">
              <w:rPr>
                <w:rFonts w:cstheme="minorHAnsi"/>
                <w:sz w:val="20"/>
                <w:szCs w:val="20"/>
              </w:rPr>
              <w:t>84.69%</w:t>
            </w:r>
          </w:p>
        </w:tc>
      </w:tr>
      <w:tr w:rsidR="00A4196A" w:rsidRPr="002D4765" w14:paraId="54D76AF1" w14:textId="77777777" w:rsidTr="009B3ED5">
        <w:trPr>
          <w:trHeight w:val="320"/>
        </w:trPr>
        <w:tc>
          <w:tcPr>
            <w:tcW w:w="1271" w:type="dxa"/>
            <w:vMerge/>
            <w:noWrap/>
            <w:hideMark/>
          </w:tcPr>
          <w:p w14:paraId="7C462AF8" w14:textId="77777777" w:rsidR="00A4196A" w:rsidRPr="002D4765" w:rsidRDefault="00A4196A" w:rsidP="009B3ED5">
            <w:pPr>
              <w:rPr>
                <w:rFonts w:cstheme="minorHAnsi"/>
                <w:sz w:val="20"/>
                <w:szCs w:val="20"/>
              </w:rPr>
            </w:pPr>
          </w:p>
        </w:tc>
        <w:tc>
          <w:tcPr>
            <w:tcW w:w="1891" w:type="dxa"/>
            <w:vMerge/>
            <w:noWrap/>
            <w:hideMark/>
          </w:tcPr>
          <w:p w14:paraId="2AEB5C1D" w14:textId="77777777" w:rsidR="00A4196A" w:rsidRPr="002D4765" w:rsidRDefault="00A4196A" w:rsidP="009B3ED5">
            <w:pPr>
              <w:rPr>
                <w:rFonts w:cstheme="minorHAnsi"/>
                <w:sz w:val="20"/>
                <w:szCs w:val="20"/>
              </w:rPr>
            </w:pPr>
          </w:p>
        </w:tc>
        <w:tc>
          <w:tcPr>
            <w:tcW w:w="1228" w:type="dxa"/>
            <w:vMerge/>
            <w:noWrap/>
            <w:hideMark/>
          </w:tcPr>
          <w:p w14:paraId="22398D4B" w14:textId="77777777" w:rsidR="00A4196A" w:rsidRPr="002D4765" w:rsidRDefault="00A4196A" w:rsidP="009B3ED5">
            <w:pPr>
              <w:rPr>
                <w:rFonts w:cstheme="minorHAnsi"/>
                <w:sz w:val="20"/>
                <w:szCs w:val="20"/>
              </w:rPr>
            </w:pPr>
          </w:p>
        </w:tc>
        <w:tc>
          <w:tcPr>
            <w:tcW w:w="1644" w:type="dxa"/>
            <w:vMerge/>
            <w:noWrap/>
            <w:hideMark/>
          </w:tcPr>
          <w:p w14:paraId="14EE3809" w14:textId="77777777" w:rsidR="00A4196A" w:rsidRPr="002D4765" w:rsidRDefault="00A4196A" w:rsidP="009B3ED5">
            <w:pPr>
              <w:rPr>
                <w:rFonts w:cstheme="minorHAnsi"/>
                <w:sz w:val="20"/>
                <w:szCs w:val="20"/>
              </w:rPr>
            </w:pPr>
          </w:p>
        </w:tc>
        <w:tc>
          <w:tcPr>
            <w:tcW w:w="1125" w:type="dxa"/>
            <w:vMerge/>
            <w:noWrap/>
            <w:hideMark/>
          </w:tcPr>
          <w:p w14:paraId="11E8772E" w14:textId="77777777" w:rsidR="00A4196A" w:rsidRPr="002D4765" w:rsidRDefault="00A4196A" w:rsidP="009B3ED5">
            <w:pPr>
              <w:rPr>
                <w:rFonts w:cstheme="minorHAnsi"/>
                <w:sz w:val="20"/>
                <w:szCs w:val="20"/>
              </w:rPr>
            </w:pPr>
          </w:p>
        </w:tc>
        <w:tc>
          <w:tcPr>
            <w:tcW w:w="1329" w:type="dxa"/>
            <w:noWrap/>
            <w:hideMark/>
          </w:tcPr>
          <w:p w14:paraId="1E30E53F" w14:textId="77777777" w:rsidR="00A4196A" w:rsidRPr="002D4765" w:rsidRDefault="00A4196A" w:rsidP="009B3ED5">
            <w:pPr>
              <w:rPr>
                <w:rFonts w:cstheme="minorHAnsi"/>
                <w:sz w:val="20"/>
                <w:szCs w:val="20"/>
              </w:rPr>
            </w:pPr>
            <w:r w:rsidRPr="002D4765">
              <w:rPr>
                <w:rFonts w:cstheme="minorHAnsi"/>
                <w:sz w:val="20"/>
                <w:szCs w:val="20"/>
              </w:rPr>
              <w:t>81.74%</w:t>
            </w:r>
          </w:p>
        </w:tc>
      </w:tr>
    </w:tbl>
    <w:p w14:paraId="525571B0" w14:textId="77777777" w:rsidR="00A7360D" w:rsidRPr="009344E2" w:rsidRDefault="00A7360D">
      <w:pPr>
        <w:pStyle w:val="Heading4"/>
        <w:numPr>
          <w:ilvl w:val="3"/>
          <w:numId w:val="29"/>
        </w:numPr>
        <w:spacing w:line="360" w:lineRule="auto"/>
        <w:rPr>
          <w:rFonts w:asciiTheme="minorHAnsi" w:hAnsiTheme="minorHAnsi" w:cstheme="minorHAnsi"/>
        </w:rPr>
      </w:pPr>
      <w:bookmarkStart w:id="315" w:name="_Toc156403529"/>
      <w:r w:rsidRPr="009344E2">
        <w:rPr>
          <w:rFonts w:asciiTheme="minorHAnsi" w:hAnsiTheme="minorHAnsi" w:cstheme="minorHAnsi"/>
        </w:rPr>
        <w:lastRenderedPageBreak/>
        <w:t>Midfoot torsion torque loading</w:t>
      </w:r>
      <w:bookmarkEnd w:id="315"/>
      <w:r w:rsidRPr="009344E2">
        <w:rPr>
          <w:rFonts w:asciiTheme="minorHAnsi" w:hAnsiTheme="minorHAnsi" w:cstheme="minorHAnsi"/>
        </w:rPr>
        <w:t xml:space="preserve"> </w:t>
      </w:r>
    </w:p>
    <w:p w14:paraId="13C1407C" w14:textId="77777777" w:rsidR="00E2324C" w:rsidRDefault="00A7360D" w:rsidP="004432B6">
      <w:pPr>
        <w:spacing w:line="360" w:lineRule="auto"/>
        <w:jc w:val="both"/>
        <w:rPr>
          <w:rFonts w:cstheme="minorHAnsi"/>
        </w:rPr>
      </w:pPr>
      <w:r w:rsidRPr="00547AD2">
        <w:rPr>
          <w:rFonts w:cstheme="minorHAnsi"/>
        </w:rPr>
        <w:t xml:space="preserve">The maximum mean </w:t>
      </w:r>
      <w:r w:rsidR="00C47CAE" w:rsidRPr="00547AD2">
        <w:rPr>
          <w:rFonts w:cstheme="minorHAnsi"/>
        </w:rPr>
        <w:t>i</w:t>
      </w:r>
      <w:r w:rsidRPr="00547AD2">
        <w:rPr>
          <w:rFonts w:cstheme="minorHAnsi"/>
        </w:rPr>
        <w:t xml:space="preserve">nversion and eversion values for midfoot torque loading for both ranges of OSSTF and SRB are presented in </w:t>
      </w:r>
      <w:r w:rsidR="000625E5" w:rsidRPr="00547AD2">
        <w:rPr>
          <w:rFonts w:cstheme="minorHAnsi"/>
        </w:rPr>
        <w:fldChar w:fldCharType="begin"/>
      </w:r>
      <w:r w:rsidR="000625E5" w:rsidRPr="00547AD2">
        <w:rPr>
          <w:rFonts w:cstheme="minorHAnsi"/>
        </w:rPr>
        <w:instrText xml:space="preserve"> REF _Ref137316102 \h </w:instrText>
      </w:r>
      <w:r w:rsidR="006E51F4" w:rsidRPr="00547AD2">
        <w:rPr>
          <w:rFonts w:cstheme="minorHAnsi"/>
        </w:rPr>
        <w:instrText xml:space="preserve"> \* MERGEFORMAT </w:instrText>
      </w:r>
      <w:r w:rsidR="000625E5" w:rsidRPr="00547AD2">
        <w:rPr>
          <w:rFonts w:cstheme="minorHAnsi"/>
        </w:rPr>
      </w:r>
      <w:r w:rsidR="000625E5" w:rsidRPr="00547AD2">
        <w:rPr>
          <w:rFonts w:cstheme="minorHAnsi"/>
        </w:rPr>
        <w:fldChar w:fldCharType="separate"/>
      </w:r>
      <w:r w:rsidR="000625E5" w:rsidRPr="00547AD2">
        <w:rPr>
          <w:rFonts w:cstheme="minorHAnsi"/>
        </w:rPr>
        <w:t xml:space="preserve">Table </w:t>
      </w:r>
      <w:r w:rsidR="000625E5" w:rsidRPr="00547AD2">
        <w:rPr>
          <w:rFonts w:cstheme="minorHAnsi"/>
          <w:noProof/>
        </w:rPr>
        <w:t>7</w:t>
      </w:r>
      <w:r w:rsidR="000625E5" w:rsidRPr="00547AD2">
        <w:rPr>
          <w:rFonts w:cstheme="minorHAnsi"/>
        </w:rPr>
        <w:noBreakHyphen/>
      </w:r>
      <w:r w:rsidR="000625E5" w:rsidRPr="00547AD2">
        <w:rPr>
          <w:rFonts w:cstheme="minorHAnsi"/>
          <w:noProof/>
        </w:rPr>
        <w:t>4</w:t>
      </w:r>
      <w:r w:rsidR="000625E5" w:rsidRPr="00547AD2">
        <w:rPr>
          <w:rFonts w:cstheme="minorHAnsi"/>
        </w:rPr>
        <w:fldChar w:fldCharType="end"/>
      </w:r>
      <w:r w:rsidRPr="00547AD2">
        <w:rPr>
          <w:rFonts w:cstheme="minorHAnsi"/>
        </w:rPr>
        <w:t xml:space="preserve">. For the </w:t>
      </w:r>
      <w:proofErr w:type="spellStart"/>
      <w:r w:rsidRPr="00547AD2">
        <w:rPr>
          <w:rFonts w:cstheme="minorHAnsi"/>
        </w:rPr>
        <w:t>Nimco</w:t>
      </w:r>
      <w:proofErr w:type="spellEnd"/>
      <w:r w:rsidRPr="00547AD2">
        <w:rPr>
          <w:rFonts w:cstheme="minorHAnsi"/>
        </w:rPr>
        <w:t xml:space="preserve"> range, the footwear with the solid midfoot outsole infill was considerably stiffer than the control in inversion torque +37% for N6 and +20% </w:t>
      </w:r>
      <w:r w:rsidR="00C47CAE" w:rsidRPr="00547AD2">
        <w:rPr>
          <w:rFonts w:cstheme="minorHAnsi"/>
        </w:rPr>
        <w:t xml:space="preserve">for </w:t>
      </w:r>
      <w:r w:rsidRPr="00547AD2">
        <w:rPr>
          <w:rFonts w:cstheme="minorHAnsi"/>
        </w:rPr>
        <w:t>N5</w:t>
      </w:r>
      <w:r w:rsidR="00C47CAE" w:rsidRPr="00547AD2">
        <w:rPr>
          <w:rFonts w:cstheme="minorHAnsi"/>
        </w:rPr>
        <w:t>,</w:t>
      </w:r>
      <w:r w:rsidRPr="00547AD2">
        <w:rPr>
          <w:rFonts w:cstheme="minorHAnsi"/>
        </w:rPr>
        <w:t xml:space="preserve"> these designs also appeared to be stiffer than the other </w:t>
      </w:r>
      <w:proofErr w:type="spellStart"/>
      <w:r w:rsidRPr="00547AD2">
        <w:rPr>
          <w:rFonts w:cstheme="minorHAnsi"/>
        </w:rPr>
        <w:t>Nimco</w:t>
      </w:r>
      <w:proofErr w:type="spellEnd"/>
      <w:r w:rsidRPr="00547AD2">
        <w:rPr>
          <w:rFonts w:cstheme="minorHAnsi"/>
        </w:rPr>
        <w:t xml:space="preserve"> range</w:t>
      </w:r>
      <w:r w:rsidR="00AB4D30" w:rsidRPr="00547AD2">
        <w:rPr>
          <w:rFonts w:cstheme="minorHAnsi"/>
        </w:rPr>
        <w:t>,</w:t>
      </w:r>
      <w:r w:rsidRPr="00547AD2">
        <w:rPr>
          <w:rFonts w:cstheme="minorHAnsi"/>
        </w:rPr>
        <w:t xml:space="preserve"> other than N5 </w:t>
      </w:r>
      <w:r w:rsidR="00C47CAE" w:rsidRPr="00547AD2">
        <w:rPr>
          <w:rFonts w:cstheme="minorHAnsi"/>
        </w:rPr>
        <w:t>compared to</w:t>
      </w:r>
      <w:r w:rsidRPr="00547AD2">
        <w:rPr>
          <w:rFonts w:cstheme="minorHAnsi"/>
        </w:rPr>
        <w:t xml:space="preserve"> N2. All the </w:t>
      </w:r>
      <w:proofErr w:type="spellStart"/>
      <w:r w:rsidRPr="00547AD2">
        <w:rPr>
          <w:rFonts w:cstheme="minorHAnsi"/>
        </w:rPr>
        <w:t>Nimco</w:t>
      </w:r>
      <w:proofErr w:type="spellEnd"/>
      <w:r w:rsidRPr="00547AD2">
        <w:rPr>
          <w:rFonts w:cstheme="minorHAnsi"/>
        </w:rPr>
        <w:t xml:space="preserve"> range appeared significantly stiffer than SRB except for N4, which had a slightly lower mean inversion torque stiffness than the SRB. For eversion midfoot torque in the </w:t>
      </w:r>
      <w:proofErr w:type="spellStart"/>
      <w:r w:rsidRPr="00547AD2">
        <w:rPr>
          <w:rFonts w:cstheme="minorHAnsi"/>
        </w:rPr>
        <w:t>Nimco</w:t>
      </w:r>
      <w:proofErr w:type="spellEnd"/>
      <w:r w:rsidRPr="00547AD2">
        <w:rPr>
          <w:rFonts w:cstheme="minorHAnsi"/>
        </w:rPr>
        <w:t xml:space="preserve"> range, N2 was seen to have the highest torque value, 26% of the control N1, with the next stiffest </w:t>
      </w:r>
      <w:proofErr w:type="spellStart"/>
      <w:r w:rsidRPr="00547AD2">
        <w:rPr>
          <w:rFonts w:cstheme="minorHAnsi"/>
        </w:rPr>
        <w:t>Nimco</w:t>
      </w:r>
      <w:proofErr w:type="spellEnd"/>
      <w:r w:rsidRPr="00547AD2">
        <w:rPr>
          <w:rFonts w:cstheme="minorHAnsi"/>
        </w:rPr>
        <w:t xml:space="preserve"> shoe being the N5 at 15%</w:t>
      </w:r>
      <w:r w:rsidR="00C47CAE" w:rsidRPr="00547AD2">
        <w:rPr>
          <w:rFonts w:cstheme="minorHAnsi"/>
        </w:rPr>
        <w:t xml:space="preserve">, </w:t>
      </w:r>
      <w:r w:rsidRPr="00547AD2">
        <w:rPr>
          <w:rFonts w:cstheme="minorHAnsi"/>
        </w:rPr>
        <w:t>with the N2 and N6 stiffer</w:t>
      </w:r>
      <w:r w:rsidR="00944112" w:rsidRPr="00547AD2">
        <w:rPr>
          <w:rFonts w:cstheme="minorHAnsi"/>
        </w:rPr>
        <w:t>. M</w:t>
      </w:r>
      <w:r w:rsidRPr="00547AD2">
        <w:rPr>
          <w:rFonts w:cstheme="minorHAnsi"/>
        </w:rPr>
        <w:t xml:space="preserve">idfoot eversion in comparison to </w:t>
      </w:r>
      <w:r w:rsidR="00C47CAE" w:rsidRPr="00547AD2">
        <w:rPr>
          <w:rFonts w:cstheme="minorHAnsi"/>
        </w:rPr>
        <w:t>m</w:t>
      </w:r>
      <w:r w:rsidRPr="00547AD2">
        <w:rPr>
          <w:rFonts w:cstheme="minorHAnsi"/>
        </w:rPr>
        <w:t xml:space="preserve">idfoot inversion, all the </w:t>
      </w:r>
      <w:proofErr w:type="spellStart"/>
      <w:r w:rsidRPr="00547AD2">
        <w:rPr>
          <w:rFonts w:cstheme="minorHAnsi"/>
        </w:rPr>
        <w:t>Nimco</w:t>
      </w:r>
      <w:proofErr w:type="spellEnd"/>
      <w:r w:rsidRPr="00547AD2">
        <w:rPr>
          <w:rFonts w:cstheme="minorHAnsi"/>
        </w:rPr>
        <w:t xml:space="preserve"> range were stiffer than the SRB, representing 72% of the value of N1</w:t>
      </w:r>
      <w:r w:rsidR="00944112" w:rsidRPr="00547AD2">
        <w:rPr>
          <w:rFonts w:cstheme="minorHAnsi"/>
        </w:rPr>
        <w:t>.</w:t>
      </w:r>
      <w:r w:rsidRPr="00547AD2">
        <w:rPr>
          <w:rFonts w:cstheme="minorHAnsi"/>
        </w:rPr>
        <w:t xml:space="preserve"> </w:t>
      </w:r>
    </w:p>
    <w:p w14:paraId="73A67893" w14:textId="77777777" w:rsidR="00E2324C" w:rsidRDefault="00E2324C" w:rsidP="004432B6">
      <w:pPr>
        <w:spacing w:line="360" w:lineRule="auto"/>
        <w:jc w:val="both"/>
        <w:rPr>
          <w:rFonts w:cstheme="minorHAnsi"/>
        </w:rPr>
      </w:pPr>
    </w:p>
    <w:p w14:paraId="32F74401" w14:textId="532CAAEF" w:rsidR="00A7360D" w:rsidRDefault="00A7360D" w:rsidP="004432B6">
      <w:pPr>
        <w:spacing w:line="360" w:lineRule="auto"/>
        <w:jc w:val="both"/>
        <w:rPr>
          <w:rFonts w:cstheme="minorHAnsi"/>
        </w:rPr>
      </w:pPr>
      <w:r w:rsidRPr="00547AD2">
        <w:rPr>
          <w:rFonts w:cstheme="minorHAnsi"/>
        </w:rPr>
        <w:t xml:space="preserve">In the </w:t>
      </w:r>
      <w:proofErr w:type="spellStart"/>
      <w:r w:rsidRPr="00547AD2">
        <w:rPr>
          <w:rFonts w:cstheme="minorHAnsi"/>
        </w:rPr>
        <w:t>Piedro</w:t>
      </w:r>
      <w:proofErr w:type="spellEnd"/>
      <w:r w:rsidRPr="00547AD2">
        <w:rPr>
          <w:rFonts w:cstheme="minorHAnsi"/>
        </w:rPr>
        <w:t xml:space="preserve"> range, the control P1 was the stiffest in </w:t>
      </w:r>
      <w:r w:rsidR="00C47CAE" w:rsidRPr="00547AD2">
        <w:rPr>
          <w:rFonts w:cstheme="minorHAnsi"/>
        </w:rPr>
        <w:t>m</w:t>
      </w:r>
      <w:r w:rsidRPr="00547AD2">
        <w:rPr>
          <w:rFonts w:cstheme="minorHAnsi"/>
        </w:rPr>
        <w:t>idfoot inversion torque 9.20Nm, being 16-25% stiffer than the rest of the range (</w:t>
      </w:r>
      <w:r w:rsidRPr="00547AD2">
        <w:rPr>
          <w:rFonts w:cstheme="minorHAnsi"/>
        </w:rPr>
        <w:fldChar w:fldCharType="begin"/>
      </w:r>
      <w:r w:rsidRPr="00547AD2">
        <w:rPr>
          <w:rFonts w:cstheme="minorHAnsi"/>
        </w:rPr>
        <w:instrText xml:space="preserve"> REF _Ref137316102 \h  \* MERGEFORMAT </w:instrText>
      </w:r>
      <w:r w:rsidRPr="00547AD2">
        <w:rPr>
          <w:rFonts w:cstheme="minorHAnsi"/>
        </w:rPr>
      </w:r>
      <w:r w:rsidRPr="00547AD2">
        <w:rPr>
          <w:rFonts w:cstheme="minorHAnsi"/>
        </w:rPr>
        <w:fldChar w:fldCharType="separate"/>
      </w:r>
      <w:r w:rsidR="000625E5" w:rsidRPr="00547AD2">
        <w:rPr>
          <w:rFonts w:cstheme="minorHAnsi"/>
        </w:rPr>
        <w:t xml:space="preserve">Table </w:t>
      </w:r>
      <w:r w:rsidR="000625E5" w:rsidRPr="00547AD2">
        <w:rPr>
          <w:rFonts w:cstheme="minorHAnsi"/>
          <w:noProof/>
        </w:rPr>
        <w:t>7</w:t>
      </w:r>
      <w:r w:rsidR="000625E5" w:rsidRPr="00547AD2">
        <w:rPr>
          <w:rFonts w:cstheme="minorHAnsi"/>
          <w:noProof/>
        </w:rPr>
        <w:noBreakHyphen/>
        <w:t>4</w:t>
      </w:r>
      <w:r w:rsidRPr="00547AD2">
        <w:rPr>
          <w:rFonts w:cstheme="minorHAnsi"/>
        </w:rPr>
        <w:fldChar w:fldCharType="end"/>
      </w:r>
      <w:r w:rsidRPr="00547AD2">
        <w:rPr>
          <w:rFonts w:cstheme="minorHAnsi"/>
        </w:rPr>
        <w:t xml:space="preserve">). All of the </w:t>
      </w:r>
      <w:proofErr w:type="spellStart"/>
      <w:r w:rsidRPr="00547AD2">
        <w:rPr>
          <w:rFonts w:cstheme="minorHAnsi"/>
        </w:rPr>
        <w:t>Piedro</w:t>
      </w:r>
      <w:proofErr w:type="spellEnd"/>
      <w:r w:rsidRPr="00547AD2">
        <w:rPr>
          <w:rFonts w:cstheme="minorHAnsi"/>
        </w:rPr>
        <w:t xml:space="preserve"> range were stiffer in </w:t>
      </w:r>
      <w:r w:rsidR="00C47CAE" w:rsidRPr="00547AD2">
        <w:rPr>
          <w:rFonts w:cstheme="minorHAnsi"/>
        </w:rPr>
        <w:t>m</w:t>
      </w:r>
      <w:r w:rsidRPr="00547AD2">
        <w:rPr>
          <w:rFonts w:cstheme="minorHAnsi"/>
        </w:rPr>
        <w:t>idfoot inversion torque than the SRB, with the SRB representing 56% torque of P1 (</w:t>
      </w:r>
      <w:r w:rsidRPr="00547AD2">
        <w:rPr>
          <w:rFonts w:cstheme="minorHAnsi"/>
        </w:rPr>
        <w:fldChar w:fldCharType="begin"/>
      </w:r>
      <w:r w:rsidRPr="00547AD2">
        <w:rPr>
          <w:rFonts w:cstheme="minorHAnsi"/>
        </w:rPr>
        <w:instrText xml:space="preserve"> REF _Ref137316102 \h  \* MERGEFORMAT </w:instrText>
      </w:r>
      <w:r w:rsidRPr="00547AD2">
        <w:rPr>
          <w:rFonts w:cstheme="minorHAnsi"/>
        </w:rPr>
      </w:r>
      <w:r w:rsidRPr="00547AD2">
        <w:rPr>
          <w:rFonts w:cstheme="minorHAnsi"/>
        </w:rPr>
        <w:fldChar w:fldCharType="separate"/>
      </w:r>
      <w:r w:rsidR="00944112" w:rsidRPr="00547AD2">
        <w:rPr>
          <w:rFonts w:cstheme="minorHAnsi"/>
        </w:rPr>
        <w:t xml:space="preserve">Table </w:t>
      </w:r>
      <w:r w:rsidR="00944112" w:rsidRPr="00547AD2">
        <w:rPr>
          <w:rFonts w:cstheme="minorHAnsi"/>
          <w:noProof/>
        </w:rPr>
        <w:t>7</w:t>
      </w:r>
      <w:r w:rsidR="00944112" w:rsidRPr="00547AD2">
        <w:rPr>
          <w:rFonts w:cstheme="minorHAnsi"/>
          <w:noProof/>
        </w:rPr>
        <w:noBreakHyphen/>
        <w:t>4</w:t>
      </w:r>
      <w:r w:rsidRPr="00547AD2">
        <w:rPr>
          <w:rFonts w:cstheme="minorHAnsi"/>
        </w:rPr>
        <w:fldChar w:fldCharType="end"/>
      </w:r>
      <w:r w:rsidR="00944112" w:rsidRPr="00547AD2">
        <w:rPr>
          <w:rFonts w:cstheme="minorHAnsi"/>
        </w:rPr>
        <w:t xml:space="preserve">) </w:t>
      </w:r>
      <w:r w:rsidRPr="00547AD2">
        <w:rPr>
          <w:rFonts w:cstheme="minorHAnsi"/>
        </w:rPr>
        <w:t xml:space="preserve">In eversion midfoot torque for the </w:t>
      </w:r>
      <w:proofErr w:type="spellStart"/>
      <w:r w:rsidRPr="00547AD2">
        <w:rPr>
          <w:rFonts w:cstheme="minorHAnsi"/>
        </w:rPr>
        <w:t>Piedro</w:t>
      </w:r>
      <w:proofErr w:type="spellEnd"/>
      <w:r w:rsidRPr="00547AD2">
        <w:rPr>
          <w:rFonts w:cstheme="minorHAnsi"/>
        </w:rPr>
        <w:t xml:space="preserve"> range, the stability footwear P2 was the stiffest at -9.75</w:t>
      </w:r>
      <w:r w:rsidR="00C47CAE" w:rsidRPr="00547AD2">
        <w:rPr>
          <w:rFonts w:cstheme="minorHAnsi"/>
        </w:rPr>
        <w:t xml:space="preserve"> Nm</w:t>
      </w:r>
      <w:r w:rsidRPr="00547AD2">
        <w:rPr>
          <w:rFonts w:cstheme="minorHAnsi"/>
        </w:rPr>
        <w:t>, but this was only 8% greater than P1 (</w:t>
      </w:r>
      <w:r w:rsidRPr="00547AD2">
        <w:rPr>
          <w:rFonts w:cstheme="minorHAnsi"/>
        </w:rPr>
        <w:fldChar w:fldCharType="begin"/>
      </w:r>
      <w:r w:rsidRPr="00547AD2">
        <w:rPr>
          <w:rFonts w:cstheme="minorHAnsi"/>
        </w:rPr>
        <w:instrText xml:space="preserve"> REF _Ref137316102 \h  \* MERGEFORMAT </w:instrText>
      </w:r>
      <w:r w:rsidRPr="00547AD2">
        <w:rPr>
          <w:rFonts w:cstheme="minorHAnsi"/>
        </w:rPr>
      </w:r>
      <w:r w:rsidRPr="00547AD2">
        <w:rPr>
          <w:rFonts w:cstheme="minorHAnsi"/>
        </w:rPr>
        <w:fldChar w:fldCharType="separate"/>
      </w:r>
      <w:r w:rsidR="00F100A1" w:rsidRPr="00547AD2">
        <w:rPr>
          <w:rFonts w:cstheme="minorHAnsi"/>
        </w:rPr>
        <w:t xml:space="preserve">Table </w:t>
      </w:r>
      <w:r w:rsidR="00F100A1" w:rsidRPr="00547AD2">
        <w:rPr>
          <w:rFonts w:cstheme="minorHAnsi"/>
          <w:noProof/>
        </w:rPr>
        <w:t>7</w:t>
      </w:r>
      <w:r w:rsidR="00F100A1" w:rsidRPr="00547AD2">
        <w:rPr>
          <w:rFonts w:cstheme="minorHAnsi"/>
          <w:noProof/>
        </w:rPr>
        <w:noBreakHyphen/>
        <w:t>4</w:t>
      </w:r>
      <w:r w:rsidRPr="00547AD2">
        <w:rPr>
          <w:rFonts w:cstheme="minorHAnsi"/>
        </w:rPr>
        <w:fldChar w:fldCharType="end"/>
      </w:r>
      <w:r w:rsidRPr="00547AD2">
        <w:rPr>
          <w:rFonts w:cstheme="minorHAnsi"/>
        </w:rPr>
        <w:t>). Both P1 and P2 appeared to be stiffer in eversion midfoot torque than the P3 and P4 -9.01 and -9.75 Nm vs -6.74</w:t>
      </w:r>
      <w:r w:rsidR="00C47CAE" w:rsidRPr="00547AD2">
        <w:rPr>
          <w:rFonts w:cstheme="minorHAnsi"/>
        </w:rPr>
        <w:t xml:space="preserve"> and</w:t>
      </w:r>
      <w:r w:rsidRPr="00547AD2">
        <w:rPr>
          <w:rFonts w:cstheme="minorHAnsi"/>
        </w:rPr>
        <w:t xml:space="preserve"> -7.60 Nm, respectfully. The SRB represented 81% of the P1 value for midfoot eversion torque. However, only P1 and P2 in the </w:t>
      </w:r>
      <w:proofErr w:type="spellStart"/>
      <w:r w:rsidRPr="00547AD2">
        <w:rPr>
          <w:rFonts w:cstheme="minorHAnsi"/>
        </w:rPr>
        <w:t>Piedro</w:t>
      </w:r>
      <w:proofErr w:type="spellEnd"/>
      <w:r w:rsidRPr="00547AD2">
        <w:rPr>
          <w:rFonts w:cstheme="minorHAnsi"/>
        </w:rPr>
        <w:t xml:space="preserve"> range appeared to be stiffer than SRB in midfoot eversion with the P3 offering 7% less stiffness than the SRB for this loading scenario. In consideration of the precision of midfoot torque measurement protocol across various footwear ranges and designs, the % standard error of the mean for </w:t>
      </w:r>
      <w:r w:rsidR="00C47CAE" w:rsidRPr="00547AD2">
        <w:rPr>
          <w:rFonts w:cstheme="minorHAnsi"/>
        </w:rPr>
        <w:t>m</w:t>
      </w:r>
      <w:r w:rsidRPr="00547AD2">
        <w:rPr>
          <w:rFonts w:cstheme="minorHAnsi"/>
        </w:rPr>
        <w:t>idfoot torque loading across all the footwear ranged from 0.81-2.42% for inversion and 0.55-1.33% for eversion</w:t>
      </w:r>
      <w:r w:rsidR="00C47CAE" w:rsidRPr="00547AD2">
        <w:rPr>
          <w:rFonts w:cstheme="minorHAnsi"/>
        </w:rPr>
        <w:t>,</w:t>
      </w:r>
      <w:r w:rsidRPr="00547AD2">
        <w:rPr>
          <w:rFonts w:cstheme="minorHAnsi"/>
        </w:rPr>
        <w:t xml:space="preserve"> this was comparable with the values in the initial protocol and within the tolerance values set.</w:t>
      </w:r>
    </w:p>
    <w:p w14:paraId="52F8B6C0" w14:textId="11DD4E27" w:rsidR="00A7360D" w:rsidRDefault="00A7360D" w:rsidP="004432B6">
      <w:pPr>
        <w:spacing w:line="360" w:lineRule="auto"/>
        <w:jc w:val="both"/>
        <w:rPr>
          <w:rFonts w:cstheme="minorHAnsi"/>
        </w:rPr>
      </w:pPr>
    </w:p>
    <w:p w14:paraId="451BB0D9" w14:textId="77777777" w:rsidR="004432B6" w:rsidRDefault="004432B6" w:rsidP="009344E2">
      <w:pPr>
        <w:spacing w:line="360" w:lineRule="auto"/>
        <w:sectPr w:rsidR="004432B6" w:rsidSect="00C95173">
          <w:pgSz w:w="11900" w:h="16840"/>
          <w:pgMar w:top="1440" w:right="1134" w:bottom="1440" w:left="2268" w:header="708" w:footer="708" w:gutter="0"/>
          <w:cols w:space="708"/>
          <w:docGrid w:linePitch="360"/>
        </w:sectPr>
      </w:pPr>
    </w:p>
    <w:p w14:paraId="2A87BC2B" w14:textId="4A3C4D15" w:rsidR="00A7360D" w:rsidRPr="00E12D90" w:rsidRDefault="00A7360D" w:rsidP="00A7360D">
      <w:pPr>
        <w:pStyle w:val="Caption"/>
      </w:pPr>
      <w:bookmarkStart w:id="316" w:name="_Ref137316102"/>
      <w:bookmarkStart w:id="317" w:name="_Toc156393264"/>
      <w:r w:rsidRPr="00E12D90">
        <w:lastRenderedPageBreak/>
        <w:t xml:space="preserve">Table </w:t>
      </w:r>
      <w:fldSimple w:instr=" STYLEREF 1 \s ">
        <w:r w:rsidR="004871A6">
          <w:rPr>
            <w:noProof/>
          </w:rPr>
          <w:t>7</w:t>
        </w:r>
      </w:fldSimple>
      <w:r w:rsidR="003F38BD">
        <w:noBreakHyphen/>
      </w:r>
      <w:fldSimple w:instr=" SEQ Table \* ARABIC \s 1 ">
        <w:r w:rsidR="004871A6">
          <w:rPr>
            <w:noProof/>
          </w:rPr>
          <w:t>4</w:t>
        </w:r>
      </w:fldSimple>
      <w:bookmarkEnd w:id="316"/>
      <w:r w:rsidRPr="00E12D90">
        <w:t xml:space="preserve"> Mean standard deviation and standard error of maximum Midfoot torsion torque loading scenarios for OSSTF and standard retail boot samples</w:t>
      </w:r>
      <w:bookmarkEnd w:id="317"/>
      <w:r w:rsidRPr="00E12D90">
        <w:t xml:space="preserve"> </w:t>
      </w:r>
    </w:p>
    <w:tbl>
      <w:tblPr>
        <w:tblStyle w:val="TableGrid"/>
        <w:tblW w:w="0" w:type="auto"/>
        <w:tblLook w:val="04A0" w:firstRow="1" w:lastRow="0" w:firstColumn="1" w:lastColumn="0" w:noHBand="0" w:noVBand="1"/>
      </w:tblPr>
      <w:tblGrid>
        <w:gridCol w:w="1413"/>
        <w:gridCol w:w="1744"/>
        <w:gridCol w:w="1233"/>
        <w:gridCol w:w="1417"/>
        <w:gridCol w:w="1436"/>
        <w:gridCol w:w="1245"/>
      </w:tblGrid>
      <w:tr w:rsidR="00A7360D" w:rsidRPr="00303D0B" w14:paraId="411EC7A7" w14:textId="77777777" w:rsidTr="009B3ED5">
        <w:trPr>
          <w:trHeight w:val="640"/>
        </w:trPr>
        <w:tc>
          <w:tcPr>
            <w:tcW w:w="1413" w:type="dxa"/>
            <w:shd w:val="clear" w:color="auto" w:fill="BFBFBF" w:themeFill="background1" w:themeFillShade="BF"/>
            <w:noWrap/>
            <w:hideMark/>
          </w:tcPr>
          <w:p w14:paraId="1EDDDBF7" w14:textId="77777777" w:rsidR="00A7360D" w:rsidRPr="00303D0B" w:rsidRDefault="00A7360D" w:rsidP="009B3ED5">
            <w:pPr>
              <w:rPr>
                <w:sz w:val="20"/>
                <w:szCs w:val="20"/>
              </w:rPr>
            </w:pPr>
            <w:r w:rsidRPr="00303D0B">
              <w:rPr>
                <w:sz w:val="20"/>
                <w:szCs w:val="20"/>
              </w:rPr>
              <w:t>Footwear</w:t>
            </w:r>
          </w:p>
        </w:tc>
        <w:tc>
          <w:tcPr>
            <w:tcW w:w="1744" w:type="dxa"/>
            <w:shd w:val="clear" w:color="auto" w:fill="BFBFBF" w:themeFill="background1" w:themeFillShade="BF"/>
            <w:hideMark/>
          </w:tcPr>
          <w:p w14:paraId="404C6693" w14:textId="77777777" w:rsidR="00A7360D" w:rsidRPr="00303D0B" w:rsidRDefault="00A7360D" w:rsidP="009B3ED5">
            <w:pPr>
              <w:rPr>
                <w:sz w:val="20"/>
                <w:szCs w:val="20"/>
              </w:rPr>
            </w:pPr>
            <w:r w:rsidRPr="00303D0B">
              <w:rPr>
                <w:sz w:val="20"/>
                <w:szCs w:val="20"/>
              </w:rPr>
              <w:t>Max Mean Inversion Torque Nm</w:t>
            </w:r>
          </w:p>
        </w:tc>
        <w:tc>
          <w:tcPr>
            <w:tcW w:w="1233" w:type="dxa"/>
            <w:shd w:val="clear" w:color="auto" w:fill="BFBFBF" w:themeFill="background1" w:themeFillShade="BF"/>
            <w:hideMark/>
          </w:tcPr>
          <w:p w14:paraId="4E07F90E" w14:textId="2A38BC8D" w:rsidR="00A7360D" w:rsidRPr="00303D0B" w:rsidRDefault="00A7360D" w:rsidP="009B3ED5">
            <w:pPr>
              <w:rPr>
                <w:sz w:val="20"/>
                <w:szCs w:val="20"/>
              </w:rPr>
            </w:pPr>
            <w:r w:rsidRPr="00303D0B">
              <w:rPr>
                <w:sz w:val="20"/>
                <w:szCs w:val="20"/>
              </w:rPr>
              <w:t>Standard Deviation +/-</w:t>
            </w:r>
            <w:r w:rsidR="00B96B87">
              <w:rPr>
                <w:sz w:val="20"/>
                <w:szCs w:val="20"/>
              </w:rPr>
              <w:t>(Nm)</w:t>
            </w:r>
          </w:p>
        </w:tc>
        <w:tc>
          <w:tcPr>
            <w:tcW w:w="1417" w:type="dxa"/>
            <w:shd w:val="clear" w:color="auto" w:fill="BFBFBF" w:themeFill="background1" w:themeFillShade="BF"/>
            <w:hideMark/>
          </w:tcPr>
          <w:p w14:paraId="22EA7E41" w14:textId="22FA2790" w:rsidR="00A7360D" w:rsidRPr="00303D0B" w:rsidRDefault="00A7360D" w:rsidP="009B3ED5">
            <w:pPr>
              <w:rPr>
                <w:sz w:val="20"/>
                <w:szCs w:val="20"/>
              </w:rPr>
            </w:pPr>
            <w:r w:rsidRPr="00303D0B">
              <w:rPr>
                <w:sz w:val="20"/>
                <w:szCs w:val="20"/>
              </w:rPr>
              <w:t>Standard Error of mean +/-</w:t>
            </w:r>
            <w:r w:rsidR="00B96B87">
              <w:rPr>
                <w:sz w:val="20"/>
                <w:szCs w:val="20"/>
              </w:rPr>
              <w:t>(Nm)</w:t>
            </w:r>
          </w:p>
        </w:tc>
        <w:tc>
          <w:tcPr>
            <w:tcW w:w="1436" w:type="dxa"/>
            <w:shd w:val="clear" w:color="auto" w:fill="BFBFBF" w:themeFill="background1" w:themeFillShade="BF"/>
            <w:hideMark/>
          </w:tcPr>
          <w:p w14:paraId="18FA5A3C" w14:textId="77777777" w:rsidR="00A7360D" w:rsidRPr="00303D0B" w:rsidRDefault="00A7360D" w:rsidP="009B3ED5">
            <w:pPr>
              <w:rPr>
                <w:sz w:val="20"/>
                <w:szCs w:val="20"/>
              </w:rPr>
            </w:pPr>
            <w:r w:rsidRPr="00303D0B">
              <w:rPr>
                <w:sz w:val="20"/>
                <w:szCs w:val="20"/>
              </w:rPr>
              <w:t>% Error of the mean</w:t>
            </w:r>
          </w:p>
        </w:tc>
        <w:tc>
          <w:tcPr>
            <w:tcW w:w="1245" w:type="dxa"/>
            <w:shd w:val="clear" w:color="auto" w:fill="BFBFBF" w:themeFill="background1" w:themeFillShade="BF"/>
            <w:hideMark/>
          </w:tcPr>
          <w:p w14:paraId="5764625F" w14:textId="06E8AC51" w:rsidR="00A7360D" w:rsidRPr="00303D0B" w:rsidRDefault="00A7360D" w:rsidP="009B3ED5">
            <w:pPr>
              <w:rPr>
                <w:sz w:val="20"/>
                <w:szCs w:val="20"/>
              </w:rPr>
            </w:pPr>
            <w:r w:rsidRPr="00345AE1">
              <w:rPr>
                <w:rFonts w:cstheme="minorHAnsi"/>
                <w:sz w:val="20"/>
                <w:szCs w:val="20"/>
              </w:rPr>
              <w:t xml:space="preserve">% Torque of control </w:t>
            </w:r>
          </w:p>
        </w:tc>
      </w:tr>
      <w:tr w:rsidR="00306CDB" w:rsidRPr="00303D0B" w14:paraId="6D3E821F" w14:textId="77777777" w:rsidTr="0025641B">
        <w:trPr>
          <w:trHeight w:val="300"/>
        </w:trPr>
        <w:tc>
          <w:tcPr>
            <w:tcW w:w="8488" w:type="dxa"/>
            <w:gridSpan w:val="6"/>
            <w:shd w:val="clear" w:color="auto" w:fill="D9D9D9" w:themeFill="background1" w:themeFillShade="D9"/>
            <w:noWrap/>
          </w:tcPr>
          <w:p w14:paraId="7F07E739" w14:textId="046A9C57" w:rsidR="00306CDB" w:rsidRPr="009344E2" w:rsidRDefault="00306CDB" w:rsidP="009344E2">
            <w:pPr>
              <w:jc w:val="center"/>
              <w:rPr>
                <w:b/>
                <w:bCs/>
                <w:sz w:val="20"/>
                <w:szCs w:val="20"/>
              </w:rPr>
            </w:pPr>
            <w:r w:rsidRPr="009344E2">
              <w:rPr>
                <w:b/>
                <w:bCs/>
                <w:sz w:val="20"/>
                <w:szCs w:val="20"/>
              </w:rPr>
              <w:t>Inversion</w:t>
            </w:r>
          </w:p>
        </w:tc>
      </w:tr>
      <w:tr w:rsidR="00A7360D" w:rsidRPr="00303D0B" w14:paraId="7437CE13" w14:textId="77777777" w:rsidTr="009B3ED5">
        <w:trPr>
          <w:trHeight w:val="300"/>
        </w:trPr>
        <w:tc>
          <w:tcPr>
            <w:tcW w:w="1413" w:type="dxa"/>
            <w:shd w:val="clear" w:color="auto" w:fill="D9D9D9" w:themeFill="background1" w:themeFillShade="D9"/>
            <w:noWrap/>
            <w:hideMark/>
          </w:tcPr>
          <w:p w14:paraId="54DE3625" w14:textId="77777777" w:rsidR="00A7360D" w:rsidRPr="00303D0B" w:rsidRDefault="00A7360D" w:rsidP="009B3ED5">
            <w:pPr>
              <w:rPr>
                <w:sz w:val="20"/>
                <w:szCs w:val="20"/>
              </w:rPr>
            </w:pPr>
            <w:proofErr w:type="spellStart"/>
            <w:r w:rsidRPr="00303D0B">
              <w:rPr>
                <w:sz w:val="20"/>
                <w:szCs w:val="20"/>
              </w:rPr>
              <w:t>Nimco</w:t>
            </w:r>
            <w:proofErr w:type="spellEnd"/>
          </w:p>
        </w:tc>
        <w:tc>
          <w:tcPr>
            <w:tcW w:w="1744" w:type="dxa"/>
            <w:shd w:val="clear" w:color="auto" w:fill="D9D9D9" w:themeFill="background1" w:themeFillShade="D9"/>
            <w:hideMark/>
          </w:tcPr>
          <w:p w14:paraId="6BD01988"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29706C6C"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58FC2201"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5BB17819" w14:textId="77777777" w:rsidR="00A7360D" w:rsidRPr="00303D0B" w:rsidRDefault="00A7360D" w:rsidP="009B3ED5">
            <w:pPr>
              <w:rPr>
                <w:sz w:val="20"/>
                <w:szCs w:val="20"/>
              </w:rPr>
            </w:pPr>
            <w:r w:rsidRPr="00303D0B">
              <w:rPr>
                <w:sz w:val="20"/>
                <w:szCs w:val="20"/>
              </w:rPr>
              <w:t> </w:t>
            </w:r>
          </w:p>
        </w:tc>
        <w:tc>
          <w:tcPr>
            <w:tcW w:w="1245" w:type="dxa"/>
            <w:shd w:val="clear" w:color="auto" w:fill="D9D9D9" w:themeFill="background1" w:themeFillShade="D9"/>
            <w:noWrap/>
            <w:hideMark/>
          </w:tcPr>
          <w:p w14:paraId="42593AF6" w14:textId="2F4549CD" w:rsidR="00A7360D" w:rsidRPr="00303D0B" w:rsidRDefault="00A7360D" w:rsidP="009B3ED5">
            <w:pPr>
              <w:rPr>
                <w:sz w:val="20"/>
                <w:szCs w:val="20"/>
              </w:rPr>
            </w:pPr>
            <w:r w:rsidRPr="00303D0B">
              <w:rPr>
                <w:sz w:val="20"/>
                <w:szCs w:val="20"/>
              </w:rPr>
              <w:t> </w:t>
            </w:r>
            <w:r w:rsidR="0031349B">
              <w:rPr>
                <w:sz w:val="20"/>
                <w:szCs w:val="20"/>
              </w:rPr>
              <w:t>% Torque</w:t>
            </w:r>
            <w:r w:rsidR="0031349B" w:rsidRPr="00303D0B">
              <w:rPr>
                <w:sz w:val="20"/>
                <w:szCs w:val="20"/>
              </w:rPr>
              <w:t xml:space="preserve"> </w:t>
            </w:r>
            <w:r w:rsidR="0031349B">
              <w:rPr>
                <w:sz w:val="20"/>
                <w:szCs w:val="20"/>
              </w:rPr>
              <w:t>N</w:t>
            </w:r>
            <w:r w:rsidR="0031349B" w:rsidRPr="00303D0B">
              <w:rPr>
                <w:sz w:val="20"/>
                <w:szCs w:val="20"/>
              </w:rPr>
              <w:t>1</w:t>
            </w:r>
          </w:p>
        </w:tc>
      </w:tr>
      <w:tr w:rsidR="00A7360D" w:rsidRPr="00303D0B" w14:paraId="0F14D512" w14:textId="77777777" w:rsidTr="009B3ED5">
        <w:trPr>
          <w:trHeight w:val="300"/>
        </w:trPr>
        <w:tc>
          <w:tcPr>
            <w:tcW w:w="1413" w:type="dxa"/>
            <w:noWrap/>
            <w:hideMark/>
          </w:tcPr>
          <w:p w14:paraId="1BE99F86" w14:textId="77777777" w:rsidR="00A7360D" w:rsidRPr="00303D0B" w:rsidRDefault="00A7360D" w:rsidP="009B3ED5">
            <w:pPr>
              <w:rPr>
                <w:sz w:val="20"/>
                <w:szCs w:val="20"/>
              </w:rPr>
            </w:pPr>
            <w:r w:rsidRPr="00303D0B">
              <w:rPr>
                <w:sz w:val="20"/>
                <w:szCs w:val="20"/>
              </w:rPr>
              <w:t>N1</w:t>
            </w:r>
          </w:p>
        </w:tc>
        <w:tc>
          <w:tcPr>
            <w:tcW w:w="1744" w:type="dxa"/>
            <w:noWrap/>
            <w:hideMark/>
          </w:tcPr>
          <w:p w14:paraId="6C998B74" w14:textId="77777777" w:rsidR="00A7360D" w:rsidRPr="00303D0B" w:rsidRDefault="00A7360D" w:rsidP="009B3ED5">
            <w:pPr>
              <w:rPr>
                <w:sz w:val="20"/>
                <w:szCs w:val="20"/>
              </w:rPr>
            </w:pPr>
            <w:r w:rsidRPr="00303D0B">
              <w:rPr>
                <w:sz w:val="20"/>
                <w:szCs w:val="20"/>
              </w:rPr>
              <w:t>7.13</w:t>
            </w:r>
          </w:p>
        </w:tc>
        <w:tc>
          <w:tcPr>
            <w:tcW w:w="1233" w:type="dxa"/>
            <w:noWrap/>
            <w:hideMark/>
          </w:tcPr>
          <w:p w14:paraId="5987CEAF" w14:textId="77777777" w:rsidR="00A7360D" w:rsidRPr="00303D0B" w:rsidRDefault="00A7360D" w:rsidP="009B3ED5">
            <w:pPr>
              <w:rPr>
                <w:sz w:val="20"/>
                <w:szCs w:val="20"/>
              </w:rPr>
            </w:pPr>
            <w:r w:rsidRPr="00303D0B">
              <w:rPr>
                <w:sz w:val="20"/>
                <w:szCs w:val="20"/>
              </w:rPr>
              <w:t>0.18</w:t>
            </w:r>
          </w:p>
        </w:tc>
        <w:tc>
          <w:tcPr>
            <w:tcW w:w="1417" w:type="dxa"/>
            <w:noWrap/>
            <w:hideMark/>
          </w:tcPr>
          <w:p w14:paraId="4A10FEFE" w14:textId="77777777" w:rsidR="00A7360D" w:rsidRPr="00303D0B" w:rsidRDefault="00A7360D" w:rsidP="009B3ED5">
            <w:pPr>
              <w:rPr>
                <w:sz w:val="20"/>
                <w:szCs w:val="20"/>
              </w:rPr>
            </w:pPr>
            <w:r w:rsidRPr="00303D0B">
              <w:rPr>
                <w:sz w:val="20"/>
                <w:szCs w:val="20"/>
              </w:rPr>
              <w:t>0.06</w:t>
            </w:r>
          </w:p>
        </w:tc>
        <w:tc>
          <w:tcPr>
            <w:tcW w:w="1436" w:type="dxa"/>
            <w:noWrap/>
            <w:hideMark/>
          </w:tcPr>
          <w:p w14:paraId="091333F0" w14:textId="77777777" w:rsidR="00A7360D" w:rsidRPr="00303D0B" w:rsidRDefault="00A7360D" w:rsidP="009B3ED5">
            <w:pPr>
              <w:rPr>
                <w:sz w:val="20"/>
                <w:szCs w:val="20"/>
              </w:rPr>
            </w:pPr>
            <w:r w:rsidRPr="00303D0B">
              <w:rPr>
                <w:sz w:val="20"/>
                <w:szCs w:val="20"/>
              </w:rPr>
              <w:t>0.81%</w:t>
            </w:r>
          </w:p>
        </w:tc>
        <w:tc>
          <w:tcPr>
            <w:tcW w:w="1245" w:type="dxa"/>
            <w:shd w:val="clear" w:color="auto" w:fill="D9D9D9" w:themeFill="background1" w:themeFillShade="D9"/>
            <w:noWrap/>
            <w:hideMark/>
          </w:tcPr>
          <w:p w14:paraId="40BC339D" w14:textId="77777777" w:rsidR="00A7360D" w:rsidRPr="00303D0B" w:rsidRDefault="00A7360D" w:rsidP="009B3ED5">
            <w:pPr>
              <w:rPr>
                <w:sz w:val="20"/>
                <w:szCs w:val="20"/>
              </w:rPr>
            </w:pPr>
            <w:r w:rsidRPr="00303D0B">
              <w:rPr>
                <w:sz w:val="20"/>
                <w:szCs w:val="20"/>
              </w:rPr>
              <w:t> </w:t>
            </w:r>
          </w:p>
        </w:tc>
      </w:tr>
      <w:tr w:rsidR="00A7360D" w:rsidRPr="00303D0B" w14:paraId="41D6C715" w14:textId="77777777" w:rsidTr="009B3ED5">
        <w:trPr>
          <w:trHeight w:val="300"/>
        </w:trPr>
        <w:tc>
          <w:tcPr>
            <w:tcW w:w="1413" w:type="dxa"/>
            <w:noWrap/>
            <w:hideMark/>
          </w:tcPr>
          <w:p w14:paraId="2D3ECE82" w14:textId="77777777" w:rsidR="00A7360D" w:rsidRPr="00303D0B" w:rsidRDefault="00A7360D" w:rsidP="009B3ED5">
            <w:pPr>
              <w:rPr>
                <w:sz w:val="20"/>
                <w:szCs w:val="20"/>
              </w:rPr>
            </w:pPr>
            <w:r w:rsidRPr="00303D0B">
              <w:rPr>
                <w:sz w:val="20"/>
                <w:szCs w:val="20"/>
              </w:rPr>
              <w:t>N2</w:t>
            </w:r>
          </w:p>
        </w:tc>
        <w:tc>
          <w:tcPr>
            <w:tcW w:w="1744" w:type="dxa"/>
            <w:noWrap/>
            <w:hideMark/>
          </w:tcPr>
          <w:p w14:paraId="5D852931" w14:textId="77777777" w:rsidR="00A7360D" w:rsidRPr="00303D0B" w:rsidRDefault="00A7360D" w:rsidP="009B3ED5">
            <w:pPr>
              <w:rPr>
                <w:sz w:val="20"/>
                <w:szCs w:val="20"/>
              </w:rPr>
            </w:pPr>
            <w:r w:rsidRPr="00303D0B">
              <w:rPr>
                <w:sz w:val="20"/>
                <w:szCs w:val="20"/>
              </w:rPr>
              <w:t>7.68</w:t>
            </w:r>
          </w:p>
        </w:tc>
        <w:tc>
          <w:tcPr>
            <w:tcW w:w="1233" w:type="dxa"/>
            <w:noWrap/>
            <w:hideMark/>
          </w:tcPr>
          <w:p w14:paraId="588A2014" w14:textId="77777777" w:rsidR="00A7360D" w:rsidRPr="00303D0B" w:rsidRDefault="00A7360D" w:rsidP="009B3ED5">
            <w:pPr>
              <w:rPr>
                <w:sz w:val="20"/>
                <w:szCs w:val="20"/>
              </w:rPr>
            </w:pPr>
            <w:r w:rsidRPr="00303D0B">
              <w:rPr>
                <w:sz w:val="20"/>
                <w:szCs w:val="20"/>
              </w:rPr>
              <w:t>0.39</w:t>
            </w:r>
          </w:p>
        </w:tc>
        <w:tc>
          <w:tcPr>
            <w:tcW w:w="1417" w:type="dxa"/>
            <w:noWrap/>
            <w:hideMark/>
          </w:tcPr>
          <w:p w14:paraId="45FD92F4" w14:textId="77777777" w:rsidR="00A7360D" w:rsidRPr="00303D0B" w:rsidRDefault="00A7360D" w:rsidP="009B3ED5">
            <w:pPr>
              <w:rPr>
                <w:sz w:val="20"/>
                <w:szCs w:val="20"/>
              </w:rPr>
            </w:pPr>
            <w:r w:rsidRPr="00303D0B">
              <w:rPr>
                <w:sz w:val="20"/>
                <w:szCs w:val="20"/>
              </w:rPr>
              <w:t>0.12</w:t>
            </w:r>
          </w:p>
        </w:tc>
        <w:tc>
          <w:tcPr>
            <w:tcW w:w="1436" w:type="dxa"/>
            <w:noWrap/>
            <w:hideMark/>
          </w:tcPr>
          <w:p w14:paraId="2BFB85DD" w14:textId="77777777" w:rsidR="00A7360D" w:rsidRPr="00303D0B" w:rsidRDefault="00A7360D" w:rsidP="009B3ED5">
            <w:pPr>
              <w:rPr>
                <w:sz w:val="20"/>
                <w:szCs w:val="20"/>
              </w:rPr>
            </w:pPr>
            <w:r w:rsidRPr="00303D0B">
              <w:rPr>
                <w:sz w:val="20"/>
                <w:szCs w:val="20"/>
              </w:rPr>
              <w:t>1.56%</w:t>
            </w:r>
          </w:p>
        </w:tc>
        <w:tc>
          <w:tcPr>
            <w:tcW w:w="1245" w:type="dxa"/>
            <w:noWrap/>
            <w:hideMark/>
          </w:tcPr>
          <w:p w14:paraId="6B4B4659" w14:textId="77777777" w:rsidR="00A7360D" w:rsidRPr="00303D0B" w:rsidRDefault="00A7360D" w:rsidP="009B3ED5">
            <w:pPr>
              <w:rPr>
                <w:sz w:val="20"/>
                <w:szCs w:val="20"/>
              </w:rPr>
            </w:pPr>
            <w:r w:rsidRPr="00303D0B">
              <w:rPr>
                <w:sz w:val="20"/>
                <w:szCs w:val="20"/>
              </w:rPr>
              <w:t>107.80%</w:t>
            </w:r>
          </w:p>
        </w:tc>
      </w:tr>
      <w:tr w:rsidR="00A7360D" w:rsidRPr="00303D0B" w14:paraId="2FDE4B2F" w14:textId="77777777" w:rsidTr="009B3ED5">
        <w:trPr>
          <w:trHeight w:val="300"/>
        </w:trPr>
        <w:tc>
          <w:tcPr>
            <w:tcW w:w="1413" w:type="dxa"/>
            <w:noWrap/>
            <w:hideMark/>
          </w:tcPr>
          <w:p w14:paraId="67A0491E" w14:textId="77777777" w:rsidR="00A7360D" w:rsidRPr="00303D0B" w:rsidRDefault="00A7360D" w:rsidP="009B3ED5">
            <w:pPr>
              <w:rPr>
                <w:sz w:val="20"/>
                <w:szCs w:val="20"/>
              </w:rPr>
            </w:pPr>
            <w:r w:rsidRPr="00303D0B">
              <w:rPr>
                <w:sz w:val="20"/>
                <w:szCs w:val="20"/>
              </w:rPr>
              <w:t>N3</w:t>
            </w:r>
          </w:p>
        </w:tc>
        <w:tc>
          <w:tcPr>
            <w:tcW w:w="1744" w:type="dxa"/>
            <w:noWrap/>
            <w:hideMark/>
          </w:tcPr>
          <w:p w14:paraId="0B21F199" w14:textId="77777777" w:rsidR="00A7360D" w:rsidRPr="00303D0B" w:rsidRDefault="00A7360D" w:rsidP="009B3ED5">
            <w:pPr>
              <w:rPr>
                <w:sz w:val="20"/>
                <w:szCs w:val="20"/>
              </w:rPr>
            </w:pPr>
            <w:r w:rsidRPr="00303D0B">
              <w:rPr>
                <w:sz w:val="20"/>
                <w:szCs w:val="20"/>
              </w:rPr>
              <w:t>6.06</w:t>
            </w:r>
          </w:p>
        </w:tc>
        <w:tc>
          <w:tcPr>
            <w:tcW w:w="1233" w:type="dxa"/>
            <w:noWrap/>
            <w:hideMark/>
          </w:tcPr>
          <w:p w14:paraId="303E2B10" w14:textId="77777777" w:rsidR="00A7360D" w:rsidRPr="00303D0B" w:rsidRDefault="00A7360D" w:rsidP="009B3ED5">
            <w:pPr>
              <w:rPr>
                <w:sz w:val="20"/>
                <w:szCs w:val="20"/>
              </w:rPr>
            </w:pPr>
            <w:r w:rsidRPr="00303D0B">
              <w:rPr>
                <w:sz w:val="20"/>
                <w:szCs w:val="20"/>
              </w:rPr>
              <w:t>0.28</w:t>
            </w:r>
          </w:p>
        </w:tc>
        <w:tc>
          <w:tcPr>
            <w:tcW w:w="1417" w:type="dxa"/>
            <w:noWrap/>
            <w:hideMark/>
          </w:tcPr>
          <w:p w14:paraId="5C06CC4B" w14:textId="77777777" w:rsidR="00A7360D" w:rsidRPr="00303D0B" w:rsidRDefault="00A7360D" w:rsidP="009B3ED5">
            <w:pPr>
              <w:rPr>
                <w:sz w:val="20"/>
                <w:szCs w:val="20"/>
              </w:rPr>
            </w:pPr>
            <w:r w:rsidRPr="00303D0B">
              <w:rPr>
                <w:sz w:val="20"/>
                <w:szCs w:val="20"/>
              </w:rPr>
              <w:t>0.09</w:t>
            </w:r>
          </w:p>
        </w:tc>
        <w:tc>
          <w:tcPr>
            <w:tcW w:w="1436" w:type="dxa"/>
            <w:noWrap/>
            <w:hideMark/>
          </w:tcPr>
          <w:p w14:paraId="0BD83E07" w14:textId="77777777" w:rsidR="00A7360D" w:rsidRPr="00303D0B" w:rsidRDefault="00A7360D" w:rsidP="009B3ED5">
            <w:pPr>
              <w:rPr>
                <w:sz w:val="20"/>
                <w:szCs w:val="20"/>
              </w:rPr>
            </w:pPr>
            <w:r w:rsidRPr="00303D0B">
              <w:rPr>
                <w:sz w:val="20"/>
                <w:szCs w:val="20"/>
              </w:rPr>
              <w:t>1.48%</w:t>
            </w:r>
          </w:p>
        </w:tc>
        <w:tc>
          <w:tcPr>
            <w:tcW w:w="1245" w:type="dxa"/>
            <w:noWrap/>
            <w:hideMark/>
          </w:tcPr>
          <w:p w14:paraId="01D051C9" w14:textId="77777777" w:rsidR="00A7360D" w:rsidRPr="00303D0B" w:rsidRDefault="00A7360D" w:rsidP="009B3ED5">
            <w:pPr>
              <w:rPr>
                <w:sz w:val="20"/>
                <w:szCs w:val="20"/>
              </w:rPr>
            </w:pPr>
            <w:r w:rsidRPr="00303D0B">
              <w:rPr>
                <w:sz w:val="20"/>
                <w:szCs w:val="20"/>
              </w:rPr>
              <w:t>85.08%</w:t>
            </w:r>
          </w:p>
        </w:tc>
      </w:tr>
      <w:tr w:rsidR="00A7360D" w:rsidRPr="00303D0B" w14:paraId="03733E7F" w14:textId="77777777" w:rsidTr="009B3ED5">
        <w:trPr>
          <w:trHeight w:val="300"/>
        </w:trPr>
        <w:tc>
          <w:tcPr>
            <w:tcW w:w="1413" w:type="dxa"/>
            <w:noWrap/>
            <w:hideMark/>
          </w:tcPr>
          <w:p w14:paraId="7DF728A2" w14:textId="77777777" w:rsidR="00A7360D" w:rsidRPr="00303D0B" w:rsidRDefault="00A7360D" w:rsidP="009B3ED5">
            <w:pPr>
              <w:rPr>
                <w:sz w:val="20"/>
                <w:szCs w:val="20"/>
              </w:rPr>
            </w:pPr>
            <w:r w:rsidRPr="00303D0B">
              <w:rPr>
                <w:sz w:val="20"/>
                <w:szCs w:val="20"/>
              </w:rPr>
              <w:t>N4</w:t>
            </w:r>
          </w:p>
        </w:tc>
        <w:tc>
          <w:tcPr>
            <w:tcW w:w="1744" w:type="dxa"/>
            <w:noWrap/>
            <w:hideMark/>
          </w:tcPr>
          <w:p w14:paraId="0DDEC88A" w14:textId="77777777" w:rsidR="00A7360D" w:rsidRPr="00303D0B" w:rsidRDefault="00A7360D" w:rsidP="009B3ED5">
            <w:pPr>
              <w:rPr>
                <w:sz w:val="20"/>
                <w:szCs w:val="20"/>
              </w:rPr>
            </w:pPr>
            <w:r w:rsidRPr="00303D0B">
              <w:rPr>
                <w:sz w:val="20"/>
                <w:szCs w:val="20"/>
              </w:rPr>
              <w:t>4.96</w:t>
            </w:r>
          </w:p>
        </w:tc>
        <w:tc>
          <w:tcPr>
            <w:tcW w:w="1233" w:type="dxa"/>
            <w:noWrap/>
            <w:hideMark/>
          </w:tcPr>
          <w:p w14:paraId="36C00903" w14:textId="77777777" w:rsidR="00A7360D" w:rsidRPr="00303D0B" w:rsidRDefault="00A7360D" w:rsidP="009B3ED5">
            <w:pPr>
              <w:rPr>
                <w:sz w:val="20"/>
                <w:szCs w:val="20"/>
              </w:rPr>
            </w:pPr>
            <w:r w:rsidRPr="00303D0B">
              <w:rPr>
                <w:sz w:val="20"/>
                <w:szCs w:val="20"/>
              </w:rPr>
              <w:t>0.39</w:t>
            </w:r>
          </w:p>
        </w:tc>
        <w:tc>
          <w:tcPr>
            <w:tcW w:w="1417" w:type="dxa"/>
            <w:noWrap/>
            <w:hideMark/>
          </w:tcPr>
          <w:p w14:paraId="00267862" w14:textId="77777777" w:rsidR="00A7360D" w:rsidRPr="00303D0B" w:rsidRDefault="00A7360D" w:rsidP="009B3ED5">
            <w:pPr>
              <w:rPr>
                <w:sz w:val="20"/>
                <w:szCs w:val="20"/>
              </w:rPr>
            </w:pPr>
            <w:r w:rsidRPr="00303D0B">
              <w:rPr>
                <w:sz w:val="20"/>
                <w:szCs w:val="20"/>
              </w:rPr>
              <w:t>0.12</w:t>
            </w:r>
          </w:p>
        </w:tc>
        <w:tc>
          <w:tcPr>
            <w:tcW w:w="1436" w:type="dxa"/>
            <w:noWrap/>
            <w:hideMark/>
          </w:tcPr>
          <w:p w14:paraId="5EE4F53B" w14:textId="77777777" w:rsidR="00A7360D" w:rsidRPr="00303D0B" w:rsidRDefault="00A7360D" w:rsidP="009B3ED5">
            <w:pPr>
              <w:rPr>
                <w:sz w:val="20"/>
                <w:szCs w:val="20"/>
              </w:rPr>
            </w:pPr>
            <w:r w:rsidRPr="00303D0B">
              <w:rPr>
                <w:sz w:val="20"/>
                <w:szCs w:val="20"/>
              </w:rPr>
              <w:t>2.42%</w:t>
            </w:r>
          </w:p>
        </w:tc>
        <w:tc>
          <w:tcPr>
            <w:tcW w:w="1245" w:type="dxa"/>
            <w:noWrap/>
            <w:hideMark/>
          </w:tcPr>
          <w:p w14:paraId="10A0CA08" w14:textId="77777777" w:rsidR="00A7360D" w:rsidRPr="00303D0B" w:rsidRDefault="00A7360D" w:rsidP="009B3ED5">
            <w:pPr>
              <w:rPr>
                <w:sz w:val="20"/>
                <w:szCs w:val="20"/>
              </w:rPr>
            </w:pPr>
            <w:r w:rsidRPr="00303D0B">
              <w:rPr>
                <w:sz w:val="20"/>
                <w:szCs w:val="20"/>
              </w:rPr>
              <w:t>69.55%</w:t>
            </w:r>
          </w:p>
        </w:tc>
      </w:tr>
      <w:tr w:rsidR="00A7360D" w:rsidRPr="00303D0B" w14:paraId="6B4708F6" w14:textId="77777777" w:rsidTr="009B3ED5">
        <w:trPr>
          <w:trHeight w:val="300"/>
        </w:trPr>
        <w:tc>
          <w:tcPr>
            <w:tcW w:w="1413" w:type="dxa"/>
            <w:noWrap/>
            <w:hideMark/>
          </w:tcPr>
          <w:p w14:paraId="77313A57" w14:textId="77777777" w:rsidR="00A7360D" w:rsidRPr="00303D0B" w:rsidRDefault="00A7360D" w:rsidP="009B3ED5">
            <w:pPr>
              <w:rPr>
                <w:sz w:val="20"/>
                <w:szCs w:val="20"/>
              </w:rPr>
            </w:pPr>
            <w:r w:rsidRPr="00303D0B">
              <w:rPr>
                <w:sz w:val="20"/>
                <w:szCs w:val="20"/>
              </w:rPr>
              <w:t>N5</w:t>
            </w:r>
          </w:p>
        </w:tc>
        <w:tc>
          <w:tcPr>
            <w:tcW w:w="1744" w:type="dxa"/>
            <w:noWrap/>
            <w:hideMark/>
          </w:tcPr>
          <w:p w14:paraId="36982241" w14:textId="77777777" w:rsidR="00A7360D" w:rsidRPr="00303D0B" w:rsidRDefault="00A7360D" w:rsidP="009B3ED5">
            <w:pPr>
              <w:rPr>
                <w:sz w:val="20"/>
                <w:szCs w:val="20"/>
              </w:rPr>
            </w:pPr>
            <w:r w:rsidRPr="00303D0B">
              <w:rPr>
                <w:sz w:val="20"/>
                <w:szCs w:val="20"/>
              </w:rPr>
              <w:t>8.61</w:t>
            </w:r>
          </w:p>
        </w:tc>
        <w:tc>
          <w:tcPr>
            <w:tcW w:w="1233" w:type="dxa"/>
            <w:noWrap/>
            <w:hideMark/>
          </w:tcPr>
          <w:p w14:paraId="0566DAD4" w14:textId="77777777" w:rsidR="00A7360D" w:rsidRPr="00303D0B" w:rsidRDefault="00A7360D" w:rsidP="009B3ED5">
            <w:pPr>
              <w:rPr>
                <w:sz w:val="20"/>
                <w:szCs w:val="20"/>
              </w:rPr>
            </w:pPr>
            <w:r w:rsidRPr="00303D0B">
              <w:rPr>
                <w:sz w:val="20"/>
                <w:szCs w:val="20"/>
              </w:rPr>
              <w:t>0.26</w:t>
            </w:r>
          </w:p>
        </w:tc>
        <w:tc>
          <w:tcPr>
            <w:tcW w:w="1417" w:type="dxa"/>
            <w:noWrap/>
            <w:hideMark/>
          </w:tcPr>
          <w:p w14:paraId="55E5A7DE" w14:textId="77777777" w:rsidR="00A7360D" w:rsidRPr="00303D0B" w:rsidRDefault="00A7360D" w:rsidP="009B3ED5">
            <w:pPr>
              <w:rPr>
                <w:sz w:val="20"/>
                <w:szCs w:val="20"/>
              </w:rPr>
            </w:pPr>
            <w:r w:rsidRPr="00303D0B">
              <w:rPr>
                <w:sz w:val="20"/>
                <w:szCs w:val="20"/>
              </w:rPr>
              <w:t>0.08</w:t>
            </w:r>
          </w:p>
        </w:tc>
        <w:tc>
          <w:tcPr>
            <w:tcW w:w="1436" w:type="dxa"/>
            <w:noWrap/>
            <w:hideMark/>
          </w:tcPr>
          <w:p w14:paraId="6665D9F8" w14:textId="77777777" w:rsidR="00A7360D" w:rsidRPr="00303D0B" w:rsidRDefault="00A7360D" w:rsidP="009B3ED5">
            <w:pPr>
              <w:rPr>
                <w:sz w:val="20"/>
                <w:szCs w:val="20"/>
              </w:rPr>
            </w:pPr>
            <w:r w:rsidRPr="00303D0B">
              <w:rPr>
                <w:sz w:val="20"/>
                <w:szCs w:val="20"/>
              </w:rPr>
              <w:t>0.93%</w:t>
            </w:r>
          </w:p>
        </w:tc>
        <w:tc>
          <w:tcPr>
            <w:tcW w:w="1245" w:type="dxa"/>
            <w:noWrap/>
            <w:hideMark/>
          </w:tcPr>
          <w:p w14:paraId="6C67F5A1" w14:textId="77777777" w:rsidR="00A7360D" w:rsidRPr="00303D0B" w:rsidRDefault="00A7360D" w:rsidP="009B3ED5">
            <w:pPr>
              <w:rPr>
                <w:sz w:val="20"/>
                <w:szCs w:val="20"/>
              </w:rPr>
            </w:pPr>
            <w:r w:rsidRPr="00303D0B">
              <w:rPr>
                <w:sz w:val="20"/>
                <w:szCs w:val="20"/>
              </w:rPr>
              <w:t>120.83%</w:t>
            </w:r>
          </w:p>
        </w:tc>
      </w:tr>
      <w:tr w:rsidR="00A7360D" w:rsidRPr="00303D0B" w14:paraId="4CF1AA70" w14:textId="77777777" w:rsidTr="009B3ED5">
        <w:trPr>
          <w:trHeight w:val="300"/>
        </w:trPr>
        <w:tc>
          <w:tcPr>
            <w:tcW w:w="1413" w:type="dxa"/>
            <w:noWrap/>
            <w:hideMark/>
          </w:tcPr>
          <w:p w14:paraId="1F2FBFBA" w14:textId="77777777" w:rsidR="00A7360D" w:rsidRPr="00303D0B" w:rsidRDefault="00A7360D" w:rsidP="009B3ED5">
            <w:pPr>
              <w:rPr>
                <w:sz w:val="20"/>
                <w:szCs w:val="20"/>
              </w:rPr>
            </w:pPr>
            <w:r w:rsidRPr="00303D0B">
              <w:rPr>
                <w:sz w:val="20"/>
                <w:szCs w:val="20"/>
              </w:rPr>
              <w:t>N6</w:t>
            </w:r>
          </w:p>
        </w:tc>
        <w:tc>
          <w:tcPr>
            <w:tcW w:w="1744" w:type="dxa"/>
            <w:noWrap/>
            <w:hideMark/>
          </w:tcPr>
          <w:p w14:paraId="05DB0DE1" w14:textId="77777777" w:rsidR="00A7360D" w:rsidRPr="00303D0B" w:rsidRDefault="00A7360D" w:rsidP="009B3ED5">
            <w:pPr>
              <w:rPr>
                <w:sz w:val="20"/>
                <w:szCs w:val="20"/>
              </w:rPr>
            </w:pPr>
            <w:r w:rsidRPr="00303D0B">
              <w:rPr>
                <w:sz w:val="20"/>
                <w:szCs w:val="20"/>
              </w:rPr>
              <w:t>9.79</w:t>
            </w:r>
          </w:p>
        </w:tc>
        <w:tc>
          <w:tcPr>
            <w:tcW w:w="1233" w:type="dxa"/>
            <w:noWrap/>
            <w:hideMark/>
          </w:tcPr>
          <w:p w14:paraId="3FB012E8" w14:textId="77777777" w:rsidR="00A7360D" w:rsidRPr="00303D0B" w:rsidRDefault="00A7360D" w:rsidP="009B3ED5">
            <w:pPr>
              <w:rPr>
                <w:sz w:val="20"/>
                <w:szCs w:val="20"/>
              </w:rPr>
            </w:pPr>
            <w:r w:rsidRPr="00303D0B">
              <w:rPr>
                <w:sz w:val="20"/>
                <w:szCs w:val="20"/>
              </w:rPr>
              <w:t>0.47</w:t>
            </w:r>
          </w:p>
        </w:tc>
        <w:tc>
          <w:tcPr>
            <w:tcW w:w="1417" w:type="dxa"/>
            <w:noWrap/>
            <w:hideMark/>
          </w:tcPr>
          <w:p w14:paraId="60D22186" w14:textId="77777777" w:rsidR="00A7360D" w:rsidRPr="00303D0B" w:rsidRDefault="00A7360D" w:rsidP="009B3ED5">
            <w:pPr>
              <w:rPr>
                <w:sz w:val="20"/>
                <w:szCs w:val="20"/>
              </w:rPr>
            </w:pPr>
            <w:r w:rsidRPr="00303D0B">
              <w:rPr>
                <w:sz w:val="20"/>
                <w:szCs w:val="20"/>
              </w:rPr>
              <w:t>0.15</w:t>
            </w:r>
          </w:p>
        </w:tc>
        <w:tc>
          <w:tcPr>
            <w:tcW w:w="1436" w:type="dxa"/>
            <w:noWrap/>
            <w:hideMark/>
          </w:tcPr>
          <w:p w14:paraId="785D0A50" w14:textId="77777777" w:rsidR="00A7360D" w:rsidRPr="00303D0B" w:rsidRDefault="00A7360D" w:rsidP="009B3ED5">
            <w:pPr>
              <w:rPr>
                <w:sz w:val="20"/>
                <w:szCs w:val="20"/>
              </w:rPr>
            </w:pPr>
            <w:r w:rsidRPr="00303D0B">
              <w:rPr>
                <w:sz w:val="20"/>
                <w:szCs w:val="20"/>
              </w:rPr>
              <w:t>1.53%</w:t>
            </w:r>
          </w:p>
        </w:tc>
        <w:tc>
          <w:tcPr>
            <w:tcW w:w="1245" w:type="dxa"/>
            <w:noWrap/>
            <w:hideMark/>
          </w:tcPr>
          <w:p w14:paraId="246189D6" w14:textId="77777777" w:rsidR="00A7360D" w:rsidRPr="00303D0B" w:rsidRDefault="00A7360D" w:rsidP="009B3ED5">
            <w:pPr>
              <w:rPr>
                <w:sz w:val="20"/>
                <w:szCs w:val="20"/>
              </w:rPr>
            </w:pPr>
            <w:r w:rsidRPr="00303D0B">
              <w:rPr>
                <w:sz w:val="20"/>
                <w:szCs w:val="20"/>
              </w:rPr>
              <w:t>137.44%</w:t>
            </w:r>
          </w:p>
        </w:tc>
      </w:tr>
      <w:tr w:rsidR="00A7360D" w:rsidRPr="00303D0B" w14:paraId="625D184D" w14:textId="77777777" w:rsidTr="009B3ED5">
        <w:trPr>
          <w:trHeight w:val="640"/>
        </w:trPr>
        <w:tc>
          <w:tcPr>
            <w:tcW w:w="1413" w:type="dxa"/>
            <w:shd w:val="clear" w:color="auto" w:fill="D9D9D9" w:themeFill="background1" w:themeFillShade="D9"/>
            <w:noWrap/>
            <w:hideMark/>
          </w:tcPr>
          <w:p w14:paraId="6E246067" w14:textId="77777777" w:rsidR="00A7360D" w:rsidRPr="00303D0B" w:rsidRDefault="00A7360D" w:rsidP="009B3ED5">
            <w:pPr>
              <w:rPr>
                <w:sz w:val="20"/>
                <w:szCs w:val="20"/>
              </w:rPr>
            </w:pPr>
            <w:proofErr w:type="spellStart"/>
            <w:r w:rsidRPr="00303D0B">
              <w:rPr>
                <w:sz w:val="20"/>
                <w:szCs w:val="20"/>
              </w:rPr>
              <w:t>Piedro</w:t>
            </w:r>
            <w:proofErr w:type="spellEnd"/>
          </w:p>
        </w:tc>
        <w:tc>
          <w:tcPr>
            <w:tcW w:w="1744" w:type="dxa"/>
            <w:shd w:val="clear" w:color="auto" w:fill="D9D9D9" w:themeFill="background1" w:themeFillShade="D9"/>
            <w:noWrap/>
            <w:hideMark/>
          </w:tcPr>
          <w:p w14:paraId="049347D5"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213765F6"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654F4EF4"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2E94D683" w14:textId="77777777" w:rsidR="00A7360D" w:rsidRPr="00303D0B" w:rsidRDefault="00A7360D" w:rsidP="009B3ED5">
            <w:pPr>
              <w:rPr>
                <w:sz w:val="20"/>
                <w:szCs w:val="20"/>
              </w:rPr>
            </w:pPr>
            <w:r w:rsidRPr="00303D0B">
              <w:rPr>
                <w:sz w:val="20"/>
                <w:szCs w:val="20"/>
              </w:rPr>
              <w:t> </w:t>
            </w:r>
          </w:p>
        </w:tc>
        <w:tc>
          <w:tcPr>
            <w:tcW w:w="1245" w:type="dxa"/>
            <w:shd w:val="clear" w:color="auto" w:fill="BFBFBF" w:themeFill="background1" w:themeFillShade="BF"/>
            <w:hideMark/>
          </w:tcPr>
          <w:p w14:paraId="1EF61A56" w14:textId="2DC8A88C" w:rsidR="00A7360D" w:rsidRPr="00303D0B" w:rsidRDefault="00A7360D" w:rsidP="009B3ED5">
            <w:pPr>
              <w:rPr>
                <w:sz w:val="20"/>
                <w:szCs w:val="20"/>
              </w:rPr>
            </w:pPr>
            <w:r>
              <w:rPr>
                <w:sz w:val="20"/>
                <w:szCs w:val="20"/>
              </w:rPr>
              <w:t>% Torque</w:t>
            </w:r>
            <w:r w:rsidRPr="00303D0B">
              <w:rPr>
                <w:sz w:val="20"/>
                <w:szCs w:val="20"/>
              </w:rPr>
              <w:t xml:space="preserve"> P1</w:t>
            </w:r>
          </w:p>
        </w:tc>
      </w:tr>
      <w:tr w:rsidR="00A7360D" w:rsidRPr="00303D0B" w14:paraId="60487644" w14:textId="77777777" w:rsidTr="009B3ED5">
        <w:trPr>
          <w:trHeight w:val="300"/>
        </w:trPr>
        <w:tc>
          <w:tcPr>
            <w:tcW w:w="1413" w:type="dxa"/>
            <w:noWrap/>
            <w:hideMark/>
          </w:tcPr>
          <w:p w14:paraId="287A319E" w14:textId="77777777" w:rsidR="00A7360D" w:rsidRPr="00303D0B" w:rsidRDefault="00A7360D" w:rsidP="009B3ED5">
            <w:pPr>
              <w:rPr>
                <w:sz w:val="20"/>
                <w:szCs w:val="20"/>
              </w:rPr>
            </w:pPr>
            <w:r w:rsidRPr="00303D0B">
              <w:rPr>
                <w:sz w:val="20"/>
                <w:szCs w:val="20"/>
              </w:rPr>
              <w:t>P1</w:t>
            </w:r>
          </w:p>
        </w:tc>
        <w:tc>
          <w:tcPr>
            <w:tcW w:w="1744" w:type="dxa"/>
            <w:noWrap/>
            <w:hideMark/>
          </w:tcPr>
          <w:p w14:paraId="72CE4699" w14:textId="77777777" w:rsidR="00A7360D" w:rsidRPr="00303D0B" w:rsidRDefault="00A7360D" w:rsidP="009B3ED5">
            <w:pPr>
              <w:rPr>
                <w:sz w:val="20"/>
                <w:szCs w:val="20"/>
              </w:rPr>
            </w:pPr>
            <w:r w:rsidRPr="00303D0B">
              <w:rPr>
                <w:sz w:val="20"/>
                <w:szCs w:val="20"/>
              </w:rPr>
              <w:t>9.20</w:t>
            </w:r>
          </w:p>
        </w:tc>
        <w:tc>
          <w:tcPr>
            <w:tcW w:w="1233" w:type="dxa"/>
            <w:noWrap/>
            <w:hideMark/>
          </w:tcPr>
          <w:p w14:paraId="6E77515E" w14:textId="77777777" w:rsidR="00A7360D" w:rsidRPr="00303D0B" w:rsidRDefault="00A7360D" w:rsidP="009B3ED5">
            <w:pPr>
              <w:rPr>
                <w:sz w:val="20"/>
                <w:szCs w:val="20"/>
              </w:rPr>
            </w:pPr>
            <w:r w:rsidRPr="00303D0B">
              <w:rPr>
                <w:sz w:val="20"/>
                <w:szCs w:val="20"/>
              </w:rPr>
              <w:t>0.64</w:t>
            </w:r>
          </w:p>
        </w:tc>
        <w:tc>
          <w:tcPr>
            <w:tcW w:w="1417" w:type="dxa"/>
            <w:noWrap/>
            <w:hideMark/>
          </w:tcPr>
          <w:p w14:paraId="727971AA" w14:textId="77777777" w:rsidR="00A7360D" w:rsidRPr="00303D0B" w:rsidRDefault="00A7360D" w:rsidP="009B3ED5">
            <w:pPr>
              <w:rPr>
                <w:sz w:val="20"/>
                <w:szCs w:val="20"/>
              </w:rPr>
            </w:pPr>
            <w:r w:rsidRPr="00303D0B">
              <w:rPr>
                <w:sz w:val="20"/>
                <w:szCs w:val="20"/>
              </w:rPr>
              <w:t>0.20</w:t>
            </w:r>
          </w:p>
        </w:tc>
        <w:tc>
          <w:tcPr>
            <w:tcW w:w="1436" w:type="dxa"/>
            <w:noWrap/>
            <w:hideMark/>
          </w:tcPr>
          <w:p w14:paraId="380A83F7" w14:textId="77777777" w:rsidR="00A7360D" w:rsidRPr="00303D0B" w:rsidRDefault="00A7360D" w:rsidP="009B3ED5">
            <w:pPr>
              <w:rPr>
                <w:sz w:val="20"/>
                <w:szCs w:val="20"/>
              </w:rPr>
            </w:pPr>
            <w:r w:rsidRPr="00303D0B">
              <w:rPr>
                <w:sz w:val="20"/>
                <w:szCs w:val="20"/>
              </w:rPr>
              <w:t>2.21%</w:t>
            </w:r>
          </w:p>
        </w:tc>
        <w:tc>
          <w:tcPr>
            <w:tcW w:w="1245" w:type="dxa"/>
            <w:shd w:val="clear" w:color="auto" w:fill="D9D9D9" w:themeFill="background1" w:themeFillShade="D9"/>
            <w:noWrap/>
            <w:hideMark/>
          </w:tcPr>
          <w:p w14:paraId="0675624A" w14:textId="77777777" w:rsidR="00A7360D" w:rsidRPr="00303D0B" w:rsidRDefault="00A7360D" w:rsidP="009B3ED5">
            <w:pPr>
              <w:rPr>
                <w:sz w:val="20"/>
                <w:szCs w:val="20"/>
              </w:rPr>
            </w:pPr>
            <w:r w:rsidRPr="00303D0B">
              <w:rPr>
                <w:sz w:val="20"/>
                <w:szCs w:val="20"/>
              </w:rPr>
              <w:t> </w:t>
            </w:r>
          </w:p>
        </w:tc>
      </w:tr>
      <w:tr w:rsidR="00A7360D" w:rsidRPr="00303D0B" w14:paraId="7C9086D8" w14:textId="77777777" w:rsidTr="009B3ED5">
        <w:trPr>
          <w:trHeight w:val="300"/>
        </w:trPr>
        <w:tc>
          <w:tcPr>
            <w:tcW w:w="1413" w:type="dxa"/>
            <w:noWrap/>
            <w:hideMark/>
          </w:tcPr>
          <w:p w14:paraId="56EDF02F" w14:textId="77777777" w:rsidR="00A7360D" w:rsidRPr="00303D0B" w:rsidRDefault="00A7360D" w:rsidP="009B3ED5">
            <w:pPr>
              <w:rPr>
                <w:sz w:val="20"/>
                <w:szCs w:val="20"/>
              </w:rPr>
            </w:pPr>
            <w:r w:rsidRPr="00303D0B">
              <w:rPr>
                <w:sz w:val="20"/>
                <w:szCs w:val="20"/>
              </w:rPr>
              <w:t>P2</w:t>
            </w:r>
          </w:p>
        </w:tc>
        <w:tc>
          <w:tcPr>
            <w:tcW w:w="1744" w:type="dxa"/>
            <w:noWrap/>
            <w:hideMark/>
          </w:tcPr>
          <w:p w14:paraId="012420FB" w14:textId="77777777" w:rsidR="00A7360D" w:rsidRPr="00303D0B" w:rsidRDefault="00A7360D" w:rsidP="009B3ED5">
            <w:pPr>
              <w:rPr>
                <w:sz w:val="20"/>
                <w:szCs w:val="20"/>
              </w:rPr>
            </w:pPr>
            <w:r w:rsidRPr="00303D0B">
              <w:rPr>
                <w:sz w:val="20"/>
                <w:szCs w:val="20"/>
              </w:rPr>
              <w:t>7.68</w:t>
            </w:r>
          </w:p>
        </w:tc>
        <w:tc>
          <w:tcPr>
            <w:tcW w:w="1233" w:type="dxa"/>
            <w:noWrap/>
            <w:hideMark/>
          </w:tcPr>
          <w:p w14:paraId="6211F1DB" w14:textId="77777777" w:rsidR="00A7360D" w:rsidRPr="00303D0B" w:rsidRDefault="00A7360D" w:rsidP="009B3ED5">
            <w:pPr>
              <w:rPr>
                <w:sz w:val="20"/>
                <w:szCs w:val="20"/>
              </w:rPr>
            </w:pPr>
            <w:r w:rsidRPr="00303D0B">
              <w:rPr>
                <w:sz w:val="20"/>
                <w:szCs w:val="20"/>
              </w:rPr>
              <w:t>0.39</w:t>
            </w:r>
          </w:p>
        </w:tc>
        <w:tc>
          <w:tcPr>
            <w:tcW w:w="1417" w:type="dxa"/>
            <w:noWrap/>
            <w:hideMark/>
          </w:tcPr>
          <w:p w14:paraId="657852FF" w14:textId="77777777" w:rsidR="00A7360D" w:rsidRPr="00303D0B" w:rsidRDefault="00A7360D" w:rsidP="009B3ED5">
            <w:pPr>
              <w:rPr>
                <w:sz w:val="20"/>
                <w:szCs w:val="20"/>
              </w:rPr>
            </w:pPr>
            <w:r w:rsidRPr="00303D0B">
              <w:rPr>
                <w:sz w:val="20"/>
                <w:szCs w:val="20"/>
              </w:rPr>
              <w:t>0.12</w:t>
            </w:r>
          </w:p>
        </w:tc>
        <w:tc>
          <w:tcPr>
            <w:tcW w:w="1436" w:type="dxa"/>
            <w:noWrap/>
            <w:hideMark/>
          </w:tcPr>
          <w:p w14:paraId="5414F047" w14:textId="77777777" w:rsidR="00A7360D" w:rsidRPr="00303D0B" w:rsidRDefault="00A7360D" w:rsidP="009B3ED5">
            <w:pPr>
              <w:rPr>
                <w:sz w:val="20"/>
                <w:szCs w:val="20"/>
              </w:rPr>
            </w:pPr>
            <w:r w:rsidRPr="00303D0B">
              <w:rPr>
                <w:sz w:val="20"/>
                <w:szCs w:val="20"/>
              </w:rPr>
              <w:t>1.56%</w:t>
            </w:r>
          </w:p>
        </w:tc>
        <w:tc>
          <w:tcPr>
            <w:tcW w:w="1245" w:type="dxa"/>
            <w:noWrap/>
            <w:hideMark/>
          </w:tcPr>
          <w:p w14:paraId="4252C65C" w14:textId="77777777" w:rsidR="00A7360D" w:rsidRPr="00303D0B" w:rsidRDefault="00A7360D" w:rsidP="009B3ED5">
            <w:pPr>
              <w:rPr>
                <w:sz w:val="20"/>
                <w:szCs w:val="20"/>
              </w:rPr>
            </w:pPr>
            <w:r w:rsidRPr="00303D0B">
              <w:rPr>
                <w:sz w:val="20"/>
                <w:szCs w:val="20"/>
              </w:rPr>
              <w:t>83.45%</w:t>
            </w:r>
          </w:p>
        </w:tc>
      </w:tr>
      <w:tr w:rsidR="00A7360D" w:rsidRPr="00303D0B" w14:paraId="12032380" w14:textId="77777777" w:rsidTr="009B3ED5">
        <w:trPr>
          <w:trHeight w:val="300"/>
        </w:trPr>
        <w:tc>
          <w:tcPr>
            <w:tcW w:w="1413" w:type="dxa"/>
            <w:noWrap/>
            <w:hideMark/>
          </w:tcPr>
          <w:p w14:paraId="4F91FAFD" w14:textId="77777777" w:rsidR="00A7360D" w:rsidRPr="00303D0B" w:rsidRDefault="00A7360D" w:rsidP="009B3ED5">
            <w:pPr>
              <w:rPr>
                <w:sz w:val="20"/>
                <w:szCs w:val="20"/>
              </w:rPr>
            </w:pPr>
            <w:r w:rsidRPr="00303D0B">
              <w:rPr>
                <w:sz w:val="20"/>
                <w:szCs w:val="20"/>
              </w:rPr>
              <w:t>P3</w:t>
            </w:r>
          </w:p>
        </w:tc>
        <w:tc>
          <w:tcPr>
            <w:tcW w:w="1744" w:type="dxa"/>
            <w:noWrap/>
            <w:hideMark/>
          </w:tcPr>
          <w:p w14:paraId="2E5692C1" w14:textId="77777777" w:rsidR="00A7360D" w:rsidRPr="00303D0B" w:rsidRDefault="00A7360D" w:rsidP="009B3ED5">
            <w:pPr>
              <w:rPr>
                <w:sz w:val="20"/>
                <w:szCs w:val="20"/>
              </w:rPr>
            </w:pPr>
            <w:r w:rsidRPr="00303D0B">
              <w:rPr>
                <w:sz w:val="20"/>
                <w:szCs w:val="20"/>
              </w:rPr>
              <w:t>6.87</w:t>
            </w:r>
          </w:p>
        </w:tc>
        <w:tc>
          <w:tcPr>
            <w:tcW w:w="1233" w:type="dxa"/>
            <w:noWrap/>
            <w:hideMark/>
          </w:tcPr>
          <w:p w14:paraId="4A48BD98" w14:textId="77777777" w:rsidR="00A7360D" w:rsidRPr="00303D0B" w:rsidRDefault="00A7360D" w:rsidP="009B3ED5">
            <w:pPr>
              <w:rPr>
                <w:sz w:val="20"/>
                <w:szCs w:val="20"/>
              </w:rPr>
            </w:pPr>
            <w:r w:rsidRPr="00303D0B">
              <w:rPr>
                <w:sz w:val="20"/>
                <w:szCs w:val="20"/>
              </w:rPr>
              <w:t>0.18</w:t>
            </w:r>
          </w:p>
        </w:tc>
        <w:tc>
          <w:tcPr>
            <w:tcW w:w="1417" w:type="dxa"/>
            <w:noWrap/>
            <w:hideMark/>
          </w:tcPr>
          <w:p w14:paraId="639E54FF" w14:textId="77777777" w:rsidR="00A7360D" w:rsidRPr="00303D0B" w:rsidRDefault="00A7360D" w:rsidP="009B3ED5">
            <w:pPr>
              <w:rPr>
                <w:sz w:val="20"/>
                <w:szCs w:val="20"/>
              </w:rPr>
            </w:pPr>
            <w:r w:rsidRPr="00303D0B">
              <w:rPr>
                <w:sz w:val="20"/>
                <w:szCs w:val="20"/>
              </w:rPr>
              <w:t>0.06</w:t>
            </w:r>
          </w:p>
        </w:tc>
        <w:tc>
          <w:tcPr>
            <w:tcW w:w="1436" w:type="dxa"/>
            <w:noWrap/>
            <w:hideMark/>
          </w:tcPr>
          <w:p w14:paraId="4C2FA03D" w14:textId="77777777" w:rsidR="00A7360D" w:rsidRPr="00303D0B" w:rsidRDefault="00A7360D" w:rsidP="009B3ED5">
            <w:pPr>
              <w:rPr>
                <w:sz w:val="20"/>
                <w:szCs w:val="20"/>
              </w:rPr>
            </w:pPr>
            <w:r w:rsidRPr="00303D0B">
              <w:rPr>
                <w:sz w:val="20"/>
                <w:szCs w:val="20"/>
              </w:rPr>
              <w:t>0.87%</w:t>
            </w:r>
          </w:p>
        </w:tc>
        <w:tc>
          <w:tcPr>
            <w:tcW w:w="1245" w:type="dxa"/>
            <w:noWrap/>
            <w:hideMark/>
          </w:tcPr>
          <w:p w14:paraId="5A2329B0" w14:textId="77777777" w:rsidR="00A7360D" w:rsidRPr="00303D0B" w:rsidRDefault="00A7360D" w:rsidP="009B3ED5">
            <w:pPr>
              <w:rPr>
                <w:sz w:val="20"/>
                <w:szCs w:val="20"/>
              </w:rPr>
            </w:pPr>
            <w:r w:rsidRPr="00303D0B">
              <w:rPr>
                <w:sz w:val="20"/>
                <w:szCs w:val="20"/>
              </w:rPr>
              <w:t>74.60%</w:t>
            </w:r>
          </w:p>
        </w:tc>
      </w:tr>
      <w:tr w:rsidR="00A7360D" w:rsidRPr="00303D0B" w14:paraId="060CAAE4" w14:textId="77777777" w:rsidTr="009B3ED5">
        <w:trPr>
          <w:trHeight w:val="300"/>
        </w:trPr>
        <w:tc>
          <w:tcPr>
            <w:tcW w:w="1413" w:type="dxa"/>
            <w:noWrap/>
            <w:hideMark/>
          </w:tcPr>
          <w:p w14:paraId="1D75A1D2" w14:textId="77777777" w:rsidR="00A7360D" w:rsidRPr="00303D0B" w:rsidRDefault="00A7360D" w:rsidP="009B3ED5">
            <w:pPr>
              <w:rPr>
                <w:sz w:val="20"/>
                <w:szCs w:val="20"/>
              </w:rPr>
            </w:pPr>
            <w:r w:rsidRPr="00303D0B">
              <w:rPr>
                <w:sz w:val="20"/>
                <w:szCs w:val="20"/>
              </w:rPr>
              <w:t>P4</w:t>
            </w:r>
          </w:p>
        </w:tc>
        <w:tc>
          <w:tcPr>
            <w:tcW w:w="1744" w:type="dxa"/>
            <w:noWrap/>
            <w:hideMark/>
          </w:tcPr>
          <w:p w14:paraId="44CDB13B" w14:textId="77777777" w:rsidR="00A7360D" w:rsidRPr="00303D0B" w:rsidRDefault="00A7360D" w:rsidP="009B3ED5">
            <w:pPr>
              <w:rPr>
                <w:sz w:val="20"/>
                <w:szCs w:val="20"/>
              </w:rPr>
            </w:pPr>
            <w:r w:rsidRPr="00303D0B">
              <w:rPr>
                <w:sz w:val="20"/>
                <w:szCs w:val="20"/>
              </w:rPr>
              <w:t>6.83</w:t>
            </w:r>
          </w:p>
        </w:tc>
        <w:tc>
          <w:tcPr>
            <w:tcW w:w="1233" w:type="dxa"/>
            <w:noWrap/>
            <w:hideMark/>
          </w:tcPr>
          <w:p w14:paraId="22150A43" w14:textId="77777777" w:rsidR="00A7360D" w:rsidRPr="00303D0B" w:rsidRDefault="00A7360D" w:rsidP="009B3ED5">
            <w:pPr>
              <w:rPr>
                <w:sz w:val="20"/>
                <w:szCs w:val="20"/>
              </w:rPr>
            </w:pPr>
            <w:r w:rsidRPr="00303D0B">
              <w:rPr>
                <w:sz w:val="20"/>
                <w:szCs w:val="20"/>
              </w:rPr>
              <w:t>0.56</w:t>
            </w:r>
          </w:p>
        </w:tc>
        <w:tc>
          <w:tcPr>
            <w:tcW w:w="1417" w:type="dxa"/>
            <w:noWrap/>
            <w:hideMark/>
          </w:tcPr>
          <w:p w14:paraId="1C378069" w14:textId="77777777" w:rsidR="00A7360D" w:rsidRPr="00303D0B" w:rsidRDefault="00A7360D" w:rsidP="009B3ED5">
            <w:pPr>
              <w:rPr>
                <w:sz w:val="20"/>
                <w:szCs w:val="20"/>
              </w:rPr>
            </w:pPr>
            <w:r w:rsidRPr="00303D0B">
              <w:rPr>
                <w:sz w:val="20"/>
                <w:szCs w:val="20"/>
              </w:rPr>
              <w:t>0.18</w:t>
            </w:r>
          </w:p>
        </w:tc>
        <w:tc>
          <w:tcPr>
            <w:tcW w:w="1436" w:type="dxa"/>
            <w:noWrap/>
            <w:hideMark/>
          </w:tcPr>
          <w:p w14:paraId="18460E58" w14:textId="77777777" w:rsidR="00A7360D" w:rsidRPr="00303D0B" w:rsidRDefault="00A7360D" w:rsidP="009B3ED5">
            <w:pPr>
              <w:rPr>
                <w:sz w:val="20"/>
                <w:szCs w:val="20"/>
              </w:rPr>
            </w:pPr>
            <w:r w:rsidRPr="00303D0B">
              <w:rPr>
                <w:sz w:val="20"/>
                <w:szCs w:val="20"/>
              </w:rPr>
              <w:t>2.64%</w:t>
            </w:r>
          </w:p>
        </w:tc>
        <w:tc>
          <w:tcPr>
            <w:tcW w:w="1245" w:type="dxa"/>
            <w:noWrap/>
            <w:hideMark/>
          </w:tcPr>
          <w:p w14:paraId="52A10369" w14:textId="77777777" w:rsidR="00A7360D" w:rsidRPr="00303D0B" w:rsidRDefault="00A7360D" w:rsidP="009B3ED5">
            <w:pPr>
              <w:rPr>
                <w:sz w:val="20"/>
                <w:szCs w:val="20"/>
              </w:rPr>
            </w:pPr>
            <w:r w:rsidRPr="00303D0B">
              <w:rPr>
                <w:sz w:val="20"/>
                <w:szCs w:val="20"/>
              </w:rPr>
              <w:t>74.17%</w:t>
            </w:r>
          </w:p>
        </w:tc>
      </w:tr>
      <w:tr w:rsidR="00A7360D" w:rsidRPr="00303D0B" w14:paraId="66A5383B" w14:textId="77777777" w:rsidTr="009B3ED5">
        <w:trPr>
          <w:trHeight w:val="640"/>
        </w:trPr>
        <w:tc>
          <w:tcPr>
            <w:tcW w:w="1413" w:type="dxa"/>
            <w:shd w:val="clear" w:color="auto" w:fill="D9D9D9" w:themeFill="background1" w:themeFillShade="D9"/>
            <w:noWrap/>
            <w:hideMark/>
          </w:tcPr>
          <w:p w14:paraId="2F0494D7" w14:textId="77777777" w:rsidR="00A7360D" w:rsidRPr="00303D0B" w:rsidRDefault="00A7360D" w:rsidP="009B3ED5">
            <w:pPr>
              <w:rPr>
                <w:sz w:val="20"/>
                <w:szCs w:val="20"/>
              </w:rPr>
            </w:pPr>
            <w:r w:rsidRPr="00303D0B">
              <w:rPr>
                <w:sz w:val="20"/>
                <w:szCs w:val="20"/>
              </w:rPr>
              <w:t>Kicker</w:t>
            </w:r>
          </w:p>
        </w:tc>
        <w:tc>
          <w:tcPr>
            <w:tcW w:w="1744" w:type="dxa"/>
            <w:shd w:val="clear" w:color="auto" w:fill="D9D9D9" w:themeFill="background1" w:themeFillShade="D9"/>
            <w:noWrap/>
            <w:hideMark/>
          </w:tcPr>
          <w:p w14:paraId="5DCED5CB"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62ECB6D8"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2E2F5E1A"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6A39D8EB" w14:textId="77777777" w:rsidR="00A7360D" w:rsidRPr="00303D0B" w:rsidRDefault="00A7360D" w:rsidP="009B3ED5">
            <w:pPr>
              <w:rPr>
                <w:sz w:val="20"/>
                <w:szCs w:val="20"/>
              </w:rPr>
            </w:pPr>
            <w:r w:rsidRPr="00303D0B">
              <w:rPr>
                <w:sz w:val="20"/>
                <w:szCs w:val="20"/>
              </w:rPr>
              <w:t> </w:t>
            </w:r>
          </w:p>
        </w:tc>
        <w:tc>
          <w:tcPr>
            <w:tcW w:w="1245" w:type="dxa"/>
            <w:shd w:val="clear" w:color="auto" w:fill="BFBFBF" w:themeFill="background1" w:themeFillShade="BF"/>
            <w:hideMark/>
          </w:tcPr>
          <w:p w14:paraId="4843A888" w14:textId="77777777" w:rsidR="00A7360D" w:rsidRPr="00303D0B" w:rsidRDefault="00A7360D" w:rsidP="009B3ED5">
            <w:pPr>
              <w:rPr>
                <w:sz w:val="20"/>
                <w:szCs w:val="20"/>
              </w:rPr>
            </w:pPr>
            <w:r>
              <w:rPr>
                <w:sz w:val="20"/>
                <w:szCs w:val="20"/>
              </w:rPr>
              <w:t>% Torque</w:t>
            </w:r>
            <w:r w:rsidRPr="00303D0B">
              <w:rPr>
                <w:sz w:val="20"/>
                <w:szCs w:val="20"/>
              </w:rPr>
              <w:t xml:space="preserve"> of N1, P2</w:t>
            </w:r>
          </w:p>
        </w:tc>
      </w:tr>
      <w:tr w:rsidR="00547AD2" w:rsidRPr="00303D0B" w14:paraId="4B8D5966" w14:textId="77777777" w:rsidTr="009B3ED5">
        <w:trPr>
          <w:trHeight w:val="320"/>
        </w:trPr>
        <w:tc>
          <w:tcPr>
            <w:tcW w:w="1413" w:type="dxa"/>
            <w:vMerge w:val="restart"/>
            <w:noWrap/>
            <w:hideMark/>
          </w:tcPr>
          <w:p w14:paraId="6B6B0C91" w14:textId="77777777" w:rsidR="00547AD2" w:rsidRPr="00303D0B" w:rsidRDefault="00547AD2" w:rsidP="009B3ED5">
            <w:pPr>
              <w:rPr>
                <w:sz w:val="20"/>
                <w:szCs w:val="20"/>
              </w:rPr>
            </w:pPr>
            <w:r w:rsidRPr="00303D0B">
              <w:rPr>
                <w:sz w:val="20"/>
                <w:szCs w:val="20"/>
              </w:rPr>
              <w:t>SRB</w:t>
            </w:r>
          </w:p>
        </w:tc>
        <w:tc>
          <w:tcPr>
            <w:tcW w:w="1744" w:type="dxa"/>
            <w:vMerge w:val="restart"/>
            <w:noWrap/>
            <w:hideMark/>
          </w:tcPr>
          <w:p w14:paraId="04CE0E6A" w14:textId="77777777" w:rsidR="00547AD2" w:rsidRPr="00303D0B" w:rsidRDefault="00547AD2" w:rsidP="009B3ED5">
            <w:pPr>
              <w:rPr>
                <w:sz w:val="20"/>
                <w:szCs w:val="20"/>
              </w:rPr>
            </w:pPr>
            <w:r w:rsidRPr="00303D0B">
              <w:rPr>
                <w:sz w:val="20"/>
                <w:szCs w:val="20"/>
              </w:rPr>
              <w:t>5.13</w:t>
            </w:r>
          </w:p>
        </w:tc>
        <w:tc>
          <w:tcPr>
            <w:tcW w:w="1233" w:type="dxa"/>
            <w:vMerge w:val="restart"/>
            <w:noWrap/>
            <w:hideMark/>
          </w:tcPr>
          <w:p w14:paraId="700BB62C" w14:textId="77777777" w:rsidR="00547AD2" w:rsidRPr="00303D0B" w:rsidRDefault="00547AD2" w:rsidP="009B3ED5">
            <w:pPr>
              <w:rPr>
                <w:sz w:val="20"/>
                <w:szCs w:val="20"/>
              </w:rPr>
            </w:pPr>
            <w:r w:rsidRPr="00303D0B">
              <w:rPr>
                <w:sz w:val="20"/>
                <w:szCs w:val="20"/>
              </w:rPr>
              <w:t>0.21</w:t>
            </w:r>
          </w:p>
        </w:tc>
        <w:tc>
          <w:tcPr>
            <w:tcW w:w="1417" w:type="dxa"/>
            <w:vMerge w:val="restart"/>
            <w:noWrap/>
            <w:hideMark/>
          </w:tcPr>
          <w:p w14:paraId="0C58A2A2" w14:textId="77777777" w:rsidR="00547AD2" w:rsidRPr="00303D0B" w:rsidRDefault="00547AD2" w:rsidP="009B3ED5">
            <w:pPr>
              <w:rPr>
                <w:sz w:val="20"/>
                <w:szCs w:val="20"/>
              </w:rPr>
            </w:pPr>
            <w:r w:rsidRPr="00303D0B">
              <w:rPr>
                <w:sz w:val="20"/>
                <w:szCs w:val="20"/>
              </w:rPr>
              <w:t>0.07</w:t>
            </w:r>
          </w:p>
        </w:tc>
        <w:tc>
          <w:tcPr>
            <w:tcW w:w="1436" w:type="dxa"/>
            <w:vMerge w:val="restart"/>
            <w:noWrap/>
            <w:hideMark/>
          </w:tcPr>
          <w:p w14:paraId="3F63E303" w14:textId="77777777" w:rsidR="00547AD2" w:rsidRPr="00303D0B" w:rsidRDefault="00547AD2" w:rsidP="009B3ED5">
            <w:pPr>
              <w:rPr>
                <w:sz w:val="20"/>
                <w:szCs w:val="20"/>
              </w:rPr>
            </w:pPr>
            <w:r w:rsidRPr="00303D0B">
              <w:rPr>
                <w:sz w:val="20"/>
                <w:szCs w:val="20"/>
              </w:rPr>
              <w:t>1.37%</w:t>
            </w:r>
          </w:p>
        </w:tc>
        <w:tc>
          <w:tcPr>
            <w:tcW w:w="1245" w:type="dxa"/>
            <w:noWrap/>
            <w:hideMark/>
          </w:tcPr>
          <w:p w14:paraId="7608D2D6" w14:textId="77777777" w:rsidR="00547AD2" w:rsidRPr="00303D0B" w:rsidRDefault="00547AD2" w:rsidP="009B3ED5">
            <w:pPr>
              <w:rPr>
                <w:sz w:val="20"/>
                <w:szCs w:val="20"/>
              </w:rPr>
            </w:pPr>
            <w:r w:rsidRPr="00303D0B">
              <w:rPr>
                <w:sz w:val="20"/>
                <w:szCs w:val="20"/>
              </w:rPr>
              <w:t>71.92%</w:t>
            </w:r>
          </w:p>
        </w:tc>
      </w:tr>
      <w:tr w:rsidR="00547AD2" w:rsidRPr="00303D0B" w14:paraId="69EB0EF8" w14:textId="77777777" w:rsidTr="009B3ED5">
        <w:trPr>
          <w:trHeight w:val="320"/>
        </w:trPr>
        <w:tc>
          <w:tcPr>
            <w:tcW w:w="1413" w:type="dxa"/>
            <w:vMerge/>
            <w:noWrap/>
            <w:hideMark/>
          </w:tcPr>
          <w:p w14:paraId="08AB6910" w14:textId="77777777" w:rsidR="00547AD2" w:rsidRPr="00303D0B" w:rsidRDefault="00547AD2" w:rsidP="009B3ED5">
            <w:pPr>
              <w:rPr>
                <w:sz w:val="20"/>
                <w:szCs w:val="20"/>
              </w:rPr>
            </w:pPr>
          </w:p>
        </w:tc>
        <w:tc>
          <w:tcPr>
            <w:tcW w:w="1744" w:type="dxa"/>
            <w:vMerge/>
            <w:noWrap/>
            <w:hideMark/>
          </w:tcPr>
          <w:p w14:paraId="32EA3779" w14:textId="77777777" w:rsidR="00547AD2" w:rsidRPr="00303D0B" w:rsidRDefault="00547AD2" w:rsidP="009B3ED5">
            <w:pPr>
              <w:rPr>
                <w:sz w:val="20"/>
                <w:szCs w:val="20"/>
              </w:rPr>
            </w:pPr>
          </w:p>
        </w:tc>
        <w:tc>
          <w:tcPr>
            <w:tcW w:w="1233" w:type="dxa"/>
            <w:vMerge/>
            <w:noWrap/>
            <w:hideMark/>
          </w:tcPr>
          <w:p w14:paraId="5E5EDA52" w14:textId="77777777" w:rsidR="00547AD2" w:rsidRPr="00303D0B" w:rsidRDefault="00547AD2" w:rsidP="009B3ED5">
            <w:pPr>
              <w:rPr>
                <w:sz w:val="20"/>
                <w:szCs w:val="20"/>
              </w:rPr>
            </w:pPr>
          </w:p>
        </w:tc>
        <w:tc>
          <w:tcPr>
            <w:tcW w:w="1417" w:type="dxa"/>
            <w:vMerge/>
            <w:noWrap/>
            <w:hideMark/>
          </w:tcPr>
          <w:p w14:paraId="77EA72EC" w14:textId="77777777" w:rsidR="00547AD2" w:rsidRPr="00303D0B" w:rsidRDefault="00547AD2" w:rsidP="009B3ED5">
            <w:pPr>
              <w:rPr>
                <w:sz w:val="20"/>
                <w:szCs w:val="20"/>
              </w:rPr>
            </w:pPr>
          </w:p>
        </w:tc>
        <w:tc>
          <w:tcPr>
            <w:tcW w:w="1436" w:type="dxa"/>
            <w:vMerge/>
            <w:noWrap/>
            <w:hideMark/>
          </w:tcPr>
          <w:p w14:paraId="7847C097" w14:textId="77777777" w:rsidR="00547AD2" w:rsidRPr="00303D0B" w:rsidRDefault="00547AD2" w:rsidP="009B3ED5">
            <w:pPr>
              <w:rPr>
                <w:sz w:val="20"/>
                <w:szCs w:val="20"/>
              </w:rPr>
            </w:pPr>
          </w:p>
        </w:tc>
        <w:tc>
          <w:tcPr>
            <w:tcW w:w="1245" w:type="dxa"/>
            <w:noWrap/>
            <w:hideMark/>
          </w:tcPr>
          <w:p w14:paraId="73B4609B" w14:textId="77777777" w:rsidR="00547AD2" w:rsidRPr="00303D0B" w:rsidRDefault="00547AD2" w:rsidP="009B3ED5">
            <w:pPr>
              <w:rPr>
                <w:sz w:val="20"/>
                <w:szCs w:val="20"/>
              </w:rPr>
            </w:pPr>
            <w:r w:rsidRPr="00303D0B">
              <w:rPr>
                <w:sz w:val="20"/>
                <w:szCs w:val="20"/>
              </w:rPr>
              <w:t>55.69%</w:t>
            </w:r>
          </w:p>
        </w:tc>
      </w:tr>
      <w:tr w:rsidR="005640D7" w:rsidRPr="00303D0B" w14:paraId="38FCBA41" w14:textId="77777777" w:rsidTr="0025641B">
        <w:trPr>
          <w:trHeight w:val="300"/>
        </w:trPr>
        <w:tc>
          <w:tcPr>
            <w:tcW w:w="8488" w:type="dxa"/>
            <w:gridSpan w:val="6"/>
            <w:shd w:val="clear" w:color="auto" w:fill="D9D9D9" w:themeFill="background1" w:themeFillShade="D9"/>
            <w:noWrap/>
          </w:tcPr>
          <w:p w14:paraId="5A70EB38" w14:textId="77BC48F0" w:rsidR="005640D7" w:rsidRPr="009344E2" w:rsidRDefault="005640D7" w:rsidP="009344E2">
            <w:pPr>
              <w:jc w:val="center"/>
              <w:rPr>
                <w:b/>
                <w:bCs/>
                <w:sz w:val="20"/>
                <w:szCs w:val="20"/>
              </w:rPr>
            </w:pPr>
            <w:r w:rsidRPr="009344E2">
              <w:rPr>
                <w:b/>
                <w:bCs/>
                <w:sz w:val="20"/>
                <w:szCs w:val="20"/>
              </w:rPr>
              <w:t>Eversion</w:t>
            </w:r>
          </w:p>
        </w:tc>
      </w:tr>
      <w:tr w:rsidR="00A7360D" w:rsidRPr="00303D0B" w14:paraId="0FA730ED" w14:textId="77777777" w:rsidTr="009B3ED5">
        <w:trPr>
          <w:trHeight w:val="300"/>
        </w:trPr>
        <w:tc>
          <w:tcPr>
            <w:tcW w:w="1413" w:type="dxa"/>
            <w:shd w:val="clear" w:color="auto" w:fill="D9D9D9" w:themeFill="background1" w:themeFillShade="D9"/>
            <w:noWrap/>
            <w:hideMark/>
          </w:tcPr>
          <w:p w14:paraId="20FD68F2" w14:textId="77777777" w:rsidR="00A7360D" w:rsidRPr="00303D0B" w:rsidRDefault="00A7360D" w:rsidP="009B3ED5">
            <w:pPr>
              <w:rPr>
                <w:sz w:val="20"/>
                <w:szCs w:val="20"/>
              </w:rPr>
            </w:pPr>
            <w:proofErr w:type="spellStart"/>
            <w:r w:rsidRPr="00303D0B">
              <w:rPr>
                <w:sz w:val="20"/>
                <w:szCs w:val="20"/>
              </w:rPr>
              <w:t>Nimco</w:t>
            </w:r>
            <w:proofErr w:type="spellEnd"/>
          </w:p>
        </w:tc>
        <w:tc>
          <w:tcPr>
            <w:tcW w:w="1744" w:type="dxa"/>
            <w:shd w:val="clear" w:color="auto" w:fill="D9D9D9" w:themeFill="background1" w:themeFillShade="D9"/>
            <w:hideMark/>
          </w:tcPr>
          <w:p w14:paraId="34AFD319"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58422EFC"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7E116FA1"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7DF47DE1" w14:textId="77777777" w:rsidR="00A7360D" w:rsidRPr="00303D0B" w:rsidRDefault="00A7360D" w:rsidP="009B3ED5">
            <w:pPr>
              <w:rPr>
                <w:sz w:val="20"/>
                <w:szCs w:val="20"/>
              </w:rPr>
            </w:pPr>
            <w:r w:rsidRPr="00303D0B">
              <w:rPr>
                <w:sz w:val="20"/>
                <w:szCs w:val="20"/>
              </w:rPr>
              <w:t> </w:t>
            </w:r>
          </w:p>
        </w:tc>
        <w:tc>
          <w:tcPr>
            <w:tcW w:w="1245" w:type="dxa"/>
            <w:shd w:val="clear" w:color="auto" w:fill="D9D9D9" w:themeFill="background1" w:themeFillShade="D9"/>
            <w:noWrap/>
            <w:hideMark/>
          </w:tcPr>
          <w:p w14:paraId="278E0D76" w14:textId="53C2CACC" w:rsidR="00A7360D" w:rsidRPr="00303D0B" w:rsidRDefault="00A7360D" w:rsidP="009B3ED5">
            <w:pPr>
              <w:rPr>
                <w:sz w:val="20"/>
                <w:szCs w:val="20"/>
              </w:rPr>
            </w:pPr>
            <w:r w:rsidRPr="00303D0B">
              <w:rPr>
                <w:sz w:val="20"/>
                <w:szCs w:val="20"/>
              </w:rPr>
              <w:t> </w:t>
            </w:r>
            <w:r w:rsidR="0031349B" w:rsidRPr="00303D0B">
              <w:rPr>
                <w:sz w:val="20"/>
                <w:szCs w:val="20"/>
              </w:rPr>
              <w:t> </w:t>
            </w:r>
            <w:r w:rsidR="0031349B">
              <w:rPr>
                <w:sz w:val="20"/>
                <w:szCs w:val="20"/>
              </w:rPr>
              <w:t>% Torque</w:t>
            </w:r>
            <w:r w:rsidR="0031349B" w:rsidRPr="00303D0B">
              <w:rPr>
                <w:sz w:val="20"/>
                <w:szCs w:val="20"/>
              </w:rPr>
              <w:t xml:space="preserve"> </w:t>
            </w:r>
            <w:r w:rsidR="0031349B">
              <w:rPr>
                <w:sz w:val="20"/>
                <w:szCs w:val="20"/>
              </w:rPr>
              <w:t>N</w:t>
            </w:r>
            <w:r w:rsidR="0031349B" w:rsidRPr="00303D0B">
              <w:rPr>
                <w:sz w:val="20"/>
                <w:szCs w:val="20"/>
              </w:rPr>
              <w:t>1</w:t>
            </w:r>
          </w:p>
        </w:tc>
      </w:tr>
      <w:tr w:rsidR="00A7360D" w:rsidRPr="00303D0B" w14:paraId="69BDDD4B" w14:textId="77777777" w:rsidTr="009B3ED5">
        <w:trPr>
          <w:trHeight w:val="300"/>
        </w:trPr>
        <w:tc>
          <w:tcPr>
            <w:tcW w:w="1413" w:type="dxa"/>
            <w:noWrap/>
            <w:hideMark/>
          </w:tcPr>
          <w:p w14:paraId="1C0CAB66" w14:textId="77777777" w:rsidR="00A7360D" w:rsidRPr="00303D0B" w:rsidRDefault="00A7360D" w:rsidP="009B3ED5">
            <w:pPr>
              <w:rPr>
                <w:sz w:val="20"/>
                <w:szCs w:val="20"/>
              </w:rPr>
            </w:pPr>
            <w:r w:rsidRPr="00303D0B">
              <w:rPr>
                <w:sz w:val="20"/>
                <w:szCs w:val="20"/>
              </w:rPr>
              <w:t>N1</w:t>
            </w:r>
          </w:p>
        </w:tc>
        <w:tc>
          <w:tcPr>
            <w:tcW w:w="1744" w:type="dxa"/>
            <w:noWrap/>
            <w:hideMark/>
          </w:tcPr>
          <w:p w14:paraId="2D181D7B" w14:textId="77777777" w:rsidR="00A7360D" w:rsidRPr="00303D0B" w:rsidRDefault="00A7360D" w:rsidP="009B3ED5">
            <w:pPr>
              <w:rPr>
                <w:sz w:val="20"/>
                <w:szCs w:val="20"/>
              </w:rPr>
            </w:pPr>
            <w:r w:rsidRPr="00303D0B">
              <w:rPr>
                <w:sz w:val="20"/>
                <w:szCs w:val="20"/>
              </w:rPr>
              <w:t>-10.13</w:t>
            </w:r>
          </w:p>
        </w:tc>
        <w:tc>
          <w:tcPr>
            <w:tcW w:w="1233" w:type="dxa"/>
            <w:noWrap/>
            <w:hideMark/>
          </w:tcPr>
          <w:p w14:paraId="112FBEB8" w14:textId="77777777" w:rsidR="00A7360D" w:rsidRPr="00303D0B" w:rsidRDefault="00A7360D" w:rsidP="009B3ED5">
            <w:pPr>
              <w:rPr>
                <w:sz w:val="20"/>
                <w:szCs w:val="20"/>
              </w:rPr>
            </w:pPr>
            <w:r w:rsidRPr="00303D0B">
              <w:rPr>
                <w:sz w:val="20"/>
                <w:szCs w:val="20"/>
              </w:rPr>
              <w:t>0.41</w:t>
            </w:r>
          </w:p>
        </w:tc>
        <w:tc>
          <w:tcPr>
            <w:tcW w:w="1417" w:type="dxa"/>
            <w:noWrap/>
            <w:hideMark/>
          </w:tcPr>
          <w:p w14:paraId="6FB453CF" w14:textId="77777777" w:rsidR="00A7360D" w:rsidRPr="00303D0B" w:rsidRDefault="00A7360D" w:rsidP="009B3ED5">
            <w:pPr>
              <w:rPr>
                <w:sz w:val="20"/>
                <w:szCs w:val="20"/>
              </w:rPr>
            </w:pPr>
            <w:r w:rsidRPr="00303D0B">
              <w:rPr>
                <w:sz w:val="20"/>
                <w:szCs w:val="20"/>
              </w:rPr>
              <w:t>0.13</w:t>
            </w:r>
          </w:p>
        </w:tc>
        <w:tc>
          <w:tcPr>
            <w:tcW w:w="1436" w:type="dxa"/>
            <w:noWrap/>
            <w:hideMark/>
          </w:tcPr>
          <w:p w14:paraId="74002A87" w14:textId="77777777" w:rsidR="00A7360D" w:rsidRPr="00303D0B" w:rsidRDefault="00A7360D" w:rsidP="009B3ED5">
            <w:pPr>
              <w:rPr>
                <w:sz w:val="20"/>
                <w:szCs w:val="20"/>
              </w:rPr>
            </w:pPr>
            <w:r w:rsidRPr="00303D0B">
              <w:rPr>
                <w:sz w:val="20"/>
                <w:szCs w:val="20"/>
              </w:rPr>
              <w:t>1.27%</w:t>
            </w:r>
          </w:p>
        </w:tc>
        <w:tc>
          <w:tcPr>
            <w:tcW w:w="1245" w:type="dxa"/>
            <w:noWrap/>
            <w:hideMark/>
          </w:tcPr>
          <w:p w14:paraId="456C6079" w14:textId="77777777" w:rsidR="00A7360D" w:rsidRPr="00303D0B" w:rsidRDefault="00A7360D" w:rsidP="009B3ED5">
            <w:pPr>
              <w:rPr>
                <w:sz w:val="20"/>
                <w:szCs w:val="20"/>
              </w:rPr>
            </w:pPr>
            <w:r w:rsidRPr="00303D0B">
              <w:rPr>
                <w:sz w:val="20"/>
                <w:szCs w:val="20"/>
              </w:rPr>
              <w:t> </w:t>
            </w:r>
          </w:p>
        </w:tc>
      </w:tr>
      <w:tr w:rsidR="00A7360D" w:rsidRPr="00303D0B" w14:paraId="0C90AB9B" w14:textId="77777777" w:rsidTr="009B3ED5">
        <w:trPr>
          <w:trHeight w:val="300"/>
        </w:trPr>
        <w:tc>
          <w:tcPr>
            <w:tcW w:w="1413" w:type="dxa"/>
            <w:noWrap/>
            <w:hideMark/>
          </w:tcPr>
          <w:p w14:paraId="33DF7032" w14:textId="77777777" w:rsidR="00A7360D" w:rsidRPr="00303D0B" w:rsidRDefault="00A7360D" w:rsidP="009B3ED5">
            <w:pPr>
              <w:rPr>
                <w:sz w:val="20"/>
                <w:szCs w:val="20"/>
              </w:rPr>
            </w:pPr>
            <w:r w:rsidRPr="00303D0B">
              <w:rPr>
                <w:sz w:val="20"/>
                <w:szCs w:val="20"/>
              </w:rPr>
              <w:t>N2</w:t>
            </w:r>
          </w:p>
        </w:tc>
        <w:tc>
          <w:tcPr>
            <w:tcW w:w="1744" w:type="dxa"/>
            <w:noWrap/>
            <w:hideMark/>
          </w:tcPr>
          <w:p w14:paraId="1DE001DD" w14:textId="77777777" w:rsidR="00A7360D" w:rsidRPr="00303D0B" w:rsidRDefault="00A7360D" w:rsidP="009B3ED5">
            <w:pPr>
              <w:rPr>
                <w:sz w:val="20"/>
                <w:szCs w:val="20"/>
              </w:rPr>
            </w:pPr>
            <w:r w:rsidRPr="00303D0B">
              <w:rPr>
                <w:sz w:val="20"/>
                <w:szCs w:val="20"/>
              </w:rPr>
              <w:t>-12.77</w:t>
            </w:r>
          </w:p>
        </w:tc>
        <w:tc>
          <w:tcPr>
            <w:tcW w:w="1233" w:type="dxa"/>
            <w:noWrap/>
            <w:hideMark/>
          </w:tcPr>
          <w:p w14:paraId="35B42AA4" w14:textId="77777777" w:rsidR="00A7360D" w:rsidRPr="00303D0B" w:rsidRDefault="00A7360D" w:rsidP="009B3ED5">
            <w:pPr>
              <w:rPr>
                <w:sz w:val="20"/>
                <w:szCs w:val="20"/>
              </w:rPr>
            </w:pPr>
            <w:r w:rsidRPr="00303D0B">
              <w:rPr>
                <w:sz w:val="20"/>
                <w:szCs w:val="20"/>
              </w:rPr>
              <w:t>0.49</w:t>
            </w:r>
          </w:p>
        </w:tc>
        <w:tc>
          <w:tcPr>
            <w:tcW w:w="1417" w:type="dxa"/>
            <w:noWrap/>
            <w:hideMark/>
          </w:tcPr>
          <w:p w14:paraId="5BD4A7A0" w14:textId="77777777" w:rsidR="00A7360D" w:rsidRPr="00303D0B" w:rsidRDefault="00A7360D" w:rsidP="009B3ED5">
            <w:pPr>
              <w:rPr>
                <w:sz w:val="20"/>
                <w:szCs w:val="20"/>
              </w:rPr>
            </w:pPr>
            <w:r w:rsidRPr="00303D0B">
              <w:rPr>
                <w:sz w:val="20"/>
                <w:szCs w:val="20"/>
              </w:rPr>
              <w:t>0.15</w:t>
            </w:r>
          </w:p>
        </w:tc>
        <w:tc>
          <w:tcPr>
            <w:tcW w:w="1436" w:type="dxa"/>
            <w:noWrap/>
            <w:hideMark/>
          </w:tcPr>
          <w:p w14:paraId="082F7AFF" w14:textId="77777777" w:rsidR="00A7360D" w:rsidRPr="00303D0B" w:rsidRDefault="00A7360D" w:rsidP="009B3ED5">
            <w:pPr>
              <w:rPr>
                <w:sz w:val="20"/>
                <w:szCs w:val="20"/>
              </w:rPr>
            </w:pPr>
            <w:r w:rsidRPr="00303D0B">
              <w:rPr>
                <w:sz w:val="20"/>
                <w:szCs w:val="20"/>
              </w:rPr>
              <w:t>1.17%</w:t>
            </w:r>
          </w:p>
        </w:tc>
        <w:tc>
          <w:tcPr>
            <w:tcW w:w="1245" w:type="dxa"/>
            <w:noWrap/>
            <w:hideMark/>
          </w:tcPr>
          <w:p w14:paraId="208E4242" w14:textId="77777777" w:rsidR="00A7360D" w:rsidRPr="00303D0B" w:rsidRDefault="00A7360D" w:rsidP="009B3ED5">
            <w:pPr>
              <w:rPr>
                <w:sz w:val="20"/>
                <w:szCs w:val="20"/>
              </w:rPr>
            </w:pPr>
            <w:r w:rsidRPr="00303D0B">
              <w:rPr>
                <w:sz w:val="20"/>
                <w:szCs w:val="20"/>
              </w:rPr>
              <w:t>126.04%</w:t>
            </w:r>
          </w:p>
        </w:tc>
      </w:tr>
      <w:tr w:rsidR="00A7360D" w:rsidRPr="00303D0B" w14:paraId="210DA616" w14:textId="77777777" w:rsidTr="009B3ED5">
        <w:trPr>
          <w:trHeight w:val="300"/>
        </w:trPr>
        <w:tc>
          <w:tcPr>
            <w:tcW w:w="1413" w:type="dxa"/>
            <w:noWrap/>
            <w:hideMark/>
          </w:tcPr>
          <w:p w14:paraId="251413AE" w14:textId="77777777" w:rsidR="00A7360D" w:rsidRPr="00303D0B" w:rsidRDefault="00A7360D" w:rsidP="009B3ED5">
            <w:pPr>
              <w:rPr>
                <w:sz w:val="20"/>
                <w:szCs w:val="20"/>
              </w:rPr>
            </w:pPr>
            <w:r w:rsidRPr="00303D0B">
              <w:rPr>
                <w:sz w:val="20"/>
                <w:szCs w:val="20"/>
              </w:rPr>
              <w:t>N3</w:t>
            </w:r>
          </w:p>
        </w:tc>
        <w:tc>
          <w:tcPr>
            <w:tcW w:w="1744" w:type="dxa"/>
            <w:noWrap/>
            <w:hideMark/>
          </w:tcPr>
          <w:p w14:paraId="0E43C0CC" w14:textId="77777777" w:rsidR="00A7360D" w:rsidRPr="00303D0B" w:rsidRDefault="00A7360D" w:rsidP="009B3ED5">
            <w:pPr>
              <w:rPr>
                <w:sz w:val="20"/>
                <w:szCs w:val="20"/>
              </w:rPr>
            </w:pPr>
            <w:r w:rsidRPr="00303D0B">
              <w:rPr>
                <w:sz w:val="20"/>
                <w:szCs w:val="20"/>
              </w:rPr>
              <w:t>-10.46</w:t>
            </w:r>
          </w:p>
        </w:tc>
        <w:tc>
          <w:tcPr>
            <w:tcW w:w="1233" w:type="dxa"/>
            <w:noWrap/>
            <w:hideMark/>
          </w:tcPr>
          <w:p w14:paraId="584809A1" w14:textId="77777777" w:rsidR="00A7360D" w:rsidRPr="00303D0B" w:rsidRDefault="00A7360D" w:rsidP="009B3ED5">
            <w:pPr>
              <w:rPr>
                <w:sz w:val="20"/>
                <w:szCs w:val="20"/>
              </w:rPr>
            </w:pPr>
            <w:r w:rsidRPr="00303D0B">
              <w:rPr>
                <w:sz w:val="20"/>
                <w:szCs w:val="20"/>
              </w:rPr>
              <w:t>0.30</w:t>
            </w:r>
          </w:p>
        </w:tc>
        <w:tc>
          <w:tcPr>
            <w:tcW w:w="1417" w:type="dxa"/>
            <w:noWrap/>
            <w:hideMark/>
          </w:tcPr>
          <w:p w14:paraId="5EA6562E" w14:textId="77777777" w:rsidR="00A7360D" w:rsidRPr="00303D0B" w:rsidRDefault="00A7360D" w:rsidP="009B3ED5">
            <w:pPr>
              <w:rPr>
                <w:sz w:val="20"/>
                <w:szCs w:val="20"/>
              </w:rPr>
            </w:pPr>
            <w:r w:rsidRPr="00303D0B">
              <w:rPr>
                <w:sz w:val="20"/>
                <w:szCs w:val="20"/>
              </w:rPr>
              <w:t>0.09</w:t>
            </w:r>
          </w:p>
        </w:tc>
        <w:tc>
          <w:tcPr>
            <w:tcW w:w="1436" w:type="dxa"/>
            <w:noWrap/>
            <w:hideMark/>
          </w:tcPr>
          <w:p w14:paraId="2E4503BF" w14:textId="77777777" w:rsidR="00A7360D" w:rsidRPr="00303D0B" w:rsidRDefault="00A7360D" w:rsidP="009B3ED5">
            <w:pPr>
              <w:rPr>
                <w:sz w:val="20"/>
                <w:szCs w:val="20"/>
              </w:rPr>
            </w:pPr>
            <w:r w:rsidRPr="00303D0B">
              <w:rPr>
                <w:sz w:val="20"/>
                <w:szCs w:val="20"/>
              </w:rPr>
              <w:t>0.86%</w:t>
            </w:r>
          </w:p>
        </w:tc>
        <w:tc>
          <w:tcPr>
            <w:tcW w:w="1245" w:type="dxa"/>
            <w:noWrap/>
            <w:hideMark/>
          </w:tcPr>
          <w:p w14:paraId="28AD727B" w14:textId="77777777" w:rsidR="00A7360D" w:rsidRPr="00303D0B" w:rsidRDefault="00A7360D" w:rsidP="009B3ED5">
            <w:pPr>
              <w:rPr>
                <w:sz w:val="20"/>
                <w:szCs w:val="20"/>
              </w:rPr>
            </w:pPr>
            <w:r w:rsidRPr="00303D0B">
              <w:rPr>
                <w:sz w:val="20"/>
                <w:szCs w:val="20"/>
              </w:rPr>
              <w:t>103.30%</w:t>
            </w:r>
          </w:p>
        </w:tc>
      </w:tr>
      <w:tr w:rsidR="00A7360D" w:rsidRPr="00303D0B" w14:paraId="45465500" w14:textId="77777777" w:rsidTr="009B3ED5">
        <w:trPr>
          <w:trHeight w:val="300"/>
        </w:trPr>
        <w:tc>
          <w:tcPr>
            <w:tcW w:w="1413" w:type="dxa"/>
            <w:noWrap/>
            <w:hideMark/>
          </w:tcPr>
          <w:p w14:paraId="23A965D2" w14:textId="77777777" w:rsidR="00A7360D" w:rsidRPr="00303D0B" w:rsidRDefault="00A7360D" w:rsidP="009B3ED5">
            <w:pPr>
              <w:rPr>
                <w:sz w:val="20"/>
                <w:szCs w:val="20"/>
              </w:rPr>
            </w:pPr>
            <w:r w:rsidRPr="00303D0B">
              <w:rPr>
                <w:sz w:val="20"/>
                <w:szCs w:val="20"/>
              </w:rPr>
              <w:t>N4</w:t>
            </w:r>
          </w:p>
        </w:tc>
        <w:tc>
          <w:tcPr>
            <w:tcW w:w="1744" w:type="dxa"/>
            <w:noWrap/>
            <w:hideMark/>
          </w:tcPr>
          <w:p w14:paraId="34B3FC3C" w14:textId="77777777" w:rsidR="00A7360D" w:rsidRPr="00303D0B" w:rsidRDefault="00A7360D" w:rsidP="009B3ED5">
            <w:pPr>
              <w:rPr>
                <w:sz w:val="20"/>
                <w:szCs w:val="20"/>
              </w:rPr>
            </w:pPr>
            <w:r w:rsidRPr="00303D0B">
              <w:rPr>
                <w:sz w:val="20"/>
                <w:szCs w:val="20"/>
              </w:rPr>
              <w:t>-9.49</w:t>
            </w:r>
          </w:p>
        </w:tc>
        <w:tc>
          <w:tcPr>
            <w:tcW w:w="1233" w:type="dxa"/>
            <w:noWrap/>
            <w:hideMark/>
          </w:tcPr>
          <w:p w14:paraId="77E0668E" w14:textId="77777777" w:rsidR="00A7360D" w:rsidRPr="00303D0B" w:rsidRDefault="00A7360D" w:rsidP="009B3ED5">
            <w:pPr>
              <w:rPr>
                <w:sz w:val="20"/>
                <w:szCs w:val="20"/>
              </w:rPr>
            </w:pPr>
            <w:r w:rsidRPr="00303D0B">
              <w:rPr>
                <w:sz w:val="20"/>
                <w:szCs w:val="20"/>
              </w:rPr>
              <w:t>0.26</w:t>
            </w:r>
          </w:p>
        </w:tc>
        <w:tc>
          <w:tcPr>
            <w:tcW w:w="1417" w:type="dxa"/>
            <w:noWrap/>
            <w:hideMark/>
          </w:tcPr>
          <w:p w14:paraId="76CB50D7" w14:textId="77777777" w:rsidR="00A7360D" w:rsidRPr="00303D0B" w:rsidRDefault="00A7360D" w:rsidP="009B3ED5">
            <w:pPr>
              <w:rPr>
                <w:sz w:val="20"/>
                <w:szCs w:val="20"/>
              </w:rPr>
            </w:pPr>
            <w:r w:rsidRPr="00303D0B">
              <w:rPr>
                <w:sz w:val="20"/>
                <w:szCs w:val="20"/>
              </w:rPr>
              <w:t>0.08</w:t>
            </w:r>
          </w:p>
        </w:tc>
        <w:tc>
          <w:tcPr>
            <w:tcW w:w="1436" w:type="dxa"/>
            <w:noWrap/>
            <w:hideMark/>
          </w:tcPr>
          <w:p w14:paraId="70E940AA" w14:textId="77777777" w:rsidR="00A7360D" w:rsidRPr="00303D0B" w:rsidRDefault="00A7360D" w:rsidP="009B3ED5">
            <w:pPr>
              <w:rPr>
                <w:sz w:val="20"/>
                <w:szCs w:val="20"/>
              </w:rPr>
            </w:pPr>
            <w:r w:rsidRPr="00303D0B">
              <w:rPr>
                <w:sz w:val="20"/>
                <w:szCs w:val="20"/>
              </w:rPr>
              <w:t>0.84%</w:t>
            </w:r>
          </w:p>
        </w:tc>
        <w:tc>
          <w:tcPr>
            <w:tcW w:w="1245" w:type="dxa"/>
            <w:noWrap/>
            <w:hideMark/>
          </w:tcPr>
          <w:p w14:paraId="3F629DA3" w14:textId="77777777" w:rsidR="00A7360D" w:rsidRPr="00303D0B" w:rsidRDefault="00A7360D" w:rsidP="009B3ED5">
            <w:pPr>
              <w:rPr>
                <w:sz w:val="20"/>
                <w:szCs w:val="20"/>
              </w:rPr>
            </w:pPr>
            <w:r w:rsidRPr="00303D0B">
              <w:rPr>
                <w:sz w:val="20"/>
                <w:szCs w:val="20"/>
              </w:rPr>
              <w:t>93.67%</w:t>
            </w:r>
          </w:p>
        </w:tc>
      </w:tr>
      <w:tr w:rsidR="00A7360D" w:rsidRPr="00303D0B" w14:paraId="5A73A57A" w14:textId="77777777" w:rsidTr="009B3ED5">
        <w:trPr>
          <w:trHeight w:val="300"/>
        </w:trPr>
        <w:tc>
          <w:tcPr>
            <w:tcW w:w="1413" w:type="dxa"/>
            <w:noWrap/>
            <w:hideMark/>
          </w:tcPr>
          <w:p w14:paraId="3637B239" w14:textId="77777777" w:rsidR="00A7360D" w:rsidRPr="00303D0B" w:rsidRDefault="00A7360D" w:rsidP="009B3ED5">
            <w:pPr>
              <w:rPr>
                <w:sz w:val="20"/>
                <w:szCs w:val="20"/>
              </w:rPr>
            </w:pPr>
            <w:r w:rsidRPr="00303D0B">
              <w:rPr>
                <w:sz w:val="20"/>
                <w:szCs w:val="20"/>
              </w:rPr>
              <w:t>N5</w:t>
            </w:r>
          </w:p>
        </w:tc>
        <w:tc>
          <w:tcPr>
            <w:tcW w:w="1744" w:type="dxa"/>
            <w:noWrap/>
            <w:hideMark/>
          </w:tcPr>
          <w:p w14:paraId="11BD0AA7" w14:textId="77777777" w:rsidR="00A7360D" w:rsidRPr="00303D0B" w:rsidRDefault="00A7360D" w:rsidP="009B3ED5">
            <w:pPr>
              <w:rPr>
                <w:sz w:val="20"/>
                <w:szCs w:val="20"/>
              </w:rPr>
            </w:pPr>
            <w:r w:rsidRPr="00303D0B">
              <w:rPr>
                <w:sz w:val="20"/>
                <w:szCs w:val="20"/>
              </w:rPr>
              <w:t>-10.92</w:t>
            </w:r>
          </w:p>
        </w:tc>
        <w:tc>
          <w:tcPr>
            <w:tcW w:w="1233" w:type="dxa"/>
            <w:noWrap/>
            <w:hideMark/>
          </w:tcPr>
          <w:p w14:paraId="1C4E6942" w14:textId="77777777" w:rsidR="00A7360D" w:rsidRPr="00303D0B" w:rsidRDefault="00A7360D" w:rsidP="009B3ED5">
            <w:pPr>
              <w:rPr>
                <w:sz w:val="20"/>
                <w:szCs w:val="20"/>
              </w:rPr>
            </w:pPr>
            <w:r w:rsidRPr="00303D0B">
              <w:rPr>
                <w:sz w:val="20"/>
                <w:szCs w:val="20"/>
              </w:rPr>
              <w:t>0.17</w:t>
            </w:r>
          </w:p>
        </w:tc>
        <w:tc>
          <w:tcPr>
            <w:tcW w:w="1417" w:type="dxa"/>
            <w:noWrap/>
            <w:hideMark/>
          </w:tcPr>
          <w:p w14:paraId="0728D27C" w14:textId="77777777" w:rsidR="00A7360D" w:rsidRPr="00303D0B" w:rsidRDefault="00A7360D" w:rsidP="009B3ED5">
            <w:pPr>
              <w:rPr>
                <w:sz w:val="20"/>
                <w:szCs w:val="20"/>
              </w:rPr>
            </w:pPr>
            <w:r w:rsidRPr="00303D0B">
              <w:rPr>
                <w:sz w:val="20"/>
                <w:szCs w:val="20"/>
              </w:rPr>
              <w:t>0.06</w:t>
            </w:r>
          </w:p>
        </w:tc>
        <w:tc>
          <w:tcPr>
            <w:tcW w:w="1436" w:type="dxa"/>
            <w:noWrap/>
            <w:hideMark/>
          </w:tcPr>
          <w:p w14:paraId="441F99CA" w14:textId="77777777" w:rsidR="00A7360D" w:rsidRPr="00303D0B" w:rsidRDefault="00A7360D" w:rsidP="009B3ED5">
            <w:pPr>
              <w:rPr>
                <w:sz w:val="20"/>
                <w:szCs w:val="20"/>
              </w:rPr>
            </w:pPr>
            <w:r w:rsidRPr="00303D0B">
              <w:rPr>
                <w:sz w:val="20"/>
                <w:szCs w:val="20"/>
              </w:rPr>
              <w:t>0.55%</w:t>
            </w:r>
          </w:p>
        </w:tc>
        <w:tc>
          <w:tcPr>
            <w:tcW w:w="1245" w:type="dxa"/>
            <w:noWrap/>
            <w:hideMark/>
          </w:tcPr>
          <w:p w14:paraId="0B5BC3CF" w14:textId="77777777" w:rsidR="00A7360D" w:rsidRPr="00303D0B" w:rsidRDefault="00A7360D" w:rsidP="009B3ED5">
            <w:pPr>
              <w:rPr>
                <w:sz w:val="20"/>
                <w:szCs w:val="20"/>
              </w:rPr>
            </w:pPr>
            <w:r w:rsidRPr="00303D0B">
              <w:rPr>
                <w:sz w:val="20"/>
                <w:szCs w:val="20"/>
              </w:rPr>
              <w:t>107.81%</w:t>
            </w:r>
          </w:p>
        </w:tc>
      </w:tr>
      <w:tr w:rsidR="00A7360D" w:rsidRPr="00303D0B" w14:paraId="4D12EA38" w14:textId="77777777" w:rsidTr="009B3ED5">
        <w:trPr>
          <w:trHeight w:val="300"/>
        </w:trPr>
        <w:tc>
          <w:tcPr>
            <w:tcW w:w="1413" w:type="dxa"/>
            <w:noWrap/>
            <w:hideMark/>
          </w:tcPr>
          <w:p w14:paraId="21A02BE3" w14:textId="77777777" w:rsidR="00A7360D" w:rsidRPr="00303D0B" w:rsidRDefault="00A7360D" w:rsidP="009B3ED5">
            <w:pPr>
              <w:rPr>
                <w:sz w:val="20"/>
                <w:szCs w:val="20"/>
              </w:rPr>
            </w:pPr>
            <w:r w:rsidRPr="00303D0B">
              <w:rPr>
                <w:sz w:val="20"/>
                <w:szCs w:val="20"/>
              </w:rPr>
              <w:t>N6</w:t>
            </w:r>
          </w:p>
        </w:tc>
        <w:tc>
          <w:tcPr>
            <w:tcW w:w="1744" w:type="dxa"/>
            <w:noWrap/>
            <w:hideMark/>
          </w:tcPr>
          <w:p w14:paraId="18C072E4" w14:textId="77777777" w:rsidR="00A7360D" w:rsidRPr="00303D0B" w:rsidRDefault="00A7360D" w:rsidP="009B3ED5">
            <w:pPr>
              <w:rPr>
                <w:sz w:val="20"/>
                <w:szCs w:val="20"/>
              </w:rPr>
            </w:pPr>
            <w:r w:rsidRPr="00303D0B">
              <w:rPr>
                <w:sz w:val="20"/>
                <w:szCs w:val="20"/>
              </w:rPr>
              <w:t>-11.60</w:t>
            </w:r>
          </w:p>
        </w:tc>
        <w:tc>
          <w:tcPr>
            <w:tcW w:w="1233" w:type="dxa"/>
            <w:noWrap/>
            <w:hideMark/>
          </w:tcPr>
          <w:p w14:paraId="2A045CFC" w14:textId="77777777" w:rsidR="00A7360D" w:rsidRPr="00303D0B" w:rsidRDefault="00A7360D" w:rsidP="009B3ED5">
            <w:pPr>
              <w:rPr>
                <w:sz w:val="20"/>
                <w:szCs w:val="20"/>
              </w:rPr>
            </w:pPr>
            <w:r w:rsidRPr="00303D0B">
              <w:rPr>
                <w:sz w:val="20"/>
                <w:szCs w:val="20"/>
              </w:rPr>
              <w:t>0.31</w:t>
            </w:r>
          </w:p>
        </w:tc>
        <w:tc>
          <w:tcPr>
            <w:tcW w:w="1417" w:type="dxa"/>
            <w:noWrap/>
            <w:hideMark/>
          </w:tcPr>
          <w:p w14:paraId="04700651" w14:textId="77777777" w:rsidR="00A7360D" w:rsidRPr="00303D0B" w:rsidRDefault="00A7360D" w:rsidP="009B3ED5">
            <w:pPr>
              <w:rPr>
                <w:sz w:val="20"/>
                <w:szCs w:val="20"/>
              </w:rPr>
            </w:pPr>
            <w:r w:rsidRPr="00303D0B">
              <w:rPr>
                <w:sz w:val="20"/>
                <w:szCs w:val="20"/>
              </w:rPr>
              <w:t>0.1</w:t>
            </w:r>
          </w:p>
        </w:tc>
        <w:tc>
          <w:tcPr>
            <w:tcW w:w="1436" w:type="dxa"/>
            <w:noWrap/>
            <w:hideMark/>
          </w:tcPr>
          <w:p w14:paraId="58AF11F0" w14:textId="77777777" w:rsidR="00A7360D" w:rsidRPr="00303D0B" w:rsidRDefault="00A7360D" w:rsidP="009B3ED5">
            <w:pPr>
              <w:rPr>
                <w:sz w:val="20"/>
                <w:szCs w:val="20"/>
              </w:rPr>
            </w:pPr>
            <w:r w:rsidRPr="00303D0B">
              <w:rPr>
                <w:sz w:val="20"/>
                <w:szCs w:val="20"/>
              </w:rPr>
              <w:t>0.86%</w:t>
            </w:r>
          </w:p>
        </w:tc>
        <w:tc>
          <w:tcPr>
            <w:tcW w:w="1245" w:type="dxa"/>
            <w:noWrap/>
            <w:hideMark/>
          </w:tcPr>
          <w:p w14:paraId="4F500D16" w14:textId="77777777" w:rsidR="00A7360D" w:rsidRPr="00303D0B" w:rsidRDefault="00A7360D" w:rsidP="009B3ED5">
            <w:pPr>
              <w:rPr>
                <w:sz w:val="20"/>
                <w:szCs w:val="20"/>
              </w:rPr>
            </w:pPr>
            <w:r w:rsidRPr="00303D0B">
              <w:rPr>
                <w:sz w:val="20"/>
                <w:szCs w:val="20"/>
              </w:rPr>
              <w:t>114.56%</w:t>
            </w:r>
          </w:p>
        </w:tc>
      </w:tr>
      <w:tr w:rsidR="00A7360D" w:rsidRPr="00303D0B" w14:paraId="180EDC31" w14:textId="77777777" w:rsidTr="009B3ED5">
        <w:trPr>
          <w:trHeight w:val="640"/>
        </w:trPr>
        <w:tc>
          <w:tcPr>
            <w:tcW w:w="1413" w:type="dxa"/>
            <w:shd w:val="clear" w:color="auto" w:fill="D9D9D9" w:themeFill="background1" w:themeFillShade="D9"/>
            <w:noWrap/>
            <w:hideMark/>
          </w:tcPr>
          <w:p w14:paraId="69B04F64" w14:textId="77777777" w:rsidR="00A7360D" w:rsidRPr="00303D0B" w:rsidRDefault="00A7360D" w:rsidP="009B3ED5">
            <w:pPr>
              <w:rPr>
                <w:sz w:val="20"/>
                <w:szCs w:val="20"/>
              </w:rPr>
            </w:pPr>
            <w:proofErr w:type="spellStart"/>
            <w:r w:rsidRPr="00303D0B">
              <w:rPr>
                <w:sz w:val="20"/>
                <w:szCs w:val="20"/>
              </w:rPr>
              <w:t>Piedro</w:t>
            </w:r>
            <w:proofErr w:type="spellEnd"/>
          </w:p>
        </w:tc>
        <w:tc>
          <w:tcPr>
            <w:tcW w:w="1744" w:type="dxa"/>
            <w:shd w:val="clear" w:color="auto" w:fill="D9D9D9" w:themeFill="background1" w:themeFillShade="D9"/>
            <w:noWrap/>
            <w:hideMark/>
          </w:tcPr>
          <w:p w14:paraId="2BE2A27F"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30809C95"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5103CDAE"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19F665FA" w14:textId="77777777" w:rsidR="00A7360D" w:rsidRPr="00303D0B" w:rsidRDefault="00A7360D" w:rsidP="009B3ED5">
            <w:pPr>
              <w:rPr>
                <w:sz w:val="20"/>
                <w:szCs w:val="20"/>
              </w:rPr>
            </w:pPr>
            <w:r w:rsidRPr="00303D0B">
              <w:rPr>
                <w:sz w:val="20"/>
                <w:szCs w:val="20"/>
              </w:rPr>
              <w:t> </w:t>
            </w:r>
          </w:p>
        </w:tc>
        <w:tc>
          <w:tcPr>
            <w:tcW w:w="1245" w:type="dxa"/>
            <w:shd w:val="clear" w:color="auto" w:fill="BFBFBF" w:themeFill="background1" w:themeFillShade="BF"/>
            <w:hideMark/>
          </w:tcPr>
          <w:p w14:paraId="1CB2F287" w14:textId="7952D270" w:rsidR="00A7360D" w:rsidRPr="00303D0B" w:rsidRDefault="00A7360D" w:rsidP="009B3ED5">
            <w:pPr>
              <w:rPr>
                <w:sz w:val="20"/>
                <w:szCs w:val="20"/>
              </w:rPr>
            </w:pPr>
            <w:r>
              <w:rPr>
                <w:sz w:val="20"/>
                <w:szCs w:val="20"/>
              </w:rPr>
              <w:t>% Torque</w:t>
            </w:r>
            <w:r w:rsidRPr="00303D0B">
              <w:rPr>
                <w:sz w:val="20"/>
                <w:szCs w:val="20"/>
              </w:rPr>
              <w:t xml:space="preserve"> P1</w:t>
            </w:r>
          </w:p>
        </w:tc>
      </w:tr>
      <w:tr w:rsidR="00A7360D" w:rsidRPr="00303D0B" w14:paraId="58C564C0" w14:textId="77777777" w:rsidTr="009B3ED5">
        <w:trPr>
          <w:trHeight w:val="320"/>
        </w:trPr>
        <w:tc>
          <w:tcPr>
            <w:tcW w:w="1413" w:type="dxa"/>
            <w:noWrap/>
            <w:hideMark/>
          </w:tcPr>
          <w:p w14:paraId="0D2211A8" w14:textId="77777777" w:rsidR="00A7360D" w:rsidRPr="00303D0B" w:rsidRDefault="00A7360D" w:rsidP="009B3ED5">
            <w:pPr>
              <w:rPr>
                <w:sz w:val="20"/>
                <w:szCs w:val="20"/>
              </w:rPr>
            </w:pPr>
            <w:r w:rsidRPr="00303D0B">
              <w:rPr>
                <w:sz w:val="20"/>
                <w:szCs w:val="20"/>
              </w:rPr>
              <w:t>P1</w:t>
            </w:r>
          </w:p>
        </w:tc>
        <w:tc>
          <w:tcPr>
            <w:tcW w:w="1744" w:type="dxa"/>
            <w:noWrap/>
            <w:hideMark/>
          </w:tcPr>
          <w:p w14:paraId="6F0C02F1" w14:textId="77777777" w:rsidR="00A7360D" w:rsidRPr="00303D0B" w:rsidRDefault="00A7360D" w:rsidP="009B3ED5">
            <w:pPr>
              <w:rPr>
                <w:sz w:val="20"/>
                <w:szCs w:val="20"/>
              </w:rPr>
            </w:pPr>
            <w:r w:rsidRPr="00303D0B">
              <w:rPr>
                <w:sz w:val="20"/>
                <w:szCs w:val="20"/>
              </w:rPr>
              <w:t>-9.01</w:t>
            </w:r>
          </w:p>
        </w:tc>
        <w:tc>
          <w:tcPr>
            <w:tcW w:w="1233" w:type="dxa"/>
            <w:noWrap/>
            <w:hideMark/>
          </w:tcPr>
          <w:p w14:paraId="3AD9B822" w14:textId="77777777" w:rsidR="00A7360D" w:rsidRPr="00303D0B" w:rsidRDefault="00A7360D" w:rsidP="009B3ED5">
            <w:pPr>
              <w:rPr>
                <w:sz w:val="20"/>
                <w:szCs w:val="20"/>
              </w:rPr>
            </w:pPr>
            <w:r w:rsidRPr="00303D0B">
              <w:rPr>
                <w:sz w:val="20"/>
                <w:szCs w:val="20"/>
              </w:rPr>
              <w:t>0.37</w:t>
            </w:r>
          </w:p>
        </w:tc>
        <w:tc>
          <w:tcPr>
            <w:tcW w:w="1417" w:type="dxa"/>
            <w:noWrap/>
            <w:hideMark/>
          </w:tcPr>
          <w:p w14:paraId="4D79CF6F" w14:textId="77777777" w:rsidR="00A7360D" w:rsidRPr="00303D0B" w:rsidRDefault="00A7360D" w:rsidP="009B3ED5">
            <w:pPr>
              <w:rPr>
                <w:sz w:val="20"/>
                <w:szCs w:val="20"/>
              </w:rPr>
            </w:pPr>
            <w:r w:rsidRPr="00303D0B">
              <w:rPr>
                <w:sz w:val="20"/>
                <w:szCs w:val="20"/>
              </w:rPr>
              <w:t>0.12</w:t>
            </w:r>
          </w:p>
        </w:tc>
        <w:tc>
          <w:tcPr>
            <w:tcW w:w="1436" w:type="dxa"/>
            <w:noWrap/>
            <w:hideMark/>
          </w:tcPr>
          <w:p w14:paraId="5517C26B" w14:textId="77777777" w:rsidR="00A7360D" w:rsidRPr="00303D0B" w:rsidRDefault="00A7360D" w:rsidP="009B3ED5">
            <w:pPr>
              <w:rPr>
                <w:sz w:val="20"/>
                <w:szCs w:val="20"/>
              </w:rPr>
            </w:pPr>
            <w:r w:rsidRPr="00303D0B">
              <w:rPr>
                <w:sz w:val="20"/>
                <w:szCs w:val="20"/>
              </w:rPr>
              <w:t>1.33%</w:t>
            </w:r>
          </w:p>
        </w:tc>
        <w:tc>
          <w:tcPr>
            <w:tcW w:w="1245" w:type="dxa"/>
            <w:shd w:val="clear" w:color="auto" w:fill="D9D9D9" w:themeFill="background1" w:themeFillShade="D9"/>
            <w:noWrap/>
            <w:hideMark/>
          </w:tcPr>
          <w:p w14:paraId="0B8A6EB2" w14:textId="77777777" w:rsidR="00A7360D" w:rsidRPr="00303D0B" w:rsidRDefault="00A7360D" w:rsidP="009B3ED5">
            <w:pPr>
              <w:rPr>
                <w:sz w:val="20"/>
                <w:szCs w:val="20"/>
              </w:rPr>
            </w:pPr>
            <w:r w:rsidRPr="00303D0B">
              <w:rPr>
                <w:sz w:val="20"/>
                <w:szCs w:val="20"/>
              </w:rPr>
              <w:t> </w:t>
            </w:r>
          </w:p>
        </w:tc>
      </w:tr>
      <w:tr w:rsidR="00A7360D" w:rsidRPr="00303D0B" w14:paraId="6732E625" w14:textId="77777777" w:rsidTr="009B3ED5">
        <w:trPr>
          <w:trHeight w:val="320"/>
        </w:trPr>
        <w:tc>
          <w:tcPr>
            <w:tcW w:w="1413" w:type="dxa"/>
            <w:noWrap/>
            <w:hideMark/>
          </w:tcPr>
          <w:p w14:paraId="27B6FB89" w14:textId="77777777" w:rsidR="00A7360D" w:rsidRPr="00303D0B" w:rsidRDefault="00A7360D" w:rsidP="009B3ED5">
            <w:pPr>
              <w:rPr>
                <w:sz w:val="20"/>
                <w:szCs w:val="20"/>
              </w:rPr>
            </w:pPr>
            <w:r w:rsidRPr="00303D0B">
              <w:rPr>
                <w:sz w:val="20"/>
                <w:szCs w:val="20"/>
              </w:rPr>
              <w:t>P2</w:t>
            </w:r>
          </w:p>
        </w:tc>
        <w:tc>
          <w:tcPr>
            <w:tcW w:w="1744" w:type="dxa"/>
            <w:noWrap/>
            <w:hideMark/>
          </w:tcPr>
          <w:p w14:paraId="31DC6BD2" w14:textId="77777777" w:rsidR="00A7360D" w:rsidRPr="00303D0B" w:rsidRDefault="00A7360D" w:rsidP="009B3ED5">
            <w:pPr>
              <w:rPr>
                <w:sz w:val="20"/>
                <w:szCs w:val="20"/>
              </w:rPr>
            </w:pPr>
            <w:r w:rsidRPr="00303D0B">
              <w:rPr>
                <w:sz w:val="20"/>
                <w:szCs w:val="20"/>
              </w:rPr>
              <w:t>-9.75</w:t>
            </w:r>
          </w:p>
        </w:tc>
        <w:tc>
          <w:tcPr>
            <w:tcW w:w="1233" w:type="dxa"/>
            <w:noWrap/>
            <w:hideMark/>
          </w:tcPr>
          <w:p w14:paraId="702121D7" w14:textId="77777777" w:rsidR="00A7360D" w:rsidRPr="00303D0B" w:rsidRDefault="00A7360D" w:rsidP="009B3ED5">
            <w:pPr>
              <w:rPr>
                <w:sz w:val="20"/>
                <w:szCs w:val="20"/>
              </w:rPr>
            </w:pPr>
            <w:r w:rsidRPr="00303D0B">
              <w:rPr>
                <w:sz w:val="20"/>
                <w:szCs w:val="20"/>
              </w:rPr>
              <w:t>0.40</w:t>
            </w:r>
          </w:p>
        </w:tc>
        <w:tc>
          <w:tcPr>
            <w:tcW w:w="1417" w:type="dxa"/>
            <w:noWrap/>
            <w:hideMark/>
          </w:tcPr>
          <w:p w14:paraId="421C2B0B" w14:textId="77777777" w:rsidR="00A7360D" w:rsidRPr="00303D0B" w:rsidRDefault="00A7360D" w:rsidP="009B3ED5">
            <w:pPr>
              <w:rPr>
                <w:sz w:val="20"/>
                <w:szCs w:val="20"/>
              </w:rPr>
            </w:pPr>
            <w:r w:rsidRPr="00303D0B">
              <w:rPr>
                <w:sz w:val="20"/>
                <w:szCs w:val="20"/>
              </w:rPr>
              <w:t>0.13</w:t>
            </w:r>
          </w:p>
        </w:tc>
        <w:tc>
          <w:tcPr>
            <w:tcW w:w="1436" w:type="dxa"/>
            <w:noWrap/>
            <w:hideMark/>
          </w:tcPr>
          <w:p w14:paraId="4DAC1B3D" w14:textId="77777777" w:rsidR="00A7360D" w:rsidRPr="00303D0B" w:rsidRDefault="00A7360D" w:rsidP="009B3ED5">
            <w:pPr>
              <w:rPr>
                <w:sz w:val="20"/>
                <w:szCs w:val="20"/>
              </w:rPr>
            </w:pPr>
            <w:r w:rsidRPr="00303D0B">
              <w:rPr>
                <w:sz w:val="20"/>
                <w:szCs w:val="20"/>
              </w:rPr>
              <w:t>1.33%</w:t>
            </w:r>
          </w:p>
        </w:tc>
        <w:tc>
          <w:tcPr>
            <w:tcW w:w="1245" w:type="dxa"/>
            <w:noWrap/>
            <w:hideMark/>
          </w:tcPr>
          <w:p w14:paraId="5E9DCF9F" w14:textId="77777777" w:rsidR="00A7360D" w:rsidRPr="00303D0B" w:rsidRDefault="00A7360D" w:rsidP="009B3ED5">
            <w:pPr>
              <w:rPr>
                <w:sz w:val="20"/>
                <w:szCs w:val="20"/>
              </w:rPr>
            </w:pPr>
            <w:r w:rsidRPr="00303D0B">
              <w:rPr>
                <w:sz w:val="20"/>
                <w:szCs w:val="20"/>
              </w:rPr>
              <w:t>108.11%</w:t>
            </w:r>
          </w:p>
        </w:tc>
      </w:tr>
      <w:tr w:rsidR="00A7360D" w:rsidRPr="00303D0B" w14:paraId="2DF41C6D" w14:textId="77777777" w:rsidTr="009B3ED5">
        <w:trPr>
          <w:trHeight w:val="320"/>
        </w:trPr>
        <w:tc>
          <w:tcPr>
            <w:tcW w:w="1413" w:type="dxa"/>
            <w:noWrap/>
            <w:hideMark/>
          </w:tcPr>
          <w:p w14:paraId="26B3FC0D" w14:textId="77777777" w:rsidR="00A7360D" w:rsidRPr="00303D0B" w:rsidRDefault="00A7360D" w:rsidP="009B3ED5">
            <w:pPr>
              <w:rPr>
                <w:sz w:val="20"/>
                <w:szCs w:val="20"/>
              </w:rPr>
            </w:pPr>
            <w:r w:rsidRPr="00303D0B">
              <w:rPr>
                <w:sz w:val="20"/>
                <w:szCs w:val="20"/>
              </w:rPr>
              <w:t>P3</w:t>
            </w:r>
          </w:p>
        </w:tc>
        <w:tc>
          <w:tcPr>
            <w:tcW w:w="1744" w:type="dxa"/>
            <w:noWrap/>
            <w:hideMark/>
          </w:tcPr>
          <w:p w14:paraId="61D933B2" w14:textId="77777777" w:rsidR="00A7360D" w:rsidRPr="00303D0B" w:rsidRDefault="00A7360D" w:rsidP="009B3ED5">
            <w:pPr>
              <w:rPr>
                <w:sz w:val="20"/>
                <w:szCs w:val="20"/>
              </w:rPr>
            </w:pPr>
            <w:r w:rsidRPr="00303D0B">
              <w:rPr>
                <w:sz w:val="20"/>
                <w:szCs w:val="20"/>
              </w:rPr>
              <w:t>-6.74</w:t>
            </w:r>
          </w:p>
        </w:tc>
        <w:tc>
          <w:tcPr>
            <w:tcW w:w="1233" w:type="dxa"/>
            <w:noWrap/>
            <w:hideMark/>
          </w:tcPr>
          <w:p w14:paraId="64A11D9C" w14:textId="77777777" w:rsidR="00A7360D" w:rsidRPr="00303D0B" w:rsidRDefault="00A7360D" w:rsidP="009B3ED5">
            <w:pPr>
              <w:rPr>
                <w:sz w:val="20"/>
                <w:szCs w:val="20"/>
              </w:rPr>
            </w:pPr>
            <w:r w:rsidRPr="00303D0B">
              <w:rPr>
                <w:sz w:val="20"/>
                <w:szCs w:val="20"/>
              </w:rPr>
              <w:t>0.17</w:t>
            </w:r>
          </w:p>
        </w:tc>
        <w:tc>
          <w:tcPr>
            <w:tcW w:w="1417" w:type="dxa"/>
            <w:noWrap/>
            <w:hideMark/>
          </w:tcPr>
          <w:p w14:paraId="13F9E3BC" w14:textId="77777777" w:rsidR="00A7360D" w:rsidRPr="00303D0B" w:rsidRDefault="00A7360D" w:rsidP="009B3ED5">
            <w:pPr>
              <w:rPr>
                <w:sz w:val="20"/>
                <w:szCs w:val="20"/>
              </w:rPr>
            </w:pPr>
            <w:r w:rsidRPr="00303D0B">
              <w:rPr>
                <w:sz w:val="20"/>
                <w:szCs w:val="20"/>
              </w:rPr>
              <w:t>0.05</w:t>
            </w:r>
          </w:p>
        </w:tc>
        <w:tc>
          <w:tcPr>
            <w:tcW w:w="1436" w:type="dxa"/>
            <w:noWrap/>
            <w:hideMark/>
          </w:tcPr>
          <w:p w14:paraId="74A252A6" w14:textId="77777777" w:rsidR="00A7360D" w:rsidRPr="00303D0B" w:rsidRDefault="00A7360D" w:rsidP="009B3ED5">
            <w:pPr>
              <w:rPr>
                <w:sz w:val="20"/>
                <w:szCs w:val="20"/>
              </w:rPr>
            </w:pPr>
            <w:r w:rsidRPr="00303D0B">
              <w:rPr>
                <w:sz w:val="20"/>
                <w:szCs w:val="20"/>
              </w:rPr>
              <w:t>0.74%</w:t>
            </w:r>
          </w:p>
        </w:tc>
        <w:tc>
          <w:tcPr>
            <w:tcW w:w="1245" w:type="dxa"/>
            <w:noWrap/>
            <w:hideMark/>
          </w:tcPr>
          <w:p w14:paraId="1249A2B8" w14:textId="77777777" w:rsidR="00A7360D" w:rsidRPr="00303D0B" w:rsidRDefault="00A7360D" w:rsidP="009B3ED5">
            <w:pPr>
              <w:rPr>
                <w:sz w:val="20"/>
                <w:szCs w:val="20"/>
              </w:rPr>
            </w:pPr>
            <w:r w:rsidRPr="00303D0B">
              <w:rPr>
                <w:sz w:val="20"/>
                <w:szCs w:val="20"/>
              </w:rPr>
              <w:t>74.76%</w:t>
            </w:r>
          </w:p>
        </w:tc>
      </w:tr>
      <w:tr w:rsidR="00A7360D" w:rsidRPr="00303D0B" w14:paraId="00C10223" w14:textId="77777777" w:rsidTr="009B3ED5">
        <w:trPr>
          <w:trHeight w:val="320"/>
        </w:trPr>
        <w:tc>
          <w:tcPr>
            <w:tcW w:w="1413" w:type="dxa"/>
            <w:noWrap/>
            <w:hideMark/>
          </w:tcPr>
          <w:p w14:paraId="08F34231" w14:textId="77777777" w:rsidR="00A7360D" w:rsidRPr="00303D0B" w:rsidRDefault="00A7360D" w:rsidP="009B3ED5">
            <w:pPr>
              <w:rPr>
                <w:sz w:val="20"/>
                <w:szCs w:val="20"/>
              </w:rPr>
            </w:pPr>
            <w:r w:rsidRPr="00303D0B">
              <w:rPr>
                <w:sz w:val="20"/>
                <w:szCs w:val="20"/>
              </w:rPr>
              <w:t>P4</w:t>
            </w:r>
          </w:p>
        </w:tc>
        <w:tc>
          <w:tcPr>
            <w:tcW w:w="1744" w:type="dxa"/>
            <w:noWrap/>
            <w:hideMark/>
          </w:tcPr>
          <w:p w14:paraId="773EF4F0" w14:textId="77777777" w:rsidR="00A7360D" w:rsidRPr="00303D0B" w:rsidRDefault="00A7360D" w:rsidP="009B3ED5">
            <w:pPr>
              <w:rPr>
                <w:sz w:val="20"/>
                <w:szCs w:val="20"/>
              </w:rPr>
            </w:pPr>
            <w:r w:rsidRPr="00303D0B">
              <w:rPr>
                <w:sz w:val="20"/>
                <w:szCs w:val="20"/>
              </w:rPr>
              <w:t>-7.60</w:t>
            </w:r>
          </w:p>
        </w:tc>
        <w:tc>
          <w:tcPr>
            <w:tcW w:w="1233" w:type="dxa"/>
            <w:noWrap/>
            <w:hideMark/>
          </w:tcPr>
          <w:p w14:paraId="4547A2A8" w14:textId="77777777" w:rsidR="00A7360D" w:rsidRPr="00303D0B" w:rsidRDefault="00A7360D" w:rsidP="009B3ED5">
            <w:pPr>
              <w:rPr>
                <w:sz w:val="20"/>
                <w:szCs w:val="20"/>
              </w:rPr>
            </w:pPr>
            <w:r w:rsidRPr="00303D0B">
              <w:rPr>
                <w:sz w:val="20"/>
                <w:szCs w:val="20"/>
              </w:rPr>
              <w:t>0.48</w:t>
            </w:r>
          </w:p>
        </w:tc>
        <w:tc>
          <w:tcPr>
            <w:tcW w:w="1417" w:type="dxa"/>
            <w:noWrap/>
            <w:hideMark/>
          </w:tcPr>
          <w:p w14:paraId="6837F074" w14:textId="77777777" w:rsidR="00A7360D" w:rsidRPr="00303D0B" w:rsidRDefault="00A7360D" w:rsidP="009B3ED5">
            <w:pPr>
              <w:rPr>
                <w:sz w:val="20"/>
                <w:szCs w:val="20"/>
              </w:rPr>
            </w:pPr>
            <w:r w:rsidRPr="00303D0B">
              <w:rPr>
                <w:sz w:val="20"/>
                <w:szCs w:val="20"/>
              </w:rPr>
              <w:t>0.15</w:t>
            </w:r>
          </w:p>
        </w:tc>
        <w:tc>
          <w:tcPr>
            <w:tcW w:w="1436" w:type="dxa"/>
            <w:noWrap/>
            <w:hideMark/>
          </w:tcPr>
          <w:p w14:paraId="451081C9" w14:textId="77777777" w:rsidR="00A7360D" w:rsidRPr="00303D0B" w:rsidRDefault="00A7360D" w:rsidP="009B3ED5">
            <w:pPr>
              <w:rPr>
                <w:sz w:val="20"/>
                <w:szCs w:val="20"/>
              </w:rPr>
            </w:pPr>
            <w:r w:rsidRPr="00303D0B">
              <w:rPr>
                <w:sz w:val="20"/>
                <w:szCs w:val="20"/>
              </w:rPr>
              <w:t>1.97%</w:t>
            </w:r>
          </w:p>
        </w:tc>
        <w:tc>
          <w:tcPr>
            <w:tcW w:w="1245" w:type="dxa"/>
            <w:noWrap/>
            <w:hideMark/>
          </w:tcPr>
          <w:p w14:paraId="254FC839" w14:textId="77777777" w:rsidR="00A7360D" w:rsidRPr="00303D0B" w:rsidRDefault="00A7360D" w:rsidP="009B3ED5">
            <w:pPr>
              <w:rPr>
                <w:sz w:val="20"/>
                <w:szCs w:val="20"/>
              </w:rPr>
            </w:pPr>
            <w:r w:rsidRPr="00303D0B">
              <w:rPr>
                <w:sz w:val="20"/>
                <w:szCs w:val="20"/>
              </w:rPr>
              <w:t>84.35%</w:t>
            </w:r>
          </w:p>
        </w:tc>
      </w:tr>
      <w:tr w:rsidR="00A7360D" w:rsidRPr="00303D0B" w14:paraId="2F7072C7" w14:textId="77777777" w:rsidTr="009B3ED5">
        <w:trPr>
          <w:trHeight w:val="640"/>
        </w:trPr>
        <w:tc>
          <w:tcPr>
            <w:tcW w:w="1413" w:type="dxa"/>
            <w:shd w:val="clear" w:color="auto" w:fill="D9D9D9" w:themeFill="background1" w:themeFillShade="D9"/>
            <w:noWrap/>
            <w:hideMark/>
          </w:tcPr>
          <w:p w14:paraId="077B9A83" w14:textId="77777777" w:rsidR="00A7360D" w:rsidRPr="00303D0B" w:rsidRDefault="00A7360D" w:rsidP="009B3ED5">
            <w:pPr>
              <w:rPr>
                <w:sz w:val="20"/>
                <w:szCs w:val="20"/>
              </w:rPr>
            </w:pPr>
            <w:r w:rsidRPr="00303D0B">
              <w:rPr>
                <w:sz w:val="20"/>
                <w:szCs w:val="20"/>
              </w:rPr>
              <w:t>Kicker</w:t>
            </w:r>
          </w:p>
        </w:tc>
        <w:tc>
          <w:tcPr>
            <w:tcW w:w="1744" w:type="dxa"/>
            <w:shd w:val="clear" w:color="auto" w:fill="D9D9D9" w:themeFill="background1" w:themeFillShade="D9"/>
            <w:noWrap/>
            <w:hideMark/>
          </w:tcPr>
          <w:p w14:paraId="2BE343FF" w14:textId="77777777" w:rsidR="00A7360D" w:rsidRPr="00303D0B" w:rsidRDefault="00A7360D" w:rsidP="009B3ED5">
            <w:pPr>
              <w:rPr>
                <w:sz w:val="20"/>
                <w:szCs w:val="20"/>
              </w:rPr>
            </w:pPr>
            <w:r w:rsidRPr="00303D0B">
              <w:rPr>
                <w:sz w:val="20"/>
                <w:szCs w:val="20"/>
              </w:rPr>
              <w:t> </w:t>
            </w:r>
          </w:p>
        </w:tc>
        <w:tc>
          <w:tcPr>
            <w:tcW w:w="1233" w:type="dxa"/>
            <w:shd w:val="clear" w:color="auto" w:fill="D9D9D9" w:themeFill="background1" w:themeFillShade="D9"/>
            <w:noWrap/>
            <w:hideMark/>
          </w:tcPr>
          <w:p w14:paraId="48B459A7" w14:textId="77777777" w:rsidR="00A7360D" w:rsidRPr="00303D0B" w:rsidRDefault="00A7360D" w:rsidP="009B3ED5">
            <w:pPr>
              <w:rPr>
                <w:sz w:val="20"/>
                <w:szCs w:val="20"/>
              </w:rPr>
            </w:pPr>
            <w:r w:rsidRPr="00303D0B">
              <w:rPr>
                <w:sz w:val="20"/>
                <w:szCs w:val="20"/>
              </w:rPr>
              <w:t> </w:t>
            </w:r>
          </w:p>
        </w:tc>
        <w:tc>
          <w:tcPr>
            <w:tcW w:w="1417" w:type="dxa"/>
            <w:shd w:val="clear" w:color="auto" w:fill="D9D9D9" w:themeFill="background1" w:themeFillShade="D9"/>
            <w:noWrap/>
            <w:hideMark/>
          </w:tcPr>
          <w:p w14:paraId="49E02CDA" w14:textId="77777777" w:rsidR="00A7360D" w:rsidRPr="00303D0B" w:rsidRDefault="00A7360D" w:rsidP="009B3ED5">
            <w:pPr>
              <w:rPr>
                <w:sz w:val="20"/>
                <w:szCs w:val="20"/>
              </w:rPr>
            </w:pPr>
            <w:r w:rsidRPr="00303D0B">
              <w:rPr>
                <w:sz w:val="20"/>
                <w:szCs w:val="20"/>
              </w:rPr>
              <w:t> </w:t>
            </w:r>
          </w:p>
        </w:tc>
        <w:tc>
          <w:tcPr>
            <w:tcW w:w="1436" w:type="dxa"/>
            <w:shd w:val="clear" w:color="auto" w:fill="D9D9D9" w:themeFill="background1" w:themeFillShade="D9"/>
            <w:noWrap/>
            <w:hideMark/>
          </w:tcPr>
          <w:p w14:paraId="38258CCD" w14:textId="77777777" w:rsidR="00A7360D" w:rsidRPr="00303D0B" w:rsidRDefault="00A7360D" w:rsidP="009B3ED5">
            <w:pPr>
              <w:rPr>
                <w:sz w:val="20"/>
                <w:szCs w:val="20"/>
              </w:rPr>
            </w:pPr>
            <w:r w:rsidRPr="00303D0B">
              <w:rPr>
                <w:sz w:val="20"/>
                <w:szCs w:val="20"/>
              </w:rPr>
              <w:t> </w:t>
            </w:r>
          </w:p>
        </w:tc>
        <w:tc>
          <w:tcPr>
            <w:tcW w:w="1245" w:type="dxa"/>
            <w:shd w:val="clear" w:color="auto" w:fill="BFBFBF" w:themeFill="background1" w:themeFillShade="BF"/>
            <w:hideMark/>
          </w:tcPr>
          <w:p w14:paraId="139753A4" w14:textId="77777777" w:rsidR="00A7360D" w:rsidRPr="00303D0B" w:rsidRDefault="00A7360D" w:rsidP="009B3ED5">
            <w:pPr>
              <w:rPr>
                <w:sz w:val="20"/>
                <w:szCs w:val="20"/>
              </w:rPr>
            </w:pPr>
            <w:r>
              <w:rPr>
                <w:sz w:val="20"/>
                <w:szCs w:val="20"/>
              </w:rPr>
              <w:t>% Torque</w:t>
            </w:r>
            <w:r w:rsidRPr="00303D0B">
              <w:rPr>
                <w:sz w:val="20"/>
                <w:szCs w:val="20"/>
              </w:rPr>
              <w:t xml:space="preserve"> of N1, P2</w:t>
            </w:r>
          </w:p>
        </w:tc>
      </w:tr>
      <w:tr w:rsidR="00547AD2" w:rsidRPr="00303D0B" w14:paraId="2DFB14B6" w14:textId="77777777" w:rsidTr="009B3ED5">
        <w:trPr>
          <w:trHeight w:val="320"/>
        </w:trPr>
        <w:tc>
          <w:tcPr>
            <w:tcW w:w="1413" w:type="dxa"/>
            <w:vMerge w:val="restart"/>
            <w:noWrap/>
            <w:hideMark/>
          </w:tcPr>
          <w:p w14:paraId="07EFF89D" w14:textId="77777777" w:rsidR="00547AD2" w:rsidRPr="00303D0B" w:rsidRDefault="00547AD2" w:rsidP="009B3ED5">
            <w:pPr>
              <w:rPr>
                <w:sz w:val="20"/>
                <w:szCs w:val="20"/>
              </w:rPr>
            </w:pPr>
            <w:r w:rsidRPr="00303D0B">
              <w:rPr>
                <w:sz w:val="20"/>
                <w:szCs w:val="20"/>
              </w:rPr>
              <w:t>SRB</w:t>
            </w:r>
          </w:p>
        </w:tc>
        <w:tc>
          <w:tcPr>
            <w:tcW w:w="1744" w:type="dxa"/>
            <w:vMerge w:val="restart"/>
            <w:noWrap/>
            <w:hideMark/>
          </w:tcPr>
          <w:p w14:paraId="1C215AFB" w14:textId="77777777" w:rsidR="00547AD2" w:rsidRPr="00303D0B" w:rsidRDefault="00547AD2" w:rsidP="009B3ED5">
            <w:pPr>
              <w:rPr>
                <w:sz w:val="20"/>
                <w:szCs w:val="20"/>
              </w:rPr>
            </w:pPr>
            <w:r w:rsidRPr="00303D0B">
              <w:rPr>
                <w:sz w:val="20"/>
                <w:szCs w:val="20"/>
              </w:rPr>
              <w:t>-7.33</w:t>
            </w:r>
          </w:p>
        </w:tc>
        <w:tc>
          <w:tcPr>
            <w:tcW w:w="1233" w:type="dxa"/>
            <w:vMerge w:val="restart"/>
            <w:noWrap/>
            <w:hideMark/>
          </w:tcPr>
          <w:p w14:paraId="46AC0EA6" w14:textId="77777777" w:rsidR="00547AD2" w:rsidRPr="00303D0B" w:rsidRDefault="00547AD2" w:rsidP="009B3ED5">
            <w:pPr>
              <w:rPr>
                <w:sz w:val="20"/>
                <w:szCs w:val="20"/>
              </w:rPr>
            </w:pPr>
            <w:r w:rsidRPr="00303D0B">
              <w:rPr>
                <w:sz w:val="20"/>
                <w:szCs w:val="20"/>
              </w:rPr>
              <w:t>0.26</w:t>
            </w:r>
          </w:p>
        </w:tc>
        <w:tc>
          <w:tcPr>
            <w:tcW w:w="1417" w:type="dxa"/>
            <w:vMerge w:val="restart"/>
            <w:noWrap/>
            <w:hideMark/>
          </w:tcPr>
          <w:p w14:paraId="51BACA60" w14:textId="77777777" w:rsidR="00547AD2" w:rsidRPr="00303D0B" w:rsidRDefault="00547AD2" w:rsidP="009B3ED5">
            <w:pPr>
              <w:rPr>
                <w:sz w:val="20"/>
                <w:szCs w:val="20"/>
              </w:rPr>
            </w:pPr>
            <w:r w:rsidRPr="00303D0B">
              <w:rPr>
                <w:sz w:val="20"/>
                <w:szCs w:val="20"/>
              </w:rPr>
              <w:t>0.08</w:t>
            </w:r>
          </w:p>
        </w:tc>
        <w:tc>
          <w:tcPr>
            <w:tcW w:w="1436" w:type="dxa"/>
            <w:vMerge w:val="restart"/>
            <w:noWrap/>
            <w:hideMark/>
          </w:tcPr>
          <w:p w14:paraId="05F29713" w14:textId="77777777" w:rsidR="00547AD2" w:rsidRPr="00303D0B" w:rsidRDefault="00547AD2" w:rsidP="009B3ED5">
            <w:pPr>
              <w:rPr>
                <w:sz w:val="20"/>
                <w:szCs w:val="20"/>
              </w:rPr>
            </w:pPr>
            <w:r w:rsidRPr="00303D0B">
              <w:rPr>
                <w:sz w:val="20"/>
                <w:szCs w:val="20"/>
              </w:rPr>
              <w:t>1.09%</w:t>
            </w:r>
          </w:p>
        </w:tc>
        <w:tc>
          <w:tcPr>
            <w:tcW w:w="1245" w:type="dxa"/>
            <w:noWrap/>
            <w:hideMark/>
          </w:tcPr>
          <w:p w14:paraId="469A7158" w14:textId="77777777" w:rsidR="00547AD2" w:rsidRPr="00303D0B" w:rsidRDefault="00547AD2" w:rsidP="009B3ED5">
            <w:pPr>
              <w:rPr>
                <w:sz w:val="20"/>
                <w:szCs w:val="20"/>
              </w:rPr>
            </w:pPr>
            <w:r w:rsidRPr="00303D0B">
              <w:rPr>
                <w:sz w:val="20"/>
                <w:szCs w:val="20"/>
              </w:rPr>
              <w:t>72.40%</w:t>
            </w:r>
          </w:p>
        </w:tc>
      </w:tr>
      <w:tr w:rsidR="00547AD2" w:rsidRPr="00303D0B" w14:paraId="745C039D" w14:textId="77777777" w:rsidTr="009B3ED5">
        <w:trPr>
          <w:trHeight w:val="320"/>
        </w:trPr>
        <w:tc>
          <w:tcPr>
            <w:tcW w:w="1413" w:type="dxa"/>
            <w:vMerge/>
            <w:noWrap/>
            <w:hideMark/>
          </w:tcPr>
          <w:p w14:paraId="1456587F" w14:textId="77777777" w:rsidR="00547AD2" w:rsidRPr="00303D0B" w:rsidRDefault="00547AD2" w:rsidP="009B3ED5">
            <w:pPr>
              <w:rPr>
                <w:sz w:val="20"/>
                <w:szCs w:val="20"/>
              </w:rPr>
            </w:pPr>
          </w:p>
        </w:tc>
        <w:tc>
          <w:tcPr>
            <w:tcW w:w="1744" w:type="dxa"/>
            <w:vMerge/>
            <w:noWrap/>
            <w:hideMark/>
          </w:tcPr>
          <w:p w14:paraId="4F8DB376" w14:textId="77777777" w:rsidR="00547AD2" w:rsidRPr="00303D0B" w:rsidRDefault="00547AD2" w:rsidP="009B3ED5">
            <w:pPr>
              <w:rPr>
                <w:sz w:val="20"/>
                <w:szCs w:val="20"/>
              </w:rPr>
            </w:pPr>
          </w:p>
        </w:tc>
        <w:tc>
          <w:tcPr>
            <w:tcW w:w="1233" w:type="dxa"/>
            <w:vMerge/>
            <w:noWrap/>
            <w:hideMark/>
          </w:tcPr>
          <w:p w14:paraId="0A2A9FF8" w14:textId="77777777" w:rsidR="00547AD2" w:rsidRPr="00303D0B" w:rsidRDefault="00547AD2" w:rsidP="009B3ED5">
            <w:pPr>
              <w:rPr>
                <w:sz w:val="20"/>
                <w:szCs w:val="20"/>
              </w:rPr>
            </w:pPr>
          </w:p>
        </w:tc>
        <w:tc>
          <w:tcPr>
            <w:tcW w:w="1417" w:type="dxa"/>
            <w:vMerge/>
            <w:noWrap/>
            <w:hideMark/>
          </w:tcPr>
          <w:p w14:paraId="2047A85D" w14:textId="77777777" w:rsidR="00547AD2" w:rsidRPr="00303D0B" w:rsidRDefault="00547AD2" w:rsidP="009B3ED5">
            <w:pPr>
              <w:rPr>
                <w:sz w:val="20"/>
                <w:szCs w:val="20"/>
              </w:rPr>
            </w:pPr>
          </w:p>
        </w:tc>
        <w:tc>
          <w:tcPr>
            <w:tcW w:w="1436" w:type="dxa"/>
            <w:vMerge/>
            <w:noWrap/>
            <w:hideMark/>
          </w:tcPr>
          <w:p w14:paraId="7812C542" w14:textId="77777777" w:rsidR="00547AD2" w:rsidRPr="00303D0B" w:rsidRDefault="00547AD2" w:rsidP="009B3ED5">
            <w:pPr>
              <w:rPr>
                <w:sz w:val="20"/>
                <w:szCs w:val="20"/>
              </w:rPr>
            </w:pPr>
          </w:p>
        </w:tc>
        <w:tc>
          <w:tcPr>
            <w:tcW w:w="1245" w:type="dxa"/>
            <w:noWrap/>
            <w:hideMark/>
          </w:tcPr>
          <w:p w14:paraId="03266E24" w14:textId="77777777" w:rsidR="00547AD2" w:rsidRPr="00303D0B" w:rsidRDefault="00547AD2" w:rsidP="009B3ED5">
            <w:pPr>
              <w:rPr>
                <w:sz w:val="20"/>
                <w:szCs w:val="20"/>
              </w:rPr>
            </w:pPr>
            <w:r w:rsidRPr="00303D0B">
              <w:rPr>
                <w:sz w:val="20"/>
                <w:szCs w:val="20"/>
              </w:rPr>
              <w:t>81.35%</w:t>
            </w:r>
          </w:p>
        </w:tc>
      </w:tr>
    </w:tbl>
    <w:p w14:paraId="45C5B9FB" w14:textId="77777777" w:rsidR="00A7360D" w:rsidRDefault="00A7360D" w:rsidP="00A7360D"/>
    <w:p w14:paraId="6F6D8A1C" w14:textId="77777777" w:rsidR="00A7360D" w:rsidRDefault="00A7360D">
      <w:pPr>
        <w:pStyle w:val="Heading4"/>
        <w:numPr>
          <w:ilvl w:val="3"/>
          <w:numId w:val="29"/>
        </w:numPr>
        <w:spacing w:line="360" w:lineRule="auto"/>
      </w:pPr>
      <w:bookmarkStart w:id="318" w:name="_Toc156403530"/>
      <w:r>
        <w:lastRenderedPageBreak/>
        <w:t>Ankle inversion/eversion torque loading</w:t>
      </w:r>
      <w:bookmarkEnd w:id="318"/>
    </w:p>
    <w:p w14:paraId="7A17CC8C" w14:textId="77777777" w:rsidR="00E2324C" w:rsidRDefault="00A7360D" w:rsidP="00601107">
      <w:pPr>
        <w:spacing w:line="360" w:lineRule="auto"/>
        <w:jc w:val="both"/>
      </w:pPr>
      <w:r>
        <w:t xml:space="preserve">The maximum mean inversion and eversion torque values for ankle inversion/eversion torque loading for both ranges of OSSTF and SRF are presented in </w:t>
      </w:r>
      <w:r>
        <w:fldChar w:fldCharType="begin"/>
      </w:r>
      <w:r>
        <w:instrText xml:space="preserve"> REF _Ref137399289 \h  \* MERGEFORMAT </w:instrText>
      </w:r>
      <w:r>
        <w:fldChar w:fldCharType="separate"/>
      </w:r>
      <w:r w:rsidR="00F100A1" w:rsidRPr="00E12D90">
        <w:t xml:space="preserve">Table </w:t>
      </w:r>
      <w:r w:rsidR="00F100A1">
        <w:rPr>
          <w:noProof/>
        </w:rPr>
        <w:t>7</w:t>
      </w:r>
      <w:r w:rsidR="00F100A1">
        <w:rPr>
          <w:noProof/>
        </w:rPr>
        <w:noBreakHyphen/>
        <w:t>5</w:t>
      </w:r>
      <w:r>
        <w:fldChar w:fldCharType="end"/>
      </w:r>
      <w:r>
        <w:t xml:space="preserve">. For the </w:t>
      </w:r>
      <w:proofErr w:type="spellStart"/>
      <w:r>
        <w:t>Nimco</w:t>
      </w:r>
      <w:proofErr w:type="spellEnd"/>
      <w:r>
        <w:t xml:space="preserve"> range, the footwear design with the increased dimensions of the heel counter N2 </w:t>
      </w:r>
      <w:r w:rsidR="009F7C44">
        <w:t>was stiffer</w:t>
      </w:r>
      <w:r>
        <w:t xml:space="preserve"> in </w:t>
      </w:r>
      <w:r w:rsidR="00C47CAE">
        <w:t>a</w:t>
      </w:r>
      <w:r>
        <w:t>nkle inversion torque than the control N1</w:t>
      </w:r>
      <w:r w:rsidR="00C47CAE">
        <w:t>,</w:t>
      </w:r>
      <w:r>
        <w:t xml:space="preserve"> -12.32Nm v</w:t>
      </w:r>
      <w:r w:rsidR="00C47CAE">
        <w:t>er</w:t>
      </w:r>
      <w:r>
        <w:t>s</w:t>
      </w:r>
      <w:r w:rsidR="00C47CAE">
        <w:t>us</w:t>
      </w:r>
      <w:r>
        <w:t xml:space="preserve"> -6.34</w:t>
      </w:r>
      <w:r w:rsidR="00C47CAE">
        <w:t xml:space="preserve"> </w:t>
      </w:r>
      <w:r>
        <w:t>Nm</w:t>
      </w:r>
      <w:r w:rsidR="00C47CAE">
        <w:t>,</w:t>
      </w:r>
      <w:r>
        <w:t xml:space="preserve"> this </w:t>
      </w:r>
      <w:r w:rsidR="00C47CAE">
        <w:t>contributed to</w:t>
      </w:r>
      <w:r>
        <w:t xml:space="preserve"> increase </w:t>
      </w:r>
      <w:r w:rsidR="00C47CAE">
        <w:t xml:space="preserve">in </w:t>
      </w:r>
      <w:r>
        <w:t>the stiffness by 94% (</w:t>
      </w:r>
      <w:r>
        <w:fldChar w:fldCharType="begin"/>
      </w:r>
      <w:r>
        <w:instrText xml:space="preserve"> REF _Ref137399289 \h  \* MERGEFORMAT </w:instrText>
      </w:r>
      <w:r>
        <w:fldChar w:fldCharType="separate"/>
      </w:r>
      <w:r w:rsidR="00F100A1" w:rsidRPr="00E12D90">
        <w:t xml:space="preserve">Table </w:t>
      </w:r>
      <w:r w:rsidR="00F100A1">
        <w:rPr>
          <w:noProof/>
        </w:rPr>
        <w:t>7</w:t>
      </w:r>
      <w:r w:rsidR="00F100A1">
        <w:rPr>
          <w:noProof/>
        </w:rPr>
        <w:noBreakHyphen/>
        <w:t>5</w:t>
      </w:r>
      <w:r>
        <w:fldChar w:fldCharType="end"/>
      </w:r>
      <w:r>
        <w:t xml:space="preserve">). A review of the distribution of values in indicates the significance of the N2 design characteristic on ankle inversion torque with all the other design variations for the </w:t>
      </w:r>
      <w:proofErr w:type="spellStart"/>
      <w:r>
        <w:t>Nimco</w:t>
      </w:r>
      <w:proofErr w:type="spellEnd"/>
      <w:r>
        <w:t xml:space="preserve"> range clustering around similar values. All the </w:t>
      </w:r>
      <w:proofErr w:type="spellStart"/>
      <w:r>
        <w:t>Nimco</w:t>
      </w:r>
      <w:proofErr w:type="spellEnd"/>
      <w:r>
        <w:t xml:space="preserve"> range was stiffer than the SRB in ankle inversion torque, with the SRB representing only a 1/3</w:t>
      </w:r>
      <w:r w:rsidRPr="007E3B15">
        <w:rPr>
          <w:vertAlign w:val="superscript"/>
        </w:rPr>
        <w:t>rd</w:t>
      </w:r>
      <w:r>
        <w:t xml:space="preserve"> of the stiffness of N1 control (</w:t>
      </w:r>
      <w:r>
        <w:fldChar w:fldCharType="begin"/>
      </w:r>
      <w:r>
        <w:instrText xml:space="preserve"> REF _Ref137399289 \h  \* MERGEFORMAT </w:instrText>
      </w:r>
      <w:r>
        <w:fldChar w:fldCharType="separate"/>
      </w:r>
      <w:r w:rsidR="003C64AF" w:rsidRPr="00E12D90">
        <w:t xml:space="preserve">Table </w:t>
      </w:r>
      <w:r w:rsidR="003C64AF">
        <w:rPr>
          <w:noProof/>
        </w:rPr>
        <w:t>7</w:t>
      </w:r>
      <w:r w:rsidR="003C64AF">
        <w:rPr>
          <w:noProof/>
        </w:rPr>
        <w:noBreakHyphen/>
        <w:t>5</w:t>
      </w:r>
      <w:r>
        <w:fldChar w:fldCharType="end"/>
      </w:r>
      <w:r w:rsidR="003C64AF">
        <w:t xml:space="preserve">). </w:t>
      </w:r>
      <w:r>
        <w:t xml:space="preserve">In ankle eversion torque for the </w:t>
      </w:r>
      <w:proofErr w:type="spellStart"/>
      <w:r>
        <w:t>Nimco</w:t>
      </w:r>
      <w:proofErr w:type="spellEnd"/>
      <w:r>
        <w:t xml:space="preserve"> range, the design with increased heel counter N2 was again </w:t>
      </w:r>
      <w:r w:rsidR="00C47CAE">
        <w:t xml:space="preserve">found </w:t>
      </w:r>
      <w:r>
        <w:t>to be stiffer than the control N1 11.70 vs 5.42</w:t>
      </w:r>
      <w:r w:rsidR="00C47CAE">
        <w:t xml:space="preserve"> Nm, </w:t>
      </w:r>
      <w:r>
        <w:t xml:space="preserve">increasing the stiffness by +116%. A review of the distribution of the values indicates the significance of the design of N2 with all the other </w:t>
      </w:r>
      <w:proofErr w:type="spellStart"/>
      <w:r>
        <w:t>Nimco</w:t>
      </w:r>
      <w:proofErr w:type="spellEnd"/>
      <w:r>
        <w:t xml:space="preserve"> range clustering around the control N1 value. All the </w:t>
      </w:r>
      <w:proofErr w:type="spellStart"/>
      <w:r>
        <w:t>Nimco</w:t>
      </w:r>
      <w:proofErr w:type="spellEnd"/>
      <w:r>
        <w:t xml:space="preserve"> range were significantly stiffer than the SRB for </w:t>
      </w:r>
      <w:r w:rsidR="00C47CAE">
        <w:t>a</w:t>
      </w:r>
      <w:r>
        <w:t xml:space="preserve">nkle eversion torque, with the SRB representing 29% of the eversion torque of </w:t>
      </w:r>
      <w:proofErr w:type="spellStart"/>
      <w:r>
        <w:t>Nimco</w:t>
      </w:r>
      <w:proofErr w:type="spellEnd"/>
      <w:r>
        <w:t xml:space="preserve"> control N1. </w:t>
      </w:r>
    </w:p>
    <w:p w14:paraId="24EEA763" w14:textId="77777777" w:rsidR="00E2324C" w:rsidRDefault="00E2324C" w:rsidP="00601107">
      <w:pPr>
        <w:spacing w:line="360" w:lineRule="auto"/>
        <w:jc w:val="both"/>
      </w:pPr>
    </w:p>
    <w:p w14:paraId="6512DE57" w14:textId="7E0F1D94" w:rsidR="00A7360D" w:rsidRDefault="00A7360D" w:rsidP="00601107">
      <w:pPr>
        <w:spacing w:line="360" w:lineRule="auto"/>
        <w:jc w:val="both"/>
      </w:pPr>
      <w:r>
        <w:t xml:space="preserve">For the </w:t>
      </w:r>
      <w:proofErr w:type="spellStart"/>
      <w:r>
        <w:t>Piedro</w:t>
      </w:r>
      <w:proofErr w:type="spellEnd"/>
      <w:r>
        <w:t xml:space="preserve"> range, the footwear design with the increased heel counter dimensions P2 was markedly stiffer in ankle inversion torque than the control P1</w:t>
      </w:r>
      <w:r w:rsidR="00C47CAE">
        <w:t>,</w:t>
      </w:r>
      <w:r>
        <w:t xml:space="preserve"> -8.90Nm v</w:t>
      </w:r>
      <w:r w:rsidR="00C47CAE">
        <w:t>er</w:t>
      </w:r>
      <w:r>
        <w:t>s</w:t>
      </w:r>
      <w:r w:rsidR="00C47CAE">
        <w:t>us</w:t>
      </w:r>
      <w:r>
        <w:t xml:space="preserve"> -5.64Nm</w:t>
      </w:r>
      <w:r w:rsidR="00C47CAE">
        <w:t>,</w:t>
      </w:r>
      <w:r>
        <w:t xml:space="preserve"> representing a 58% increase in inversion torque (</w:t>
      </w:r>
      <w:r w:rsidR="00F100A1">
        <w:fldChar w:fldCharType="begin"/>
      </w:r>
      <w:r w:rsidR="00F100A1">
        <w:instrText xml:space="preserve"> REF _Ref137399289 \h </w:instrText>
      </w:r>
      <w:r w:rsidR="00F100A1">
        <w:fldChar w:fldCharType="separate"/>
      </w:r>
      <w:r w:rsidR="00F100A1" w:rsidRPr="00E12D90">
        <w:t xml:space="preserve">Table </w:t>
      </w:r>
      <w:r w:rsidR="00F100A1">
        <w:rPr>
          <w:noProof/>
        </w:rPr>
        <w:t>7</w:t>
      </w:r>
      <w:r w:rsidR="00F100A1">
        <w:noBreakHyphen/>
      </w:r>
      <w:r w:rsidR="00F100A1">
        <w:rPr>
          <w:noProof/>
        </w:rPr>
        <w:t>5</w:t>
      </w:r>
      <w:r w:rsidR="00F100A1">
        <w:fldChar w:fldCharType="end"/>
      </w:r>
      <w:r>
        <w:t>). The P4 design variation represented a 22% increase compared to the control P1</w:t>
      </w:r>
      <w:r w:rsidR="00C47CAE">
        <w:t>,</w:t>
      </w:r>
      <w:r>
        <w:t xml:space="preserve"> -6.90 v</w:t>
      </w:r>
      <w:r w:rsidR="00C47CAE">
        <w:t>er</w:t>
      </w:r>
      <w:r>
        <w:t>s</w:t>
      </w:r>
      <w:r w:rsidR="00C47CAE">
        <w:t>us</w:t>
      </w:r>
      <w:r>
        <w:t xml:space="preserve"> -5.64</w:t>
      </w:r>
      <w:r w:rsidR="00C47CAE">
        <w:t xml:space="preserve"> Nm</w:t>
      </w:r>
      <w:r>
        <w:t xml:space="preserve">. Analysis of the distribution of the values for </w:t>
      </w:r>
      <w:r w:rsidR="00C47CAE">
        <w:t>a</w:t>
      </w:r>
      <w:r>
        <w:t xml:space="preserve">nkle inversion torque demonstrated that the P2 design variation was stiffer in ankle inversion torque than the rest of the range. All design variations of the </w:t>
      </w:r>
      <w:proofErr w:type="spellStart"/>
      <w:r>
        <w:t>Piedro</w:t>
      </w:r>
      <w:proofErr w:type="spellEnd"/>
      <w:r>
        <w:t xml:space="preserve"> OSSTF were stiffer in ankle inversion torque than the SRB, with the SRB representing 36% of the control P1 value </w:t>
      </w:r>
      <w:r>
        <w:fldChar w:fldCharType="begin"/>
      </w:r>
      <w:r>
        <w:instrText xml:space="preserve"> REF _Ref137399289 \h  \* MERGEFORMAT </w:instrText>
      </w:r>
      <w:r>
        <w:fldChar w:fldCharType="separate"/>
      </w:r>
      <w:r w:rsidR="00BB0F87" w:rsidRPr="00E12D90">
        <w:t xml:space="preserve">Table </w:t>
      </w:r>
      <w:r w:rsidR="00BB0F87">
        <w:rPr>
          <w:noProof/>
        </w:rPr>
        <w:t>7</w:t>
      </w:r>
      <w:r w:rsidR="00BB0F87">
        <w:rPr>
          <w:noProof/>
        </w:rPr>
        <w:noBreakHyphen/>
        <w:t>6</w:t>
      </w:r>
      <w:r>
        <w:fldChar w:fldCharType="end"/>
      </w:r>
      <w:r>
        <w:t>,</w:t>
      </w:r>
      <w:r w:rsidR="003C64AF">
        <w:t xml:space="preserve">. </w:t>
      </w:r>
      <w:r>
        <w:t>For ankle eversion torque, the P2 increased heel counter dimension was markedly stiffer than the control P1 value</w:t>
      </w:r>
      <w:r w:rsidR="00C47CAE">
        <w:t>,</w:t>
      </w:r>
      <w:r>
        <w:t xml:space="preserve"> 9.71</w:t>
      </w:r>
      <w:r w:rsidR="00C47CAE">
        <w:t xml:space="preserve"> </w:t>
      </w:r>
      <w:r>
        <w:t>v</w:t>
      </w:r>
      <w:r w:rsidR="00C47CAE">
        <w:t>er</w:t>
      </w:r>
      <w:r>
        <w:t>s</w:t>
      </w:r>
      <w:r w:rsidR="00C47CAE">
        <w:t>us</w:t>
      </w:r>
      <w:r>
        <w:t xml:space="preserve"> 5.42Nm</w:t>
      </w:r>
      <w:r w:rsidR="00C47CAE">
        <w:t>,</w:t>
      </w:r>
      <w:r>
        <w:t xml:space="preserve"> representing a +107% increase. The P4 narrower outsole dimension was also seen to be 33% stiffer than the control P1</w:t>
      </w:r>
      <w:r w:rsidR="00C47CAE">
        <w:t>,</w:t>
      </w:r>
      <w:r>
        <w:t xml:space="preserve"> </w:t>
      </w:r>
      <w:r w:rsidR="009F7C44">
        <w:t>6.22 versus</w:t>
      </w:r>
      <w:r>
        <w:t xml:space="preserve"> 5.42Nm. Analysis of the distribution of values for ankle eversion torque indicates the P2 design variation was stiffer in ankle eversion torque than the other </w:t>
      </w:r>
      <w:proofErr w:type="spellStart"/>
      <w:r>
        <w:t>Piedro</w:t>
      </w:r>
      <w:proofErr w:type="spellEnd"/>
      <w:r>
        <w:t xml:space="preserve"> design variations. All </w:t>
      </w:r>
      <w:proofErr w:type="spellStart"/>
      <w:r>
        <w:t>Piedro</w:t>
      </w:r>
      <w:proofErr w:type="spellEnd"/>
      <w:r>
        <w:t xml:space="preserve"> designs were stiffer than the SRB in ankle eversion torque, with the SRB representing 33% of the P1 control value (</w:t>
      </w:r>
      <w:r w:rsidR="00F100A1">
        <w:fldChar w:fldCharType="begin"/>
      </w:r>
      <w:r w:rsidR="00F100A1">
        <w:instrText xml:space="preserve"> REF _Ref137399289 \h </w:instrText>
      </w:r>
      <w:r w:rsidR="00F100A1">
        <w:fldChar w:fldCharType="separate"/>
      </w:r>
      <w:r w:rsidR="00F100A1" w:rsidRPr="00E12D90">
        <w:t xml:space="preserve">Table </w:t>
      </w:r>
      <w:r w:rsidR="00F100A1">
        <w:rPr>
          <w:noProof/>
        </w:rPr>
        <w:t>7</w:t>
      </w:r>
      <w:r w:rsidR="00F100A1">
        <w:noBreakHyphen/>
      </w:r>
      <w:r w:rsidR="00F100A1">
        <w:rPr>
          <w:noProof/>
        </w:rPr>
        <w:t>5</w:t>
      </w:r>
      <w:r w:rsidR="00F100A1">
        <w:fldChar w:fldCharType="end"/>
      </w:r>
      <w:r>
        <w:t xml:space="preserve">). In consideration of the </w:t>
      </w:r>
      <w:r>
        <w:lastRenderedPageBreak/>
        <w:t>precision of the ankle inversion/eversion torque measurement protocol across the various footwear ranges, the % standard error of the mean for ankle inversion/eversion torque loading across all the footwear ranged from 1.04-3.89% for inversion and 1.06-4.49% for eversion. This was comparable with the values in the initial protocol and within the tolerance values set.</w:t>
      </w:r>
    </w:p>
    <w:p w14:paraId="50DE5B7C" w14:textId="77777777" w:rsidR="00FE0A7C" w:rsidRPr="00FE0A7C" w:rsidRDefault="00FE0A7C" w:rsidP="00FE0A7C">
      <w:bookmarkStart w:id="319" w:name="_Ref137399289"/>
    </w:p>
    <w:p w14:paraId="7E0FFE26" w14:textId="66841936" w:rsidR="00A7360D" w:rsidRPr="00E12D90" w:rsidRDefault="00A7360D" w:rsidP="004448E9">
      <w:pPr>
        <w:pStyle w:val="Caption"/>
        <w:keepNext/>
      </w:pPr>
      <w:bookmarkStart w:id="320" w:name="_Toc156393265"/>
      <w:r w:rsidRPr="00E12D90">
        <w:t xml:space="preserve">Table </w:t>
      </w:r>
      <w:fldSimple w:instr=" STYLEREF 1 \s ">
        <w:r w:rsidR="003C70A1">
          <w:rPr>
            <w:noProof/>
          </w:rPr>
          <w:t>7</w:t>
        </w:r>
      </w:fldSimple>
      <w:r w:rsidR="003F38BD">
        <w:noBreakHyphen/>
      </w:r>
      <w:fldSimple w:instr=" SEQ Table \* ARABIC \s 1 ">
        <w:r w:rsidR="003C70A1">
          <w:rPr>
            <w:noProof/>
          </w:rPr>
          <w:t>5</w:t>
        </w:r>
      </w:fldSimple>
      <w:bookmarkEnd w:id="319"/>
      <w:r w:rsidRPr="00E12D90">
        <w:t xml:space="preserve"> Mean</w:t>
      </w:r>
      <w:r>
        <w:t>,</w:t>
      </w:r>
      <w:r w:rsidRPr="00E12D90">
        <w:t xml:space="preserve"> standard deviation and standard error of maximum Ankle inversion/eversion torque loading scenarios for OSSTF and standard retail boot samples</w:t>
      </w:r>
      <w:bookmarkEnd w:id="320"/>
    </w:p>
    <w:tbl>
      <w:tblPr>
        <w:tblStyle w:val="TableGrid"/>
        <w:tblW w:w="0" w:type="auto"/>
        <w:tblLook w:val="04A0" w:firstRow="1" w:lastRow="0" w:firstColumn="1" w:lastColumn="0" w:noHBand="0" w:noVBand="1"/>
      </w:tblPr>
      <w:tblGrid>
        <w:gridCol w:w="1077"/>
        <w:gridCol w:w="2035"/>
        <w:gridCol w:w="1136"/>
        <w:gridCol w:w="1417"/>
        <w:gridCol w:w="1568"/>
        <w:gridCol w:w="1255"/>
      </w:tblGrid>
      <w:tr w:rsidR="00A7360D" w:rsidRPr="004B6C34" w14:paraId="00FF45FF" w14:textId="77777777" w:rsidTr="009344E2">
        <w:trPr>
          <w:trHeight w:val="20"/>
        </w:trPr>
        <w:tc>
          <w:tcPr>
            <w:tcW w:w="8488" w:type="dxa"/>
            <w:gridSpan w:val="6"/>
            <w:shd w:val="clear" w:color="auto" w:fill="A6A6A6" w:themeFill="background1" w:themeFillShade="A6"/>
            <w:noWrap/>
            <w:hideMark/>
          </w:tcPr>
          <w:p w14:paraId="4695EF04" w14:textId="77777777" w:rsidR="00A7360D" w:rsidRPr="009F1D9D" w:rsidRDefault="00A7360D" w:rsidP="009B3ED5">
            <w:pPr>
              <w:jc w:val="center"/>
              <w:rPr>
                <w:rFonts w:cstheme="minorHAnsi"/>
                <w:sz w:val="20"/>
                <w:szCs w:val="20"/>
              </w:rPr>
            </w:pPr>
            <w:r w:rsidRPr="009F1D9D">
              <w:rPr>
                <w:rFonts w:cstheme="minorHAnsi"/>
                <w:sz w:val="20"/>
                <w:szCs w:val="20"/>
              </w:rPr>
              <w:t>Ankle Inversion/Eversion</w:t>
            </w:r>
          </w:p>
        </w:tc>
      </w:tr>
      <w:tr w:rsidR="00A7360D" w:rsidRPr="004B6C34" w14:paraId="27F41A53" w14:textId="77777777" w:rsidTr="009344E2">
        <w:trPr>
          <w:trHeight w:val="20"/>
        </w:trPr>
        <w:tc>
          <w:tcPr>
            <w:tcW w:w="1077" w:type="dxa"/>
            <w:shd w:val="clear" w:color="auto" w:fill="BFBFBF" w:themeFill="background1" w:themeFillShade="BF"/>
            <w:noWrap/>
            <w:hideMark/>
          </w:tcPr>
          <w:p w14:paraId="5C2CFD6F" w14:textId="77777777" w:rsidR="00A7360D" w:rsidRPr="009F1D9D" w:rsidRDefault="00A7360D" w:rsidP="009B3ED5">
            <w:pPr>
              <w:rPr>
                <w:rFonts w:cstheme="minorHAnsi"/>
                <w:sz w:val="20"/>
                <w:szCs w:val="20"/>
              </w:rPr>
            </w:pPr>
            <w:r w:rsidRPr="009F1D9D">
              <w:rPr>
                <w:rFonts w:cstheme="minorHAnsi"/>
                <w:sz w:val="20"/>
                <w:szCs w:val="20"/>
              </w:rPr>
              <w:t>Footwear</w:t>
            </w:r>
          </w:p>
        </w:tc>
        <w:tc>
          <w:tcPr>
            <w:tcW w:w="2035" w:type="dxa"/>
            <w:shd w:val="clear" w:color="auto" w:fill="BFBFBF" w:themeFill="background1" w:themeFillShade="BF"/>
            <w:hideMark/>
          </w:tcPr>
          <w:p w14:paraId="45037533" w14:textId="7043F41C" w:rsidR="00A7360D" w:rsidRPr="009F1D9D" w:rsidRDefault="00A7360D" w:rsidP="009B3ED5">
            <w:pPr>
              <w:rPr>
                <w:rFonts w:cstheme="minorHAnsi"/>
                <w:sz w:val="20"/>
                <w:szCs w:val="20"/>
              </w:rPr>
            </w:pPr>
            <w:r w:rsidRPr="009F1D9D">
              <w:rPr>
                <w:rFonts w:cstheme="minorHAnsi"/>
                <w:sz w:val="20"/>
                <w:szCs w:val="20"/>
              </w:rPr>
              <w:t xml:space="preserve">Max Mean Inversion Torque </w:t>
            </w:r>
            <w:r w:rsidR="00C17126" w:rsidRPr="009F1D9D">
              <w:rPr>
                <w:rFonts w:cstheme="minorHAnsi"/>
                <w:sz w:val="20"/>
                <w:szCs w:val="20"/>
              </w:rPr>
              <w:t>(</w:t>
            </w:r>
            <w:r w:rsidRPr="009F1D9D">
              <w:rPr>
                <w:rFonts w:cstheme="minorHAnsi"/>
                <w:sz w:val="20"/>
                <w:szCs w:val="20"/>
              </w:rPr>
              <w:t>Nm</w:t>
            </w:r>
            <w:r w:rsidR="00C17126" w:rsidRPr="009F1D9D">
              <w:rPr>
                <w:rFonts w:cstheme="minorHAnsi"/>
                <w:sz w:val="20"/>
                <w:szCs w:val="20"/>
              </w:rPr>
              <w:t>)</w:t>
            </w:r>
          </w:p>
        </w:tc>
        <w:tc>
          <w:tcPr>
            <w:tcW w:w="1136" w:type="dxa"/>
            <w:shd w:val="clear" w:color="auto" w:fill="BFBFBF" w:themeFill="background1" w:themeFillShade="BF"/>
            <w:hideMark/>
          </w:tcPr>
          <w:p w14:paraId="30B3FDB8" w14:textId="77777777" w:rsidR="00A7360D" w:rsidRPr="009F1D9D" w:rsidRDefault="00A7360D" w:rsidP="009B3ED5">
            <w:pPr>
              <w:rPr>
                <w:rFonts w:cstheme="minorHAnsi"/>
                <w:sz w:val="20"/>
                <w:szCs w:val="20"/>
              </w:rPr>
            </w:pPr>
            <w:r w:rsidRPr="009F1D9D">
              <w:rPr>
                <w:rFonts w:cstheme="minorHAnsi"/>
                <w:sz w:val="20"/>
                <w:szCs w:val="20"/>
              </w:rPr>
              <w:t>Standard Deviation +/-</w:t>
            </w:r>
          </w:p>
        </w:tc>
        <w:tc>
          <w:tcPr>
            <w:tcW w:w="1417" w:type="dxa"/>
            <w:shd w:val="clear" w:color="auto" w:fill="BFBFBF" w:themeFill="background1" w:themeFillShade="BF"/>
            <w:hideMark/>
          </w:tcPr>
          <w:p w14:paraId="04194DAB" w14:textId="77777777" w:rsidR="00A7360D" w:rsidRPr="009F1D9D" w:rsidRDefault="00A7360D" w:rsidP="009B3ED5">
            <w:pPr>
              <w:rPr>
                <w:rFonts w:cstheme="minorHAnsi"/>
                <w:sz w:val="20"/>
                <w:szCs w:val="20"/>
              </w:rPr>
            </w:pPr>
            <w:r w:rsidRPr="009F1D9D">
              <w:rPr>
                <w:rFonts w:cstheme="minorHAnsi"/>
                <w:sz w:val="20"/>
                <w:szCs w:val="20"/>
              </w:rPr>
              <w:t>Standard Error of mean +/-</w:t>
            </w:r>
          </w:p>
        </w:tc>
        <w:tc>
          <w:tcPr>
            <w:tcW w:w="1568" w:type="dxa"/>
            <w:shd w:val="clear" w:color="auto" w:fill="BFBFBF" w:themeFill="background1" w:themeFillShade="BF"/>
            <w:hideMark/>
          </w:tcPr>
          <w:p w14:paraId="59C55A15" w14:textId="77777777" w:rsidR="00A7360D" w:rsidRPr="009F1D9D" w:rsidRDefault="00A7360D" w:rsidP="009B3ED5">
            <w:pPr>
              <w:rPr>
                <w:rFonts w:cstheme="minorHAnsi"/>
                <w:sz w:val="20"/>
                <w:szCs w:val="20"/>
              </w:rPr>
            </w:pPr>
            <w:r w:rsidRPr="009F1D9D">
              <w:rPr>
                <w:rFonts w:cstheme="minorHAnsi"/>
                <w:sz w:val="20"/>
                <w:szCs w:val="20"/>
              </w:rPr>
              <w:t>% Error of the mean</w:t>
            </w:r>
          </w:p>
        </w:tc>
        <w:tc>
          <w:tcPr>
            <w:tcW w:w="1255" w:type="dxa"/>
            <w:shd w:val="clear" w:color="auto" w:fill="BFBFBF" w:themeFill="background1" w:themeFillShade="BF"/>
            <w:hideMark/>
          </w:tcPr>
          <w:p w14:paraId="2BB7EA77" w14:textId="77777777" w:rsidR="009859DB" w:rsidRPr="009F1D9D" w:rsidRDefault="00A7360D" w:rsidP="009859DB">
            <w:pPr>
              <w:rPr>
                <w:rFonts w:cstheme="minorHAnsi"/>
                <w:sz w:val="20"/>
                <w:szCs w:val="20"/>
              </w:rPr>
            </w:pPr>
            <w:r w:rsidRPr="009F1D9D">
              <w:rPr>
                <w:rFonts w:cstheme="minorHAnsi"/>
                <w:sz w:val="20"/>
                <w:szCs w:val="20"/>
              </w:rPr>
              <w:t xml:space="preserve">% Torque of control </w:t>
            </w:r>
          </w:p>
          <w:p w14:paraId="031DC3FB" w14:textId="427E0D10" w:rsidR="00A7360D" w:rsidRPr="009F1D9D" w:rsidRDefault="00A7360D" w:rsidP="009B3ED5">
            <w:pPr>
              <w:rPr>
                <w:rFonts w:cstheme="minorHAnsi"/>
                <w:sz w:val="20"/>
                <w:szCs w:val="20"/>
              </w:rPr>
            </w:pPr>
          </w:p>
        </w:tc>
      </w:tr>
      <w:tr w:rsidR="00750827" w:rsidRPr="004B6C34" w14:paraId="014B54F4" w14:textId="77777777" w:rsidTr="0025641B">
        <w:trPr>
          <w:trHeight w:val="20"/>
        </w:trPr>
        <w:tc>
          <w:tcPr>
            <w:tcW w:w="8488" w:type="dxa"/>
            <w:gridSpan w:val="6"/>
            <w:shd w:val="clear" w:color="auto" w:fill="D9D9D9" w:themeFill="background1" w:themeFillShade="D9"/>
            <w:noWrap/>
          </w:tcPr>
          <w:p w14:paraId="3BE5FDEE" w14:textId="61E1CEF6" w:rsidR="00750827" w:rsidRPr="009344E2" w:rsidRDefault="00750827" w:rsidP="009344E2">
            <w:pPr>
              <w:jc w:val="center"/>
              <w:rPr>
                <w:rFonts w:cstheme="minorHAnsi"/>
                <w:b/>
                <w:bCs/>
                <w:sz w:val="20"/>
                <w:szCs w:val="20"/>
              </w:rPr>
            </w:pPr>
            <w:r w:rsidRPr="009344E2">
              <w:rPr>
                <w:rFonts w:cstheme="minorHAnsi"/>
                <w:b/>
                <w:bCs/>
                <w:sz w:val="20"/>
                <w:szCs w:val="20"/>
              </w:rPr>
              <w:t>Ankle inversion</w:t>
            </w:r>
          </w:p>
        </w:tc>
      </w:tr>
      <w:tr w:rsidR="00A7360D" w:rsidRPr="004B6C34" w14:paraId="0070953D" w14:textId="77777777" w:rsidTr="009344E2">
        <w:trPr>
          <w:trHeight w:val="20"/>
        </w:trPr>
        <w:tc>
          <w:tcPr>
            <w:tcW w:w="1077" w:type="dxa"/>
            <w:shd w:val="clear" w:color="auto" w:fill="D9D9D9" w:themeFill="background1" w:themeFillShade="D9"/>
            <w:noWrap/>
            <w:hideMark/>
          </w:tcPr>
          <w:p w14:paraId="5AA2A716" w14:textId="77777777" w:rsidR="00A7360D" w:rsidRPr="009F1D9D" w:rsidRDefault="00A7360D" w:rsidP="009B3ED5">
            <w:pPr>
              <w:rPr>
                <w:rFonts w:cstheme="minorHAnsi"/>
                <w:sz w:val="20"/>
                <w:szCs w:val="20"/>
              </w:rPr>
            </w:pPr>
            <w:proofErr w:type="spellStart"/>
            <w:r w:rsidRPr="009F1D9D">
              <w:rPr>
                <w:rFonts w:cstheme="minorHAnsi"/>
                <w:sz w:val="20"/>
                <w:szCs w:val="20"/>
              </w:rPr>
              <w:t>Nimco</w:t>
            </w:r>
            <w:proofErr w:type="spellEnd"/>
          </w:p>
        </w:tc>
        <w:tc>
          <w:tcPr>
            <w:tcW w:w="2035" w:type="dxa"/>
            <w:shd w:val="clear" w:color="auto" w:fill="D9D9D9" w:themeFill="background1" w:themeFillShade="D9"/>
            <w:hideMark/>
          </w:tcPr>
          <w:p w14:paraId="2CF0EC08"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319BBE1B"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3ED8EB6C"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22CC715E"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D9D9D9" w:themeFill="background1" w:themeFillShade="D9"/>
            <w:noWrap/>
            <w:hideMark/>
          </w:tcPr>
          <w:p w14:paraId="1825E28A" w14:textId="7E053F2C" w:rsidR="00A7360D" w:rsidRPr="009F1D9D" w:rsidRDefault="009859DB" w:rsidP="009B3ED5">
            <w:pPr>
              <w:rPr>
                <w:rFonts w:cstheme="minorHAnsi"/>
                <w:sz w:val="20"/>
                <w:szCs w:val="20"/>
              </w:rPr>
            </w:pPr>
            <w:r w:rsidRPr="009F1D9D">
              <w:rPr>
                <w:rFonts w:cstheme="minorHAnsi"/>
                <w:sz w:val="20"/>
                <w:szCs w:val="20"/>
              </w:rPr>
              <w:t> % Torque</w:t>
            </w:r>
            <w:r w:rsidR="00FE0A7C" w:rsidRPr="009F1D9D">
              <w:rPr>
                <w:rFonts w:cstheme="minorHAnsi"/>
                <w:sz w:val="20"/>
                <w:szCs w:val="20"/>
              </w:rPr>
              <w:t xml:space="preserve"> </w:t>
            </w:r>
            <w:r w:rsidRPr="009F1D9D">
              <w:rPr>
                <w:rFonts w:cstheme="minorHAnsi"/>
                <w:sz w:val="20"/>
                <w:szCs w:val="20"/>
              </w:rPr>
              <w:t>N1</w:t>
            </w:r>
          </w:p>
        </w:tc>
      </w:tr>
      <w:tr w:rsidR="00A7360D" w:rsidRPr="004B6C34" w14:paraId="2DA5BF0C" w14:textId="77777777" w:rsidTr="009344E2">
        <w:trPr>
          <w:trHeight w:val="20"/>
        </w:trPr>
        <w:tc>
          <w:tcPr>
            <w:tcW w:w="1077" w:type="dxa"/>
            <w:noWrap/>
            <w:hideMark/>
          </w:tcPr>
          <w:p w14:paraId="7A19F51C" w14:textId="77777777" w:rsidR="00A7360D" w:rsidRPr="009F1D9D" w:rsidRDefault="00A7360D" w:rsidP="009B3ED5">
            <w:pPr>
              <w:rPr>
                <w:rFonts w:cstheme="minorHAnsi"/>
                <w:sz w:val="20"/>
                <w:szCs w:val="20"/>
              </w:rPr>
            </w:pPr>
            <w:r w:rsidRPr="009F1D9D">
              <w:rPr>
                <w:rFonts w:cstheme="minorHAnsi"/>
                <w:sz w:val="20"/>
                <w:szCs w:val="20"/>
              </w:rPr>
              <w:t>N1</w:t>
            </w:r>
          </w:p>
        </w:tc>
        <w:tc>
          <w:tcPr>
            <w:tcW w:w="2035" w:type="dxa"/>
            <w:noWrap/>
            <w:hideMark/>
          </w:tcPr>
          <w:p w14:paraId="50DD3CF7" w14:textId="77777777" w:rsidR="00A7360D" w:rsidRPr="009F1D9D" w:rsidRDefault="00A7360D" w:rsidP="009B3ED5">
            <w:pPr>
              <w:rPr>
                <w:rFonts w:cstheme="minorHAnsi"/>
                <w:sz w:val="20"/>
                <w:szCs w:val="20"/>
              </w:rPr>
            </w:pPr>
            <w:r w:rsidRPr="009F1D9D">
              <w:rPr>
                <w:rFonts w:cstheme="minorHAnsi"/>
                <w:sz w:val="20"/>
                <w:szCs w:val="20"/>
              </w:rPr>
              <w:t>-6.34</w:t>
            </w:r>
          </w:p>
        </w:tc>
        <w:tc>
          <w:tcPr>
            <w:tcW w:w="1136" w:type="dxa"/>
            <w:noWrap/>
            <w:hideMark/>
          </w:tcPr>
          <w:p w14:paraId="5278B69B" w14:textId="77777777" w:rsidR="00A7360D" w:rsidRPr="009F1D9D" w:rsidRDefault="00A7360D" w:rsidP="009B3ED5">
            <w:pPr>
              <w:rPr>
                <w:rFonts w:cstheme="minorHAnsi"/>
                <w:sz w:val="20"/>
                <w:szCs w:val="20"/>
              </w:rPr>
            </w:pPr>
            <w:r w:rsidRPr="009F1D9D">
              <w:rPr>
                <w:rFonts w:cstheme="minorHAnsi"/>
                <w:sz w:val="20"/>
                <w:szCs w:val="20"/>
              </w:rPr>
              <w:t>0.17</w:t>
            </w:r>
          </w:p>
        </w:tc>
        <w:tc>
          <w:tcPr>
            <w:tcW w:w="1417" w:type="dxa"/>
            <w:noWrap/>
            <w:hideMark/>
          </w:tcPr>
          <w:p w14:paraId="7C024134" w14:textId="77777777" w:rsidR="00A7360D" w:rsidRPr="009F1D9D" w:rsidRDefault="00A7360D" w:rsidP="009B3ED5">
            <w:pPr>
              <w:rPr>
                <w:rFonts w:cstheme="minorHAnsi"/>
                <w:sz w:val="20"/>
                <w:szCs w:val="20"/>
              </w:rPr>
            </w:pPr>
            <w:r w:rsidRPr="009F1D9D">
              <w:rPr>
                <w:rFonts w:cstheme="minorHAnsi"/>
                <w:sz w:val="20"/>
                <w:szCs w:val="20"/>
              </w:rPr>
              <w:t>0.13</w:t>
            </w:r>
          </w:p>
        </w:tc>
        <w:tc>
          <w:tcPr>
            <w:tcW w:w="1568" w:type="dxa"/>
            <w:noWrap/>
            <w:hideMark/>
          </w:tcPr>
          <w:p w14:paraId="7D8C737B" w14:textId="77777777" w:rsidR="00A7360D" w:rsidRPr="009F1D9D" w:rsidRDefault="00A7360D" w:rsidP="009B3ED5">
            <w:pPr>
              <w:rPr>
                <w:rFonts w:cstheme="minorHAnsi"/>
                <w:sz w:val="20"/>
                <w:szCs w:val="20"/>
              </w:rPr>
            </w:pPr>
            <w:r w:rsidRPr="009F1D9D">
              <w:rPr>
                <w:rFonts w:cstheme="minorHAnsi"/>
                <w:sz w:val="20"/>
                <w:szCs w:val="20"/>
              </w:rPr>
              <w:t>2.03%</w:t>
            </w:r>
          </w:p>
        </w:tc>
        <w:tc>
          <w:tcPr>
            <w:tcW w:w="1255" w:type="dxa"/>
            <w:shd w:val="clear" w:color="auto" w:fill="D9D9D9" w:themeFill="background1" w:themeFillShade="D9"/>
            <w:noWrap/>
            <w:hideMark/>
          </w:tcPr>
          <w:p w14:paraId="10371ED0" w14:textId="77777777" w:rsidR="00A7360D" w:rsidRPr="009F1D9D" w:rsidRDefault="00A7360D" w:rsidP="009B3ED5">
            <w:pPr>
              <w:rPr>
                <w:rFonts w:cstheme="minorHAnsi"/>
                <w:sz w:val="20"/>
                <w:szCs w:val="20"/>
              </w:rPr>
            </w:pPr>
            <w:r w:rsidRPr="009F1D9D">
              <w:rPr>
                <w:rFonts w:cstheme="minorHAnsi"/>
                <w:sz w:val="20"/>
                <w:szCs w:val="20"/>
              </w:rPr>
              <w:t> </w:t>
            </w:r>
          </w:p>
        </w:tc>
      </w:tr>
      <w:tr w:rsidR="00A7360D" w:rsidRPr="004B6C34" w14:paraId="6A716360" w14:textId="77777777" w:rsidTr="009344E2">
        <w:trPr>
          <w:trHeight w:val="20"/>
        </w:trPr>
        <w:tc>
          <w:tcPr>
            <w:tcW w:w="1077" w:type="dxa"/>
            <w:noWrap/>
            <w:hideMark/>
          </w:tcPr>
          <w:p w14:paraId="4A9EECA7" w14:textId="77777777" w:rsidR="00A7360D" w:rsidRPr="009F1D9D" w:rsidRDefault="00A7360D" w:rsidP="009B3ED5">
            <w:pPr>
              <w:rPr>
                <w:rFonts w:cstheme="minorHAnsi"/>
                <w:sz w:val="20"/>
                <w:szCs w:val="20"/>
              </w:rPr>
            </w:pPr>
            <w:r w:rsidRPr="009F1D9D">
              <w:rPr>
                <w:rFonts w:cstheme="minorHAnsi"/>
                <w:sz w:val="20"/>
                <w:szCs w:val="20"/>
              </w:rPr>
              <w:t>N2</w:t>
            </w:r>
          </w:p>
        </w:tc>
        <w:tc>
          <w:tcPr>
            <w:tcW w:w="2035" w:type="dxa"/>
            <w:noWrap/>
            <w:hideMark/>
          </w:tcPr>
          <w:p w14:paraId="4DE98C79" w14:textId="77777777" w:rsidR="00A7360D" w:rsidRPr="009F1D9D" w:rsidRDefault="00A7360D" w:rsidP="009B3ED5">
            <w:pPr>
              <w:rPr>
                <w:rFonts w:cstheme="minorHAnsi"/>
                <w:sz w:val="20"/>
                <w:szCs w:val="20"/>
              </w:rPr>
            </w:pPr>
            <w:r w:rsidRPr="009F1D9D">
              <w:rPr>
                <w:rFonts w:cstheme="minorHAnsi"/>
                <w:sz w:val="20"/>
                <w:szCs w:val="20"/>
              </w:rPr>
              <w:t>-12.32</w:t>
            </w:r>
          </w:p>
        </w:tc>
        <w:tc>
          <w:tcPr>
            <w:tcW w:w="1136" w:type="dxa"/>
            <w:noWrap/>
            <w:hideMark/>
          </w:tcPr>
          <w:p w14:paraId="13BED494" w14:textId="77777777" w:rsidR="00A7360D" w:rsidRPr="009F1D9D" w:rsidRDefault="00A7360D" w:rsidP="009B3ED5">
            <w:pPr>
              <w:rPr>
                <w:rFonts w:cstheme="minorHAnsi"/>
                <w:sz w:val="20"/>
                <w:szCs w:val="20"/>
              </w:rPr>
            </w:pPr>
            <w:r w:rsidRPr="009F1D9D">
              <w:rPr>
                <w:rFonts w:cstheme="minorHAnsi"/>
                <w:sz w:val="20"/>
                <w:szCs w:val="20"/>
              </w:rPr>
              <w:t>0.47</w:t>
            </w:r>
          </w:p>
        </w:tc>
        <w:tc>
          <w:tcPr>
            <w:tcW w:w="1417" w:type="dxa"/>
            <w:noWrap/>
            <w:hideMark/>
          </w:tcPr>
          <w:p w14:paraId="1AEDE458" w14:textId="77777777" w:rsidR="00A7360D" w:rsidRPr="009F1D9D" w:rsidRDefault="00A7360D" w:rsidP="009B3ED5">
            <w:pPr>
              <w:rPr>
                <w:rFonts w:cstheme="minorHAnsi"/>
                <w:sz w:val="20"/>
                <w:szCs w:val="20"/>
              </w:rPr>
            </w:pPr>
            <w:r w:rsidRPr="009F1D9D">
              <w:rPr>
                <w:rFonts w:cstheme="minorHAnsi"/>
                <w:sz w:val="20"/>
                <w:szCs w:val="20"/>
              </w:rPr>
              <w:t>0.15</w:t>
            </w:r>
          </w:p>
        </w:tc>
        <w:tc>
          <w:tcPr>
            <w:tcW w:w="1568" w:type="dxa"/>
            <w:noWrap/>
            <w:hideMark/>
          </w:tcPr>
          <w:p w14:paraId="335DCEC0" w14:textId="77777777" w:rsidR="00A7360D" w:rsidRPr="009F1D9D" w:rsidRDefault="00A7360D" w:rsidP="009B3ED5">
            <w:pPr>
              <w:rPr>
                <w:rFonts w:cstheme="minorHAnsi"/>
                <w:sz w:val="20"/>
                <w:szCs w:val="20"/>
              </w:rPr>
            </w:pPr>
            <w:r w:rsidRPr="009F1D9D">
              <w:rPr>
                <w:rFonts w:cstheme="minorHAnsi"/>
                <w:sz w:val="20"/>
                <w:szCs w:val="20"/>
              </w:rPr>
              <w:t>1.22%</w:t>
            </w:r>
          </w:p>
        </w:tc>
        <w:tc>
          <w:tcPr>
            <w:tcW w:w="1255" w:type="dxa"/>
            <w:noWrap/>
            <w:hideMark/>
          </w:tcPr>
          <w:p w14:paraId="30D159DE" w14:textId="77777777" w:rsidR="00A7360D" w:rsidRPr="009F1D9D" w:rsidRDefault="00A7360D" w:rsidP="009B3ED5">
            <w:pPr>
              <w:rPr>
                <w:rFonts w:cstheme="minorHAnsi"/>
                <w:sz w:val="20"/>
                <w:szCs w:val="20"/>
              </w:rPr>
            </w:pPr>
            <w:r w:rsidRPr="009F1D9D">
              <w:rPr>
                <w:rFonts w:cstheme="minorHAnsi"/>
                <w:sz w:val="20"/>
                <w:szCs w:val="20"/>
              </w:rPr>
              <w:t>194.38%</w:t>
            </w:r>
          </w:p>
        </w:tc>
      </w:tr>
      <w:tr w:rsidR="00A7360D" w:rsidRPr="004B6C34" w14:paraId="51380AB1" w14:textId="77777777" w:rsidTr="009344E2">
        <w:trPr>
          <w:trHeight w:val="20"/>
        </w:trPr>
        <w:tc>
          <w:tcPr>
            <w:tcW w:w="1077" w:type="dxa"/>
            <w:noWrap/>
            <w:hideMark/>
          </w:tcPr>
          <w:p w14:paraId="1AFE4FE4" w14:textId="77777777" w:rsidR="00A7360D" w:rsidRPr="009F1D9D" w:rsidRDefault="00A7360D" w:rsidP="009B3ED5">
            <w:pPr>
              <w:rPr>
                <w:rFonts w:cstheme="minorHAnsi"/>
                <w:sz w:val="20"/>
                <w:szCs w:val="20"/>
              </w:rPr>
            </w:pPr>
            <w:r w:rsidRPr="009F1D9D">
              <w:rPr>
                <w:rFonts w:cstheme="minorHAnsi"/>
                <w:sz w:val="20"/>
                <w:szCs w:val="20"/>
              </w:rPr>
              <w:t>N3</w:t>
            </w:r>
          </w:p>
        </w:tc>
        <w:tc>
          <w:tcPr>
            <w:tcW w:w="2035" w:type="dxa"/>
            <w:noWrap/>
            <w:hideMark/>
          </w:tcPr>
          <w:p w14:paraId="294B9487" w14:textId="77777777" w:rsidR="00A7360D" w:rsidRPr="009F1D9D" w:rsidRDefault="00A7360D" w:rsidP="009B3ED5">
            <w:pPr>
              <w:rPr>
                <w:rFonts w:cstheme="minorHAnsi"/>
                <w:sz w:val="20"/>
                <w:szCs w:val="20"/>
              </w:rPr>
            </w:pPr>
            <w:r w:rsidRPr="009F1D9D">
              <w:rPr>
                <w:rFonts w:cstheme="minorHAnsi"/>
                <w:sz w:val="20"/>
                <w:szCs w:val="20"/>
              </w:rPr>
              <w:t>-6.08</w:t>
            </w:r>
          </w:p>
        </w:tc>
        <w:tc>
          <w:tcPr>
            <w:tcW w:w="1136" w:type="dxa"/>
            <w:noWrap/>
            <w:hideMark/>
          </w:tcPr>
          <w:p w14:paraId="538DC972" w14:textId="77777777" w:rsidR="00A7360D" w:rsidRPr="009F1D9D" w:rsidRDefault="00A7360D" w:rsidP="009B3ED5">
            <w:pPr>
              <w:rPr>
                <w:rFonts w:cstheme="minorHAnsi"/>
                <w:sz w:val="20"/>
                <w:szCs w:val="20"/>
              </w:rPr>
            </w:pPr>
            <w:r w:rsidRPr="009F1D9D">
              <w:rPr>
                <w:rFonts w:cstheme="minorHAnsi"/>
                <w:sz w:val="20"/>
                <w:szCs w:val="20"/>
              </w:rPr>
              <w:t>0.25</w:t>
            </w:r>
          </w:p>
        </w:tc>
        <w:tc>
          <w:tcPr>
            <w:tcW w:w="1417" w:type="dxa"/>
            <w:noWrap/>
            <w:hideMark/>
          </w:tcPr>
          <w:p w14:paraId="0176026B" w14:textId="77777777" w:rsidR="00A7360D" w:rsidRPr="009F1D9D" w:rsidRDefault="00A7360D" w:rsidP="009B3ED5">
            <w:pPr>
              <w:rPr>
                <w:rFonts w:cstheme="minorHAnsi"/>
                <w:sz w:val="20"/>
                <w:szCs w:val="20"/>
              </w:rPr>
            </w:pPr>
            <w:r w:rsidRPr="009F1D9D">
              <w:rPr>
                <w:rFonts w:cstheme="minorHAnsi"/>
                <w:sz w:val="20"/>
                <w:szCs w:val="20"/>
              </w:rPr>
              <w:t>0.08</w:t>
            </w:r>
          </w:p>
        </w:tc>
        <w:tc>
          <w:tcPr>
            <w:tcW w:w="1568" w:type="dxa"/>
            <w:noWrap/>
            <w:hideMark/>
          </w:tcPr>
          <w:p w14:paraId="27477AD8" w14:textId="77777777" w:rsidR="00A7360D" w:rsidRPr="009F1D9D" w:rsidRDefault="00A7360D" w:rsidP="009B3ED5">
            <w:pPr>
              <w:rPr>
                <w:rFonts w:cstheme="minorHAnsi"/>
                <w:sz w:val="20"/>
                <w:szCs w:val="20"/>
              </w:rPr>
            </w:pPr>
            <w:r w:rsidRPr="009F1D9D">
              <w:rPr>
                <w:rFonts w:cstheme="minorHAnsi"/>
                <w:sz w:val="20"/>
                <w:szCs w:val="20"/>
              </w:rPr>
              <w:t>1.32%</w:t>
            </w:r>
          </w:p>
        </w:tc>
        <w:tc>
          <w:tcPr>
            <w:tcW w:w="1255" w:type="dxa"/>
            <w:noWrap/>
            <w:hideMark/>
          </w:tcPr>
          <w:p w14:paraId="7C407E3E" w14:textId="77777777" w:rsidR="00A7360D" w:rsidRPr="009F1D9D" w:rsidRDefault="00A7360D" w:rsidP="009B3ED5">
            <w:pPr>
              <w:rPr>
                <w:rFonts w:cstheme="minorHAnsi"/>
                <w:sz w:val="20"/>
                <w:szCs w:val="20"/>
              </w:rPr>
            </w:pPr>
            <w:r w:rsidRPr="009F1D9D">
              <w:rPr>
                <w:rFonts w:cstheme="minorHAnsi"/>
                <w:sz w:val="20"/>
                <w:szCs w:val="20"/>
              </w:rPr>
              <w:t>95.87%</w:t>
            </w:r>
          </w:p>
        </w:tc>
      </w:tr>
      <w:tr w:rsidR="00A7360D" w:rsidRPr="004B6C34" w14:paraId="593082C9" w14:textId="77777777" w:rsidTr="009344E2">
        <w:trPr>
          <w:trHeight w:val="20"/>
        </w:trPr>
        <w:tc>
          <w:tcPr>
            <w:tcW w:w="1077" w:type="dxa"/>
            <w:noWrap/>
            <w:hideMark/>
          </w:tcPr>
          <w:p w14:paraId="6DFF1BC3" w14:textId="77777777" w:rsidR="00A7360D" w:rsidRPr="009F1D9D" w:rsidRDefault="00A7360D" w:rsidP="009B3ED5">
            <w:pPr>
              <w:rPr>
                <w:rFonts w:cstheme="minorHAnsi"/>
                <w:sz w:val="20"/>
                <w:szCs w:val="20"/>
              </w:rPr>
            </w:pPr>
            <w:r w:rsidRPr="009F1D9D">
              <w:rPr>
                <w:rFonts w:cstheme="minorHAnsi"/>
                <w:sz w:val="20"/>
                <w:szCs w:val="20"/>
              </w:rPr>
              <w:t>N4</w:t>
            </w:r>
          </w:p>
        </w:tc>
        <w:tc>
          <w:tcPr>
            <w:tcW w:w="2035" w:type="dxa"/>
            <w:noWrap/>
            <w:hideMark/>
          </w:tcPr>
          <w:p w14:paraId="6ED90485" w14:textId="77777777" w:rsidR="00A7360D" w:rsidRPr="009F1D9D" w:rsidRDefault="00A7360D" w:rsidP="009B3ED5">
            <w:pPr>
              <w:rPr>
                <w:rFonts w:cstheme="minorHAnsi"/>
                <w:sz w:val="20"/>
                <w:szCs w:val="20"/>
              </w:rPr>
            </w:pPr>
            <w:r w:rsidRPr="009F1D9D">
              <w:rPr>
                <w:rFonts w:cstheme="minorHAnsi"/>
                <w:sz w:val="20"/>
                <w:szCs w:val="20"/>
              </w:rPr>
              <w:t>-6.15</w:t>
            </w:r>
          </w:p>
        </w:tc>
        <w:tc>
          <w:tcPr>
            <w:tcW w:w="1136" w:type="dxa"/>
            <w:noWrap/>
            <w:hideMark/>
          </w:tcPr>
          <w:p w14:paraId="168F45C0" w14:textId="77777777" w:rsidR="00A7360D" w:rsidRPr="009F1D9D" w:rsidRDefault="00A7360D" w:rsidP="009B3ED5">
            <w:pPr>
              <w:rPr>
                <w:rFonts w:cstheme="minorHAnsi"/>
                <w:sz w:val="20"/>
                <w:szCs w:val="20"/>
              </w:rPr>
            </w:pPr>
            <w:r w:rsidRPr="009F1D9D">
              <w:rPr>
                <w:rFonts w:cstheme="minorHAnsi"/>
                <w:sz w:val="20"/>
                <w:szCs w:val="20"/>
              </w:rPr>
              <w:t>0.21</w:t>
            </w:r>
          </w:p>
        </w:tc>
        <w:tc>
          <w:tcPr>
            <w:tcW w:w="1417" w:type="dxa"/>
            <w:noWrap/>
            <w:hideMark/>
          </w:tcPr>
          <w:p w14:paraId="11738BBA" w14:textId="77777777" w:rsidR="00A7360D" w:rsidRPr="009F1D9D" w:rsidRDefault="00A7360D" w:rsidP="009B3ED5">
            <w:pPr>
              <w:rPr>
                <w:rFonts w:cstheme="minorHAnsi"/>
                <w:sz w:val="20"/>
                <w:szCs w:val="20"/>
              </w:rPr>
            </w:pPr>
            <w:r w:rsidRPr="009F1D9D">
              <w:rPr>
                <w:rFonts w:cstheme="minorHAnsi"/>
                <w:sz w:val="20"/>
                <w:szCs w:val="20"/>
              </w:rPr>
              <w:t>0.07</w:t>
            </w:r>
          </w:p>
        </w:tc>
        <w:tc>
          <w:tcPr>
            <w:tcW w:w="1568" w:type="dxa"/>
            <w:noWrap/>
            <w:hideMark/>
          </w:tcPr>
          <w:p w14:paraId="18C42229" w14:textId="77777777" w:rsidR="00A7360D" w:rsidRPr="009F1D9D" w:rsidRDefault="00A7360D" w:rsidP="009B3ED5">
            <w:pPr>
              <w:rPr>
                <w:rFonts w:cstheme="minorHAnsi"/>
                <w:sz w:val="20"/>
                <w:szCs w:val="20"/>
              </w:rPr>
            </w:pPr>
            <w:r w:rsidRPr="009F1D9D">
              <w:rPr>
                <w:rFonts w:cstheme="minorHAnsi"/>
                <w:sz w:val="20"/>
                <w:szCs w:val="20"/>
              </w:rPr>
              <w:t>1.14%</w:t>
            </w:r>
          </w:p>
        </w:tc>
        <w:tc>
          <w:tcPr>
            <w:tcW w:w="1255" w:type="dxa"/>
            <w:noWrap/>
            <w:hideMark/>
          </w:tcPr>
          <w:p w14:paraId="375F2C3A" w14:textId="77777777" w:rsidR="00A7360D" w:rsidRPr="009F1D9D" w:rsidRDefault="00A7360D" w:rsidP="009B3ED5">
            <w:pPr>
              <w:rPr>
                <w:rFonts w:cstheme="minorHAnsi"/>
                <w:sz w:val="20"/>
                <w:szCs w:val="20"/>
              </w:rPr>
            </w:pPr>
            <w:r w:rsidRPr="009F1D9D">
              <w:rPr>
                <w:rFonts w:cstheme="minorHAnsi"/>
                <w:sz w:val="20"/>
                <w:szCs w:val="20"/>
              </w:rPr>
              <w:t>97.03%</w:t>
            </w:r>
          </w:p>
        </w:tc>
      </w:tr>
      <w:tr w:rsidR="00A7360D" w:rsidRPr="004B6C34" w14:paraId="49AEFEC0" w14:textId="77777777" w:rsidTr="009344E2">
        <w:trPr>
          <w:trHeight w:val="20"/>
        </w:trPr>
        <w:tc>
          <w:tcPr>
            <w:tcW w:w="1077" w:type="dxa"/>
            <w:noWrap/>
            <w:hideMark/>
          </w:tcPr>
          <w:p w14:paraId="3516516E" w14:textId="77777777" w:rsidR="00A7360D" w:rsidRPr="009F1D9D" w:rsidRDefault="00A7360D" w:rsidP="009B3ED5">
            <w:pPr>
              <w:rPr>
                <w:rFonts w:cstheme="minorHAnsi"/>
                <w:sz w:val="20"/>
                <w:szCs w:val="20"/>
              </w:rPr>
            </w:pPr>
            <w:r w:rsidRPr="009F1D9D">
              <w:rPr>
                <w:rFonts w:cstheme="minorHAnsi"/>
                <w:sz w:val="20"/>
                <w:szCs w:val="20"/>
              </w:rPr>
              <w:t>N5</w:t>
            </w:r>
          </w:p>
        </w:tc>
        <w:tc>
          <w:tcPr>
            <w:tcW w:w="2035" w:type="dxa"/>
            <w:noWrap/>
            <w:hideMark/>
          </w:tcPr>
          <w:p w14:paraId="343EBED4" w14:textId="77777777" w:rsidR="00A7360D" w:rsidRPr="009F1D9D" w:rsidRDefault="00A7360D" w:rsidP="009B3ED5">
            <w:pPr>
              <w:rPr>
                <w:rFonts w:cstheme="minorHAnsi"/>
                <w:sz w:val="20"/>
                <w:szCs w:val="20"/>
              </w:rPr>
            </w:pPr>
            <w:r w:rsidRPr="009F1D9D">
              <w:rPr>
                <w:rFonts w:cstheme="minorHAnsi"/>
                <w:sz w:val="20"/>
                <w:szCs w:val="20"/>
              </w:rPr>
              <w:t>-6.70</w:t>
            </w:r>
          </w:p>
        </w:tc>
        <w:tc>
          <w:tcPr>
            <w:tcW w:w="1136" w:type="dxa"/>
            <w:noWrap/>
            <w:hideMark/>
          </w:tcPr>
          <w:p w14:paraId="662BAAFF" w14:textId="77777777" w:rsidR="00A7360D" w:rsidRPr="009F1D9D" w:rsidRDefault="00A7360D" w:rsidP="009B3ED5">
            <w:pPr>
              <w:rPr>
                <w:rFonts w:cstheme="minorHAnsi"/>
                <w:sz w:val="20"/>
                <w:szCs w:val="20"/>
              </w:rPr>
            </w:pPr>
            <w:r w:rsidRPr="009F1D9D">
              <w:rPr>
                <w:rFonts w:cstheme="minorHAnsi"/>
                <w:sz w:val="20"/>
                <w:szCs w:val="20"/>
              </w:rPr>
              <w:t>0.24</w:t>
            </w:r>
          </w:p>
        </w:tc>
        <w:tc>
          <w:tcPr>
            <w:tcW w:w="1417" w:type="dxa"/>
            <w:noWrap/>
            <w:hideMark/>
          </w:tcPr>
          <w:p w14:paraId="344BECA0" w14:textId="77777777" w:rsidR="00A7360D" w:rsidRPr="009F1D9D" w:rsidRDefault="00A7360D" w:rsidP="009B3ED5">
            <w:pPr>
              <w:rPr>
                <w:rFonts w:cstheme="minorHAnsi"/>
                <w:sz w:val="20"/>
                <w:szCs w:val="20"/>
              </w:rPr>
            </w:pPr>
            <w:r w:rsidRPr="009F1D9D">
              <w:rPr>
                <w:rFonts w:cstheme="minorHAnsi"/>
                <w:sz w:val="20"/>
                <w:szCs w:val="20"/>
              </w:rPr>
              <w:t>0.07</w:t>
            </w:r>
          </w:p>
        </w:tc>
        <w:tc>
          <w:tcPr>
            <w:tcW w:w="1568" w:type="dxa"/>
            <w:noWrap/>
            <w:hideMark/>
          </w:tcPr>
          <w:p w14:paraId="5FC196DB" w14:textId="77777777" w:rsidR="00A7360D" w:rsidRPr="009F1D9D" w:rsidRDefault="00A7360D" w:rsidP="009B3ED5">
            <w:pPr>
              <w:rPr>
                <w:rFonts w:cstheme="minorHAnsi"/>
                <w:sz w:val="20"/>
                <w:szCs w:val="20"/>
              </w:rPr>
            </w:pPr>
            <w:r w:rsidRPr="009F1D9D">
              <w:rPr>
                <w:rFonts w:cstheme="minorHAnsi"/>
                <w:sz w:val="20"/>
                <w:szCs w:val="20"/>
              </w:rPr>
              <w:t>1.04%</w:t>
            </w:r>
          </w:p>
        </w:tc>
        <w:tc>
          <w:tcPr>
            <w:tcW w:w="1255" w:type="dxa"/>
            <w:noWrap/>
            <w:hideMark/>
          </w:tcPr>
          <w:p w14:paraId="20C53C82" w14:textId="77777777" w:rsidR="00A7360D" w:rsidRPr="009F1D9D" w:rsidRDefault="00A7360D" w:rsidP="009B3ED5">
            <w:pPr>
              <w:rPr>
                <w:rFonts w:cstheme="minorHAnsi"/>
                <w:sz w:val="20"/>
                <w:szCs w:val="20"/>
              </w:rPr>
            </w:pPr>
            <w:r w:rsidRPr="009F1D9D">
              <w:rPr>
                <w:rFonts w:cstheme="minorHAnsi"/>
                <w:sz w:val="20"/>
                <w:szCs w:val="20"/>
              </w:rPr>
              <w:t>105.71%</w:t>
            </w:r>
          </w:p>
        </w:tc>
      </w:tr>
      <w:tr w:rsidR="00A7360D" w:rsidRPr="004B6C34" w14:paraId="67F6C418" w14:textId="77777777" w:rsidTr="009344E2">
        <w:trPr>
          <w:trHeight w:val="20"/>
        </w:trPr>
        <w:tc>
          <w:tcPr>
            <w:tcW w:w="1077" w:type="dxa"/>
            <w:noWrap/>
            <w:hideMark/>
          </w:tcPr>
          <w:p w14:paraId="596FD614" w14:textId="77777777" w:rsidR="00A7360D" w:rsidRPr="009F1D9D" w:rsidRDefault="00A7360D" w:rsidP="009B3ED5">
            <w:pPr>
              <w:rPr>
                <w:rFonts w:cstheme="minorHAnsi"/>
                <w:sz w:val="20"/>
                <w:szCs w:val="20"/>
              </w:rPr>
            </w:pPr>
            <w:r w:rsidRPr="009F1D9D">
              <w:rPr>
                <w:rFonts w:cstheme="minorHAnsi"/>
                <w:sz w:val="20"/>
                <w:szCs w:val="20"/>
              </w:rPr>
              <w:t>N6</w:t>
            </w:r>
          </w:p>
        </w:tc>
        <w:tc>
          <w:tcPr>
            <w:tcW w:w="2035" w:type="dxa"/>
            <w:noWrap/>
            <w:hideMark/>
          </w:tcPr>
          <w:p w14:paraId="32749E4D" w14:textId="77777777" w:rsidR="00A7360D" w:rsidRPr="009F1D9D" w:rsidRDefault="00A7360D" w:rsidP="009B3ED5">
            <w:pPr>
              <w:rPr>
                <w:rFonts w:cstheme="minorHAnsi"/>
                <w:sz w:val="20"/>
                <w:szCs w:val="20"/>
              </w:rPr>
            </w:pPr>
            <w:r w:rsidRPr="009F1D9D">
              <w:rPr>
                <w:rFonts w:cstheme="minorHAnsi"/>
                <w:sz w:val="20"/>
                <w:szCs w:val="20"/>
              </w:rPr>
              <w:t>-6.34</w:t>
            </w:r>
          </w:p>
        </w:tc>
        <w:tc>
          <w:tcPr>
            <w:tcW w:w="1136" w:type="dxa"/>
            <w:noWrap/>
            <w:hideMark/>
          </w:tcPr>
          <w:p w14:paraId="3EE9AC11" w14:textId="77777777" w:rsidR="00A7360D" w:rsidRPr="009F1D9D" w:rsidRDefault="00A7360D" w:rsidP="009B3ED5">
            <w:pPr>
              <w:rPr>
                <w:rFonts w:cstheme="minorHAnsi"/>
                <w:sz w:val="20"/>
                <w:szCs w:val="20"/>
              </w:rPr>
            </w:pPr>
            <w:r w:rsidRPr="009F1D9D">
              <w:rPr>
                <w:rFonts w:cstheme="minorHAnsi"/>
                <w:sz w:val="20"/>
                <w:szCs w:val="20"/>
              </w:rPr>
              <w:t>0.21</w:t>
            </w:r>
          </w:p>
        </w:tc>
        <w:tc>
          <w:tcPr>
            <w:tcW w:w="1417" w:type="dxa"/>
            <w:noWrap/>
            <w:hideMark/>
          </w:tcPr>
          <w:p w14:paraId="257AD594" w14:textId="77777777" w:rsidR="00A7360D" w:rsidRPr="009F1D9D" w:rsidRDefault="00A7360D" w:rsidP="009B3ED5">
            <w:pPr>
              <w:rPr>
                <w:rFonts w:cstheme="minorHAnsi"/>
                <w:sz w:val="20"/>
                <w:szCs w:val="20"/>
              </w:rPr>
            </w:pPr>
            <w:r w:rsidRPr="009F1D9D">
              <w:rPr>
                <w:rFonts w:cstheme="minorHAnsi"/>
                <w:sz w:val="20"/>
                <w:szCs w:val="20"/>
              </w:rPr>
              <w:t>0.07</w:t>
            </w:r>
          </w:p>
        </w:tc>
        <w:tc>
          <w:tcPr>
            <w:tcW w:w="1568" w:type="dxa"/>
            <w:noWrap/>
            <w:hideMark/>
          </w:tcPr>
          <w:p w14:paraId="74605A97" w14:textId="77777777" w:rsidR="00A7360D" w:rsidRPr="009F1D9D" w:rsidRDefault="00A7360D" w:rsidP="009B3ED5">
            <w:pPr>
              <w:rPr>
                <w:rFonts w:cstheme="minorHAnsi"/>
                <w:sz w:val="20"/>
                <w:szCs w:val="20"/>
              </w:rPr>
            </w:pPr>
            <w:r w:rsidRPr="009F1D9D">
              <w:rPr>
                <w:rFonts w:cstheme="minorHAnsi"/>
                <w:sz w:val="20"/>
                <w:szCs w:val="20"/>
              </w:rPr>
              <w:t>1.10%</w:t>
            </w:r>
          </w:p>
        </w:tc>
        <w:tc>
          <w:tcPr>
            <w:tcW w:w="1255" w:type="dxa"/>
            <w:noWrap/>
            <w:hideMark/>
          </w:tcPr>
          <w:p w14:paraId="2F804C2A" w14:textId="77777777" w:rsidR="00A7360D" w:rsidRPr="009F1D9D" w:rsidRDefault="00A7360D" w:rsidP="009B3ED5">
            <w:pPr>
              <w:rPr>
                <w:rFonts w:cstheme="minorHAnsi"/>
                <w:sz w:val="20"/>
                <w:szCs w:val="20"/>
              </w:rPr>
            </w:pPr>
            <w:r w:rsidRPr="009F1D9D">
              <w:rPr>
                <w:rFonts w:cstheme="minorHAnsi"/>
                <w:sz w:val="20"/>
                <w:szCs w:val="20"/>
              </w:rPr>
              <w:t>100.05%</w:t>
            </w:r>
          </w:p>
        </w:tc>
      </w:tr>
      <w:tr w:rsidR="00A7360D" w:rsidRPr="004B6C34" w14:paraId="38E66980" w14:textId="77777777" w:rsidTr="009344E2">
        <w:trPr>
          <w:trHeight w:val="20"/>
        </w:trPr>
        <w:tc>
          <w:tcPr>
            <w:tcW w:w="1077" w:type="dxa"/>
            <w:shd w:val="clear" w:color="auto" w:fill="D9D9D9" w:themeFill="background1" w:themeFillShade="D9"/>
            <w:noWrap/>
            <w:hideMark/>
          </w:tcPr>
          <w:p w14:paraId="00CDA896" w14:textId="77777777" w:rsidR="00A7360D" w:rsidRPr="009F1D9D" w:rsidRDefault="00A7360D" w:rsidP="009B3ED5">
            <w:pPr>
              <w:rPr>
                <w:rFonts w:cstheme="minorHAnsi"/>
                <w:sz w:val="20"/>
                <w:szCs w:val="20"/>
              </w:rPr>
            </w:pPr>
            <w:proofErr w:type="spellStart"/>
            <w:r w:rsidRPr="009F1D9D">
              <w:rPr>
                <w:rFonts w:cstheme="minorHAnsi"/>
                <w:sz w:val="20"/>
                <w:szCs w:val="20"/>
              </w:rPr>
              <w:t>Piedro</w:t>
            </w:r>
            <w:proofErr w:type="spellEnd"/>
          </w:p>
        </w:tc>
        <w:tc>
          <w:tcPr>
            <w:tcW w:w="2035" w:type="dxa"/>
            <w:shd w:val="clear" w:color="auto" w:fill="D9D9D9" w:themeFill="background1" w:themeFillShade="D9"/>
            <w:noWrap/>
            <w:hideMark/>
          </w:tcPr>
          <w:p w14:paraId="6CC92A20"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7C621132"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593AB568"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3C4E3591"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D9D9D9" w:themeFill="background1" w:themeFillShade="D9"/>
            <w:hideMark/>
          </w:tcPr>
          <w:p w14:paraId="1F69CCE6" w14:textId="54B742FF" w:rsidR="00A7360D" w:rsidRPr="009F1D9D" w:rsidRDefault="00A7360D" w:rsidP="009B3ED5">
            <w:pPr>
              <w:rPr>
                <w:rFonts w:cstheme="minorHAnsi"/>
                <w:sz w:val="20"/>
                <w:szCs w:val="20"/>
              </w:rPr>
            </w:pPr>
            <w:r w:rsidRPr="009F1D9D">
              <w:rPr>
                <w:rFonts w:cstheme="minorHAnsi"/>
                <w:sz w:val="20"/>
                <w:szCs w:val="20"/>
              </w:rPr>
              <w:t>% Torque P1</w:t>
            </w:r>
          </w:p>
        </w:tc>
      </w:tr>
      <w:tr w:rsidR="00A7360D" w:rsidRPr="004B6C34" w14:paraId="478B0935" w14:textId="77777777" w:rsidTr="009344E2">
        <w:trPr>
          <w:trHeight w:val="20"/>
        </w:trPr>
        <w:tc>
          <w:tcPr>
            <w:tcW w:w="1077" w:type="dxa"/>
            <w:noWrap/>
            <w:hideMark/>
          </w:tcPr>
          <w:p w14:paraId="7A6A1416" w14:textId="77777777" w:rsidR="00A7360D" w:rsidRPr="009F1D9D" w:rsidRDefault="00A7360D" w:rsidP="009B3ED5">
            <w:pPr>
              <w:rPr>
                <w:rFonts w:cstheme="minorHAnsi"/>
                <w:sz w:val="20"/>
                <w:szCs w:val="20"/>
              </w:rPr>
            </w:pPr>
            <w:r w:rsidRPr="009F1D9D">
              <w:rPr>
                <w:rFonts w:cstheme="minorHAnsi"/>
                <w:sz w:val="20"/>
                <w:szCs w:val="20"/>
              </w:rPr>
              <w:t>P1</w:t>
            </w:r>
          </w:p>
        </w:tc>
        <w:tc>
          <w:tcPr>
            <w:tcW w:w="2035" w:type="dxa"/>
            <w:noWrap/>
            <w:hideMark/>
          </w:tcPr>
          <w:p w14:paraId="52917FDC" w14:textId="77777777" w:rsidR="00A7360D" w:rsidRPr="009F1D9D" w:rsidRDefault="00A7360D" w:rsidP="009B3ED5">
            <w:pPr>
              <w:rPr>
                <w:rFonts w:cstheme="minorHAnsi"/>
                <w:sz w:val="20"/>
                <w:szCs w:val="20"/>
              </w:rPr>
            </w:pPr>
            <w:r w:rsidRPr="009F1D9D">
              <w:rPr>
                <w:rFonts w:cstheme="minorHAnsi"/>
                <w:sz w:val="20"/>
                <w:szCs w:val="20"/>
              </w:rPr>
              <w:t>-5.64</w:t>
            </w:r>
          </w:p>
        </w:tc>
        <w:tc>
          <w:tcPr>
            <w:tcW w:w="1136" w:type="dxa"/>
            <w:noWrap/>
            <w:hideMark/>
          </w:tcPr>
          <w:p w14:paraId="32E2FC1B" w14:textId="77777777" w:rsidR="00A7360D" w:rsidRPr="009F1D9D" w:rsidRDefault="00A7360D" w:rsidP="009B3ED5">
            <w:pPr>
              <w:rPr>
                <w:rFonts w:cstheme="minorHAnsi"/>
                <w:sz w:val="20"/>
                <w:szCs w:val="20"/>
              </w:rPr>
            </w:pPr>
            <w:r w:rsidRPr="009F1D9D">
              <w:rPr>
                <w:rFonts w:cstheme="minorHAnsi"/>
                <w:sz w:val="20"/>
                <w:szCs w:val="20"/>
              </w:rPr>
              <w:t>0.63</w:t>
            </w:r>
          </w:p>
        </w:tc>
        <w:tc>
          <w:tcPr>
            <w:tcW w:w="1417" w:type="dxa"/>
            <w:noWrap/>
            <w:hideMark/>
          </w:tcPr>
          <w:p w14:paraId="48EE61D6" w14:textId="77777777" w:rsidR="00A7360D" w:rsidRPr="009F1D9D" w:rsidRDefault="00A7360D" w:rsidP="009B3ED5">
            <w:pPr>
              <w:rPr>
                <w:rFonts w:cstheme="minorHAnsi"/>
                <w:sz w:val="20"/>
                <w:szCs w:val="20"/>
              </w:rPr>
            </w:pPr>
            <w:r w:rsidRPr="009F1D9D">
              <w:rPr>
                <w:rFonts w:cstheme="minorHAnsi"/>
                <w:sz w:val="20"/>
                <w:szCs w:val="20"/>
              </w:rPr>
              <w:t>0.20</w:t>
            </w:r>
          </w:p>
        </w:tc>
        <w:tc>
          <w:tcPr>
            <w:tcW w:w="1568" w:type="dxa"/>
            <w:noWrap/>
            <w:hideMark/>
          </w:tcPr>
          <w:p w14:paraId="7C2C3A43" w14:textId="77777777" w:rsidR="00A7360D" w:rsidRPr="009F1D9D" w:rsidRDefault="00A7360D" w:rsidP="009B3ED5">
            <w:pPr>
              <w:rPr>
                <w:rFonts w:cstheme="minorHAnsi"/>
                <w:sz w:val="20"/>
                <w:szCs w:val="20"/>
              </w:rPr>
            </w:pPr>
            <w:r w:rsidRPr="009F1D9D">
              <w:rPr>
                <w:rFonts w:cstheme="minorHAnsi"/>
                <w:sz w:val="20"/>
                <w:szCs w:val="20"/>
              </w:rPr>
              <w:t>3.53%</w:t>
            </w:r>
          </w:p>
        </w:tc>
        <w:tc>
          <w:tcPr>
            <w:tcW w:w="1255" w:type="dxa"/>
            <w:noWrap/>
            <w:hideMark/>
          </w:tcPr>
          <w:p w14:paraId="47C40F48" w14:textId="77777777" w:rsidR="00A7360D" w:rsidRPr="009F1D9D" w:rsidRDefault="00A7360D" w:rsidP="009B3ED5">
            <w:pPr>
              <w:rPr>
                <w:rFonts w:cstheme="minorHAnsi"/>
                <w:sz w:val="20"/>
                <w:szCs w:val="20"/>
              </w:rPr>
            </w:pPr>
            <w:r w:rsidRPr="009F1D9D">
              <w:rPr>
                <w:rFonts w:cstheme="minorHAnsi"/>
                <w:sz w:val="20"/>
                <w:szCs w:val="20"/>
              </w:rPr>
              <w:t> </w:t>
            </w:r>
          </w:p>
        </w:tc>
      </w:tr>
      <w:tr w:rsidR="00A7360D" w:rsidRPr="004B6C34" w14:paraId="75F3F85D" w14:textId="77777777" w:rsidTr="009344E2">
        <w:trPr>
          <w:trHeight w:val="20"/>
        </w:trPr>
        <w:tc>
          <w:tcPr>
            <w:tcW w:w="1077" w:type="dxa"/>
            <w:noWrap/>
            <w:hideMark/>
          </w:tcPr>
          <w:p w14:paraId="3BED1E1B" w14:textId="77777777" w:rsidR="00A7360D" w:rsidRPr="009F1D9D" w:rsidRDefault="00A7360D" w:rsidP="009B3ED5">
            <w:pPr>
              <w:rPr>
                <w:rFonts w:cstheme="minorHAnsi"/>
                <w:sz w:val="20"/>
                <w:szCs w:val="20"/>
              </w:rPr>
            </w:pPr>
            <w:r w:rsidRPr="009F1D9D">
              <w:rPr>
                <w:rFonts w:cstheme="minorHAnsi"/>
                <w:sz w:val="20"/>
                <w:szCs w:val="20"/>
              </w:rPr>
              <w:t>P2</w:t>
            </w:r>
          </w:p>
        </w:tc>
        <w:tc>
          <w:tcPr>
            <w:tcW w:w="2035" w:type="dxa"/>
            <w:noWrap/>
            <w:hideMark/>
          </w:tcPr>
          <w:p w14:paraId="12A8C236" w14:textId="77777777" w:rsidR="00A7360D" w:rsidRPr="009F1D9D" w:rsidRDefault="00A7360D" w:rsidP="009B3ED5">
            <w:pPr>
              <w:rPr>
                <w:rFonts w:cstheme="minorHAnsi"/>
                <w:sz w:val="20"/>
                <w:szCs w:val="20"/>
              </w:rPr>
            </w:pPr>
            <w:r w:rsidRPr="009F1D9D">
              <w:rPr>
                <w:rFonts w:cstheme="minorHAnsi"/>
                <w:sz w:val="20"/>
                <w:szCs w:val="20"/>
              </w:rPr>
              <w:t>-8.90</w:t>
            </w:r>
          </w:p>
        </w:tc>
        <w:tc>
          <w:tcPr>
            <w:tcW w:w="1136" w:type="dxa"/>
            <w:noWrap/>
            <w:hideMark/>
          </w:tcPr>
          <w:p w14:paraId="6F2F4145" w14:textId="77777777" w:rsidR="00A7360D" w:rsidRPr="009F1D9D" w:rsidRDefault="00A7360D" w:rsidP="009B3ED5">
            <w:pPr>
              <w:rPr>
                <w:rFonts w:cstheme="minorHAnsi"/>
                <w:sz w:val="20"/>
                <w:szCs w:val="20"/>
              </w:rPr>
            </w:pPr>
            <w:r w:rsidRPr="009F1D9D">
              <w:rPr>
                <w:rFonts w:cstheme="minorHAnsi"/>
                <w:sz w:val="20"/>
                <w:szCs w:val="20"/>
              </w:rPr>
              <w:t>0.38</w:t>
            </w:r>
          </w:p>
        </w:tc>
        <w:tc>
          <w:tcPr>
            <w:tcW w:w="1417" w:type="dxa"/>
            <w:noWrap/>
            <w:hideMark/>
          </w:tcPr>
          <w:p w14:paraId="02E7E1FE" w14:textId="77777777" w:rsidR="00A7360D" w:rsidRPr="009F1D9D" w:rsidRDefault="00A7360D" w:rsidP="009B3ED5">
            <w:pPr>
              <w:rPr>
                <w:rFonts w:cstheme="minorHAnsi"/>
                <w:sz w:val="20"/>
                <w:szCs w:val="20"/>
              </w:rPr>
            </w:pPr>
            <w:r w:rsidRPr="009F1D9D">
              <w:rPr>
                <w:rFonts w:cstheme="minorHAnsi"/>
                <w:sz w:val="20"/>
                <w:szCs w:val="20"/>
              </w:rPr>
              <w:t>0.12</w:t>
            </w:r>
          </w:p>
        </w:tc>
        <w:tc>
          <w:tcPr>
            <w:tcW w:w="1568" w:type="dxa"/>
            <w:noWrap/>
            <w:hideMark/>
          </w:tcPr>
          <w:p w14:paraId="14D56C5F" w14:textId="77777777" w:rsidR="00A7360D" w:rsidRPr="009F1D9D" w:rsidRDefault="00A7360D" w:rsidP="009B3ED5">
            <w:pPr>
              <w:rPr>
                <w:rFonts w:cstheme="minorHAnsi"/>
                <w:sz w:val="20"/>
                <w:szCs w:val="20"/>
              </w:rPr>
            </w:pPr>
            <w:r w:rsidRPr="009F1D9D">
              <w:rPr>
                <w:rFonts w:cstheme="minorHAnsi"/>
                <w:sz w:val="20"/>
                <w:szCs w:val="20"/>
              </w:rPr>
              <w:t>1.35%</w:t>
            </w:r>
          </w:p>
        </w:tc>
        <w:tc>
          <w:tcPr>
            <w:tcW w:w="1255" w:type="dxa"/>
            <w:noWrap/>
            <w:hideMark/>
          </w:tcPr>
          <w:p w14:paraId="5AAB3A99" w14:textId="77777777" w:rsidR="00A7360D" w:rsidRPr="009F1D9D" w:rsidRDefault="00A7360D" w:rsidP="009B3ED5">
            <w:pPr>
              <w:rPr>
                <w:rFonts w:cstheme="minorHAnsi"/>
                <w:sz w:val="20"/>
                <w:szCs w:val="20"/>
              </w:rPr>
            </w:pPr>
            <w:r w:rsidRPr="009F1D9D">
              <w:rPr>
                <w:rFonts w:cstheme="minorHAnsi"/>
                <w:sz w:val="20"/>
                <w:szCs w:val="20"/>
              </w:rPr>
              <w:t>157.93%</w:t>
            </w:r>
          </w:p>
        </w:tc>
      </w:tr>
      <w:tr w:rsidR="00A7360D" w:rsidRPr="004B6C34" w14:paraId="29B9936A" w14:textId="77777777" w:rsidTr="009344E2">
        <w:trPr>
          <w:trHeight w:val="20"/>
        </w:trPr>
        <w:tc>
          <w:tcPr>
            <w:tcW w:w="1077" w:type="dxa"/>
            <w:noWrap/>
            <w:hideMark/>
          </w:tcPr>
          <w:p w14:paraId="2B8C007F" w14:textId="77777777" w:rsidR="00A7360D" w:rsidRPr="009F1D9D" w:rsidRDefault="00A7360D" w:rsidP="009B3ED5">
            <w:pPr>
              <w:rPr>
                <w:rFonts w:cstheme="minorHAnsi"/>
                <w:sz w:val="20"/>
                <w:szCs w:val="20"/>
              </w:rPr>
            </w:pPr>
            <w:r w:rsidRPr="009F1D9D">
              <w:rPr>
                <w:rFonts w:cstheme="minorHAnsi"/>
                <w:sz w:val="20"/>
                <w:szCs w:val="20"/>
              </w:rPr>
              <w:t>P3</w:t>
            </w:r>
          </w:p>
        </w:tc>
        <w:tc>
          <w:tcPr>
            <w:tcW w:w="2035" w:type="dxa"/>
            <w:noWrap/>
            <w:hideMark/>
          </w:tcPr>
          <w:p w14:paraId="34FBD397" w14:textId="77777777" w:rsidR="00A7360D" w:rsidRPr="009F1D9D" w:rsidRDefault="00A7360D" w:rsidP="009B3ED5">
            <w:pPr>
              <w:rPr>
                <w:rFonts w:cstheme="minorHAnsi"/>
                <w:sz w:val="20"/>
                <w:szCs w:val="20"/>
              </w:rPr>
            </w:pPr>
            <w:r w:rsidRPr="009F1D9D">
              <w:rPr>
                <w:rFonts w:cstheme="minorHAnsi"/>
                <w:sz w:val="20"/>
                <w:szCs w:val="20"/>
              </w:rPr>
              <w:t>-5.66</w:t>
            </w:r>
          </w:p>
        </w:tc>
        <w:tc>
          <w:tcPr>
            <w:tcW w:w="1136" w:type="dxa"/>
            <w:noWrap/>
            <w:hideMark/>
          </w:tcPr>
          <w:p w14:paraId="3BF11E53" w14:textId="77777777" w:rsidR="00A7360D" w:rsidRPr="009F1D9D" w:rsidRDefault="00A7360D" w:rsidP="009B3ED5">
            <w:pPr>
              <w:rPr>
                <w:rFonts w:cstheme="minorHAnsi"/>
                <w:sz w:val="20"/>
                <w:szCs w:val="20"/>
              </w:rPr>
            </w:pPr>
            <w:r w:rsidRPr="009F1D9D">
              <w:rPr>
                <w:rFonts w:cstheme="minorHAnsi"/>
                <w:sz w:val="20"/>
                <w:szCs w:val="20"/>
              </w:rPr>
              <w:t>0.18</w:t>
            </w:r>
          </w:p>
        </w:tc>
        <w:tc>
          <w:tcPr>
            <w:tcW w:w="1417" w:type="dxa"/>
            <w:noWrap/>
            <w:hideMark/>
          </w:tcPr>
          <w:p w14:paraId="2C252128" w14:textId="77777777" w:rsidR="00A7360D" w:rsidRPr="009F1D9D" w:rsidRDefault="00A7360D" w:rsidP="009B3ED5">
            <w:pPr>
              <w:rPr>
                <w:rFonts w:cstheme="minorHAnsi"/>
                <w:sz w:val="20"/>
                <w:szCs w:val="20"/>
              </w:rPr>
            </w:pPr>
            <w:r w:rsidRPr="009F1D9D">
              <w:rPr>
                <w:rFonts w:cstheme="minorHAnsi"/>
                <w:sz w:val="20"/>
                <w:szCs w:val="20"/>
              </w:rPr>
              <w:t>0.06</w:t>
            </w:r>
          </w:p>
        </w:tc>
        <w:tc>
          <w:tcPr>
            <w:tcW w:w="1568" w:type="dxa"/>
            <w:noWrap/>
            <w:hideMark/>
          </w:tcPr>
          <w:p w14:paraId="2775CE8E" w14:textId="77777777" w:rsidR="00A7360D" w:rsidRPr="009F1D9D" w:rsidRDefault="00A7360D" w:rsidP="009B3ED5">
            <w:pPr>
              <w:rPr>
                <w:rFonts w:cstheme="minorHAnsi"/>
                <w:sz w:val="20"/>
                <w:szCs w:val="20"/>
              </w:rPr>
            </w:pPr>
            <w:r w:rsidRPr="009F1D9D">
              <w:rPr>
                <w:rFonts w:cstheme="minorHAnsi"/>
                <w:sz w:val="20"/>
                <w:szCs w:val="20"/>
              </w:rPr>
              <w:t>1.06%</w:t>
            </w:r>
          </w:p>
        </w:tc>
        <w:tc>
          <w:tcPr>
            <w:tcW w:w="1255" w:type="dxa"/>
            <w:noWrap/>
            <w:hideMark/>
          </w:tcPr>
          <w:p w14:paraId="6D81DAF3" w14:textId="77777777" w:rsidR="00A7360D" w:rsidRPr="009F1D9D" w:rsidRDefault="00A7360D" w:rsidP="009B3ED5">
            <w:pPr>
              <w:rPr>
                <w:rFonts w:cstheme="minorHAnsi"/>
                <w:sz w:val="20"/>
                <w:szCs w:val="20"/>
              </w:rPr>
            </w:pPr>
            <w:r w:rsidRPr="009F1D9D">
              <w:rPr>
                <w:rFonts w:cstheme="minorHAnsi"/>
                <w:sz w:val="20"/>
                <w:szCs w:val="20"/>
              </w:rPr>
              <w:t>100.39%</w:t>
            </w:r>
          </w:p>
        </w:tc>
      </w:tr>
      <w:tr w:rsidR="00A7360D" w:rsidRPr="004B6C34" w14:paraId="79B4BD1B" w14:textId="77777777" w:rsidTr="009344E2">
        <w:trPr>
          <w:trHeight w:val="20"/>
        </w:trPr>
        <w:tc>
          <w:tcPr>
            <w:tcW w:w="1077" w:type="dxa"/>
            <w:noWrap/>
            <w:hideMark/>
          </w:tcPr>
          <w:p w14:paraId="4F591C27" w14:textId="77777777" w:rsidR="00A7360D" w:rsidRPr="009F1D9D" w:rsidRDefault="00A7360D" w:rsidP="009B3ED5">
            <w:pPr>
              <w:rPr>
                <w:rFonts w:cstheme="minorHAnsi"/>
                <w:sz w:val="20"/>
                <w:szCs w:val="20"/>
              </w:rPr>
            </w:pPr>
            <w:r w:rsidRPr="009F1D9D">
              <w:rPr>
                <w:rFonts w:cstheme="minorHAnsi"/>
                <w:sz w:val="20"/>
                <w:szCs w:val="20"/>
              </w:rPr>
              <w:t>P4</w:t>
            </w:r>
          </w:p>
        </w:tc>
        <w:tc>
          <w:tcPr>
            <w:tcW w:w="2035" w:type="dxa"/>
            <w:noWrap/>
            <w:hideMark/>
          </w:tcPr>
          <w:p w14:paraId="2899EB6C" w14:textId="77777777" w:rsidR="00A7360D" w:rsidRPr="009F1D9D" w:rsidRDefault="00A7360D" w:rsidP="009B3ED5">
            <w:pPr>
              <w:rPr>
                <w:rFonts w:cstheme="minorHAnsi"/>
                <w:sz w:val="20"/>
                <w:szCs w:val="20"/>
              </w:rPr>
            </w:pPr>
            <w:r w:rsidRPr="009F1D9D">
              <w:rPr>
                <w:rFonts w:cstheme="minorHAnsi"/>
                <w:sz w:val="20"/>
                <w:szCs w:val="20"/>
              </w:rPr>
              <w:t>-6.90</w:t>
            </w:r>
          </w:p>
        </w:tc>
        <w:tc>
          <w:tcPr>
            <w:tcW w:w="1136" w:type="dxa"/>
            <w:noWrap/>
            <w:hideMark/>
          </w:tcPr>
          <w:p w14:paraId="33E94D40" w14:textId="77777777" w:rsidR="00A7360D" w:rsidRPr="009F1D9D" w:rsidRDefault="00A7360D" w:rsidP="009B3ED5">
            <w:pPr>
              <w:rPr>
                <w:rFonts w:cstheme="minorHAnsi"/>
                <w:sz w:val="20"/>
                <w:szCs w:val="20"/>
              </w:rPr>
            </w:pPr>
            <w:r w:rsidRPr="009F1D9D">
              <w:rPr>
                <w:rFonts w:cstheme="minorHAnsi"/>
                <w:sz w:val="20"/>
                <w:szCs w:val="20"/>
              </w:rPr>
              <w:t>0.29</w:t>
            </w:r>
          </w:p>
        </w:tc>
        <w:tc>
          <w:tcPr>
            <w:tcW w:w="1417" w:type="dxa"/>
            <w:noWrap/>
            <w:hideMark/>
          </w:tcPr>
          <w:p w14:paraId="184560E0" w14:textId="77777777" w:rsidR="00A7360D" w:rsidRPr="009F1D9D" w:rsidRDefault="00A7360D" w:rsidP="009B3ED5">
            <w:pPr>
              <w:rPr>
                <w:rFonts w:cstheme="minorHAnsi"/>
                <w:sz w:val="20"/>
                <w:szCs w:val="20"/>
              </w:rPr>
            </w:pPr>
            <w:r w:rsidRPr="009F1D9D">
              <w:rPr>
                <w:rFonts w:cstheme="minorHAnsi"/>
                <w:sz w:val="20"/>
                <w:szCs w:val="20"/>
              </w:rPr>
              <w:t>0.09</w:t>
            </w:r>
          </w:p>
        </w:tc>
        <w:tc>
          <w:tcPr>
            <w:tcW w:w="1568" w:type="dxa"/>
            <w:noWrap/>
            <w:hideMark/>
          </w:tcPr>
          <w:p w14:paraId="38A235EF" w14:textId="77777777" w:rsidR="00A7360D" w:rsidRPr="009F1D9D" w:rsidRDefault="00A7360D" w:rsidP="009B3ED5">
            <w:pPr>
              <w:rPr>
                <w:rFonts w:cstheme="minorHAnsi"/>
                <w:sz w:val="20"/>
                <w:szCs w:val="20"/>
              </w:rPr>
            </w:pPr>
            <w:r w:rsidRPr="009F1D9D">
              <w:rPr>
                <w:rFonts w:cstheme="minorHAnsi"/>
                <w:sz w:val="20"/>
                <w:szCs w:val="20"/>
              </w:rPr>
              <w:t>1.30%</w:t>
            </w:r>
          </w:p>
        </w:tc>
        <w:tc>
          <w:tcPr>
            <w:tcW w:w="1255" w:type="dxa"/>
            <w:noWrap/>
            <w:hideMark/>
          </w:tcPr>
          <w:p w14:paraId="41FBF362" w14:textId="77777777" w:rsidR="00A7360D" w:rsidRPr="009F1D9D" w:rsidRDefault="00A7360D" w:rsidP="009B3ED5">
            <w:pPr>
              <w:rPr>
                <w:rFonts w:cstheme="minorHAnsi"/>
                <w:sz w:val="20"/>
                <w:szCs w:val="20"/>
              </w:rPr>
            </w:pPr>
            <w:r w:rsidRPr="009F1D9D">
              <w:rPr>
                <w:rFonts w:cstheme="minorHAnsi"/>
                <w:sz w:val="20"/>
                <w:szCs w:val="20"/>
              </w:rPr>
              <w:t>122.45%</w:t>
            </w:r>
          </w:p>
        </w:tc>
      </w:tr>
      <w:tr w:rsidR="00A7360D" w:rsidRPr="004B6C34" w14:paraId="546A3FA9" w14:textId="77777777" w:rsidTr="009344E2">
        <w:trPr>
          <w:trHeight w:val="20"/>
        </w:trPr>
        <w:tc>
          <w:tcPr>
            <w:tcW w:w="1077" w:type="dxa"/>
            <w:shd w:val="clear" w:color="auto" w:fill="D9D9D9" w:themeFill="background1" w:themeFillShade="D9"/>
            <w:noWrap/>
            <w:hideMark/>
          </w:tcPr>
          <w:p w14:paraId="25C7B217" w14:textId="77777777" w:rsidR="00A7360D" w:rsidRPr="009F1D9D" w:rsidRDefault="00A7360D" w:rsidP="009B3ED5">
            <w:pPr>
              <w:rPr>
                <w:rFonts w:cstheme="minorHAnsi"/>
                <w:sz w:val="20"/>
                <w:szCs w:val="20"/>
              </w:rPr>
            </w:pPr>
            <w:r w:rsidRPr="009F1D9D">
              <w:rPr>
                <w:rFonts w:cstheme="minorHAnsi"/>
                <w:sz w:val="20"/>
                <w:szCs w:val="20"/>
              </w:rPr>
              <w:t>Kicker</w:t>
            </w:r>
          </w:p>
        </w:tc>
        <w:tc>
          <w:tcPr>
            <w:tcW w:w="2035" w:type="dxa"/>
            <w:shd w:val="clear" w:color="auto" w:fill="D9D9D9" w:themeFill="background1" w:themeFillShade="D9"/>
            <w:noWrap/>
            <w:hideMark/>
          </w:tcPr>
          <w:p w14:paraId="7907EACD"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3FC7C17E"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6D56E4E6"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39983B80"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D9D9D9" w:themeFill="background1" w:themeFillShade="D9"/>
            <w:hideMark/>
          </w:tcPr>
          <w:p w14:paraId="202F5F5D" w14:textId="77777777" w:rsidR="00A7360D" w:rsidRPr="009F1D9D" w:rsidRDefault="00A7360D" w:rsidP="009B3ED5">
            <w:pPr>
              <w:rPr>
                <w:rFonts w:cstheme="minorHAnsi"/>
                <w:sz w:val="20"/>
                <w:szCs w:val="20"/>
              </w:rPr>
            </w:pPr>
            <w:r w:rsidRPr="009F1D9D">
              <w:rPr>
                <w:rFonts w:cstheme="minorHAnsi"/>
                <w:sz w:val="20"/>
                <w:szCs w:val="20"/>
              </w:rPr>
              <w:t>% Torque of N1, P2</w:t>
            </w:r>
          </w:p>
        </w:tc>
      </w:tr>
      <w:tr w:rsidR="002D4765" w:rsidRPr="004B6C34" w14:paraId="2742CE9E" w14:textId="77777777" w:rsidTr="009344E2">
        <w:trPr>
          <w:trHeight w:val="20"/>
        </w:trPr>
        <w:tc>
          <w:tcPr>
            <w:tcW w:w="1077" w:type="dxa"/>
            <w:vMerge w:val="restart"/>
            <w:noWrap/>
            <w:hideMark/>
          </w:tcPr>
          <w:p w14:paraId="0B191E2C" w14:textId="77777777" w:rsidR="002D4765" w:rsidRPr="009F1D9D" w:rsidRDefault="002D4765" w:rsidP="009B3ED5">
            <w:pPr>
              <w:rPr>
                <w:rFonts w:cstheme="minorHAnsi"/>
                <w:sz w:val="20"/>
                <w:szCs w:val="20"/>
              </w:rPr>
            </w:pPr>
            <w:r w:rsidRPr="009F1D9D">
              <w:rPr>
                <w:rFonts w:cstheme="minorHAnsi"/>
                <w:sz w:val="20"/>
                <w:szCs w:val="20"/>
              </w:rPr>
              <w:t>SRB</w:t>
            </w:r>
          </w:p>
        </w:tc>
        <w:tc>
          <w:tcPr>
            <w:tcW w:w="2035" w:type="dxa"/>
            <w:vMerge w:val="restart"/>
            <w:noWrap/>
            <w:hideMark/>
          </w:tcPr>
          <w:p w14:paraId="5DA7476A" w14:textId="77777777" w:rsidR="002D4765" w:rsidRPr="009F1D9D" w:rsidRDefault="002D4765" w:rsidP="009B3ED5">
            <w:pPr>
              <w:rPr>
                <w:rFonts w:cstheme="minorHAnsi"/>
                <w:sz w:val="20"/>
                <w:szCs w:val="20"/>
              </w:rPr>
            </w:pPr>
            <w:r w:rsidRPr="009F1D9D">
              <w:rPr>
                <w:rFonts w:cstheme="minorHAnsi"/>
                <w:sz w:val="20"/>
                <w:szCs w:val="20"/>
              </w:rPr>
              <w:t>-2.06</w:t>
            </w:r>
          </w:p>
        </w:tc>
        <w:tc>
          <w:tcPr>
            <w:tcW w:w="1136" w:type="dxa"/>
            <w:vMerge w:val="restart"/>
            <w:noWrap/>
            <w:hideMark/>
          </w:tcPr>
          <w:p w14:paraId="756B87A5" w14:textId="77777777" w:rsidR="002D4765" w:rsidRPr="009F1D9D" w:rsidRDefault="002D4765" w:rsidP="009B3ED5">
            <w:pPr>
              <w:rPr>
                <w:rFonts w:cstheme="minorHAnsi"/>
                <w:sz w:val="20"/>
                <w:szCs w:val="20"/>
              </w:rPr>
            </w:pPr>
            <w:r w:rsidRPr="009F1D9D">
              <w:rPr>
                <w:rFonts w:cstheme="minorHAnsi"/>
                <w:sz w:val="20"/>
                <w:szCs w:val="20"/>
              </w:rPr>
              <w:t>0.15</w:t>
            </w:r>
          </w:p>
        </w:tc>
        <w:tc>
          <w:tcPr>
            <w:tcW w:w="1417" w:type="dxa"/>
            <w:vMerge w:val="restart"/>
            <w:noWrap/>
            <w:hideMark/>
          </w:tcPr>
          <w:p w14:paraId="393FB27D" w14:textId="77777777" w:rsidR="002D4765" w:rsidRPr="009F1D9D" w:rsidRDefault="002D4765" w:rsidP="009B3ED5">
            <w:pPr>
              <w:rPr>
                <w:rFonts w:cstheme="minorHAnsi"/>
                <w:sz w:val="20"/>
                <w:szCs w:val="20"/>
              </w:rPr>
            </w:pPr>
            <w:r w:rsidRPr="009F1D9D">
              <w:rPr>
                <w:rFonts w:cstheme="minorHAnsi"/>
                <w:sz w:val="20"/>
                <w:szCs w:val="20"/>
              </w:rPr>
              <w:t>0.08</w:t>
            </w:r>
          </w:p>
        </w:tc>
        <w:tc>
          <w:tcPr>
            <w:tcW w:w="1568" w:type="dxa"/>
            <w:vMerge w:val="restart"/>
            <w:noWrap/>
            <w:hideMark/>
          </w:tcPr>
          <w:p w14:paraId="5BAF2E77" w14:textId="77777777" w:rsidR="002D4765" w:rsidRPr="009F1D9D" w:rsidRDefault="002D4765" w:rsidP="009B3ED5">
            <w:pPr>
              <w:rPr>
                <w:rFonts w:cstheme="minorHAnsi"/>
                <w:sz w:val="20"/>
                <w:szCs w:val="20"/>
              </w:rPr>
            </w:pPr>
            <w:r w:rsidRPr="009F1D9D">
              <w:rPr>
                <w:rFonts w:cstheme="minorHAnsi"/>
                <w:sz w:val="20"/>
                <w:szCs w:val="20"/>
              </w:rPr>
              <w:t>3.89%</w:t>
            </w:r>
          </w:p>
        </w:tc>
        <w:tc>
          <w:tcPr>
            <w:tcW w:w="1255" w:type="dxa"/>
            <w:noWrap/>
            <w:hideMark/>
          </w:tcPr>
          <w:p w14:paraId="6A9668E3" w14:textId="77777777" w:rsidR="002D4765" w:rsidRPr="009F1D9D" w:rsidRDefault="002D4765" w:rsidP="009B3ED5">
            <w:pPr>
              <w:rPr>
                <w:rFonts w:cstheme="minorHAnsi"/>
                <w:sz w:val="20"/>
                <w:szCs w:val="20"/>
              </w:rPr>
            </w:pPr>
            <w:r w:rsidRPr="009F1D9D">
              <w:rPr>
                <w:rFonts w:cstheme="minorHAnsi"/>
                <w:sz w:val="20"/>
                <w:szCs w:val="20"/>
              </w:rPr>
              <w:t>32.44%</w:t>
            </w:r>
          </w:p>
        </w:tc>
      </w:tr>
      <w:tr w:rsidR="002D4765" w:rsidRPr="004B6C34" w14:paraId="07AB4C70" w14:textId="77777777" w:rsidTr="009344E2">
        <w:trPr>
          <w:trHeight w:val="20"/>
        </w:trPr>
        <w:tc>
          <w:tcPr>
            <w:tcW w:w="1077" w:type="dxa"/>
            <w:vMerge/>
            <w:noWrap/>
            <w:hideMark/>
          </w:tcPr>
          <w:p w14:paraId="48FD4A6E" w14:textId="77777777" w:rsidR="002D4765" w:rsidRPr="009F1D9D" w:rsidRDefault="002D4765" w:rsidP="009B3ED5">
            <w:pPr>
              <w:rPr>
                <w:rFonts w:cstheme="minorHAnsi"/>
                <w:sz w:val="20"/>
                <w:szCs w:val="20"/>
              </w:rPr>
            </w:pPr>
          </w:p>
        </w:tc>
        <w:tc>
          <w:tcPr>
            <w:tcW w:w="2035" w:type="dxa"/>
            <w:vMerge/>
            <w:noWrap/>
            <w:hideMark/>
          </w:tcPr>
          <w:p w14:paraId="381D3F4B" w14:textId="77777777" w:rsidR="002D4765" w:rsidRPr="009F1D9D" w:rsidRDefault="002D4765" w:rsidP="009B3ED5">
            <w:pPr>
              <w:rPr>
                <w:rFonts w:cstheme="minorHAnsi"/>
                <w:sz w:val="20"/>
                <w:szCs w:val="20"/>
              </w:rPr>
            </w:pPr>
          </w:p>
        </w:tc>
        <w:tc>
          <w:tcPr>
            <w:tcW w:w="1136" w:type="dxa"/>
            <w:vMerge/>
            <w:noWrap/>
            <w:hideMark/>
          </w:tcPr>
          <w:p w14:paraId="5511F836" w14:textId="77777777" w:rsidR="002D4765" w:rsidRPr="009F1D9D" w:rsidRDefault="002D4765" w:rsidP="009B3ED5">
            <w:pPr>
              <w:rPr>
                <w:rFonts w:cstheme="minorHAnsi"/>
                <w:sz w:val="20"/>
                <w:szCs w:val="20"/>
              </w:rPr>
            </w:pPr>
          </w:p>
        </w:tc>
        <w:tc>
          <w:tcPr>
            <w:tcW w:w="1417" w:type="dxa"/>
            <w:vMerge/>
            <w:noWrap/>
            <w:hideMark/>
          </w:tcPr>
          <w:p w14:paraId="2D6C12E6" w14:textId="77777777" w:rsidR="002D4765" w:rsidRPr="009F1D9D" w:rsidRDefault="002D4765" w:rsidP="009B3ED5">
            <w:pPr>
              <w:rPr>
                <w:rFonts w:cstheme="minorHAnsi"/>
                <w:sz w:val="20"/>
                <w:szCs w:val="20"/>
              </w:rPr>
            </w:pPr>
          </w:p>
        </w:tc>
        <w:tc>
          <w:tcPr>
            <w:tcW w:w="1568" w:type="dxa"/>
            <w:vMerge/>
            <w:noWrap/>
            <w:hideMark/>
          </w:tcPr>
          <w:p w14:paraId="261DCEE2" w14:textId="77777777" w:rsidR="002D4765" w:rsidRPr="009F1D9D" w:rsidRDefault="002D4765" w:rsidP="009B3ED5">
            <w:pPr>
              <w:rPr>
                <w:rFonts w:cstheme="minorHAnsi"/>
                <w:sz w:val="20"/>
                <w:szCs w:val="20"/>
              </w:rPr>
            </w:pPr>
          </w:p>
        </w:tc>
        <w:tc>
          <w:tcPr>
            <w:tcW w:w="1255" w:type="dxa"/>
            <w:noWrap/>
            <w:hideMark/>
          </w:tcPr>
          <w:p w14:paraId="609678F6" w14:textId="77777777" w:rsidR="002D4765" w:rsidRPr="009F1D9D" w:rsidRDefault="002D4765" w:rsidP="009B3ED5">
            <w:pPr>
              <w:rPr>
                <w:rFonts w:cstheme="minorHAnsi"/>
                <w:sz w:val="20"/>
                <w:szCs w:val="20"/>
              </w:rPr>
            </w:pPr>
            <w:r w:rsidRPr="009F1D9D">
              <w:rPr>
                <w:rFonts w:cstheme="minorHAnsi"/>
                <w:sz w:val="20"/>
                <w:szCs w:val="20"/>
              </w:rPr>
              <w:t>36.47%</w:t>
            </w:r>
          </w:p>
        </w:tc>
      </w:tr>
      <w:tr w:rsidR="00750827" w:rsidRPr="004B6C34" w14:paraId="1B5071A3" w14:textId="77777777" w:rsidTr="0025641B">
        <w:trPr>
          <w:trHeight w:val="20"/>
        </w:trPr>
        <w:tc>
          <w:tcPr>
            <w:tcW w:w="8488" w:type="dxa"/>
            <w:gridSpan w:val="6"/>
            <w:shd w:val="clear" w:color="auto" w:fill="D9D9D9" w:themeFill="background1" w:themeFillShade="D9"/>
            <w:noWrap/>
          </w:tcPr>
          <w:p w14:paraId="3D30FC6B" w14:textId="4CF0FDCA" w:rsidR="00750827" w:rsidRPr="009344E2" w:rsidRDefault="00750827" w:rsidP="009344E2">
            <w:pPr>
              <w:jc w:val="center"/>
              <w:rPr>
                <w:rFonts w:cstheme="minorHAnsi"/>
                <w:b/>
                <w:bCs/>
                <w:sz w:val="20"/>
                <w:szCs w:val="20"/>
              </w:rPr>
            </w:pPr>
            <w:r w:rsidRPr="009344E2">
              <w:rPr>
                <w:rFonts w:cstheme="minorHAnsi"/>
                <w:b/>
                <w:bCs/>
                <w:sz w:val="20"/>
                <w:szCs w:val="20"/>
              </w:rPr>
              <w:t>Ankle Eversion</w:t>
            </w:r>
          </w:p>
        </w:tc>
      </w:tr>
      <w:tr w:rsidR="00A7360D" w:rsidRPr="004B6C34" w14:paraId="2EE25307" w14:textId="77777777" w:rsidTr="009344E2">
        <w:trPr>
          <w:trHeight w:val="20"/>
        </w:trPr>
        <w:tc>
          <w:tcPr>
            <w:tcW w:w="1077" w:type="dxa"/>
            <w:shd w:val="clear" w:color="auto" w:fill="D9D9D9" w:themeFill="background1" w:themeFillShade="D9"/>
            <w:noWrap/>
            <w:hideMark/>
          </w:tcPr>
          <w:p w14:paraId="3A9C163D" w14:textId="77777777" w:rsidR="00A7360D" w:rsidRPr="009F1D9D" w:rsidRDefault="00A7360D" w:rsidP="009B3ED5">
            <w:pPr>
              <w:rPr>
                <w:rFonts w:cstheme="minorHAnsi"/>
                <w:sz w:val="20"/>
                <w:szCs w:val="20"/>
              </w:rPr>
            </w:pPr>
            <w:proofErr w:type="spellStart"/>
            <w:r w:rsidRPr="009F1D9D">
              <w:rPr>
                <w:rFonts w:cstheme="minorHAnsi"/>
                <w:sz w:val="20"/>
                <w:szCs w:val="20"/>
              </w:rPr>
              <w:t>Nimco</w:t>
            </w:r>
            <w:proofErr w:type="spellEnd"/>
          </w:p>
        </w:tc>
        <w:tc>
          <w:tcPr>
            <w:tcW w:w="2035" w:type="dxa"/>
            <w:shd w:val="clear" w:color="auto" w:fill="D9D9D9" w:themeFill="background1" w:themeFillShade="D9"/>
            <w:hideMark/>
          </w:tcPr>
          <w:p w14:paraId="110DEBF8"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5E223959"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61FEE445"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0A881C36"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D9D9D9" w:themeFill="background1" w:themeFillShade="D9"/>
            <w:noWrap/>
            <w:hideMark/>
          </w:tcPr>
          <w:p w14:paraId="22AF01BC" w14:textId="5BD2C48E" w:rsidR="00A7360D" w:rsidRPr="009F1D9D" w:rsidRDefault="003E7BAF" w:rsidP="009B3ED5">
            <w:pPr>
              <w:rPr>
                <w:rFonts w:cstheme="minorHAnsi"/>
                <w:sz w:val="20"/>
                <w:szCs w:val="20"/>
              </w:rPr>
            </w:pPr>
            <w:r w:rsidRPr="009F1D9D">
              <w:rPr>
                <w:rFonts w:cstheme="minorHAnsi"/>
                <w:sz w:val="20"/>
                <w:szCs w:val="20"/>
              </w:rPr>
              <w:t> % Torque N1</w:t>
            </w:r>
          </w:p>
        </w:tc>
      </w:tr>
      <w:tr w:rsidR="00A7360D" w:rsidRPr="004B6C34" w14:paraId="316FE1F6" w14:textId="77777777" w:rsidTr="009344E2">
        <w:trPr>
          <w:trHeight w:val="20"/>
        </w:trPr>
        <w:tc>
          <w:tcPr>
            <w:tcW w:w="1077" w:type="dxa"/>
            <w:noWrap/>
            <w:hideMark/>
          </w:tcPr>
          <w:p w14:paraId="3B980331" w14:textId="77777777" w:rsidR="00A7360D" w:rsidRPr="009F1D9D" w:rsidRDefault="00A7360D" w:rsidP="009B3ED5">
            <w:pPr>
              <w:rPr>
                <w:rFonts w:cstheme="minorHAnsi"/>
                <w:sz w:val="20"/>
                <w:szCs w:val="20"/>
              </w:rPr>
            </w:pPr>
            <w:r w:rsidRPr="009F1D9D">
              <w:rPr>
                <w:rFonts w:cstheme="minorHAnsi"/>
                <w:sz w:val="20"/>
                <w:szCs w:val="20"/>
              </w:rPr>
              <w:t>N1</w:t>
            </w:r>
          </w:p>
        </w:tc>
        <w:tc>
          <w:tcPr>
            <w:tcW w:w="2035" w:type="dxa"/>
            <w:noWrap/>
            <w:hideMark/>
          </w:tcPr>
          <w:p w14:paraId="51BF4BDC" w14:textId="77777777" w:rsidR="00A7360D" w:rsidRPr="009F1D9D" w:rsidRDefault="00A7360D" w:rsidP="009B3ED5">
            <w:pPr>
              <w:rPr>
                <w:rFonts w:cstheme="minorHAnsi"/>
                <w:sz w:val="20"/>
                <w:szCs w:val="20"/>
              </w:rPr>
            </w:pPr>
            <w:r w:rsidRPr="009F1D9D">
              <w:rPr>
                <w:rFonts w:cstheme="minorHAnsi"/>
                <w:sz w:val="20"/>
                <w:szCs w:val="20"/>
              </w:rPr>
              <w:t>5.42</w:t>
            </w:r>
          </w:p>
        </w:tc>
        <w:tc>
          <w:tcPr>
            <w:tcW w:w="1136" w:type="dxa"/>
            <w:noWrap/>
            <w:hideMark/>
          </w:tcPr>
          <w:p w14:paraId="32CE27B1" w14:textId="77777777" w:rsidR="00A7360D" w:rsidRPr="009F1D9D" w:rsidRDefault="00A7360D" w:rsidP="009B3ED5">
            <w:pPr>
              <w:rPr>
                <w:rFonts w:cstheme="minorHAnsi"/>
                <w:sz w:val="20"/>
                <w:szCs w:val="20"/>
              </w:rPr>
            </w:pPr>
            <w:r w:rsidRPr="009F1D9D">
              <w:rPr>
                <w:rFonts w:cstheme="minorHAnsi"/>
                <w:sz w:val="20"/>
                <w:szCs w:val="20"/>
              </w:rPr>
              <w:t>0.25</w:t>
            </w:r>
          </w:p>
        </w:tc>
        <w:tc>
          <w:tcPr>
            <w:tcW w:w="1417" w:type="dxa"/>
            <w:noWrap/>
            <w:hideMark/>
          </w:tcPr>
          <w:p w14:paraId="29D572F1" w14:textId="77777777" w:rsidR="00A7360D" w:rsidRPr="009F1D9D" w:rsidRDefault="00A7360D" w:rsidP="009B3ED5">
            <w:pPr>
              <w:rPr>
                <w:rFonts w:cstheme="minorHAnsi"/>
                <w:sz w:val="20"/>
                <w:szCs w:val="20"/>
              </w:rPr>
            </w:pPr>
            <w:r w:rsidRPr="009F1D9D">
              <w:rPr>
                <w:rFonts w:cstheme="minorHAnsi"/>
                <w:sz w:val="20"/>
                <w:szCs w:val="20"/>
              </w:rPr>
              <w:t>0.06</w:t>
            </w:r>
          </w:p>
        </w:tc>
        <w:tc>
          <w:tcPr>
            <w:tcW w:w="1568" w:type="dxa"/>
            <w:noWrap/>
            <w:hideMark/>
          </w:tcPr>
          <w:p w14:paraId="7CA73F85" w14:textId="77777777" w:rsidR="00A7360D" w:rsidRPr="009F1D9D" w:rsidRDefault="00A7360D" w:rsidP="009B3ED5">
            <w:pPr>
              <w:rPr>
                <w:rFonts w:cstheme="minorHAnsi"/>
                <w:sz w:val="20"/>
                <w:szCs w:val="20"/>
              </w:rPr>
            </w:pPr>
            <w:r w:rsidRPr="009F1D9D">
              <w:rPr>
                <w:rFonts w:cstheme="minorHAnsi"/>
                <w:sz w:val="20"/>
                <w:szCs w:val="20"/>
              </w:rPr>
              <w:t>1.06%</w:t>
            </w:r>
          </w:p>
        </w:tc>
        <w:tc>
          <w:tcPr>
            <w:tcW w:w="1255" w:type="dxa"/>
            <w:shd w:val="clear" w:color="auto" w:fill="D9D9D9" w:themeFill="background1" w:themeFillShade="D9"/>
            <w:noWrap/>
            <w:hideMark/>
          </w:tcPr>
          <w:p w14:paraId="373CC575" w14:textId="77777777" w:rsidR="00A7360D" w:rsidRPr="009F1D9D" w:rsidRDefault="00A7360D" w:rsidP="009B3ED5">
            <w:pPr>
              <w:rPr>
                <w:rFonts w:cstheme="minorHAnsi"/>
                <w:sz w:val="20"/>
                <w:szCs w:val="20"/>
              </w:rPr>
            </w:pPr>
            <w:r w:rsidRPr="009F1D9D">
              <w:rPr>
                <w:rFonts w:cstheme="minorHAnsi"/>
                <w:sz w:val="20"/>
                <w:szCs w:val="20"/>
              </w:rPr>
              <w:t> </w:t>
            </w:r>
          </w:p>
        </w:tc>
      </w:tr>
      <w:tr w:rsidR="00A7360D" w:rsidRPr="004B6C34" w14:paraId="2048FF82" w14:textId="77777777" w:rsidTr="009344E2">
        <w:trPr>
          <w:trHeight w:val="20"/>
        </w:trPr>
        <w:tc>
          <w:tcPr>
            <w:tcW w:w="1077" w:type="dxa"/>
            <w:noWrap/>
            <w:hideMark/>
          </w:tcPr>
          <w:p w14:paraId="2C3C66A5" w14:textId="77777777" w:rsidR="00A7360D" w:rsidRPr="009F1D9D" w:rsidRDefault="00A7360D" w:rsidP="009B3ED5">
            <w:pPr>
              <w:rPr>
                <w:rFonts w:cstheme="minorHAnsi"/>
                <w:sz w:val="20"/>
                <w:szCs w:val="20"/>
              </w:rPr>
            </w:pPr>
            <w:r w:rsidRPr="009F1D9D">
              <w:rPr>
                <w:rFonts w:cstheme="minorHAnsi"/>
                <w:sz w:val="20"/>
                <w:szCs w:val="20"/>
              </w:rPr>
              <w:t>N2</w:t>
            </w:r>
          </w:p>
        </w:tc>
        <w:tc>
          <w:tcPr>
            <w:tcW w:w="2035" w:type="dxa"/>
            <w:noWrap/>
            <w:hideMark/>
          </w:tcPr>
          <w:p w14:paraId="243A9E56" w14:textId="77777777" w:rsidR="00A7360D" w:rsidRPr="009F1D9D" w:rsidRDefault="00A7360D" w:rsidP="009B3ED5">
            <w:pPr>
              <w:rPr>
                <w:rFonts w:cstheme="minorHAnsi"/>
                <w:sz w:val="20"/>
                <w:szCs w:val="20"/>
              </w:rPr>
            </w:pPr>
            <w:r w:rsidRPr="009F1D9D">
              <w:rPr>
                <w:rFonts w:cstheme="minorHAnsi"/>
                <w:sz w:val="20"/>
                <w:szCs w:val="20"/>
              </w:rPr>
              <w:t>11.70</w:t>
            </w:r>
          </w:p>
        </w:tc>
        <w:tc>
          <w:tcPr>
            <w:tcW w:w="1136" w:type="dxa"/>
            <w:noWrap/>
            <w:hideMark/>
          </w:tcPr>
          <w:p w14:paraId="77D90D46" w14:textId="77777777" w:rsidR="00A7360D" w:rsidRPr="009F1D9D" w:rsidRDefault="00A7360D" w:rsidP="009B3ED5">
            <w:pPr>
              <w:rPr>
                <w:rFonts w:cstheme="minorHAnsi"/>
                <w:sz w:val="20"/>
                <w:szCs w:val="20"/>
              </w:rPr>
            </w:pPr>
            <w:r w:rsidRPr="009F1D9D">
              <w:rPr>
                <w:rFonts w:cstheme="minorHAnsi"/>
                <w:sz w:val="20"/>
                <w:szCs w:val="20"/>
              </w:rPr>
              <w:t>0.46</w:t>
            </w:r>
          </w:p>
        </w:tc>
        <w:tc>
          <w:tcPr>
            <w:tcW w:w="1417" w:type="dxa"/>
            <w:noWrap/>
            <w:hideMark/>
          </w:tcPr>
          <w:p w14:paraId="5CDF33EF" w14:textId="77777777" w:rsidR="00A7360D" w:rsidRPr="009F1D9D" w:rsidRDefault="00A7360D" w:rsidP="009B3ED5">
            <w:pPr>
              <w:rPr>
                <w:rFonts w:cstheme="minorHAnsi"/>
                <w:sz w:val="20"/>
                <w:szCs w:val="20"/>
              </w:rPr>
            </w:pPr>
            <w:r w:rsidRPr="009F1D9D">
              <w:rPr>
                <w:rFonts w:cstheme="minorHAnsi"/>
                <w:sz w:val="20"/>
                <w:szCs w:val="20"/>
              </w:rPr>
              <w:t>0.15</w:t>
            </w:r>
          </w:p>
        </w:tc>
        <w:tc>
          <w:tcPr>
            <w:tcW w:w="1568" w:type="dxa"/>
            <w:noWrap/>
            <w:hideMark/>
          </w:tcPr>
          <w:p w14:paraId="79D83B40" w14:textId="77777777" w:rsidR="00A7360D" w:rsidRPr="009F1D9D" w:rsidRDefault="00A7360D" w:rsidP="009B3ED5">
            <w:pPr>
              <w:rPr>
                <w:rFonts w:cstheme="minorHAnsi"/>
                <w:sz w:val="20"/>
                <w:szCs w:val="20"/>
              </w:rPr>
            </w:pPr>
            <w:r w:rsidRPr="009F1D9D">
              <w:rPr>
                <w:rFonts w:cstheme="minorHAnsi"/>
                <w:sz w:val="20"/>
                <w:szCs w:val="20"/>
              </w:rPr>
              <w:t>1.28%</w:t>
            </w:r>
          </w:p>
        </w:tc>
        <w:tc>
          <w:tcPr>
            <w:tcW w:w="1255" w:type="dxa"/>
            <w:noWrap/>
            <w:hideMark/>
          </w:tcPr>
          <w:p w14:paraId="776607DF" w14:textId="77777777" w:rsidR="00A7360D" w:rsidRPr="009F1D9D" w:rsidRDefault="00A7360D" w:rsidP="009B3ED5">
            <w:pPr>
              <w:rPr>
                <w:rFonts w:cstheme="minorHAnsi"/>
                <w:sz w:val="20"/>
                <w:szCs w:val="20"/>
              </w:rPr>
            </w:pPr>
            <w:r w:rsidRPr="009F1D9D">
              <w:rPr>
                <w:rFonts w:cstheme="minorHAnsi"/>
                <w:sz w:val="20"/>
                <w:szCs w:val="20"/>
              </w:rPr>
              <w:t>215.81%</w:t>
            </w:r>
          </w:p>
        </w:tc>
      </w:tr>
      <w:tr w:rsidR="00A7360D" w:rsidRPr="004B6C34" w14:paraId="488653D5" w14:textId="77777777" w:rsidTr="009344E2">
        <w:trPr>
          <w:trHeight w:val="20"/>
        </w:trPr>
        <w:tc>
          <w:tcPr>
            <w:tcW w:w="1077" w:type="dxa"/>
            <w:noWrap/>
            <w:hideMark/>
          </w:tcPr>
          <w:p w14:paraId="2B7EDDB1" w14:textId="77777777" w:rsidR="00A7360D" w:rsidRPr="009F1D9D" w:rsidRDefault="00A7360D" w:rsidP="009B3ED5">
            <w:pPr>
              <w:rPr>
                <w:rFonts w:cstheme="minorHAnsi"/>
                <w:sz w:val="20"/>
                <w:szCs w:val="20"/>
              </w:rPr>
            </w:pPr>
            <w:r w:rsidRPr="009F1D9D">
              <w:rPr>
                <w:rFonts w:cstheme="minorHAnsi"/>
                <w:sz w:val="20"/>
                <w:szCs w:val="20"/>
              </w:rPr>
              <w:t>N3</w:t>
            </w:r>
          </w:p>
        </w:tc>
        <w:tc>
          <w:tcPr>
            <w:tcW w:w="2035" w:type="dxa"/>
            <w:noWrap/>
            <w:hideMark/>
          </w:tcPr>
          <w:p w14:paraId="3D0BA35F" w14:textId="77777777" w:rsidR="00A7360D" w:rsidRPr="009F1D9D" w:rsidRDefault="00A7360D" w:rsidP="009B3ED5">
            <w:pPr>
              <w:rPr>
                <w:rFonts w:cstheme="minorHAnsi"/>
                <w:sz w:val="20"/>
                <w:szCs w:val="20"/>
              </w:rPr>
            </w:pPr>
            <w:r w:rsidRPr="009F1D9D">
              <w:rPr>
                <w:rFonts w:cstheme="minorHAnsi"/>
                <w:sz w:val="20"/>
                <w:szCs w:val="20"/>
              </w:rPr>
              <w:t>4.68</w:t>
            </w:r>
          </w:p>
        </w:tc>
        <w:tc>
          <w:tcPr>
            <w:tcW w:w="1136" w:type="dxa"/>
            <w:noWrap/>
            <w:hideMark/>
          </w:tcPr>
          <w:p w14:paraId="028745B6" w14:textId="77777777" w:rsidR="00A7360D" w:rsidRPr="009F1D9D" w:rsidRDefault="00A7360D" w:rsidP="009B3ED5">
            <w:pPr>
              <w:rPr>
                <w:rFonts w:cstheme="minorHAnsi"/>
                <w:sz w:val="20"/>
                <w:szCs w:val="20"/>
              </w:rPr>
            </w:pPr>
            <w:r w:rsidRPr="009F1D9D">
              <w:rPr>
                <w:rFonts w:cstheme="minorHAnsi"/>
                <w:sz w:val="20"/>
                <w:szCs w:val="20"/>
              </w:rPr>
              <w:t>0.19</w:t>
            </w:r>
          </w:p>
        </w:tc>
        <w:tc>
          <w:tcPr>
            <w:tcW w:w="1417" w:type="dxa"/>
            <w:noWrap/>
            <w:hideMark/>
          </w:tcPr>
          <w:p w14:paraId="1A8A1490" w14:textId="77777777" w:rsidR="00A7360D" w:rsidRPr="009F1D9D" w:rsidRDefault="00A7360D" w:rsidP="009B3ED5">
            <w:pPr>
              <w:rPr>
                <w:rFonts w:cstheme="minorHAnsi"/>
                <w:sz w:val="20"/>
                <w:szCs w:val="20"/>
              </w:rPr>
            </w:pPr>
            <w:r w:rsidRPr="009F1D9D">
              <w:rPr>
                <w:rFonts w:cstheme="minorHAnsi"/>
                <w:sz w:val="20"/>
                <w:szCs w:val="20"/>
              </w:rPr>
              <w:t>0.06</w:t>
            </w:r>
          </w:p>
        </w:tc>
        <w:tc>
          <w:tcPr>
            <w:tcW w:w="1568" w:type="dxa"/>
            <w:noWrap/>
            <w:hideMark/>
          </w:tcPr>
          <w:p w14:paraId="3E4389B1" w14:textId="77777777" w:rsidR="00A7360D" w:rsidRPr="009F1D9D" w:rsidRDefault="00A7360D" w:rsidP="009B3ED5">
            <w:pPr>
              <w:rPr>
                <w:rFonts w:cstheme="minorHAnsi"/>
                <w:sz w:val="20"/>
                <w:szCs w:val="20"/>
              </w:rPr>
            </w:pPr>
            <w:r w:rsidRPr="009F1D9D">
              <w:rPr>
                <w:rFonts w:cstheme="minorHAnsi"/>
                <w:sz w:val="20"/>
                <w:szCs w:val="20"/>
              </w:rPr>
              <w:t>1.28%</w:t>
            </w:r>
          </w:p>
        </w:tc>
        <w:tc>
          <w:tcPr>
            <w:tcW w:w="1255" w:type="dxa"/>
            <w:noWrap/>
            <w:hideMark/>
          </w:tcPr>
          <w:p w14:paraId="400630AE" w14:textId="77777777" w:rsidR="00A7360D" w:rsidRPr="009F1D9D" w:rsidRDefault="00A7360D" w:rsidP="009B3ED5">
            <w:pPr>
              <w:rPr>
                <w:rFonts w:cstheme="minorHAnsi"/>
                <w:sz w:val="20"/>
                <w:szCs w:val="20"/>
              </w:rPr>
            </w:pPr>
            <w:r w:rsidRPr="009F1D9D">
              <w:rPr>
                <w:rFonts w:cstheme="minorHAnsi"/>
                <w:sz w:val="20"/>
                <w:szCs w:val="20"/>
              </w:rPr>
              <w:t>86.33%</w:t>
            </w:r>
          </w:p>
        </w:tc>
      </w:tr>
      <w:tr w:rsidR="00A7360D" w:rsidRPr="004B6C34" w14:paraId="4EA4BD14" w14:textId="77777777" w:rsidTr="009344E2">
        <w:trPr>
          <w:trHeight w:val="20"/>
        </w:trPr>
        <w:tc>
          <w:tcPr>
            <w:tcW w:w="1077" w:type="dxa"/>
            <w:noWrap/>
            <w:hideMark/>
          </w:tcPr>
          <w:p w14:paraId="644AFD4D" w14:textId="77777777" w:rsidR="00A7360D" w:rsidRPr="009F1D9D" w:rsidRDefault="00A7360D" w:rsidP="009B3ED5">
            <w:pPr>
              <w:rPr>
                <w:rFonts w:cstheme="minorHAnsi"/>
                <w:sz w:val="20"/>
                <w:szCs w:val="20"/>
              </w:rPr>
            </w:pPr>
            <w:r w:rsidRPr="009F1D9D">
              <w:rPr>
                <w:rFonts w:cstheme="minorHAnsi"/>
                <w:sz w:val="20"/>
                <w:szCs w:val="20"/>
              </w:rPr>
              <w:t>N4</w:t>
            </w:r>
          </w:p>
        </w:tc>
        <w:tc>
          <w:tcPr>
            <w:tcW w:w="2035" w:type="dxa"/>
            <w:noWrap/>
            <w:hideMark/>
          </w:tcPr>
          <w:p w14:paraId="2BE45488" w14:textId="77777777" w:rsidR="00A7360D" w:rsidRPr="009F1D9D" w:rsidRDefault="00A7360D" w:rsidP="009B3ED5">
            <w:pPr>
              <w:rPr>
                <w:rFonts w:cstheme="minorHAnsi"/>
                <w:sz w:val="20"/>
                <w:szCs w:val="20"/>
              </w:rPr>
            </w:pPr>
            <w:r w:rsidRPr="009F1D9D">
              <w:rPr>
                <w:rFonts w:cstheme="minorHAnsi"/>
                <w:sz w:val="20"/>
                <w:szCs w:val="20"/>
              </w:rPr>
              <w:t>4.68</w:t>
            </w:r>
          </w:p>
        </w:tc>
        <w:tc>
          <w:tcPr>
            <w:tcW w:w="1136" w:type="dxa"/>
            <w:noWrap/>
            <w:hideMark/>
          </w:tcPr>
          <w:p w14:paraId="718BABE9" w14:textId="77777777" w:rsidR="00A7360D" w:rsidRPr="009F1D9D" w:rsidRDefault="00A7360D" w:rsidP="009B3ED5">
            <w:pPr>
              <w:rPr>
                <w:rFonts w:cstheme="minorHAnsi"/>
                <w:sz w:val="20"/>
                <w:szCs w:val="20"/>
              </w:rPr>
            </w:pPr>
            <w:r w:rsidRPr="009F1D9D">
              <w:rPr>
                <w:rFonts w:cstheme="minorHAnsi"/>
                <w:sz w:val="20"/>
                <w:szCs w:val="20"/>
              </w:rPr>
              <w:t>0.29</w:t>
            </w:r>
          </w:p>
        </w:tc>
        <w:tc>
          <w:tcPr>
            <w:tcW w:w="1417" w:type="dxa"/>
            <w:noWrap/>
            <w:hideMark/>
          </w:tcPr>
          <w:p w14:paraId="164F06ED" w14:textId="77777777" w:rsidR="00A7360D" w:rsidRPr="009F1D9D" w:rsidRDefault="00A7360D" w:rsidP="009B3ED5">
            <w:pPr>
              <w:rPr>
                <w:rFonts w:cstheme="minorHAnsi"/>
                <w:sz w:val="20"/>
                <w:szCs w:val="20"/>
              </w:rPr>
            </w:pPr>
            <w:r w:rsidRPr="009F1D9D">
              <w:rPr>
                <w:rFonts w:cstheme="minorHAnsi"/>
                <w:sz w:val="20"/>
                <w:szCs w:val="20"/>
              </w:rPr>
              <w:t>0.09</w:t>
            </w:r>
          </w:p>
        </w:tc>
        <w:tc>
          <w:tcPr>
            <w:tcW w:w="1568" w:type="dxa"/>
            <w:noWrap/>
            <w:hideMark/>
          </w:tcPr>
          <w:p w14:paraId="70C9808C" w14:textId="77777777" w:rsidR="00A7360D" w:rsidRPr="009F1D9D" w:rsidRDefault="00A7360D" w:rsidP="009B3ED5">
            <w:pPr>
              <w:rPr>
                <w:rFonts w:cstheme="minorHAnsi"/>
                <w:sz w:val="20"/>
                <w:szCs w:val="20"/>
              </w:rPr>
            </w:pPr>
            <w:r w:rsidRPr="009F1D9D">
              <w:rPr>
                <w:rFonts w:cstheme="minorHAnsi"/>
                <w:sz w:val="20"/>
                <w:szCs w:val="20"/>
              </w:rPr>
              <w:t>1.92%</w:t>
            </w:r>
          </w:p>
        </w:tc>
        <w:tc>
          <w:tcPr>
            <w:tcW w:w="1255" w:type="dxa"/>
            <w:noWrap/>
            <w:hideMark/>
          </w:tcPr>
          <w:p w14:paraId="7D555B83" w14:textId="77777777" w:rsidR="00A7360D" w:rsidRPr="009F1D9D" w:rsidRDefault="00A7360D" w:rsidP="009B3ED5">
            <w:pPr>
              <w:rPr>
                <w:rFonts w:cstheme="minorHAnsi"/>
                <w:sz w:val="20"/>
                <w:szCs w:val="20"/>
              </w:rPr>
            </w:pPr>
            <w:r w:rsidRPr="009F1D9D">
              <w:rPr>
                <w:rFonts w:cstheme="minorHAnsi"/>
                <w:sz w:val="20"/>
                <w:szCs w:val="20"/>
              </w:rPr>
              <w:t>86.44%</w:t>
            </w:r>
          </w:p>
        </w:tc>
      </w:tr>
      <w:tr w:rsidR="00A7360D" w:rsidRPr="004B6C34" w14:paraId="19A0DA9B" w14:textId="77777777" w:rsidTr="009344E2">
        <w:trPr>
          <w:trHeight w:val="20"/>
        </w:trPr>
        <w:tc>
          <w:tcPr>
            <w:tcW w:w="1077" w:type="dxa"/>
            <w:noWrap/>
            <w:hideMark/>
          </w:tcPr>
          <w:p w14:paraId="20F69849" w14:textId="77777777" w:rsidR="00A7360D" w:rsidRPr="009F1D9D" w:rsidRDefault="00A7360D" w:rsidP="009B3ED5">
            <w:pPr>
              <w:rPr>
                <w:rFonts w:cstheme="minorHAnsi"/>
                <w:sz w:val="20"/>
                <w:szCs w:val="20"/>
              </w:rPr>
            </w:pPr>
            <w:r w:rsidRPr="009F1D9D">
              <w:rPr>
                <w:rFonts w:cstheme="minorHAnsi"/>
                <w:sz w:val="20"/>
                <w:szCs w:val="20"/>
              </w:rPr>
              <w:t>N5</w:t>
            </w:r>
          </w:p>
        </w:tc>
        <w:tc>
          <w:tcPr>
            <w:tcW w:w="2035" w:type="dxa"/>
            <w:noWrap/>
            <w:hideMark/>
          </w:tcPr>
          <w:p w14:paraId="2F3CF134" w14:textId="77777777" w:rsidR="00A7360D" w:rsidRPr="009F1D9D" w:rsidRDefault="00A7360D" w:rsidP="009B3ED5">
            <w:pPr>
              <w:rPr>
                <w:rFonts w:cstheme="minorHAnsi"/>
                <w:sz w:val="20"/>
                <w:szCs w:val="20"/>
              </w:rPr>
            </w:pPr>
            <w:r w:rsidRPr="009F1D9D">
              <w:rPr>
                <w:rFonts w:cstheme="minorHAnsi"/>
                <w:sz w:val="20"/>
                <w:szCs w:val="20"/>
              </w:rPr>
              <w:t>6.15</w:t>
            </w:r>
          </w:p>
        </w:tc>
        <w:tc>
          <w:tcPr>
            <w:tcW w:w="1136" w:type="dxa"/>
            <w:noWrap/>
            <w:hideMark/>
          </w:tcPr>
          <w:p w14:paraId="4FFE12B5" w14:textId="77777777" w:rsidR="00A7360D" w:rsidRPr="009F1D9D" w:rsidRDefault="00A7360D" w:rsidP="009B3ED5">
            <w:pPr>
              <w:rPr>
                <w:rFonts w:cstheme="minorHAnsi"/>
                <w:sz w:val="20"/>
                <w:szCs w:val="20"/>
              </w:rPr>
            </w:pPr>
            <w:r w:rsidRPr="009F1D9D">
              <w:rPr>
                <w:rFonts w:cstheme="minorHAnsi"/>
                <w:sz w:val="20"/>
                <w:szCs w:val="20"/>
              </w:rPr>
              <w:t>0.21</w:t>
            </w:r>
          </w:p>
        </w:tc>
        <w:tc>
          <w:tcPr>
            <w:tcW w:w="1417" w:type="dxa"/>
            <w:noWrap/>
            <w:hideMark/>
          </w:tcPr>
          <w:p w14:paraId="61209A25" w14:textId="77777777" w:rsidR="00A7360D" w:rsidRPr="009F1D9D" w:rsidRDefault="00A7360D" w:rsidP="009B3ED5">
            <w:pPr>
              <w:rPr>
                <w:rFonts w:cstheme="minorHAnsi"/>
                <w:sz w:val="20"/>
                <w:szCs w:val="20"/>
              </w:rPr>
            </w:pPr>
            <w:r w:rsidRPr="009F1D9D">
              <w:rPr>
                <w:rFonts w:cstheme="minorHAnsi"/>
                <w:sz w:val="20"/>
                <w:szCs w:val="20"/>
              </w:rPr>
              <w:t>0.07</w:t>
            </w:r>
          </w:p>
        </w:tc>
        <w:tc>
          <w:tcPr>
            <w:tcW w:w="1568" w:type="dxa"/>
            <w:noWrap/>
            <w:hideMark/>
          </w:tcPr>
          <w:p w14:paraId="3AC668F7" w14:textId="77777777" w:rsidR="00A7360D" w:rsidRPr="009F1D9D" w:rsidRDefault="00A7360D" w:rsidP="009B3ED5">
            <w:pPr>
              <w:rPr>
                <w:rFonts w:cstheme="minorHAnsi"/>
                <w:sz w:val="20"/>
                <w:szCs w:val="20"/>
              </w:rPr>
            </w:pPr>
            <w:r w:rsidRPr="009F1D9D">
              <w:rPr>
                <w:rFonts w:cstheme="minorHAnsi"/>
                <w:sz w:val="20"/>
                <w:szCs w:val="20"/>
              </w:rPr>
              <w:t>1.14%</w:t>
            </w:r>
          </w:p>
        </w:tc>
        <w:tc>
          <w:tcPr>
            <w:tcW w:w="1255" w:type="dxa"/>
            <w:noWrap/>
            <w:hideMark/>
          </w:tcPr>
          <w:p w14:paraId="68B5984E" w14:textId="77777777" w:rsidR="00A7360D" w:rsidRPr="009F1D9D" w:rsidRDefault="00A7360D" w:rsidP="009B3ED5">
            <w:pPr>
              <w:rPr>
                <w:rFonts w:cstheme="minorHAnsi"/>
                <w:sz w:val="20"/>
                <w:szCs w:val="20"/>
              </w:rPr>
            </w:pPr>
            <w:r w:rsidRPr="009F1D9D">
              <w:rPr>
                <w:rFonts w:cstheme="minorHAnsi"/>
                <w:sz w:val="20"/>
                <w:szCs w:val="20"/>
              </w:rPr>
              <w:t>113.42%</w:t>
            </w:r>
          </w:p>
        </w:tc>
      </w:tr>
      <w:tr w:rsidR="00A7360D" w:rsidRPr="004B6C34" w14:paraId="71823307" w14:textId="77777777" w:rsidTr="009344E2">
        <w:trPr>
          <w:trHeight w:val="20"/>
        </w:trPr>
        <w:tc>
          <w:tcPr>
            <w:tcW w:w="1077" w:type="dxa"/>
            <w:noWrap/>
            <w:hideMark/>
          </w:tcPr>
          <w:p w14:paraId="4AEF1FDC" w14:textId="77777777" w:rsidR="00A7360D" w:rsidRPr="009F1D9D" w:rsidRDefault="00A7360D" w:rsidP="009B3ED5">
            <w:pPr>
              <w:rPr>
                <w:rFonts w:cstheme="minorHAnsi"/>
                <w:sz w:val="20"/>
                <w:szCs w:val="20"/>
              </w:rPr>
            </w:pPr>
            <w:r w:rsidRPr="009F1D9D">
              <w:rPr>
                <w:rFonts w:cstheme="minorHAnsi"/>
                <w:sz w:val="20"/>
                <w:szCs w:val="20"/>
              </w:rPr>
              <w:t>N6</w:t>
            </w:r>
          </w:p>
        </w:tc>
        <w:tc>
          <w:tcPr>
            <w:tcW w:w="2035" w:type="dxa"/>
            <w:noWrap/>
            <w:hideMark/>
          </w:tcPr>
          <w:p w14:paraId="52A61390" w14:textId="77777777" w:rsidR="00A7360D" w:rsidRPr="009F1D9D" w:rsidRDefault="00A7360D" w:rsidP="009B3ED5">
            <w:pPr>
              <w:rPr>
                <w:rFonts w:cstheme="minorHAnsi"/>
                <w:sz w:val="20"/>
                <w:szCs w:val="20"/>
              </w:rPr>
            </w:pPr>
            <w:r w:rsidRPr="009F1D9D">
              <w:rPr>
                <w:rFonts w:cstheme="minorHAnsi"/>
                <w:sz w:val="20"/>
                <w:szCs w:val="20"/>
              </w:rPr>
              <w:t>5.65</w:t>
            </w:r>
          </w:p>
        </w:tc>
        <w:tc>
          <w:tcPr>
            <w:tcW w:w="1136" w:type="dxa"/>
            <w:noWrap/>
            <w:hideMark/>
          </w:tcPr>
          <w:p w14:paraId="48495095" w14:textId="77777777" w:rsidR="00A7360D" w:rsidRPr="009F1D9D" w:rsidRDefault="00A7360D" w:rsidP="009B3ED5">
            <w:pPr>
              <w:rPr>
                <w:rFonts w:cstheme="minorHAnsi"/>
                <w:sz w:val="20"/>
                <w:szCs w:val="20"/>
              </w:rPr>
            </w:pPr>
            <w:r w:rsidRPr="009F1D9D">
              <w:rPr>
                <w:rFonts w:cstheme="minorHAnsi"/>
                <w:sz w:val="20"/>
                <w:szCs w:val="20"/>
              </w:rPr>
              <w:t>0.31</w:t>
            </w:r>
          </w:p>
        </w:tc>
        <w:tc>
          <w:tcPr>
            <w:tcW w:w="1417" w:type="dxa"/>
            <w:noWrap/>
            <w:hideMark/>
          </w:tcPr>
          <w:p w14:paraId="3FA532BB" w14:textId="77777777" w:rsidR="00A7360D" w:rsidRPr="009F1D9D" w:rsidRDefault="00A7360D" w:rsidP="009B3ED5">
            <w:pPr>
              <w:rPr>
                <w:rFonts w:cstheme="minorHAnsi"/>
                <w:sz w:val="20"/>
                <w:szCs w:val="20"/>
              </w:rPr>
            </w:pPr>
            <w:r w:rsidRPr="009F1D9D">
              <w:rPr>
                <w:rFonts w:cstheme="minorHAnsi"/>
                <w:sz w:val="20"/>
                <w:szCs w:val="20"/>
              </w:rPr>
              <w:t>0.15</w:t>
            </w:r>
          </w:p>
        </w:tc>
        <w:tc>
          <w:tcPr>
            <w:tcW w:w="1568" w:type="dxa"/>
            <w:noWrap/>
            <w:hideMark/>
          </w:tcPr>
          <w:p w14:paraId="3F97F82A" w14:textId="77777777" w:rsidR="00A7360D" w:rsidRPr="009F1D9D" w:rsidRDefault="00A7360D" w:rsidP="009B3ED5">
            <w:pPr>
              <w:rPr>
                <w:rFonts w:cstheme="minorHAnsi"/>
                <w:sz w:val="20"/>
                <w:szCs w:val="20"/>
              </w:rPr>
            </w:pPr>
            <w:r w:rsidRPr="009F1D9D">
              <w:rPr>
                <w:rFonts w:cstheme="minorHAnsi"/>
                <w:sz w:val="20"/>
                <w:szCs w:val="20"/>
              </w:rPr>
              <w:t>2.65%</w:t>
            </w:r>
          </w:p>
        </w:tc>
        <w:tc>
          <w:tcPr>
            <w:tcW w:w="1255" w:type="dxa"/>
            <w:noWrap/>
            <w:hideMark/>
          </w:tcPr>
          <w:p w14:paraId="441840FE" w14:textId="77777777" w:rsidR="00A7360D" w:rsidRPr="009F1D9D" w:rsidRDefault="00A7360D" w:rsidP="009B3ED5">
            <w:pPr>
              <w:rPr>
                <w:rFonts w:cstheme="minorHAnsi"/>
                <w:sz w:val="20"/>
                <w:szCs w:val="20"/>
              </w:rPr>
            </w:pPr>
            <w:r w:rsidRPr="009F1D9D">
              <w:rPr>
                <w:rFonts w:cstheme="minorHAnsi"/>
                <w:sz w:val="20"/>
                <w:szCs w:val="20"/>
              </w:rPr>
              <w:t>104.26%</w:t>
            </w:r>
          </w:p>
        </w:tc>
      </w:tr>
      <w:tr w:rsidR="00A7360D" w:rsidRPr="004B6C34" w14:paraId="34CC398B" w14:textId="77777777" w:rsidTr="009344E2">
        <w:trPr>
          <w:trHeight w:val="20"/>
        </w:trPr>
        <w:tc>
          <w:tcPr>
            <w:tcW w:w="1077" w:type="dxa"/>
            <w:shd w:val="clear" w:color="auto" w:fill="D9D9D9" w:themeFill="background1" w:themeFillShade="D9"/>
            <w:noWrap/>
            <w:hideMark/>
          </w:tcPr>
          <w:p w14:paraId="2AEC7CD2" w14:textId="77777777" w:rsidR="00A7360D" w:rsidRPr="009F1D9D" w:rsidRDefault="00A7360D" w:rsidP="009B3ED5">
            <w:pPr>
              <w:rPr>
                <w:rFonts w:cstheme="minorHAnsi"/>
                <w:sz w:val="20"/>
                <w:szCs w:val="20"/>
              </w:rPr>
            </w:pPr>
            <w:proofErr w:type="spellStart"/>
            <w:r w:rsidRPr="009F1D9D">
              <w:rPr>
                <w:rFonts w:cstheme="minorHAnsi"/>
                <w:sz w:val="20"/>
                <w:szCs w:val="20"/>
              </w:rPr>
              <w:t>Piedro</w:t>
            </w:r>
            <w:proofErr w:type="spellEnd"/>
          </w:p>
        </w:tc>
        <w:tc>
          <w:tcPr>
            <w:tcW w:w="2035" w:type="dxa"/>
            <w:shd w:val="clear" w:color="auto" w:fill="D9D9D9" w:themeFill="background1" w:themeFillShade="D9"/>
            <w:noWrap/>
            <w:hideMark/>
          </w:tcPr>
          <w:p w14:paraId="4D7D3FB5"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5901DE2A"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37B4E22D"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3155A7EC"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BFBFBF" w:themeFill="background1" w:themeFillShade="BF"/>
            <w:hideMark/>
          </w:tcPr>
          <w:p w14:paraId="3E17DED4" w14:textId="26975BF6" w:rsidR="00A7360D" w:rsidRPr="009F1D9D" w:rsidRDefault="00A7360D" w:rsidP="009B3ED5">
            <w:pPr>
              <w:rPr>
                <w:rFonts w:cstheme="minorHAnsi"/>
                <w:sz w:val="20"/>
                <w:szCs w:val="20"/>
              </w:rPr>
            </w:pPr>
            <w:r w:rsidRPr="009F1D9D">
              <w:rPr>
                <w:rFonts w:cstheme="minorHAnsi"/>
                <w:sz w:val="20"/>
                <w:szCs w:val="20"/>
              </w:rPr>
              <w:t>% Torque P1</w:t>
            </w:r>
          </w:p>
        </w:tc>
      </w:tr>
      <w:tr w:rsidR="00A7360D" w:rsidRPr="004B6C34" w14:paraId="72326921" w14:textId="77777777" w:rsidTr="009344E2">
        <w:trPr>
          <w:trHeight w:val="20"/>
        </w:trPr>
        <w:tc>
          <w:tcPr>
            <w:tcW w:w="1077" w:type="dxa"/>
            <w:noWrap/>
            <w:hideMark/>
          </w:tcPr>
          <w:p w14:paraId="19C84AC3" w14:textId="77777777" w:rsidR="00A7360D" w:rsidRPr="009F1D9D" w:rsidRDefault="00A7360D" w:rsidP="009B3ED5">
            <w:pPr>
              <w:rPr>
                <w:rFonts w:cstheme="minorHAnsi"/>
                <w:sz w:val="20"/>
                <w:szCs w:val="20"/>
              </w:rPr>
            </w:pPr>
            <w:r w:rsidRPr="009F1D9D">
              <w:rPr>
                <w:rFonts w:cstheme="minorHAnsi"/>
                <w:sz w:val="20"/>
                <w:szCs w:val="20"/>
              </w:rPr>
              <w:t>P1</w:t>
            </w:r>
          </w:p>
        </w:tc>
        <w:tc>
          <w:tcPr>
            <w:tcW w:w="2035" w:type="dxa"/>
            <w:noWrap/>
            <w:hideMark/>
          </w:tcPr>
          <w:p w14:paraId="33E8D655" w14:textId="77777777" w:rsidR="00A7360D" w:rsidRPr="009F1D9D" w:rsidRDefault="00A7360D" w:rsidP="009B3ED5">
            <w:pPr>
              <w:rPr>
                <w:rFonts w:cstheme="minorHAnsi"/>
                <w:sz w:val="20"/>
                <w:szCs w:val="20"/>
              </w:rPr>
            </w:pPr>
            <w:r w:rsidRPr="009F1D9D">
              <w:rPr>
                <w:rFonts w:cstheme="minorHAnsi"/>
                <w:sz w:val="20"/>
                <w:szCs w:val="20"/>
              </w:rPr>
              <w:t>4.69</w:t>
            </w:r>
          </w:p>
        </w:tc>
        <w:tc>
          <w:tcPr>
            <w:tcW w:w="1136" w:type="dxa"/>
            <w:noWrap/>
            <w:hideMark/>
          </w:tcPr>
          <w:p w14:paraId="06735D43" w14:textId="77777777" w:rsidR="00A7360D" w:rsidRPr="009F1D9D" w:rsidRDefault="00A7360D" w:rsidP="009B3ED5">
            <w:pPr>
              <w:rPr>
                <w:rFonts w:cstheme="minorHAnsi"/>
                <w:sz w:val="20"/>
                <w:szCs w:val="20"/>
              </w:rPr>
            </w:pPr>
            <w:r w:rsidRPr="009F1D9D">
              <w:rPr>
                <w:rFonts w:cstheme="minorHAnsi"/>
                <w:sz w:val="20"/>
                <w:szCs w:val="20"/>
              </w:rPr>
              <w:t>0.18</w:t>
            </w:r>
          </w:p>
        </w:tc>
        <w:tc>
          <w:tcPr>
            <w:tcW w:w="1417" w:type="dxa"/>
            <w:noWrap/>
            <w:hideMark/>
          </w:tcPr>
          <w:p w14:paraId="12CD99C7" w14:textId="77777777" w:rsidR="00A7360D" w:rsidRPr="009F1D9D" w:rsidRDefault="00A7360D" w:rsidP="009B3ED5">
            <w:pPr>
              <w:rPr>
                <w:rFonts w:cstheme="minorHAnsi"/>
                <w:sz w:val="20"/>
                <w:szCs w:val="20"/>
              </w:rPr>
            </w:pPr>
            <w:r w:rsidRPr="009F1D9D">
              <w:rPr>
                <w:rFonts w:cstheme="minorHAnsi"/>
                <w:sz w:val="20"/>
                <w:szCs w:val="20"/>
              </w:rPr>
              <w:t>0.06</w:t>
            </w:r>
          </w:p>
        </w:tc>
        <w:tc>
          <w:tcPr>
            <w:tcW w:w="1568" w:type="dxa"/>
            <w:noWrap/>
            <w:hideMark/>
          </w:tcPr>
          <w:p w14:paraId="749110E0" w14:textId="77777777" w:rsidR="00A7360D" w:rsidRPr="009F1D9D" w:rsidRDefault="00A7360D" w:rsidP="009B3ED5">
            <w:pPr>
              <w:rPr>
                <w:rFonts w:cstheme="minorHAnsi"/>
                <w:sz w:val="20"/>
                <w:szCs w:val="20"/>
              </w:rPr>
            </w:pPr>
            <w:r w:rsidRPr="009F1D9D">
              <w:rPr>
                <w:rFonts w:cstheme="minorHAnsi"/>
                <w:sz w:val="20"/>
                <w:szCs w:val="20"/>
              </w:rPr>
              <w:t>1.18%</w:t>
            </w:r>
          </w:p>
        </w:tc>
        <w:tc>
          <w:tcPr>
            <w:tcW w:w="1255" w:type="dxa"/>
            <w:shd w:val="clear" w:color="auto" w:fill="D9D9D9" w:themeFill="background1" w:themeFillShade="D9"/>
            <w:noWrap/>
            <w:hideMark/>
          </w:tcPr>
          <w:p w14:paraId="7C415A4E" w14:textId="77777777" w:rsidR="00A7360D" w:rsidRPr="009F1D9D" w:rsidRDefault="00A7360D" w:rsidP="009B3ED5">
            <w:pPr>
              <w:rPr>
                <w:rFonts w:cstheme="minorHAnsi"/>
                <w:sz w:val="20"/>
                <w:szCs w:val="20"/>
              </w:rPr>
            </w:pPr>
            <w:r w:rsidRPr="009F1D9D">
              <w:rPr>
                <w:rFonts w:cstheme="minorHAnsi"/>
                <w:sz w:val="20"/>
                <w:szCs w:val="20"/>
              </w:rPr>
              <w:t> </w:t>
            </w:r>
          </w:p>
        </w:tc>
      </w:tr>
      <w:tr w:rsidR="00A7360D" w:rsidRPr="004B6C34" w14:paraId="34594D05" w14:textId="77777777" w:rsidTr="009344E2">
        <w:trPr>
          <w:trHeight w:val="20"/>
        </w:trPr>
        <w:tc>
          <w:tcPr>
            <w:tcW w:w="1077" w:type="dxa"/>
            <w:noWrap/>
            <w:hideMark/>
          </w:tcPr>
          <w:p w14:paraId="12F80E81" w14:textId="77777777" w:rsidR="00A7360D" w:rsidRPr="009F1D9D" w:rsidRDefault="00A7360D" w:rsidP="009B3ED5">
            <w:pPr>
              <w:rPr>
                <w:rFonts w:cstheme="minorHAnsi"/>
                <w:sz w:val="20"/>
                <w:szCs w:val="20"/>
              </w:rPr>
            </w:pPr>
            <w:r w:rsidRPr="009F1D9D">
              <w:rPr>
                <w:rFonts w:cstheme="minorHAnsi"/>
                <w:sz w:val="20"/>
                <w:szCs w:val="20"/>
              </w:rPr>
              <w:t>P2</w:t>
            </w:r>
          </w:p>
        </w:tc>
        <w:tc>
          <w:tcPr>
            <w:tcW w:w="2035" w:type="dxa"/>
            <w:noWrap/>
            <w:hideMark/>
          </w:tcPr>
          <w:p w14:paraId="5151138C" w14:textId="77777777" w:rsidR="00A7360D" w:rsidRPr="009F1D9D" w:rsidRDefault="00A7360D" w:rsidP="009B3ED5">
            <w:pPr>
              <w:rPr>
                <w:rFonts w:cstheme="minorHAnsi"/>
                <w:sz w:val="20"/>
                <w:szCs w:val="20"/>
              </w:rPr>
            </w:pPr>
            <w:r w:rsidRPr="009F1D9D">
              <w:rPr>
                <w:rFonts w:cstheme="minorHAnsi"/>
                <w:sz w:val="20"/>
                <w:szCs w:val="20"/>
              </w:rPr>
              <w:t>9.71</w:t>
            </w:r>
          </w:p>
        </w:tc>
        <w:tc>
          <w:tcPr>
            <w:tcW w:w="1136" w:type="dxa"/>
            <w:noWrap/>
            <w:hideMark/>
          </w:tcPr>
          <w:p w14:paraId="2E67D3E7" w14:textId="77777777" w:rsidR="00A7360D" w:rsidRPr="009F1D9D" w:rsidRDefault="00A7360D" w:rsidP="009B3ED5">
            <w:pPr>
              <w:rPr>
                <w:rFonts w:cstheme="minorHAnsi"/>
                <w:sz w:val="20"/>
                <w:szCs w:val="20"/>
              </w:rPr>
            </w:pPr>
            <w:r w:rsidRPr="009F1D9D">
              <w:rPr>
                <w:rFonts w:cstheme="minorHAnsi"/>
                <w:sz w:val="20"/>
                <w:szCs w:val="20"/>
              </w:rPr>
              <w:t>0.65</w:t>
            </w:r>
          </w:p>
        </w:tc>
        <w:tc>
          <w:tcPr>
            <w:tcW w:w="1417" w:type="dxa"/>
            <w:noWrap/>
            <w:hideMark/>
          </w:tcPr>
          <w:p w14:paraId="603909ED" w14:textId="77777777" w:rsidR="00A7360D" w:rsidRPr="009F1D9D" w:rsidRDefault="00A7360D" w:rsidP="009B3ED5">
            <w:pPr>
              <w:rPr>
                <w:rFonts w:cstheme="minorHAnsi"/>
                <w:sz w:val="20"/>
                <w:szCs w:val="20"/>
              </w:rPr>
            </w:pPr>
            <w:r w:rsidRPr="009F1D9D">
              <w:rPr>
                <w:rFonts w:cstheme="minorHAnsi"/>
                <w:sz w:val="20"/>
                <w:szCs w:val="20"/>
              </w:rPr>
              <w:t>0.2</w:t>
            </w:r>
          </w:p>
        </w:tc>
        <w:tc>
          <w:tcPr>
            <w:tcW w:w="1568" w:type="dxa"/>
            <w:noWrap/>
            <w:hideMark/>
          </w:tcPr>
          <w:p w14:paraId="073EAE1B" w14:textId="77777777" w:rsidR="00A7360D" w:rsidRPr="009F1D9D" w:rsidRDefault="00A7360D" w:rsidP="009B3ED5">
            <w:pPr>
              <w:rPr>
                <w:rFonts w:cstheme="minorHAnsi"/>
                <w:sz w:val="20"/>
                <w:szCs w:val="20"/>
              </w:rPr>
            </w:pPr>
            <w:r w:rsidRPr="009F1D9D">
              <w:rPr>
                <w:rFonts w:cstheme="minorHAnsi"/>
                <w:sz w:val="20"/>
                <w:szCs w:val="20"/>
              </w:rPr>
              <w:t>2.06%</w:t>
            </w:r>
          </w:p>
        </w:tc>
        <w:tc>
          <w:tcPr>
            <w:tcW w:w="1255" w:type="dxa"/>
            <w:noWrap/>
            <w:hideMark/>
          </w:tcPr>
          <w:p w14:paraId="0AA9EF98" w14:textId="77777777" w:rsidR="00A7360D" w:rsidRPr="009F1D9D" w:rsidRDefault="00A7360D" w:rsidP="009B3ED5">
            <w:pPr>
              <w:rPr>
                <w:rFonts w:cstheme="minorHAnsi"/>
                <w:sz w:val="20"/>
                <w:szCs w:val="20"/>
              </w:rPr>
            </w:pPr>
            <w:r w:rsidRPr="009F1D9D">
              <w:rPr>
                <w:rFonts w:cstheme="minorHAnsi"/>
                <w:sz w:val="20"/>
                <w:szCs w:val="20"/>
              </w:rPr>
              <w:t>207.30%</w:t>
            </w:r>
          </w:p>
        </w:tc>
      </w:tr>
      <w:tr w:rsidR="00A7360D" w:rsidRPr="004B6C34" w14:paraId="6EFCB6E6" w14:textId="77777777" w:rsidTr="009344E2">
        <w:trPr>
          <w:trHeight w:val="20"/>
        </w:trPr>
        <w:tc>
          <w:tcPr>
            <w:tcW w:w="1077" w:type="dxa"/>
            <w:noWrap/>
            <w:hideMark/>
          </w:tcPr>
          <w:p w14:paraId="60EC9880" w14:textId="77777777" w:rsidR="00A7360D" w:rsidRPr="009F1D9D" w:rsidRDefault="00A7360D" w:rsidP="009B3ED5">
            <w:pPr>
              <w:rPr>
                <w:rFonts w:cstheme="minorHAnsi"/>
                <w:sz w:val="20"/>
                <w:szCs w:val="20"/>
              </w:rPr>
            </w:pPr>
            <w:r w:rsidRPr="009F1D9D">
              <w:rPr>
                <w:rFonts w:cstheme="minorHAnsi"/>
                <w:sz w:val="20"/>
                <w:szCs w:val="20"/>
              </w:rPr>
              <w:t>P3</w:t>
            </w:r>
          </w:p>
        </w:tc>
        <w:tc>
          <w:tcPr>
            <w:tcW w:w="2035" w:type="dxa"/>
            <w:noWrap/>
            <w:hideMark/>
          </w:tcPr>
          <w:p w14:paraId="6FA33E9D" w14:textId="77777777" w:rsidR="00A7360D" w:rsidRPr="009F1D9D" w:rsidRDefault="00A7360D" w:rsidP="009B3ED5">
            <w:pPr>
              <w:rPr>
                <w:rFonts w:cstheme="minorHAnsi"/>
                <w:sz w:val="20"/>
                <w:szCs w:val="20"/>
              </w:rPr>
            </w:pPr>
            <w:r w:rsidRPr="009F1D9D">
              <w:rPr>
                <w:rFonts w:cstheme="minorHAnsi"/>
                <w:sz w:val="20"/>
                <w:szCs w:val="20"/>
              </w:rPr>
              <w:t>5.44</w:t>
            </w:r>
          </w:p>
        </w:tc>
        <w:tc>
          <w:tcPr>
            <w:tcW w:w="1136" w:type="dxa"/>
            <w:noWrap/>
            <w:hideMark/>
          </w:tcPr>
          <w:p w14:paraId="64A5FE40" w14:textId="77777777" w:rsidR="00A7360D" w:rsidRPr="009F1D9D" w:rsidRDefault="00A7360D" w:rsidP="009B3ED5">
            <w:pPr>
              <w:rPr>
                <w:rFonts w:cstheme="minorHAnsi"/>
                <w:sz w:val="20"/>
                <w:szCs w:val="20"/>
              </w:rPr>
            </w:pPr>
            <w:r w:rsidRPr="009F1D9D">
              <w:rPr>
                <w:rFonts w:cstheme="minorHAnsi"/>
                <w:sz w:val="20"/>
                <w:szCs w:val="20"/>
              </w:rPr>
              <w:t>0.28</w:t>
            </w:r>
          </w:p>
        </w:tc>
        <w:tc>
          <w:tcPr>
            <w:tcW w:w="1417" w:type="dxa"/>
            <w:noWrap/>
            <w:hideMark/>
          </w:tcPr>
          <w:p w14:paraId="4F17C8C6" w14:textId="77777777" w:rsidR="00A7360D" w:rsidRPr="009F1D9D" w:rsidRDefault="00A7360D" w:rsidP="009B3ED5">
            <w:pPr>
              <w:rPr>
                <w:rFonts w:cstheme="minorHAnsi"/>
                <w:sz w:val="20"/>
                <w:szCs w:val="20"/>
              </w:rPr>
            </w:pPr>
            <w:r w:rsidRPr="009F1D9D">
              <w:rPr>
                <w:rFonts w:cstheme="minorHAnsi"/>
                <w:sz w:val="20"/>
                <w:szCs w:val="20"/>
              </w:rPr>
              <w:t>0.09</w:t>
            </w:r>
          </w:p>
        </w:tc>
        <w:tc>
          <w:tcPr>
            <w:tcW w:w="1568" w:type="dxa"/>
            <w:noWrap/>
            <w:hideMark/>
          </w:tcPr>
          <w:p w14:paraId="5E7E2081" w14:textId="77777777" w:rsidR="00A7360D" w:rsidRPr="009F1D9D" w:rsidRDefault="00A7360D" w:rsidP="009B3ED5">
            <w:pPr>
              <w:rPr>
                <w:rFonts w:cstheme="minorHAnsi"/>
                <w:sz w:val="20"/>
                <w:szCs w:val="20"/>
              </w:rPr>
            </w:pPr>
            <w:r w:rsidRPr="009F1D9D">
              <w:rPr>
                <w:rFonts w:cstheme="minorHAnsi"/>
                <w:sz w:val="20"/>
                <w:szCs w:val="20"/>
              </w:rPr>
              <w:t>1.65%</w:t>
            </w:r>
          </w:p>
        </w:tc>
        <w:tc>
          <w:tcPr>
            <w:tcW w:w="1255" w:type="dxa"/>
            <w:noWrap/>
            <w:hideMark/>
          </w:tcPr>
          <w:p w14:paraId="27B1E721" w14:textId="77777777" w:rsidR="00A7360D" w:rsidRPr="009F1D9D" w:rsidRDefault="00A7360D" w:rsidP="009B3ED5">
            <w:pPr>
              <w:rPr>
                <w:rFonts w:cstheme="minorHAnsi"/>
                <w:sz w:val="20"/>
                <w:szCs w:val="20"/>
              </w:rPr>
            </w:pPr>
            <w:r w:rsidRPr="009F1D9D">
              <w:rPr>
                <w:rFonts w:cstheme="minorHAnsi"/>
                <w:sz w:val="20"/>
                <w:szCs w:val="20"/>
              </w:rPr>
              <w:t>116.07%</w:t>
            </w:r>
          </w:p>
        </w:tc>
      </w:tr>
      <w:tr w:rsidR="00A7360D" w:rsidRPr="004B6C34" w14:paraId="692D5FFE" w14:textId="77777777" w:rsidTr="009344E2">
        <w:trPr>
          <w:trHeight w:val="20"/>
        </w:trPr>
        <w:tc>
          <w:tcPr>
            <w:tcW w:w="1077" w:type="dxa"/>
            <w:noWrap/>
            <w:hideMark/>
          </w:tcPr>
          <w:p w14:paraId="7001948E" w14:textId="77777777" w:rsidR="00A7360D" w:rsidRPr="009F1D9D" w:rsidRDefault="00A7360D" w:rsidP="009B3ED5">
            <w:pPr>
              <w:rPr>
                <w:rFonts w:cstheme="minorHAnsi"/>
                <w:sz w:val="20"/>
                <w:szCs w:val="20"/>
              </w:rPr>
            </w:pPr>
            <w:r w:rsidRPr="009F1D9D">
              <w:rPr>
                <w:rFonts w:cstheme="minorHAnsi"/>
                <w:sz w:val="20"/>
                <w:szCs w:val="20"/>
              </w:rPr>
              <w:t>P4</w:t>
            </w:r>
          </w:p>
        </w:tc>
        <w:tc>
          <w:tcPr>
            <w:tcW w:w="2035" w:type="dxa"/>
            <w:noWrap/>
            <w:hideMark/>
          </w:tcPr>
          <w:p w14:paraId="07AD074C" w14:textId="77777777" w:rsidR="00A7360D" w:rsidRPr="009F1D9D" w:rsidRDefault="00A7360D" w:rsidP="009B3ED5">
            <w:pPr>
              <w:rPr>
                <w:rFonts w:cstheme="minorHAnsi"/>
                <w:sz w:val="20"/>
                <w:szCs w:val="20"/>
              </w:rPr>
            </w:pPr>
            <w:r w:rsidRPr="009F1D9D">
              <w:rPr>
                <w:rFonts w:cstheme="minorHAnsi"/>
                <w:sz w:val="20"/>
                <w:szCs w:val="20"/>
              </w:rPr>
              <w:t>6.22</w:t>
            </w:r>
          </w:p>
        </w:tc>
        <w:tc>
          <w:tcPr>
            <w:tcW w:w="1136" w:type="dxa"/>
            <w:noWrap/>
            <w:hideMark/>
          </w:tcPr>
          <w:p w14:paraId="13FD9DE4" w14:textId="77777777" w:rsidR="00A7360D" w:rsidRPr="009F1D9D" w:rsidRDefault="00A7360D" w:rsidP="009B3ED5">
            <w:pPr>
              <w:rPr>
                <w:rFonts w:cstheme="minorHAnsi"/>
                <w:sz w:val="20"/>
                <w:szCs w:val="20"/>
              </w:rPr>
            </w:pPr>
            <w:r w:rsidRPr="009F1D9D">
              <w:rPr>
                <w:rFonts w:cstheme="minorHAnsi"/>
                <w:sz w:val="20"/>
                <w:szCs w:val="20"/>
              </w:rPr>
              <w:t>0.62</w:t>
            </w:r>
          </w:p>
        </w:tc>
        <w:tc>
          <w:tcPr>
            <w:tcW w:w="1417" w:type="dxa"/>
            <w:noWrap/>
            <w:hideMark/>
          </w:tcPr>
          <w:p w14:paraId="039EFEE9" w14:textId="77777777" w:rsidR="00A7360D" w:rsidRPr="009F1D9D" w:rsidRDefault="00A7360D" w:rsidP="009B3ED5">
            <w:pPr>
              <w:rPr>
                <w:rFonts w:cstheme="minorHAnsi"/>
                <w:sz w:val="20"/>
                <w:szCs w:val="20"/>
              </w:rPr>
            </w:pPr>
            <w:r w:rsidRPr="009F1D9D">
              <w:rPr>
                <w:rFonts w:cstheme="minorHAnsi"/>
                <w:sz w:val="20"/>
                <w:szCs w:val="20"/>
              </w:rPr>
              <w:t>0.2</w:t>
            </w:r>
          </w:p>
        </w:tc>
        <w:tc>
          <w:tcPr>
            <w:tcW w:w="1568" w:type="dxa"/>
            <w:noWrap/>
            <w:hideMark/>
          </w:tcPr>
          <w:p w14:paraId="05A5E446" w14:textId="77777777" w:rsidR="00A7360D" w:rsidRPr="009F1D9D" w:rsidRDefault="00A7360D" w:rsidP="009B3ED5">
            <w:pPr>
              <w:rPr>
                <w:rFonts w:cstheme="minorHAnsi"/>
                <w:sz w:val="20"/>
                <w:szCs w:val="20"/>
              </w:rPr>
            </w:pPr>
            <w:r w:rsidRPr="009F1D9D">
              <w:rPr>
                <w:rFonts w:cstheme="minorHAnsi"/>
                <w:sz w:val="20"/>
                <w:szCs w:val="20"/>
              </w:rPr>
              <w:t>3.22%</w:t>
            </w:r>
          </w:p>
        </w:tc>
        <w:tc>
          <w:tcPr>
            <w:tcW w:w="1255" w:type="dxa"/>
            <w:noWrap/>
            <w:hideMark/>
          </w:tcPr>
          <w:p w14:paraId="48330AAD" w14:textId="77777777" w:rsidR="00A7360D" w:rsidRPr="009F1D9D" w:rsidRDefault="00A7360D" w:rsidP="009B3ED5">
            <w:pPr>
              <w:rPr>
                <w:rFonts w:cstheme="minorHAnsi"/>
                <w:sz w:val="20"/>
                <w:szCs w:val="20"/>
              </w:rPr>
            </w:pPr>
            <w:r w:rsidRPr="009F1D9D">
              <w:rPr>
                <w:rFonts w:cstheme="minorHAnsi"/>
                <w:sz w:val="20"/>
                <w:szCs w:val="20"/>
              </w:rPr>
              <w:t>132.65%</w:t>
            </w:r>
          </w:p>
        </w:tc>
      </w:tr>
      <w:tr w:rsidR="00A7360D" w:rsidRPr="004B6C34" w14:paraId="02DDB8C4" w14:textId="77777777" w:rsidTr="009344E2">
        <w:trPr>
          <w:trHeight w:val="20"/>
        </w:trPr>
        <w:tc>
          <w:tcPr>
            <w:tcW w:w="1077" w:type="dxa"/>
            <w:shd w:val="clear" w:color="auto" w:fill="D9D9D9" w:themeFill="background1" w:themeFillShade="D9"/>
            <w:noWrap/>
            <w:hideMark/>
          </w:tcPr>
          <w:p w14:paraId="0CC8889D" w14:textId="77777777" w:rsidR="00A7360D" w:rsidRPr="009F1D9D" w:rsidRDefault="00A7360D" w:rsidP="009B3ED5">
            <w:pPr>
              <w:rPr>
                <w:rFonts w:cstheme="minorHAnsi"/>
                <w:sz w:val="20"/>
                <w:szCs w:val="20"/>
              </w:rPr>
            </w:pPr>
            <w:r w:rsidRPr="009F1D9D">
              <w:rPr>
                <w:rFonts w:cstheme="minorHAnsi"/>
                <w:sz w:val="20"/>
                <w:szCs w:val="20"/>
              </w:rPr>
              <w:t>Kicker</w:t>
            </w:r>
          </w:p>
        </w:tc>
        <w:tc>
          <w:tcPr>
            <w:tcW w:w="2035" w:type="dxa"/>
            <w:shd w:val="clear" w:color="auto" w:fill="D9D9D9" w:themeFill="background1" w:themeFillShade="D9"/>
            <w:noWrap/>
            <w:hideMark/>
          </w:tcPr>
          <w:p w14:paraId="042DB3C0" w14:textId="77777777" w:rsidR="00A7360D" w:rsidRPr="009F1D9D" w:rsidRDefault="00A7360D" w:rsidP="009B3ED5">
            <w:pPr>
              <w:rPr>
                <w:rFonts w:cstheme="minorHAnsi"/>
                <w:sz w:val="20"/>
                <w:szCs w:val="20"/>
              </w:rPr>
            </w:pPr>
            <w:r w:rsidRPr="009F1D9D">
              <w:rPr>
                <w:rFonts w:cstheme="minorHAnsi"/>
                <w:sz w:val="20"/>
                <w:szCs w:val="20"/>
              </w:rPr>
              <w:t> </w:t>
            </w:r>
          </w:p>
        </w:tc>
        <w:tc>
          <w:tcPr>
            <w:tcW w:w="1136" w:type="dxa"/>
            <w:shd w:val="clear" w:color="auto" w:fill="D9D9D9" w:themeFill="background1" w:themeFillShade="D9"/>
            <w:noWrap/>
            <w:hideMark/>
          </w:tcPr>
          <w:p w14:paraId="68556F84" w14:textId="77777777" w:rsidR="00A7360D" w:rsidRPr="009F1D9D" w:rsidRDefault="00A7360D" w:rsidP="009B3ED5">
            <w:pPr>
              <w:rPr>
                <w:rFonts w:cstheme="minorHAnsi"/>
                <w:sz w:val="20"/>
                <w:szCs w:val="20"/>
              </w:rPr>
            </w:pPr>
            <w:r w:rsidRPr="009F1D9D">
              <w:rPr>
                <w:rFonts w:cstheme="minorHAnsi"/>
                <w:sz w:val="20"/>
                <w:szCs w:val="20"/>
              </w:rPr>
              <w:t> </w:t>
            </w:r>
          </w:p>
        </w:tc>
        <w:tc>
          <w:tcPr>
            <w:tcW w:w="1417" w:type="dxa"/>
            <w:shd w:val="clear" w:color="auto" w:fill="D9D9D9" w:themeFill="background1" w:themeFillShade="D9"/>
            <w:noWrap/>
            <w:hideMark/>
          </w:tcPr>
          <w:p w14:paraId="30A3FF95" w14:textId="77777777" w:rsidR="00A7360D" w:rsidRPr="009F1D9D" w:rsidRDefault="00A7360D" w:rsidP="009B3ED5">
            <w:pPr>
              <w:rPr>
                <w:rFonts w:cstheme="minorHAnsi"/>
                <w:sz w:val="20"/>
                <w:szCs w:val="20"/>
              </w:rPr>
            </w:pPr>
            <w:r w:rsidRPr="009F1D9D">
              <w:rPr>
                <w:rFonts w:cstheme="minorHAnsi"/>
                <w:sz w:val="20"/>
                <w:szCs w:val="20"/>
              </w:rPr>
              <w:t> </w:t>
            </w:r>
          </w:p>
        </w:tc>
        <w:tc>
          <w:tcPr>
            <w:tcW w:w="1568" w:type="dxa"/>
            <w:shd w:val="clear" w:color="auto" w:fill="D9D9D9" w:themeFill="background1" w:themeFillShade="D9"/>
            <w:noWrap/>
            <w:hideMark/>
          </w:tcPr>
          <w:p w14:paraId="1E90CECC" w14:textId="77777777" w:rsidR="00A7360D" w:rsidRPr="009F1D9D" w:rsidRDefault="00A7360D" w:rsidP="009B3ED5">
            <w:pPr>
              <w:rPr>
                <w:rFonts w:cstheme="minorHAnsi"/>
                <w:sz w:val="20"/>
                <w:szCs w:val="20"/>
              </w:rPr>
            </w:pPr>
            <w:r w:rsidRPr="009F1D9D">
              <w:rPr>
                <w:rFonts w:cstheme="minorHAnsi"/>
                <w:sz w:val="20"/>
                <w:szCs w:val="20"/>
              </w:rPr>
              <w:t> </w:t>
            </w:r>
          </w:p>
        </w:tc>
        <w:tc>
          <w:tcPr>
            <w:tcW w:w="1255" w:type="dxa"/>
            <w:shd w:val="clear" w:color="auto" w:fill="BFBFBF" w:themeFill="background1" w:themeFillShade="BF"/>
            <w:hideMark/>
          </w:tcPr>
          <w:p w14:paraId="345A2F84" w14:textId="77777777" w:rsidR="00A7360D" w:rsidRPr="009F1D9D" w:rsidRDefault="00A7360D" w:rsidP="009B3ED5">
            <w:pPr>
              <w:rPr>
                <w:rFonts w:cstheme="minorHAnsi"/>
                <w:sz w:val="20"/>
                <w:szCs w:val="20"/>
              </w:rPr>
            </w:pPr>
            <w:r w:rsidRPr="009F1D9D">
              <w:rPr>
                <w:rFonts w:cstheme="minorHAnsi"/>
                <w:sz w:val="20"/>
                <w:szCs w:val="20"/>
              </w:rPr>
              <w:t>% Torque of N1, P2</w:t>
            </w:r>
          </w:p>
        </w:tc>
      </w:tr>
      <w:tr w:rsidR="009F1D9D" w:rsidRPr="004B6C34" w14:paraId="668BBA56" w14:textId="77777777" w:rsidTr="009344E2">
        <w:trPr>
          <w:trHeight w:val="20"/>
        </w:trPr>
        <w:tc>
          <w:tcPr>
            <w:tcW w:w="1077" w:type="dxa"/>
            <w:vMerge w:val="restart"/>
            <w:noWrap/>
            <w:hideMark/>
          </w:tcPr>
          <w:p w14:paraId="0F05FA91" w14:textId="77777777" w:rsidR="009F1D9D" w:rsidRPr="009F1D9D" w:rsidRDefault="009F1D9D" w:rsidP="009B3ED5">
            <w:pPr>
              <w:rPr>
                <w:rFonts w:cstheme="minorHAnsi"/>
                <w:sz w:val="20"/>
                <w:szCs w:val="20"/>
              </w:rPr>
            </w:pPr>
            <w:r w:rsidRPr="009F1D9D">
              <w:rPr>
                <w:rFonts w:cstheme="minorHAnsi"/>
                <w:sz w:val="20"/>
                <w:szCs w:val="20"/>
              </w:rPr>
              <w:t>SRB</w:t>
            </w:r>
          </w:p>
        </w:tc>
        <w:tc>
          <w:tcPr>
            <w:tcW w:w="2035" w:type="dxa"/>
            <w:vMerge w:val="restart"/>
            <w:noWrap/>
            <w:hideMark/>
          </w:tcPr>
          <w:p w14:paraId="736A4B77" w14:textId="77777777" w:rsidR="009F1D9D" w:rsidRPr="009F1D9D" w:rsidRDefault="009F1D9D" w:rsidP="009B3ED5">
            <w:pPr>
              <w:rPr>
                <w:rFonts w:cstheme="minorHAnsi"/>
                <w:sz w:val="20"/>
                <w:szCs w:val="20"/>
              </w:rPr>
            </w:pPr>
            <w:r w:rsidRPr="009F1D9D">
              <w:rPr>
                <w:rFonts w:cstheme="minorHAnsi"/>
                <w:sz w:val="20"/>
                <w:szCs w:val="20"/>
              </w:rPr>
              <w:t>1.56</w:t>
            </w:r>
          </w:p>
        </w:tc>
        <w:tc>
          <w:tcPr>
            <w:tcW w:w="1136" w:type="dxa"/>
            <w:vMerge w:val="restart"/>
            <w:noWrap/>
            <w:hideMark/>
          </w:tcPr>
          <w:p w14:paraId="4FDE0D50" w14:textId="77777777" w:rsidR="009F1D9D" w:rsidRPr="009F1D9D" w:rsidRDefault="009F1D9D" w:rsidP="009B3ED5">
            <w:pPr>
              <w:rPr>
                <w:rFonts w:cstheme="minorHAnsi"/>
                <w:sz w:val="20"/>
                <w:szCs w:val="20"/>
              </w:rPr>
            </w:pPr>
            <w:r w:rsidRPr="009F1D9D">
              <w:rPr>
                <w:rFonts w:cstheme="minorHAnsi"/>
                <w:sz w:val="20"/>
                <w:szCs w:val="20"/>
              </w:rPr>
              <w:t>0.19</w:t>
            </w:r>
          </w:p>
        </w:tc>
        <w:tc>
          <w:tcPr>
            <w:tcW w:w="1417" w:type="dxa"/>
            <w:vMerge w:val="restart"/>
            <w:noWrap/>
            <w:hideMark/>
          </w:tcPr>
          <w:p w14:paraId="14B1A449" w14:textId="77777777" w:rsidR="009F1D9D" w:rsidRPr="009F1D9D" w:rsidRDefault="009F1D9D" w:rsidP="009B3ED5">
            <w:pPr>
              <w:rPr>
                <w:rFonts w:cstheme="minorHAnsi"/>
                <w:sz w:val="20"/>
                <w:szCs w:val="20"/>
              </w:rPr>
            </w:pPr>
            <w:r w:rsidRPr="009F1D9D">
              <w:rPr>
                <w:rFonts w:cstheme="minorHAnsi"/>
                <w:sz w:val="20"/>
                <w:szCs w:val="20"/>
              </w:rPr>
              <w:t>0.07</w:t>
            </w:r>
          </w:p>
        </w:tc>
        <w:tc>
          <w:tcPr>
            <w:tcW w:w="1568" w:type="dxa"/>
            <w:vMerge w:val="restart"/>
            <w:noWrap/>
            <w:hideMark/>
          </w:tcPr>
          <w:p w14:paraId="7DF83F69" w14:textId="77777777" w:rsidR="009F1D9D" w:rsidRPr="009F1D9D" w:rsidRDefault="009F1D9D" w:rsidP="009B3ED5">
            <w:pPr>
              <w:rPr>
                <w:rFonts w:cstheme="minorHAnsi"/>
                <w:sz w:val="20"/>
                <w:szCs w:val="20"/>
              </w:rPr>
            </w:pPr>
            <w:r w:rsidRPr="009F1D9D">
              <w:rPr>
                <w:rFonts w:cstheme="minorHAnsi"/>
                <w:sz w:val="20"/>
                <w:szCs w:val="20"/>
              </w:rPr>
              <w:t>4.49%</w:t>
            </w:r>
          </w:p>
        </w:tc>
        <w:tc>
          <w:tcPr>
            <w:tcW w:w="1255" w:type="dxa"/>
            <w:noWrap/>
            <w:hideMark/>
          </w:tcPr>
          <w:p w14:paraId="37A59682" w14:textId="77777777" w:rsidR="009F1D9D" w:rsidRPr="009F1D9D" w:rsidRDefault="009F1D9D" w:rsidP="009B3ED5">
            <w:pPr>
              <w:rPr>
                <w:rFonts w:cstheme="minorHAnsi"/>
                <w:sz w:val="20"/>
                <w:szCs w:val="20"/>
              </w:rPr>
            </w:pPr>
            <w:r w:rsidRPr="009F1D9D">
              <w:rPr>
                <w:rFonts w:cstheme="minorHAnsi"/>
                <w:sz w:val="20"/>
                <w:szCs w:val="20"/>
              </w:rPr>
              <w:t>28.75%</w:t>
            </w:r>
          </w:p>
        </w:tc>
      </w:tr>
      <w:tr w:rsidR="009F1D9D" w:rsidRPr="004B6C34" w14:paraId="68D5D440" w14:textId="77777777" w:rsidTr="009344E2">
        <w:trPr>
          <w:trHeight w:val="20"/>
        </w:trPr>
        <w:tc>
          <w:tcPr>
            <w:tcW w:w="1077" w:type="dxa"/>
            <w:vMerge/>
            <w:noWrap/>
            <w:hideMark/>
          </w:tcPr>
          <w:p w14:paraId="19786F87" w14:textId="77777777" w:rsidR="009F1D9D" w:rsidRPr="009F1D9D" w:rsidRDefault="009F1D9D" w:rsidP="009B3ED5">
            <w:pPr>
              <w:rPr>
                <w:rFonts w:cstheme="minorHAnsi"/>
                <w:sz w:val="20"/>
                <w:szCs w:val="20"/>
              </w:rPr>
            </w:pPr>
          </w:p>
        </w:tc>
        <w:tc>
          <w:tcPr>
            <w:tcW w:w="2035" w:type="dxa"/>
            <w:vMerge/>
            <w:noWrap/>
            <w:hideMark/>
          </w:tcPr>
          <w:p w14:paraId="3C5B524E" w14:textId="77777777" w:rsidR="009F1D9D" w:rsidRPr="009F1D9D" w:rsidRDefault="009F1D9D" w:rsidP="009B3ED5">
            <w:pPr>
              <w:rPr>
                <w:rFonts w:cstheme="minorHAnsi"/>
                <w:sz w:val="20"/>
                <w:szCs w:val="20"/>
              </w:rPr>
            </w:pPr>
          </w:p>
        </w:tc>
        <w:tc>
          <w:tcPr>
            <w:tcW w:w="1136" w:type="dxa"/>
            <w:vMerge/>
            <w:noWrap/>
            <w:hideMark/>
          </w:tcPr>
          <w:p w14:paraId="16714006" w14:textId="77777777" w:rsidR="009F1D9D" w:rsidRPr="009F1D9D" w:rsidRDefault="009F1D9D" w:rsidP="009B3ED5">
            <w:pPr>
              <w:rPr>
                <w:rFonts w:cstheme="minorHAnsi"/>
                <w:sz w:val="20"/>
                <w:szCs w:val="20"/>
              </w:rPr>
            </w:pPr>
          </w:p>
        </w:tc>
        <w:tc>
          <w:tcPr>
            <w:tcW w:w="1417" w:type="dxa"/>
            <w:vMerge/>
            <w:noWrap/>
            <w:hideMark/>
          </w:tcPr>
          <w:p w14:paraId="11B1D6D0" w14:textId="77777777" w:rsidR="009F1D9D" w:rsidRPr="009F1D9D" w:rsidRDefault="009F1D9D" w:rsidP="009B3ED5">
            <w:pPr>
              <w:rPr>
                <w:rFonts w:cstheme="minorHAnsi"/>
                <w:sz w:val="20"/>
                <w:szCs w:val="20"/>
              </w:rPr>
            </w:pPr>
          </w:p>
        </w:tc>
        <w:tc>
          <w:tcPr>
            <w:tcW w:w="1568" w:type="dxa"/>
            <w:vMerge/>
            <w:noWrap/>
            <w:hideMark/>
          </w:tcPr>
          <w:p w14:paraId="6E8A989D" w14:textId="77777777" w:rsidR="009F1D9D" w:rsidRPr="009F1D9D" w:rsidRDefault="009F1D9D" w:rsidP="009B3ED5">
            <w:pPr>
              <w:rPr>
                <w:rFonts w:cstheme="minorHAnsi"/>
                <w:sz w:val="20"/>
                <w:szCs w:val="20"/>
              </w:rPr>
            </w:pPr>
          </w:p>
        </w:tc>
        <w:tc>
          <w:tcPr>
            <w:tcW w:w="1255" w:type="dxa"/>
            <w:noWrap/>
            <w:hideMark/>
          </w:tcPr>
          <w:p w14:paraId="560DC1EF" w14:textId="77777777" w:rsidR="009F1D9D" w:rsidRPr="009F1D9D" w:rsidRDefault="009F1D9D" w:rsidP="009B3ED5">
            <w:pPr>
              <w:rPr>
                <w:rFonts w:cstheme="minorHAnsi"/>
                <w:sz w:val="20"/>
                <w:szCs w:val="20"/>
              </w:rPr>
            </w:pPr>
            <w:r w:rsidRPr="009F1D9D">
              <w:rPr>
                <w:rFonts w:cstheme="minorHAnsi"/>
                <w:sz w:val="20"/>
                <w:szCs w:val="20"/>
              </w:rPr>
              <w:t>33.25%</w:t>
            </w:r>
          </w:p>
        </w:tc>
      </w:tr>
    </w:tbl>
    <w:p w14:paraId="2985ACE0" w14:textId="77777777" w:rsidR="00A7360D" w:rsidRDefault="00A7360D" w:rsidP="00601107">
      <w:pPr>
        <w:spacing w:line="360" w:lineRule="auto"/>
      </w:pPr>
    </w:p>
    <w:p w14:paraId="0845E379" w14:textId="77777777" w:rsidR="00A7360D" w:rsidRDefault="00A7360D">
      <w:pPr>
        <w:pStyle w:val="Heading4"/>
        <w:numPr>
          <w:ilvl w:val="3"/>
          <w:numId w:val="29"/>
        </w:numPr>
        <w:spacing w:line="360" w:lineRule="auto"/>
      </w:pPr>
      <w:bookmarkStart w:id="321" w:name="_Toc156403531"/>
      <w:r>
        <w:lastRenderedPageBreak/>
        <w:t>Ankle plantar/dorsi flexion torque loading</w:t>
      </w:r>
      <w:bookmarkEnd w:id="321"/>
    </w:p>
    <w:p w14:paraId="0268AF7B" w14:textId="77777777" w:rsidR="00152438" w:rsidRDefault="00A7360D" w:rsidP="00601107">
      <w:pPr>
        <w:spacing w:line="360" w:lineRule="auto"/>
        <w:jc w:val="both"/>
      </w:pPr>
      <w:r>
        <w:t xml:space="preserve">The maximum mean plantarflexion and dorsiflexion torque values for </w:t>
      </w:r>
      <w:r w:rsidR="00C47CAE">
        <w:t>a</w:t>
      </w:r>
      <w:r>
        <w:t xml:space="preserve">nkle plantar/dorsi flexion torque loading for both ranges of OSSTF and SRB are presented in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For the </w:t>
      </w:r>
      <w:proofErr w:type="spellStart"/>
      <w:r>
        <w:t>Nimco</w:t>
      </w:r>
      <w:proofErr w:type="spellEnd"/>
      <w:r>
        <w:t xml:space="preserve"> range, maximum plantarflexion torque was markedly reduced in the Velcro N3 design variation compared to the control N1 value</w:t>
      </w:r>
      <w:r w:rsidR="00C47CAE">
        <w:t>,</w:t>
      </w:r>
      <w:r>
        <w:t xml:space="preserve"> -4.98 v</w:t>
      </w:r>
      <w:r w:rsidR="00C47CAE">
        <w:t>er</w:t>
      </w:r>
      <w:r>
        <w:t>s</w:t>
      </w:r>
      <w:r w:rsidR="00C47CAE">
        <w:t>us</w:t>
      </w:r>
      <w:r>
        <w:t xml:space="preserve"> -8.21</w:t>
      </w:r>
      <w:r w:rsidR="00C47CAE">
        <w:t xml:space="preserve"> Nm</w:t>
      </w:r>
      <w:r>
        <w:t xml:space="preserve">, representing 61% of the N1 value. Although the increased </w:t>
      </w:r>
      <w:proofErr w:type="spellStart"/>
      <w:r>
        <w:t>topline</w:t>
      </w:r>
      <w:proofErr w:type="spellEnd"/>
      <w:r>
        <w:t xml:space="preserve"> height </w:t>
      </w:r>
      <w:r w:rsidR="00C47CAE">
        <w:t xml:space="preserve">model </w:t>
      </w:r>
      <w:r>
        <w:t xml:space="preserve">N4 represented the highest plantarflexion torque value </w:t>
      </w:r>
      <w:r w:rsidR="00C47CAE">
        <w:t>(</w:t>
      </w:r>
      <w:r>
        <w:t>-9.58Nm</w:t>
      </w:r>
      <w:r w:rsidR="00C47CAE">
        <w:t>)</w:t>
      </w:r>
      <w:r>
        <w:t xml:space="preserve">, which represented a 17% increase on the control, there was a high degree of crossover of standard deviation for plantarflexion torque amongst the </w:t>
      </w:r>
      <w:proofErr w:type="spellStart"/>
      <w:r>
        <w:t>Nimco</w:t>
      </w:r>
      <w:proofErr w:type="spellEnd"/>
      <w:r>
        <w:t xml:space="preserve"> designs other than the N3 design variant</w:t>
      </w:r>
      <w:r w:rsidR="00EC3F6F">
        <w:t xml:space="preserve">. </w:t>
      </w:r>
      <w:r>
        <w:t xml:space="preserve">All the </w:t>
      </w:r>
      <w:proofErr w:type="spellStart"/>
      <w:r>
        <w:t>Nimco</w:t>
      </w:r>
      <w:proofErr w:type="spellEnd"/>
      <w:r>
        <w:t xml:space="preserve"> shoes except the N3 Velcro fastening were stiffer in </w:t>
      </w:r>
      <w:r w:rsidR="00C47CAE">
        <w:t>a</w:t>
      </w:r>
      <w:r>
        <w:t xml:space="preserve">nkle plantarflexion torque than the SRB, with the SRB representing 48% of the N1 control value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In ankle dorsiflexion torque, the </w:t>
      </w:r>
      <w:r w:rsidR="00C47CAE">
        <w:t xml:space="preserve">model with the </w:t>
      </w:r>
      <w:r>
        <w:t>increased heel counter dimension</w:t>
      </w:r>
      <w:r w:rsidR="00C47CAE">
        <w:t>s</w:t>
      </w:r>
      <w:r>
        <w:t xml:space="preserve"> N2 was stiffer in dorsiflexion torque than the control value N1</w:t>
      </w:r>
      <w:r w:rsidR="00C47CAE">
        <w:t>,</w:t>
      </w:r>
      <w:r>
        <w:t xml:space="preserve"> 11.30 v</w:t>
      </w:r>
      <w:r w:rsidR="00C47CAE">
        <w:t>ersu</w:t>
      </w:r>
      <w:r>
        <w:t>s 5.11Nm, representing a 121% increase from the control value</w:t>
      </w:r>
      <w:r w:rsidR="00C47CAE">
        <w:t>.</w:t>
      </w:r>
      <w:r>
        <w:t xml:space="preserve"> </w:t>
      </w:r>
      <w:r w:rsidR="00C47CAE">
        <w:t>T</w:t>
      </w:r>
      <w:r>
        <w:t>he Velcro N3 and PU sole N5 were stiffer than the control</w:t>
      </w:r>
      <w:r w:rsidR="00C47CAE">
        <w:t>,</w:t>
      </w:r>
      <w:r>
        <w:t xml:space="preserve"> 6.54</w:t>
      </w:r>
      <w:r w:rsidR="00C47CAE">
        <w:t xml:space="preserve"> </w:t>
      </w:r>
      <w:r>
        <w:t>Nm and 6.70</w:t>
      </w:r>
      <w:r w:rsidR="00C47CAE">
        <w:t xml:space="preserve"> </w:t>
      </w:r>
      <w:r>
        <w:t>Nm</w:t>
      </w:r>
      <w:r w:rsidR="00C47CAE">
        <w:t>,</w:t>
      </w:r>
      <w:r>
        <w:t xml:space="preserve"> respectfully</w:t>
      </w:r>
      <w:r w:rsidR="00C47CAE">
        <w:t>,</w:t>
      </w:r>
      <w:r>
        <w:t xml:space="preserve"> representing a 28% and 31% increase from the control value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On reviewing the distribution of values, the N2 design variant was significantly larger than the </w:t>
      </w:r>
      <w:proofErr w:type="spellStart"/>
      <w:r>
        <w:t>Nimco</w:t>
      </w:r>
      <w:proofErr w:type="spellEnd"/>
      <w:r>
        <w:t xml:space="preserve"> range. All of the </w:t>
      </w:r>
      <w:proofErr w:type="spellStart"/>
      <w:r>
        <w:t>Nimco</w:t>
      </w:r>
      <w:proofErr w:type="spellEnd"/>
      <w:r>
        <w:t xml:space="preserve"> range were significantly stiffer in </w:t>
      </w:r>
      <w:r w:rsidR="00C47CAE">
        <w:t>a</w:t>
      </w:r>
      <w:r>
        <w:t>nkle dorsiflexion torque than the SRB, with the SRB representing 48% of the N1 control value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w:t>
      </w:r>
    </w:p>
    <w:p w14:paraId="5068B360" w14:textId="77777777" w:rsidR="00152438" w:rsidRDefault="00152438" w:rsidP="00601107">
      <w:pPr>
        <w:spacing w:line="360" w:lineRule="auto"/>
        <w:jc w:val="both"/>
      </w:pPr>
    </w:p>
    <w:p w14:paraId="48A11832" w14:textId="2E213C39" w:rsidR="00152438" w:rsidRDefault="00A7360D" w:rsidP="00601107">
      <w:pPr>
        <w:spacing w:line="360" w:lineRule="auto"/>
        <w:jc w:val="both"/>
      </w:pPr>
      <w:r>
        <w:t xml:space="preserve">For the </w:t>
      </w:r>
      <w:proofErr w:type="spellStart"/>
      <w:r>
        <w:t>Piedro</w:t>
      </w:r>
      <w:proofErr w:type="spellEnd"/>
      <w:r>
        <w:t xml:space="preserve"> range </w:t>
      </w:r>
      <w:r w:rsidR="00C47CAE">
        <w:t>a</w:t>
      </w:r>
      <w:r>
        <w:t xml:space="preserve">nkle plantarflexion torque, the creased heel counter design </w:t>
      </w:r>
      <w:r w:rsidR="00C47CAE">
        <w:t xml:space="preserve">model </w:t>
      </w:r>
      <w:r>
        <w:t>P2 was stiffer than the control value P1</w:t>
      </w:r>
      <w:r w:rsidR="00C47CAE">
        <w:t>,</w:t>
      </w:r>
      <w:r>
        <w:t xml:space="preserve"> -13.40 v</w:t>
      </w:r>
      <w:r w:rsidR="00C47CAE">
        <w:t>er</w:t>
      </w:r>
      <w:r>
        <w:t>s</w:t>
      </w:r>
      <w:r w:rsidR="00C47CAE">
        <w:t>us</w:t>
      </w:r>
      <w:r>
        <w:t xml:space="preserve"> -8.55</w:t>
      </w:r>
      <w:r w:rsidR="00C47CAE">
        <w:t xml:space="preserve"> </w:t>
      </w:r>
      <w:r>
        <w:t>Nm</w:t>
      </w:r>
      <w:r w:rsidR="00C47CAE">
        <w:t>,</w:t>
      </w:r>
      <w:r>
        <w:t xml:space="preserve"> representing a 57% increase in plantarflexion torque stiffness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The Velcro design P3 offered less stiffness than the control </w:t>
      </w:r>
      <w:r w:rsidR="00597CBA">
        <w:t xml:space="preserve">P1 </w:t>
      </w:r>
      <w:r>
        <w:t>value</w:t>
      </w:r>
      <w:r w:rsidR="00C47CAE">
        <w:t>,</w:t>
      </w:r>
      <w:r>
        <w:t xml:space="preserve"> -7.11 </w:t>
      </w:r>
      <w:r w:rsidR="00487156">
        <w:t>versus</w:t>
      </w:r>
      <w:r w:rsidR="00BB1D9C">
        <w:t xml:space="preserve"> </w:t>
      </w:r>
      <w:r w:rsidR="00A00EAC" w:rsidRPr="00A00EAC">
        <w:t>-8.55</w:t>
      </w:r>
      <w:r w:rsidR="00A00EAC">
        <w:t xml:space="preserve"> </w:t>
      </w:r>
      <w:r w:rsidR="00C47CAE">
        <w:t xml:space="preserve">Nm, </w:t>
      </w:r>
      <w:r>
        <w:t>representing a 17% decrease from the control P1 value (</w:t>
      </w:r>
      <w:r>
        <w:fldChar w:fldCharType="begin"/>
      </w:r>
      <w:r>
        <w:instrText xml:space="preserve"> REF _Ref137409330 \h  \* MERGEFORMAT </w:instrText>
      </w:r>
      <w:r>
        <w:fldChar w:fldCharType="separate"/>
      </w:r>
      <w:r w:rsidR="00A00EAC">
        <w:t xml:space="preserve">Table </w:t>
      </w:r>
      <w:r w:rsidR="00A00EAC">
        <w:rPr>
          <w:noProof/>
        </w:rPr>
        <w:t>7</w:t>
      </w:r>
      <w:r w:rsidR="00A00EAC">
        <w:rPr>
          <w:noProof/>
        </w:rPr>
        <w:noBreakHyphen/>
        <w:t>6</w:t>
      </w:r>
      <w:r>
        <w:fldChar w:fldCharType="end"/>
      </w:r>
      <w:r>
        <w:t xml:space="preserve">). On review of the distribution of values in the P2 </w:t>
      </w:r>
      <w:r w:rsidR="00C47CAE">
        <w:t>had the greatest</w:t>
      </w:r>
      <w:r>
        <w:t xml:space="preserve"> effect on an increase in ankle plantarflexion torque, with the P3 variant having a less</w:t>
      </w:r>
      <w:r w:rsidR="00C47CAE">
        <w:t>er</w:t>
      </w:r>
      <w:r>
        <w:t xml:space="preserve"> effect on a decrease in ankle plantarflexion torque. All </w:t>
      </w:r>
      <w:proofErr w:type="spellStart"/>
      <w:r>
        <w:t>Piedro</w:t>
      </w:r>
      <w:proofErr w:type="spellEnd"/>
      <w:r>
        <w:t xml:space="preserve"> footwear was stiffer in ankle plantarflexion torque than the SRB, with the SRB representing 47% of the P1 control value (</w:t>
      </w:r>
      <w:r>
        <w:fldChar w:fldCharType="begin"/>
      </w:r>
      <w:r>
        <w:instrText xml:space="preserve"> REF _Ref137409330 \h  \* MERGEFORMAT </w:instrText>
      </w:r>
      <w:r>
        <w:fldChar w:fldCharType="separate"/>
      </w:r>
      <w:r w:rsidR="00A00EAC">
        <w:t xml:space="preserve">Table </w:t>
      </w:r>
      <w:r w:rsidR="00A00EAC">
        <w:rPr>
          <w:noProof/>
        </w:rPr>
        <w:t>7</w:t>
      </w:r>
      <w:r w:rsidR="00A00EAC">
        <w:rPr>
          <w:noProof/>
        </w:rPr>
        <w:noBreakHyphen/>
        <w:t>6</w:t>
      </w:r>
      <w:r>
        <w:fldChar w:fldCharType="end"/>
      </w:r>
      <w:r>
        <w:t xml:space="preserve">). For ankle dorsiflexion torque, the </w:t>
      </w:r>
      <w:r w:rsidR="00C47CAE">
        <w:t>i</w:t>
      </w:r>
      <w:r>
        <w:t>ncreased heel counter dimension design P2 was stiffer than the control value P1</w:t>
      </w:r>
      <w:r w:rsidR="00C47CAE">
        <w:t>,</w:t>
      </w:r>
      <w:r>
        <w:t xml:space="preserve"> 9.11 vs 5.37</w:t>
      </w:r>
      <w:r w:rsidR="00C47CAE">
        <w:t xml:space="preserve"> </w:t>
      </w:r>
      <w:r>
        <w:t>Nm</w:t>
      </w:r>
      <w:r w:rsidR="00C47CAE">
        <w:t>,</w:t>
      </w:r>
      <w:r>
        <w:t xml:space="preserve"> representing a 70% increase on the P1 control value </w:t>
      </w:r>
      <w:r>
        <w:fldChar w:fldCharType="begin"/>
      </w:r>
      <w:r>
        <w:instrText xml:space="preserve"> REF _Ref137409330 \h  \* MERGEFORMAT </w:instrText>
      </w:r>
      <w:r>
        <w:fldChar w:fldCharType="separate"/>
      </w:r>
      <w:r w:rsidR="00B55CFE">
        <w:t xml:space="preserve">Table </w:t>
      </w:r>
      <w:r w:rsidR="00B55CFE">
        <w:rPr>
          <w:noProof/>
        </w:rPr>
        <w:t>7</w:t>
      </w:r>
      <w:r w:rsidR="00B55CFE">
        <w:rPr>
          <w:noProof/>
        </w:rPr>
        <w:noBreakHyphen/>
        <w:t>6</w:t>
      </w:r>
      <w:r>
        <w:fldChar w:fldCharType="end"/>
      </w:r>
      <w:r>
        <w:t xml:space="preserve">. However, both the Velcro P3 and Narrower outsole P4 </w:t>
      </w:r>
      <w:r w:rsidR="00C47CAE">
        <w:t xml:space="preserve">models </w:t>
      </w:r>
      <w:r>
        <w:t xml:space="preserve">were </w:t>
      </w:r>
      <w:r w:rsidR="00C47CAE">
        <w:t>found</w:t>
      </w:r>
      <w:r>
        <w:t xml:space="preserve"> to be stiffer</w:t>
      </w:r>
      <w:r w:rsidR="00C47CAE">
        <w:t>,</w:t>
      </w:r>
      <w:r>
        <w:t xml:space="preserve"> 6.96 and 8.28Nm, </w:t>
      </w:r>
      <w:r>
        <w:lastRenderedPageBreak/>
        <w:t>respectfully representing a 30% and 54% increase on the ankle dorsiflexion torque stiffness (</w:t>
      </w:r>
      <w:r>
        <w:fldChar w:fldCharType="begin"/>
      </w:r>
      <w:r>
        <w:instrText xml:space="preserve"> REF _Ref137409330 \h  \* MERGEFORMAT </w:instrText>
      </w:r>
      <w:r>
        <w:fldChar w:fldCharType="separate"/>
      </w:r>
      <w:r w:rsidR="00083983">
        <w:t xml:space="preserve">Table </w:t>
      </w:r>
      <w:r w:rsidR="00083983">
        <w:rPr>
          <w:noProof/>
        </w:rPr>
        <w:t>7</w:t>
      </w:r>
      <w:r w:rsidR="00083983">
        <w:rPr>
          <w:noProof/>
        </w:rPr>
        <w:noBreakHyphen/>
        <w:t>6</w:t>
      </w:r>
      <w:r>
        <w:fldChar w:fldCharType="end"/>
      </w:r>
      <w:r>
        <w:t xml:space="preserve">). On reviewing the distribution of </w:t>
      </w:r>
      <w:r w:rsidR="00C47CAE">
        <w:t>a</w:t>
      </w:r>
      <w:r>
        <w:t xml:space="preserve">nkle dorsiflexion torque values, P2 and P4 had the </w:t>
      </w:r>
      <w:r w:rsidR="00C47CAE">
        <w:t>greatest</w:t>
      </w:r>
      <w:r>
        <w:t xml:space="preserve"> effects on increasing the </w:t>
      </w:r>
      <w:r w:rsidR="00EB1EA7">
        <w:t>torque value</w:t>
      </w:r>
      <w:r>
        <w:t xml:space="preserve">. All </w:t>
      </w:r>
      <w:proofErr w:type="spellStart"/>
      <w:r>
        <w:t>Piedro</w:t>
      </w:r>
      <w:proofErr w:type="spellEnd"/>
      <w:r>
        <w:t xml:space="preserve"> footwear was significantly stiffer in </w:t>
      </w:r>
      <w:r w:rsidR="00C47CAE">
        <w:t>a</w:t>
      </w:r>
      <w:r>
        <w:t>nkle dorsiflexion torque than the SRB, with the SRB representing 45% of the P1 control value (</w:t>
      </w:r>
      <w:r>
        <w:fldChar w:fldCharType="begin"/>
      </w:r>
      <w:r>
        <w:instrText xml:space="preserve"> REF _Ref137409330 \h  \* MERGEFORMAT </w:instrText>
      </w:r>
      <w:r>
        <w:fldChar w:fldCharType="separate"/>
      </w:r>
      <w:r w:rsidR="00EC3F6F">
        <w:t xml:space="preserve">Table </w:t>
      </w:r>
      <w:r w:rsidR="00EC3F6F">
        <w:rPr>
          <w:noProof/>
        </w:rPr>
        <w:t>7</w:t>
      </w:r>
      <w:r w:rsidR="00EC3F6F">
        <w:rPr>
          <w:noProof/>
        </w:rPr>
        <w:noBreakHyphen/>
        <w:t>6</w:t>
      </w:r>
      <w:r>
        <w:fldChar w:fldCharType="end"/>
      </w:r>
      <w:r>
        <w:t xml:space="preserve">). In consideration of the precision of the </w:t>
      </w:r>
      <w:r w:rsidR="00C47CAE">
        <w:t>a</w:t>
      </w:r>
      <w:r>
        <w:t>nkle plantar/dorsi flexion torque measurement protocol across the various footwear ranges; the % standard error of the mean for ankle plantar/dorsi flexion torque loading across all the footwear ranged from 0.50-3.13% for plantarflexion and 0.82-3.96% for dorsiflexion this was comparable with the values in the initial protocol and within the tolerance values set.</w:t>
      </w:r>
    </w:p>
    <w:p w14:paraId="4AD2FE14" w14:textId="77777777" w:rsidR="00A759EB" w:rsidRDefault="00A759EB" w:rsidP="009344E2">
      <w:pPr>
        <w:spacing w:line="360" w:lineRule="auto"/>
        <w:jc w:val="both"/>
      </w:pPr>
    </w:p>
    <w:p w14:paraId="1092DBBE" w14:textId="77777777" w:rsidR="00B876EC" w:rsidRDefault="00B876EC" w:rsidP="004448E9">
      <w:pPr>
        <w:pStyle w:val="Caption"/>
        <w:keepNext/>
        <w:sectPr w:rsidR="00B876EC" w:rsidSect="00C95173">
          <w:pgSz w:w="11900" w:h="16840"/>
          <w:pgMar w:top="1440" w:right="1134" w:bottom="1440" w:left="2268" w:header="708" w:footer="708" w:gutter="0"/>
          <w:cols w:space="708"/>
          <w:docGrid w:linePitch="360"/>
        </w:sectPr>
      </w:pPr>
      <w:bookmarkStart w:id="322" w:name="_Ref137409330"/>
    </w:p>
    <w:p w14:paraId="44919F5D" w14:textId="35F53C73" w:rsidR="00A7360D" w:rsidRDefault="00A7360D" w:rsidP="004448E9">
      <w:pPr>
        <w:pStyle w:val="Caption"/>
        <w:keepNext/>
      </w:pPr>
      <w:bookmarkStart w:id="323" w:name="_Toc156393266"/>
      <w:r>
        <w:lastRenderedPageBreak/>
        <w:t xml:space="preserve">Table </w:t>
      </w:r>
      <w:fldSimple w:instr=" STYLEREF 1 \s ">
        <w:r w:rsidR="003C70A1">
          <w:rPr>
            <w:noProof/>
          </w:rPr>
          <w:t>7</w:t>
        </w:r>
      </w:fldSimple>
      <w:r w:rsidR="003F38BD">
        <w:noBreakHyphen/>
      </w:r>
      <w:fldSimple w:instr=" SEQ Table \* ARABIC \s 1 ">
        <w:r w:rsidR="003C70A1">
          <w:rPr>
            <w:noProof/>
          </w:rPr>
          <w:t>6</w:t>
        </w:r>
      </w:fldSimple>
      <w:bookmarkEnd w:id="322"/>
      <w:r>
        <w:t xml:space="preserve"> </w:t>
      </w:r>
      <w:r w:rsidRPr="00ED767D">
        <w:t>Mean</w:t>
      </w:r>
      <w:r>
        <w:t>,</w:t>
      </w:r>
      <w:r w:rsidRPr="00ED767D">
        <w:t xml:space="preserve"> standard deviation and standard error of maximum </w:t>
      </w:r>
      <w:r>
        <w:t xml:space="preserve">Ankle Plantar/Dorsi flexion </w:t>
      </w:r>
      <w:r w:rsidRPr="00ED767D">
        <w:t>torque loading scenarios for OSSTF and standard retail boot samples</w:t>
      </w:r>
      <w:bookmarkEnd w:id="323"/>
    </w:p>
    <w:tbl>
      <w:tblPr>
        <w:tblStyle w:val="TableGrid"/>
        <w:tblW w:w="0" w:type="auto"/>
        <w:tblLook w:val="04A0" w:firstRow="1" w:lastRow="0" w:firstColumn="1" w:lastColumn="0" w:noHBand="0" w:noVBand="1"/>
      </w:tblPr>
      <w:tblGrid>
        <w:gridCol w:w="1008"/>
        <w:gridCol w:w="1539"/>
        <w:gridCol w:w="1559"/>
        <w:gridCol w:w="1470"/>
        <w:gridCol w:w="1148"/>
        <w:gridCol w:w="1764"/>
      </w:tblGrid>
      <w:tr w:rsidR="00560867" w:rsidRPr="008B42C2" w14:paraId="05740A2C" w14:textId="77777777" w:rsidTr="00C80525">
        <w:trPr>
          <w:trHeight w:val="20"/>
        </w:trPr>
        <w:tc>
          <w:tcPr>
            <w:tcW w:w="1008" w:type="dxa"/>
            <w:shd w:val="clear" w:color="auto" w:fill="BFBFBF" w:themeFill="background1" w:themeFillShade="BF"/>
            <w:noWrap/>
            <w:hideMark/>
          </w:tcPr>
          <w:p w14:paraId="13B2F5D3" w14:textId="77777777" w:rsidR="00A7360D" w:rsidRPr="008B42C2" w:rsidRDefault="00A7360D" w:rsidP="009B3ED5">
            <w:pPr>
              <w:rPr>
                <w:sz w:val="20"/>
                <w:szCs w:val="20"/>
              </w:rPr>
            </w:pPr>
            <w:r w:rsidRPr="008B42C2">
              <w:rPr>
                <w:sz w:val="20"/>
                <w:szCs w:val="20"/>
              </w:rPr>
              <w:t>Footwear</w:t>
            </w:r>
          </w:p>
        </w:tc>
        <w:tc>
          <w:tcPr>
            <w:tcW w:w="1539" w:type="dxa"/>
            <w:shd w:val="clear" w:color="auto" w:fill="BFBFBF" w:themeFill="background1" w:themeFillShade="BF"/>
            <w:hideMark/>
          </w:tcPr>
          <w:p w14:paraId="538D602A" w14:textId="580FF066" w:rsidR="00A7360D" w:rsidRPr="008B42C2" w:rsidRDefault="00A7360D" w:rsidP="00C80525">
            <w:pPr>
              <w:jc w:val="center"/>
              <w:rPr>
                <w:sz w:val="20"/>
                <w:szCs w:val="20"/>
              </w:rPr>
            </w:pPr>
            <w:r w:rsidRPr="008B42C2">
              <w:rPr>
                <w:sz w:val="20"/>
                <w:szCs w:val="20"/>
              </w:rPr>
              <w:t xml:space="preserve">Max Mean Torque </w:t>
            </w:r>
            <w:r w:rsidR="0020292A">
              <w:rPr>
                <w:sz w:val="20"/>
                <w:szCs w:val="20"/>
              </w:rPr>
              <w:t>(</w:t>
            </w:r>
            <w:r w:rsidRPr="008B42C2">
              <w:rPr>
                <w:sz w:val="20"/>
                <w:szCs w:val="20"/>
              </w:rPr>
              <w:t>Nm</w:t>
            </w:r>
            <w:r w:rsidR="0020292A">
              <w:rPr>
                <w:sz w:val="20"/>
                <w:szCs w:val="20"/>
              </w:rPr>
              <w:t>)</w:t>
            </w:r>
          </w:p>
        </w:tc>
        <w:tc>
          <w:tcPr>
            <w:tcW w:w="1559" w:type="dxa"/>
            <w:shd w:val="clear" w:color="auto" w:fill="BFBFBF" w:themeFill="background1" w:themeFillShade="BF"/>
            <w:hideMark/>
          </w:tcPr>
          <w:p w14:paraId="71AF1428" w14:textId="5E7F4B52" w:rsidR="00A7360D" w:rsidRPr="008B42C2" w:rsidRDefault="00A7360D" w:rsidP="00C80525">
            <w:pPr>
              <w:jc w:val="center"/>
              <w:rPr>
                <w:sz w:val="20"/>
                <w:szCs w:val="20"/>
              </w:rPr>
            </w:pPr>
            <w:r w:rsidRPr="008B42C2">
              <w:rPr>
                <w:sz w:val="20"/>
                <w:szCs w:val="20"/>
              </w:rPr>
              <w:t xml:space="preserve">Standard Deviation </w:t>
            </w:r>
            <w:r w:rsidR="0020292A">
              <w:rPr>
                <w:sz w:val="20"/>
                <w:szCs w:val="20"/>
              </w:rPr>
              <w:t>(Nm)</w:t>
            </w:r>
          </w:p>
        </w:tc>
        <w:tc>
          <w:tcPr>
            <w:tcW w:w="1470" w:type="dxa"/>
            <w:shd w:val="clear" w:color="auto" w:fill="BFBFBF" w:themeFill="background1" w:themeFillShade="BF"/>
            <w:hideMark/>
          </w:tcPr>
          <w:p w14:paraId="64A527C2" w14:textId="128BD524" w:rsidR="00A7360D" w:rsidRPr="008B42C2" w:rsidRDefault="00A7360D" w:rsidP="00C80525">
            <w:pPr>
              <w:jc w:val="center"/>
              <w:rPr>
                <w:sz w:val="20"/>
                <w:szCs w:val="20"/>
              </w:rPr>
            </w:pPr>
            <w:r w:rsidRPr="008B42C2">
              <w:rPr>
                <w:sz w:val="20"/>
                <w:szCs w:val="20"/>
              </w:rPr>
              <w:t xml:space="preserve">Standard Error of mean </w:t>
            </w:r>
            <w:r w:rsidR="0020292A">
              <w:rPr>
                <w:sz w:val="20"/>
                <w:szCs w:val="20"/>
              </w:rPr>
              <w:t>(Nm)</w:t>
            </w:r>
          </w:p>
        </w:tc>
        <w:tc>
          <w:tcPr>
            <w:tcW w:w="1148" w:type="dxa"/>
            <w:shd w:val="clear" w:color="auto" w:fill="BFBFBF" w:themeFill="background1" w:themeFillShade="BF"/>
            <w:hideMark/>
          </w:tcPr>
          <w:p w14:paraId="2EF3269A" w14:textId="3D8848BE" w:rsidR="00A7360D" w:rsidRPr="008B42C2" w:rsidRDefault="006651F7" w:rsidP="00C80525">
            <w:pPr>
              <w:jc w:val="center"/>
              <w:rPr>
                <w:sz w:val="20"/>
                <w:szCs w:val="20"/>
              </w:rPr>
            </w:pPr>
            <w:r>
              <w:rPr>
                <w:sz w:val="20"/>
                <w:szCs w:val="20"/>
              </w:rPr>
              <w:t>Mean error (%)</w:t>
            </w:r>
          </w:p>
        </w:tc>
        <w:tc>
          <w:tcPr>
            <w:tcW w:w="1764" w:type="dxa"/>
            <w:shd w:val="clear" w:color="auto" w:fill="BFBFBF" w:themeFill="background1" w:themeFillShade="BF"/>
            <w:hideMark/>
          </w:tcPr>
          <w:p w14:paraId="411CB5B7" w14:textId="71DBA270" w:rsidR="00A7360D" w:rsidRPr="008B42C2" w:rsidRDefault="00A7360D" w:rsidP="00C80525">
            <w:pPr>
              <w:jc w:val="center"/>
              <w:rPr>
                <w:sz w:val="20"/>
                <w:szCs w:val="20"/>
              </w:rPr>
            </w:pPr>
            <w:r w:rsidRPr="00345AE1">
              <w:rPr>
                <w:rFonts w:cstheme="minorHAnsi"/>
                <w:sz w:val="20"/>
                <w:szCs w:val="20"/>
              </w:rPr>
              <w:t>% Torque of control</w:t>
            </w:r>
          </w:p>
        </w:tc>
      </w:tr>
      <w:tr w:rsidR="00893488" w:rsidRPr="008B42C2" w14:paraId="4653C571" w14:textId="77777777" w:rsidTr="0025641B">
        <w:trPr>
          <w:trHeight w:val="20"/>
        </w:trPr>
        <w:tc>
          <w:tcPr>
            <w:tcW w:w="8488" w:type="dxa"/>
            <w:gridSpan w:val="6"/>
            <w:shd w:val="clear" w:color="auto" w:fill="D9D9D9" w:themeFill="background1" w:themeFillShade="D9"/>
            <w:noWrap/>
          </w:tcPr>
          <w:p w14:paraId="1D790223" w14:textId="019FC1C6" w:rsidR="00893488" w:rsidRPr="00572518" w:rsidRDefault="00893488" w:rsidP="00572518">
            <w:pPr>
              <w:jc w:val="center"/>
              <w:rPr>
                <w:b/>
                <w:bCs/>
                <w:sz w:val="20"/>
                <w:szCs w:val="20"/>
              </w:rPr>
            </w:pPr>
            <w:r w:rsidRPr="00C15C5D">
              <w:rPr>
                <w:b/>
                <w:bCs/>
                <w:sz w:val="20"/>
                <w:szCs w:val="20"/>
              </w:rPr>
              <w:t>Ankle Plantar</w:t>
            </w:r>
            <w:r>
              <w:rPr>
                <w:b/>
                <w:bCs/>
                <w:sz w:val="20"/>
                <w:szCs w:val="20"/>
              </w:rPr>
              <w:t>f</w:t>
            </w:r>
            <w:r w:rsidRPr="00C15C5D">
              <w:rPr>
                <w:b/>
                <w:bCs/>
                <w:sz w:val="20"/>
                <w:szCs w:val="20"/>
              </w:rPr>
              <w:t>lexion</w:t>
            </w:r>
          </w:p>
        </w:tc>
      </w:tr>
      <w:tr w:rsidR="00560867" w:rsidRPr="008B42C2" w14:paraId="7851411A" w14:textId="77777777" w:rsidTr="00572518">
        <w:trPr>
          <w:trHeight w:val="20"/>
        </w:trPr>
        <w:tc>
          <w:tcPr>
            <w:tcW w:w="1008" w:type="dxa"/>
            <w:shd w:val="clear" w:color="auto" w:fill="D9D9D9" w:themeFill="background1" w:themeFillShade="D9"/>
            <w:noWrap/>
            <w:hideMark/>
          </w:tcPr>
          <w:p w14:paraId="4FB6E18C" w14:textId="77777777" w:rsidR="00A7360D" w:rsidRPr="008B42C2" w:rsidRDefault="00A7360D" w:rsidP="009B3ED5">
            <w:pPr>
              <w:rPr>
                <w:sz w:val="20"/>
                <w:szCs w:val="20"/>
              </w:rPr>
            </w:pPr>
            <w:proofErr w:type="spellStart"/>
            <w:r w:rsidRPr="008B42C2">
              <w:rPr>
                <w:sz w:val="20"/>
                <w:szCs w:val="20"/>
              </w:rPr>
              <w:t>Nimco</w:t>
            </w:r>
            <w:proofErr w:type="spellEnd"/>
          </w:p>
        </w:tc>
        <w:tc>
          <w:tcPr>
            <w:tcW w:w="1539" w:type="dxa"/>
            <w:shd w:val="clear" w:color="auto" w:fill="D9D9D9" w:themeFill="background1" w:themeFillShade="D9"/>
            <w:hideMark/>
          </w:tcPr>
          <w:p w14:paraId="35F78E1A"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751357E7"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02203EAB"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2A10E271" w14:textId="77777777" w:rsidR="00A7360D" w:rsidRPr="008B42C2" w:rsidRDefault="00A7360D" w:rsidP="009B3ED5">
            <w:pPr>
              <w:rPr>
                <w:sz w:val="20"/>
                <w:szCs w:val="20"/>
              </w:rPr>
            </w:pPr>
            <w:r w:rsidRPr="008B42C2">
              <w:rPr>
                <w:sz w:val="20"/>
                <w:szCs w:val="20"/>
              </w:rPr>
              <w:t> </w:t>
            </w:r>
          </w:p>
        </w:tc>
        <w:tc>
          <w:tcPr>
            <w:tcW w:w="1764" w:type="dxa"/>
            <w:shd w:val="clear" w:color="auto" w:fill="D9D9D9" w:themeFill="background1" w:themeFillShade="D9"/>
            <w:noWrap/>
            <w:hideMark/>
          </w:tcPr>
          <w:p w14:paraId="64CBC4FE" w14:textId="7F9B125F" w:rsidR="00A7360D" w:rsidRPr="008B42C2" w:rsidRDefault="00FE0A7C" w:rsidP="009B3ED5">
            <w:pPr>
              <w:rPr>
                <w:sz w:val="20"/>
                <w:szCs w:val="20"/>
              </w:rPr>
            </w:pPr>
            <w:r w:rsidRPr="00303D0B">
              <w:rPr>
                <w:sz w:val="20"/>
                <w:szCs w:val="20"/>
              </w:rPr>
              <w:t> </w:t>
            </w:r>
            <w:r>
              <w:rPr>
                <w:sz w:val="20"/>
                <w:szCs w:val="20"/>
              </w:rPr>
              <w:t>% Torque</w:t>
            </w:r>
            <w:r w:rsidRPr="00303D0B">
              <w:rPr>
                <w:sz w:val="20"/>
                <w:szCs w:val="20"/>
              </w:rPr>
              <w:t xml:space="preserve"> </w:t>
            </w:r>
            <w:r>
              <w:rPr>
                <w:sz w:val="20"/>
                <w:szCs w:val="20"/>
              </w:rPr>
              <w:t>N</w:t>
            </w:r>
            <w:r w:rsidRPr="00303D0B">
              <w:rPr>
                <w:sz w:val="20"/>
                <w:szCs w:val="20"/>
              </w:rPr>
              <w:t>1</w:t>
            </w:r>
          </w:p>
        </w:tc>
      </w:tr>
      <w:tr w:rsidR="00560867" w:rsidRPr="008B42C2" w14:paraId="2A614EC8" w14:textId="77777777" w:rsidTr="00572518">
        <w:trPr>
          <w:trHeight w:val="20"/>
        </w:trPr>
        <w:tc>
          <w:tcPr>
            <w:tcW w:w="1008" w:type="dxa"/>
            <w:noWrap/>
            <w:hideMark/>
          </w:tcPr>
          <w:p w14:paraId="603B73CF" w14:textId="77777777" w:rsidR="00A7360D" w:rsidRPr="008B42C2" w:rsidRDefault="00A7360D" w:rsidP="009B3ED5">
            <w:pPr>
              <w:rPr>
                <w:sz w:val="20"/>
                <w:szCs w:val="20"/>
              </w:rPr>
            </w:pPr>
            <w:r w:rsidRPr="008B42C2">
              <w:rPr>
                <w:sz w:val="20"/>
                <w:szCs w:val="20"/>
              </w:rPr>
              <w:t>N1</w:t>
            </w:r>
          </w:p>
        </w:tc>
        <w:tc>
          <w:tcPr>
            <w:tcW w:w="1539" w:type="dxa"/>
            <w:noWrap/>
            <w:hideMark/>
          </w:tcPr>
          <w:p w14:paraId="63D6C5A8" w14:textId="77777777" w:rsidR="00A7360D" w:rsidRPr="008B42C2" w:rsidRDefault="00A7360D" w:rsidP="009B3ED5">
            <w:pPr>
              <w:rPr>
                <w:sz w:val="20"/>
                <w:szCs w:val="20"/>
              </w:rPr>
            </w:pPr>
            <w:r w:rsidRPr="008B42C2">
              <w:rPr>
                <w:sz w:val="20"/>
                <w:szCs w:val="20"/>
              </w:rPr>
              <w:t>-8.21</w:t>
            </w:r>
          </w:p>
        </w:tc>
        <w:tc>
          <w:tcPr>
            <w:tcW w:w="1559" w:type="dxa"/>
            <w:noWrap/>
            <w:hideMark/>
          </w:tcPr>
          <w:p w14:paraId="4169A8BB" w14:textId="77777777" w:rsidR="00A7360D" w:rsidRPr="008B42C2" w:rsidRDefault="00A7360D" w:rsidP="009B3ED5">
            <w:pPr>
              <w:rPr>
                <w:sz w:val="20"/>
                <w:szCs w:val="20"/>
              </w:rPr>
            </w:pPr>
            <w:r w:rsidRPr="008B42C2">
              <w:rPr>
                <w:sz w:val="20"/>
                <w:szCs w:val="20"/>
              </w:rPr>
              <w:t>0.47</w:t>
            </w:r>
          </w:p>
        </w:tc>
        <w:tc>
          <w:tcPr>
            <w:tcW w:w="1470" w:type="dxa"/>
            <w:noWrap/>
            <w:hideMark/>
          </w:tcPr>
          <w:p w14:paraId="0D7ADA97" w14:textId="77777777" w:rsidR="00A7360D" w:rsidRPr="008B42C2" w:rsidRDefault="00A7360D" w:rsidP="009B3ED5">
            <w:pPr>
              <w:rPr>
                <w:sz w:val="20"/>
                <w:szCs w:val="20"/>
              </w:rPr>
            </w:pPr>
            <w:r w:rsidRPr="008B42C2">
              <w:rPr>
                <w:sz w:val="20"/>
                <w:szCs w:val="20"/>
              </w:rPr>
              <w:t>0.15</w:t>
            </w:r>
          </w:p>
        </w:tc>
        <w:tc>
          <w:tcPr>
            <w:tcW w:w="1148" w:type="dxa"/>
            <w:noWrap/>
            <w:hideMark/>
          </w:tcPr>
          <w:p w14:paraId="3D207F5D" w14:textId="77777777" w:rsidR="00A7360D" w:rsidRPr="008B42C2" w:rsidRDefault="00A7360D" w:rsidP="009B3ED5">
            <w:pPr>
              <w:rPr>
                <w:sz w:val="20"/>
                <w:szCs w:val="20"/>
              </w:rPr>
            </w:pPr>
            <w:r w:rsidRPr="008B42C2">
              <w:rPr>
                <w:sz w:val="20"/>
                <w:szCs w:val="20"/>
              </w:rPr>
              <w:t>1.81%</w:t>
            </w:r>
          </w:p>
        </w:tc>
        <w:tc>
          <w:tcPr>
            <w:tcW w:w="1764" w:type="dxa"/>
            <w:shd w:val="clear" w:color="auto" w:fill="D9D9D9" w:themeFill="background1" w:themeFillShade="D9"/>
            <w:noWrap/>
            <w:hideMark/>
          </w:tcPr>
          <w:p w14:paraId="22C2E895" w14:textId="77777777" w:rsidR="00A7360D" w:rsidRPr="008B42C2" w:rsidRDefault="00A7360D" w:rsidP="009B3ED5">
            <w:pPr>
              <w:rPr>
                <w:sz w:val="20"/>
                <w:szCs w:val="20"/>
              </w:rPr>
            </w:pPr>
            <w:r w:rsidRPr="008B42C2">
              <w:rPr>
                <w:sz w:val="20"/>
                <w:szCs w:val="20"/>
              </w:rPr>
              <w:t> </w:t>
            </w:r>
          </w:p>
        </w:tc>
      </w:tr>
      <w:tr w:rsidR="00560867" w:rsidRPr="008B42C2" w14:paraId="2C1E9E7D" w14:textId="77777777" w:rsidTr="00560867">
        <w:trPr>
          <w:trHeight w:val="20"/>
        </w:trPr>
        <w:tc>
          <w:tcPr>
            <w:tcW w:w="1008" w:type="dxa"/>
            <w:noWrap/>
            <w:hideMark/>
          </w:tcPr>
          <w:p w14:paraId="72182066" w14:textId="77777777" w:rsidR="00A7360D" w:rsidRPr="008B42C2" w:rsidRDefault="00A7360D" w:rsidP="009B3ED5">
            <w:pPr>
              <w:rPr>
                <w:sz w:val="20"/>
                <w:szCs w:val="20"/>
              </w:rPr>
            </w:pPr>
            <w:r w:rsidRPr="008B42C2">
              <w:rPr>
                <w:sz w:val="20"/>
                <w:szCs w:val="20"/>
              </w:rPr>
              <w:t>N2</w:t>
            </w:r>
          </w:p>
        </w:tc>
        <w:tc>
          <w:tcPr>
            <w:tcW w:w="1539" w:type="dxa"/>
            <w:noWrap/>
            <w:hideMark/>
          </w:tcPr>
          <w:p w14:paraId="229FEFC7" w14:textId="77777777" w:rsidR="00A7360D" w:rsidRPr="008B42C2" w:rsidRDefault="00A7360D" w:rsidP="009B3ED5">
            <w:pPr>
              <w:rPr>
                <w:sz w:val="20"/>
                <w:szCs w:val="20"/>
              </w:rPr>
            </w:pPr>
            <w:r w:rsidRPr="008B42C2">
              <w:rPr>
                <w:sz w:val="20"/>
                <w:szCs w:val="20"/>
              </w:rPr>
              <w:t>-9.27</w:t>
            </w:r>
          </w:p>
        </w:tc>
        <w:tc>
          <w:tcPr>
            <w:tcW w:w="1559" w:type="dxa"/>
            <w:noWrap/>
            <w:hideMark/>
          </w:tcPr>
          <w:p w14:paraId="6CBE6F8B" w14:textId="77777777" w:rsidR="00A7360D" w:rsidRPr="008B42C2" w:rsidRDefault="00A7360D" w:rsidP="009B3ED5">
            <w:pPr>
              <w:rPr>
                <w:sz w:val="20"/>
                <w:szCs w:val="20"/>
              </w:rPr>
            </w:pPr>
            <w:r w:rsidRPr="008B42C2">
              <w:rPr>
                <w:sz w:val="20"/>
                <w:szCs w:val="20"/>
              </w:rPr>
              <w:t>0.91</w:t>
            </w:r>
          </w:p>
        </w:tc>
        <w:tc>
          <w:tcPr>
            <w:tcW w:w="1470" w:type="dxa"/>
            <w:noWrap/>
            <w:hideMark/>
          </w:tcPr>
          <w:p w14:paraId="60CA27EC" w14:textId="77777777" w:rsidR="00A7360D" w:rsidRPr="008B42C2" w:rsidRDefault="00A7360D" w:rsidP="009B3ED5">
            <w:pPr>
              <w:rPr>
                <w:sz w:val="20"/>
                <w:szCs w:val="20"/>
              </w:rPr>
            </w:pPr>
            <w:r w:rsidRPr="008B42C2">
              <w:rPr>
                <w:sz w:val="20"/>
                <w:szCs w:val="20"/>
              </w:rPr>
              <w:t>0.29</w:t>
            </w:r>
          </w:p>
        </w:tc>
        <w:tc>
          <w:tcPr>
            <w:tcW w:w="1148" w:type="dxa"/>
            <w:noWrap/>
            <w:hideMark/>
          </w:tcPr>
          <w:p w14:paraId="466A6F76" w14:textId="77777777" w:rsidR="00A7360D" w:rsidRPr="008B42C2" w:rsidRDefault="00A7360D" w:rsidP="009B3ED5">
            <w:pPr>
              <w:rPr>
                <w:sz w:val="20"/>
                <w:szCs w:val="20"/>
              </w:rPr>
            </w:pPr>
            <w:r w:rsidRPr="008B42C2">
              <w:rPr>
                <w:sz w:val="20"/>
                <w:szCs w:val="20"/>
              </w:rPr>
              <w:t>3.13%</w:t>
            </w:r>
          </w:p>
        </w:tc>
        <w:tc>
          <w:tcPr>
            <w:tcW w:w="1764" w:type="dxa"/>
            <w:noWrap/>
            <w:hideMark/>
          </w:tcPr>
          <w:p w14:paraId="7C42DCD4" w14:textId="77777777" w:rsidR="00A7360D" w:rsidRPr="008B42C2" w:rsidRDefault="00A7360D" w:rsidP="009B3ED5">
            <w:pPr>
              <w:rPr>
                <w:sz w:val="20"/>
                <w:szCs w:val="20"/>
              </w:rPr>
            </w:pPr>
            <w:r w:rsidRPr="008B42C2">
              <w:rPr>
                <w:sz w:val="20"/>
                <w:szCs w:val="20"/>
              </w:rPr>
              <w:t>112.95%</w:t>
            </w:r>
          </w:p>
        </w:tc>
      </w:tr>
      <w:tr w:rsidR="00560867" w:rsidRPr="008B42C2" w14:paraId="32EAE061" w14:textId="77777777" w:rsidTr="00560867">
        <w:trPr>
          <w:trHeight w:val="20"/>
        </w:trPr>
        <w:tc>
          <w:tcPr>
            <w:tcW w:w="1008" w:type="dxa"/>
            <w:noWrap/>
            <w:hideMark/>
          </w:tcPr>
          <w:p w14:paraId="2DB2E36C" w14:textId="77777777" w:rsidR="00A7360D" w:rsidRPr="008B42C2" w:rsidRDefault="00A7360D" w:rsidP="009B3ED5">
            <w:pPr>
              <w:rPr>
                <w:sz w:val="20"/>
                <w:szCs w:val="20"/>
              </w:rPr>
            </w:pPr>
            <w:r w:rsidRPr="008B42C2">
              <w:rPr>
                <w:sz w:val="20"/>
                <w:szCs w:val="20"/>
              </w:rPr>
              <w:t>N3</w:t>
            </w:r>
          </w:p>
        </w:tc>
        <w:tc>
          <w:tcPr>
            <w:tcW w:w="1539" w:type="dxa"/>
            <w:noWrap/>
            <w:hideMark/>
          </w:tcPr>
          <w:p w14:paraId="42CB810C" w14:textId="77777777" w:rsidR="00A7360D" w:rsidRPr="008B42C2" w:rsidRDefault="00A7360D" w:rsidP="009B3ED5">
            <w:pPr>
              <w:rPr>
                <w:sz w:val="20"/>
                <w:szCs w:val="20"/>
              </w:rPr>
            </w:pPr>
            <w:r w:rsidRPr="008B42C2">
              <w:rPr>
                <w:sz w:val="20"/>
                <w:szCs w:val="20"/>
              </w:rPr>
              <w:t>-4.98</w:t>
            </w:r>
          </w:p>
        </w:tc>
        <w:tc>
          <w:tcPr>
            <w:tcW w:w="1559" w:type="dxa"/>
            <w:noWrap/>
            <w:hideMark/>
          </w:tcPr>
          <w:p w14:paraId="142288E5" w14:textId="77777777" w:rsidR="00A7360D" w:rsidRPr="008B42C2" w:rsidRDefault="00A7360D" w:rsidP="009B3ED5">
            <w:pPr>
              <w:rPr>
                <w:sz w:val="20"/>
                <w:szCs w:val="20"/>
              </w:rPr>
            </w:pPr>
            <w:r w:rsidRPr="008B42C2">
              <w:rPr>
                <w:sz w:val="20"/>
                <w:szCs w:val="20"/>
              </w:rPr>
              <w:t>0.27</w:t>
            </w:r>
          </w:p>
        </w:tc>
        <w:tc>
          <w:tcPr>
            <w:tcW w:w="1470" w:type="dxa"/>
            <w:noWrap/>
            <w:hideMark/>
          </w:tcPr>
          <w:p w14:paraId="0BEA8360" w14:textId="77777777" w:rsidR="00A7360D" w:rsidRPr="008B42C2" w:rsidRDefault="00A7360D" w:rsidP="009B3ED5">
            <w:pPr>
              <w:rPr>
                <w:sz w:val="20"/>
                <w:szCs w:val="20"/>
              </w:rPr>
            </w:pPr>
            <w:r w:rsidRPr="008B42C2">
              <w:rPr>
                <w:sz w:val="20"/>
                <w:szCs w:val="20"/>
              </w:rPr>
              <w:t>0.09</w:t>
            </w:r>
          </w:p>
        </w:tc>
        <w:tc>
          <w:tcPr>
            <w:tcW w:w="1148" w:type="dxa"/>
            <w:noWrap/>
            <w:hideMark/>
          </w:tcPr>
          <w:p w14:paraId="3EBEA69C" w14:textId="77777777" w:rsidR="00A7360D" w:rsidRPr="008B42C2" w:rsidRDefault="00A7360D" w:rsidP="009B3ED5">
            <w:pPr>
              <w:rPr>
                <w:sz w:val="20"/>
                <w:szCs w:val="20"/>
              </w:rPr>
            </w:pPr>
            <w:r w:rsidRPr="008B42C2">
              <w:rPr>
                <w:sz w:val="20"/>
                <w:szCs w:val="20"/>
              </w:rPr>
              <w:t>1.81%</w:t>
            </w:r>
          </w:p>
        </w:tc>
        <w:tc>
          <w:tcPr>
            <w:tcW w:w="1764" w:type="dxa"/>
            <w:noWrap/>
            <w:hideMark/>
          </w:tcPr>
          <w:p w14:paraId="330A7302" w14:textId="77777777" w:rsidR="00A7360D" w:rsidRPr="008B42C2" w:rsidRDefault="00A7360D" w:rsidP="009B3ED5">
            <w:pPr>
              <w:rPr>
                <w:sz w:val="20"/>
                <w:szCs w:val="20"/>
              </w:rPr>
            </w:pPr>
            <w:r w:rsidRPr="008B42C2">
              <w:rPr>
                <w:sz w:val="20"/>
                <w:szCs w:val="20"/>
              </w:rPr>
              <w:t>60.63%</w:t>
            </w:r>
          </w:p>
        </w:tc>
      </w:tr>
      <w:tr w:rsidR="00560867" w:rsidRPr="008B42C2" w14:paraId="73DF5E5A" w14:textId="77777777" w:rsidTr="00560867">
        <w:trPr>
          <w:trHeight w:val="20"/>
        </w:trPr>
        <w:tc>
          <w:tcPr>
            <w:tcW w:w="1008" w:type="dxa"/>
            <w:noWrap/>
            <w:hideMark/>
          </w:tcPr>
          <w:p w14:paraId="77AEBC1B" w14:textId="77777777" w:rsidR="00A7360D" w:rsidRPr="008B42C2" w:rsidRDefault="00A7360D" w:rsidP="009B3ED5">
            <w:pPr>
              <w:rPr>
                <w:sz w:val="20"/>
                <w:szCs w:val="20"/>
              </w:rPr>
            </w:pPr>
            <w:r w:rsidRPr="008B42C2">
              <w:rPr>
                <w:sz w:val="20"/>
                <w:szCs w:val="20"/>
              </w:rPr>
              <w:t>N4</w:t>
            </w:r>
          </w:p>
        </w:tc>
        <w:tc>
          <w:tcPr>
            <w:tcW w:w="1539" w:type="dxa"/>
            <w:noWrap/>
            <w:hideMark/>
          </w:tcPr>
          <w:p w14:paraId="057353F8" w14:textId="77777777" w:rsidR="00A7360D" w:rsidRPr="008B42C2" w:rsidRDefault="00A7360D" w:rsidP="009B3ED5">
            <w:pPr>
              <w:rPr>
                <w:sz w:val="20"/>
                <w:szCs w:val="20"/>
              </w:rPr>
            </w:pPr>
            <w:r w:rsidRPr="008B42C2">
              <w:rPr>
                <w:sz w:val="20"/>
                <w:szCs w:val="20"/>
              </w:rPr>
              <w:t>-9.58</w:t>
            </w:r>
          </w:p>
        </w:tc>
        <w:tc>
          <w:tcPr>
            <w:tcW w:w="1559" w:type="dxa"/>
            <w:noWrap/>
            <w:hideMark/>
          </w:tcPr>
          <w:p w14:paraId="346903D2" w14:textId="77777777" w:rsidR="00A7360D" w:rsidRPr="008B42C2" w:rsidRDefault="00A7360D" w:rsidP="009B3ED5">
            <w:pPr>
              <w:rPr>
                <w:sz w:val="20"/>
                <w:szCs w:val="20"/>
              </w:rPr>
            </w:pPr>
            <w:r w:rsidRPr="008B42C2">
              <w:rPr>
                <w:sz w:val="20"/>
                <w:szCs w:val="20"/>
              </w:rPr>
              <w:t>0.41</w:t>
            </w:r>
          </w:p>
        </w:tc>
        <w:tc>
          <w:tcPr>
            <w:tcW w:w="1470" w:type="dxa"/>
            <w:noWrap/>
            <w:hideMark/>
          </w:tcPr>
          <w:p w14:paraId="3BC46801" w14:textId="77777777" w:rsidR="00A7360D" w:rsidRPr="008B42C2" w:rsidRDefault="00A7360D" w:rsidP="009B3ED5">
            <w:pPr>
              <w:rPr>
                <w:sz w:val="20"/>
                <w:szCs w:val="20"/>
              </w:rPr>
            </w:pPr>
            <w:r w:rsidRPr="008B42C2">
              <w:rPr>
                <w:sz w:val="20"/>
                <w:szCs w:val="20"/>
              </w:rPr>
              <w:t>0.13</w:t>
            </w:r>
          </w:p>
        </w:tc>
        <w:tc>
          <w:tcPr>
            <w:tcW w:w="1148" w:type="dxa"/>
            <w:noWrap/>
            <w:hideMark/>
          </w:tcPr>
          <w:p w14:paraId="78D6CA99" w14:textId="77777777" w:rsidR="00A7360D" w:rsidRPr="008B42C2" w:rsidRDefault="00A7360D" w:rsidP="009B3ED5">
            <w:pPr>
              <w:rPr>
                <w:sz w:val="20"/>
                <w:szCs w:val="20"/>
              </w:rPr>
            </w:pPr>
            <w:r w:rsidRPr="008B42C2">
              <w:rPr>
                <w:sz w:val="20"/>
                <w:szCs w:val="20"/>
              </w:rPr>
              <w:t>1.34%</w:t>
            </w:r>
          </w:p>
        </w:tc>
        <w:tc>
          <w:tcPr>
            <w:tcW w:w="1764" w:type="dxa"/>
            <w:noWrap/>
            <w:hideMark/>
          </w:tcPr>
          <w:p w14:paraId="6327406C" w14:textId="77777777" w:rsidR="00A7360D" w:rsidRPr="008B42C2" w:rsidRDefault="00A7360D" w:rsidP="009B3ED5">
            <w:pPr>
              <w:rPr>
                <w:sz w:val="20"/>
                <w:szCs w:val="20"/>
              </w:rPr>
            </w:pPr>
            <w:r w:rsidRPr="008B42C2">
              <w:rPr>
                <w:sz w:val="20"/>
                <w:szCs w:val="20"/>
              </w:rPr>
              <w:t>116.71%</w:t>
            </w:r>
          </w:p>
        </w:tc>
      </w:tr>
      <w:tr w:rsidR="00560867" w:rsidRPr="008B42C2" w14:paraId="2D7E6504" w14:textId="77777777" w:rsidTr="00560867">
        <w:trPr>
          <w:trHeight w:val="20"/>
        </w:trPr>
        <w:tc>
          <w:tcPr>
            <w:tcW w:w="1008" w:type="dxa"/>
            <w:noWrap/>
            <w:hideMark/>
          </w:tcPr>
          <w:p w14:paraId="5B338AD8" w14:textId="77777777" w:rsidR="00A7360D" w:rsidRPr="008B42C2" w:rsidRDefault="00A7360D" w:rsidP="009B3ED5">
            <w:pPr>
              <w:rPr>
                <w:sz w:val="20"/>
                <w:szCs w:val="20"/>
              </w:rPr>
            </w:pPr>
            <w:r w:rsidRPr="008B42C2">
              <w:rPr>
                <w:sz w:val="20"/>
                <w:szCs w:val="20"/>
              </w:rPr>
              <w:t>N5</w:t>
            </w:r>
          </w:p>
        </w:tc>
        <w:tc>
          <w:tcPr>
            <w:tcW w:w="1539" w:type="dxa"/>
            <w:noWrap/>
            <w:hideMark/>
          </w:tcPr>
          <w:p w14:paraId="63626CE3" w14:textId="77777777" w:rsidR="00A7360D" w:rsidRPr="008B42C2" w:rsidRDefault="00A7360D" w:rsidP="009B3ED5">
            <w:pPr>
              <w:rPr>
                <w:sz w:val="20"/>
                <w:szCs w:val="20"/>
              </w:rPr>
            </w:pPr>
            <w:r w:rsidRPr="008B42C2">
              <w:rPr>
                <w:sz w:val="20"/>
                <w:szCs w:val="20"/>
              </w:rPr>
              <w:t>-9.19</w:t>
            </w:r>
          </w:p>
        </w:tc>
        <w:tc>
          <w:tcPr>
            <w:tcW w:w="1559" w:type="dxa"/>
            <w:noWrap/>
            <w:hideMark/>
          </w:tcPr>
          <w:p w14:paraId="51F83A4C" w14:textId="77777777" w:rsidR="00A7360D" w:rsidRPr="008B42C2" w:rsidRDefault="00A7360D" w:rsidP="009B3ED5">
            <w:pPr>
              <w:rPr>
                <w:sz w:val="20"/>
                <w:szCs w:val="20"/>
              </w:rPr>
            </w:pPr>
            <w:r w:rsidRPr="008B42C2">
              <w:rPr>
                <w:sz w:val="20"/>
                <w:szCs w:val="20"/>
              </w:rPr>
              <w:t>0.74</w:t>
            </w:r>
          </w:p>
        </w:tc>
        <w:tc>
          <w:tcPr>
            <w:tcW w:w="1470" w:type="dxa"/>
            <w:noWrap/>
            <w:hideMark/>
          </w:tcPr>
          <w:p w14:paraId="3AE15CC9" w14:textId="77777777" w:rsidR="00A7360D" w:rsidRPr="008B42C2" w:rsidRDefault="00A7360D" w:rsidP="009B3ED5">
            <w:pPr>
              <w:rPr>
                <w:sz w:val="20"/>
                <w:szCs w:val="20"/>
              </w:rPr>
            </w:pPr>
            <w:r w:rsidRPr="008B42C2">
              <w:rPr>
                <w:sz w:val="20"/>
                <w:szCs w:val="20"/>
              </w:rPr>
              <w:t>0.23</w:t>
            </w:r>
          </w:p>
        </w:tc>
        <w:tc>
          <w:tcPr>
            <w:tcW w:w="1148" w:type="dxa"/>
            <w:noWrap/>
            <w:hideMark/>
          </w:tcPr>
          <w:p w14:paraId="72B1696D" w14:textId="77777777" w:rsidR="00A7360D" w:rsidRPr="008B42C2" w:rsidRDefault="00A7360D" w:rsidP="009B3ED5">
            <w:pPr>
              <w:rPr>
                <w:sz w:val="20"/>
                <w:szCs w:val="20"/>
              </w:rPr>
            </w:pPr>
            <w:r w:rsidRPr="008B42C2">
              <w:rPr>
                <w:sz w:val="20"/>
                <w:szCs w:val="20"/>
              </w:rPr>
              <w:t>2.50%</w:t>
            </w:r>
          </w:p>
        </w:tc>
        <w:tc>
          <w:tcPr>
            <w:tcW w:w="1764" w:type="dxa"/>
            <w:noWrap/>
            <w:hideMark/>
          </w:tcPr>
          <w:p w14:paraId="1B2675B5" w14:textId="77777777" w:rsidR="00A7360D" w:rsidRPr="008B42C2" w:rsidRDefault="00A7360D" w:rsidP="009B3ED5">
            <w:pPr>
              <w:rPr>
                <w:sz w:val="20"/>
                <w:szCs w:val="20"/>
              </w:rPr>
            </w:pPr>
            <w:r w:rsidRPr="008B42C2">
              <w:rPr>
                <w:sz w:val="20"/>
                <w:szCs w:val="20"/>
              </w:rPr>
              <w:t>111.93%</w:t>
            </w:r>
          </w:p>
        </w:tc>
      </w:tr>
      <w:tr w:rsidR="00560867" w:rsidRPr="008B42C2" w14:paraId="3DC903E9" w14:textId="77777777" w:rsidTr="00560867">
        <w:trPr>
          <w:trHeight w:val="20"/>
        </w:trPr>
        <w:tc>
          <w:tcPr>
            <w:tcW w:w="1008" w:type="dxa"/>
            <w:noWrap/>
            <w:hideMark/>
          </w:tcPr>
          <w:p w14:paraId="64F61022" w14:textId="77777777" w:rsidR="00A7360D" w:rsidRPr="008B42C2" w:rsidRDefault="00A7360D" w:rsidP="009B3ED5">
            <w:pPr>
              <w:rPr>
                <w:sz w:val="20"/>
                <w:szCs w:val="20"/>
              </w:rPr>
            </w:pPr>
            <w:r w:rsidRPr="008B42C2">
              <w:rPr>
                <w:sz w:val="20"/>
                <w:szCs w:val="20"/>
              </w:rPr>
              <w:t>N6</w:t>
            </w:r>
          </w:p>
        </w:tc>
        <w:tc>
          <w:tcPr>
            <w:tcW w:w="1539" w:type="dxa"/>
            <w:noWrap/>
            <w:hideMark/>
          </w:tcPr>
          <w:p w14:paraId="4ED5E5B5" w14:textId="77777777" w:rsidR="00A7360D" w:rsidRPr="008B42C2" w:rsidRDefault="00A7360D" w:rsidP="009B3ED5">
            <w:pPr>
              <w:rPr>
                <w:sz w:val="20"/>
                <w:szCs w:val="20"/>
              </w:rPr>
            </w:pPr>
            <w:r w:rsidRPr="008B42C2">
              <w:rPr>
                <w:sz w:val="20"/>
                <w:szCs w:val="20"/>
              </w:rPr>
              <w:t>-9.41</w:t>
            </w:r>
          </w:p>
        </w:tc>
        <w:tc>
          <w:tcPr>
            <w:tcW w:w="1559" w:type="dxa"/>
            <w:noWrap/>
            <w:hideMark/>
          </w:tcPr>
          <w:p w14:paraId="7EDA262B" w14:textId="77777777" w:rsidR="00A7360D" w:rsidRPr="008B42C2" w:rsidRDefault="00A7360D" w:rsidP="009B3ED5">
            <w:pPr>
              <w:rPr>
                <w:sz w:val="20"/>
                <w:szCs w:val="20"/>
              </w:rPr>
            </w:pPr>
            <w:r w:rsidRPr="008B42C2">
              <w:rPr>
                <w:sz w:val="20"/>
                <w:szCs w:val="20"/>
              </w:rPr>
              <w:t>0.53</w:t>
            </w:r>
          </w:p>
        </w:tc>
        <w:tc>
          <w:tcPr>
            <w:tcW w:w="1470" w:type="dxa"/>
            <w:noWrap/>
            <w:hideMark/>
          </w:tcPr>
          <w:p w14:paraId="11F74286" w14:textId="77777777" w:rsidR="00A7360D" w:rsidRPr="008B42C2" w:rsidRDefault="00A7360D" w:rsidP="009B3ED5">
            <w:pPr>
              <w:rPr>
                <w:sz w:val="20"/>
                <w:szCs w:val="20"/>
              </w:rPr>
            </w:pPr>
            <w:r w:rsidRPr="008B42C2">
              <w:rPr>
                <w:sz w:val="20"/>
                <w:szCs w:val="20"/>
              </w:rPr>
              <w:t>0.17</w:t>
            </w:r>
          </w:p>
        </w:tc>
        <w:tc>
          <w:tcPr>
            <w:tcW w:w="1148" w:type="dxa"/>
            <w:noWrap/>
            <w:hideMark/>
          </w:tcPr>
          <w:p w14:paraId="55BFCEBE" w14:textId="77777777" w:rsidR="00A7360D" w:rsidRPr="008B42C2" w:rsidRDefault="00A7360D" w:rsidP="009B3ED5">
            <w:pPr>
              <w:rPr>
                <w:sz w:val="20"/>
                <w:szCs w:val="20"/>
              </w:rPr>
            </w:pPr>
            <w:r w:rsidRPr="008B42C2">
              <w:rPr>
                <w:sz w:val="20"/>
                <w:szCs w:val="20"/>
              </w:rPr>
              <w:t>1.81%</w:t>
            </w:r>
          </w:p>
        </w:tc>
        <w:tc>
          <w:tcPr>
            <w:tcW w:w="1764" w:type="dxa"/>
            <w:noWrap/>
            <w:hideMark/>
          </w:tcPr>
          <w:p w14:paraId="3A6B347A" w14:textId="77777777" w:rsidR="00A7360D" w:rsidRPr="008B42C2" w:rsidRDefault="00A7360D" w:rsidP="009B3ED5">
            <w:pPr>
              <w:rPr>
                <w:sz w:val="20"/>
                <w:szCs w:val="20"/>
              </w:rPr>
            </w:pPr>
            <w:r w:rsidRPr="008B42C2">
              <w:rPr>
                <w:sz w:val="20"/>
                <w:szCs w:val="20"/>
              </w:rPr>
              <w:t>114.70%</w:t>
            </w:r>
          </w:p>
        </w:tc>
      </w:tr>
      <w:tr w:rsidR="00560867" w:rsidRPr="008B42C2" w14:paraId="4DFE1213" w14:textId="77777777" w:rsidTr="00572518">
        <w:trPr>
          <w:trHeight w:val="20"/>
        </w:trPr>
        <w:tc>
          <w:tcPr>
            <w:tcW w:w="1008" w:type="dxa"/>
            <w:shd w:val="clear" w:color="auto" w:fill="D9D9D9" w:themeFill="background1" w:themeFillShade="D9"/>
            <w:noWrap/>
            <w:hideMark/>
          </w:tcPr>
          <w:p w14:paraId="63A7E872" w14:textId="77777777" w:rsidR="00A7360D" w:rsidRPr="008B42C2" w:rsidRDefault="00A7360D" w:rsidP="009B3ED5">
            <w:pPr>
              <w:rPr>
                <w:sz w:val="20"/>
                <w:szCs w:val="20"/>
              </w:rPr>
            </w:pPr>
            <w:proofErr w:type="spellStart"/>
            <w:r w:rsidRPr="008B42C2">
              <w:rPr>
                <w:sz w:val="20"/>
                <w:szCs w:val="20"/>
              </w:rPr>
              <w:t>Piedro</w:t>
            </w:r>
            <w:proofErr w:type="spellEnd"/>
          </w:p>
        </w:tc>
        <w:tc>
          <w:tcPr>
            <w:tcW w:w="1539" w:type="dxa"/>
            <w:shd w:val="clear" w:color="auto" w:fill="D9D9D9" w:themeFill="background1" w:themeFillShade="D9"/>
            <w:noWrap/>
            <w:hideMark/>
          </w:tcPr>
          <w:p w14:paraId="3B8D3F59"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34C3FC52"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5DB39819"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4DDEEDC5" w14:textId="77777777" w:rsidR="00A7360D" w:rsidRPr="008B42C2" w:rsidRDefault="00A7360D" w:rsidP="009B3ED5">
            <w:pPr>
              <w:rPr>
                <w:sz w:val="20"/>
                <w:szCs w:val="20"/>
              </w:rPr>
            </w:pPr>
            <w:r w:rsidRPr="008B42C2">
              <w:rPr>
                <w:sz w:val="20"/>
                <w:szCs w:val="20"/>
              </w:rPr>
              <w:t> </w:t>
            </w:r>
          </w:p>
        </w:tc>
        <w:tc>
          <w:tcPr>
            <w:tcW w:w="1764" w:type="dxa"/>
            <w:shd w:val="clear" w:color="auto" w:fill="BFBFBF" w:themeFill="background1" w:themeFillShade="BF"/>
            <w:hideMark/>
          </w:tcPr>
          <w:p w14:paraId="7C546D9D" w14:textId="7DCE176B" w:rsidR="00A7360D" w:rsidRPr="008B42C2" w:rsidRDefault="00A7360D" w:rsidP="009B3ED5">
            <w:pPr>
              <w:rPr>
                <w:sz w:val="20"/>
                <w:szCs w:val="20"/>
              </w:rPr>
            </w:pPr>
            <w:r>
              <w:rPr>
                <w:sz w:val="20"/>
                <w:szCs w:val="20"/>
              </w:rPr>
              <w:t>% Torque</w:t>
            </w:r>
            <w:r w:rsidRPr="008B42C2">
              <w:rPr>
                <w:sz w:val="20"/>
                <w:szCs w:val="20"/>
              </w:rPr>
              <w:t xml:space="preserve"> P1</w:t>
            </w:r>
          </w:p>
        </w:tc>
      </w:tr>
      <w:tr w:rsidR="00560867" w:rsidRPr="008B42C2" w14:paraId="1AD27B41" w14:textId="77777777" w:rsidTr="00572518">
        <w:trPr>
          <w:trHeight w:val="20"/>
        </w:trPr>
        <w:tc>
          <w:tcPr>
            <w:tcW w:w="1008" w:type="dxa"/>
            <w:noWrap/>
            <w:hideMark/>
          </w:tcPr>
          <w:p w14:paraId="27084E6D" w14:textId="77777777" w:rsidR="00A7360D" w:rsidRPr="008B42C2" w:rsidRDefault="00A7360D" w:rsidP="009B3ED5">
            <w:pPr>
              <w:rPr>
                <w:sz w:val="20"/>
                <w:szCs w:val="20"/>
              </w:rPr>
            </w:pPr>
            <w:r w:rsidRPr="008B42C2">
              <w:rPr>
                <w:sz w:val="20"/>
                <w:szCs w:val="20"/>
              </w:rPr>
              <w:t>P1</w:t>
            </w:r>
          </w:p>
        </w:tc>
        <w:tc>
          <w:tcPr>
            <w:tcW w:w="1539" w:type="dxa"/>
            <w:noWrap/>
            <w:hideMark/>
          </w:tcPr>
          <w:p w14:paraId="04B5782E" w14:textId="77777777" w:rsidR="00A7360D" w:rsidRPr="008B42C2" w:rsidRDefault="00A7360D" w:rsidP="009B3ED5">
            <w:pPr>
              <w:rPr>
                <w:sz w:val="20"/>
                <w:szCs w:val="20"/>
              </w:rPr>
            </w:pPr>
            <w:r w:rsidRPr="008B42C2">
              <w:rPr>
                <w:sz w:val="20"/>
                <w:szCs w:val="20"/>
              </w:rPr>
              <w:t>-8.55</w:t>
            </w:r>
          </w:p>
        </w:tc>
        <w:tc>
          <w:tcPr>
            <w:tcW w:w="1559" w:type="dxa"/>
            <w:noWrap/>
            <w:hideMark/>
          </w:tcPr>
          <w:p w14:paraId="40D02240" w14:textId="77777777" w:rsidR="00A7360D" w:rsidRPr="008B42C2" w:rsidRDefault="00A7360D" w:rsidP="009B3ED5">
            <w:pPr>
              <w:rPr>
                <w:sz w:val="20"/>
                <w:szCs w:val="20"/>
              </w:rPr>
            </w:pPr>
            <w:r w:rsidRPr="008B42C2">
              <w:rPr>
                <w:sz w:val="20"/>
                <w:szCs w:val="20"/>
              </w:rPr>
              <w:t>0.37</w:t>
            </w:r>
          </w:p>
        </w:tc>
        <w:tc>
          <w:tcPr>
            <w:tcW w:w="1470" w:type="dxa"/>
            <w:noWrap/>
            <w:hideMark/>
          </w:tcPr>
          <w:p w14:paraId="0BBECB2B" w14:textId="77777777" w:rsidR="00A7360D" w:rsidRPr="008B42C2" w:rsidRDefault="00A7360D" w:rsidP="009B3ED5">
            <w:pPr>
              <w:rPr>
                <w:sz w:val="20"/>
                <w:szCs w:val="20"/>
              </w:rPr>
            </w:pPr>
            <w:r w:rsidRPr="008B42C2">
              <w:rPr>
                <w:sz w:val="20"/>
                <w:szCs w:val="20"/>
              </w:rPr>
              <w:t>0.12</w:t>
            </w:r>
          </w:p>
        </w:tc>
        <w:tc>
          <w:tcPr>
            <w:tcW w:w="1148" w:type="dxa"/>
            <w:noWrap/>
            <w:hideMark/>
          </w:tcPr>
          <w:p w14:paraId="3184E2E6" w14:textId="77777777" w:rsidR="00A7360D" w:rsidRPr="008B42C2" w:rsidRDefault="00A7360D" w:rsidP="009B3ED5">
            <w:pPr>
              <w:rPr>
                <w:sz w:val="20"/>
                <w:szCs w:val="20"/>
              </w:rPr>
            </w:pPr>
            <w:r w:rsidRPr="008B42C2">
              <w:rPr>
                <w:sz w:val="20"/>
                <w:szCs w:val="20"/>
              </w:rPr>
              <w:t>1.39%</w:t>
            </w:r>
          </w:p>
        </w:tc>
        <w:tc>
          <w:tcPr>
            <w:tcW w:w="1764" w:type="dxa"/>
            <w:shd w:val="clear" w:color="auto" w:fill="D9D9D9" w:themeFill="background1" w:themeFillShade="D9"/>
            <w:noWrap/>
            <w:hideMark/>
          </w:tcPr>
          <w:p w14:paraId="520166D3" w14:textId="77777777" w:rsidR="00A7360D" w:rsidRPr="008B42C2" w:rsidRDefault="00A7360D" w:rsidP="009B3ED5">
            <w:pPr>
              <w:rPr>
                <w:sz w:val="20"/>
                <w:szCs w:val="20"/>
              </w:rPr>
            </w:pPr>
            <w:r w:rsidRPr="008B42C2">
              <w:rPr>
                <w:sz w:val="20"/>
                <w:szCs w:val="20"/>
              </w:rPr>
              <w:t> </w:t>
            </w:r>
          </w:p>
        </w:tc>
      </w:tr>
      <w:tr w:rsidR="00560867" w:rsidRPr="008B42C2" w14:paraId="34F7C1B6" w14:textId="77777777" w:rsidTr="00560867">
        <w:trPr>
          <w:trHeight w:val="20"/>
        </w:trPr>
        <w:tc>
          <w:tcPr>
            <w:tcW w:w="1008" w:type="dxa"/>
            <w:noWrap/>
            <w:hideMark/>
          </w:tcPr>
          <w:p w14:paraId="17CF34D9" w14:textId="77777777" w:rsidR="00A7360D" w:rsidRPr="008B42C2" w:rsidRDefault="00A7360D" w:rsidP="009B3ED5">
            <w:pPr>
              <w:rPr>
                <w:sz w:val="20"/>
                <w:szCs w:val="20"/>
              </w:rPr>
            </w:pPr>
            <w:r w:rsidRPr="008B42C2">
              <w:rPr>
                <w:sz w:val="20"/>
                <w:szCs w:val="20"/>
              </w:rPr>
              <w:t>P2</w:t>
            </w:r>
          </w:p>
        </w:tc>
        <w:tc>
          <w:tcPr>
            <w:tcW w:w="1539" w:type="dxa"/>
            <w:noWrap/>
            <w:hideMark/>
          </w:tcPr>
          <w:p w14:paraId="032B2035" w14:textId="77777777" w:rsidR="00A7360D" w:rsidRPr="008B42C2" w:rsidRDefault="00A7360D" w:rsidP="009B3ED5">
            <w:pPr>
              <w:rPr>
                <w:sz w:val="20"/>
                <w:szCs w:val="20"/>
              </w:rPr>
            </w:pPr>
            <w:r w:rsidRPr="008B42C2">
              <w:rPr>
                <w:sz w:val="20"/>
                <w:szCs w:val="20"/>
              </w:rPr>
              <w:t>-13.40</w:t>
            </w:r>
          </w:p>
        </w:tc>
        <w:tc>
          <w:tcPr>
            <w:tcW w:w="1559" w:type="dxa"/>
            <w:noWrap/>
            <w:hideMark/>
          </w:tcPr>
          <w:p w14:paraId="287F4DA6" w14:textId="77777777" w:rsidR="00A7360D" w:rsidRPr="008B42C2" w:rsidRDefault="00A7360D" w:rsidP="009B3ED5">
            <w:pPr>
              <w:rPr>
                <w:sz w:val="20"/>
                <w:szCs w:val="20"/>
              </w:rPr>
            </w:pPr>
            <w:r w:rsidRPr="008B42C2">
              <w:rPr>
                <w:sz w:val="20"/>
                <w:szCs w:val="20"/>
              </w:rPr>
              <w:t>0.72</w:t>
            </w:r>
          </w:p>
        </w:tc>
        <w:tc>
          <w:tcPr>
            <w:tcW w:w="1470" w:type="dxa"/>
            <w:noWrap/>
            <w:hideMark/>
          </w:tcPr>
          <w:p w14:paraId="36D29C38" w14:textId="77777777" w:rsidR="00A7360D" w:rsidRPr="008B42C2" w:rsidRDefault="00A7360D" w:rsidP="009B3ED5">
            <w:pPr>
              <w:rPr>
                <w:sz w:val="20"/>
                <w:szCs w:val="20"/>
              </w:rPr>
            </w:pPr>
            <w:r w:rsidRPr="008B42C2">
              <w:rPr>
                <w:sz w:val="20"/>
                <w:szCs w:val="20"/>
              </w:rPr>
              <w:t>0.23</w:t>
            </w:r>
          </w:p>
        </w:tc>
        <w:tc>
          <w:tcPr>
            <w:tcW w:w="1148" w:type="dxa"/>
            <w:noWrap/>
            <w:hideMark/>
          </w:tcPr>
          <w:p w14:paraId="48BFE2B1" w14:textId="77777777" w:rsidR="00A7360D" w:rsidRPr="008B42C2" w:rsidRDefault="00A7360D" w:rsidP="009B3ED5">
            <w:pPr>
              <w:rPr>
                <w:sz w:val="20"/>
                <w:szCs w:val="20"/>
              </w:rPr>
            </w:pPr>
            <w:r w:rsidRPr="008B42C2">
              <w:rPr>
                <w:sz w:val="20"/>
                <w:szCs w:val="20"/>
              </w:rPr>
              <w:t>1.70%</w:t>
            </w:r>
          </w:p>
        </w:tc>
        <w:tc>
          <w:tcPr>
            <w:tcW w:w="1764" w:type="dxa"/>
            <w:noWrap/>
            <w:hideMark/>
          </w:tcPr>
          <w:p w14:paraId="04686BAF" w14:textId="77777777" w:rsidR="00A7360D" w:rsidRPr="008B42C2" w:rsidRDefault="00A7360D" w:rsidP="009B3ED5">
            <w:pPr>
              <w:rPr>
                <w:sz w:val="20"/>
                <w:szCs w:val="20"/>
              </w:rPr>
            </w:pPr>
            <w:r w:rsidRPr="008B42C2">
              <w:rPr>
                <w:sz w:val="20"/>
                <w:szCs w:val="20"/>
              </w:rPr>
              <w:t>156.77%</w:t>
            </w:r>
          </w:p>
        </w:tc>
      </w:tr>
      <w:tr w:rsidR="00560867" w:rsidRPr="008B42C2" w14:paraId="4427C061" w14:textId="77777777" w:rsidTr="00560867">
        <w:trPr>
          <w:trHeight w:val="20"/>
        </w:trPr>
        <w:tc>
          <w:tcPr>
            <w:tcW w:w="1008" w:type="dxa"/>
            <w:noWrap/>
            <w:hideMark/>
          </w:tcPr>
          <w:p w14:paraId="1FCF323E" w14:textId="77777777" w:rsidR="00A7360D" w:rsidRPr="008B42C2" w:rsidRDefault="00A7360D" w:rsidP="009B3ED5">
            <w:pPr>
              <w:rPr>
                <w:sz w:val="20"/>
                <w:szCs w:val="20"/>
              </w:rPr>
            </w:pPr>
            <w:r w:rsidRPr="008B42C2">
              <w:rPr>
                <w:sz w:val="20"/>
                <w:szCs w:val="20"/>
              </w:rPr>
              <w:t>P3</w:t>
            </w:r>
          </w:p>
        </w:tc>
        <w:tc>
          <w:tcPr>
            <w:tcW w:w="1539" w:type="dxa"/>
            <w:noWrap/>
            <w:hideMark/>
          </w:tcPr>
          <w:p w14:paraId="6AC7472B" w14:textId="77777777" w:rsidR="00A7360D" w:rsidRPr="008B42C2" w:rsidRDefault="00A7360D" w:rsidP="009B3ED5">
            <w:pPr>
              <w:rPr>
                <w:sz w:val="20"/>
                <w:szCs w:val="20"/>
              </w:rPr>
            </w:pPr>
            <w:r w:rsidRPr="008B42C2">
              <w:rPr>
                <w:sz w:val="20"/>
                <w:szCs w:val="20"/>
              </w:rPr>
              <w:t>-7.11</w:t>
            </w:r>
          </w:p>
        </w:tc>
        <w:tc>
          <w:tcPr>
            <w:tcW w:w="1559" w:type="dxa"/>
            <w:noWrap/>
            <w:hideMark/>
          </w:tcPr>
          <w:p w14:paraId="7A0223DE" w14:textId="77777777" w:rsidR="00A7360D" w:rsidRPr="008B42C2" w:rsidRDefault="00A7360D" w:rsidP="009B3ED5">
            <w:pPr>
              <w:rPr>
                <w:sz w:val="20"/>
                <w:szCs w:val="20"/>
              </w:rPr>
            </w:pPr>
            <w:r w:rsidRPr="008B42C2">
              <w:rPr>
                <w:sz w:val="20"/>
                <w:szCs w:val="20"/>
              </w:rPr>
              <w:t>0.14</w:t>
            </w:r>
          </w:p>
        </w:tc>
        <w:tc>
          <w:tcPr>
            <w:tcW w:w="1470" w:type="dxa"/>
            <w:noWrap/>
            <w:hideMark/>
          </w:tcPr>
          <w:p w14:paraId="3F27078A" w14:textId="77777777" w:rsidR="00A7360D" w:rsidRPr="008B42C2" w:rsidRDefault="00A7360D" w:rsidP="009B3ED5">
            <w:pPr>
              <w:rPr>
                <w:sz w:val="20"/>
                <w:szCs w:val="20"/>
              </w:rPr>
            </w:pPr>
            <w:r w:rsidRPr="008B42C2">
              <w:rPr>
                <w:sz w:val="20"/>
                <w:szCs w:val="20"/>
              </w:rPr>
              <w:t>0.04</w:t>
            </w:r>
          </w:p>
        </w:tc>
        <w:tc>
          <w:tcPr>
            <w:tcW w:w="1148" w:type="dxa"/>
            <w:noWrap/>
            <w:hideMark/>
          </w:tcPr>
          <w:p w14:paraId="575917C4" w14:textId="77777777" w:rsidR="00A7360D" w:rsidRPr="008B42C2" w:rsidRDefault="00A7360D" w:rsidP="009B3ED5">
            <w:pPr>
              <w:rPr>
                <w:sz w:val="20"/>
                <w:szCs w:val="20"/>
              </w:rPr>
            </w:pPr>
            <w:r w:rsidRPr="008B42C2">
              <w:rPr>
                <w:sz w:val="20"/>
                <w:szCs w:val="20"/>
              </w:rPr>
              <w:t>0.56%</w:t>
            </w:r>
          </w:p>
        </w:tc>
        <w:tc>
          <w:tcPr>
            <w:tcW w:w="1764" w:type="dxa"/>
            <w:noWrap/>
            <w:hideMark/>
          </w:tcPr>
          <w:p w14:paraId="0FF1A3DB" w14:textId="77777777" w:rsidR="00A7360D" w:rsidRPr="008B42C2" w:rsidRDefault="00A7360D" w:rsidP="009B3ED5">
            <w:pPr>
              <w:rPr>
                <w:sz w:val="20"/>
                <w:szCs w:val="20"/>
              </w:rPr>
            </w:pPr>
            <w:r w:rsidRPr="008B42C2">
              <w:rPr>
                <w:sz w:val="20"/>
                <w:szCs w:val="20"/>
              </w:rPr>
              <w:t>83.18%</w:t>
            </w:r>
          </w:p>
        </w:tc>
      </w:tr>
      <w:tr w:rsidR="00560867" w:rsidRPr="008B42C2" w14:paraId="2B468EB0" w14:textId="77777777" w:rsidTr="00560867">
        <w:trPr>
          <w:trHeight w:val="20"/>
        </w:trPr>
        <w:tc>
          <w:tcPr>
            <w:tcW w:w="1008" w:type="dxa"/>
            <w:noWrap/>
            <w:hideMark/>
          </w:tcPr>
          <w:p w14:paraId="440C2F71" w14:textId="77777777" w:rsidR="00A7360D" w:rsidRPr="008B42C2" w:rsidRDefault="00A7360D" w:rsidP="009B3ED5">
            <w:pPr>
              <w:rPr>
                <w:sz w:val="20"/>
                <w:szCs w:val="20"/>
              </w:rPr>
            </w:pPr>
            <w:r w:rsidRPr="008B42C2">
              <w:rPr>
                <w:sz w:val="20"/>
                <w:szCs w:val="20"/>
              </w:rPr>
              <w:t>P4</w:t>
            </w:r>
          </w:p>
        </w:tc>
        <w:tc>
          <w:tcPr>
            <w:tcW w:w="1539" w:type="dxa"/>
            <w:noWrap/>
            <w:hideMark/>
          </w:tcPr>
          <w:p w14:paraId="2284D29A" w14:textId="77777777" w:rsidR="00A7360D" w:rsidRPr="008B42C2" w:rsidRDefault="00A7360D" w:rsidP="009B3ED5">
            <w:pPr>
              <w:rPr>
                <w:sz w:val="20"/>
                <w:szCs w:val="20"/>
              </w:rPr>
            </w:pPr>
            <w:r w:rsidRPr="008B42C2">
              <w:rPr>
                <w:sz w:val="20"/>
                <w:szCs w:val="20"/>
              </w:rPr>
              <w:t>-8.56</w:t>
            </w:r>
          </w:p>
        </w:tc>
        <w:tc>
          <w:tcPr>
            <w:tcW w:w="1559" w:type="dxa"/>
            <w:noWrap/>
            <w:hideMark/>
          </w:tcPr>
          <w:p w14:paraId="5C901B89" w14:textId="77777777" w:rsidR="00A7360D" w:rsidRPr="008B42C2" w:rsidRDefault="00A7360D" w:rsidP="009B3ED5">
            <w:pPr>
              <w:rPr>
                <w:sz w:val="20"/>
                <w:szCs w:val="20"/>
              </w:rPr>
            </w:pPr>
            <w:r w:rsidRPr="008B42C2">
              <w:rPr>
                <w:sz w:val="20"/>
                <w:szCs w:val="20"/>
              </w:rPr>
              <w:t>0.57</w:t>
            </w:r>
          </w:p>
        </w:tc>
        <w:tc>
          <w:tcPr>
            <w:tcW w:w="1470" w:type="dxa"/>
            <w:noWrap/>
            <w:hideMark/>
          </w:tcPr>
          <w:p w14:paraId="1F7D3C73" w14:textId="77777777" w:rsidR="00A7360D" w:rsidRPr="008B42C2" w:rsidRDefault="00A7360D" w:rsidP="009B3ED5">
            <w:pPr>
              <w:rPr>
                <w:sz w:val="20"/>
                <w:szCs w:val="20"/>
              </w:rPr>
            </w:pPr>
            <w:r w:rsidRPr="008B42C2">
              <w:rPr>
                <w:sz w:val="20"/>
                <w:szCs w:val="20"/>
              </w:rPr>
              <w:t>0.18</w:t>
            </w:r>
          </w:p>
        </w:tc>
        <w:tc>
          <w:tcPr>
            <w:tcW w:w="1148" w:type="dxa"/>
            <w:noWrap/>
            <w:hideMark/>
          </w:tcPr>
          <w:p w14:paraId="2284CDEA" w14:textId="77777777" w:rsidR="00A7360D" w:rsidRPr="008B42C2" w:rsidRDefault="00A7360D" w:rsidP="009B3ED5">
            <w:pPr>
              <w:rPr>
                <w:sz w:val="20"/>
                <w:szCs w:val="20"/>
              </w:rPr>
            </w:pPr>
            <w:r w:rsidRPr="008B42C2">
              <w:rPr>
                <w:sz w:val="20"/>
                <w:szCs w:val="20"/>
              </w:rPr>
              <w:t>2.10%</w:t>
            </w:r>
          </w:p>
        </w:tc>
        <w:tc>
          <w:tcPr>
            <w:tcW w:w="1764" w:type="dxa"/>
            <w:noWrap/>
            <w:hideMark/>
          </w:tcPr>
          <w:p w14:paraId="5BDC3E15" w14:textId="77777777" w:rsidR="00A7360D" w:rsidRPr="008B42C2" w:rsidRDefault="00A7360D" w:rsidP="009B3ED5">
            <w:pPr>
              <w:rPr>
                <w:sz w:val="20"/>
                <w:szCs w:val="20"/>
              </w:rPr>
            </w:pPr>
            <w:r w:rsidRPr="008B42C2">
              <w:rPr>
                <w:sz w:val="20"/>
                <w:szCs w:val="20"/>
              </w:rPr>
              <w:t>100.13%</w:t>
            </w:r>
          </w:p>
        </w:tc>
      </w:tr>
      <w:tr w:rsidR="00560867" w:rsidRPr="008B42C2" w14:paraId="0AFE1194" w14:textId="77777777" w:rsidTr="00C80525">
        <w:trPr>
          <w:trHeight w:val="20"/>
        </w:trPr>
        <w:tc>
          <w:tcPr>
            <w:tcW w:w="1008" w:type="dxa"/>
            <w:shd w:val="clear" w:color="auto" w:fill="D9D9D9" w:themeFill="background1" w:themeFillShade="D9"/>
            <w:noWrap/>
            <w:hideMark/>
          </w:tcPr>
          <w:p w14:paraId="4CDCAE5C" w14:textId="77777777" w:rsidR="00A7360D" w:rsidRPr="008B42C2" w:rsidRDefault="00A7360D" w:rsidP="009B3ED5">
            <w:pPr>
              <w:rPr>
                <w:sz w:val="20"/>
                <w:szCs w:val="20"/>
              </w:rPr>
            </w:pPr>
            <w:r w:rsidRPr="008B42C2">
              <w:rPr>
                <w:sz w:val="20"/>
                <w:szCs w:val="20"/>
              </w:rPr>
              <w:t>Kicker</w:t>
            </w:r>
          </w:p>
        </w:tc>
        <w:tc>
          <w:tcPr>
            <w:tcW w:w="1539" w:type="dxa"/>
            <w:shd w:val="clear" w:color="auto" w:fill="D9D9D9" w:themeFill="background1" w:themeFillShade="D9"/>
            <w:noWrap/>
            <w:hideMark/>
          </w:tcPr>
          <w:p w14:paraId="4919D0A5"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7E661FE1"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2EE2080E"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305BCABE" w14:textId="77777777" w:rsidR="00A7360D" w:rsidRPr="008B42C2" w:rsidRDefault="00A7360D" w:rsidP="009B3ED5">
            <w:pPr>
              <w:rPr>
                <w:sz w:val="20"/>
                <w:szCs w:val="20"/>
              </w:rPr>
            </w:pPr>
            <w:r w:rsidRPr="008B42C2">
              <w:rPr>
                <w:sz w:val="20"/>
                <w:szCs w:val="20"/>
              </w:rPr>
              <w:t> </w:t>
            </w:r>
          </w:p>
        </w:tc>
        <w:tc>
          <w:tcPr>
            <w:tcW w:w="1764" w:type="dxa"/>
            <w:shd w:val="clear" w:color="auto" w:fill="BFBFBF" w:themeFill="background1" w:themeFillShade="BF"/>
            <w:hideMark/>
          </w:tcPr>
          <w:p w14:paraId="4C7DA3B4" w14:textId="77777777" w:rsidR="00A7360D" w:rsidRPr="008B42C2" w:rsidRDefault="00A7360D" w:rsidP="009B3ED5">
            <w:pPr>
              <w:rPr>
                <w:sz w:val="20"/>
                <w:szCs w:val="20"/>
              </w:rPr>
            </w:pPr>
            <w:r>
              <w:rPr>
                <w:sz w:val="20"/>
                <w:szCs w:val="20"/>
              </w:rPr>
              <w:t>% Torque</w:t>
            </w:r>
            <w:r w:rsidRPr="008B42C2">
              <w:rPr>
                <w:sz w:val="20"/>
                <w:szCs w:val="20"/>
              </w:rPr>
              <w:t xml:space="preserve"> of N1, P2</w:t>
            </w:r>
          </w:p>
        </w:tc>
      </w:tr>
      <w:tr w:rsidR="00A0563E" w:rsidRPr="008B42C2" w14:paraId="60B5D599" w14:textId="77777777" w:rsidTr="00C80525">
        <w:trPr>
          <w:trHeight w:val="20"/>
        </w:trPr>
        <w:tc>
          <w:tcPr>
            <w:tcW w:w="1008" w:type="dxa"/>
            <w:vMerge w:val="restart"/>
            <w:noWrap/>
            <w:hideMark/>
          </w:tcPr>
          <w:p w14:paraId="4FF4FE6E" w14:textId="77777777" w:rsidR="009F1D9D" w:rsidRPr="008B42C2" w:rsidRDefault="009F1D9D" w:rsidP="009B3ED5">
            <w:pPr>
              <w:rPr>
                <w:sz w:val="20"/>
                <w:szCs w:val="20"/>
              </w:rPr>
            </w:pPr>
            <w:r w:rsidRPr="008B42C2">
              <w:rPr>
                <w:sz w:val="20"/>
                <w:szCs w:val="20"/>
              </w:rPr>
              <w:t>SRB</w:t>
            </w:r>
          </w:p>
        </w:tc>
        <w:tc>
          <w:tcPr>
            <w:tcW w:w="1539" w:type="dxa"/>
            <w:vMerge w:val="restart"/>
            <w:noWrap/>
            <w:hideMark/>
          </w:tcPr>
          <w:p w14:paraId="04D1AD7D" w14:textId="77777777" w:rsidR="009F1D9D" w:rsidRPr="008B42C2" w:rsidRDefault="009F1D9D" w:rsidP="009B3ED5">
            <w:pPr>
              <w:rPr>
                <w:sz w:val="20"/>
                <w:szCs w:val="20"/>
              </w:rPr>
            </w:pPr>
            <w:r w:rsidRPr="008B42C2">
              <w:rPr>
                <w:sz w:val="20"/>
                <w:szCs w:val="20"/>
              </w:rPr>
              <w:t>-3.99</w:t>
            </w:r>
          </w:p>
        </w:tc>
        <w:tc>
          <w:tcPr>
            <w:tcW w:w="1559" w:type="dxa"/>
            <w:vMerge w:val="restart"/>
            <w:noWrap/>
            <w:hideMark/>
          </w:tcPr>
          <w:p w14:paraId="7AF93A9F" w14:textId="77777777" w:rsidR="009F1D9D" w:rsidRPr="008B42C2" w:rsidRDefault="009F1D9D" w:rsidP="009B3ED5">
            <w:pPr>
              <w:rPr>
                <w:sz w:val="20"/>
                <w:szCs w:val="20"/>
              </w:rPr>
            </w:pPr>
            <w:r w:rsidRPr="008B42C2">
              <w:rPr>
                <w:sz w:val="20"/>
                <w:szCs w:val="20"/>
              </w:rPr>
              <w:t>0.34</w:t>
            </w:r>
          </w:p>
        </w:tc>
        <w:tc>
          <w:tcPr>
            <w:tcW w:w="1470" w:type="dxa"/>
            <w:vMerge w:val="restart"/>
            <w:noWrap/>
            <w:hideMark/>
          </w:tcPr>
          <w:p w14:paraId="464AD807" w14:textId="77777777" w:rsidR="009F1D9D" w:rsidRPr="008B42C2" w:rsidRDefault="009F1D9D" w:rsidP="009B3ED5">
            <w:pPr>
              <w:rPr>
                <w:sz w:val="20"/>
                <w:szCs w:val="20"/>
              </w:rPr>
            </w:pPr>
            <w:r w:rsidRPr="008B42C2">
              <w:rPr>
                <w:sz w:val="20"/>
                <w:szCs w:val="20"/>
              </w:rPr>
              <w:t>0.02</w:t>
            </w:r>
          </w:p>
        </w:tc>
        <w:tc>
          <w:tcPr>
            <w:tcW w:w="1148" w:type="dxa"/>
            <w:vMerge w:val="restart"/>
            <w:noWrap/>
            <w:hideMark/>
          </w:tcPr>
          <w:p w14:paraId="404E5E88" w14:textId="77777777" w:rsidR="009F1D9D" w:rsidRPr="008B42C2" w:rsidRDefault="009F1D9D" w:rsidP="009B3ED5">
            <w:pPr>
              <w:rPr>
                <w:sz w:val="20"/>
                <w:szCs w:val="20"/>
              </w:rPr>
            </w:pPr>
            <w:r w:rsidRPr="008B42C2">
              <w:rPr>
                <w:sz w:val="20"/>
                <w:szCs w:val="20"/>
              </w:rPr>
              <w:t>0.50%</w:t>
            </w:r>
          </w:p>
        </w:tc>
        <w:tc>
          <w:tcPr>
            <w:tcW w:w="1764" w:type="dxa"/>
            <w:noWrap/>
            <w:hideMark/>
          </w:tcPr>
          <w:p w14:paraId="198D6704" w14:textId="77777777" w:rsidR="009F1D9D" w:rsidRPr="008B42C2" w:rsidRDefault="009F1D9D" w:rsidP="009B3ED5">
            <w:pPr>
              <w:rPr>
                <w:sz w:val="20"/>
                <w:szCs w:val="20"/>
              </w:rPr>
            </w:pPr>
            <w:r w:rsidRPr="008B42C2">
              <w:rPr>
                <w:sz w:val="20"/>
                <w:szCs w:val="20"/>
              </w:rPr>
              <w:t>48.66%</w:t>
            </w:r>
          </w:p>
        </w:tc>
      </w:tr>
      <w:tr w:rsidR="00A0563E" w:rsidRPr="008B42C2" w14:paraId="0DDA337B" w14:textId="77777777" w:rsidTr="00C80525">
        <w:trPr>
          <w:trHeight w:val="20"/>
        </w:trPr>
        <w:tc>
          <w:tcPr>
            <w:tcW w:w="1008" w:type="dxa"/>
            <w:vMerge/>
            <w:noWrap/>
            <w:hideMark/>
          </w:tcPr>
          <w:p w14:paraId="3AD043EC" w14:textId="77777777" w:rsidR="009F1D9D" w:rsidRPr="008B42C2" w:rsidRDefault="009F1D9D" w:rsidP="009B3ED5">
            <w:pPr>
              <w:rPr>
                <w:sz w:val="20"/>
                <w:szCs w:val="20"/>
              </w:rPr>
            </w:pPr>
          </w:p>
        </w:tc>
        <w:tc>
          <w:tcPr>
            <w:tcW w:w="1539" w:type="dxa"/>
            <w:vMerge/>
            <w:noWrap/>
            <w:hideMark/>
          </w:tcPr>
          <w:p w14:paraId="62CA7971" w14:textId="77777777" w:rsidR="009F1D9D" w:rsidRPr="008B42C2" w:rsidRDefault="009F1D9D" w:rsidP="009B3ED5">
            <w:pPr>
              <w:rPr>
                <w:sz w:val="20"/>
                <w:szCs w:val="20"/>
              </w:rPr>
            </w:pPr>
          </w:p>
        </w:tc>
        <w:tc>
          <w:tcPr>
            <w:tcW w:w="1559" w:type="dxa"/>
            <w:vMerge/>
            <w:noWrap/>
            <w:hideMark/>
          </w:tcPr>
          <w:p w14:paraId="0CA1D38C" w14:textId="77777777" w:rsidR="009F1D9D" w:rsidRPr="008B42C2" w:rsidRDefault="009F1D9D" w:rsidP="009B3ED5">
            <w:pPr>
              <w:rPr>
                <w:sz w:val="20"/>
                <w:szCs w:val="20"/>
              </w:rPr>
            </w:pPr>
          </w:p>
        </w:tc>
        <w:tc>
          <w:tcPr>
            <w:tcW w:w="1470" w:type="dxa"/>
            <w:vMerge/>
            <w:noWrap/>
            <w:hideMark/>
          </w:tcPr>
          <w:p w14:paraId="373D6020" w14:textId="77777777" w:rsidR="009F1D9D" w:rsidRPr="008B42C2" w:rsidRDefault="009F1D9D" w:rsidP="009B3ED5">
            <w:pPr>
              <w:rPr>
                <w:sz w:val="20"/>
                <w:szCs w:val="20"/>
              </w:rPr>
            </w:pPr>
          </w:p>
        </w:tc>
        <w:tc>
          <w:tcPr>
            <w:tcW w:w="1148" w:type="dxa"/>
            <w:vMerge/>
            <w:noWrap/>
            <w:hideMark/>
          </w:tcPr>
          <w:p w14:paraId="489D834A" w14:textId="77777777" w:rsidR="009F1D9D" w:rsidRPr="008B42C2" w:rsidRDefault="009F1D9D" w:rsidP="009B3ED5">
            <w:pPr>
              <w:rPr>
                <w:sz w:val="20"/>
                <w:szCs w:val="20"/>
              </w:rPr>
            </w:pPr>
          </w:p>
        </w:tc>
        <w:tc>
          <w:tcPr>
            <w:tcW w:w="1764" w:type="dxa"/>
            <w:noWrap/>
            <w:hideMark/>
          </w:tcPr>
          <w:p w14:paraId="5DC29BA7" w14:textId="77777777" w:rsidR="009F1D9D" w:rsidRPr="008B42C2" w:rsidRDefault="009F1D9D" w:rsidP="009B3ED5">
            <w:pPr>
              <w:rPr>
                <w:sz w:val="20"/>
                <w:szCs w:val="20"/>
              </w:rPr>
            </w:pPr>
            <w:r w:rsidRPr="00024150">
              <w:rPr>
                <w:sz w:val="20"/>
                <w:szCs w:val="20"/>
              </w:rPr>
              <w:t>46.70%</w:t>
            </w:r>
          </w:p>
        </w:tc>
      </w:tr>
      <w:tr w:rsidR="00893488" w:rsidRPr="008B42C2" w14:paraId="6EC0DDDD" w14:textId="77777777" w:rsidTr="0025641B">
        <w:trPr>
          <w:trHeight w:val="20"/>
        </w:trPr>
        <w:tc>
          <w:tcPr>
            <w:tcW w:w="8488" w:type="dxa"/>
            <w:gridSpan w:val="6"/>
            <w:shd w:val="clear" w:color="auto" w:fill="BFBFBF" w:themeFill="background1" w:themeFillShade="BF"/>
            <w:noWrap/>
          </w:tcPr>
          <w:p w14:paraId="0E911435" w14:textId="00752F0D" w:rsidR="00893488" w:rsidRPr="008B42C2" w:rsidRDefault="00893488" w:rsidP="009344E2">
            <w:pPr>
              <w:jc w:val="center"/>
              <w:rPr>
                <w:sz w:val="20"/>
                <w:szCs w:val="20"/>
              </w:rPr>
            </w:pPr>
            <w:r w:rsidRPr="00C15C5D">
              <w:rPr>
                <w:b/>
                <w:bCs/>
                <w:sz w:val="20"/>
                <w:szCs w:val="20"/>
              </w:rPr>
              <w:t xml:space="preserve">Ankle </w:t>
            </w:r>
            <w:r w:rsidR="00FF3EAC" w:rsidRPr="00C15C5D">
              <w:rPr>
                <w:b/>
                <w:bCs/>
                <w:sz w:val="20"/>
                <w:szCs w:val="20"/>
              </w:rPr>
              <w:t>Dorsi</w:t>
            </w:r>
            <w:r w:rsidR="00FF3EAC">
              <w:rPr>
                <w:b/>
                <w:bCs/>
                <w:sz w:val="20"/>
                <w:szCs w:val="20"/>
              </w:rPr>
              <w:t>f</w:t>
            </w:r>
            <w:r w:rsidR="00FF3EAC" w:rsidRPr="00C15C5D">
              <w:rPr>
                <w:b/>
                <w:bCs/>
                <w:sz w:val="20"/>
                <w:szCs w:val="20"/>
              </w:rPr>
              <w:t>lexion</w:t>
            </w:r>
          </w:p>
        </w:tc>
      </w:tr>
      <w:tr w:rsidR="00560867" w:rsidRPr="008B42C2" w14:paraId="133B222D" w14:textId="77777777" w:rsidTr="00C80525">
        <w:trPr>
          <w:trHeight w:val="20"/>
        </w:trPr>
        <w:tc>
          <w:tcPr>
            <w:tcW w:w="1008" w:type="dxa"/>
            <w:shd w:val="clear" w:color="auto" w:fill="D9D9D9" w:themeFill="background1" w:themeFillShade="D9"/>
            <w:noWrap/>
            <w:hideMark/>
          </w:tcPr>
          <w:p w14:paraId="780C525B" w14:textId="77777777" w:rsidR="00A7360D" w:rsidRPr="008B42C2" w:rsidRDefault="00A7360D" w:rsidP="009B3ED5">
            <w:pPr>
              <w:rPr>
                <w:sz w:val="20"/>
                <w:szCs w:val="20"/>
              </w:rPr>
            </w:pPr>
            <w:proofErr w:type="spellStart"/>
            <w:r w:rsidRPr="008B42C2">
              <w:rPr>
                <w:sz w:val="20"/>
                <w:szCs w:val="20"/>
              </w:rPr>
              <w:t>Nimco</w:t>
            </w:r>
            <w:proofErr w:type="spellEnd"/>
          </w:p>
        </w:tc>
        <w:tc>
          <w:tcPr>
            <w:tcW w:w="1539" w:type="dxa"/>
            <w:shd w:val="clear" w:color="auto" w:fill="D9D9D9" w:themeFill="background1" w:themeFillShade="D9"/>
            <w:hideMark/>
          </w:tcPr>
          <w:p w14:paraId="0BC05CA1"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6DAE51CB"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5384D99F"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2A9D92C9" w14:textId="77777777" w:rsidR="00A7360D" w:rsidRPr="008B42C2" w:rsidRDefault="00A7360D" w:rsidP="009B3ED5">
            <w:pPr>
              <w:rPr>
                <w:sz w:val="20"/>
                <w:szCs w:val="20"/>
              </w:rPr>
            </w:pPr>
            <w:r w:rsidRPr="008B42C2">
              <w:rPr>
                <w:sz w:val="20"/>
                <w:szCs w:val="20"/>
              </w:rPr>
              <w:t> </w:t>
            </w:r>
          </w:p>
        </w:tc>
        <w:tc>
          <w:tcPr>
            <w:tcW w:w="1764" w:type="dxa"/>
            <w:shd w:val="clear" w:color="auto" w:fill="D9D9D9" w:themeFill="background1" w:themeFillShade="D9"/>
            <w:noWrap/>
            <w:hideMark/>
          </w:tcPr>
          <w:p w14:paraId="7A1503AE" w14:textId="2D82792A" w:rsidR="00A7360D" w:rsidRPr="008B42C2" w:rsidRDefault="00FE0A7C" w:rsidP="009B3ED5">
            <w:pPr>
              <w:rPr>
                <w:sz w:val="20"/>
                <w:szCs w:val="20"/>
              </w:rPr>
            </w:pPr>
            <w:r w:rsidRPr="00303D0B">
              <w:rPr>
                <w:sz w:val="20"/>
                <w:szCs w:val="20"/>
              </w:rPr>
              <w:t> </w:t>
            </w:r>
            <w:r>
              <w:rPr>
                <w:sz w:val="20"/>
                <w:szCs w:val="20"/>
              </w:rPr>
              <w:t>% Torque</w:t>
            </w:r>
            <w:r w:rsidRPr="00303D0B">
              <w:rPr>
                <w:sz w:val="20"/>
                <w:szCs w:val="20"/>
              </w:rPr>
              <w:t xml:space="preserve"> </w:t>
            </w:r>
            <w:r>
              <w:rPr>
                <w:sz w:val="20"/>
                <w:szCs w:val="20"/>
              </w:rPr>
              <w:t>N</w:t>
            </w:r>
            <w:r w:rsidRPr="00303D0B">
              <w:rPr>
                <w:sz w:val="20"/>
                <w:szCs w:val="20"/>
              </w:rPr>
              <w:t>1</w:t>
            </w:r>
          </w:p>
        </w:tc>
      </w:tr>
      <w:tr w:rsidR="00560867" w:rsidRPr="008B42C2" w14:paraId="1C8620EB" w14:textId="77777777" w:rsidTr="00C80525">
        <w:trPr>
          <w:trHeight w:val="20"/>
        </w:trPr>
        <w:tc>
          <w:tcPr>
            <w:tcW w:w="1008" w:type="dxa"/>
            <w:noWrap/>
            <w:hideMark/>
          </w:tcPr>
          <w:p w14:paraId="5E9AC47B" w14:textId="77777777" w:rsidR="00A7360D" w:rsidRPr="008B42C2" w:rsidRDefault="00A7360D" w:rsidP="009B3ED5">
            <w:pPr>
              <w:rPr>
                <w:sz w:val="20"/>
                <w:szCs w:val="20"/>
              </w:rPr>
            </w:pPr>
            <w:r w:rsidRPr="008B42C2">
              <w:rPr>
                <w:sz w:val="20"/>
                <w:szCs w:val="20"/>
              </w:rPr>
              <w:t>N1</w:t>
            </w:r>
          </w:p>
        </w:tc>
        <w:tc>
          <w:tcPr>
            <w:tcW w:w="1539" w:type="dxa"/>
            <w:noWrap/>
            <w:hideMark/>
          </w:tcPr>
          <w:p w14:paraId="72707BFF" w14:textId="77777777" w:rsidR="00A7360D" w:rsidRPr="008B42C2" w:rsidRDefault="00A7360D" w:rsidP="009B3ED5">
            <w:pPr>
              <w:rPr>
                <w:sz w:val="20"/>
                <w:szCs w:val="20"/>
              </w:rPr>
            </w:pPr>
            <w:r w:rsidRPr="008B42C2">
              <w:rPr>
                <w:sz w:val="20"/>
                <w:szCs w:val="20"/>
              </w:rPr>
              <w:t>5.11</w:t>
            </w:r>
          </w:p>
        </w:tc>
        <w:tc>
          <w:tcPr>
            <w:tcW w:w="1559" w:type="dxa"/>
            <w:noWrap/>
            <w:hideMark/>
          </w:tcPr>
          <w:p w14:paraId="6051D341" w14:textId="77777777" w:rsidR="00A7360D" w:rsidRPr="008B42C2" w:rsidRDefault="00A7360D" w:rsidP="009B3ED5">
            <w:pPr>
              <w:rPr>
                <w:sz w:val="20"/>
                <w:szCs w:val="20"/>
              </w:rPr>
            </w:pPr>
            <w:r w:rsidRPr="008B42C2">
              <w:rPr>
                <w:sz w:val="20"/>
                <w:szCs w:val="20"/>
              </w:rPr>
              <w:t>0.25</w:t>
            </w:r>
          </w:p>
        </w:tc>
        <w:tc>
          <w:tcPr>
            <w:tcW w:w="1470" w:type="dxa"/>
            <w:noWrap/>
            <w:hideMark/>
          </w:tcPr>
          <w:p w14:paraId="3E225AED" w14:textId="77777777" w:rsidR="00A7360D" w:rsidRPr="008B42C2" w:rsidRDefault="00A7360D" w:rsidP="009B3ED5">
            <w:pPr>
              <w:rPr>
                <w:sz w:val="20"/>
                <w:szCs w:val="20"/>
              </w:rPr>
            </w:pPr>
            <w:r w:rsidRPr="008B42C2">
              <w:rPr>
                <w:sz w:val="20"/>
                <w:szCs w:val="20"/>
              </w:rPr>
              <w:t>0.11</w:t>
            </w:r>
          </w:p>
        </w:tc>
        <w:tc>
          <w:tcPr>
            <w:tcW w:w="1148" w:type="dxa"/>
            <w:noWrap/>
            <w:hideMark/>
          </w:tcPr>
          <w:p w14:paraId="470708AB" w14:textId="77777777" w:rsidR="00A7360D" w:rsidRPr="008B42C2" w:rsidRDefault="00A7360D" w:rsidP="009B3ED5">
            <w:pPr>
              <w:rPr>
                <w:sz w:val="20"/>
                <w:szCs w:val="20"/>
              </w:rPr>
            </w:pPr>
            <w:r w:rsidRPr="008B42C2">
              <w:rPr>
                <w:sz w:val="20"/>
                <w:szCs w:val="20"/>
              </w:rPr>
              <w:t>2.15%</w:t>
            </w:r>
          </w:p>
        </w:tc>
        <w:tc>
          <w:tcPr>
            <w:tcW w:w="1764" w:type="dxa"/>
            <w:shd w:val="clear" w:color="auto" w:fill="D9D9D9" w:themeFill="background1" w:themeFillShade="D9"/>
            <w:noWrap/>
            <w:hideMark/>
          </w:tcPr>
          <w:p w14:paraId="73E46867" w14:textId="77777777" w:rsidR="00A7360D" w:rsidRPr="008B42C2" w:rsidRDefault="00A7360D" w:rsidP="009B3ED5">
            <w:pPr>
              <w:rPr>
                <w:sz w:val="20"/>
                <w:szCs w:val="20"/>
              </w:rPr>
            </w:pPr>
            <w:r w:rsidRPr="008B42C2">
              <w:rPr>
                <w:sz w:val="20"/>
                <w:szCs w:val="20"/>
              </w:rPr>
              <w:t> </w:t>
            </w:r>
          </w:p>
        </w:tc>
      </w:tr>
      <w:tr w:rsidR="00560867" w:rsidRPr="008B42C2" w14:paraId="0B0F22C1" w14:textId="77777777" w:rsidTr="00560867">
        <w:trPr>
          <w:trHeight w:val="20"/>
        </w:trPr>
        <w:tc>
          <w:tcPr>
            <w:tcW w:w="1008" w:type="dxa"/>
            <w:noWrap/>
            <w:hideMark/>
          </w:tcPr>
          <w:p w14:paraId="60A9A79E" w14:textId="77777777" w:rsidR="00A7360D" w:rsidRPr="008B42C2" w:rsidRDefault="00A7360D" w:rsidP="009B3ED5">
            <w:pPr>
              <w:rPr>
                <w:sz w:val="20"/>
                <w:szCs w:val="20"/>
              </w:rPr>
            </w:pPr>
            <w:r w:rsidRPr="008B42C2">
              <w:rPr>
                <w:sz w:val="20"/>
                <w:szCs w:val="20"/>
              </w:rPr>
              <w:t>N2</w:t>
            </w:r>
          </w:p>
        </w:tc>
        <w:tc>
          <w:tcPr>
            <w:tcW w:w="1539" w:type="dxa"/>
            <w:noWrap/>
            <w:hideMark/>
          </w:tcPr>
          <w:p w14:paraId="679046D7" w14:textId="77777777" w:rsidR="00A7360D" w:rsidRPr="008B42C2" w:rsidRDefault="00A7360D" w:rsidP="009B3ED5">
            <w:pPr>
              <w:rPr>
                <w:sz w:val="20"/>
                <w:szCs w:val="20"/>
              </w:rPr>
            </w:pPr>
            <w:r w:rsidRPr="008B42C2">
              <w:rPr>
                <w:sz w:val="20"/>
                <w:szCs w:val="20"/>
              </w:rPr>
              <w:t>11.30</w:t>
            </w:r>
          </w:p>
        </w:tc>
        <w:tc>
          <w:tcPr>
            <w:tcW w:w="1559" w:type="dxa"/>
            <w:noWrap/>
            <w:hideMark/>
          </w:tcPr>
          <w:p w14:paraId="24FA9C45" w14:textId="77777777" w:rsidR="00A7360D" w:rsidRPr="008B42C2" w:rsidRDefault="00A7360D" w:rsidP="009B3ED5">
            <w:pPr>
              <w:rPr>
                <w:sz w:val="20"/>
                <w:szCs w:val="20"/>
              </w:rPr>
            </w:pPr>
            <w:r w:rsidRPr="008B42C2">
              <w:rPr>
                <w:sz w:val="20"/>
                <w:szCs w:val="20"/>
              </w:rPr>
              <w:t>0.87</w:t>
            </w:r>
          </w:p>
        </w:tc>
        <w:tc>
          <w:tcPr>
            <w:tcW w:w="1470" w:type="dxa"/>
            <w:noWrap/>
            <w:hideMark/>
          </w:tcPr>
          <w:p w14:paraId="3D49C7B4" w14:textId="77777777" w:rsidR="00A7360D" w:rsidRPr="008B42C2" w:rsidRDefault="00A7360D" w:rsidP="009B3ED5">
            <w:pPr>
              <w:rPr>
                <w:sz w:val="20"/>
                <w:szCs w:val="20"/>
              </w:rPr>
            </w:pPr>
            <w:r w:rsidRPr="008B42C2">
              <w:rPr>
                <w:sz w:val="20"/>
                <w:szCs w:val="20"/>
              </w:rPr>
              <w:t>0.28</w:t>
            </w:r>
          </w:p>
        </w:tc>
        <w:tc>
          <w:tcPr>
            <w:tcW w:w="1148" w:type="dxa"/>
            <w:noWrap/>
            <w:hideMark/>
          </w:tcPr>
          <w:p w14:paraId="527F068D" w14:textId="77777777" w:rsidR="00A7360D" w:rsidRPr="008B42C2" w:rsidRDefault="00A7360D" w:rsidP="009B3ED5">
            <w:pPr>
              <w:rPr>
                <w:sz w:val="20"/>
                <w:szCs w:val="20"/>
              </w:rPr>
            </w:pPr>
            <w:r w:rsidRPr="008B42C2">
              <w:rPr>
                <w:sz w:val="20"/>
                <w:szCs w:val="20"/>
              </w:rPr>
              <w:t>2.48%</w:t>
            </w:r>
          </w:p>
        </w:tc>
        <w:tc>
          <w:tcPr>
            <w:tcW w:w="1764" w:type="dxa"/>
            <w:noWrap/>
            <w:hideMark/>
          </w:tcPr>
          <w:p w14:paraId="6E2B37F8" w14:textId="77777777" w:rsidR="00A7360D" w:rsidRPr="008B42C2" w:rsidRDefault="00A7360D" w:rsidP="009B3ED5">
            <w:pPr>
              <w:rPr>
                <w:sz w:val="20"/>
                <w:szCs w:val="20"/>
              </w:rPr>
            </w:pPr>
            <w:r w:rsidRPr="008B42C2">
              <w:rPr>
                <w:sz w:val="20"/>
                <w:szCs w:val="20"/>
              </w:rPr>
              <w:t>221.20%</w:t>
            </w:r>
          </w:p>
        </w:tc>
      </w:tr>
      <w:tr w:rsidR="00560867" w:rsidRPr="008B42C2" w14:paraId="43B07969" w14:textId="77777777" w:rsidTr="00560867">
        <w:trPr>
          <w:trHeight w:val="20"/>
        </w:trPr>
        <w:tc>
          <w:tcPr>
            <w:tcW w:w="1008" w:type="dxa"/>
            <w:noWrap/>
            <w:hideMark/>
          </w:tcPr>
          <w:p w14:paraId="5EB4EAC0" w14:textId="77777777" w:rsidR="00A7360D" w:rsidRPr="008B42C2" w:rsidRDefault="00A7360D" w:rsidP="009B3ED5">
            <w:pPr>
              <w:rPr>
                <w:sz w:val="20"/>
                <w:szCs w:val="20"/>
              </w:rPr>
            </w:pPr>
            <w:r w:rsidRPr="008B42C2">
              <w:rPr>
                <w:sz w:val="20"/>
                <w:szCs w:val="20"/>
              </w:rPr>
              <w:t>N3</w:t>
            </w:r>
          </w:p>
        </w:tc>
        <w:tc>
          <w:tcPr>
            <w:tcW w:w="1539" w:type="dxa"/>
            <w:noWrap/>
            <w:hideMark/>
          </w:tcPr>
          <w:p w14:paraId="5D9EC122" w14:textId="77777777" w:rsidR="00A7360D" w:rsidRPr="008B42C2" w:rsidRDefault="00A7360D" w:rsidP="009B3ED5">
            <w:pPr>
              <w:rPr>
                <w:sz w:val="20"/>
                <w:szCs w:val="20"/>
              </w:rPr>
            </w:pPr>
            <w:r w:rsidRPr="008B42C2">
              <w:rPr>
                <w:sz w:val="20"/>
                <w:szCs w:val="20"/>
              </w:rPr>
              <w:t>6.54</w:t>
            </w:r>
          </w:p>
        </w:tc>
        <w:tc>
          <w:tcPr>
            <w:tcW w:w="1559" w:type="dxa"/>
            <w:noWrap/>
            <w:hideMark/>
          </w:tcPr>
          <w:p w14:paraId="2E641915" w14:textId="77777777" w:rsidR="00A7360D" w:rsidRPr="008B42C2" w:rsidRDefault="00A7360D" w:rsidP="009B3ED5">
            <w:pPr>
              <w:rPr>
                <w:sz w:val="20"/>
                <w:szCs w:val="20"/>
              </w:rPr>
            </w:pPr>
            <w:r w:rsidRPr="008B42C2">
              <w:rPr>
                <w:sz w:val="20"/>
                <w:szCs w:val="20"/>
              </w:rPr>
              <w:t>0.43</w:t>
            </w:r>
          </w:p>
        </w:tc>
        <w:tc>
          <w:tcPr>
            <w:tcW w:w="1470" w:type="dxa"/>
            <w:noWrap/>
            <w:hideMark/>
          </w:tcPr>
          <w:p w14:paraId="51230B67" w14:textId="77777777" w:rsidR="00A7360D" w:rsidRPr="008B42C2" w:rsidRDefault="00A7360D" w:rsidP="009B3ED5">
            <w:pPr>
              <w:rPr>
                <w:sz w:val="20"/>
                <w:szCs w:val="20"/>
              </w:rPr>
            </w:pPr>
            <w:r w:rsidRPr="008B42C2">
              <w:rPr>
                <w:sz w:val="20"/>
                <w:szCs w:val="20"/>
              </w:rPr>
              <w:t>0.13</w:t>
            </w:r>
          </w:p>
        </w:tc>
        <w:tc>
          <w:tcPr>
            <w:tcW w:w="1148" w:type="dxa"/>
            <w:noWrap/>
            <w:hideMark/>
          </w:tcPr>
          <w:p w14:paraId="487940EA" w14:textId="77777777" w:rsidR="00A7360D" w:rsidRPr="008B42C2" w:rsidRDefault="00A7360D" w:rsidP="009B3ED5">
            <w:pPr>
              <w:rPr>
                <w:sz w:val="20"/>
                <w:szCs w:val="20"/>
              </w:rPr>
            </w:pPr>
            <w:r w:rsidRPr="008B42C2">
              <w:rPr>
                <w:sz w:val="20"/>
                <w:szCs w:val="20"/>
              </w:rPr>
              <w:t>1.99%</w:t>
            </w:r>
          </w:p>
        </w:tc>
        <w:tc>
          <w:tcPr>
            <w:tcW w:w="1764" w:type="dxa"/>
            <w:noWrap/>
            <w:hideMark/>
          </w:tcPr>
          <w:p w14:paraId="6EBC2A52" w14:textId="77777777" w:rsidR="00A7360D" w:rsidRPr="008B42C2" w:rsidRDefault="00A7360D" w:rsidP="009B3ED5">
            <w:pPr>
              <w:rPr>
                <w:sz w:val="20"/>
                <w:szCs w:val="20"/>
              </w:rPr>
            </w:pPr>
            <w:r w:rsidRPr="008B42C2">
              <w:rPr>
                <w:sz w:val="20"/>
                <w:szCs w:val="20"/>
              </w:rPr>
              <w:t>127.98%</w:t>
            </w:r>
          </w:p>
        </w:tc>
      </w:tr>
      <w:tr w:rsidR="00560867" w:rsidRPr="008B42C2" w14:paraId="53844677" w14:textId="77777777" w:rsidTr="00560867">
        <w:trPr>
          <w:trHeight w:val="20"/>
        </w:trPr>
        <w:tc>
          <w:tcPr>
            <w:tcW w:w="1008" w:type="dxa"/>
            <w:noWrap/>
            <w:hideMark/>
          </w:tcPr>
          <w:p w14:paraId="642E8117" w14:textId="77777777" w:rsidR="00A7360D" w:rsidRPr="008B42C2" w:rsidRDefault="00A7360D" w:rsidP="009B3ED5">
            <w:pPr>
              <w:rPr>
                <w:sz w:val="20"/>
                <w:szCs w:val="20"/>
              </w:rPr>
            </w:pPr>
            <w:r w:rsidRPr="008B42C2">
              <w:rPr>
                <w:sz w:val="20"/>
                <w:szCs w:val="20"/>
              </w:rPr>
              <w:t>N4</w:t>
            </w:r>
          </w:p>
        </w:tc>
        <w:tc>
          <w:tcPr>
            <w:tcW w:w="1539" w:type="dxa"/>
            <w:noWrap/>
            <w:hideMark/>
          </w:tcPr>
          <w:p w14:paraId="671B484A" w14:textId="77777777" w:rsidR="00A7360D" w:rsidRPr="008B42C2" w:rsidRDefault="00A7360D" w:rsidP="009B3ED5">
            <w:pPr>
              <w:rPr>
                <w:sz w:val="20"/>
                <w:szCs w:val="20"/>
              </w:rPr>
            </w:pPr>
            <w:r w:rsidRPr="008B42C2">
              <w:rPr>
                <w:sz w:val="20"/>
                <w:szCs w:val="20"/>
              </w:rPr>
              <w:t>5.76</w:t>
            </w:r>
          </w:p>
        </w:tc>
        <w:tc>
          <w:tcPr>
            <w:tcW w:w="1559" w:type="dxa"/>
            <w:noWrap/>
            <w:hideMark/>
          </w:tcPr>
          <w:p w14:paraId="1CB11F2B" w14:textId="77777777" w:rsidR="00A7360D" w:rsidRPr="008B42C2" w:rsidRDefault="00A7360D" w:rsidP="009B3ED5">
            <w:pPr>
              <w:rPr>
                <w:sz w:val="20"/>
                <w:szCs w:val="20"/>
              </w:rPr>
            </w:pPr>
            <w:r w:rsidRPr="008B42C2">
              <w:rPr>
                <w:sz w:val="20"/>
                <w:szCs w:val="20"/>
              </w:rPr>
              <w:t>0.47</w:t>
            </w:r>
          </w:p>
        </w:tc>
        <w:tc>
          <w:tcPr>
            <w:tcW w:w="1470" w:type="dxa"/>
            <w:noWrap/>
            <w:hideMark/>
          </w:tcPr>
          <w:p w14:paraId="520577C2" w14:textId="77777777" w:rsidR="00A7360D" w:rsidRPr="008B42C2" w:rsidRDefault="00A7360D" w:rsidP="009B3ED5">
            <w:pPr>
              <w:rPr>
                <w:sz w:val="20"/>
                <w:szCs w:val="20"/>
              </w:rPr>
            </w:pPr>
            <w:r w:rsidRPr="008B42C2">
              <w:rPr>
                <w:sz w:val="20"/>
                <w:szCs w:val="20"/>
              </w:rPr>
              <w:t>0.15</w:t>
            </w:r>
          </w:p>
        </w:tc>
        <w:tc>
          <w:tcPr>
            <w:tcW w:w="1148" w:type="dxa"/>
            <w:noWrap/>
            <w:hideMark/>
          </w:tcPr>
          <w:p w14:paraId="36D01DBA" w14:textId="77777777" w:rsidR="00A7360D" w:rsidRPr="008B42C2" w:rsidRDefault="00A7360D" w:rsidP="009B3ED5">
            <w:pPr>
              <w:rPr>
                <w:sz w:val="20"/>
                <w:szCs w:val="20"/>
              </w:rPr>
            </w:pPr>
            <w:r w:rsidRPr="008B42C2">
              <w:rPr>
                <w:sz w:val="20"/>
                <w:szCs w:val="20"/>
              </w:rPr>
              <w:t>2.60%</w:t>
            </w:r>
          </w:p>
        </w:tc>
        <w:tc>
          <w:tcPr>
            <w:tcW w:w="1764" w:type="dxa"/>
            <w:noWrap/>
            <w:hideMark/>
          </w:tcPr>
          <w:p w14:paraId="691130A6" w14:textId="77777777" w:rsidR="00A7360D" w:rsidRPr="008B42C2" w:rsidRDefault="00A7360D" w:rsidP="009B3ED5">
            <w:pPr>
              <w:rPr>
                <w:sz w:val="20"/>
                <w:szCs w:val="20"/>
              </w:rPr>
            </w:pPr>
            <w:r w:rsidRPr="008B42C2">
              <w:rPr>
                <w:sz w:val="20"/>
                <w:szCs w:val="20"/>
              </w:rPr>
              <w:t>112.82%</w:t>
            </w:r>
          </w:p>
        </w:tc>
      </w:tr>
      <w:tr w:rsidR="00560867" w:rsidRPr="008B42C2" w14:paraId="580702C7" w14:textId="77777777" w:rsidTr="00560867">
        <w:trPr>
          <w:trHeight w:val="20"/>
        </w:trPr>
        <w:tc>
          <w:tcPr>
            <w:tcW w:w="1008" w:type="dxa"/>
            <w:noWrap/>
            <w:hideMark/>
          </w:tcPr>
          <w:p w14:paraId="14902E3B" w14:textId="77777777" w:rsidR="00A7360D" w:rsidRPr="008B42C2" w:rsidRDefault="00A7360D" w:rsidP="009B3ED5">
            <w:pPr>
              <w:rPr>
                <w:sz w:val="20"/>
                <w:szCs w:val="20"/>
              </w:rPr>
            </w:pPr>
            <w:r w:rsidRPr="008B42C2">
              <w:rPr>
                <w:sz w:val="20"/>
                <w:szCs w:val="20"/>
              </w:rPr>
              <w:t>N5</w:t>
            </w:r>
          </w:p>
        </w:tc>
        <w:tc>
          <w:tcPr>
            <w:tcW w:w="1539" w:type="dxa"/>
            <w:noWrap/>
            <w:hideMark/>
          </w:tcPr>
          <w:p w14:paraId="7A4A4F98" w14:textId="77777777" w:rsidR="00A7360D" w:rsidRPr="008B42C2" w:rsidRDefault="00A7360D" w:rsidP="009B3ED5">
            <w:pPr>
              <w:rPr>
                <w:sz w:val="20"/>
                <w:szCs w:val="20"/>
              </w:rPr>
            </w:pPr>
            <w:r w:rsidRPr="008B42C2">
              <w:rPr>
                <w:sz w:val="20"/>
                <w:szCs w:val="20"/>
              </w:rPr>
              <w:t>6.70</w:t>
            </w:r>
          </w:p>
        </w:tc>
        <w:tc>
          <w:tcPr>
            <w:tcW w:w="1559" w:type="dxa"/>
            <w:noWrap/>
            <w:hideMark/>
          </w:tcPr>
          <w:p w14:paraId="0FDC62F9" w14:textId="77777777" w:rsidR="00A7360D" w:rsidRPr="008B42C2" w:rsidRDefault="00A7360D" w:rsidP="009B3ED5">
            <w:pPr>
              <w:rPr>
                <w:sz w:val="20"/>
                <w:szCs w:val="20"/>
              </w:rPr>
            </w:pPr>
            <w:r w:rsidRPr="008B42C2">
              <w:rPr>
                <w:sz w:val="20"/>
                <w:szCs w:val="20"/>
              </w:rPr>
              <w:t>0.23</w:t>
            </w:r>
          </w:p>
        </w:tc>
        <w:tc>
          <w:tcPr>
            <w:tcW w:w="1470" w:type="dxa"/>
            <w:noWrap/>
            <w:hideMark/>
          </w:tcPr>
          <w:p w14:paraId="14CD9B8A" w14:textId="77777777" w:rsidR="00A7360D" w:rsidRPr="008B42C2" w:rsidRDefault="00A7360D" w:rsidP="009B3ED5">
            <w:pPr>
              <w:rPr>
                <w:sz w:val="20"/>
                <w:szCs w:val="20"/>
              </w:rPr>
            </w:pPr>
            <w:r w:rsidRPr="008B42C2">
              <w:rPr>
                <w:sz w:val="20"/>
                <w:szCs w:val="20"/>
              </w:rPr>
              <w:t>0.07</w:t>
            </w:r>
          </w:p>
        </w:tc>
        <w:tc>
          <w:tcPr>
            <w:tcW w:w="1148" w:type="dxa"/>
            <w:noWrap/>
            <w:hideMark/>
          </w:tcPr>
          <w:p w14:paraId="2ED4AFA3" w14:textId="77777777" w:rsidR="00A7360D" w:rsidRPr="008B42C2" w:rsidRDefault="00A7360D" w:rsidP="009B3ED5">
            <w:pPr>
              <w:rPr>
                <w:sz w:val="20"/>
                <w:szCs w:val="20"/>
              </w:rPr>
            </w:pPr>
            <w:r w:rsidRPr="008B42C2">
              <w:rPr>
                <w:sz w:val="20"/>
                <w:szCs w:val="20"/>
              </w:rPr>
              <w:t>1.04%</w:t>
            </w:r>
          </w:p>
        </w:tc>
        <w:tc>
          <w:tcPr>
            <w:tcW w:w="1764" w:type="dxa"/>
            <w:noWrap/>
            <w:hideMark/>
          </w:tcPr>
          <w:p w14:paraId="3062C407" w14:textId="77777777" w:rsidR="00A7360D" w:rsidRPr="008B42C2" w:rsidRDefault="00A7360D" w:rsidP="009B3ED5">
            <w:pPr>
              <w:rPr>
                <w:sz w:val="20"/>
                <w:szCs w:val="20"/>
              </w:rPr>
            </w:pPr>
            <w:r w:rsidRPr="008B42C2">
              <w:rPr>
                <w:sz w:val="20"/>
                <w:szCs w:val="20"/>
              </w:rPr>
              <w:t>131.19%</w:t>
            </w:r>
          </w:p>
        </w:tc>
      </w:tr>
      <w:tr w:rsidR="00560867" w:rsidRPr="008B42C2" w14:paraId="4A5FCEAB" w14:textId="77777777" w:rsidTr="00560867">
        <w:trPr>
          <w:trHeight w:val="20"/>
        </w:trPr>
        <w:tc>
          <w:tcPr>
            <w:tcW w:w="1008" w:type="dxa"/>
            <w:noWrap/>
            <w:hideMark/>
          </w:tcPr>
          <w:p w14:paraId="20027C03" w14:textId="77777777" w:rsidR="00A7360D" w:rsidRPr="008B42C2" w:rsidRDefault="00A7360D" w:rsidP="009B3ED5">
            <w:pPr>
              <w:rPr>
                <w:sz w:val="20"/>
                <w:szCs w:val="20"/>
              </w:rPr>
            </w:pPr>
            <w:r w:rsidRPr="008B42C2">
              <w:rPr>
                <w:sz w:val="20"/>
                <w:szCs w:val="20"/>
              </w:rPr>
              <w:t>N6</w:t>
            </w:r>
          </w:p>
        </w:tc>
        <w:tc>
          <w:tcPr>
            <w:tcW w:w="1539" w:type="dxa"/>
            <w:noWrap/>
            <w:hideMark/>
          </w:tcPr>
          <w:p w14:paraId="1A5C5243" w14:textId="77777777" w:rsidR="00A7360D" w:rsidRPr="008B42C2" w:rsidRDefault="00A7360D" w:rsidP="009B3ED5">
            <w:pPr>
              <w:rPr>
                <w:sz w:val="20"/>
                <w:szCs w:val="20"/>
              </w:rPr>
            </w:pPr>
            <w:r w:rsidRPr="008B42C2">
              <w:rPr>
                <w:sz w:val="20"/>
                <w:szCs w:val="20"/>
              </w:rPr>
              <w:t>5.63</w:t>
            </w:r>
          </w:p>
        </w:tc>
        <w:tc>
          <w:tcPr>
            <w:tcW w:w="1559" w:type="dxa"/>
            <w:noWrap/>
            <w:hideMark/>
          </w:tcPr>
          <w:p w14:paraId="62CC9FA4" w14:textId="77777777" w:rsidR="00A7360D" w:rsidRPr="008B42C2" w:rsidRDefault="00A7360D" w:rsidP="009B3ED5">
            <w:pPr>
              <w:rPr>
                <w:sz w:val="20"/>
                <w:szCs w:val="20"/>
              </w:rPr>
            </w:pPr>
            <w:r w:rsidRPr="008B42C2">
              <w:rPr>
                <w:sz w:val="20"/>
                <w:szCs w:val="20"/>
              </w:rPr>
              <w:t>0.23</w:t>
            </w:r>
          </w:p>
        </w:tc>
        <w:tc>
          <w:tcPr>
            <w:tcW w:w="1470" w:type="dxa"/>
            <w:noWrap/>
            <w:hideMark/>
          </w:tcPr>
          <w:p w14:paraId="5F154578" w14:textId="77777777" w:rsidR="00A7360D" w:rsidRPr="008B42C2" w:rsidRDefault="00A7360D" w:rsidP="009B3ED5">
            <w:pPr>
              <w:rPr>
                <w:sz w:val="20"/>
                <w:szCs w:val="20"/>
              </w:rPr>
            </w:pPr>
            <w:r w:rsidRPr="008B42C2">
              <w:rPr>
                <w:sz w:val="20"/>
                <w:szCs w:val="20"/>
              </w:rPr>
              <w:t>0.07</w:t>
            </w:r>
          </w:p>
        </w:tc>
        <w:tc>
          <w:tcPr>
            <w:tcW w:w="1148" w:type="dxa"/>
            <w:noWrap/>
            <w:hideMark/>
          </w:tcPr>
          <w:p w14:paraId="4E170634" w14:textId="77777777" w:rsidR="00A7360D" w:rsidRPr="008B42C2" w:rsidRDefault="00A7360D" w:rsidP="009B3ED5">
            <w:pPr>
              <w:rPr>
                <w:sz w:val="20"/>
                <w:szCs w:val="20"/>
              </w:rPr>
            </w:pPr>
            <w:r w:rsidRPr="008B42C2">
              <w:rPr>
                <w:sz w:val="20"/>
                <w:szCs w:val="20"/>
              </w:rPr>
              <w:t>1.24%</w:t>
            </w:r>
          </w:p>
        </w:tc>
        <w:tc>
          <w:tcPr>
            <w:tcW w:w="1764" w:type="dxa"/>
            <w:noWrap/>
            <w:hideMark/>
          </w:tcPr>
          <w:p w14:paraId="6455CB29" w14:textId="77777777" w:rsidR="00A7360D" w:rsidRPr="008B42C2" w:rsidRDefault="00A7360D" w:rsidP="009B3ED5">
            <w:pPr>
              <w:rPr>
                <w:sz w:val="20"/>
                <w:szCs w:val="20"/>
              </w:rPr>
            </w:pPr>
            <w:r w:rsidRPr="008B42C2">
              <w:rPr>
                <w:sz w:val="20"/>
                <w:szCs w:val="20"/>
              </w:rPr>
              <w:t>110.26%</w:t>
            </w:r>
          </w:p>
        </w:tc>
      </w:tr>
      <w:tr w:rsidR="00560867" w:rsidRPr="008B42C2" w14:paraId="43CCCA99" w14:textId="77777777" w:rsidTr="009344E2">
        <w:trPr>
          <w:trHeight w:val="20"/>
        </w:trPr>
        <w:tc>
          <w:tcPr>
            <w:tcW w:w="1008" w:type="dxa"/>
            <w:shd w:val="clear" w:color="auto" w:fill="D9D9D9" w:themeFill="background1" w:themeFillShade="D9"/>
            <w:noWrap/>
            <w:hideMark/>
          </w:tcPr>
          <w:p w14:paraId="588849BD" w14:textId="77777777" w:rsidR="00A7360D" w:rsidRPr="008B42C2" w:rsidRDefault="00A7360D" w:rsidP="009B3ED5">
            <w:pPr>
              <w:rPr>
                <w:sz w:val="20"/>
                <w:szCs w:val="20"/>
              </w:rPr>
            </w:pPr>
            <w:proofErr w:type="spellStart"/>
            <w:r w:rsidRPr="008B42C2">
              <w:rPr>
                <w:sz w:val="20"/>
                <w:szCs w:val="20"/>
              </w:rPr>
              <w:t>Piedro</w:t>
            </w:r>
            <w:proofErr w:type="spellEnd"/>
          </w:p>
        </w:tc>
        <w:tc>
          <w:tcPr>
            <w:tcW w:w="1539" w:type="dxa"/>
            <w:shd w:val="clear" w:color="auto" w:fill="D9D9D9" w:themeFill="background1" w:themeFillShade="D9"/>
            <w:noWrap/>
            <w:hideMark/>
          </w:tcPr>
          <w:p w14:paraId="7F81CCC5"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31999E19"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6D52FAB9"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23697CA7" w14:textId="77777777" w:rsidR="00A7360D" w:rsidRPr="008B42C2" w:rsidRDefault="00A7360D" w:rsidP="009B3ED5">
            <w:pPr>
              <w:rPr>
                <w:sz w:val="20"/>
                <w:szCs w:val="20"/>
              </w:rPr>
            </w:pPr>
            <w:r w:rsidRPr="008B42C2">
              <w:rPr>
                <w:sz w:val="20"/>
                <w:szCs w:val="20"/>
              </w:rPr>
              <w:t> </w:t>
            </w:r>
          </w:p>
        </w:tc>
        <w:tc>
          <w:tcPr>
            <w:tcW w:w="1764" w:type="dxa"/>
            <w:shd w:val="clear" w:color="auto" w:fill="BFBFBF" w:themeFill="background1" w:themeFillShade="BF"/>
            <w:hideMark/>
          </w:tcPr>
          <w:p w14:paraId="20DFC672" w14:textId="541DE25E" w:rsidR="00A7360D" w:rsidRPr="008B42C2" w:rsidRDefault="00A7360D" w:rsidP="009B3ED5">
            <w:pPr>
              <w:rPr>
                <w:sz w:val="20"/>
                <w:szCs w:val="20"/>
              </w:rPr>
            </w:pPr>
            <w:r>
              <w:rPr>
                <w:sz w:val="20"/>
                <w:szCs w:val="20"/>
              </w:rPr>
              <w:t>% Torque</w:t>
            </w:r>
            <w:r w:rsidRPr="008B42C2">
              <w:rPr>
                <w:sz w:val="20"/>
                <w:szCs w:val="20"/>
              </w:rPr>
              <w:t xml:space="preserve"> P1</w:t>
            </w:r>
          </w:p>
        </w:tc>
      </w:tr>
      <w:tr w:rsidR="00560867" w:rsidRPr="008B42C2" w14:paraId="294630E3" w14:textId="77777777" w:rsidTr="009344E2">
        <w:trPr>
          <w:trHeight w:val="20"/>
        </w:trPr>
        <w:tc>
          <w:tcPr>
            <w:tcW w:w="1008" w:type="dxa"/>
            <w:noWrap/>
            <w:hideMark/>
          </w:tcPr>
          <w:p w14:paraId="2285187D" w14:textId="77777777" w:rsidR="00A7360D" w:rsidRPr="008B42C2" w:rsidRDefault="00A7360D" w:rsidP="009B3ED5">
            <w:pPr>
              <w:rPr>
                <w:sz w:val="20"/>
                <w:szCs w:val="20"/>
              </w:rPr>
            </w:pPr>
            <w:r w:rsidRPr="008B42C2">
              <w:rPr>
                <w:sz w:val="20"/>
                <w:szCs w:val="20"/>
              </w:rPr>
              <w:t>P1</w:t>
            </w:r>
          </w:p>
        </w:tc>
        <w:tc>
          <w:tcPr>
            <w:tcW w:w="1539" w:type="dxa"/>
            <w:noWrap/>
            <w:hideMark/>
          </w:tcPr>
          <w:p w14:paraId="67094322" w14:textId="77777777" w:rsidR="00A7360D" w:rsidRPr="008B42C2" w:rsidRDefault="00A7360D" w:rsidP="009B3ED5">
            <w:pPr>
              <w:rPr>
                <w:sz w:val="20"/>
                <w:szCs w:val="20"/>
              </w:rPr>
            </w:pPr>
            <w:r w:rsidRPr="008B42C2">
              <w:rPr>
                <w:sz w:val="20"/>
                <w:szCs w:val="20"/>
              </w:rPr>
              <w:t>5.37</w:t>
            </w:r>
          </w:p>
        </w:tc>
        <w:tc>
          <w:tcPr>
            <w:tcW w:w="1559" w:type="dxa"/>
            <w:noWrap/>
            <w:hideMark/>
          </w:tcPr>
          <w:p w14:paraId="69615361" w14:textId="77777777" w:rsidR="00A7360D" w:rsidRPr="008B42C2" w:rsidRDefault="00A7360D" w:rsidP="009B3ED5">
            <w:pPr>
              <w:rPr>
                <w:sz w:val="20"/>
                <w:szCs w:val="20"/>
              </w:rPr>
            </w:pPr>
            <w:r w:rsidRPr="008B42C2">
              <w:rPr>
                <w:sz w:val="20"/>
                <w:szCs w:val="20"/>
              </w:rPr>
              <w:t>0.67</w:t>
            </w:r>
          </w:p>
        </w:tc>
        <w:tc>
          <w:tcPr>
            <w:tcW w:w="1470" w:type="dxa"/>
            <w:noWrap/>
            <w:hideMark/>
          </w:tcPr>
          <w:p w14:paraId="55C89CE2" w14:textId="77777777" w:rsidR="00A7360D" w:rsidRPr="008B42C2" w:rsidRDefault="00A7360D" w:rsidP="009B3ED5">
            <w:pPr>
              <w:rPr>
                <w:sz w:val="20"/>
                <w:szCs w:val="20"/>
              </w:rPr>
            </w:pPr>
            <w:r w:rsidRPr="008B42C2">
              <w:rPr>
                <w:sz w:val="20"/>
                <w:szCs w:val="20"/>
              </w:rPr>
              <w:t>0.21</w:t>
            </w:r>
          </w:p>
        </w:tc>
        <w:tc>
          <w:tcPr>
            <w:tcW w:w="1148" w:type="dxa"/>
            <w:noWrap/>
            <w:hideMark/>
          </w:tcPr>
          <w:p w14:paraId="0C37727B" w14:textId="77777777" w:rsidR="00A7360D" w:rsidRPr="008B42C2" w:rsidRDefault="00A7360D" w:rsidP="009B3ED5">
            <w:pPr>
              <w:rPr>
                <w:sz w:val="20"/>
                <w:szCs w:val="20"/>
              </w:rPr>
            </w:pPr>
            <w:r w:rsidRPr="008B42C2">
              <w:rPr>
                <w:sz w:val="20"/>
                <w:szCs w:val="20"/>
              </w:rPr>
              <w:t>3.96%</w:t>
            </w:r>
          </w:p>
        </w:tc>
        <w:tc>
          <w:tcPr>
            <w:tcW w:w="1764" w:type="dxa"/>
            <w:shd w:val="clear" w:color="auto" w:fill="D9D9D9" w:themeFill="background1" w:themeFillShade="D9"/>
            <w:noWrap/>
            <w:hideMark/>
          </w:tcPr>
          <w:p w14:paraId="462F8D22" w14:textId="77777777" w:rsidR="00A7360D" w:rsidRPr="008B42C2" w:rsidRDefault="00A7360D" w:rsidP="009B3ED5">
            <w:pPr>
              <w:rPr>
                <w:sz w:val="20"/>
                <w:szCs w:val="20"/>
              </w:rPr>
            </w:pPr>
            <w:r w:rsidRPr="008B42C2">
              <w:rPr>
                <w:sz w:val="20"/>
                <w:szCs w:val="20"/>
              </w:rPr>
              <w:t> </w:t>
            </w:r>
          </w:p>
        </w:tc>
      </w:tr>
      <w:tr w:rsidR="00560867" w:rsidRPr="008B42C2" w14:paraId="1E2D2D95" w14:textId="77777777" w:rsidTr="00560867">
        <w:trPr>
          <w:trHeight w:val="20"/>
        </w:trPr>
        <w:tc>
          <w:tcPr>
            <w:tcW w:w="1008" w:type="dxa"/>
            <w:noWrap/>
            <w:hideMark/>
          </w:tcPr>
          <w:p w14:paraId="04CE3EA6" w14:textId="77777777" w:rsidR="00A7360D" w:rsidRPr="008B42C2" w:rsidRDefault="00A7360D" w:rsidP="009B3ED5">
            <w:pPr>
              <w:rPr>
                <w:sz w:val="20"/>
                <w:szCs w:val="20"/>
              </w:rPr>
            </w:pPr>
            <w:r w:rsidRPr="008B42C2">
              <w:rPr>
                <w:sz w:val="20"/>
                <w:szCs w:val="20"/>
              </w:rPr>
              <w:t>P2</w:t>
            </w:r>
          </w:p>
        </w:tc>
        <w:tc>
          <w:tcPr>
            <w:tcW w:w="1539" w:type="dxa"/>
            <w:noWrap/>
            <w:hideMark/>
          </w:tcPr>
          <w:p w14:paraId="77461309" w14:textId="77777777" w:rsidR="00A7360D" w:rsidRPr="008B42C2" w:rsidRDefault="00A7360D" w:rsidP="009B3ED5">
            <w:pPr>
              <w:rPr>
                <w:sz w:val="20"/>
                <w:szCs w:val="20"/>
              </w:rPr>
            </w:pPr>
            <w:r w:rsidRPr="008B42C2">
              <w:rPr>
                <w:sz w:val="20"/>
                <w:szCs w:val="20"/>
              </w:rPr>
              <w:t>9.11</w:t>
            </w:r>
          </w:p>
        </w:tc>
        <w:tc>
          <w:tcPr>
            <w:tcW w:w="1559" w:type="dxa"/>
            <w:noWrap/>
            <w:hideMark/>
          </w:tcPr>
          <w:p w14:paraId="56552AF7" w14:textId="77777777" w:rsidR="00A7360D" w:rsidRPr="008B42C2" w:rsidRDefault="00A7360D" w:rsidP="009B3ED5">
            <w:pPr>
              <w:rPr>
                <w:sz w:val="20"/>
                <w:szCs w:val="20"/>
              </w:rPr>
            </w:pPr>
            <w:r w:rsidRPr="008B42C2">
              <w:rPr>
                <w:sz w:val="20"/>
                <w:szCs w:val="20"/>
              </w:rPr>
              <w:t>0.56</w:t>
            </w:r>
          </w:p>
        </w:tc>
        <w:tc>
          <w:tcPr>
            <w:tcW w:w="1470" w:type="dxa"/>
            <w:noWrap/>
            <w:hideMark/>
          </w:tcPr>
          <w:p w14:paraId="1C5E38BF" w14:textId="77777777" w:rsidR="00A7360D" w:rsidRPr="008B42C2" w:rsidRDefault="00A7360D" w:rsidP="009B3ED5">
            <w:pPr>
              <w:rPr>
                <w:sz w:val="20"/>
                <w:szCs w:val="20"/>
              </w:rPr>
            </w:pPr>
            <w:r w:rsidRPr="008B42C2">
              <w:rPr>
                <w:sz w:val="20"/>
                <w:szCs w:val="20"/>
              </w:rPr>
              <w:t>0.18</w:t>
            </w:r>
          </w:p>
        </w:tc>
        <w:tc>
          <w:tcPr>
            <w:tcW w:w="1148" w:type="dxa"/>
            <w:noWrap/>
            <w:hideMark/>
          </w:tcPr>
          <w:p w14:paraId="65B3CA41" w14:textId="77777777" w:rsidR="00A7360D" w:rsidRPr="008B42C2" w:rsidRDefault="00A7360D" w:rsidP="009B3ED5">
            <w:pPr>
              <w:rPr>
                <w:sz w:val="20"/>
                <w:szCs w:val="20"/>
              </w:rPr>
            </w:pPr>
            <w:r w:rsidRPr="008B42C2">
              <w:rPr>
                <w:sz w:val="20"/>
                <w:szCs w:val="20"/>
              </w:rPr>
              <w:t>1.93%</w:t>
            </w:r>
          </w:p>
        </w:tc>
        <w:tc>
          <w:tcPr>
            <w:tcW w:w="1764" w:type="dxa"/>
            <w:noWrap/>
            <w:hideMark/>
          </w:tcPr>
          <w:p w14:paraId="3D631BC5" w14:textId="77777777" w:rsidR="00A7360D" w:rsidRPr="008B42C2" w:rsidRDefault="00A7360D" w:rsidP="009B3ED5">
            <w:pPr>
              <w:rPr>
                <w:sz w:val="20"/>
                <w:szCs w:val="20"/>
              </w:rPr>
            </w:pPr>
            <w:r w:rsidRPr="008B42C2">
              <w:rPr>
                <w:sz w:val="20"/>
                <w:szCs w:val="20"/>
              </w:rPr>
              <w:t>169.78%</w:t>
            </w:r>
          </w:p>
        </w:tc>
      </w:tr>
      <w:tr w:rsidR="00560867" w:rsidRPr="008B42C2" w14:paraId="674AA5C8" w14:textId="77777777" w:rsidTr="00560867">
        <w:trPr>
          <w:trHeight w:val="20"/>
        </w:trPr>
        <w:tc>
          <w:tcPr>
            <w:tcW w:w="1008" w:type="dxa"/>
            <w:noWrap/>
            <w:hideMark/>
          </w:tcPr>
          <w:p w14:paraId="463A7EE0" w14:textId="77777777" w:rsidR="00A7360D" w:rsidRPr="008B42C2" w:rsidRDefault="00A7360D" w:rsidP="009B3ED5">
            <w:pPr>
              <w:rPr>
                <w:sz w:val="20"/>
                <w:szCs w:val="20"/>
              </w:rPr>
            </w:pPr>
            <w:r w:rsidRPr="008B42C2">
              <w:rPr>
                <w:sz w:val="20"/>
                <w:szCs w:val="20"/>
              </w:rPr>
              <w:t>P3</w:t>
            </w:r>
          </w:p>
        </w:tc>
        <w:tc>
          <w:tcPr>
            <w:tcW w:w="1539" w:type="dxa"/>
            <w:noWrap/>
            <w:hideMark/>
          </w:tcPr>
          <w:p w14:paraId="4D2237BB" w14:textId="77777777" w:rsidR="00A7360D" w:rsidRPr="008B42C2" w:rsidRDefault="00A7360D" w:rsidP="009B3ED5">
            <w:pPr>
              <w:rPr>
                <w:sz w:val="20"/>
                <w:szCs w:val="20"/>
              </w:rPr>
            </w:pPr>
            <w:r w:rsidRPr="008B42C2">
              <w:rPr>
                <w:sz w:val="20"/>
                <w:szCs w:val="20"/>
              </w:rPr>
              <w:t>6.96</w:t>
            </w:r>
          </w:p>
        </w:tc>
        <w:tc>
          <w:tcPr>
            <w:tcW w:w="1559" w:type="dxa"/>
            <w:noWrap/>
            <w:hideMark/>
          </w:tcPr>
          <w:p w14:paraId="34C0F167" w14:textId="77777777" w:rsidR="00A7360D" w:rsidRPr="008B42C2" w:rsidRDefault="00A7360D" w:rsidP="009B3ED5">
            <w:pPr>
              <w:rPr>
                <w:sz w:val="20"/>
                <w:szCs w:val="20"/>
              </w:rPr>
            </w:pPr>
            <w:r w:rsidRPr="008B42C2">
              <w:rPr>
                <w:sz w:val="20"/>
                <w:szCs w:val="20"/>
              </w:rPr>
              <w:t>0.18</w:t>
            </w:r>
          </w:p>
        </w:tc>
        <w:tc>
          <w:tcPr>
            <w:tcW w:w="1470" w:type="dxa"/>
            <w:noWrap/>
            <w:hideMark/>
          </w:tcPr>
          <w:p w14:paraId="68F9C88B" w14:textId="77777777" w:rsidR="00A7360D" w:rsidRPr="008B42C2" w:rsidRDefault="00A7360D" w:rsidP="009B3ED5">
            <w:pPr>
              <w:rPr>
                <w:sz w:val="20"/>
                <w:szCs w:val="20"/>
              </w:rPr>
            </w:pPr>
            <w:r w:rsidRPr="008B42C2">
              <w:rPr>
                <w:sz w:val="20"/>
                <w:szCs w:val="20"/>
              </w:rPr>
              <w:t>0.06</w:t>
            </w:r>
          </w:p>
        </w:tc>
        <w:tc>
          <w:tcPr>
            <w:tcW w:w="1148" w:type="dxa"/>
            <w:noWrap/>
            <w:hideMark/>
          </w:tcPr>
          <w:p w14:paraId="518F6B50" w14:textId="77777777" w:rsidR="00A7360D" w:rsidRPr="008B42C2" w:rsidRDefault="00A7360D" w:rsidP="009B3ED5">
            <w:pPr>
              <w:rPr>
                <w:sz w:val="20"/>
                <w:szCs w:val="20"/>
              </w:rPr>
            </w:pPr>
            <w:r w:rsidRPr="008B42C2">
              <w:rPr>
                <w:sz w:val="20"/>
                <w:szCs w:val="20"/>
              </w:rPr>
              <w:t>0.86%</w:t>
            </w:r>
          </w:p>
        </w:tc>
        <w:tc>
          <w:tcPr>
            <w:tcW w:w="1764" w:type="dxa"/>
            <w:noWrap/>
            <w:hideMark/>
          </w:tcPr>
          <w:p w14:paraId="0614CEB5" w14:textId="77777777" w:rsidR="00A7360D" w:rsidRPr="008B42C2" w:rsidRDefault="00A7360D" w:rsidP="009B3ED5">
            <w:pPr>
              <w:rPr>
                <w:sz w:val="20"/>
                <w:szCs w:val="20"/>
              </w:rPr>
            </w:pPr>
            <w:r w:rsidRPr="008B42C2">
              <w:rPr>
                <w:sz w:val="20"/>
                <w:szCs w:val="20"/>
              </w:rPr>
              <w:t>129.63%</w:t>
            </w:r>
          </w:p>
        </w:tc>
      </w:tr>
      <w:tr w:rsidR="00560867" w:rsidRPr="008B42C2" w14:paraId="70F831C8" w14:textId="77777777" w:rsidTr="00560867">
        <w:trPr>
          <w:trHeight w:val="20"/>
        </w:trPr>
        <w:tc>
          <w:tcPr>
            <w:tcW w:w="1008" w:type="dxa"/>
            <w:noWrap/>
            <w:hideMark/>
          </w:tcPr>
          <w:p w14:paraId="35C6D40E" w14:textId="77777777" w:rsidR="00A7360D" w:rsidRPr="008B42C2" w:rsidRDefault="00A7360D" w:rsidP="009B3ED5">
            <w:pPr>
              <w:rPr>
                <w:sz w:val="20"/>
                <w:szCs w:val="20"/>
              </w:rPr>
            </w:pPr>
            <w:r w:rsidRPr="008B42C2">
              <w:rPr>
                <w:sz w:val="20"/>
                <w:szCs w:val="20"/>
              </w:rPr>
              <w:t>P4</w:t>
            </w:r>
          </w:p>
        </w:tc>
        <w:tc>
          <w:tcPr>
            <w:tcW w:w="1539" w:type="dxa"/>
            <w:noWrap/>
            <w:hideMark/>
          </w:tcPr>
          <w:p w14:paraId="27C1F43B" w14:textId="77777777" w:rsidR="00A7360D" w:rsidRPr="008B42C2" w:rsidRDefault="00A7360D" w:rsidP="009B3ED5">
            <w:pPr>
              <w:rPr>
                <w:sz w:val="20"/>
                <w:szCs w:val="20"/>
              </w:rPr>
            </w:pPr>
            <w:r w:rsidRPr="008B42C2">
              <w:rPr>
                <w:sz w:val="20"/>
                <w:szCs w:val="20"/>
              </w:rPr>
              <w:t>8.28</w:t>
            </w:r>
          </w:p>
        </w:tc>
        <w:tc>
          <w:tcPr>
            <w:tcW w:w="1559" w:type="dxa"/>
            <w:noWrap/>
            <w:hideMark/>
          </w:tcPr>
          <w:p w14:paraId="56C3386D" w14:textId="77777777" w:rsidR="00A7360D" w:rsidRPr="008B42C2" w:rsidRDefault="00A7360D" w:rsidP="009B3ED5">
            <w:pPr>
              <w:rPr>
                <w:sz w:val="20"/>
                <w:szCs w:val="20"/>
              </w:rPr>
            </w:pPr>
            <w:r w:rsidRPr="008B42C2">
              <w:rPr>
                <w:sz w:val="20"/>
                <w:szCs w:val="20"/>
              </w:rPr>
              <w:t>0.53</w:t>
            </w:r>
          </w:p>
        </w:tc>
        <w:tc>
          <w:tcPr>
            <w:tcW w:w="1470" w:type="dxa"/>
            <w:noWrap/>
            <w:hideMark/>
          </w:tcPr>
          <w:p w14:paraId="1A5881E5" w14:textId="77777777" w:rsidR="00A7360D" w:rsidRPr="008B42C2" w:rsidRDefault="00A7360D" w:rsidP="009B3ED5">
            <w:pPr>
              <w:rPr>
                <w:sz w:val="20"/>
                <w:szCs w:val="20"/>
              </w:rPr>
            </w:pPr>
            <w:r w:rsidRPr="008B42C2">
              <w:rPr>
                <w:sz w:val="20"/>
                <w:szCs w:val="20"/>
              </w:rPr>
              <w:t>0.17</w:t>
            </w:r>
          </w:p>
        </w:tc>
        <w:tc>
          <w:tcPr>
            <w:tcW w:w="1148" w:type="dxa"/>
            <w:noWrap/>
            <w:hideMark/>
          </w:tcPr>
          <w:p w14:paraId="507BEEEE" w14:textId="77777777" w:rsidR="00A7360D" w:rsidRPr="008B42C2" w:rsidRDefault="00A7360D" w:rsidP="009B3ED5">
            <w:pPr>
              <w:rPr>
                <w:sz w:val="20"/>
                <w:szCs w:val="20"/>
              </w:rPr>
            </w:pPr>
            <w:r w:rsidRPr="008B42C2">
              <w:rPr>
                <w:sz w:val="20"/>
                <w:szCs w:val="20"/>
              </w:rPr>
              <w:t>2.05%</w:t>
            </w:r>
          </w:p>
        </w:tc>
        <w:tc>
          <w:tcPr>
            <w:tcW w:w="1764" w:type="dxa"/>
            <w:noWrap/>
            <w:hideMark/>
          </w:tcPr>
          <w:p w14:paraId="3D89F7E7" w14:textId="77777777" w:rsidR="00A7360D" w:rsidRPr="008B42C2" w:rsidRDefault="00A7360D" w:rsidP="009B3ED5">
            <w:pPr>
              <w:rPr>
                <w:sz w:val="20"/>
                <w:szCs w:val="20"/>
              </w:rPr>
            </w:pPr>
            <w:r w:rsidRPr="008B42C2">
              <w:rPr>
                <w:sz w:val="20"/>
                <w:szCs w:val="20"/>
              </w:rPr>
              <w:t>154.18%</w:t>
            </w:r>
          </w:p>
        </w:tc>
      </w:tr>
      <w:tr w:rsidR="00560867" w:rsidRPr="008B42C2" w14:paraId="28318799" w14:textId="77777777" w:rsidTr="00572518">
        <w:trPr>
          <w:trHeight w:val="20"/>
        </w:trPr>
        <w:tc>
          <w:tcPr>
            <w:tcW w:w="1008" w:type="dxa"/>
            <w:shd w:val="clear" w:color="auto" w:fill="D9D9D9" w:themeFill="background1" w:themeFillShade="D9"/>
            <w:noWrap/>
            <w:hideMark/>
          </w:tcPr>
          <w:p w14:paraId="7C9AAFD4" w14:textId="77777777" w:rsidR="00A7360D" w:rsidRPr="008B42C2" w:rsidRDefault="00A7360D" w:rsidP="009B3ED5">
            <w:pPr>
              <w:rPr>
                <w:sz w:val="20"/>
                <w:szCs w:val="20"/>
              </w:rPr>
            </w:pPr>
            <w:r w:rsidRPr="008B42C2">
              <w:rPr>
                <w:sz w:val="20"/>
                <w:szCs w:val="20"/>
              </w:rPr>
              <w:t>Kicker</w:t>
            </w:r>
          </w:p>
        </w:tc>
        <w:tc>
          <w:tcPr>
            <w:tcW w:w="1539" w:type="dxa"/>
            <w:shd w:val="clear" w:color="auto" w:fill="D9D9D9" w:themeFill="background1" w:themeFillShade="D9"/>
            <w:noWrap/>
            <w:hideMark/>
          </w:tcPr>
          <w:p w14:paraId="555840B1" w14:textId="77777777" w:rsidR="00A7360D" w:rsidRPr="008B42C2" w:rsidRDefault="00A7360D" w:rsidP="009B3ED5">
            <w:pPr>
              <w:rPr>
                <w:sz w:val="20"/>
                <w:szCs w:val="20"/>
              </w:rPr>
            </w:pPr>
            <w:r w:rsidRPr="008B42C2">
              <w:rPr>
                <w:sz w:val="20"/>
                <w:szCs w:val="20"/>
              </w:rPr>
              <w:t> </w:t>
            </w:r>
          </w:p>
        </w:tc>
        <w:tc>
          <w:tcPr>
            <w:tcW w:w="1559" w:type="dxa"/>
            <w:shd w:val="clear" w:color="auto" w:fill="D9D9D9" w:themeFill="background1" w:themeFillShade="D9"/>
            <w:noWrap/>
            <w:hideMark/>
          </w:tcPr>
          <w:p w14:paraId="35B696B3" w14:textId="77777777" w:rsidR="00A7360D" w:rsidRPr="008B42C2" w:rsidRDefault="00A7360D" w:rsidP="009B3ED5">
            <w:pPr>
              <w:rPr>
                <w:sz w:val="20"/>
                <w:szCs w:val="20"/>
              </w:rPr>
            </w:pPr>
            <w:r w:rsidRPr="008B42C2">
              <w:rPr>
                <w:sz w:val="20"/>
                <w:szCs w:val="20"/>
              </w:rPr>
              <w:t> </w:t>
            </w:r>
          </w:p>
        </w:tc>
        <w:tc>
          <w:tcPr>
            <w:tcW w:w="1470" w:type="dxa"/>
            <w:shd w:val="clear" w:color="auto" w:fill="D9D9D9" w:themeFill="background1" w:themeFillShade="D9"/>
            <w:noWrap/>
            <w:hideMark/>
          </w:tcPr>
          <w:p w14:paraId="38C0270C" w14:textId="77777777" w:rsidR="00A7360D" w:rsidRPr="008B42C2" w:rsidRDefault="00A7360D" w:rsidP="009B3ED5">
            <w:pPr>
              <w:rPr>
                <w:sz w:val="20"/>
                <w:szCs w:val="20"/>
              </w:rPr>
            </w:pPr>
            <w:r w:rsidRPr="008B42C2">
              <w:rPr>
                <w:sz w:val="20"/>
                <w:szCs w:val="20"/>
              </w:rPr>
              <w:t> </w:t>
            </w:r>
          </w:p>
        </w:tc>
        <w:tc>
          <w:tcPr>
            <w:tcW w:w="1148" w:type="dxa"/>
            <w:shd w:val="clear" w:color="auto" w:fill="D9D9D9" w:themeFill="background1" w:themeFillShade="D9"/>
            <w:noWrap/>
            <w:hideMark/>
          </w:tcPr>
          <w:p w14:paraId="3EA6BEEB" w14:textId="77777777" w:rsidR="00A7360D" w:rsidRPr="008B42C2" w:rsidRDefault="00A7360D" w:rsidP="009B3ED5">
            <w:pPr>
              <w:rPr>
                <w:sz w:val="20"/>
                <w:szCs w:val="20"/>
              </w:rPr>
            </w:pPr>
            <w:r w:rsidRPr="008B42C2">
              <w:rPr>
                <w:sz w:val="20"/>
                <w:szCs w:val="20"/>
              </w:rPr>
              <w:t> </w:t>
            </w:r>
          </w:p>
        </w:tc>
        <w:tc>
          <w:tcPr>
            <w:tcW w:w="1764" w:type="dxa"/>
            <w:shd w:val="clear" w:color="auto" w:fill="BFBFBF" w:themeFill="background1" w:themeFillShade="BF"/>
            <w:hideMark/>
          </w:tcPr>
          <w:p w14:paraId="1DF702C2" w14:textId="77777777" w:rsidR="00A7360D" w:rsidRPr="008B42C2" w:rsidRDefault="00A7360D" w:rsidP="009B3ED5">
            <w:pPr>
              <w:rPr>
                <w:sz w:val="20"/>
                <w:szCs w:val="20"/>
              </w:rPr>
            </w:pPr>
            <w:r w:rsidRPr="008B42C2">
              <w:rPr>
                <w:sz w:val="20"/>
                <w:szCs w:val="20"/>
              </w:rPr>
              <w:t>% Torque of N1, P2</w:t>
            </w:r>
          </w:p>
        </w:tc>
      </w:tr>
      <w:tr w:rsidR="00A0563E" w:rsidRPr="008B42C2" w14:paraId="6472AACA" w14:textId="77777777" w:rsidTr="00572518">
        <w:trPr>
          <w:trHeight w:val="20"/>
        </w:trPr>
        <w:tc>
          <w:tcPr>
            <w:tcW w:w="1008" w:type="dxa"/>
            <w:vMerge w:val="restart"/>
            <w:noWrap/>
            <w:hideMark/>
          </w:tcPr>
          <w:p w14:paraId="0F2BB820" w14:textId="77777777" w:rsidR="009F1D9D" w:rsidRPr="008B42C2" w:rsidRDefault="009F1D9D" w:rsidP="009B3ED5">
            <w:pPr>
              <w:rPr>
                <w:sz w:val="20"/>
                <w:szCs w:val="20"/>
              </w:rPr>
            </w:pPr>
            <w:r w:rsidRPr="008B42C2">
              <w:rPr>
                <w:sz w:val="20"/>
                <w:szCs w:val="20"/>
              </w:rPr>
              <w:t>SRB</w:t>
            </w:r>
          </w:p>
        </w:tc>
        <w:tc>
          <w:tcPr>
            <w:tcW w:w="1539" w:type="dxa"/>
            <w:vMerge w:val="restart"/>
            <w:noWrap/>
            <w:hideMark/>
          </w:tcPr>
          <w:p w14:paraId="1B43584D" w14:textId="77777777" w:rsidR="009F1D9D" w:rsidRPr="008B42C2" w:rsidRDefault="009F1D9D" w:rsidP="009B3ED5">
            <w:pPr>
              <w:rPr>
                <w:sz w:val="20"/>
                <w:szCs w:val="20"/>
              </w:rPr>
            </w:pPr>
            <w:r w:rsidRPr="008B42C2">
              <w:rPr>
                <w:sz w:val="20"/>
                <w:szCs w:val="20"/>
              </w:rPr>
              <w:t>2.43</w:t>
            </w:r>
          </w:p>
        </w:tc>
        <w:tc>
          <w:tcPr>
            <w:tcW w:w="1559" w:type="dxa"/>
            <w:vMerge w:val="restart"/>
            <w:noWrap/>
            <w:hideMark/>
          </w:tcPr>
          <w:p w14:paraId="019F500D" w14:textId="77777777" w:rsidR="009F1D9D" w:rsidRPr="008B42C2" w:rsidRDefault="009F1D9D" w:rsidP="009B3ED5">
            <w:pPr>
              <w:rPr>
                <w:sz w:val="20"/>
                <w:szCs w:val="20"/>
              </w:rPr>
            </w:pPr>
            <w:r w:rsidRPr="008B42C2">
              <w:rPr>
                <w:sz w:val="20"/>
                <w:szCs w:val="20"/>
              </w:rPr>
              <w:t>0.25</w:t>
            </w:r>
          </w:p>
        </w:tc>
        <w:tc>
          <w:tcPr>
            <w:tcW w:w="1470" w:type="dxa"/>
            <w:vMerge w:val="restart"/>
            <w:noWrap/>
            <w:hideMark/>
          </w:tcPr>
          <w:p w14:paraId="57CEC08A" w14:textId="77777777" w:rsidR="009F1D9D" w:rsidRPr="008B42C2" w:rsidRDefault="009F1D9D" w:rsidP="009B3ED5">
            <w:pPr>
              <w:rPr>
                <w:sz w:val="20"/>
                <w:szCs w:val="20"/>
              </w:rPr>
            </w:pPr>
            <w:r w:rsidRPr="008B42C2">
              <w:rPr>
                <w:sz w:val="20"/>
                <w:szCs w:val="20"/>
              </w:rPr>
              <w:t>0.02</w:t>
            </w:r>
          </w:p>
        </w:tc>
        <w:tc>
          <w:tcPr>
            <w:tcW w:w="1148" w:type="dxa"/>
            <w:vMerge w:val="restart"/>
            <w:noWrap/>
            <w:hideMark/>
          </w:tcPr>
          <w:p w14:paraId="31BD425B" w14:textId="77777777" w:rsidR="009F1D9D" w:rsidRPr="008B42C2" w:rsidRDefault="009F1D9D" w:rsidP="009B3ED5">
            <w:pPr>
              <w:rPr>
                <w:sz w:val="20"/>
                <w:szCs w:val="20"/>
              </w:rPr>
            </w:pPr>
            <w:r w:rsidRPr="008B42C2">
              <w:rPr>
                <w:sz w:val="20"/>
                <w:szCs w:val="20"/>
              </w:rPr>
              <w:t>0.82%</w:t>
            </w:r>
          </w:p>
        </w:tc>
        <w:tc>
          <w:tcPr>
            <w:tcW w:w="1764" w:type="dxa"/>
            <w:noWrap/>
            <w:hideMark/>
          </w:tcPr>
          <w:p w14:paraId="44A7624B" w14:textId="77777777" w:rsidR="009F1D9D" w:rsidRPr="008B42C2" w:rsidRDefault="009F1D9D" w:rsidP="009B3ED5">
            <w:pPr>
              <w:rPr>
                <w:sz w:val="20"/>
                <w:szCs w:val="20"/>
              </w:rPr>
            </w:pPr>
            <w:r w:rsidRPr="008B42C2">
              <w:rPr>
                <w:sz w:val="20"/>
                <w:szCs w:val="20"/>
              </w:rPr>
              <w:t>47.55%</w:t>
            </w:r>
          </w:p>
        </w:tc>
      </w:tr>
      <w:tr w:rsidR="00A0563E" w:rsidRPr="008B42C2" w14:paraId="6BD9C0AB" w14:textId="77777777" w:rsidTr="00572518">
        <w:trPr>
          <w:trHeight w:val="20"/>
        </w:trPr>
        <w:tc>
          <w:tcPr>
            <w:tcW w:w="1008" w:type="dxa"/>
            <w:vMerge/>
            <w:noWrap/>
            <w:hideMark/>
          </w:tcPr>
          <w:p w14:paraId="1E0EF588" w14:textId="77777777" w:rsidR="009F1D9D" w:rsidRPr="008B42C2" w:rsidRDefault="009F1D9D" w:rsidP="009B3ED5">
            <w:pPr>
              <w:rPr>
                <w:sz w:val="20"/>
                <w:szCs w:val="20"/>
              </w:rPr>
            </w:pPr>
          </w:p>
        </w:tc>
        <w:tc>
          <w:tcPr>
            <w:tcW w:w="1539" w:type="dxa"/>
            <w:vMerge/>
            <w:noWrap/>
            <w:hideMark/>
          </w:tcPr>
          <w:p w14:paraId="3EEE1655" w14:textId="77777777" w:rsidR="009F1D9D" w:rsidRPr="008B42C2" w:rsidRDefault="009F1D9D" w:rsidP="009B3ED5">
            <w:pPr>
              <w:rPr>
                <w:sz w:val="20"/>
                <w:szCs w:val="20"/>
              </w:rPr>
            </w:pPr>
          </w:p>
        </w:tc>
        <w:tc>
          <w:tcPr>
            <w:tcW w:w="1559" w:type="dxa"/>
            <w:vMerge/>
            <w:noWrap/>
            <w:hideMark/>
          </w:tcPr>
          <w:p w14:paraId="4EDB8FFF" w14:textId="77777777" w:rsidR="009F1D9D" w:rsidRPr="008B42C2" w:rsidRDefault="009F1D9D" w:rsidP="009B3ED5">
            <w:pPr>
              <w:rPr>
                <w:sz w:val="20"/>
                <w:szCs w:val="20"/>
              </w:rPr>
            </w:pPr>
          </w:p>
        </w:tc>
        <w:tc>
          <w:tcPr>
            <w:tcW w:w="1470" w:type="dxa"/>
            <w:vMerge/>
            <w:noWrap/>
            <w:hideMark/>
          </w:tcPr>
          <w:p w14:paraId="583010A9" w14:textId="77777777" w:rsidR="009F1D9D" w:rsidRPr="008B42C2" w:rsidRDefault="009F1D9D" w:rsidP="009B3ED5">
            <w:pPr>
              <w:rPr>
                <w:sz w:val="20"/>
                <w:szCs w:val="20"/>
              </w:rPr>
            </w:pPr>
          </w:p>
        </w:tc>
        <w:tc>
          <w:tcPr>
            <w:tcW w:w="1148" w:type="dxa"/>
            <w:vMerge/>
            <w:noWrap/>
            <w:hideMark/>
          </w:tcPr>
          <w:p w14:paraId="46FC1A3B" w14:textId="77777777" w:rsidR="009F1D9D" w:rsidRPr="008B42C2" w:rsidRDefault="009F1D9D" w:rsidP="009B3ED5">
            <w:pPr>
              <w:rPr>
                <w:sz w:val="20"/>
                <w:szCs w:val="20"/>
              </w:rPr>
            </w:pPr>
          </w:p>
        </w:tc>
        <w:tc>
          <w:tcPr>
            <w:tcW w:w="1764" w:type="dxa"/>
            <w:noWrap/>
            <w:hideMark/>
          </w:tcPr>
          <w:p w14:paraId="5087266B" w14:textId="77777777" w:rsidR="009F1D9D" w:rsidRPr="008B42C2" w:rsidRDefault="009F1D9D" w:rsidP="009B3ED5">
            <w:pPr>
              <w:rPr>
                <w:sz w:val="20"/>
                <w:szCs w:val="20"/>
              </w:rPr>
            </w:pPr>
            <w:r w:rsidRPr="008B42C2">
              <w:rPr>
                <w:sz w:val="20"/>
                <w:szCs w:val="20"/>
              </w:rPr>
              <w:t>45.26%</w:t>
            </w:r>
          </w:p>
        </w:tc>
      </w:tr>
    </w:tbl>
    <w:p w14:paraId="7762DB4C" w14:textId="77777777" w:rsidR="007047FC" w:rsidRDefault="007047FC" w:rsidP="00601107">
      <w:pPr>
        <w:spacing w:line="360" w:lineRule="auto"/>
        <w:jc w:val="both"/>
      </w:pPr>
      <w:bookmarkStart w:id="324" w:name="_Toc156210743"/>
      <w:bookmarkStart w:id="325" w:name="_Toc156210936"/>
      <w:bookmarkStart w:id="326" w:name="_Toc156211167"/>
      <w:bookmarkStart w:id="327" w:name="_Toc156211357"/>
      <w:bookmarkEnd w:id="324"/>
      <w:bookmarkEnd w:id="325"/>
      <w:bookmarkEnd w:id="326"/>
      <w:bookmarkEnd w:id="327"/>
    </w:p>
    <w:p w14:paraId="6931D5E1" w14:textId="77777777" w:rsidR="00B876EC" w:rsidRDefault="00B876EC">
      <w:pPr>
        <w:pStyle w:val="Heading2"/>
        <w:numPr>
          <w:ilvl w:val="1"/>
          <w:numId w:val="29"/>
        </w:numPr>
        <w:spacing w:line="360" w:lineRule="auto"/>
      </w:pPr>
      <w:bookmarkStart w:id="328" w:name="_Toc156403532"/>
      <w:r>
        <w:t>Discussion</w:t>
      </w:r>
      <w:bookmarkEnd w:id="328"/>
    </w:p>
    <w:p w14:paraId="143900DA" w14:textId="77777777" w:rsidR="00DC48F8" w:rsidRPr="00DC48F8" w:rsidRDefault="00DC48F8" w:rsidP="009344E2"/>
    <w:p w14:paraId="6468EA39" w14:textId="040BF166" w:rsidR="00A7360D" w:rsidRDefault="00A7360D" w:rsidP="00601107">
      <w:pPr>
        <w:spacing w:line="360" w:lineRule="auto"/>
        <w:jc w:val="both"/>
      </w:pPr>
      <w:r>
        <w:t xml:space="preserve">The overall aim of this study was </w:t>
      </w:r>
      <w:r w:rsidRPr="00CF0212">
        <w:t xml:space="preserve">to </w:t>
      </w:r>
      <w:r>
        <w:t xml:space="preserve">quantify </w:t>
      </w:r>
      <w:r w:rsidRPr="00CF0212">
        <w:t xml:space="preserve">the </w:t>
      </w:r>
      <w:r>
        <w:t xml:space="preserve">in-situ </w:t>
      </w:r>
      <w:r w:rsidRPr="00CF0212">
        <w:t xml:space="preserve">effects of </w:t>
      </w:r>
      <w:r>
        <w:t xml:space="preserve">the </w:t>
      </w:r>
      <w:r w:rsidRPr="00CF0212">
        <w:t xml:space="preserve">design </w:t>
      </w:r>
      <w:r>
        <w:t xml:space="preserve">characteristics </w:t>
      </w:r>
      <w:r w:rsidRPr="00CF0212">
        <w:t xml:space="preserve">of </w:t>
      </w:r>
      <w:r>
        <w:t xml:space="preserve">children’s OSSTF on their </w:t>
      </w:r>
      <w:r w:rsidRPr="00CF0212">
        <w:t>mechanical stiffness</w:t>
      </w:r>
      <w:r>
        <w:t xml:space="preserve">, </w:t>
      </w:r>
      <w:r w:rsidR="00C47CAE">
        <w:t>i</w:t>
      </w:r>
      <w:r>
        <w:t xml:space="preserve">n order to inform researchers, clinicians and footwear manufacturers on how these design characteristics may potentially act as a clinical intervention for children living with a mobility impairment. </w:t>
      </w:r>
    </w:p>
    <w:p w14:paraId="27EE89B0" w14:textId="77777777" w:rsidR="00A7360D" w:rsidRDefault="00A7360D" w:rsidP="00601107">
      <w:pPr>
        <w:spacing w:line="360" w:lineRule="auto"/>
        <w:jc w:val="both"/>
      </w:pPr>
    </w:p>
    <w:p w14:paraId="0524FDE2" w14:textId="7631A258" w:rsidR="00A7360D" w:rsidRDefault="00A7360D" w:rsidP="00601107">
      <w:pPr>
        <w:spacing w:line="360" w:lineRule="auto"/>
        <w:jc w:val="both"/>
      </w:pPr>
      <w:r>
        <w:t>In reference to the consistency of the loading scenario protocols, similar standard errors were observed from those in the initial protocol across all the loading scenario protocols. Again, the ankle loading scenarios, both Inversion/eversion and plantar/dorsi flexion loading, offered the most variability. The SRB offered the highest variability in ankle inversion and eversion torque +/- 3.89 % and 4.49%, respectfully the N2 in ankle plantarflexion +/- 3.13% and the P1 in ankle dorsiflexion, and values that are within 16 and 18% of the torque value of SRB for ankle inversion, and within 12% for N2 ankle plantarflexion and 14% for P1 ankle dorsiflexion. Again, this was interpreted as potential user variability of tightening the fastenings of the footwear and securing it to the rotating shank model for the ankle loading scenarios</w:t>
      </w:r>
      <w:r w:rsidR="001B460C">
        <w:t xml:space="preserve"> </w:t>
      </w:r>
      <w:r w:rsidR="00464396">
        <w:fldChar w:fldCharType="begin"/>
      </w:r>
      <w:r w:rsidR="00464396">
        <w:instrText xml:space="preserve"> REF _Ref138012187 \h </w:instrText>
      </w:r>
      <w:r w:rsidR="00464396">
        <w:fldChar w:fldCharType="separate"/>
      </w:r>
      <w:r w:rsidR="00464396">
        <w:t xml:space="preserve">Figure </w:t>
      </w:r>
      <w:r w:rsidR="00464396">
        <w:rPr>
          <w:noProof/>
        </w:rPr>
        <w:t>6</w:t>
      </w:r>
      <w:r w:rsidR="00464396">
        <w:noBreakHyphen/>
      </w:r>
      <w:r w:rsidR="00464396">
        <w:rPr>
          <w:noProof/>
        </w:rPr>
        <w:t>20</w:t>
      </w:r>
      <w:r w:rsidR="00464396">
        <w:fldChar w:fldCharType="end"/>
      </w:r>
      <w:r w:rsidR="00464396">
        <w:t xml:space="preserve"> </w:t>
      </w:r>
      <w:r>
        <w:t xml:space="preserve">The data therefore obtained from the loading scenarios in this study met the criteria for precision and consistency set out in the initial protocol detailed in Chapter </w:t>
      </w:r>
      <w:r>
        <w:fldChar w:fldCharType="begin"/>
      </w:r>
      <w:r>
        <w:instrText xml:space="preserve"> REF _Ref137311990 \r \h  \* MERGEFORMAT </w:instrText>
      </w:r>
      <w:r>
        <w:fldChar w:fldCharType="separate"/>
      </w:r>
      <w:r w:rsidR="00EC2B83">
        <w:t>6</w:t>
      </w:r>
      <w:r>
        <w:fldChar w:fldCharType="end"/>
      </w:r>
      <w:r>
        <w:t>.</w:t>
      </w:r>
    </w:p>
    <w:p w14:paraId="772C6B84" w14:textId="77777777" w:rsidR="00A7360D" w:rsidRDefault="00A7360D" w:rsidP="00601107">
      <w:pPr>
        <w:spacing w:line="360" w:lineRule="auto"/>
        <w:jc w:val="both"/>
      </w:pPr>
    </w:p>
    <w:p w14:paraId="7E258B6E" w14:textId="7534B2CA" w:rsidR="00A7360D" w:rsidRDefault="00A7360D" w:rsidP="00601107">
      <w:pPr>
        <w:spacing w:line="360" w:lineRule="auto"/>
        <w:jc w:val="both"/>
      </w:pPr>
      <w:r>
        <w:t xml:space="preserve">In Chapter </w:t>
      </w:r>
      <w:r w:rsidR="00EC2B83">
        <w:t>5</w:t>
      </w:r>
      <w:r>
        <w:t xml:space="preserve">, expert consensus on the </w:t>
      </w:r>
      <w:r w:rsidR="00D05E5D">
        <w:t>design characteristics</w:t>
      </w:r>
      <w:r>
        <w:t xml:space="preserve"> that would enhance stability through increased stiffness in a mediolateral direction (coronal plane) would be increased height and length of the heel counter, lace fastenings, increased </w:t>
      </w:r>
      <w:proofErr w:type="spellStart"/>
      <w:r>
        <w:t>topline</w:t>
      </w:r>
      <w:proofErr w:type="spellEnd"/>
      <w:r>
        <w:t xml:space="preserve"> height, increased ratio of outsole heel width compared to the forefoot outsole heel width and heel cup width. The experts also felt that OSSTF should be stiffer in the midfoot to </w:t>
      </w:r>
      <w:r w:rsidR="00EA56E5">
        <w:t xml:space="preserve">mediolateral movements </w:t>
      </w:r>
      <w:r>
        <w:t>(inversion/eversion) but did not elaborate on what design feature or characteristic would increase this. The loading scenarios that would reflect stability were midfoot torsion and ankle inversion/eversion.</w:t>
      </w:r>
    </w:p>
    <w:p w14:paraId="0162EB22" w14:textId="77777777" w:rsidR="00A7360D" w:rsidRDefault="00A7360D" w:rsidP="00601107">
      <w:pPr>
        <w:spacing w:line="360" w:lineRule="auto"/>
        <w:jc w:val="both"/>
      </w:pPr>
    </w:p>
    <w:p w14:paraId="435D9414" w14:textId="77777777" w:rsidR="007F4270" w:rsidRDefault="00A7360D" w:rsidP="00601107">
      <w:pPr>
        <w:spacing w:line="360" w:lineRule="auto"/>
        <w:jc w:val="both"/>
      </w:pPr>
      <w:r>
        <w:t xml:space="preserve">The design feature that appeared to affect the stiffness of midfoot torsion in inversion in the </w:t>
      </w:r>
      <w:proofErr w:type="spellStart"/>
      <w:r>
        <w:t>Nimco</w:t>
      </w:r>
      <w:proofErr w:type="spellEnd"/>
      <w:r>
        <w:t xml:space="preserve"> range was the thickness of the outsole in the midfoot</w:t>
      </w:r>
      <w:r w:rsidR="007D17C0">
        <w:t>.</w:t>
      </w:r>
      <w:r>
        <w:t xml:space="preserve"> </w:t>
      </w:r>
      <w:r w:rsidR="007D17C0">
        <w:t xml:space="preserve">With </w:t>
      </w:r>
      <w:r>
        <w:t xml:space="preserve">doubling the midfoot thickness giving a 20% </w:t>
      </w:r>
      <w:r w:rsidR="00263F2D">
        <w:t>(</w:t>
      </w:r>
      <w:r>
        <w:t>N5</w:t>
      </w:r>
      <w:r w:rsidR="00263F2D">
        <w:t>)</w:t>
      </w:r>
      <w:r>
        <w:t xml:space="preserve"> to </w:t>
      </w:r>
      <w:r w:rsidR="00263F2D">
        <w:t>(</w:t>
      </w:r>
      <w:r>
        <w:t>37%</w:t>
      </w:r>
      <w:r w:rsidR="00263F2D">
        <w:t>)</w:t>
      </w:r>
      <w:r>
        <w:t xml:space="preserve"> N6 increase in relative stiffness compared to the control N1</w:t>
      </w:r>
      <w:r w:rsidR="007D17C0">
        <w:t>.</w:t>
      </w:r>
      <w:r>
        <w:t xml:space="preserve"> </w:t>
      </w:r>
      <w:r w:rsidR="007D17C0">
        <w:t xml:space="preserve">Although </w:t>
      </w:r>
      <w:r>
        <w:t xml:space="preserve">the PU outsole material had a lower shore </w:t>
      </w:r>
      <w:r w:rsidR="008C1A67">
        <w:t xml:space="preserve">hardness </w:t>
      </w:r>
      <w:r>
        <w:t xml:space="preserve">than the rubber outsole </w:t>
      </w:r>
      <w:r w:rsidR="005A284C">
        <w:t xml:space="preserve">the </w:t>
      </w:r>
      <w:r>
        <w:t xml:space="preserve">outsole dimension </w:t>
      </w:r>
      <w:r w:rsidRPr="00C91064">
        <w:t xml:space="preserve">that has </w:t>
      </w:r>
      <w:r>
        <w:t xml:space="preserve">an </w:t>
      </w:r>
      <w:r w:rsidRPr="00C91064">
        <w:t xml:space="preserve">area at a greater distance away from </w:t>
      </w:r>
      <w:r w:rsidR="00FB1737">
        <w:t xml:space="preserve">the </w:t>
      </w:r>
      <w:r w:rsidR="002120F8">
        <w:t xml:space="preserve">rotating </w:t>
      </w:r>
      <w:r w:rsidR="002120F8" w:rsidRPr="00C91064">
        <w:t>axis</w:t>
      </w:r>
      <w:r w:rsidRPr="00C91064">
        <w:t xml:space="preserve"> through its centroid will have a larger </w:t>
      </w:r>
      <w:r>
        <w:t>moment of inertia</w:t>
      </w:r>
      <w:r w:rsidR="00FB1737">
        <w:t>.</w:t>
      </w:r>
      <w:r>
        <w:t xml:space="preserve"> </w:t>
      </w:r>
      <w:r w:rsidR="00FB1737">
        <w:t xml:space="preserve">The </w:t>
      </w:r>
      <w:r>
        <w:t xml:space="preserve">material </w:t>
      </w:r>
      <w:r w:rsidR="00FB1737">
        <w:t xml:space="preserve">thickness of the outsole at the midfoot therefore </w:t>
      </w:r>
      <w:r>
        <w:t>also affects the stiffness with the PU rubber sole mix N6 having the larger % increase in stiffness</w:t>
      </w:r>
      <w:r w:rsidR="002120F8">
        <w:t xml:space="preserve"> to midfoot inversion</w:t>
      </w:r>
      <w:r>
        <w:t xml:space="preserve">. It must also be noted that the N4 shoe had a considerable decrease of 30% from the N1 control, with the N4 having the shortest medial heel counter extension of the </w:t>
      </w:r>
      <w:proofErr w:type="spellStart"/>
      <w:r>
        <w:t>Nimco</w:t>
      </w:r>
      <w:proofErr w:type="spellEnd"/>
      <w:r>
        <w:t xml:space="preserve"> range. This, again, would be explained by the moment of inertia. For midfoot torsion eversion in the </w:t>
      </w:r>
      <w:proofErr w:type="spellStart"/>
      <w:r>
        <w:t>Nimco</w:t>
      </w:r>
      <w:proofErr w:type="spellEnd"/>
      <w:r>
        <w:t xml:space="preserve"> range, the footwear with the greater lateral extension of the heel counter N2 increased the stiffness by 26%; however, one of the thickened outsoles, N6, still demonstrated an approximate 15% increase on the control. </w:t>
      </w:r>
    </w:p>
    <w:p w14:paraId="4EA086D3" w14:textId="77777777" w:rsidR="007F4270" w:rsidRDefault="007F4270" w:rsidP="00601107">
      <w:pPr>
        <w:spacing w:line="360" w:lineRule="auto"/>
        <w:jc w:val="both"/>
      </w:pPr>
    </w:p>
    <w:p w14:paraId="1DD41725" w14:textId="77777777" w:rsidR="00C56CB9" w:rsidRDefault="00A7360D" w:rsidP="00601107">
      <w:pPr>
        <w:spacing w:line="360" w:lineRule="auto"/>
        <w:jc w:val="both"/>
      </w:pPr>
      <w:r>
        <w:t xml:space="preserve">For midfoot torsion inversion in the </w:t>
      </w:r>
      <w:proofErr w:type="spellStart"/>
      <w:r>
        <w:t>Piedro</w:t>
      </w:r>
      <w:proofErr w:type="spellEnd"/>
      <w:r>
        <w:t xml:space="preserve"> range, the control P1 demonstrated a greater relative stiffness, approximately 16-25% stiffer than the other design. It was not readily apparent what features may have affected this since the dimension of the medial extension of the heel counter and midfoot outsole depth seemed similar amongst the </w:t>
      </w:r>
      <w:proofErr w:type="spellStart"/>
      <w:r>
        <w:t>Piedro</w:t>
      </w:r>
      <w:proofErr w:type="spellEnd"/>
      <w:r>
        <w:t xml:space="preserve"> samples. For </w:t>
      </w:r>
      <w:r w:rsidR="00263F2D">
        <w:t xml:space="preserve">midfoot </w:t>
      </w:r>
      <w:r>
        <w:t xml:space="preserve">torsion eversion, the relevant stiffness for the P3 and P4 shoes was 25% and 16% reduced, respectfully from that of the control P1; P1 had a longer lateral heel counter extension than P3 and P4. Both the P3 and P4 had the same lateral heel counter </w:t>
      </w:r>
      <w:r w:rsidRPr="00E35B7D">
        <w:t>extensions</w:t>
      </w:r>
      <w:r>
        <w:t>; since</w:t>
      </w:r>
      <w:r w:rsidRPr="00E35B7D">
        <w:t xml:space="preserve"> it was the midfoot area of the footwear under test</w:t>
      </w:r>
      <w:r>
        <w:t>,</w:t>
      </w:r>
      <w:r w:rsidRPr="00E35B7D">
        <w:t xml:space="preserve"> it was unclear how the difference in fastenings would impact the findings. </w:t>
      </w:r>
      <w:r>
        <w:t>For the majority</w:t>
      </w:r>
      <w:r w:rsidRPr="00E35B7D">
        <w:t xml:space="preserve"> of OSSTF</w:t>
      </w:r>
      <w:r>
        <w:t>,</w:t>
      </w:r>
      <w:r w:rsidRPr="00E35B7D">
        <w:t xml:space="preserve"> both </w:t>
      </w:r>
      <w:proofErr w:type="spellStart"/>
      <w:r w:rsidRPr="00E35B7D">
        <w:t>Piedro</w:t>
      </w:r>
      <w:proofErr w:type="spellEnd"/>
      <w:r w:rsidRPr="00E35B7D">
        <w:t xml:space="preserve"> and </w:t>
      </w:r>
      <w:proofErr w:type="spellStart"/>
      <w:r w:rsidRPr="00E35B7D">
        <w:t>Nimco</w:t>
      </w:r>
      <w:proofErr w:type="spellEnd"/>
      <w:r w:rsidRPr="00E35B7D">
        <w:t xml:space="preserve"> provided greater stiffness in </w:t>
      </w:r>
      <w:r w:rsidR="00263F2D">
        <w:t>m</w:t>
      </w:r>
      <w:r w:rsidR="00263F2D" w:rsidRPr="00E35B7D">
        <w:t xml:space="preserve">idfoot </w:t>
      </w:r>
      <w:r w:rsidRPr="00E35B7D">
        <w:t>torsion than the SRB</w:t>
      </w:r>
      <w:r>
        <w:t>,</w:t>
      </w:r>
      <w:r w:rsidRPr="00E35B7D">
        <w:t xml:space="preserve"> with the control values N1 and P1 </w:t>
      </w:r>
      <w:r w:rsidRPr="00500A3A">
        <w:t xml:space="preserve">being 28% and 46% greater respectfully in inversion and </w:t>
      </w:r>
      <w:r>
        <w:t>28% and 19% greater respectfully in eversion. Only N4 was of a similar value for SRB in midfoot inversion</w:t>
      </w:r>
      <w:r w:rsidR="00263F2D">
        <w:t>,</w:t>
      </w:r>
      <w:r>
        <w:t xml:space="preserve"> 69.55% v</w:t>
      </w:r>
      <w:r w:rsidR="00263F2D">
        <w:t>er</w:t>
      </w:r>
      <w:r>
        <w:t>s</w:t>
      </w:r>
      <w:r w:rsidR="00263F2D">
        <w:t>us</w:t>
      </w:r>
      <w:r>
        <w:t xml:space="preserve"> 71.92% of the control N1 value, respectfully</w:t>
      </w:r>
      <w:r w:rsidR="00263F2D">
        <w:t>,</w:t>
      </w:r>
      <w:r>
        <w:t xml:space="preserve"> and P3 and P4 for midfoot eversion torque</w:t>
      </w:r>
      <w:r w:rsidR="00263F2D">
        <w:t>,</w:t>
      </w:r>
      <w:r>
        <w:t xml:space="preserve"> 74.76% and 84.35% of the P1 value with SRB being 81.35% of the P1 value. It must be noted that the N4 had the lowest of the medial extensions of the heel counter amongst the </w:t>
      </w:r>
      <w:proofErr w:type="spellStart"/>
      <w:r>
        <w:t>Nimco</w:t>
      </w:r>
      <w:proofErr w:type="spellEnd"/>
      <w:r>
        <w:t xml:space="preserve"> range, and the P3 and P4 had lower lateral extensions of the heel counter than the SRB. </w:t>
      </w:r>
    </w:p>
    <w:p w14:paraId="091C0968" w14:textId="77777777" w:rsidR="00C56CB9" w:rsidRDefault="00C56CB9" w:rsidP="00601107">
      <w:pPr>
        <w:spacing w:line="360" w:lineRule="auto"/>
        <w:jc w:val="both"/>
      </w:pPr>
    </w:p>
    <w:p w14:paraId="4AE327AE" w14:textId="2080D299" w:rsidR="00A7360D" w:rsidRDefault="00A7360D" w:rsidP="00601107">
      <w:pPr>
        <w:spacing w:line="360" w:lineRule="auto"/>
        <w:jc w:val="both"/>
      </w:pPr>
      <w:r>
        <w:t xml:space="preserve">Comparison of the OSSTF ranges indicated that the </w:t>
      </w:r>
      <w:proofErr w:type="spellStart"/>
      <w:r>
        <w:t>Nimco</w:t>
      </w:r>
      <w:proofErr w:type="spellEnd"/>
      <w:r>
        <w:t xml:space="preserve"> were equivalent in midfoot inversion but generally stiffer in midfoot eversion, with the </w:t>
      </w:r>
      <w:proofErr w:type="spellStart"/>
      <w:r>
        <w:t>Nimco</w:t>
      </w:r>
      <w:proofErr w:type="spellEnd"/>
      <w:r>
        <w:t xml:space="preserve"> range having a longer lateral heel counter extension than the </w:t>
      </w:r>
      <w:proofErr w:type="spellStart"/>
      <w:r>
        <w:t>Piedro</w:t>
      </w:r>
      <w:proofErr w:type="spellEnd"/>
      <w:r>
        <w:t xml:space="preserve"> range except for N4, which was equivalent to the P1 and P2 extension with similar in eversion torque. From initial analysis, it appeared that an increase in heel counter length into the midfoot and an increase in midfoot outsole depth were the design characteristics that increased midfoot torsion stiffness through an increase in area moment of inertia.</w:t>
      </w:r>
    </w:p>
    <w:p w14:paraId="07761E20" w14:textId="77777777" w:rsidR="00A7360D" w:rsidRDefault="00A7360D" w:rsidP="00601107">
      <w:pPr>
        <w:spacing w:line="360" w:lineRule="auto"/>
        <w:jc w:val="both"/>
      </w:pPr>
    </w:p>
    <w:p w14:paraId="64E6805D" w14:textId="6DDF3E03" w:rsidR="00C56CB9" w:rsidRDefault="00A7360D" w:rsidP="00601107">
      <w:pPr>
        <w:spacing w:line="360" w:lineRule="auto"/>
        <w:jc w:val="both"/>
      </w:pPr>
      <w:r>
        <w:t xml:space="preserve">The </w:t>
      </w:r>
      <w:r w:rsidR="00D05E5D">
        <w:t>design characteristics</w:t>
      </w:r>
      <w:r>
        <w:t xml:space="preserve"> that appeared to affect the stiffness of ankle inversion torque in the </w:t>
      </w:r>
      <w:proofErr w:type="spellStart"/>
      <w:r>
        <w:t>Nimco</w:t>
      </w:r>
      <w:proofErr w:type="spellEnd"/>
      <w:r>
        <w:t xml:space="preserve"> range appeared to be the height of the heel counter</w:t>
      </w:r>
      <w:r w:rsidR="00263F2D">
        <w:t>,</w:t>
      </w:r>
      <w:r>
        <w:t xml:space="preserve"> with an increase of 25mm in heel counter height of N2 dramatically increasing the torque value by 94% of the control N1 value</w:t>
      </w:r>
      <w:r w:rsidR="00263F2D">
        <w:t>.</w:t>
      </w:r>
      <w:r>
        <w:t xml:space="preserve"> </w:t>
      </w:r>
      <w:r w:rsidR="00263F2D">
        <w:t>A</w:t>
      </w:r>
      <w:r>
        <w:t xml:space="preserve">ll the other design variants were of comparable stiffness to the N1 value with similar heel counter height dimensions. Increased </w:t>
      </w:r>
      <w:proofErr w:type="spellStart"/>
      <w:r>
        <w:t>topline</w:t>
      </w:r>
      <w:proofErr w:type="spellEnd"/>
      <w:r>
        <w:t xml:space="preserve"> height was thought by the expert panel to influence stiffness to ankle inversion; however, this was seen to be of a similar value to the N1 control value. Velcro fastening was thought by the expert panel to reduce stiffness for ankle inversion</w:t>
      </w:r>
      <w:r w:rsidR="00A759EB">
        <w:t>;</w:t>
      </w:r>
      <w:r>
        <w:t xml:space="preserve"> however, this was seen to be of similar value to that of the N1 control. For ankle eversion torque, again, the height of the heel counter was seen to dramatically increase the stiffness, with the N2 design increasing the torque value by 116% of the control N1 value. Although the N3 and N4 design variants were seen to be lower than the N1 control, this </w:t>
      </w:r>
      <w:r w:rsidR="00263F2D">
        <w:t xml:space="preserve">was differences were not as </w:t>
      </w:r>
      <w:r w:rsidR="00653A52">
        <w:t>large.</w:t>
      </w:r>
      <w:r>
        <w:t xml:space="preserve"> </w:t>
      </w:r>
    </w:p>
    <w:p w14:paraId="11089267" w14:textId="77777777" w:rsidR="00C56CB9" w:rsidRDefault="00C56CB9" w:rsidP="00601107">
      <w:pPr>
        <w:spacing w:line="360" w:lineRule="auto"/>
        <w:jc w:val="both"/>
      </w:pPr>
    </w:p>
    <w:p w14:paraId="104C04F2" w14:textId="77777777" w:rsidR="00C56CB9" w:rsidRDefault="00A7360D" w:rsidP="00601107">
      <w:pPr>
        <w:spacing w:line="360" w:lineRule="auto"/>
        <w:jc w:val="both"/>
      </w:pPr>
      <w:r>
        <w:t xml:space="preserve">For ankle inversion torque for the </w:t>
      </w:r>
      <w:proofErr w:type="spellStart"/>
      <w:r>
        <w:t>Piedro</w:t>
      </w:r>
      <w:proofErr w:type="spellEnd"/>
      <w:r>
        <w:t xml:space="preserve"> range, heel counter height appeared to have a dramatic effect on increasing stiffness with a 58% increase from the P1 control value</w:t>
      </w:r>
      <w:r w:rsidR="00263F2D">
        <w:t>.</w:t>
      </w:r>
      <w:r>
        <w:t xml:space="preserve"> </w:t>
      </w:r>
      <w:r w:rsidR="00263F2D">
        <w:t>T</w:t>
      </w:r>
      <w:r>
        <w:t xml:space="preserve">he P4 design variant also increased the stiffness </w:t>
      </w:r>
      <w:r w:rsidR="008F1131">
        <w:t xml:space="preserve">of ankle inversion </w:t>
      </w:r>
      <w:r>
        <w:t xml:space="preserve">by 22% of the P1 control value but </w:t>
      </w:r>
      <w:r w:rsidR="00386F66">
        <w:t xml:space="preserve">P4 and P1 </w:t>
      </w:r>
      <w:r>
        <w:t xml:space="preserve">appeared to have similar design characteristics </w:t>
      </w:r>
      <w:r w:rsidR="008F1131">
        <w:t xml:space="preserve">at the </w:t>
      </w:r>
      <w:r w:rsidR="004F4788">
        <w:t>ankle region of the footwear</w:t>
      </w:r>
      <w:r w:rsidR="00386F66">
        <w:t xml:space="preserve"> that the experts felt could influence stiffness to mediolateral movements. </w:t>
      </w:r>
      <w:r w:rsidR="0031113A">
        <w:t xml:space="preserve">The P3 </w:t>
      </w:r>
      <w:r>
        <w:t>Velcro offered similar stiffness to the P1 control</w:t>
      </w:r>
      <w:r w:rsidR="00531319">
        <w:t xml:space="preserve"> as was also seen in the </w:t>
      </w:r>
      <w:proofErr w:type="spellStart"/>
      <w:r w:rsidR="00531319">
        <w:t>Nimco</w:t>
      </w:r>
      <w:proofErr w:type="spellEnd"/>
      <w:r w:rsidR="00531319">
        <w:t xml:space="preserve"> range</w:t>
      </w:r>
      <w:r>
        <w:t>. For ankle eversion</w:t>
      </w:r>
      <w:r w:rsidR="00263F2D">
        <w:t>,</w:t>
      </w:r>
      <w:r>
        <w:t xml:space="preserve"> again heel counter height dramatically increased torque stiffness, with the P2 demonstrating a 107% increase on the P1 control value. The P4 also demonstrated a 33% increase from the P1 control value; however, design characteristics were similar between P1 and P4. The Velcro design P3 was 16% stiffer than the control P1 value. </w:t>
      </w:r>
    </w:p>
    <w:p w14:paraId="2929B65F" w14:textId="77777777" w:rsidR="00C56CB9" w:rsidRDefault="00C56CB9" w:rsidP="00601107">
      <w:pPr>
        <w:spacing w:line="360" w:lineRule="auto"/>
        <w:jc w:val="both"/>
      </w:pPr>
    </w:p>
    <w:p w14:paraId="596E5D62" w14:textId="4F667880" w:rsidR="00A7360D" w:rsidRDefault="00A7360D" w:rsidP="00601107">
      <w:pPr>
        <w:spacing w:line="360" w:lineRule="auto"/>
        <w:jc w:val="both"/>
      </w:pPr>
      <w:r>
        <w:t xml:space="preserve">All the OSSTF footwear range </w:t>
      </w:r>
      <w:r w:rsidR="00263F2D">
        <w:t xml:space="preserve">were </w:t>
      </w:r>
      <w:r>
        <w:t xml:space="preserve">stiffer than the SRB in both ankle inversion and ankle eversion, with both control shoes N1 and P1 being approximately three times stiffer than the SRB in ankle inversion/eversion torque loading. The design variant that offered the greatest increase in stiffness was the height of the heel counter, with the increase in the area of moment of inertia at the heel counter likely to explain this finding. It was noted that the N2 increased heel counter was 2 to 3 Nm stiffer than the P2 increased heel counter; this may have been due to differences in material. However, it was noted that the heel counter of the N2 range increased from the posterior of the heel to reach its height point at the malleoli. In contrast, the P2 heel counter was highest at the posterior of the heel and curved downwards to the midfoot, indicating the position of the highest point may also be a factor. Velcro fastenings and increased </w:t>
      </w:r>
      <w:proofErr w:type="spellStart"/>
      <w:r>
        <w:t>topline</w:t>
      </w:r>
      <w:proofErr w:type="spellEnd"/>
      <w:r>
        <w:t xml:space="preserve"> height did not affect the torque stiffness at the ankle.</w:t>
      </w:r>
    </w:p>
    <w:p w14:paraId="0D0B4060" w14:textId="77777777" w:rsidR="00A7360D" w:rsidRDefault="00A7360D" w:rsidP="00601107">
      <w:pPr>
        <w:spacing w:line="360" w:lineRule="auto"/>
        <w:jc w:val="both"/>
      </w:pPr>
    </w:p>
    <w:p w14:paraId="03B167AA" w14:textId="4DDA80E2" w:rsidR="00A7360D" w:rsidRDefault="00A7360D" w:rsidP="00601107">
      <w:pPr>
        <w:spacing w:line="360" w:lineRule="auto"/>
        <w:jc w:val="both"/>
      </w:pPr>
      <w:r>
        <w:t xml:space="preserve">For the forefoot flexion torque loading scenario in the </w:t>
      </w:r>
      <w:proofErr w:type="spellStart"/>
      <w:r>
        <w:t>Nimco</w:t>
      </w:r>
      <w:proofErr w:type="spellEnd"/>
      <w:r>
        <w:t xml:space="preserve"> range, there were similar values across the design variable</w:t>
      </w:r>
      <w:r w:rsidR="00263F2D">
        <w:t>s</w:t>
      </w:r>
      <w:r>
        <w:t xml:space="preserve"> for maximum dorsiflexion torque. Similar maximum dorsiflexion torque values were also observed across the majority of the range of </w:t>
      </w:r>
      <w:proofErr w:type="spellStart"/>
      <w:r>
        <w:t>Piedro</w:t>
      </w:r>
      <w:proofErr w:type="spellEnd"/>
      <w:r>
        <w:t xml:space="preserve"> OSSTF except for the P4 shoe, which was 19% reduced from the control P1 torque value; this may be explained by the reduced cross-sectional area of the P4 shoe </w:t>
      </w:r>
      <w:r w:rsidR="00263F2D">
        <w:t>compared to</w:t>
      </w:r>
      <w:r>
        <w:t xml:space="preserve"> the P1 control and the subsequent effects of area moment of inertia. The N control</w:t>
      </w:r>
      <w:r w:rsidR="00263F2D">
        <w:t xml:space="preserve"> footwear (N1 and P1)</w:t>
      </w:r>
      <w:r>
        <w:t xml:space="preserve"> were both seen to be stiffer than the SRB by 15 to 18% respectfully; even though the cross-sectional area of the OSSTF was similar to the SRB, however, the N1 and P1 had a uniform depth in the forefoot. In contrast, the SRB had a marked deepened tread with greater variability of the depth of the outsole. It must also be noted that the density and material of the OSSTF footwear could affect these findings, with the N1 and P2 shoe mass being 133 to 160g heavier than the SRB.</w:t>
      </w:r>
    </w:p>
    <w:p w14:paraId="47E28E7E" w14:textId="77777777" w:rsidR="00A7360D" w:rsidRDefault="00A7360D" w:rsidP="00601107">
      <w:pPr>
        <w:spacing w:line="360" w:lineRule="auto"/>
        <w:jc w:val="both"/>
      </w:pPr>
    </w:p>
    <w:p w14:paraId="59815848" w14:textId="39061EE9" w:rsidR="00A7360D" w:rsidRDefault="00263F2D" w:rsidP="00601107">
      <w:pPr>
        <w:spacing w:line="360" w:lineRule="auto"/>
        <w:jc w:val="both"/>
      </w:pPr>
      <w:r>
        <w:t>Velcro fastening N3</w:t>
      </w:r>
      <w:r w:rsidR="00A7360D">
        <w:t xml:space="preserve"> appeared to affect the stiffness of plantarflexion torque for ankle plantar/dorsi flexion loading scenario in the </w:t>
      </w:r>
      <w:proofErr w:type="spellStart"/>
      <w:r w:rsidR="00A7360D">
        <w:t>Nimco</w:t>
      </w:r>
      <w:proofErr w:type="spellEnd"/>
      <w:r w:rsidR="00A7360D">
        <w:t xml:space="preserve"> OSSTF range</w:t>
      </w:r>
      <w:r>
        <w:t>,</w:t>
      </w:r>
      <w:r w:rsidR="00A7360D">
        <w:t xml:space="preserve"> with a 39% reduction from the N1 control value. Other </w:t>
      </w:r>
      <w:r w:rsidR="00D05E5D">
        <w:t>design characteristics</w:t>
      </w:r>
      <w:r w:rsidR="00A7360D">
        <w:t xml:space="preserve"> that appeared to affect the ankle plantarflexion torque was the increased height of the </w:t>
      </w:r>
      <w:proofErr w:type="spellStart"/>
      <w:r w:rsidR="00A7360D">
        <w:t>topline</w:t>
      </w:r>
      <w:proofErr w:type="spellEnd"/>
      <w:r w:rsidR="00A7360D">
        <w:t xml:space="preserve">, with a 16% increase compared to the control value N1. For dorsiflexion torque, the increased heel counter N2 had the </w:t>
      </w:r>
      <w:r>
        <w:t>largest</w:t>
      </w:r>
      <w:r w:rsidR="00A7360D">
        <w:t xml:space="preserve"> effect, with a 121% increase in stiffness compared to the control N1 value. This could be explained by the increased height providing an increased area moment of inertia. The Velcro N3 was seen to be 28% stiffer than the control N1. This may be explained by the cross-sectional area of the Velcro fastening as compared to the lace fastenings. The thickened outsole at the midfoot design N5 was 31% stiffer than the control N1</w:t>
      </w:r>
      <w:r>
        <w:t>,</w:t>
      </w:r>
      <w:r w:rsidR="00A7360D">
        <w:t xml:space="preserve"> inferring that increased midfoot stiffness might impart a stiffening effect to forward flexion at the ankle region of the footwear. For the </w:t>
      </w:r>
      <w:proofErr w:type="spellStart"/>
      <w:r w:rsidR="00A7360D">
        <w:t>Piedro</w:t>
      </w:r>
      <w:proofErr w:type="spellEnd"/>
      <w:r w:rsidR="00A7360D">
        <w:t xml:space="preserve"> OSSTF </w:t>
      </w:r>
      <w:r w:rsidR="00531319">
        <w:t>range, the</w:t>
      </w:r>
      <w:r w:rsidR="00A7360D">
        <w:t xml:space="preserve"> design characteristic with the most dramatic effect </w:t>
      </w:r>
      <w:r>
        <w:t xml:space="preserve">on ankle plantarflexion torque </w:t>
      </w:r>
      <w:r w:rsidR="00A7360D">
        <w:t>was the increased heel counter height P2 design, which increased the stiffness by 57% of the control P1 value. The Velcro fastening P3 design was again seen to reduce the stiffness to ankle plantarflexion torque compared to the control P1 with a 17% reduction. For ankle dorsiflexion torque, the increased heel counter design P2 was seen to have the largest effect on stiffness, being 70% of the P1 control value.</w:t>
      </w:r>
      <w:r w:rsidR="009E6052">
        <w:t xml:space="preserve"> </w:t>
      </w:r>
      <w:r w:rsidR="00A7360D">
        <w:t>The P3 Velcro fastening was 30% stiffer than the control P1 value, which again could be accounted for by the cross-sectional area of the Velcro fastening.</w:t>
      </w:r>
    </w:p>
    <w:p w14:paraId="4A319F02" w14:textId="77777777" w:rsidR="00C56CB9" w:rsidRDefault="00C56CB9" w:rsidP="00601107">
      <w:pPr>
        <w:spacing w:line="360" w:lineRule="auto"/>
        <w:jc w:val="both"/>
      </w:pPr>
    </w:p>
    <w:p w14:paraId="52249A32" w14:textId="1ABF9EC6" w:rsidR="00A7360D" w:rsidRDefault="00A7360D" w:rsidP="00601107">
      <w:pPr>
        <w:spacing w:line="360" w:lineRule="auto"/>
        <w:jc w:val="both"/>
      </w:pPr>
      <w:r>
        <w:t xml:space="preserve">Interestingly the P4 was 54% stiffer than the control P1 value in ankle dorsiflexion torque, although there did not appear to be a variation of design characteristic that could account for this. In comparison to the SRB, the </w:t>
      </w:r>
      <w:proofErr w:type="spellStart"/>
      <w:r>
        <w:t>Nimco</w:t>
      </w:r>
      <w:proofErr w:type="spellEnd"/>
      <w:r>
        <w:t xml:space="preserve"> N1 and </w:t>
      </w:r>
      <w:proofErr w:type="spellStart"/>
      <w:r>
        <w:t>Piedro</w:t>
      </w:r>
      <w:proofErr w:type="spellEnd"/>
      <w:r>
        <w:t xml:space="preserve"> P1 control were approximately twice as stiff in both ankle plantarflexion and dorsiflexion torque, and this is most probably linked to the increased heel counter and </w:t>
      </w:r>
      <w:proofErr w:type="spellStart"/>
      <w:r>
        <w:t>topline</w:t>
      </w:r>
      <w:proofErr w:type="spellEnd"/>
      <w:r>
        <w:t xml:space="preserve"> height, increasing the area moment of inertia to these movements. The Velcro fastening appeared to decrease the ankle plantarflexion torque and increase the dorsiflexion torque on both ranges. Interestingly the increased heel counter height in the </w:t>
      </w:r>
      <w:proofErr w:type="spellStart"/>
      <w:r>
        <w:t>Piedro</w:t>
      </w:r>
      <w:proofErr w:type="spellEnd"/>
      <w:r>
        <w:t xml:space="preserve"> range P2 was 4</w:t>
      </w:r>
      <w:r w:rsidR="00263F2D">
        <w:t xml:space="preserve"> N</w:t>
      </w:r>
      <w:r>
        <w:t xml:space="preserve">m stiffer than the increased heel counter height in the </w:t>
      </w:r>
      <w:proofErr w:type="spellStart"/>
      <w:r>
        <w:t>Nimco</w:t>
      </w:r>
      <w:proofErr w:type="spellEnd"/>
      <w:r>
        <w:t xml:space="preserve"> </w:t>
      </w:r>
      <w:r w:rsidR="00083983">
        <w:t>range.</w:t>
      </w:r>
      <w:r>
        <w:t xml:space="preserve"> </w:t>
      </w:r>
      <w:r w:rsidR="00263F2D">
        <w:t xml:space="preserve">As </w:t>
      </w:r>
      <w:r>
        <w:t xml:space="preserve">discussed previously the maximum heel counter height was located at the posterior aspect of the P2 shoe; however, the N2 shoe </w:t>
      </w:r>
      <w:r w:rsidR="00263F2D">
        <w:t xml:space="preserve">had a lower </w:t>
      </w:r>
      <w:r>
        <w:t xml:space="preserve">contour at the posterior aspect comparable with the other </w:t>
      </w:r>
      <w:proofErr w:type="spellStart"/>
      <w:r>
        <w:t>Nimco</w:t>
      </w:r>
      <w:proofErr w:type="spellEnd"/>
      <w:r>
        <w:t xml:space="preserve"> shoes of approximately 50mm</w:t>
      </w:r>
      <w:r w:rsidR="00263F2D">
        <w:t>,</w:t>
      </w:r>
      <w:r>
        <w:t xml:space="preserve"> indicating that the shape and geometry of the heel counter influence the stiffness as well as the dimension.</w:t>
      </w:r>
    </w:p>
    <w:p w14:paraId="16431A00" w14:textId="77777777" w:rsidR="00083983" w:rsidRDefault="00083983" w:rsidP="00601107">
      <w:pPr>
        <w:spacing w:line="360" w:lineRule="auto"/>
        <w:jc w:val="both"/>
      </w:pPr>
    </w:p>
    <w:p w14:paraId="613C5A69" w14:textId="77777777" w:rsidR="00A7360D" w:rsidRDefault="00A7360D" w:rsidP="00572518">
      <w:pPr>
        <w:pStyle w:val="Heading3"/>
        <w:numPr>
          <w:ilvl w:val="2"/>
          <w:numId w:val="29"/>
        </w:numPr>
        <w:spacing w:line="360" w:lineRule="auto"/>
      </w:pPr>
      <w:bookmarkStart w:id="329" w:name="_Toc156403533"/>
      <w:r>
        <w:t>Implications for research and clinical practice</w:t>
      </w:r>
      <w:bookmarkEnd w:id="329"/>
    </w:p>
    <w:p w14:paraId="63655DB6" w14:textId="7289BDD1" w:rsidR="00A7360D" w:rsidRDefault="00A7360D" w:rsidP="00601107">
      <w:pPr>
        <w:spacing w:line="360" w:lineRule="auto"/>
        <w:jc w:val="both"/>
      </w:pPr>
      <w:r>
        <w:t xml:space="preserve">The study has used the protocol developed in Chapter </w:t>
      </w:r>
      <w:r w:rsidR="00EC2B83">
        <w:t>6</w:t>
      </w:r>
      <w:r>
        <w:t xml:space="preserve"> to quantify the effects </w:t>
      </w:r>
      <w:r w:rsidR="00263F2D">
        <w:t xml:space="preserve">of expert consensus design </w:t>
      </w:r>
      <w:r w:rsidR="00EB1EA7">
        <w:t>characteristics of</w:t>
      </w:r>
      <w:r>
        <w:t xml:space="preserve"> OSSTF had on their mechanical stiffness. The results indicated that increases in heel counter height had the most dramatic effect on increasing ankle inversion and eversion stiffness. The geometry of the heel counter also appeared to affect stiffness</w:t>
      </w:r>
      <w:r w:rsidR="00263F2D">
        <w:t>;</w:t>
      </w:r>
      <w:r>
        <w:t xml:space="preserve"> </w:t>
      </w:r>
      <w:r w:rsidR="00263F2D">
        <w:t>stiffer values were found when the</w:t>
      </w:r>
      <w:r>
        <w:t xml:space="preserve"> highest point centred around the malleoli. The experts </w:t>
      </w:r>
      <w:r w:rsidR="00263F2D">
        <w:t xml:space="preserve">considered </w:t>
      </w:r>
      <w:r>
        <w:t>that the midfoot area of the outsole</w:t>
      </w:r>
      <w:r w:rsidR="00263F2D">
        <w:t xml:space="preserve"> </w:t>
      </w:r>
      <w:r w:rsidR="00EB1EA7">
        <w:t>in</w:t>
      </w:r>
      <w:r w:rsidR="00263F2D">
        <w:t xml:space="preserve"> OSSTF</w:t>
      </w:r>
      <w:r>
        <w:t xml:space="preserve"> should be stiffer to inversion and eversion; however, it was not identified in Chapter </w:t>
      </w:r>
      <w:r>
        <w:fldChar w:fldCharType="begin"/>
      </w:r>
      <w:r>
        <w:instrText xml:space="preserve"> REF _Ref138097120 \r \h  \* MERGEFORMAT </w:instrText>
      </w:r>
      <w:r>
        <w:fldChar w:fldCharType="separate"/>
      </w:r>
      <w:r w:rsidR="00EC2B83">
        <w:t>5</w:t>
      </w:r>
      <w:r>
        <w:fldChar w:fldCharType="end"/>
      </w:r>
      <w:r>
        <w:t xml:space="preserve"> what design specifics would achieve this</w:t>
      </w:r>
      <w:r w:rsidR="00263F2D">
        <w:t>,</w:t>
      </w:r>
      <w:r>
        <w:t xml:space="preserve"> </w:t>
      </w:r>
      <w:r w:rsidR="00263F2D">
        <w:t>This</w:t>
      </w:r>
      <w:r>
        <w:t xml:space="preserve"> study demonstrated that increases in thickness of the outsole at the midfoot together with the extension of the heel counter into the midfoot were the design characteristics that increased stiffness to midfoot inversion and eversion. </w:t>
      </w:r>
      <w:proofErr w:type="spellStart"/>
      <w:r>
        <w:t>Topline</w:t>
      </w:r>
      <w:proofErr w:type="spellEnd"/>
      <w:r>
        <w:t xml:space="preserve"> height did not increase ankle inversion</w:t>
      </w:r>
      <w:r w:rsidR="00263F2D">
        <w:t>/</w:t>
      </w:r>
      <w:r>
        <w:t xml:space="preserve">eversion stiffness, and Velcro fastenings did not decrease ankle inversion eversion stiffness, as suggested by the expert panel. This study indicates the possible areas of importance for researchers to report for OSSTF in future research to allow comparison across studies. In clinical practice and manufacturing, this work provides evidence on what might improve stability in the child living with a mobility impairment. The design </w:t>
      </w:r>
      <w:r w:rsidR="00263F2D">
        <w:t xml:space="preserve">characteristics </w:t>
      </w:r>
      <w:r>
        <w:t xml:space="preserve">of OSSTF appeared to offer stiffness in the areas that the experts felt were important in improving stability compared to standard retail footwear. Although increasing heel counter dimensions increased mediolateral stiffness, it also reduced flexibility in dorsiflexion and plantarflexion, which the experts felt may not be ergonomically desirable. Increased </w:t>
      </w:r>
      <w:proofErr w:type="spellStart"/>
      <w:r>
        <w:t>topline</w:t>
      </w:r>
      <w:proofErr w:type="spellEnd"/>
      <w:r>
        <w:t xml:space="preserve"> height was also seen to increase ankle plantarflexion stiffness. Additionally, it was noted that Velcro fastenings reduced the stiffness in </w:t>
      </w:r>
      <w:r w:rsidR="00263F2D">
        <w:t xml:space="preserve">ankle </w:t>
      </w:r>
      <w:r>
        <w:t>plantarflexion. OSSTF was also stiffer in forefoot dorsiflexion than the SRB, which the experts felt might also reduce the ergonomics of the footwear.</w:t>
      </w:r>
    </w:p>
    <w:p w14:paraId="2943F463" w14:textId="77777777" w:rsidR="00C56CB9" w:rsidRDefault="00C56CB9" w:rsidP="00601107">
      <w:pPr>
        <w:spacing w:line="360" w:lineRule="auto"/>
        <w:jc w:val="both"/>
      </w:pPr>
    </w:p>
    <w:p w14:paraId="42C8FAB7" w14:textId="6F0242CB" w:rsidR="00A7360D" w:rsidRDefault="00A7360D" w:rsidP="00601107">
      <w:pPr>
        <w:spacing w:line="360" w:lineRule="auto"/>
        <w:jc w:val="both"/>
      </w:pPr>
      <w:r>
        <w:t xml:space="preserve">Although the experts acknowledged that children with mobility impairment such as cerebral palsy tend to exhibit instability in the mediolateral direction </w:t>
      </w:r>
      <w:r>
        <w:fldChar w:fldCharType="begin" w:fldLock="1"/>
      </w:r>
      <w:r w:rsidR="00EF53DC">
        <w:instrText>ADDIN CSL_CITATION {"citationItems":[{"id":"ITEM-1","itemData":{"DOI":"10.1016/J.GAITPOST.2008.11.007","ISSN":"1879-2219","PMID":"19111469","abstract":"Analysis of the COM or COP movement has been a simplified method to illustrate the balance disorders in static stance and gait, but has its limitation when examined alone. Dynamic stability of 32 children with cerebral palsy (CP) was examined and compared with 10 typically developing (TD) children by measuring the displacement of center of mass (COM) and center of pressure (COP) and their spatial relationship. The children with CP were further divided into two groups based on topographical involvement, hemiplegia (Hemi) and diplegia (Di). The participants walked with their preferred speed at least 5 successful trials on a walkway with two force plates mounted in the middle. An eight-camera motion analysis was used to capture 26 reflective markers secured at the bony landmarks of the participant. The data obtained from motion analysis and force plates was used to calculate COM and COP. The results showed either of two CP groups demonstrated significantly greater peak-to-peak COM and COP displacement in medio-lateral (ML) and lower peak-to-peak COM and COP displacement in anterio-posterior (AP) direction than TD group. The root mean square (RMS) of COM-COP divergence of Hemi and Di groups were higher than that of TD group in AP and ML direction, but only the difference in ML direction was significant. Present study demonstrates that COM-COP divergence can characterize the dynamic balance of the CP children in walking, and thus assist in comparing and differentiating balance patterns. © 2008 Elsevier B.V. All rights reserved.","author":[{"dropping-particle":"","family":"Hsue","given":"Bih Jen","non-dropping-particle":"","parse-names":false,"suffix":""},{"dropping-particle":"","family":"Miller","given":"Freeman","non-dropping-particle":"","parse-names":false,"suffix":""},{"dropping-particle":"","family":"Su","given":"Fong Chin","non-dropping-particle":"","parse-names":false,"suffix":""}],"container-title":"Gait &amp; posture","id":"ITEM-1","issue":"3","issued":{"date-parts":[["2009","4"]]},"page":"465-470","publisher":"Gait Posture","title":"The dynamic balance of the children with cerebral palsy and typical developing during gait. Part I: Spatial relationship between COM and COP trajectories","type":"article-journal","volume":"29"},"uris":["http://www.mendeley.com/documents/?uuid=8d5da440-c404-3ba9-a133-efeb2a131e14"]},{"id":"ITEM-2","itemData":{"DOI":"10.1371/JOURNAL.PONE.0270145","ISBN":"1111111111","ISSN":"1932-6203","PMID":"35731795","abstract":"Aim The aim of this cross-sectional study was to measure the effect of dual tasks on gait stability in ambulant children with cerebral palsy (CP) compared to typically developing (TD) children.   Methods The children of the CP (n = 20) and TD groups (n = 20) walked first without a dual task, then while counting forward and finally while alternatively naming fruits and animals (DTf/a). They then completed the same cognitive exercises while sitting comfortably. We calculated the distance between the foot placement estimator (FPE) and the real foot placement in the anterior direction (DFPEAP) and in the mediolateral direction (DFPEML) as a measure of gait stability, in a gait laboratory using an optoelectronic system. Cognitive scores were computed. Comparisons within and between groups were analysed with linear mixed models.   Results The dual task had a significant effect on the CP group in DFPEAP and DFPEML. The CP group was more affected than the TD group during dual task in the DFPEML. Children in both groups showed significant changes in gait stability during dual tasks.   Interpretation The impact of dual task on gait stability is possibly due to the sharing of attention between gait and the cognitive task. All children favoured a ‘posture second’ strategy during the dual task of alternatively naming animals and fruits. Children with CP increased their mediolateral stability during dual task.","author":[{"dropping-particle":"","family":"Wist","given":"Sophie","non-dropping-particle":"","parse-names":false,"suffix":""},{"dropping-particle":"","family":"Carcreff","given":"Lena","non-dropping-particle":"","parse-names":false,"suffix":""},{"dropping-particle":"","family":"Bruijn","given":"Sjoerd M.","non-dropping-particle":"","parse-names":false,"suffix":""},{"dropping-particle":"","family":"Allali","given":"Gilles","non-dropping-particle":"","parse-names":false,"suffix":""},{"dropping-particle":"","family":"Newman","given":"Christopher J.","non-dropping-particle":"","parse-names":false,"suffix":""},{"dropping-particle":"","family":"Fluss","given":"Joel","non-dropping-particle":"","parse-names":false,"suffix":""},{"dropping-particle":"","family":"Armand","given":"Stéphane","non-dropping-particle":"","parse-names":false,"suffix":""}],"container-title":"PLOS ONE","id":"ITEM-2","issue":"6","issued":{"date-parts":[["2022","6","1"]]},"page":"e0270145","publisher":"Public Library of Science","title":"Gait stability in ambulant children with cerebral palsy during dual tasks","type":"article-journal","volume":"17"},"uris":["http://www.mendeley.com/documents/?uuid=c127dd34-c1c9-3641-a2bf-e14b2cfcd7fb"]}],"mendeley":{"formattedCitation":"(Hsue et al., 2009; Wist et al., 2022)","manualFormatting":"(Hsue, Miller, and Su 2009; Wist et al. 2022,),","plainTextFormattedCitation":"(Hsue et al., 2009; Wist et al., 2022)","previouslyFormattedCitation":"(Hsue et al., 2009; Wist et al., 2022)"},"properties":{"noteIndex":0},"schema":"https://github.com/citation-style-language/schema/raw/master/csl-citation.json"}</w:instrText>
      </w:r>
      <w:r>
        <w:fldChar w:fldCharType="separate"/>
      </w:r>
      <w:r w:rsidRPr="00967E44">
        <w:rPr>
          <w:noProof/>
        </w:rPr>
        <w:t>(Hsue, Miller, and Su 2009; Wist et al. 2022</w:t>
      </w:r>
      <w:r>
        <w:rPr>
          <w:noProof/>
        </w:rPr>
        <w:t>,</w:t>
      </w:r>
      <w:r w:rsidRPr="00967E44">
        <w:rPr>
          <w:noProof/>
        </w:rPr>
        <w:t>)</w:t>
      </w:r>
      <w:r>
        <w:rPr>
          <w:noProof/>
        </w:rPr>
        <w:t>,</w:t>
      </w:r>
      <w:r>
        <w:fldChar w:fldCharType="end"/>
      </w:r>
      <w:r>
        <w:t xml:space="preserve"> it must be noted that stability is a combination of anteroposterior and mediolateral control </w:t>
      </w:r>
      <w:r>
        <w:fldChar w:fldCharType="begin" w:fldLock="1"/>
      </w:r>
      <w:r w:rsidR="00EF53DC">
        <w:instrText>ADDIN CSL_CITATION {"citationItems":[{"id":"ITEM-1","itemData":{"DOI":"10.1016/j.gaitpost.2016.08.003","ISSN":"18792219","PMID":"27505144","abstract":"Background and aim Static posturography can serve as an easy and fast way to determine whether a child possesses sufficient balance control in different sensory conditions. Therefore, the aim of this review is to map age-related differences in postural sway during childhood in typically developing children, using static posturography and to provide an overview of the available (age-specific) reference values in scientific literature. Methods The search strategy was performed in five databases (Pubmed, Web of Science, ScienceDirect, Cochrane Clinical Trials, Medline (Ovid)) November 2nd 2014 and updated twice: March 16th 2015 and July 20th 2015. The following keywords were used: (children OR child) AND (“postural control” OR “postural stability” OR equilibrium OR posture OR “postural balance”[mesh]) AND (“quiet stance” OR standing OR stance OR “quiet stance” OR static) AND (“postural sway” OR posturography OR “body sway” OR stabilography OR “trunk sway” OR “medio-lateral sway” OR “antero-posterior sway”). Relevant studies were identified using predefined selection criteria, applied on title and abstract (phase 1) and on full text (phase 2), supplemented with reference screening after the second phase. Results A total of 14 studies met the criteria. This review showed three main findings: 1) during natural bipedal stance with the eyes open, all studies reported a decrease in postural sway with increasing age, with conflicting results on the (non-)linearity of its development, 2) with eyes closed, all children show more sway than with eyes open and 3) only four studies reported numeric sway values that could serve as reference values, mainly focusing on children aged five and older. Conclusion Considerable disagreement exists on the (non-)linearity of the development of postural sway in children. By choosing arbitrary age categories, it remains unclear between which age groups differences are situated. Future research is necessary to determine for which age groups age-specific reference values are relevant.","author":[{"dropping-particle":"","family":"Verbecque","given":"Evi","non-dropping-particle":"","parse-names":false,"suffix":""},{"dropping-particle":"","family":"Vereeck","given":"Luc","non-dropping-particle":"","parse-names":false,"suffix":""},{"dropping-particle":"","family":"Hallemans","given":"Ann","non-dropping-particle":"","parse-names":false,"suffix":""}],"container-title":"Gait and Posture","id":"ITEM-1","issued":{"date-parts":[["2016","9","1"]]},"page":"402-410","publisher":"Elsevier B.V.","title":"Postural sway in children: A literature review","type":"article-journal","volume":"49"},"uris":["http://www.mendeley.com/documents/?uuid=719c8a39-4361-3d99-9ae1-dc81899836ae"]},{"id":"ITEM-2","itemData":{"DOI":"10.1016/j.neulet.2004.11.042","ISSN":"03043940","PMID":"15698935","abstract":"The purpose of the present experiment was to investigate the time course by which children aged 6-, 8- and 10-year-old adapt and maintain their static balance. Participants (N = 30) were required to stand on a force platform with their eyes closed. Ten adult subjects served as a reference group. We analyzed moment-to-moment modifications of quiet stance equilibrium by measuring the range and speed of the center of foot pressure (COP) displacements over time (i.e., periods of 2 s). Results showed that: (1) with age, the range of the COP decreased non-monotonically, with a maximum at 8 years of age, whereas the speed of the COP decreased linearly from 6 to 10 years of age, and (2) over time, both parameters decreased and stabilized, similarly for all age groups, suggesting that the processes underlying the maintenance of an optimal postural stability are mature at least as soon as 6 years of age. © 2004 Elsevier Ireland Ltd. All rights reserved.","author":[{"dropping-particle":"","family":"Rival","given":"Christina","non-dropping-particle":"","parse-names":false,"suffix":""},{"dropping-particle":"","family":"Ceyte","given":"Hadrien","non-dropping-particle":"","parse-names":false,"suffix":""},{"dropping-particle":"","family":"Olivier","given":"Isabelle","non-dropping-particle":"","parse-names":false,"suffix":""}],"container-title":"Neuroscience Letters","id":"ITEM-2","issue":"2","issued":{"date-parts":[["2005","3","11"]]},"page":"133-136","publisher":"Elsevier Ireland Ltd","title":"Developmental changes of static standing balance in children","type":"article-journal","volume":"376"},"uris":["http://www.mendeley.com/documents/?uuid=9b9c0fdb-618e-399d-b630-fac14e8c710b"]}],"mendeley":{"formattedCitation":"(Rival et al., 2005; Verbecque et al., 2016)","plainTextFormattedCitation":"(Rival et al., 2005; Verbecque et al., 2016)","previouslyFormattedCitation":"(Rival et al., 2005; Verbecque et al., 2016)"},"properties":{"noteIndex":0},"schema":"https://github.com/citation-style-language/schema/raw/master/csl-citation.json"}</w:instrText>
      </w:r>
      <w:r>
        <w:fldChar w:fldCharType="separate"/>
      </w:r>
      <w:r w:rsidR="00254D00" w:rsidRPr="00254D00">
        <w:rPr>
          <w:noProof/>
        </w:rPr>
        <w:t>(Rival et al., 2005; Verbecque et al., 2016)</w:t>
      </w:r>
      <w:r>
        <w:fldChar w:fldCharType="end"/>
      </w:r>
      <w:r>
        <w:t xml:space="preserve"> and individuals may require assistance with stability in the anteroposterior direction additionally </w:t>
      </w:r>
      <w:r>
        <w:fldChar w:fldCharType="begin" w:fldLock="1"/>
      </w:r>
      <w:r w:rsidR="00EF53DC">
        <w:instrText>ADDIN CSL_CITATION {"citationItems":[{"id":"ITEM-1","itemData":{"DOI":"10.1016/j.gaitpost.2016.06.033","ISBN":"09666362","ISSN":"18792219","PMID":"118235711","abstract":"In this observational case-control study we aimed to determine whether altered arm postures in children with unilateral CP (uniCP) are related to gait instability in a specific direction. Antero-posterior and medio-lateral Foot Placement Estimator instability measures and arm posture measures (vertical and antero-posterior hand position, sagittal and frontal upper arm elevation angle) were determined in eleven uniCP (7 years-10 months) and twenty-four typically developing children (9 years-6 months) at two walking speeds. Spearman-rank correlation analyses were made to examine the relationship between antero-posterior and medio-lateral arm posture and gait instability. Arm posture in both planes was related to antero-posterior instability (e.g. sagittal and frontal upper arm elevation angle correlated moderately with antero-posterior instability; R=0.41, p&lt;0.001, R=-0.47, p&lt;0.001). In uniCP, increased antero-posterior instability was associated with a higher (R=-0.62, p=0.002) and more frontal position of the hemiplegic hand (R=-0.58, p=0.005), while the non-hemiplegic upper arm was rotated more backward (R=0.63, p=0.002) and both upper arms rotated more sideways (hemiplegic: R=-0.58, p=0.004; non-hemiplegic: R=-0.55, p=0.008). The altered non-hemiplegic (sagittal and frontal) arm posture in uniCP may be a compensation to reduce antero-posterior gait instability. ABSTRACT FROM AUTHOR","author":[{"dropping-particle":"","family":"Meyns","given":"Pieter","non-dropping-particle":"","parse-names":false,"suffix":""},{"dropping-particle":"","family":"Duysens","given":"Jacques","non-dropping-particle":"","parse-names":false,"suffix":""},{"dropping-particle":"","family":"Desloovere","given":"Kaat","non-dropping-particle":"","parse-names":false,"suffix":""}],"container-title":"Gait Posture","id":"ITEM-1","issued":{"date-parts":[["2016","9","1"]]},"note":"From Duplicate 2 (The arm posture in children with unilateral Cerebral Palsy is mainly related to antero-posterior gait instability - Meyns, Pieter; Duysens, Jacques; Desloovere, Kaat)\n\nAuthor: Meyns, Pieter: 1,2 email: pieter.meyns@gmail.com. Author: Duysens, Jacques: 2,3 Author: Desloovere, Kaat: 4,5 ; Author Affiliation: 1 Department of Rehabilitation Medicine, MOVE Research Institute Amsterdam, VU University Medical Center, Amsterdam, The Netherlands: 2 Department of Kinesiology, Faculty of Kinesiology and Rehabilitation Sciences, KU Leuven, Heverlee, Belgium: 3 Department of Research, Development and Education, Sint Maartenskliniek, Nijmegen, The Netherlands: 4 Department of Rehabilitation Sciences, Faculty of Kinesiology and Rehabilitation Sciences, KU Leuven, Heverlee, Belgium: 5 Clinical Motion Analysis Laboratory, CERM, University Hospital Leuven, Leuven, Belgium; No. of Pages: 4; Language: English; Publication Type: journal article; Update Code: 20160924","page":"132-135","publisher":"Elsevier B.V.","title":"The arm posture in children with unilateral Cerebral Palsy is mainly related to antero-posterior gait instability","type":"article-journal","volume":"49"},"uris":["http://www.mendeley.com/documents/?uuid=4725ae7e-a016-4bd2-b18a-3b38c2dc8109"]},{"id":"ITEM-2","itemData":{"DOI":"10.1186/S13052-016-0325-9","ISSN":"18247288","PMID":"28257643","abstract":"Background: Ataxia is a sign of different disorders involving any level of the nervous system and consisting of impaired coordination of movement and balance. It is mainly caused by dysfunction of the complex circuitry connecting the basal ganglia, cerebellum and cerebral cortex. A careful history, physical examination and some characteristic maneuvers are useful for the diagnosis of ataxia. Some of the causes of ataxia point toward a benign course, but some cases of ataxia can be severe and particularly frightening. Methods: Here, we describe the primary clinical ways of detecting ataxia, a sign not easily recognizable in children. We also report on the main disorders that cause ataxia in children. Results: The causal events are distinguished and reported according to the course of the disorder: acute, intermittent, chronic-non-progressive and chronic-progressive. Conclusions: Molecular research in the field of ataxia in children is rapidly expanding; on the contrary no similar results have been attained in the field of the treatment since most of the congenital forms remain fully untreatable. Rapid recognition and clinical evaluation of ataxia in children remains of great relevance for therapeutic results and prognostic counseling.","author":[{"dropping-particle":"","family":"Pavone","given":"Piero","non-dropping-particle":"","parse-names":false,"suffix":""},{"dropping-particle":"","family":"Praticò","given":"Andrea D.","non-dropping-particle":"","parse-names":false,"suffix":""},{"dropping-particle":"","family":"Pavone","given":"Vito","non-dropping-particle":"","parse-names":false,"suffix":""},{"dropping-particle":"","family":"Lubrano","given":"Riccardo","non-dropping-particle":"","parse-names":false,"suffix":""},{"dropping-particle":"","family":"Falsaperla","given":"Raffaele","non-dropping-particle":"","parse-names":false,"suffix":""},{"dropping-particle":"","family":"Rizzo","given":"Renata","non-dropping-particle":"","parse-names":false,"suffix":""},{"dropping-particle":"","family":"Ruggieri","given":"Martino","non-dropping-particle":"","parse-names":false,"suffix":""}],"container-title":"Italian Journal of Pediatrics","id":"ITEM-2","issued":{"date-parts":[["2017","1","13"]]},"publisher":"BioMed Central","title":"Ataxia in children: early recognition and clinical evaluation","type":"article-journal","volume":"43"},"uris":["http://www.mendeley.com/documents/?uuid=bc5250ef-8a53-374c-a127-f9e715f0cc4a"]}],"mendeley":{"formattedCitation":"(Meyns et al., 2016; Pavone et al., 2017)","manualFormatting":"(Meyns, Duysens, and Desloovere 2016; Pavone et al. 2017 ","plainTextFormattedCitation":"(Meyns et al., 2016; Pavone et al., 2017)","previouslyFormattedCitation":"(Meyns et al., 2016; Pavone et al., 2017)"},"properties":{"noteIndex":0},"schema":"https://github.com/citation-style-language/schema/raw/master/csl-citation.json"}</w:instrText>
      </w:r>
      <w:r>
        <w:fldChar w:fldCharType="separate"/>
      </w:r>
      <w:r w:rsidRPr="00687779">
        <w:rPr>
          <w:noProof/>
        </w:rPr>
        <w:t>(Meyns, Duysens, and Desloovere 2016; Pavone et al. 2017</w:t>
      </w:r>
      <w:r>
        <w:rPr>
          <w:noProof/>
        </w:rPr>
        <w:t xml:space="preserve"> </w:t>
      </w:r>
      <w:r>
        <w:fldChar w:fldCharType="end"/>
      </w:r>
      <w:r w:rsidR="00263F2D">
        <w:t>)</w:t>
      </w:r>
      <w:r>
        <w:t xml:space="preserve">. Considering the effects heel counter and </w:t>
      </w:r>
      <w:proofErr w:type="spellStart"/>
      <w:r>
        <w:t>topline</w:t>
      </w:r>
      <w:proofErr w:type="spellEnd"/>
      <w:r>
        <w:t xml:space="preserve"> height and Velcro fastening have on ankle plantarflexion stiffness together with the stiffness in forefoot dorsiflexion may potentially be clinically relevant if using footwear as an intervention for individuals with a tendency of </w:t>
      </w:r>
      <w:proofErr w:type="spellStart"/>
      <w:r>
        <w:t>equinus</w:t>
      </w:r>
      <w:proofErr w:type="spellEnd"/>
      <w:r>
        <w:t xml:space="preserve"> gait or ataxia </w:t>
      </w:r>
      <w:r>
        <w:fldChar w:fldCharType="begin" w:fldLock="1"/>
      </w:r>
      <w:r w:rsidR="00D471C6">
        <w:instrText>ADDIN CSL_CITATION {"citationItems":[{"id":"ITEM-1","itemData":{"DOI":"10.7547/0003-0538-104.3.253","ISBN":"1930-8264","PMID":"24901584","abstract":"Background: Idiopathic toe-walking (ITW) is a condition commonly seen by podiatric physicians. Because a toe-walking gait style is also caused by or associated with many other medical conditions, podiatric physicians should pay particular attention to ensuring an accurate diagnosis. There are many reported treatment options available for ITW. Therefore, a literature review was conducted to determine what treatment options are supported by the evidence as having the best long-term effect on ITW gait.; Methods: After extraction of relevant articles, 21 manuscripts reporting treatment options for ITW gait were appraised against the levels of evidence.; Results: From these articles, there was no single treatment option reported as having a long-term effect on the gait of children with ITW. There was support in the literature for surgical interventions, serial casting, and the use of botulinum toxin type A. There was limited evidence that footwear or orthoses changed the gait pattern.; Conclusions: This review updates the knowledge of podiatric physicians, enhances how children who present with this gait style can be managed, and highlights areas for future research.;","author":[{"dropping-particle":"","family":"Williams","given":"Cylie M","non-dropping-particle":"","parse-names":false,"suffix":""},{"dropping-particle":"","family":"Tinley","given":"Paul","non-dropping-particle":"","parse-names":false,"suffix":""},{"dropping-particle":"","family":"Rawicki","given":"Barry","non-dropping-particle":"","parse-names":false,"suffix":""}],"container-title":"J Am Podiatr Med Assoc","id":"ITEM-1","issue":"3","issued":{"date-parts":[["2014"]]},"language":"English","note":"Criteria (Query) \nParticipants Yes Children and Locomotor Disability \n  \nIntervention Yes Therapeutic Footwear\n  \nComparators Braces Nil Intervention\n  \nType of Study No Literature Review\n  \nPrimary Outcomes Yes Biomechanical\n  \nSecondary Outcomes No\n\nFrom Duplicate 1 (Idiopathic toe-walking: have we progressed in our knowledge of the causality and treatment of this gait type? - Williams, Cylie M; Tinley, Paul; Rawicki, Barry)\n\nDouble Blind Peer Reviewed; Expert Peer Reviewed; Peer Reviewed; USA. Special Interest: Perioperative Care. NLM UID: 8501423.\nPMID: 24901584.\n\nFrom Duplicate 2 (Idiopathic toe-walking: have we progressed in our knowledge of the causality and treatment of this gait type? - Williams, Cylie M; Tinley, Paul; Rawicki, Barry)\n\nDate of Electronic Publication: 20140501. ; Original Imprints: Publication: [Washington, DC] : American Podiatry Association, [c1985-\n\nFrom Duplicate 3 (Idiopathic toe-walking: Have we progressed in our knowledge of the causality and treatment of this gait type? - Williams, C M; Tinley, P; Rawicki, B)\n\nCited By :4\nExport Date: 29 January 2018\nCorrespondence Address: Williams, C. M.; Allied Health Research Unit, Monash Health, Crns Warrigal and Kingston Rds, Cheltenham, VIC 3192, Australia; email: cylie.williams@monash.edu\nReferences: Hall, J.E., Salter, R.B., Bhalla, S.K., Congenital short tendo calcaneus (1967) J Bone Joint Surg Br, 49, p. 695; The Oxford 2011 Levels of Evidence, , http://www.cebm.net/index.aspx?o=5653, OCEBM Levels of Evidence Working Group, Available at:, Accessed September 16, 2011; Michaud, T.C., (1997) Foot Orthoses and Other Forms of Conservative Foot Care, , Newton, MA; Burnett, C.N., Johnson, E.W., Development of gait in childhood: II (1971) Dev Med Child Neurol, 13, p. 207; Ivanenko, Y.P., Dominici, N., Lacquaniti, F., Development of independent walking in toddlers (2007) Exerc Sport Sci Rev, 35, p. 67; Norlin, R., Odenrick, P., Sandlund, B., Development of gait in the normal child (1981) J Pediatr Orthop, 1, p. 261; Sutherland, D.H., Olshen, R.A., Biden, E.N., Joint Angles and Film Tracings (1988) The Development of Mature Walking, p. 151. , in, Mac Keith Press, Philadelphia; Holt, K.G., Saltzman, E., Ho, C.-L., Scaling of dynamics in the earliest stages of walking (2007) Phys Ther, 87, p. 1458; Statham, L., Murray, M.P., Early walking patterns of normal children (1971) Clin Orthop Relat Res, 79, p. 8; Touwen, B.C., A study on the development of some motor phenomena in infancy (1971) Dev Med Child Neurol, 13, p. 435; Furrer, F., Deonna, T., Persistent toe-walking in children: A comprehensive clinical study of 28 cases (1982) Helv Paediatr Acta, 37, p. 301; Reimer, J., Altschuler, E.L., Unilateral predominant toe walking gait in a patient with ankylosing spondylitis (2008) Am J Phys Med Rehabil, 87, p. 84; Williams, C., Philips, R.C., Wagstaff, J., Facts about Angelman syndrome, , http://www.pediastaff.com/uploads/resources/Angelman%20Syndrome%20Facts.pdf, Available at:, Accessed March, 10, 2013; Melvin, J.S., Dahners, L.E., A technique for correction of equinus contracture using a wire fixator and elastic tension (2006) J Orthop Trauma, 20, p. 138; Brouwer, B., Davidson, L.K., Olney, S.J., Serial casting in idiopathic toe-walkers and children with spastic cerebral palsy (2000) J Pediatr Orthop, 20, p. 221; Barrow, W.J., Jaworski, M., Accardo, P.J., Persistent toewalking in Autism (2011) J Child Neurol, 26, p. 619; Kyzer, S.P., Stark, S.L., Congenital idiopathic clubfoot deformities (1995) AORN J, 61, p. 492; Newman, C.J., Walsh, M., O'Sullivan, R., The characteristics of gait in Charcot-Marie-Tooth disease types I and II (2007) Gait Posture, 26, p. 120; Herbertz, S., Bernhard, M., Heinritz, W., Toe walking and stumbling as first symptoms of a hereditary motor sensory neuropathy type 1A (2006) Kinder-und Jugendmedizin, 6, p. 371; Caselli, M.A., Rzonca, E.C., Lue, B.Y., Habitual toe-walking: Evaluation and approach to treatment (1988) Clin Podiatr Med Surg, 5, p. 547; Song, K.M., Halliday, S.E., Little, D.G., The effect of limblength discrepancy on gait (1997) J Bone Joint Surg Am, 79, p. 1690; Emery, A.E., The muscular dystrophies (2002) Lancet, 359, p. 687; Dekaban, A., (1970) Neurology of Early Childhood, , Williams &amp;amp; Wilkins, Baltimore; Chudnofsky, C.R., Sebastian, S., Special wounds: Nail bed, plantar puncture, and cartilage (1992) Emerg Med Clin North Am, 10, p. 801; Sweeney, E., Patella Syndrome UK: What is NPS, , http://www.npsuk.org/what_is_nps.html, Available at:, Accessed September 2, 2011; Colbert, E.G., Koegler, R.R., Toe walking in childhood schizophrenia (1958) J Pediatr, 53, p. 219; Hahn, S.B., Park, H.J., Park, H.W., Treatment of severe equinus deformity associated with extensive scarring of the leg (2001) Clin Orthop Relat Res, 393, p. 250; Broughton, N.S., Graham, G., Menelaus, M.B., The high incidence of foot deformity in patients with high-level spina bifida (1994) J Bone Joint Surg Br, 76, p. 548; Klemme, W.R., James, P., Skinner, S.R., Latent onset unilateral toe-walking secondary to hemangioma of the gastrocnemius (1994) J Pediatr Orthop, 14, p. 773; Bachli, H., Wasner, M., Hefti, F., Intraspinal malformations: Tethered cord syndrome (2002) Orthopade, 31, p. 44; Domb, B.G., Khanna, A.J., Mitchell, S.E., Toe-walking attributable to venous malformation of the calf muscle (2004) Clin Orthop Relat Res, 420, p. 225; Newman, C.J., Ziegler, A.L., Jeannet, P.Y., Transient dystonic toe-walking: Differentiation from cerebral palsy and a rare explanation for some unexplained cases of idiopathic toe-walking (2006) Dev Med Child Neurol, 48, p. 96; Buie, W.B., Letter: Acute toe walking syndrome (1975) Med J Aust, 2, p. 752; Williams, C.M., Tinley, P., Curtin, M., The Toe Walking Tool: A novel method for assessing idiopathic toe walking children (2010) Gait Posture, 32, p. 508; Hicks, R., Durinick, N., Gage, J., Differentiation of idiopathic toe-walking and cerebral palsy (1988) J Pediatr Orthop, 8, p. 16; Alvarez, C., De Vera, M., Beauchamp, R., Classification of idiopathic toe walking based on gait analysis: Development and application of the ITW severity classification (2007) Gait Posture, 26, p. 428; Kalen, V., Adler, N., Bleck, E.E., Electromyography of idiopathic toe walking (1986) J Pediatr Orthop, 6, p. 31; Sobel, E., Caselli, M.A., Velez, Z., Effect of persistent toe walking on ankle equinus: Analysis of 60 idiopathic toe walkers (1997) JAPMA, 87, p. 17; Williams, C.M., Tinley, P., Curtin, M., Vibration perception thresholds in children with idiopathic toe walking gait (2012) J Child Neurol, 27, p. 1017; Fox, A., Deakin, S., Pettigrew, G., Serial casting in the treatment of idiopathic toe-walkers and review of the literature (2006) Acta Orthop Belg, 72, p. 722; Katz, M.M., Mubarak, S.J., Hereditary tendo achilles contractures (1984) J Pediatr Orthop, 4, p. 711; Levine, M.S., Congenital short tendo calcaneus: Report of a family (1973) Am J Dis Child, 125, p. 858; Bernhard, M.K., Pomarino, D., Mullik, A., Does barefoot walking alter the manifestation of idiopathic toe walking? low prevalence among the children slum population of Dhaka (Bangladesh) (2006) Neuropediatrics, 37, p. 93; Engelbert, R., Gorter, J.W., Uiterwaal, C., Idiopathic toe-walking in children, adolescents and young adults: A matter of local or generalised stiffness? (2011) BMC Musculoskelet Disord, 12, p. 61; Clark, E., Sweeney, J.K., Yocum, A., Effects of motor control intervention for children with idiopathic toe walking: A 5-case series (2010) Pediatr Phys Ther, 22, p. 417; Bernhard, M.K., Töpfer, M., Vogler, L., Prevalence of toe-walking in childhood (2005) Neuropediatrics, 36; Accardo, P., Morrow, J., Heaney, M.S., Toe walking and language development (1992) Clin Pediatr (Phila), 31, p. 158; Engstrom, P., Tedroff, K., The prevalence and course of idiopathic toe-walking in 5-year-old children (2012) Pediatrics, 130, p. 279; Hemo, Y., McDessi, S.J., Pierce, R.A., Outcome of patients after Achilles tendon lengthening for treatment of idiopathic toe walking (2006) J Pediatr Orthop, 26, p. 336; Stott, N.S., Walt, S.E., Lobb, G.A., Treatment for idiopathic toe-walking: Results at skeletal maturity (2004) J Pediatr Orthop, 24, p. 63; Bennell, K., Khan, K.M., Matthews, B., Hip and ankle range of motion and hip muscle strength in young female ballet dancers and controls (1999) Br J Sports Med, 33, p. 340; Rose, K.J., Burns, J., North, K.N., Factors associated with foot and ankle strength in healthy preschool-age children and age-matched cases of Charcot-Marie-Tooth disease type 1A (2010) J Child Neurol, 25, p. 463; Williams, C.M., Tinley, P., Curtin, M., Foot and ankle characteristis of children with an idiopathic toe walking gait (2013) JAPMA, 103, p. 374; Eastwood, D.M., Dennett, X., Shield, L.K., Muscle abnormalities in idiopathic toe-walkers (1997) J Pediatr Orthop B, 6, p. 215; Ito, J., Araki, A., Tanaka, H., Muscle histopathology in spastic cerebral palsy (1996) Brain Dev, 18, p. 299; Shulman, L.H., Sala, D.A., Chu, M.L.Y., Developmental implications of idiopathic toe walking (1997) J Pediatr, 130, p. 541; Williams, C.M., Tinley, P., Curtin, M., Hand preference in children with an idiopathic toe walking gait (2012) Acta Paediatr, 101, pp. e140; Williams, C.M., Tinley, P., Curtin, M., Is idiopathic toe walking really idiopathic? the motor skills and sensory processing abilities associated with idiopathic toe walking gait (2014) J Child Neurol, 29, p. 71; Dunn, W., (1999) Sensory Profile: User's Manual, , Psychological Corp, San Antonio, TX; Williams, C.M., Tinley, P., Curtin, M., Idiopathic toe walking and sensory processing dysfunction (2010) J Foot Ankle Res, 3, p. 16; McMulkin, M.L., Baird, G.O., Caskey, P.M., Comprehensive outcomes of surgically treated idiopathic toe walkers (2006) J Pediatr Orthop, 26, p. 606; Huang, X., Lin, J., Demner-Fushman, D., Evaluation of PICO as a knowledge representation for clinical questions (2006) AMIA Annu Symp Proc, 359; Hirsch, G., Wagner, B., The natural history of idiopathic toe-walking: A long-term follow-up of fourteen conservatively treated children (2004) Acta Paediatr, 93, p. 196; Eastwood, D.M., Menelaus, D., Dickens, R.V., Idiopathic toe-walking: Does treatment alter the natural history? (2000) J Pediatr Orthop B, 9, p. 47; Eiff, M.P., Steiner, E., Judkins, D.Z., What is the appropriate evaluation and treatment of children who are &amp;quot;toe walkers&amp;quot;? (2006) J Fam Pract, 55, p. 447; Stricker, S.J., Angulo, J.C., Idiopathic toe walking: A comparison of treatment methods (1998) J Pediatr Orthop, 18, p. 289; Caselli, M.A., Habitual toe walking: Learn to evaluate and treat this idiopathic childhood condition (2002) Podiatr Manage, 163. , Nov/Dec; Griffin, P.P., Wheelhouse, W.W., Shiavi, R., Habitual toewalkers: A clinical and electromyographic gait analysis (1977) J Bone Joint Surg Am, 59, p. 97; Conrad, L., Bleck, E.E., Augmented auditory feed back in the treatment of equinus gait in children (1980) Dev Med Child Neurol, 22, p. 713; Pomarino, D., Pyramideneinlagen nach Pomarino (2003) Orthopädie Technik, 11, p. 810; Brunt, D., Woo, R., Kim, H.D., Effect of botulinum toxin type A on gait of children who are idiopathic toewalkers (2004) J Surg Orthop Adv, 13, p. 149; Li, S., Bishop, M., Senesac, C., The effect of botulinum toxin type A combined with physical therapy on gait in children with idiopathic toe walking (2004) Pediatr Phys Ther, 16, p. 59; Engstrom, P., Gutierrez-Farewik, E.M., Bartonek, A., Does botulinum toxin A improve the walking pattern in children with idiopathic toe-walking? (2010) J Child Orthop, 4, p. 301; Jahn, J., Vasavada, A.N., McMulkin, M.L., Calf muscle-tendon lengths before and after Tendo-Achilles lengthenings and gastrocnemius lengthenings for equinus in cerebral palsy and idiopathic toe walking (2009) Gait Posture, 29, p. 612; Redmond, A., (1998) The Foot Posture Index: User Guide and Manual, , University of Leeds, Leeds, UK","page":"253-262","publisher":"American Podiatric Medical Association","publisher-place":"Bethesda, Maryland","title":"Idiopathic toe-walking: have we progressed in our knowledge of the causality and treatment of this gait type?","type":"article-journal","volume":"104"},"uris":["http://www.mendeley.com/documents/?uuid=fb2651b8-a6a1-4e68-91c0-73503328e33a"]},{"id":"ITEM-2","itemData":{"DOI":"10.1002/14651858.CD012363.pub2","ISSN":"1469493X","PMID":"31587271","abstract":"Background Idiopathic toe walking (ITW) is an exclusionary diagnosis given to healthy children who persist in walking on their toes after they should typically have achieved a heel-toe gait. The literature discusses conservative and surgical interventions using a variety of treatment modal-ities. Young children and children without a limitation in ankle dorsiflexion (the upwards movement of the foot towards the shin of the leg) are commonly treated with conservative interventions. Older children who continue toe walking and present with limitations in ankle dorsiflexion are sometimes treated with surgical procedures. This systematic review is needed to evaluate the evidence for any intervention for the treatment of ITW. The conclusions of this review may support decision making by clinicians caring for children with ITW. It may also assist families when deciding on treatment options for their children with ITW. Many of the treatments employed have financial implications for parents or healthcare services. This review also aims to highlight any deficits in the current research base. Objectives To assess the effects of conservative and surgical interventions in children with ITW, specifically effects on gait normalisation, ankle range of motion, pain, frequency of recurrence, and any adverse effects. Search methods On 29 April 2019, we searched the Cochrane Neuromuscular Specialised Register, CENTRAL, MEDLINE, Embase, CINAHL Plus, and PEDro. We searched the following registers of clinical trials for ongoing and recently completed trials: the World Health Organization (WHO) International Clinical Trials Registry Platform (ICTRP, apps.who.int/trialsearch), and ClinicalTrials.gov (clinicaltrials.gov). We searched conference proceedings and other grey literature in the BIOSIS databases and System for Information on Grey Literature in Europe (OpenGrey, opengrey.eu). We searched guidelines via the Turning Research Into Practice database (TRIP, tripdatabase.com) and National Guideline Clearinghouse (guideline.gov). We did not apply language restrictions. Selection criteria We considered randomised or quasi-randomised trials for inclusion in the review if they involved participants diagnosed with ITW gait in the absence of a medical condition known to cause toe walking, or associated with toe walking. As there is no universally accepted age group for ITW, this review includes ITW at any age, who have been toe walking for more than six months, who can or cannot wa…","author":[{"dropping-particle":"","family":"Caserta","given":"Antoni J.","non-dropping-particle":"","parse-names":false,"suffix":""},{"dropping-particle":"","family":"Pacey","given":"Verity","non-dropping-particle":"","parse-names":false,"suffix":""},{"dropping-particle":"","family":"Fahey","given":"Michael","non-dropping-particle":"","parse-names":false,"suffix":""},{"dropping-particle":"","family":"Gray","given":"Kelly","non-dropping-particle":"","parse-names":false,"suffix":""},{"dropping-particle":"","family":"Engelbert","given":"Raoul H.H.","non-dropping-particle":"","parse-names":false,"suffix":""},{"dropping-particle":"","family":"Williams","given":"Cylie M.","non-dropping-particle":"","parse-names":false,"suffix":""}],"container-title":"Cochrane Database of Systematic Reviews","id":"ITEM-2","issue":"10","issued":{"date-parts":[["2019","10","6"]]},"publisher":"John Wiley and Sons Ltd","title":"Interventions for idiopathic toe walking","type":"article","volume":"2019"},"uris":["http://www.mendeley.com/documents/?uuid=adb7bb36-653d-4ae5-a81a-a91867087bf8"]},{"id":"ITEM-3","itemData":{"DOI":"10.1186/S13052-016-0325-9","ISSN":"18247288","PMID":"28257643","abstract":"Background: Ataxia is a sign of different disorders involving any level of the nervous system and consisting of impaired coordination of movement and balance. It is mainly caused by dysfunction of the complex circuitry connecting the basal ganglia, cerebellum and cerebral cortex. A careful history, physical examination and some characteristic maneuvers are useful for the diagnosis of ataxia. Some of the causes of ataxia point toward a benign course, but some cases of ataxia can be severe and particularly frightening. Methods: Here, we describe the primary clinical ways of detecting ataxia, a sign not easily recognizable in children. We also report on the main disorders that cause ataxia in children. Results: The causal events are distinguished and reported according to the course of the disorder: acute, intermittent, chronic-non-progressive and chronic-progressive. Conclusions: Molecular research in the field of ataxia in children is rapidly expanding; on the contrary no similar results have been attained in the field of the treatment since most of the congenital forms remain fully untreatable. Rapid recognition and clinical evaluation of ataxia in children remains of great relevance for therapeutic results and prognostic counseling.","author":[{"dropping-particle":"","family":"Pavone","given":"Piero","non-dropping-particle":"","parse-names":false,"suffix":""},{"dropping-particle":"","family":"Praticò","given":"Andrea D.","non-dropping-particle":"","parse-names":false,"suffix":""},{"dropping-particle":"","family":"Pavone","given":"Vito","non-dropping-particle":"","parse-names":false,"suffix":""},{"dropping-particle":"","family":"Lubrano","given":"Riccardo","non-dropping-particle":"","parse-names":false,"suffix":""},{"dropping-particle":"","family":"Falsaperla","given":"Raffaele","non-dropping-particle":"","parse-names":false,"suffix":""},{"dropping-particle":"","family":"Rizzo","given":"Renata","non-dropping-particle":"","parse-names":false,"suffix":""},{"dropping-particle":"","family":"Ruggieri","given":"Martino","non-dropping-particle":"","parse-names":false,"suffix":""}],"container-title":"Italian Journal of Pediatrics","id":"ITEM-3","issued":{"date-parts":[["2017","1","13"]]},"publisher":"BioMed Central","title":"Ataxia in children: early recognition and clinical evaluation","type":"article-journal","volume":"43"},"uris":["http://www.mendeley.com/documents/?uuid=bc5250ef-8a53-374c-a127-f9e715f0cc4a"]}],"mendeley":{"formattedCitation":"(Caserta et al., 2019; Pavone et al., 2017; C. M. Williams et al., 2014)","plainTextFormattedCitation":"(Caserta et al., 2019; Pavone et al., 2017; C. M. Williams et al., 2014)","previouslyFormattedCitation":"(Caserta et al., 2019; Pavone et al., 2017; C. M. Williams et al., 2014)"},"properties":{"noteIndex":0},"schema":"https://github.com/citation-style-language/schema/raw/master/csl-citation.json"}</w:instrText>
      </w:r>
      <w:r>
        <w:fldChar w:fldCharType="separate"/>
      </w:r>
      <w:r w:rsidR="009A28E3" w:rsidRPr="009A28E3">
        <w:rPr>
          <w:noProof/>
        </w:rPr>
        <w:t>(Caserta et al., 2019; Pavone et al., 2017; C. M. Williams et al., 2014)</w:t>
      </w:r>
      <w:r>
        <w:fldChar w:fldCharType="end"/>
      </w:r>
      <w:r>
        <w:t xml:space="preserve">. </w:t>
      </w:r>
    </w:p>
    <w:p w14:paraId="44C96340" w14:textId="77777777" w:rsidR="00C56CB9" w:rsidRDefault="00C56CB9" w:rsidP="00601107">
      <w:pPr>
        <w:spacing w:line="360" w:lineRule="auto"/>
        <w:jc w:val="both"/>
      </w:pPr>
    </w:p>
    <w:p w14:paraId="33471207" w14:textId="45581364" w:rsidR="00A7360D" w:rsidRDefault="00A7360D" w:rsidP="00601107">
      <w:pPr>
        <w:spacing w:line="360" w:lineRule="auto"/>
        <w:jc w:val="both"/>
      </w:pPr>
      <w:r>
        <w:t>Although the OSSTF ranges were seen to be stiffer than the SRB, which may enhance stability, they were also considerably heavier than the SRB, with the experts indicating that increased mass of the footwear may impact on the ergonomics and stability of the footwear that was independent of the footwear’s stiffness. In consideration of the mass of the footwear, the PU</w:t>
      </w:r>
      <w:r w:rsidR="0020371E">
        <w:t xml:space="preserve"> (N5)</w:t>
      </w:r>
      <w:r>
        <w:t xml:space="preserve"> sand Sports sole</w:t>
      </w:r>
      <w:r w:rsidR="00383A08">
        <w:t xml:space="preserve"> </w:t>
      </w:r>
      <w:r w:rsidR="0020371E">
        <w:t xml:space="preserve">N6 </w:t>
      </w:r>
      <w:r>
        <w:t xml:space="preserve">appeared to be the lightest in the </w:t>
      </w:r>
      <w:proofErr w:type="spellStart"/>
      <w:r>
        <w:t>Nimco</w:t>
      </w:r>
      <w:proofErr w:type="spellEnd"/>
      <w:r>
        <w:t xml:space="preserve"> range whilst offering an increased stiffness to midfoot torsion</w:t>
      </w:r>
      <w:r w:rsidR="00263F2D">
        <w:t>.</w:t>
      </w:r>
      <w:r>
        <w:t xml:space="preserve"> </w:t>
      </w:r>
      <w:r w:rsidR="00263F2D">
        <w:t>C</w:t>
      </w:r>
      <w:r>
        <w:t xml:space="preserve">linicians may therefore use </w:t>
      </w:r>
      <w:r w:rsidR="00263F2D">
        <w:t xml:space="preserve">this </w:t>
      </w:r>
      <w:r>
        <w:t xml:space="preserve">information to choose a Sports sole </w:t>
      </w:r>
      <w:proofErr w:type="spellStart"/>
      <w:r>
        <w:t>Nimco</w:t>
      </w:r>
      <w:proofErr w:type="spellEnd"/>
      <w:r>
        <w:t xml:space="preserve"> shoe with increased heel counter dimension to maximise midfoot and ankle inversion eversion stiffness</w:t>
      </w:r>
      <w:r w:rsidR="00263F2D">
        <w:t xml:space="preserve">, while </w:t>
      </w:r>
      <w:r w:rsidR="00EB1EA7">
        <w:t xml:space="preserve">maintaining </w:t>
      </w:r>
      <w:r w:rsidR="00263F2D">
        <w:t xml:space="preserve">a </w:t>
      </w:r>
      <w:r>
        <w:t xml:space="preserve">low </w:t>
      </w:r>
      <w:r w:rsidR="00263F2D">
        <w:t xml:space="preserve">footwear </w:t>
      </w:r>
      <w:r>
        <w:t>mass.</w:t>
      </w:r>
    </w:p>
    <w:p w14:paraId="488B5E53" w14:textId="77777777" w:rsidR="00A7360D" w:rsidRDefault="00A7360D" w:rsidP="00601107">
      <w:pPr>
        <w:spacing w:line="360" w:lineRule="auto"/>
      </w:pPr>
    </w:p>
    <w:p w14:paraId="25AE7071" w14:textId="77777777" w:rsidR="00A7360D" w:rsidRDefault="00A7360D" w:rsidP="00572518">
      <w:pPr>
        <w:pStyle w:val="Heading3"/>
        <w:numPr>
          <w:ilvl w:val="2"/>
          <w:numId w:val="29"/>
        </w:numPr>
        <w:spacing w:line="360" w:lineRule="auto"/>
      </w:pPr>
      <w:bookmarkStart w:id="330" w:name="_Toc156403534"/>
      <w:r>
        <w:t>Limitations of current work</w:t>
      </w:r>
      <w:bookmarkEnd w:id="330"/>
      <w:r>
        <w:t xml:space="preserve"> </w:t>
      </w:r>
    </w:p>
    <w:p w14:paraId="301C742C" w14:textId="1E675897" w:rsidR="00A7360D" w:rsidRDefault="00A7360D" w:rsidP="00601107">
      <w:pPr>
        <w:spacing w:line="360" w:lineRule="auto"/>
        <w:jc w:val="both"/>
      </w:pPr>
      <w:r>
        <w:t xml:space="preserve">The torque loading applied to footwear is an oversimplification of those that would be applied </w:t>
      </w:r>
      <w:r w:rsidR="00874C2F">
        <w:t>in-vivo</w:t>
      </w:r>
      <w:r>
        <w:t xml:space="preserve">, </w:t>
      </w:r>
      <w:r w:rsidR="00214D83">
        <w:t xml:space="preserve">where the rate of loading would be </w:t>
      </w:r>
      <w:r w:rsidR="007204C5">
        <w:t xml:space="preserve">highly </w:t>
      </w:r>
      <w:r w:rsidR="00214D83">
        <w:t xml:space="preserve">variable </w:t>
      </w:r>
      <w:r w:rsidR="008005A0">
        <w:t>occurring</w:t>
      </w:r>
      <w:r>
        <w:t xml:space="preserve"> simultaneously in all cartesian planes and with variable angular velocity and degrees of freedom </w:t>
      </w:r>
      <w:r>
        <w:fldChar w:fldCharType="begin" w:fldLock="1"/>
      </w:r>
      <w:r w:rsidR="00903D12">
        <w:instrText>ADDIN CSL_CITATION {"citationItems":[{"id":"ITEM-1","itemData":{"DOI":"10.1016/j.gaitpost.2014.01.014","ISSN":"18792219","abstract":"Impact testing is undertaken to quantify the shock absorption characteristics of footwear. The current widely reported mechanical testing method mimics the heel impact in running and therefore applies excessive energy to walking footwear. The purpose of this study was to modify the ASTM protocol F1614 (Procedure A) to better represent walking gait. This was achieved by collecting kinematic and kinetic data while participants walked in four different styles of walking footwear (trainer, oxford shoe, flip-flop and triple-density sandal). The quantified heel-velocity and effective mass at ground-impact were then replicated in a mechanical protocol. The kinematic data identified different impact characteristics in the footwear styles. Significantly faster heel velocity towards the floor was recorded walking in the toe-post sandals (flip-flop and triple-density sandal) compared with other conditions (e.g. flip-flop: 0.36±0.05ms-1 versus trainer: 0.18±0.06ms-1). The mechanical protocol was adapted by altering the mass and drop height specific to the data captured for each shoe (e.g. flip-flop: drop height 7mm, mass 16.2kg). As expected, the adapted mechanical protocol produced significantly lower peak force and accelerometer values than the ASTM protocol (p&lt;.001). The mean difference between the human and adapted protocol was 12.7±17.5% (p&lt;.001) for peak acceleration and 25.2±17.7% (p=786) for peak force. This paper demonstrates that altered mechanical test protocols can more closely replicate loading on the lower limb in walking. This therefore suggests that testing of material properties of footbeds not only needs to be gait style specific (e.g. running versus walking), but also footwear style specific. © 2014 Elsevier B.V.","author":[{"dropping-particle":"","family":"Price","given":"Carina","non-dropping-particle":"","parse-names":false,"suffix":""},{"dropping-particle":"","family":"Cooper","given":"Glen","non-dropping-particle":"","parse-names":false,"suffix":""},{"dropping-particle":"","family":"Graham-Smith","given":"Philip","non-dropping-particle":"","parse-names":false,"suffix":""},{"dropping-particle":"","family":"Jones","given":"Richard","non-dropping-particle":"","parse-names":false,"suffix":""}],"container-title":"Gait and Posture","id":"ITEM-1","issue":"1","issued":{"date-parts":[["2014"]]},"page":"26-31","publisher":"Elsevier","title":"A mechanical protocol to replicate impact in walking footwear","type":"article-journal","volume":"40"},"uris":["http://www.mendeley.com/documents/?uuid=7bd9767d-c3d5-3625-b907-97fbf010ce46"]},{"id":"ITEM-2","itemData":{"DOI":"10.1098/RSIF.2022.0035","ISSN":"17425662","PMID":"35765807","abstract":"Understanding the mechanics of torque production about the ankle during accelerative gait is key to designing effective clinical and rehabilitation practices, along with developing functional robot...","author":[{"dropping-particle":"","family":"Wade","given":"Logan","non-dropping-particle":"","parse-names":false,"suffix":""},{"dropping-particle":"","family":"Birch","given":"Jonathon","non-dropping-particle":"","parse-names":false,"suffix":""},{"dropping-particle":"","family":"Farris","given":"Dominic James","non-dropping-particle":"","parse-names":false,"suffix":""}],"container-title":"Journal of the Royal Society Interface","id":"ITEM-2","issue":"191","issued":{"date-parts":[["2022","6","29"]]},"publisher":"\nThe Royal Society\n","title":"Walking with increasing acceleration is achieved by tuning ankle torque onset timing and rate of torque development","type":"article-journal","volume":"19"},"uris":["http://www.mendeley.com/documents/?uuid=2ece2398-c788-3064-bce1-3d9f12889e6d"]},{"id":"ITEM-3","itemData":{"DOI":"10.1371/JOURNAL.PCBI.1010712","ISBN":"1111111111","ISSN":"1553-7358","PMID":"37549183","abstract":"Walking balance is central to independent mobility, and falls due to loss of balance are a leading cause of death for people 65 years of age and older. Bipedal gait is typically unstable, but healthy humans use corrective torques to counteract perturbations and stabilize gait. Exoskeleton assistance could benefit people with neuromuscular deficits by providing stabilizing torques at lower-limb joints to replace lost muscle strength and sensorimotor control. However, it is unclear how applied exoskeleton torques translate to changes in walking kinematics. This study used musculoskeletal simulation to investigate how exoskeleton torques applied to the ankle and subtalar joints alter center of mass kinematics during walking. We first created muscle-driven walking simulations using OpenSim Moco by tracking experimental kinematics and ground reaction forces recorded from five healthy adults. We then used forward integration to simulate the effect of exoskeleton torques applied to the ankle and subtalar joints while keeping muscle excitations fixed based on our previous tracking simulation results. Exoskeleton torque lasted for 15% of the gait cycle and was applied between foot-flat and toe-off during the stance phase, and changes in center of mass kinematics were recorded when the torque application ended. We found that changes in center of mass kinematics were dependent on both the type and timing of exoskeleton torques. Plantarflexion torques produced upward and backward changes in velocity of the center of mass in mid-stance and upward and smaller forward velocity changes near toe-off. Eversion and inversion torques primarily produced lateral and medial changes in velocity in mid-stance, respectively. Intrinsic muscle properties reduced kinematic changes from exoskeleton torques. Our results provide mappings between ankle plantarflexion and inversion-eversion torques and changes in center of mass kinematics which can inform designers building exoskeletons aimed at stabilizing balance during walking. Our simulations and software are freely available and allow researchers to explore the effects of applied torques on balance and gait.","author":[{"dropping-particle":"","family":"Bianco","given":"Nicholas A.","non-dropping-particle":"","parse-names":false,"suffix":""},{"dropping-particle":"","family":"Collins","given":"Steven H.","non-dropping-particle":"","parse-names":false,"suffix":""},{"dropping-particle":"","family":"Liu","given":"Karen","non-dropping-particle":"","parse-names":false,"suffix":""},{"dropping-particle":"","family":"Delp","given":"Scott L.","non-dropping-particle":"","parse-names":false,"suffix":""}],"container-title":"PLOS Computational Biology","id":"ITEM-3","issue":"8","issued":{"date-parts":[["2023","8","1"]]},"page":"e1010712","publisher":"Public Library of Science","title":"Simulating the effect of ankle plantarflexion and inversion-eversion exoskeleton torques on center of mass kinematics during walking","type":"article-journal","volume":"19"},"uris":["http://www.mendeley.com/documents/?uuid=68c45374-c8e0-35d0-9137-c9f45edf87b9"]}],"mendeley":{"formattedCitation":"(Bianco et al., 2023; Price et al., 2014; Wade et al., 2022)","plainTextFormattedCitation":"(Bianco et al., 2023; Price et al., 2014; Wade et al., 2022)","previouslyFormattedCitation":"(Bianco et al., 2023; Price et al., 2014; Wade et al., 2022)"},"properties":{"noteIndex":0},"schema":"https://github.com/citation-style-language/schema/raw/master/csl-citation.json"}</w:instrText>
      </w:r>
      <w:r>
        <w:fldChar w:fldCharType="separate"/>
      </w:r>
      <w:r w:rsidR="0034143D" w:rsidRPr="0034143D">
        <w:rPr>
          <w:noProof/>
        </w:rPr>
        <w:t>(Bianco et al., 2023; Price et al., 2014; Wade et al., 2022)</w:t>
      </w:r>
      <w:r>
        <w:fldChar w:fldCharType="end"/>
      </w:r>
      <w:r>
        <w:t>.</w:t>
      </w:r>
      <w:r w:rsidR="00611251" w:rsidRPr="00611251">
        <w:t xml:space="preserve"> </w:t>
      </w:r>
      <w:r w:rsidR="00611251">
        <w:t xml:space="preserve">The clinical relevance of the </w:t>
      </w:r>
      <w:r w:rsidR="00611251" w:rsidRPr="004419BE">
        <w:t xml:space="preserve">loading rate </w:t>
      </w:r>
      <w:r w:rsidR="00611251">
        <w:t>applied in this study could therefore be called</w:t>
      </w:r>
      <w:r w:rsidR="006B0E1D">
        <w:t xml:space="preserve"> </w:t>
      </w:r>
      <w:r w:rsidR="00611251">
        <w:t xml:space="preserve">into question. However, the context of this study was a comparative analysis </w:t>
      </w:r>
      <w:r w:rsidR="00611251" w:rsidRPr="004419BE">
        <w:t>that allows compar</w:t>
      </w:r>
      <w:r w:rsidR="00611251">
        <w:t>ison</w:t>
      </w:r>
      <w:r w:rsidR="00611251" w:rsidRPr="004419BE">
        <w:t xml:space="preserve"> between </w:t>
      </w:r>
      <w:r w:rsidR="00611251">
        <w:t xml:space="preserve">the OSSTF designs for various loading </w:t>
      </w:r>
      <w:r w:rsidR="00611251" w:rsidRPr="004419BE">
        <w:t xml:space="preserve">conditions. Loading rate will differ between individuals, due to the viscoelasticity of footwear materials the absolute values of stiffness will also change, but the </w:t>
      </w:r>
      <w:r w:rsidR="00611251">
        <w:t>significance</w:t>
      </w:r>
      <w:r w:rsidR="00611251" w:rsidRPr="004419BE">
        <w:t xml:space="preserve"> of the </w:t>
      </w:r>
      <w:r w:rsidR="00611251">
        <w:t xml:space="preserve">results of the </w:t>
      </w:r>
      <w:r w:rsidR="00611251" w:rsidRPr="004419BE">
        <w:t xml:space="preserve">comparative analysis </w:t>
      </w:r>
      <w:r w:rsidR="00611251">
        <w:t xml:space="preserve">between the OSSTF designs </w:t>
      </w:r>
      <w:r w:rsidR="00611251" w:rsidRPr="004419BE">
        <w:t>would</w:t>
      </w:r>
      <w:r w:rsidR="00611251">
        <w:t xml:space="preserve"> remain the same. Stiffness </w:t>
      </w:r>
      <w:r>
        <w:t xml:space="preserve">is </w:t>
      </w:r>
      <w:r w:rsidR="00263F2D">
        <w:t xml:space="preserve">assumed to be </w:t>
      </w:r>
      <w:r>
        <w:t xml:space="preserve">equivalent to stability, and although research indicates foot and ankle movements can be affected by the dimensions and stiffness of footwear interventions </w:t>
      </w:r>
      <w:r>
        <w:fldChar w:fldCharType="begin" w:fldLock="1"/>
      </w:r>
      <w:r w:rsidR="00EF53DC">
        <w:instrText>ADDIN CSL_CITATION {"citationItems":[{"id":"ITEM-1","itemData":{"DOI":"10.1016/J.FOOT.2019.10.001","ISSN":"0958-2592","PMID":"32045719","abstract":"Objective: Foot orthoses (FOs) are popular treatment to alleviate several abnormalities of lower extremity. FO designs might alter lower extremity biomechanics differently, but the association is not yet known. This review aimed to evaluate how different FO designs, namely FO with medial posting, lateral posting, arch support, or arch &amp; heel support, change lower limb kinematics and kinetics during walking. Literature survey: Electronic database search were conducted from inception to March 2019, and 25 papers passed the inclusion criteria. Two independent reviewers checked the quality using a modified Downs and Black checklist (73.7 ± 5.5%) and a biomechanical quality checklist (71.4 ± 17.1%). Effect sizes for differences between with- and without- FO walking were calculated, and meta-analysis was performed whenever at least two studies reported the same variable. Results: Medial posting reduced peak ankle eversion moment. Lateral posting brought about higher peak ankle dorsiflexion and peak ankle eversion for kinematics, as well as higher peak ankle abduction moment, lower peak knee adduction moment, and higher peak mediolateral ground reaction force (GRF) for kinetics. FOs with either arch support or arch &amp; heel support tended to decrease vertical ground reaction force, but it was not significant. Conclusion: The findings of this review reveal that medial or lateral posting work efficiently to change foot and knee kinematics and kinetics. However, the impact force is just slightly decreased by arch-supported and heel supported FOs. Due to the small number of available studies, and heterogeneity in meta-analysis findings, further research with more standardized biomechanical approach are required.","author":[{"dropping-particle":"","family":"Hajizadeh","given":"Maryam","non-dropping-particle":"","parse-names":false,"suffix":""},{"dropping-particle":"","family":"Desmyttere","given":"Gauthier","non-dropping-particle":"","parse-names":false,"suffix":""},{"dropping-particle":"","family":"Carmona","given":"Jean Philippe","non-dropping-particle":"","parse-names":false,"suffix":""},{"dropping-particle":"","family":"Bleau","given":"Jacinte","non-dropping-particle":"","parse-names":false,"suffix":""},{"dropping-particle":"","family":"Begon","given":"Mickael","non-dropping-particle":"","parse-names":false,"suffix":""}],"container-title":"The Foot","id":"ITEM-1","issued":{"date-parts":[["2020","3","1"]]},"page":"101646","publisher":"Churchill Livingstone","title":"Can foot orthoses impose different gait features based on geometrical design in healthy subjects? A systematic review and meta-analysis","type":"article-journal","volume":"42"},"uris":["http://www.mendeley.com/documents/?uuid=78d4769e-f855-3806-99f7-0e41a4ede174"]},{"id":"ITEM-2","itemData":{"DOI":"10.1016/j.gaitpost.2020.07.146","ISSN":"18792219","PMID":"32818861","abstract":"Background: Foot orthoses (FOs) have been widely prescribed to alter various lower limb disorders. FOs’ geometrical design and material properties have been shown to influence their impact on foot biomechanics. New technologies such as 3D printing provide the potential to produce custom shapes and add functionalities to FOs by adding extra-components. Research question: The purpose of this study was to determine the effect of 3D printed FOs stiffness and newly design postings on foot kinematics and plantar pressures in healthy people. Methods: Two pairs of ¾ length prefabricated 3D printed FOs were administered to 15 healthy participants with normal foot posture. FOs were of different stiffness and were designed so that extra-components, innovative flat postings, could be inserted at the rearfoot. In-shoe multi-segment foot kinematics as well as plantar pressures were recorded while participants walked on a treadmill. One-way ANOVAs using statistical non-parametric mapping were performed to estimate the effect of FOs stiffness and then the addition of postings during the stance phase of walking. Results: Increasing FOs stiffness altered frontal and transverse plane foot kinematics, especially by further reducing rearfoot eversion and increasing the rearfoot abduction. Postings had notable effect on rearfoot frontal plane kinematics, by enhancing FOs effect. Looking at plantar pressures, wearing FOs was associated with a shift of the loads from the rearfoot to the midfoot region. Higher peak pressures under the rearfoot and midfoot (up to +31.7 %) were also observed when increasing the stiffness of the FOs. Significance: 3D printing techniques offer a wide range of possibilities in terms of material properties and design, providing clinicians the opportunity to administer FOs that could be modulated according to pathologies as well as during the treatment by adding extra-components. Further studies including people presenting musculoskeletal disorders are required.","author":[{"dropping-particle":"","family":"Desmyttere","given":"Gauthier","non-dropping-particle":"","parse-names":false,"suffix":""},{"dropping-particle":"","family":"Leteneur","given":"Sébastien","non-dropping-particle":"","parse-names":false,"suffix":""},{"dropping-particle":"","family":"Hajizadeh","given":"Maryam","non-dropping-particle":"","parse-names":false,"suffix":""},{"dropping-particle":"","family":"Bleau","given":"Jacinte","non-dropping-particle":"","parse-names":false,"suffix":""},{"dropping-particle":"","family":"Begon","given":"Mickael","non-dropping-particle":"","parse-names":false,"suffix":""}],"container-title":"Gait and Posture","id":"ITEM-2","issued":{"date-parts":[["2020","9","1"]]},"page":"247-253","publisher":"Elsevier","title":"Effect of 3D printed foot orthoses stiffness and design on foot kinematics and plantar pressures in healthy people","type":"article-journal","volume":"81"},"uris":["http://www.mendeley.com/documents/?uuid=a8228283-c42f-3f37-834c-69e965bb48dc"]},{"id":"ITEM-3","itemData":{"DOI":"10.1016/J.GAITPOST.2020.11.001","ISSN":"0966-6362","PMID":"33190045","abstract":"Background: Posterior tibial tendon dysfunction (PTTD) is characterized by degeneration of this tendon leading to a flattening of the medial longitudinal arch of the foot. Foot orthoses (FOs) can be used as a treatment option, but their biomechanical effects on individuals with PTTD are not yet fully understood. Research question: The aim of this study was to investigate the effects of three types of FOs on gait biomechanics in individuals with PTTD. Methods: Fourteen individuals were recruited with painful stage 1 or 2 PTTD based on Johnson and Strom's classification. Quantitative gait analysis of the affected limb was performed in four conditions: shoes only (Shoe), prefabricated FO (PFO), neutral custom FO (CFO) and custom varus FO (CVFO) with a 5° medial wedge and a 4 mm medial heel skive. A curve analysis, using 1D statistical parametric mapping, was undertaken to assess differences in lower limb joint motion, joint moments and muscle activity over the stance phase of gait across conditions. Results: Decreased hindfoot eversion angles, decreased ankle inversion moments and increased ankle eversion moments were observed with custom FOs compared to the Shoe and PFO conditions (p &lt; 0.001). CFOs and CVFOs induced an increased knee abduction moment compared to Shoe (p &lt; 0.001). No changes in hip kinematics and kinetics or in EMG activity of tested muscles were observed between conditions. Significance: Custom orthoses may be more suitable than PFOs to decrease the pathological biomechanical outcomes observed in PTTD. Decreased ankle inversion moments during the stance phase could explain why custom orthoses are effective at reducing pain in PTTD patients. However, clinicians should be careful when prescribing custom orthoses for PTTD since unwanted collateral biomechanical effects can be observed at the knee.","author":[{"dropping-particle":"","family":"Chicoine","given":"Dominic","non-dropping-particle":"","parse-names":false,"suffix":""},{"dropping-particle":"","family":"Bouchard","given":"Marc","non-dropping-particle":"","parse-names":false,"suffix":""},{"dropping-particle":"","family":"Laurendeau","given":"Simon","non-dropping-particle":"","parse-names":false,"suffix":""},{"dropping-particle":"","family":"Moisan","given":"Gabriel","non-dropping-particle":"","parse-names":false,"suffix":""},{"dropping-particle":"","family":"Belzile","given":"Etienne L.","non-dropping-particle":"","parse-names":false,"suffix":""},{"dropping-particle":"","family":"Corbeil","given":"Philippe","non-dropping-particle":"","parse-names":false,"suffix":""}],"container-title":"Gait &amp; Posture","id":"ITEM-3","issued":{"date-parts":[["2021","1","1"]]},"page":"237-244","publisher":"Elsevier","title":"Biomechanical effects of three types of foot orthoses in individuals with posterior tibial tendon dysfunction","type":"article-journal","volume":"83"},"uris":["http://www.mendeley.com/documents/?uuid=38f65e4a-48dd-32d9-ba31-018c75be00d7"]}],"mendeley":{"formattedCitation":"(Chicoine et al., 2021; Desmyttere et al., 2020; Hajizadeh et al., 2020)","manualFormatting":"(Chicoine et al. 2021; Desmyttere et al. 2020; Hajizadeh et al. 2020),","plainTextFormattedCitation":"(Chicoine et al., 2021; Desmyttere et al., 2020; Hajizadeh et al., 2020)","previouslyFormattedCitation":"(Chicoine et al., 2021; Desmyttere et al., 2020; Hajizadeh et al., 2020)"},"properties":{"noteIndex":0},"schema":"https://github.com/citation-style-language/schema/raw/master/csl-citation.json"}</w:instrText>
      </w:r>
      <w:r>
        <w:fldChar w:fldCharType="separate"/>
      </w:r>
      <w:r w:rsidRPr="00715A8D">
        <w:rPr>
          <w:noProof/>
        </w:rPr>
        <w:t>(Chicoine et al. 2021; Desmyttere et al. 2020; Hajizadeh et al. 2020)</w:t>
      </w:r>
      <w:r>
        <w:rPr>
          <w:noProof/>
        </w:rPr>
        <w:t>,</w:t>
      </w:r>
      <w:r>
        <w:fldChar w:fldCharType="end"/>
      </w:r>
      <w:r>
        <w:t xml:space="preserve"> this study </w:t>
      </w:r>
      <w:r w:rsidR="00263F2D">
        <w:t xml:space="preserve">did not </w:t>
      </w:r>
      <w:r>
        <w:t xml:space="preserve">consider the proprioceptive effects that the design characteristics such as increased top line height or tension from lacings may have on the user </w:t>
      </w:r>
      <w:r>
        <w:fldChar w:fldCharType="begin" w:fldLock="1"/>
      </w:r>
      <w:r w:rsidR="00106981">
        <w:instrText>ADDIN CSL_CITATION {"citationItems":[{"id":"ITEM-1","itemData":{"DOI":"10.1159/000115850","ISSN":"0304324X","PMID":"18253023","abstract":"Background: Although footwear has been linked to falls in older people, it remains unclear as to which shoe features are beneficial or detrimental to balance in older people. Objective: To systematically investigate how footwear features affect balance and stepping in older people. Methods: 29 community-dwelling people (mean (SD) age, 79.1 (3.7) years) undertook tests of postural sway, maximal balance range, coordinated stability and choice-stepping reaction time in a standard shoe and seven other shoes that differed from the standard shoe in one feature only, namely: elevated heel (4.5 cm), soft sole, hard sole, flared sole, bevelled heel, high heel-collar and tread sole. Results: Repeated-measures ANOVA with simple contrasts revealed significantly increased sway in the elevated heel versus the standard shoe condition (p &lt; 0.05). A footwear performance index based on the sum of z-scores across three tests (sway, coordinated stability and choice-stepping reaction time) normalized to the standard condition indicated that the elevated heel was most detrimental to balance (p &lt; 0.05) whereas a high heel-collar and a hard sole showed trends towards being beneficial. Conclusion: An elevated heel of only 4.5 cm height significantly impairs balance in older people. The potential benefits of wearing shoes with a hard sole or a high heel-collar on balance in older people warrant further research in ambulatory tasks. Copyright © 2008 S. Karger AG.","author":[{"dropping-particle":"","family":"Menant","given":"Jasmine C.","non-dropping-particle":"","parse-names":false,"suffix":""},{"dropping-particle":"","family":"Steele","given":"Julie R.","non-dropping-particle":"","parse-names":false,"suffix":""},{"dropping-particle":"","family":"Menz","given":"Hylton B.","non-dropping-particle":"","parse-names":false,"suffix":""},{"dropping-particle":"","family":"Munro","given":"Bridget J.","non-dropping-particle":"","parse-names":false,"suffix":""},{"dropping-particle":"","family":"Lord","given":"Stephen R.","non-dropping-particle":"","parse-names":false,"suffix":""}],"container-title":"Gerontology","id":"ITEM-1","issue":"1","issued":{"date-parts":[["2008","5"]]},"page":"18-23","publisher":"Karger Publishers","title":"Effects of footwear features on balance and stepping in older people","type":"article-journal","volume":"54"},"uris":["http://www.mendeley.com/documents/?uuid=43068461-9e9c-4b0a-bb59-7462bb3ebfed"]},{"id":"ITEM-2","itemData":{"DOI":"10.1111/j.1532-5415.1999.tb01589.x","ISSN":"00028614","PMID":"10366166","abstract":"OBJECTIVE To determine whether shoe collar height and sole hardness affect balance in older women. DESIGN A randomized order, cross-over, controlled comparison. SETTING Intermediate care institution and regional hospital. PARTICIPANTS Forty-two women aged 60 to 92 years (mean 76, SD = 9.03). The sample comprised 15 hostel (intermediate care) residents, 11 women who lived in a retirement village, and 16 women who lived independently in the community. OUTCOME MEASURES Postural sway, maximal balance range and coordinated stability. MAIN RESULTS The subjects underwent assessments of static balance (body sway) and dynamic balance (maximal balance range and coordinated stability) under five conditions: (1) in soft-soled bowls shoes, (2) in hard-soled bowls shoes, (3) in college-style shoes, (4) in college-style shoes with a high (boot) collar, and (5) barefoot. MANOVA analysis indicated that subjects were more stable when wearing the high collar shoes than when wearing the college shoes (P &lt; .001) or when barefoot (P &lt; .05). In contrast, subjects performed similarly in the balance tests in the soft and hard-soled shoes (P = .30) and no better than when barefoot (P = .12 and P = .93, respectively). CONCLUSIONS The findings indicate that subjects had better balance when wearing shoes with high collars than when wearing shoes with low collars and that sole hardness was not related to balance.","author":[{"dropping-particle":"","family":"Lord","given":"Stephen R.","non-dropping-particle":"","parse-names":false,"suffix":""},{"dropping-particle":"","family":"Bashford","given":"Guy M.","non-dropping-particle":"","parse-names":false,"suffix":""},{"dropping-particle":"","family":"Howland","given":"Amelia","non-dropping-particle":"","parse-names":false,"suffix":""},{"dropping-particle":"","family":"Munroe","given":"Bridget J.","non-dropping-particle":"","parse-names":false,"suffix":""}],"container-title":"Journal of the American Geriatrics Society","id":"ITEM-2","issue":"6","issued":{"date-parts":[["1999","6","1"]]},"page":"681-684","publisher":"Lippincott Williams and Wilkins","title":"Effects of shoe collar height and sole hardness on balance in older women","type":"article-journal","volume":"47"},"uris":["http://www.mendeley.com/documents/?uuid=90104c64-87ff-4d81-b6ec-c24ce982adf5"]},{"id":"ITEM-3","itemData":{"DOI":"10.1080/15438627.2017.1282352","ISSN":"15438635","abstract":"This study examined the effects of collar height and heel counter-stiffness of basketball shoes on ankle stability during sidestep cutting and athletic performance. 15 university basketball players wore customized shoes with different collar heights (high and low) and heel counter-stiffness (regular, stiffer and stiffest) for this study. Ankle stability was evaluated in sidestep cutting while athletic performance evaluated in jumping and agility tasks. All variables were analysed using two-way repeated ANOVA. Results showed shorter time to peak ankle inversion for both high collar and stiff heel counter conditions (P &lt; 0.05), while smaller initial ankle inversion angle, peak inversion velocity and total range of inversion for wearing high collar shoes (P &lt; 0.05). No shoe differences were found for performance variables. These findings imply that the collar height might play a larger role in lateral stability than heel counter-stiffness, while both collar height and counter-stiffness have no effect on athletic performance.","author":[{"dropping-particle":"","family":"Liu","given":"Hui","non-dropping-particle":"","parse-names":false,"suffix":""},{"dropping-particle":"","family":"Wu","given":"Zitian","non-dropping-particle":"","parse-names":false,"suffix":""},{"dropping-particle":"","family":"Lam","given":"Wing-Kai Kai","non-dropping-particle":"","parse-names":false,"suffix":""}],"container-title":"Research in Sports Medicine","id":"ITEM-3","issue":"2","issued":{"date-parts":[["2017","4","3"]]},"page":"209-218","publisher":"Taylor and Francis Inc.","title":"Collar height and heel counter-stiffness for ankle stability and athletic performance in basketball","type":"article-journal","volume":"25"},"uris":["http://www.mendeley.com/documents/?uuid=d2d56e6c-add0-4667-9fc1-4914c01eb70d"]}],"mendeley":{"formattedCitation":"(Liu et al., 2017; Lord et al., 1999; Menant et al., 2008a)","plainTextFormattedCitation":"(Liu et al., 2017; Lord et al., 1999; Menant et al., 2008a)","previouslyFormattedCitation":"(Liu et al., 2017; Lord et al., 1999; Menant et al., 2008a)"},"properties":{"noteIndex":0},"schema":"https://github.com/citation-style-language/schema/raw/master/csl-citation.json"}</w:instrText>
      </w:r>
      <w:r>
        <w:fldChar w:fldCharType="separate"/>
      </w:r>
      <w:r w:rsidR="001F6CAD" w:rsidRPr="001F6CAD">
        <w:rPr>
          <w:noProof/>
        </w:rPr>
        <w:t>(Liu et al., 2017; Lord et al., 1999; Menant et al., 2008a)</w:t>
      </w:r>
      <w:r>
        <w:fldChar w:fldCharType="end"/>
      </w:r>
      <w:r w:rsidR="00DD044D">
        <w:t>.</w:t>
      </w:r>
      <w:r w:rsidR="00EF1409">
        <w:t xml:space="preserve"> </w:t>
      </w:r>
      <w:r w:rsidR="00EC381B">
        <w:t>All</w:t>
      </w:r>
      <w:r w:rsidR="00397983">
        <w:t xml:space="preserve"> the aforementioned considerations will require</w:t>
      </w:r>
      <w:r>
        <w:t xml:space="preserve"> further </w:t>
      </w:r>
      <w:r w:rsidR="00397983">
        <w:t xml:space="preserve">triangulation with </w:t>
      </w:r>
      <w:r w:rsidR="00874C2F">
        <w:t>in-vivo</w:t>
      </w:r>
      <w:r>
        <w:t xml:space="preserve"> experimentation to support the findings of this study. </w:t>
      </w:r>
    </w:p>
    <w:p w14:paraId="58067E85" w14:textId="77777777" w:rsidR="00C56CB9" w:rsidRDefault="00C56CB9" w:rsidP="00601107">
      <w:pPr>
        <w:spacing w:line="360" w:lineRule="auto"/>
        <w:jc w:val="both"/>
      </w:pPr>
    </w:p>
    <w:p w14:paraId="79B0CF2C" w14:textId="7EE80EB5" w:rsidR="00DC2E1A" w:rsidRDefault="00A7360D" w:rsidP="00601107">
      <w:pPr>
        <w:spacing w:line="360" w:lineRule="auto"/>
        <w:jc w:val="both"/>
      </w:pPr>
      <w:r>
        <w:t xml:space="preserve">It must also be noted findings of reduced ankle joint plantarflexion torque in the Velcro fastening footwear may have been due to the limitations of the simple ankle shank model projecting through the gaps between successive Velcro straps, and a more accurate anatomical ankle-hinged model would be required to support these tentative findings. </w:t>
      </w:r>
      <w:r w:rsidR="00C225D2">
        <w:t xml:space="preserve">The scope of the study also looked at the loading patterns over a </w:t>
      </w:r>
      <w:r w:rsidR="00DD2569">
        <w:t xml:space="preserve">short period of time and did not take into consideration the effects of ageing through repetitive loading on mechanical stiffness </w:t>
      </w:r>
      <w:r w:rsidR="00505A80">
        <w:t xml:space="preserve">on the footwear’s design and material </w:t>
      </w:r>
      <w:r w:rsidR="003E38AD">
        <w:t xml:space="preserve">which may have impacted on the </w:t>
      </w:r>
      <w:r w:rsidR="00E35AEF">
        <w:t>comparative stiffness</w:t>
      </w:r>
      <w:r w:rsidR="00EC381B">
        <w:t xml:space="preserve"> </w:t>
      </w:r>
      <w:r w:rsidR="0029776A">
        <w:fldChar w:fldCharType="begin" w:fldLock="1"/>
      </w:r>
      <w:r w:rsidR="00D471C6">
        <w:instrText>ADDIN CSL_CITATION {"citationItems":[{"id":"ITEM-1","itemData":{"DOI":"10.1080/02640414.2014.886127","ISSN":"1466-447X","PMID":"24576090","abstract":"This study investigates the effect of running shoes' aging on mechanical and biomechanical parameters as a function of midsole materials (viscous, intermediate, elastic) and ground inclination. To this aim, heel area of the shoe (under calcaneal tuberosity) was first mechanically aged at realistic frequency and impact magnitudes based on a 660 km training plan. Stiffness (ST) and viscosity were then measured on both aged and matching new shoes, and repercussions on biomechanical variables (joint kinematics, muscular pre-activation, vertical ground reaction force and tibial acceleration) were assessed during a leg-extended stepping-down task designed to mimic the characteristics of running impacts. Shoes' aging led to increased ST (means: from 127 to 154 N {bullet operator} mm-1) and decreased energy dissipation (viscosity) (means: from 2.19 to 1.88 J). The effects induced by mechanical changes on body kinematics were very small. However, they led with the elastic shoe to increased vastus lateralis pre-activation, tibial acceleration peak (means: from 4.5 g to 5.2 g) and rate. Among the three shoes tested, the shoe with intermediate midsole foam provided the best compromise between viscosity and elasticity. The optimum balance remains to be found for the design of shoes regarding at once cushioning, durability and injury prevention. © 2014 Taylor &amp; Francis.","author":[{"dropping-particle":"","family":"Chambon","given":"Nicolas","non-dropping-particle":"","parse-names":false,"suffix":""},{"dropping-particle":"","family":"Sevrez","given":"Violaine","non-dropping-particle":"","parse-names":false,"suffix":""},{"dropping-particle":"","family":"Ly","given":"Quoc Hung","non-dropping-particle":"","parse-names":false,"suffix":""},{"dropping-particle":"","family":"Guéguen","given":"Nils","non-dropping-particle":"","parse-names":false,"suffix":""},{"dropping-particle":"","family":"Berton","given":"Eric","non-dropping-particle":"","parse-names":false,"suffix":""},{"dropping-particle":"","family":"Rao","given":"Guillaume","non-dropping-particle":"","parse-names":false,"suffix":""}],"container-title":"Journal of sports sciences","id":"ITEM-1","issue":"11","issued":{"date-parts":[["2014"]]},"page":"1013-1022","publisher":"J Sports Sci","title":"Aging of running shoes and its effect on mechanical and biomechanical variables: implications for runners","type":"article-journal","volume":"32"},"uris":["http://www.mendeley.com/documents/?uuid=0a8882b4-48f2-3fd3-83c9-9902314805b8"]},{"id":"ITEM-2","itemData":{"ISSN":"2159-2896","PMID":"28900568","abstract":"BACKGROUND For those runners who utilize footwear and have a rearfoot strike pattern, the durability of the midsole heel region has been shown to deteriorate as shoe mileage increases. PURPOSE The purpose of this study was threefold: 1) to determine if the runner can self-report changes in heel cushioning properties of the midsole after an extended period of distance running, 2) to determine if force and plantar pressures measured in the heel region of the midsole using a capacitance sensor insole change after running 640 km, and 3) to determine if a durometer could be used clinically to objectively measure changes in the hardness of the material in the heel region of the midsole. STUDY DESIGN Cross-sectional Study. METHODS Fifteen recreational runners voluntarily consented to participate and were provided with a new pair of running shoes. Each participant's running style was observed and classified as having a rearfoot strike pattern. Inclusion criteria included running at least 24 km per week, experience running on a treadmill, no history of lower extremity congenital or traumatic deformity, or acute injury six months prior to the start of the study. The ability of each participant to self-perceive changes in shoe cushioning, comfort and fit was assessed using the Footwear Comfort Assessment Tool (FCAT). In-shoe plantar pressures and vertical forces were assessed using a capacitance sensor insole while runners ran over a 42-meter indoor runway. A Shore A durometer was used to measure the hardness of the midsole in the heel region. All measures were completed at baseline (zero km) and after running 160, 320, 480, and 640 km. In addition to descriptive statistics, a repeated measures analysis of variance was used to determine if the FCAT, pressures, forces, or midsole hardness changed because of increased running mileage. RESULT While plantar pressures and vertical forces were significantly reduced in the midsole heel region, none of the runners self-reported a significant reduction in heel cushioning based on FCAT scores after running 640 km. The use of a durometer provided an objective measure of the changes in the heel region of the midsole that closely matched the reductions observed in pressure and force values. CONCLUSION The results indicated that runners who have a rearfoot strike pattern will have a 16% to 33% reduction in the amount of cushioning in the heel region of the midsole after running 480 km. Although there were significant reductions…","author":[{"dropping-particle":"","family":"Cornwall","given":"Mark W","non-dropping-particle":"","parse-names":false,"suffix":""},{"dropping-particle":"","family":"McPoil","given":"Thomas G","non-dropping-particle":"","parse-names":false,"suffix":""}],"container-title":"International journal of sports physical therapy","id":"ITEM-2","issue":"4","issued":{"date-parts":[["2017","8"]]},"page":"616-624","title":"CAN RUNNERS PERCEIVE CHANGES IN HEEL CUSHIONING AS THE SHOE AGES WITH INCREASED MILEAGE?","type":"article-journal","volume":"12"},"uris":["http://www.mendeley.com/documents/?uuid=9c19d83c-81ce-3c67-8708-96f77390a263"]}],"mendeley":{"formattedCitation":"(Chambon et al., 2014; Cornwall &amp; McPoil, 2017)","plainTextFormattedCitation":"(Chambon et al., 2014; Cornwall &amp; McPoil, 2017)","previouslyFormattedCitation":"(Chambon et al., 2014; Cornwall &amp; McPoil, 2017)"},"properties":{"noteIndex":0},"schema":"https://github.com/citation-style-language/schema/raw/master/csl-citation.json"}</w:instrText>
      </w:r>
      <w:r w:rsidR="0029776A">
        <w:fldChar w:fldCharType="separate"/>
      </w:r>
      <w:r w:rsidR="009A28E3" w:rsidRPr="009A28E3">
        <w:rPr>
          <w:noProof/>
        </w:rPr>
        <w:t>(Chambon et al., 2014; Cornwall &amp; McPoil, 2017)</w:t>
      </w:r>
      <w:r w:rsidR="0029776A">
        <w:fldChar w:fldCharType="end"/>
      </w:r>
      <w:r w:rsidR="00263F2D">
        <w:t>.</w:t>
      </w:r>
    </w:p>
    <w:p w14:paraId="2342926D" w14:textId="77777777" w:rsidR="00D92E81" w:rsidRDefault="00D92E81" w:rsidP="00D54914">
      <w:pPr>
        <w:spacing w:line="360" w:lineRule="auto"/>
        <w:jc w:val="both"/>
      </w:pPr>
    </w:p>
    <w:p w14:paraId="0411FB69" w14:textId="7D939EDD" w:rsidR="00D54914" w:rsidRDefault="00D54914" w:rsidP="00D54914">
      <w:pPr>
        <w:spacing w:line="360" w:lineRule="auto"/>
        <w:jc w:val="both"/>
      </w:pPr>
      <w:r>
        <w:t>Including only one design of standard retail children’s boot (Kicker Hi Kick) for stiffness comparison with the OSSTF may not represent stiffness for the full retail children’s footwear market. However, as previously discussed, boots from other manufacturers in the sizing considered in this study (EU 32) had zip fastenings through the heel counter that would preclude direct comparison with the OSSTF samples used in this study.</w:t>
      </w:r>
    </w:p>
    <w:p w14:paraId="6AF9A860" w14:textId="1EA03B5C" w:rsidR="001D67AA" w:rsidRDefault="001D67AA" w:rsidP="00601107">
      <w:pPr>
        <w:spacing w:line="360" w:lineRule="auto"/>
        <w:jc w:val="both"/>
      </w:pPr>
    </w:p>
    <w:p w14:paraId="0951FB48" w14:textId="77777777" w:rsidR="00A7360D" w:rsidRDefault="00A7360D" w:rsidP="00C80525">
      <w:pPr>
        <w:pStyle w:val="Heading2"/>
        <w:numPr>
          <w:ilvl w:val="1"/>
          <w:numId w:val="29"/>
        </w:numPr>
        <w:spacing w:line="360" w:lineRule="auto"/>
        <w:jc w:val="both"/>
      </w:pPr>
      <w:bookmarkStart w:id="331" w:name="_Toc156403535"/>
      <w:r>
        <w:t>Conclusion</w:t>
      </w:r>
      <w:bookmarkEnd w:id="331"/>
    </w:p>
    <w:p w14:paraId="22938F02" w14:textId="77777777" w:rsidR="00DC48F8" w:rsidRPr="00DC48F8" w:rsidRDefault="00DC48F8" w:rsidP="009344E2"/>
    <w:p w14:paraId="2DFB50C9" w14:textId="4170C3A1" w:rsidR="00186EB2" w:rsidRDefault="00A7360D" w:rsidP="00601107">
      <w:pPr>
        <w:spacing w:line="360" w:lineRule="auto"/>
        <w:jc w:val="both"/>
      </w:pPr>
      <w:r>
        <w:t>This study intended to quantify the effects expert-recommended design characteristics would have on in situ mechanical stiffness of children’s OSSTF. This study concluded that the design characteristics that most enhanced stiffness of inversion and eversion of the ankle and midfoot were increase</w:t>
      </w:r>
      <w:r w:rsidR="004040FF">
        <w:t>s</w:t>
      </w:r>
      <w:r>
        <w:t xml:space="preserve"> in heel counter height and length and thickness of the outsole</w:t>
      </w:r>
      <w:r w:rsidR="00173EBF">
        <w:t xml:space="preserve"> material </w:t>
      </w:r>
      <w:r>
        <w:t xml:space="preserve">in the midfoot. </w:t>
      </w:r>
      <w:r w:rsidR="00706D4A">
        <w:t xml:space="preserve">For a 50% increase in heel counter height up to 95% </w:t>
      </w:r>
      <w:r w:rsidR="00D978EF">
        <w:t>and 115</w:t>
      </w:r>
      <w:r w:rsidR="00706D4A">
        <w:t xml:space="preserve">% </w:t>
      </w:r>
      <w:r w:rsidR="00706D4A" w:rsidRPr="00683D96">
        <w:t>increase in ankle inversion and eversion torque</w:t>
      </w:r>
      <w:r w:rsidR="00706D4A">
        <w:t xml:space="preserve"> w</w:t>
      </w:r>
      <w:r w:rsidR="00AE52FF">
        <w:t xml:space="preserve">as </w:t>
      </w:r>
      <w:r w:rsidR="00706D4A">
        <w:t>seen</w:t>
      </w:r>
      <w:r w:rsidR="00E1621F">
        <w:t xml:space="preserve">, </w:t>
      </w:r>
      <w:r w:rsidR="00706D4A">
        <w:t xml:space="preserve">respectfully. For an increase in midfoot outsole thickness by 100%, an approximate 40% increase in midfoot inversion torque was seen, and for a 27% increase in heel counter length, a proportionate increase in midfoot eversion torque was seen. It was also noted that the mechanical testing protocols developed in Chapter 6 held a similar margin of error throughout the various footwear designs. This indicates </w:t>
      </w:r>
      <w:r w:rsidR="00FD5A1E">
        <w:t xml:space="preserve">that </w:t>
      </w:r>
      <w:r w:rsidR="00706D4A">
        <w:t xml:space="preserve">the developed protocols can be used to reliably predict the effects of footwear design characteristics on their in-situ mechanical stiffness. The clinical significance of these findings will require further </w:t>
      </w:r>
      <w:r w:rsidR="00874C2F">
        <w:t>in-vivo</w:t>
      </w:r>
      <w:r w:rsidR="00706D4A">
        <w:t xml:space="preserve"> biomechanical testing on children living with a mobility impairment. </w:t>
      </w:r>
      <w:r w:rsidR="00363C57">
        <w:t>However</w:t>
      </w:r>
      <w:r w:rsidR="007A7395">
        <w:t>,</w:t>
      </w:r>
      <w:r w:rsidR="00706D4A">
        <w:t xml:space="preserve"> </w:t>
      </w:r>
      <w:r w:rsidR="00363C57">
        <w:t>k</w:t>
      </w:r>
      <w:r>
        <w:t>nowledge of the</w:t>
      </w:r>
      <w:r w:rsidR="00363C57">
        <w:t xml:space="preserve">se mechanical effects </w:t>
      </w:r>
      <w:r>
        <w:t>will inform researchers</w:t>
      </w:r>
      <w:r w:rsidR="00263F2D">
        <w:t>,</w:t>
      </w:r>
      <w:r>
        <w:t xml:space="preserve"> </w:t>
      </w:r>
      <w:r w:rsidR="00EF1409">
        <w:t>clinicians,</w:t>
      </w:r>
      <w:r>
        <w:t xml:space="preserve"> and footwear manufacturers of the design characteristics of OSSTF to acknowledge when considering </w:t>
      </w:r>
      <w:r w:rsidR="00263F2D">
        <w:t>them as</w:t>
      </w:r>
      <w:r>
        <w:t xml:space="preserve"> a mobility aid for children living with a mobility </w:t>
      </w:r>
      <w:r w:rsidR="004622E2">
        <w:t>impairmen</w:t>
      </w:r>
      <w:r w:rsidR="0004082F">
        <w:t>t.</w:t>
      </w:r>
    </w:p>
    <w:p w14:paraId="5039C1F3" w14:textId="77777777" w:rsidR="00186EB2" w:rsidRDefault="00186EB2">
      <w:r>
        <w:br w:type="page"/>
      </w:r>
    </w:p>
    <w:p w14:paraId="3DB99FCB" w14:textId="32CD1167" w:rsidR="008C2D51" w:rsidRDefault="008C2D51" w:rsidP="009344E2">
      <w:pPr>
        <w:pStyle w:val="Heading1"/>
        <w:numPr>
          <w:ilvl w:val="0"/>
          <w:numId w:val="29"/>
        </w:numPr>
        <w:spacing w:line="360" w:lineRule="auto"/>
        <w:jc w:val="both"/>
      </w:pPr>
      <w:bookmarkStart w:id="332" w:name="_Toc156393119"/>
      <w:bookmarkStart w:id="333" w:name="_Toc156403188"/>
      <w:bookmarkStart w:id="334" w:name="_Toc156403536"/>
      <w:bookmarkStart w:id="335" w:name="_Ref141829732"/>
      <w:bookmarkStart w:id="336" w:name="_Toc156403537"/>
      <w:bookmarkEnd w:id="332"/>
      <w:bookmarkEnd w:id="333"/>
      <w:bookmarkEnd w:id="334"/>
      <w:r>
        <w:t>D</w:t>
      </w:r>
      <w:r w:rsidRPr="00E61880">
        <w:t xml:space="preserve">evelopment </w:t>
      </w:r>
      <w:r>
        <w:t xml:space="preserve">and </w:t>
      </w:r>
      <w:r w:rsidR="004B58E7">
        <w:t xml:space="preserve">a </w:t>
      </w:r>
      <w:r>
        <w:t>pilot</w:t>
      </w:r>
      <w:r w:rsidR="004B58E7">
        <w:t xml:space="preserve"> investigation</w:t>
      </w:r>
      <w:r w:rsidR="006F0E86">
        <w:t xml:space="preserve"> </w:t>
      </w:r>
      <w:r w:rsidRPr="00E61880">
        <w:t>of a screening tool to assess the clinical suitability of Off the Shelf Stability Therapeutic Footwear (OSSTF) for mobility-impaired children</w:t>
      </w:r>
      <w:bookmarkEnd w:id="335"/>
      <w:bookmarkEnd w:id="336"/>
    </w:p>
    <w:p w14:paraId="15341134" w14:textId="77777777" w:rsidR="008C2D51" w:rsidRDefault="008C2D51" w:rsidP="00601107">
      <w:pPr>
        <w:spacing w:line="360" w:lineRule="auto"/>
      </w:pPr>
    </w:p>
    <w:p w14:paraId="45919A13" w14:textId="446E6E1C" w:rsidR="008C2D51" w:rsidRDefault="008C2D51" w:rsidP="009344E2">
      <w:pPr>
        <w:pStyle w:val="Heading2"/>
        <w:numPr>
          <w:ilvl w:val="1"/>
          <w:numId w:val="29"/>
        </w:numPr>
        <w:spacing w:line="360" w:lineRule="auto"/>
      </w:pPr>
      <w:bookmarkStart w:id="337" w:name="_Toc156403538"/>
      <w:r>
        <w:t>Background</w:t>
      </w:r>
      <w:bookmarkEnd w:id="337"/>
    </w:p>
    <w:p w14:paraId="4FB81F81" w14:textId="77777777" w:rsidR="00EC381B" w:rsidRPr="00EC381B" w:rsidRDefault="00EC381B" w:rsidP="00EC381B"/>
    <w:p w14:paraId="47446A98" w14:textId="3ADCB5E0" w:rsidR="008C2D51" w:rsidRPr="009344E2" w:rsidRDefault="00263F2D" w:rsidP="009344E2">
      <w:pPr>
        <w:spacing w:line="360" w:lineRule="auto"/>
        <w:jc w:val="both"/>
        <w:rPr>
          <w:rFonts w:ascii="Calibri" w:hAnsi="Calibri"/>
          <w:noProof/>
          <w:highlight w:val="yellow"/>
        </w:rPr>
      </w:pPr>
      <w:r>
        <w:rPr>
          <w:rFonts w:ascii="Calibri" w:hAnsi="Calibri"/>
          <w:noProof/>
        </w:rPr>
        <w:t>F</w:t>
      </w:r>
      <w:r w:rsidR="008C2D51" w:rsidRPr="00347B8C">
        <w:rPr>
          <w:rFonts w:ascii="Calibri" w:hAnsi="Calibri"/>
          <w:noProof/>
        </w:rPr>
        <w:t xml:space="preserve">ootwear is generally agreed to play an important contribution to foot function and health in children and adults </w:t>
      </w:r>
      <w:r w:rsidR="008C2D51">
        <w:rPr>
          <w:rFonts w:ascii="Calibri" w:hAnsi="Calibri"/>
          <w:noProof/>
        </w:rPr>
        <w:fldChar w:fldCharType="begin" w:fldLock="1"/>
      </w:r>
      <w:r w:rsidR="00D471C6">
        <w:rPr>
          <w:rFonts w:ascii="Calibri" w:hAnsi="Calibri"/>
          <w:noProof/>
        </w:rPr>
        <w:instrText>ADDIN CSL_CITATION {"citationItems":[{"id":"ITEM-1","itemData":{"DOI":"10.1186/1757-1146-2-10","ISBN":"1757-1146","ISSN":"17571146","PMID":"19389229","abstract":"Background: Footwear characteristics have been linked to falls in older adults and children, and the development of many musculoskeletal conditions. Due to the relationship between footwear and pathology, health professionals have a responsibility to consider footwear characteristics in the etiology and treatment of various patient presentations. In order for health professionals and researchers to accurately and efficiently critique an individual's footwear, a valid and reliable footwear assessment tool is required. The aim of this study was to develop a simple, efficient, and reliable footwear assessment tool potentially suitable for use in a range of patient populations.; Methods: Consideration of previously published tools, other footwear related literature, and clinical considerations of three therapists were used to assist in the development of the tool. The tool was developed to cover fit, general features, general structure, motion control properties, cushioning, and wear patterns. A total of 15 participants (who provided two pairs of shoes each) were recruited, and assessment using the scale was completed on two separate occasions (separated by 1 - 3 weeks) by a physiotherapist and a podiatrist on each participant's dominant foot. Intra-rater and inter-rater reliability were evaluated using intra-class correlation coefficients (ICCs) (model 2, 1) and the 95% limits of agreement (95% LOAs) for continuous items, and percentage agreement and kappa (kappa) statistics for categorical items.; Results: All categorical items demonstrated high percentage agreement statistic for intra-rater (83 - 100%) and inter-rater (83 - 100%) comparisons. With the exception of last shape and objective measures used to categorise the adequacy of length, excellent intra-rater (ICC = 0.91 - 1.00) and inter-rater reliability (ICC = 0.90 - 1.00) was indicated for continuous items in the tool, including the motion control properties scale (0.91 - 0.95).; Conclusion: A comprehensive footwear assessment tool with good face validity has been developed to assist future research and clinical footwear assessment. Generally good reliability amongst all items indicates that the tool can be used with confidence in research and clinical settings. Further research is now required to determine the clinical validity of each item in various patient populations.;","author":[{"dropping-particle":"","family":"Barton","given":"Christian J.","non-dropping-particle":"","parse-names":false,"suffix":""},{"dropping-particle":"","family":"Bonanno","given":"Daniel","non-dropping-particle":"","parse-names":false,"suffix":""},{"dropping-particle":"","family":"Menz","given":"Hylton B.","non-dropping-particle":"","parse-names":false,"suffix":""}],"container-title":"J Foot Ankle Res","id":"ITEM-1","issue":"1","issued":{"date-parts":[["2009","4","23"]]},"language":"English","note":"From Duplicate 1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Date of Electronic Publication: 2009 Apr 23. ; Original Imprints: Publication: London : BioMed Central, 2008-","page":"10","publisher":"BioMed Central","publisher-place":"England","title":"Development and evaluation of a tool for the assessment of footwear characteristics","type":"article-journal","volume":"2"},"uris":["http://www.mendeley.com/documents/?uuid=db637584-2fe4-41a1-a0f3-6c3036ce292f"]}],"mendeley":{"formattedCitation":"(Barton et al., 2009)","plainTextFormattedCitation":"(Barton et al., 2009)","previouslyFormattedCitation":"(Barton et al., 2009)"},"properties":{"noteIndex":0},"schema":"https://github.com/citation-style-language/schema/raw/master/csl-citation.json"}</w:instrText>
      </w:r>
      <w:r w:rsidR="008C2D51">
        <w:rPr>
          <w:rFonts w:ascii="Calibri" w:hAnsi="Calibri"/>
          <w:noProof/>
        </w:rPr>
        <w:fldChar w:fldCharType="separate"/>
      </w:r>
      <w:r w:rsidR="009A28E3" w:rsidRPr="009A28E3">
        <w:rPr>
          <w:rFonts w:ascii="Calibri" w:hAnsi="Calibri"/>
          <w:noProof/>
        </w:rPr>
        <w:t>(Barton et al., 2009)</w:t>
      </w:r>
      <w:r w:rsidR="008C2D51">
        <w:rPr>
          <w:rFonts w:ascii="Calibri" w:hAnsi="Calibri"/>
          <w:noProof/>
        </w:rPr>
        <w:fldChar w:fldCharType="end"/>
      </w:r>
      <w:r w:rsidR="008C2D51" w:rsidRPr="00347B8C">
        <w:rPr>
          <w:rFonts w:ascii="Calibri" w:hAnsi="Calibri"/>
          <w:noProof/>
        </w:rPr>
        <w:t>. Consequently</w:t>
      </w:r>
      <w:r w:rsidR="008C2D51">
        <w:rPr>
          <w:rFonts w:ascii="Calibri" w:hAnsi="Calibri"/>
          <w:noProof/>
        </w:rPr>
        <w:t xml:space="preserve">, it is </w:t>
      </w:r>
      <w:r w:rsidR="008C2D51" w:rsidRPr="00347B8C">
        <w:rPr>
          <w:rFonts w:ascii="Calibri" w:hAnsi="Calibri"/>
          <w:noProof/>
        </w:rPr>
        <w:t xml:space="preserve">important for those individuals dealing with foot </w:t>
      </w:r>
      <w:r w:rsidR="008C2D51">
        <w:rPr>
          <w:rFonts w:ascii="Calibri" w:hAnsi="Calibri"/>
          <w:noProof/>
        </w:rPr>
        <w:t xml:space="preserve">and ankle </w:t>
      </w:r>
      <w:r w:rsidR="008C2D51" w:rsidRPr="00347B8C">
        <w:rPr>
          <w:rFonts w:ascii="Calibri" w:hAnsi="Calibri"/>
          <w:noProof/>
        </w:rPr>
        <w:t xml:space="preserve">function </w:t>
      </w:r>
      <w:r w:rsidR="008C2D51">
        <w:rPr>
          <w:rFonts w:ascii="Calibri" w:hAnsi="Calibri"/>
          <w:noProof/>
        </w:rPr>
        <w:t xml:space="preserve">of children living with a mobility impairment </w:t>
      </w:r>
      <w:r w:rsidR="008C2D51" w:rsidRPr="00347B8C">
        <w:rPr>
          <w:rFonts w:ascii="Calibri" w:hAnsi="Calibri"/>
          <w:noProof/>
        </w:rPr>
        <w:t>to be able to recognise the features of footwear that may contravene or contribute to foot health</w:t>
      </w:r>
      <w:r w:rsidR="008C2D51">
        <w:rPr>
          <w:rFonts w:ascii="Calibri" w:hAnsi="Calibri"/>
          <w:noProof/>
        </w:rPr>
        <w:t xml:space="preserve"> </w:t>
      </w:r>
      <w:r w:rsidR="008C2D51">
        <w:rPr>
          <w:rFonts w:ascii="Calibri" w:hAnsi="Calibri"/>
          <w:noProof/>
        </w:rPr>
        <w:fldChar w:fldCharType="begin" w:fldLock="1"/>
      </w:r>
      <w:r w:rsidR="00D471C6">
        <w:rPr>
          <w:rFonts w:ascii="Calibri" w:hAnsi="Calibri"/>
          <w:noProof/>
        </w:rPr>
        <w:instrText>ADDIN CSL_CITATION {"citationItems":[{"id":"ITEM-1","itemData":{"DOI":"10.1186/s13047-022-00519-6","ISSN":"17571146","PMID":"35144665","abstract":"Footwear has been documented as a significant factor in the aetiology of foot pain in the general population. Assessing footwear in a clinical setting continues to be practitioner specific and there is limited guidance to direct advice. Health professionals must have access to clinically appropriate and reliable footwear assessment tools to educate patients on healthier footwear choices. The primary aim of this study was to critique what elements should be in a footwear assessment tool with a secondary aim of testing the agreed tool for validity. A combined Nominal Group Technique and then a Delphi technique from purposively sampled experts of foot health professions were employed to critique elements of footwear assessment. The agreed tool was then tested by practising podiatrists on 5 different shoes to assess the validity and reliability of the measures. Twelve test evaluation criteria were identified receiving significant ratings to form the final footwear assessment tool consisting of five footwear themes. Application of the tool in a clinical setting validated the themes of footwear characteristics, footwear structure, motion control and wear patterns. However, the assessment of footwear fit was not reliable. The footwear tool was refined based on the collective consensus achieved from the rounds creating a more clinically appropriate tool. The validity of this tool was assessed as high in some of the themes but for those that were lower, a training need was identified.","author":[{"dropping-particle":"","family":"Ellis","given":"Stephen","non-dropping-particle":"","parse-names":false,"suffix":""},{"dropping-particle":"","family":"Branthwaite","given":"Helen","non-dropping-particle":"","parse-names":false,"suffix":""},{"dropping-particle":"","family":"Chockalingam","given":"Nachiappan","non-dropping-particle":"","parse-names":false,"suffix":""}],"container-title":"Journal of Foot and Ankle Research","id":"ITEM-1","issue":"1","issued":{"date-parts":[["2022","12","1"]]},"page":"1-9","publisher":"BioMed Central Ltd","title":"Evaluation and optimisation of a footwear assessment tool for use within a clinical environment","type":"article-journal","volume":"15"},"uris":["http://www.mendeley.com/documents/?uuid=0e9bde95-ea4c-367c-a41f-99701609bcfe"]}],"mendeley":{"formattedCitation":"(Ellis et al., 2022)","plainTextFormattedCitation":"(Ellis et al., 2022)","previouslyFormattedCitation":"(Ellis et al., 2022)"},"properties":{"noteIndex":0},"schema":"https://github.com/citation-style-language/schema/raw/master/csl-citation.json"}</w:instrText>
      </w:r>
      <w:r w:rsidR="008C2D51">
        <w:rPr>
          <w:rFonts w:ascii="Calibri" w:hAnsi="Calibri"/>
          <w:noProof/>
        </w:rPr>
        <w:fldChar w:fldCharType="separate"/>
      </w:r>
      <w:r w:rsidR="009A28E3" w:rsidRPr="009A28E3">
        <w:rPr>
          <w:rFonts w:ascii="Calibri" w:hAnsi="Calibri"/>
          <w:noProof/>
        </w:rPr>
        <w:t>(Ellis et al., 2022)</w:t>
      </w:r>
      <w:r w:rsidR="008C2D51">
        <w:rPr>
          <w:rFonts w:ascii="Calibri" w:hAnsi="Calibri"/>
          <w:noProof/>
        </w:rPr>
        <w:fldChar w:fldCharType="end"/>
      </w:r>
      <w:r w:rsidR="008C2D51">
        <w:rPr>
          <w:rFonts w:ascii="Calibri" w:hAnsi="Calibri"/>
          <w:noProof/>
        </w:rPr>
        <w:t>.</w:t>
      </w:r>
      <w:r w:rsidR="008C2D51" w:rsidRPr="00347B8C">
        <w:rPr>
          <w:rFonts w:ascii="Calibri" w:hAnsi="Calibri"/>
          <w:noProof/>
        </w:rPr>
        <w:t xml:space="preserve"> </w:t>
      </w:r>
      <w:r w:rsidR="008C2D51">
        <w:rPr>
          <w:rFonts w:ascii="Calibri" w:hAnsi="Calibri"/>
          <w:noProof/>
        </w:rPr>
        <w:t xml:space="preserve">There exists </w:t>
      </w:r>
      <w:r w:rsidR="008C2D51" w:rsidRPr="00347B8C">
        <w:rPr>
          <w:rFonts w:ascii="Calibri" w:hAnsi="Calibri"/>
          <w:noProof/>
        </w:rPr>
        <w:t xml:space="preserve">a number of validated screening tools to assess footwear for such purposes </w:t>
      </w:r>
      <w:r w:rsidR="008C2D51">
        <w:rPr>
          <w:rFonts w:ascii="Calibri" w:hAnsi="Calibri"/>
          <w:noProof/>
        </w:rPr>
        <w:t xml:space="preserve">in children and adults who do not have mobility impairment </w:t>
      </w:r>
      <w:r w:rsidR="008C2D51">
        <w:rPr>
          <w:rFonts w:ascii="Calibri" w:hAnsi="Calibri"/>
          <w:noProof/>
        </w:rPr>
        <w:fldChar w:fldCharType="begin" w:fldLock="1"/>
      </w:r>
      <w:r w:rsidR="00D471C6">
        <w:rPr>
          <w:rFonts w:ascii="Calibri" w:hAnsi="Calibri"/>
          <w:noProof/>
        </w:rPr>
        <w:instrText>ADDIN CSL_CITATION {"citationItems":[{"id":"ITEM-1","itemData":{"DOI":"10.1186/1757-1146-2-10","ISBN":"1757-1146","ISSN":"17571146","PMID":"19389229","abstract":"Background: Footwear characteristics have been linked to falls in older adults and children, and the development of many musculoskeletal conditions. Due to the relationship between footwear and pathology, health professionals have a responsibility to consider footwear characteristics in the etiology and treatment of various patient presentations. In order for health professionals and researchers to accurately and efficiently critique an individual's footwear, a valid and reliable footwear assessment tool is required. The aim of this study was to develop a simple, efficient, and reliable footwear assessment tool potentially suitable for use in a range of patient populations.; Methods: Consideration of previously published tools, other footwear related literature, and clinical considerations of three therapists were used to assist in the development of the tool. The tool was developed to cover fit, general features, general structure, motion control properties, cushioning, and wear patterns. A total of 15 participants (who provided two pairs of shoes each) were recruited, and assessment using the scale was completed on two separate occasions (separated by 1 - 3 weeks) by a physiotherapist and a podiatrist on each participant's dominant foot. Intra-rater and inter-rater reliability were evaluated using intra-class correlation coefficients (ICCs) (model 2, 1) and the 95% limits of agreement (95% LOAs) for continuous items, and percentage agreement and kappa (kappa) statistics for categorical items.; Results: All categorical items demonstrated high percentage agreement statistic for intra-rater (83 - 100%) and inter-rater (83 - 100%) comparisons. With the exception of last shape and objective measures used to categorise the adequacy of length, excellent intra-rater (ICC = 0.91 - 1.00) and inter-rater reliability (ICC = 0.90 - 1.00) was indicated for continuous items in the tool, including the motion control properties scale (0.91 - 0.95).; Conclusion: A comprehensive footwear assessment tool with good face validity has been developed to assist future research and clinical footwear assessment. Generally good reliability amongst all items indicates that the tool can be used with confidence in research and clinical settings. Further research is now required to determine the clinical validity of each item in various patient populations.;","author":[{"dropping-particle":"","family":"Barton","given":"Christian J.","non-dropping-particle":"","parse-names":false,"suffix":""},{"dropping-particle":"","family":"Bonanno","given":"Daniel","non-dropping-particle":"","parse-names":false,"suffix":""},{"dropping-particle":"","family":"Menz","given":"Hylton B.","non-dropping-particle":"","parse-names":false,"suffix":""}],"container-title":"J Foot Ankle Res","id":"ITEM-1","issue":"1","issued":{"date-parts":[["2009","4","23"]]},"language":"English","note":"From Duplicate 1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From Duplicate 1 (Development and evaluation of a tool for the assessment of footwear characteristics - Barton, C J; Bonanno, D; Menz, H B)\n\nCited By :48\nExport Date: 29 January 2018\nCorrespondence Address: Barton, C.J.; School of Physiotherapy, Faculty of Health Sciences, La Trobe University, Bundoora, VIC, Australia; email: c.barton@latrobe.edu.au\nReferences: McPoil, T., Footwear (1988) Phys Ther, 68, pp. 1857-1865; Arnodottir, S., Mercer, V., Effects of footwear on measurements of balance and gait in women between the ages of 65 and 93 years (2000) Phys Ther, 80, pp. 17-27; Dyer, C., Watkins, C., Gould, C., Rowe, J., Risk factor assessment for falls: From a written checklist to a penless clinic (1998) Age Aging, 27, pp. 569-572; Gabell, A., Simons, M., Nayak, U., Falls in the healthy elderly: Predisposing causes (1985) Ergonomics, 28, pp. 965-975. , 10.1080/00140138508963219, 4043031; Koepsell, T., Wolf, M., Buchner, D., Kukull, W., LaCroix, A., Tencer, A., Frankenfeld, C., Larson, E., Footwear style and risk of falls in older adults (2004) J Am Geriatr Soc, 52, pp. 1495-1501. , 10.1111/j.1532-5415.2004.52412.x, 15341551; Sherrington, C., Menz, H., An evaluation of footwear worn at the time of fall-related hip fracture (2003) Age Aging, 32, pp. 310-314; Tencer, A., Koepsell, T., Wolf, M., Frankenfeld, C., Buchner, D., Kukull, W., LaCroix, A., Tautvydas, M., Biomechanical properties of shoes and risk of falls in older adults (2004) J Am Geriatr Soc, 52, pp. 1840-1846. , 10.1111/j.1532-5415.2004.52507.x, 15507060; Baker, M., Bell, R., The role of footwear in childhood injuries (1991) Pediatr Emerg Care, 7, pp. 353-355. , 10.1097/00006565-199112000-00009, 1788125; Dawson, J., Thorogood, M., Marks, S., Jusczak, E., Dodd, C., Lavis, G., Fitzpatric, R., The prevelance of foot problems in older women: A cause for concern (2002) J Public Health Med, 24, pp. 77-84. , 10.1093/pubmed/24.2.77, 12141589; Sussman, R., D'Amico, J., The influence of the height of the heel on the first metatarsophalangeal joint (1984) J Am Podiatry Assoc, 74, pp. 504-508. , 6491144; Kerrigan, D., Todd, M., Riley, P., Knee osteoarthritis and high-heeled shoes (1998) Lancet, 351, pp. 1399-1401. , 10.1016/S0140-6736(97)11281-8, 9593411; Bird, A., Payne, C., Foot function and low back pain (1999) The Foot, 9, pp. 163-167; Lee, C.-M., Jeong, E.-H., Freivalds, A., Biomechanical effects of wearing high-heeled shoes (2001) Int J Ind Ergon, 28, pp. 321-326; Merriman, L., Footwear assessment (2002) Assessment of the Lower Limb, pp. 245-265. , London: Churchill Livingstone, Merriman L, Turner W, 2; Frey, C., Foot health and shoewear for women (2000) Clin Orthop Relat Res, 372, pp. 32-44. , 10.1097/00003086-200003000-00005, 10738412; Petchell, A., (1998) Clinical guidelines for orthotic therapy provided by podiatrists, , Melbourne: Australian Podiatry Council; Williams, A., Footwear assessment and management (2006) Podiatry Now, (SUPPL.), pp. S1-S9; Nancarrow, S., Footwear suitability scale: A measure of shoefit for people with diabetes (1999) Australas J Podiatr Med, 33, pp. 57-62; Byrne, M., Curran, M., The development and use of a footwear assessment score in comparing the fit of children's shoes (1998) The Foot, 8, pp. 215-218; Menz, H., Sherrington, C., The footwear assessment form: A reliable clinical tool to assess footwear characteristics of relevance to postural stability in older adults (2000) Clin Rehabil, 14, pp. 657-664. , 10.1191/0269215500cr375oa, 11128742; Barbieri, E., Patient falls are not patient accidents (1983) J Gerontol Nurs, 9, pp. 165-173; Finlay, A., Footwear management in the elderly care programme (1986) Physiotherapy, 72, pp. 172-178; Burns, S., Leese, G., McMurdo, M., Older people and ill fitting shoes (2002) Postgrad Med J, 78, p. 344. , 1742387, 12151688, 10.1136/pmj.78.920.344; Frey, C., Thompson, F., Smith, J., Sanders, M., Horstman, H., American orthopaedic foot and ankle society women's shoe survey (1993) Foot Ankle, 14, pp. 78-81; Nixon, B., Armstrong, D., Wendell, C., Vazquez, J., Rabinovich, Z., Kimbriel, H., Rosales, M., Boulton, A., Do US veterans wear appropriately sized shoes? The veterans affairs shoe size selection study (2006) J Am Podiatr Med Assoc, 96, pp. 290-292. , 16868320; Singh, N., Armstrong, D., Lipsky, B., Preventing foot ulcers in patients with diabetes (2005) JAMA, 293, pp. 217-228. , 10.1001/jama.293.2.217, 15644549; Menz, H., Morris, M., Footwear characteristics and foot problems in older people (2005) Gerontolgy, 51, pp. 346-351; Elston, L., Deformation of the foot upon standing: the effect of stature (1997) J Brit Pod Med, 52, pp. 161-165; Houston, V., Luo, G., Mason, C., Mussman, M., Garbarini, M., Beattie, A., Changes in male foot shape and size with weightbearing (2006) J Am Podiatr Med Assoc, 96, pp. 330-343; Reiber, G., Smith, D., Wallace, C., Sullivan, K., Hayes, S., Vath, C., Maciejewski, M., LeMaster, J., Effect of therapeutic footwear on foot reulceration in patients with diabetes: A randomized controlled trial (2007) JAMA, 287, pp. 2552-2558; Menz, H., Lord, S., McIntosh, A., Slip resistance of casual footwear: Implications for falls in older adults (2001) Gerontology, 47, pp. 145-149. , 10.1159/000052788, 11340320; Brecht, J., Chang, M., Price, R., Lehmann, J., Decreased balance performance in cowboy boots compared with tennis shoes (1995) Ach Phys Med Rehabil, 76, pp. 940-946; Lord, S., Bashford, G., Shoe characteristics and balance in older women (1996) J Am Geriatr Soc, 44, pp. 429-433. , 8636591; Menant, J., Perry, S., Steele, J., Menz, H., Munro, B., Lord, S., Effects of shoe characteristics on dynamic stability when walking on even and uneven surfaces in young and older people (2008) Arch Phys Med Rehabil, 89, pp. 1970-1976. , 10.1016/j.apmr.2008.02.031, 18760402; Menant, J., Steele, J., Menz, H., Munro, B., Lord, S., Effects of footwear features on balance and stepping in older people (2008) Gerontology, 54, pp. 18-23. , 10.1159/000115850, 18253023; Menant, J.C., Steele, J.R., Menz, H.B., Munro, B.J., Lord, S.R., Effects of walking surfaces and footwear on temporo-spatial gait parameters in young and older people (2008) Gait Posture; Kerrigan, D., Johansson, J., Bryant, M., Boxer, J., Croce, U., Riley, P., Moderate-heeled shoes and knee joint torques relevant to the development and progression of knee osteoarthritis (2005) Ach Phys Med Rehabil, 86, pp. 871-875; Hall, C., Nester, C., Sagittal plane compensations for artificially induced limitation of the first metatarsophalangeal joint: A preliminary study (2004) J Am Podiatr Med Assoc, 94, pp. 269-274; Cheung, R., Ng, G., A systematic review of running shoes and lower limb biomechanics: A possible link with patellofemoral pain syndrome (2007) Int Sportmed J, 8, pp. 107-116; Williams, A., Rome, K., Nester, C., A clinical trial of specialist footwear for patients with rheumatoid arthritis (2007) Rheumatology, 46, pp. 302-307. , 10.1093/rheumatology/kel234, 16877461; Butler, R., Hamill, J., Davis, I., Effect of footwear on high and low arched runners' mechanics during a prolonged run (2007) Gait Posture, 26, pp. 219-225. , 10.1016/j.gaitpost.2006.09.015, 17055729; Lake, M., Determining the protective function of sports footwear (2000) Ergonomics, 43, pp. 1610-1621. , 10.1080/001401300750004032, 11083141; Collins, J., Whittle, M., Impulsive forces during walking and their clinical implications (1989) Clin Biomech, 4, pp. 179-187; Voloshin, A., Wosk, J., An in vivo study of low back pain and shock absorption in the human locomotor system (1982) J Biomech, 15, pp. 21-27. , 10.1016/0021-9290(82)90031-8, 6460773; Milgrom, C., Finestone, A., Shlamkovitich, N., Wosk, J., Laor, A., Voloshin, A., Eldad, A., Prevention of overuse injuries of the foot by improved shoe shock attenuation (1992) Clin Orthop Relat Res, 281, pp. 189-192; Rome, K., Handoll, H., Ashford, R., Interventions for preventing and treating stress fractures and stress reactions of bone of the lower limbs in young adults (2005) Cochrane Database Syst Rev, 2. , 15846606; Thacker, S., Gilchrist, J., Stroup, D., Kimsey, C., The prevention of shin splints in sports: A systematic review of literature (2002) Med Sci Sports Exerc, 34, pp. 32-40; Robbins, S., Gouw, G., McClaran, J., Shoe sole thickness and hardness influence balance in older men (1992) J Am Geriatr Soc, 40, pp. 1089-1094; Vernon, W., Parry, A., Potter, M., A theory of shoe wear pattern influence incorporating a new paradigm for the podiatric medical profession (2004) J Am Podiatr Med Assoc, 94, pp. 261-268. , 15153588; Portney, L., Watkins, C., (2000) Foundations of clinical research: Applications to practice, , New Jersey: Prentice-Hall, 2; Feinstein, A., Cicchetti, D., High agreement but low kappa: I. The problems of two paradoxes (1990) J Clin Epidemiol, 43, pp. 543-549. , 10.1016/0895-4356(90)90158-L, 2348207; Landis, J., Koch, G., The measurement of observer agreement for categorical data (1977) Biometrics, 33, pp. 159-174. , 10.2307/2529310, 843571; Harrison, S., Cochrane, L., Abboud, R., Leese, G., Do patients with diabetes wear shoes of the correct size? (2007) Int J Clin Pract, 61, pp. 1900-1904. , 10.1111/j.1742-1241.2007.01554.x, 17935549; Richards, C., Magin, P., Callister, R., Is your prescription of distance running shoes evidence based? (2009) Br J Sports Med, 43, pp. 159-162. , 10.1136/bjsm.2008.046680, 18424485\n\nFrom Duplicate 2 (Development and evaluation of a tool for the assessment of footwear characteristics - Barton, Christian J; Bonanno, Daniel; Menz, Hylton B)\n\nDate of Electronic Publication: 2009 Apr 23. ; Original Imprints: Publication: London : BioMed Central, 2008-","page":"10","publisher":"BioMed Central","publisher-place":"England","title":"Development and evaluation of a tool for the assessment of footwear characteristics","type":"article-journal","volume":"2"},"uris":["http://www.mendeley.com/documents/?uuid=db637584-2fe4-41a1-a0f3-6c3036ce292f"]},{"id":"ITEM-2","itemData":{"DOI":"10.1186/s13047-022-00519-6","ISSN":"17571146","PMID":"35144665","abstract":"Footwear has been documented as a significant factor in the aetiology of foot pain in the general population. Assessing footwear in a clinical setting continues to be practitioner specific and there is limited guidance to direct advice. Health professionals must have access to clinically appropriate and reliable footwear assessment tools to educate patients on healthier footwear choices. The primary aim of this study was to critique what elements should be in a footwear assessment tool with a secondary aim of testing the agreed tool for validity. A combined Nominal Group Technique and then a Delphi technique from purposively sampled experts of foot health professions were employed to critique elements of footwear assessment. The agreed tool was then tested by practising podiatrists on 5 different shoes to assess the validity and reliability of the measures. Twelve test evaluation criteria were identified receiving significant ratings to form the final footwear assessment tool consisting of five footwear themes. Application of the tool in a clinical setting validated the themes of footwear characteristics, footwear structure, motion control and wear patterns. However, the assessment of footwear fit was not reliable. The footwear tool was refined based on the collective consensus achieved from the rounds creating a more clinically appropriate tool. The validity of this tool was assessed as high in some of the themes but for those that were lower, a training need was identified.","author":[{"dropping-particle":"","family":"Ellis","given":"Stephen","non-dropping-particle":"","parse-names":false,"suffix":""},{"dropping-particle":"","family":"Branthwaite","given":"Helen","non-dropping-particle":"","parse-names":false,"suffix":""},{"dropping-particle":"","family":"Chockalingam","given":"Nachiappan","non-dropping-particle":"","parse-names":false,"suffix":""}],"container-title":"Journal of Foot and Ankle Research","id":"ITEM-2","issue":"1","issued":{"date-parts":[["2022","12","1"]]},"page":"1-9","publisher":"BioMed Central Ltd","title":"Evaluation and optimisation of a footwear assessment tool for use within a clinical environment","type":"article-journal","volume":"15"},"uris":["http://www.mendeley.com/documents/?uuid=0e9bde95-ea4c-367c-a41f-99701609bcfe"]},{"id":"ITEM-3","itemData":{"DOI":"10.1016/S0958-2592(98)90032-3","ISBN":"09582592 (ISSN)","ISSN":"09582592","abstract":"Using a footwear assessment score, this study looked at the fit of the footwear of 50 children. It was found that there was no correlation between footwear assessment score and age (rs 0.220 &lt;0.05) and no correlation between footwear assessment score and gender. More importantly, there was no significant difference between footwear assessment scores when the shoes had been fitted by a trained shoe fitter rather than a untrained fitter (chi square 0.91 P&lt;0.05). The footwear assessment score may be a useful tool for evaluation of footwear during the primary patient assessment or as a research tool for investigating and comparing shoe fit.","author":[{"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container-title":"Foot","id":"ITEM-3","issue":"4","issued":{"date-parts":[["1998"]]},"language":"English","note":"From Duplicate 1 (The development and use of a footwear assessment score in comparing the fit of children's shoes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M. Curran (Correspondence The Foot 9:104)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 [1] - Chapman, C)\nAnd Duplicate 4 (The development and use of a footwear assessment score in comparing the fit of children's shoes [1] - Chapman, C)\nAnd Duplicate 7 (The development and use of a footwear assessment score in comparing the fit of children's shoes [1] - Byrne, M; Curran, M J)\n\nExport Date: 29 January 2018\nCODEN: FOOTE\n\nFrom Duplicate 3 (The development and use of a footwear assessment score in comparing the fit of children's shoes...M. Curran (Correspondence The Foot 9:104) - Chapman, C)\nAnd Duplicate 6 (The development and use of a footwear assessment score in comparing the fit of children's shoes...The Foot 8;215-218... Byrne and Curren - Chapman, C)\n\ncommentary; letter. Journal Subset: Biomedical; Europe; Peer Reviewed; UK &amp;amp; Ireland. NLM UID: 9109564.\n\nFrom Duplicate 5 (The development and use of a footwear assessment score in comparing the fit of children's shoes - Byrne, M; Curran, M J)\n\nresearch; tables/charts. Journal Subset: Biomedical; Europe; Peer Reviewed; UK &amp;amp; Ireland. NLM UID: 9109564.\n\nFrom Duplicate 3 (The development and use of a footwear assessment score in comparing the fit of children's shoes - Byrne, M; Curran, M J)\n\nresearch; tables/charts. Journal Subset: Biomedical; Europe; Peer Reviewed; UK &amp;amp; Ireland. NLM UID: 9109564.","page":"215-218","publisher":"Churchill Livingstone","title":"The development and use of a footwear assessment score in comparing the fit of children's shoes","type":"article-journal","volume":"8"},"uris":["http://www.mendeley.com/documents/?uuid=3141c5a7-da5e-4ecc-8368-3d6f691a2265"]}],"mendeley":{"formattedCitation":"(Barton et al., 2009; Byrne et al., 1998; Ellis et al., 2022)","plainTextFormattedCitation":"(Barton et al., 2009; Byrne et al., 1998; Ellis et al., 2022)","previouslyFormattedCitation":"(Barton et al., 2009; Byrne et al., 1998; Ellis et al., 2022)"},"properties":{"noteIndex":0},"schema":"https://github.com/citation-style-language/schema/raw/master/csl-citation.json"}</w:instrText>
      </w:r>
      <w:r w:rsidR="008C2D51">
        <w:rPr>
          <w:rFonts w:ascii="Calibri" w:hAnsi="Calibri"/>
          <w:noProof/>
        </w:rPr>
        <w:fldChar w:fldCharType="separate"/>
      </w:r>
      <w:r w:rsidR="009A28E3" w:rsidRPr="009A28E3">
        <w:rPr>
          <w:rFonts w:ascii="Calibri" w:hAnsi="Calibri"/>
          <w:noProof/>
        </w:rPr>
        <w:t>(Barton et al., 2009; Byrne et al., 1998; Ellis et al., 2022)</w:t>
      </w:r>
      <w:r w:rsidR="008C2D51">
        <w:rPr>
          <w:rFonts w:ascii="Calibri" w:hAnsi="Calibri"/>
          <w:noProof/>
        </w:rPr>
        <w:fldChar w:fldCharType="end"/>
      </w:r>
      <w:r w:rsidR="008C2D51">
        <w:rPr>
          <w:rFonts w:ascii="Calibri" w:hAnsi="Calibri"/>
          <w:noProof/>
        </w:rPr>
        <w:t xml:space="preserve">. </w:t>
      </w:r>
      <w:r w:rsidR="00CA637C" w:rsidRPr="00347B8C">
        <w:rPr>
          <w:rFonts w:ascii="Calibri" w:hAnsi="Calibri"/>
          <w:noProof/>
        </w:rPr>
        <w:t xml:space="preserve">These tools generally consist of a series of questions about the qualities </w:t>
      </w:r>
      <w:r w:rsidR="00CA637C">
        <w:rPr>
          <w:rFonts w:ascii="Calibri" w:hAnsi="Calibri"/>
          <w:noProof/>
        </w:rPr>
        <w:t xml:space="preserve">(e.g., fastenings and padded collar), </w:t>
      </w:r>
      <w:r w:rsidR="00CA637C" w:rsidRPr="00347B8C">
        <w:rPr>
          <w:rFonts w:ascii="Calibri" w:hAnsi="Calibri"/>
          <w:noProof/>
        </w:rPr>
        <w:t xml:space="preserve">dimensions </w:t>
      </w:r>
      <w:r w:rsidR="00CA637C">
        <w:rPr>
          <w:rFonts w:ascii="Calibri" w:hAnsi="Calibri"/>
          <w:noProof/>
        </w:rPr>
        <w:t>(e.g., topline height, outsole width), material (Leather, synthetic) and fit of the footwear in relation to the wearer’s foot and ankle anatomy</w:t>
      </w:r>
      <w:r w:rsidR="00CA637C" w:rsidRPr="00347B8C">
        <w:rPr>
          <w:rFonts w:ascii="Calibri" w:hAnsi="Calibri"/>
          <w:noProof/>
        </w:rPr>
        <w:t xml:space="preserve">. </w:t>
      </w:r>
      <w:r w:rsidR="00CA637C" w:rsidRPr="000F3B14">
        <w:rPr>
          <w:rFonts w:ascii="Calibri" w:hAnsi="Calibri"/>
          <w:noProof/>
        </w:rPr>
        <w:t xml:space="preserve">These tools have </w:t>
      </w:r>
      <w:r w:rsidR="00A271E7" w:rsidRPr="000F3B14">
        <w:rPr>
          <w:rFonts w:ascii="Calibri" w:hAnsi="Calibri"/>
          <w:noProof/>
        </w:rPr>
        <w:t xml:space="preserve">demonstrated </w:t>
      </w:r>
      <w:r w:rsidR="00CA637C" w:rsidRPr="000F3B14">
        <w:rPr>
          <w:rFonts w:ascii="Calibri" w:hAnsi="Calibri"/>
          <w:noProof/>
        </w:rPr>
        <w:t>validat</w:t>
      </w:r>
      <w:r w:rsidR="00A271E7" w:rsidRPr="000F3B14">
        <w:rPr>
          <w:rFonts w:ascii="Calibri" w:hAnsi="Calibri"/>
          <w:noProof/>
        </w:rPr>
        <w:t xml:space="preserve">y by </w:t>
      </w:r>
      <w:r w:rsidR="00CA637C" w:rsidRPr="000F3B14">
        <w:rPr>
          <w:rFonts w:ascii="Calibri" w:hAnsi="Calibri"/>
          <w:noProof/>
        </w:rPr>
        <w:t>allow</w:t>
      </w:r>
      <w:r w:rsidR="00A271E7" w:rsidRPr="000F3B14">
        <w:rPr>
          <w:rFonts w:ascii="Calibri" w:hAnsi="Calibri"/>
          <w:noProof/>
        </w:rPr>
        <w:t>ing</w:t>
      </w:r>
      <w:r w:rsidR="00CA637C" w:rsidRPr="000F3B14">
        <w:rPr>
          <w:rFonts w:ascii="Calibri" w:hAnsi="Calibri"/>
          <w:noProof/>
        </w:rPr>
        <w:t xml:space="preserve"> clinicians and researchers to measure and assess footwear fit and suitability for daily mobility in children and </w:t>
      </w:r>
      <w:r w:rsidR="001E74C3" w:rsidRPr="000F3B14">
        <w:rPr>
          <w:rFonts w:ascii="Calibri" w:hAnsi="Calibri"/>
          <w:noProof/>
        </w:rPr>
        <w:t>people with arthritis</w:t>
      </w:r>
      <w:r w:rsidR="00CA637C" w:rsidRPr="000F3B14">
        <w:rPr>
          <w:rFonts w:ascii="Calibri" w:hAnsi="Calibri"/>
          <w:noProof/>
        </w:rPr>
        <w:t xml:space="preserve"> </w:t>
      </w:r>
      <w:r w:rsidR="00CA637C" w:rsidRPr="000F3B14">
        <w:rPr>
          <w:rFonts w:ascii="Calibri" w:hAnsi="Calibri"/>
          <w:noProof/>
        </w:rPr>
        <w:fldChar w:fldCharType="begin" w:fldLock="1"/>
      </w:r>
      <w:r w:rsidR="007B6A5F" w:rsidRPr="000F3B14">
        <w:rPr>
          <w:rFonts w:ascii="Calibri" w:hAnsi="Calibri"/>
          <w:noProof/>
        </w:rPr>
        <w:instrText>ADDIN CSL_CITATION {"citationItems":[{"id":"ITEM-1","itemData":{"DOI":"10.1016/S0958-2592(98)90032-3","ISBN":"09582592 (ISSN)","ISSN":"09582592","abstract":"Using a footwear assessment score, this study looked at the fit of the footwear of 50 children. It was found that there was no correlation between footwear assessment score and age (rs 0.220 &lt;0.05) and no correlation between footwear assessment score and gender. More importantly, there was no significant difference between footwear assessment scores when the shoes had been fitted by a trained shoe fitter rather than a untrained fitter (chi square 0.91 P&lt;0.05). The footwear assessment score may be a useful tool for evaluation of footwear during the primary patient assessment or as a research tool for investigating and comparing shoe fit.","author":[{"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dropping-particle":"","family":"Chapman","given":"C","non-dropping-particle":"","parse-names":false,"suffix":""},{"dropping-particle":"","family":"Byrne","given":"M","non-dropping-particle":"","parse-names":false,"suffix":""},{"dropping-particle":"","family":"Curran","given":"M J","non-dropping-particle":"","parse-names":false,"suffix":""}],"container-title":"Foot","id":"ITEM-1","issue":"4","issued":{"date-parts":[["1998"]]},"language":"English","note":"From Duplicate 1 (The development and use of a footwear assessment score in comparing the fit of children's shoes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M. Curran (Correspondence The Foot 9:104) - Byrne, M; Curran, M J; Chapman, C; Byrne, M; Curran, M J; Chapman, C; Byrne, M; Curran, M J)\n\nFrom Duplicate 1 (The development and use of a footwear assessment score in comparing the fit of children's shoes - Byrne, M; Curran, M J)\n\nCited By :6\nExport Date: 29 January 2018\nCODEN: FOOTE\nCorrespondence Address: Curran, M.J.; Department of Podiatry, Nene Centre for Healthcare Education, University College Northampton, Boughton Green Road, Northampton, United Kingdom\nReferences: Hamilton, M., (1983) The Foot Book, pp. 10-13. , Birmingham: RSoPA; Watt, G.F., Clarks Posters- Information Review (1995) Journal of British Podiatric Medicine, 50, p. 5; Stevens, G.E.M., Society News (1995) Journal of Podiatric Medicine, 50, p. 10; Klenerman, L., (1991) The Foot and Its Disorders, 3rd Edition, p. 394. , London: Blackwell Scientific Publications; (1983) Footwear Constructions and Materials - A Manual for Footwear Retailers, pp. 10-11; Larsen, K., Katz, L., Nielson, B., Footwear and deformities in diabetic childrens feet (1980) The Chiropodist, pp. 435-437; Wilkinson, W., Survey of schoolchildrens feet in the Grimsby Health District January/February 1976 (1976) The Chiropodist, 2, pp. 265-271; Janisse, D.J., The art and science of fitting shoes (1992) Foot and Ankle, 13, pp. 257-260; Hughes, J., Footwear and footcare for disabled children, Disabled Living Foundation, 1982 (1995) Assessment of the Lower Limb, , Merriman L M, Tollafield D R (Eds). London: Churchill Livingstone; Frey, C., Thompson, F., Smith, J., American Orthopaedic Foot and Ankle Society women's shoe survey (1993) Foot and Ankle, 14, pp. 78-81\n\nFrom Duplicate 2 (The development and use of a footwear assessment score in comparing the fit of children's shoes [1] - Chapman, C)\nAnd Duplicate 4 (The development and use of a footwear assessment score in comparing the fit of children's shoes [1] - Chapman, C)\nAnd Duplicate 7 (The development and use of a footwear assessment score in comparing the fit of children's shoes [1] - Byrne, M; Curran, M J)\n\nExport Date: 29 January 2018\nCODEN: FOOTE\n\nFrom Duplicate 3 (The development and use of a footwear assessment score in comparing the fit of children's shoes...M. Curran (Correspondence The Foot 9:104) - Chapman, C)\nAnd Duplicate 6 (The development and use of a footwear assessment score in comparing the fit of children's shoes...The Foot 8;215-218... Byrne and Curren - Chapman, C)\n\ncommentary; letter. Journal Subset: Biomedical; Europe; Peer Reviewed; UK &amp;amp; Ireland. NLM UID: 9109564.\n\nFrom Duplicate 5 (The development and use of a footwear assessment score in comparing the fit of children's shoes - Byrne, M; Curran, M J)\n\nresearch; tables/charts. Journal Subset: Biomedical; Europe; Peer Reviewed; UK &amp;amp; Ireland. NLM UID: 9109564.\n\nFrom Duplicate 3 (The development and use of a footwear assessment score in comparing the fit of children's shoes - Byrne, M; Curran, M J)\n\nresearch; tables/charts. Journal Subset: Biomedical; Europe; Peer Reviewed; UK &amp;amp; Ireland. NLM UID: 9109564.","page":"215-218","publisher":"Churchill Livingstone","title":"The development and use of a footwear assessment score in comparing the fit of children's shoes","type":"article-journal","volume":"8"},"uris":["http://www.mendeley.com/documents/?uuid=3141c5a7-da5e-4ecc-8368-3d6f691a2265"]},{"id":"ITEM-2","itemData":{"DOI":"10.1186/1757-1146-3-24/TABLES/5","ISSN":"17571146","abstract":"Background: Footwear has been accepted as a therapeutic intervention for the foot affected by rheumatoid arthritis (RA). Evidence relating to the objective assessment of footwear in patients with RA is limited. The aims of this study were to identify current footwear styles, footwear characteristics, and factors that influence footwear choice experienced by patients with RA.Methods: Eighty patients with RA were recruited from rheumatology clinics during the summer months. Clinical characteristics, global function, and foot impairment and disability measures were recorded. Current footwear, footwear characteristics and the factors associated with choice of footwear were identified. Suitability of footwear was recorded using pre-determined criteria for assessing footwear type, based on a previous study of foot pain.Results: The patients had longstanding RA with moderate-to severe disability and impairment. The foot and ankle assessment demonstrated a low-arch profile with both forefoot and rearfoot structural deformities. Over 50% of shoes worn by patients were open-type footwear. More than 70% of patients' footwear was defined as being poor. Poor footwear characteristics such as heel rigidity and sole hardness were observed. Patients reported comfort (17%) and fit (14%) as important factors in choosing their own footwear. Only five percent (5%) of patients wore therapeutic footwear.Conclusions: The majority of patients with RA wear footwear that has been previously described as poor. Future work needs to aim to define and justify the specific features of footwear that may be of benefit to foot health for people with RA. © 2010 Silvester et al; licensee BioMed Central Ltd.","author":[{"dropping-particle":"","family":"Silvester","given":"Renee N.","non-dropping-particle":"","parse-names":false,"suffix":""},{"dropping-particle":"","family":"Williams","given":"Anita E.","non-dropping-particle":"","parse-names":false,"suffix":""},{"dropping-particle":"","family":"Dalbeth","given":"Nicola","non-dropping-particle":"","parse-names":false,"suffix":""},{"dropping-particle":"","family":"Rome","given":"Keith","non-dropping-particle":"","parse-names":false,"suffix":""}],"container-title":"Journal of Foot and Ankle Research","id":"ITEM-2","issue":"1","issued":{"date-parts":[["2010","10","19"]]},"page":"1-8","publisher":"BioMed Central","title":"'Choosing shoes': A preliminary study into the challenges facing clinicians in assessing footwear for rheumatoid patients","type":"article-journal","volume":"3"},"uris":["http://www.mendeley.com/documents/?uuid=9b8425f1-5547-340a-8bc3-5e86bdb9aa22"]},{"id":"ITEM-3","itemData":{"DOI":"10.1177/0309364613497047","ISBN":"0309-3646","PMID":"23996655","abstract":"Background: Unsuitable footwear worn in childhood may cause some foot problems by interfering normal development of foot.Objectives: To compare footwear suitability rate of indoor and outdoor footwear at all points in preschool children and investigate factors which could affect footwear suitability.Study Design: A cross-sectional survey study.Methods: A total of 1000 healthy preschool children (4-6 years old) participated in this study. Indoor and outdoor footwear of children were evaluated through Turkish version of Footwear Assessment Score. Effect of factors like age, sex, number of siblings, educational and occupational situation of parents, and behavior of school management about selecting footwear was investigated.Results: Children got better footwear score for outdoor than indoor ones (p &lt; 0.001). Boys got statistically better footwear score for both indoor and outdoor ones than girls (p &lt; 0.001). Also significant difference in footwear score was found in favor of children who were going to schools that gave guidance about selecting footwear for both indoor and outdoor in comparison to children going to other schools (p &lt; 0.001).Conclusions: For healthy foot development, parents need an education about suitable footwear for their children. Performing education programs and investigation of their effect with comprehensive follow-up studies in future is essential.Clinical Relevance: This study reflects footwear habits of Turkish preschool children and factors affecting this issue. Results may give way to education programs about suitable footwear worn in childhood for healthy foot development.","author":[{"dropping-particle":"","family":"Yurt","given":"Yasin","non-dropping-particle":"","parse-names":false,"suffix":""},{"dropping-particle":"","family":"Sener","given":"Gul","non-dropping-particle":"","parse-names":false,"suffix":""},{"dropping-particle":"","family":"Yakut","given":"Yavuz","non-dropping-particle":"","parse-names":false,"suffix":""}],"container-title":"Prosthetics &amp; Orthotics International (Taylor &amp; Francis Ltd)","edition":"2013/09/03","id":"ITEM-3","issue":"3","issued":{"date-parts":[["2014"]]},"language":"English","note":"From Duplicate 1 (Footwear suitability in Turkish preschool-aged children - Yurt, Yasin; Sener, Gul; Yakut, Yavuz)\n\nUSA. Special Interest: Occupational Therapy; Physical Therapy. NLM UID: 7707720.\nPMID: 23996655.\n\nFrom Duplicate 2 (Footwear suitability in Turkish preschool-aged children - Yurt, Yasin; Sener, Gul; Yakut, Yavuz)\n\nFrom Duplicate 1 (Footwear suitability in Turkish preschool-aged children - Yurt, Yasin; Sener, Gul; Yakut, Yavuz)\n\nDate of Electronic Publication: 2013 Aug 30. Current Imprints: Publication: March 2011- : London : Sage; Original Imprints: Publication: Hellerup, Denmark, International Society for Prosthetics and Orthotics.\n\nFrom Duplicate 2 (Footwear suitability in Turkish preschool-aged children - Yurt, Yasin; Sener, Gul; Yakut, Yavuz)\n\nUSA. Special Interest: Occupational Therapy; Physical Therapy. NLM UID: 7707720.\nPMID: 23996655.\n\nFrom Duplicate 3 (Footwear suitability in Turkish preschool-aged children - Yurt, Y; Sener, G; Yakut, Y)\n\nCited By :2\nExport Date: 29 January 2018\nCODEN: POIND\nCorrespondence Address: Yurt, Y.; Physiotherapy and Rehabilitation Department, Faculty of Health Sciences, Hacettepe University, Ankara, 06100, Turkey; email: fzt.yasinyurt@gmail.com\nReferences: McPoil, T.G., Footwear (1988) Phys Ther, 68, pp. 1857-1865; Staheli, L.T., Shoes for children: A review (1991) Pediatrics, 88, pp. 371-375; Shine, I.B., Incidence of hallux valgus in a partially shoe-wearing community (1965) BMJ, 1, pp. 1648-1650; Kato, T., Watanabe, S., The etiology of hallux valgus in japan (1981) Clin Orthop Relat Res, 157, pp. 78-81; Manna, I., Pradhan, D., Ghosh, S., A comparative study of foot dimension between adult male and female and evaluation of foot hazards due to using of footwear (2001) J Physiol Anthropol Appl Human Sci, 20, pp. 241-246; Burns, S.L., Leese, G.P., McMurdo, M.E., Older people and ill fitting shoes (2002) Postgrad Med J, 78, pp. 344-346; Menz, H.B., Morris, M.E., Footwear characteristics and foot problems in older people (2005) Gerontology, 51, pp. 346-351; Dufour, A.B., Broe, K.E., Nguyen, U.S., Foot pain: Is current or past shoewear a factor (2009) Arthritis Rheum, 61, pp. 1352-1358; Klein, C., Groll-Knapp, E., Kundi, M., Increased hallux angle in children and its association with insufficient length of footwear: A community based cross-sectional study (2009) BMC Musculoskelel Disord, 10, p. 159; Rao, U.B., Joseph, B., The influence of footwear on the prevalence of flat foot. A survey of 2300 children (1992) J Bone Joint Surg Br, 74, pp. 525-527; Sachithanandam, V., Joseph, B., The influence of footwear on the prevalence of flat foot a survey of 1846 skeletally mature persons (1995) J Bone Joint Surg Br, (77), pp. 254-257; Gilmour, J.C., Burns, Y., The measurement of the medial longitudinal arch in children (2001) Foot Ankle Int, 22, pp. 493-498; Byrne, M., Curran, M.J., The development and use of a footwear assessment score in comparing the fit of children's shoes (1998) The Foot, 8, pp. 215-218; Barton, C.J., Bonanno, D., Menz, H.B., Development and evaluation of a tool for the assessment of footwear characteristics (2009) J Foot Ankle Res, 2, p. 10; Menz, H.B., Sherrington, C., The footwear assessment form: A reliable clinical tool to assess footwear characteristics of relevance to postural stability in older adults (2000) Clin Rehabil, 14, pp. 657-664; Yakut, Y., Yurt, Y., Bek, N., Reliability of turkish version of footwear assessment score (abstract in turkish (2010) Fizyoterapi Rehabilitasyon, (21), p. 234; Baker, M.D., Bell, R.E., The role of footwear in childhood injuries (1991) Pediatr Emerg Care, 7, pp. 353-355; Hall, C., Nester, C.J., Sagittal plane compensations for artificially induced limitation of the first metatarsophalangeal joint: A preliminary study (2004) J Am Podiatr Med Assoc, 94, pp. 269-274; Williams, A., Footwear assessment and management (2007) Podiatry Management (serial online October, pp. 165-178. , http://www.podiatrym.com; Walther, M., Herold, D., Sinderhauf, A., Children sport shoes a systematic review of current literature (2008) Foot Ankle Surg, 14, pp. 180-189; Riddiford-Harland, D.L., Steele, J.R., Storlien, L.H., (2000) Does obesity influence foot structure in prepubescent children? Int J Obes Relat Metab Disord, 24, pp. 541-544; Paiva De Castro, A., Rebelatto, J.R., Aurichio, T.R., The relationship between foot pain, anthropometric variables and footwear among older people (2010) Appl Ergon, (41), pp. 93-97; Hill, C.L., Gill, T.K., Menz, H.B., Prevalence and correlates of foot pain in a population-based study: The north west adelaide health study (2008) J Foot Ankle Res, 1, p. 2; Gould, N., Moreland, M., Trevino, S., Foot growth in children age one to five years (1990) Foot Ankle, 10, pp. 211-213; Mauch, M., Grau, S., Krauss, I., A new approach to children's footwear based on foot type classification (2009) Ergonomics, 52, pp. 999-1008; Mauch, M., Mickle, K.J., Munro, B.J., Do the feet of german and australian children differ in structure? Implications for children's shoe design (2008) Ergonomics, 51, pp. 527-539\n\nFrom Duplicate 4 (Footwear suitability in Turkish preschool-aged children - Yurt, Y; Sener, G; Yakut, Y)\n\n1746-1553\nYurt, Yasin\nSener, Gul\nYakut, Yavuz\nJournal Article\nEngland\nProsthet Orthot Int. 2014 Jun;38(3):224-31. doi: 10.1177/0309364613497047. Epub 2013 Aug 30.","page":"224-231","publisher":"Sage Publications Inc.","publisher-place":"Thousand Oaks, California","title":"Footwear suitability in Turkish preschool-aged children","type":"article-journal","volume":"38"},"uris":["http://www.mendeley.com/documents/?uuid=e8b37fc7-5aab-4ef4-9598-6f9b3f731538"]}],"mendeley":{"formattedCitation":"(Byrne et al., 1998; Silvester et al., 2010; Yurt et al., 2014)","plainTextFormattedCitation":"(Byrne et al., 1998; Silvester et al., 2010; Yurt et al., 2014)","previouslyFormattedCitation":"(Byrne et al., 1998; Silvester et al., 2010; Yurt et al., 2014)"},"properties":{"noteIndex":0},"schema":"https://github.com/citation-style-language/schema/raw/master/csl-citation.json"}</w:instrText>
      </w:r>
      <w:r w:rsidR="00CA637C" w:rsidRPr="000F3B14">
        <w:rPr>
          <w:rFonts w:ascii="Calibri" w:hAnsi="Calibri"/>
          <w:noProof/>
        </w:rPr>
        <w:fldChar w:fldCharType="separate"/>
      </w:r>
      <w:r w:rsidR="00CA637C" w:rsidRPr="000F3B14">
        <w:rPr>
          <w:rFonts w:ascii="Calibri" w:hAnsi="Calibri"/>
          <w:noProof/>
        </w:rPr>
        <w:t>(Byrne et al., 1998; Silvester et al., 2010; Yurt et al., 2014)</w:t>
      </w:r>
      <w:r w:rsidR="00CA637C" w:rsidRPr="000F3B14">
        <w:rPr>
          <w:rFonts w:ascii="Calibri" w:hAnsi="Calibri"/>
          <w:noProof/>
        </w:rPr>
        <w:fldChar w:fldCharType="end"/>
      </w:r>
      <w:r w:rsidR="00F37924" w:rsidRPr="000F3B14">
        <w:rPr>
          <w:rFonts w:ascii="Calibri" w:hAnsi="Calibri"/>
          <w:noProof/>
        </w:rPr>
        <w:t xml:space="preserve">. Addtionally these tools have allowed clinical researchers to </w:t>
      </w:r>
      <w:r w:rsidR="00D371C7" w:rsidRPr="000F3B14">
        <w:rPr>
          <w:rFonts w:ascii="Calibri" w:hAnsi="Calibri"/>
          <w:noProof/>
        </w:rPr>
        <w:t>i</w:t>
      </w:r>
      <w:r w:rsidR="00CA637C" w:rsidRPr="000F3B14">
        <w:rPr>
          <w:rFonts w:ascii="Calibri" w:hAnsi="Calibri"/>
          <w:noProof/>
        </w:rPr>
        <w:t xml:space="preserve">dentfy design characteristics that may increase the risk of falling in older adults or impact on motor skill performance in children or enhance walking kinematics and kinetics in </w:t>
      </w:r>
      <w:r w:rsidR="00D371C7" w:rsidRPr="000F3B14">
        <w:rPr>
          <w:rFonts w:ascii="Calibri" w:hAnsi="Calibri"/>
          <w:noProof/>
        </w:rPr>
        <w:t xml:space="preserve">people with arthritis </w:t>
      </w:r>
      <w:r w:rsidR="001F6CAD" w:rsidRPr="000F3B14">
        <w:rPr>
          <w:rFonts w:ascii="Calibri" w:hAnsi="Calibri"/>
          <w:noProof/>
        </w:rPr>
        <w:fldChar w:fldCharType="begin" w:fldLock="1"/>
      </w:r>
      <w:r w:rsidR="00C8399D" w:rsidRPr="000F3B14">
        <w:rPr>
          <w:rFonts w:ascii="Calibri" w:hAnsi="Calibri"/>
          <w:noProof/>
        </w:rPr>
        <w:instrText>ADDIN CSL_CITATION {"citationItems":[{"id":"ITEM-1","itemData":{"DOI":"10.1080/19424280.2019.1696895","ISSN":"19424299","abstract":"Progression or impediment of fundamental motor skills performance (FMSP) in children depends on internal and environmental factors. Shoes as an environmental constraint are believed to affect these movements as children showed to perform qualitatively better with sports shoes than flip-flop sandals. However, locomotor performance assessments based on biomechanical variables are limited. Therefore, the objective of this experiment was to assess the biomechanical effects of wearing shoes while performing fundamental motor skills in children. Barefoot and shod conditions were tested in healthy children between the age of 4 and 7 years. They were asked to perform basic and advanced motor skills including double-leg stance, horizontal jumps, walking as well as counter-movement jumps, single-leg stance and sprinting. Postural control and ground reaction data were measured with two embedded force plates. A 3D motion capture system was used to analyse the spatiotemporal parameters of walking and sprinting. Findings showed that the parameters of single- and double-leg stance, horizontal and counter-movement jump did not differ between barefoot and shod conditions. Most of the spatiotemporal variables including cadence, stride length, stride time, and contact time of walking and sprinting were statistically different between the barefoot and shod conditions. Consequently, tested shoes did not change performance and biomechanics of postural control and jumping tasks; however, the spatiotemporal gait parameters indicate changes in walking and sprinting characteristics with shoes in children.","author":[{"dropping-particle":"","family":"Khajooei","given":"Mina","non-dropping-particle":"","parse-names":false,"suffix":""},{"dropping-particle":"","family":"Wochatz","given":"Monique","non-dropping-particle":"","parse-names":false,"suffix":""},{"dropping-particle":"","family":"Baritello","given":"Omar","non-dropping-particle":"","parse-names":false,"suffix":""},{"dropping-particle":"","family":"Mayer","given":"Frank","non-dropping-particle":"","parse-names":false,"suffix":""}],"container-title":"Footwear Science","id":"ITEM-1","issue":"1","issued":{"date-parts":[["2020","1","2"]]},"page":"55-62","publisher":"Taylor and Francis Ltd.","title":"Effects of shoes on children’s fundamental motor skills performance","type":"article-journal","volume":"12"},"uris":["http://www.mendeley.com/documents/?uuid=33d945f0-4d58-3400-8015-510ba5c9e3c3"]},{"id":"ITEM-2","itemData":{"DOI":"10.1682/JRRD.2007.10.0168","PMID":"19235118","abstract":"Footwear influences balance and the subsequent risk of slips, trips, and falls by altering somatosensory feedback to the foot and ankle and modifying frictional conditions at the shoe/floor interface. Walking indoors barefoot or in socks and walking indoors or outdoors in high-heel shoes have been shown to increase the risk of falls in older people. Other footwear characteristics such as heel collar height, sole hardness, and tread and heel geometry also influence measures of balance and gait. Because many older people wear suboptimal shoes, maximizing safe shoe use may offer an effective fall prevention strategy. Based on findings of a systematic literature review, older people should wear shoes with low heels and firm slip-resistant soles both inside and outside the home. Future research should investigate the potential benefits of tread sole shoes for preventing slips and whether shoes with high collars or flared soles can enhance balance when challenging tasks are undertaken.","author":[{"dropping-particle":"","family":"Menant","given":"Jasmine C","non-dropping-particle":"","parse-names":false,"suffix":""},{"dropping-particle":"","family":"Steele","given":"Julie R","non-dropping-particle":"","parse-names":false,"suffix":""},{"dropping-particle":"","family":"Menz","given":"Hylton B","non-dropping-particle":"","parse-names":false,"suffix":""},{"dropping-particle":"","family":"Munro","given":"Bridget J","non-dropping-particle":"","parse-names":false,"suffix":""},{"dropping-particle":"","family":"Lord","given":"Stephen R","non-dropping-particle":"","parse-names":false,"suffix":""}],"container-title":"Journal of Rehabilitation Research &amp; Development","id":"ITEM-2","issue":"8","issued":{"date-parts":[["2008","1","1"]]},"page":"1167-81","title":"Optimizing footwear for older people at risk of falls.","type":"article-journal","volume":"45"},"uris":["http://www.mendeley.com/documents/?uuid=67c45a8f-dd6b-4054-b3e3-8b5f66ad1b3a"]},{"id":"ITEM-3","itemData":{"DOI":"10.1016/J.CLINBIOMECH.2014.09.009","ISSN":"0268-0033","PMID":"25304642","abstract":"Background Previous research has shown that good footwear characteristics may reduce foot pain and foot-related disability in people with gout. The aim of this study was to determine the effect of good and poor footwear characteristics on plantar pressure and spatiotemporal parameters of gait in people with gout.\nMethods Thirty-six people with gout participated in a cross-sectional repeated measures study. Plantar pressure and spatiotemporal parameters were recorded in two shoe conditions: (1) the participants own footwear, and (2) either a new pair of walking shoes with good footwear characteristics (n = 21) or poor characteristics (n = 15). Differences between good and poor shoe groups compared to participants own shoes were also determined.\nFindings Compared to participant's own shoes, footwear with good characteristics significantly reduced peak pressure at metatarsal 3 and 5, reduced pressure time integrals beneath the heel and metatarsals 3 and 5 and increased pressure time integrals beneath the midfoot. The footwear with poor characteristics significantly increased peak pressure beneath the heel and lesser toes, reduced peak pressure at metatarsal 3 and reduced pressure time integrals in the midfoot compared to participants own shoes. Both good and poor footwear significantly increased walking velocity, step length, and stride length compared to participants own shoes.\nInterpretation Walking shoes with good footwear characteristics can influence plantar pressure values and encourage a more efficient heel to toe gait pattern in people with gout. These changes may contribute to the reduction in foot pain and foot-related problems in this population.","author":[{"dropping-particle":"","family":"Stewart","given":"Sarah","non-dropping-particle":"","parse-names":false,"suffix":""},{"dropping-particle":"","family":"Dalbeth","given":"Nicola","non-dropping-particle":"","parse-names":false,"suffix":""},{"dropping-particle":"","family":"McNair","given":"Peter","non-dropping-particle":"","parse-names":false,"suffix":""},{"dropping-particle":"","family":"Parmar","given":"Priya","non-dropping-particle":"","parse-names":false,"suffix":""},{"dropping-particle":"","family":"Gow","given":"Peter","non-dropping-particle":"","parse-names":false,"suffix":""},{"dropping-particle":"","family":"Rome","given":"Keith","non-dropping-particle":"","parse-names":false,"suffix":""}],"container-title":"Clinical Biomechanics","id":"ITEM-3","issue":"10","issued":{"date-parts":[["2014","12","1"]]},"page":"1158-1163","publisher":"Elsevier","title":"The effect of good and poor walking shoe characteristics on plantar pressure and gait in people with gout","type":"article-journal","volume":"29"},"uris":["http://www.mendeley.com/documents/?uuid=5ef68d57-b1da-3f8a-ac33-68d8c19a18c5"]}],"mendeley":{"formattedCitation":"(Khajooei et al., 2020; Menant et al., 2008b; Stewart et al., 2014)","plainTextFormattedCitation":"(Khajooei et al., 2020; Menant et al., 2008b; Stewart et al., 2014)","previouslyFormattedCitation":"(Khajooei et al., 2020; Menant et al., 2008b; Stewart et al., 2014)"},"properties":{"noteIndex":0},"schema":"https://github.com/citation-style-language/schema/raw/master/csl-citation.json"}</w:instrText>
      </w:r>
      <w:r w:rsidR="001F6CAD" w:rsidRPr="000F3B14">
        <w:rPr>
          <w:rFonts w:ascii="Calibri" w:hAnsi="Calibri"/>
          <w:noProof/>
        </w:rPr>
        <w:fldChar w:fldCharType="separate"/>
      </w:r>
      <w:r w:rsidR="00106981" w:rsidRPr="000F3B14">
        <w:rPr>
          <w:rFonts w:ascii="Calibri" w:hAnsi="Calibri"/>
          <w:noProof/>
        </w:rPr>
        <w:t>(Khajooei et al., 2020; Menant et al., 2008b; Stewart et al., 2014)</w:t>
      </w:r>
      <w:r w:rsidR="001F6CAD" w:rsidRPr="000F3B14">
        <w:rPr>
          <w:rFonts w:ascii="Calibri" w:hAnsi="Calibri"/>
          <w:noProof/>
        </w:rPr>
        <w:fldChar w:fldCharType="end"/>
      </w:r>
      <w:r w:rsidR="00D250D8" w:rsidRPr="000F3B14">
        <w:rPr>
          <w:rFonts w:ascii="Calibri" w:hAnsi="Calibri"/>
          <w:noProof/>
        </w:rPr>
        <w:t>.</w:t>
      </w:r>
      <w:r w:rsidR="007122BA">
        <w:rPr>
          <w:rFonts w:ascii="Calibri" w:hAnsi="Calibri"/>
          <w:noProof/>
        </w:rPr>
        <w:t xml:space="preserve"> </w:t>
      </w:r>
      <w:r w:rsidR="008C2D51" w:rsidRPr="00347B8C">
        <w:rPr>
          <w:rFonts w:ascii="Calibri" w:hAnsi="Calibri"/>
          <w:noProof/>
        </w:rPr>
        <w:t>Children living with mobility impairment</w:t>
      </w:r>
      <w:r>
        <w:rPr>
          <w:rFonts w:ascii="Calibri" w:hAnsi="Calibri"/>
          <w:noProof/>
        </w:rPr>
        <w:t>s</w:t>
      </w:r>
      <w:r w:rsidR="008C2D51" w:rsidRPr="00347B8C">
        <w:rPr>
          <w:rFonts w:ascii="Calibri" w:hAnsi="Calibri"/>
          <w:noProof/>
        </w:rPr>
        <w:t xml:space="preserve"> have unique foot and ankle needs, and footwear is often cited as a requirement that needs special consideration</w:t>
      </w:r>
      <w:r w:rsidR="00754D47">
        <w:rPr>
          <w:rFonts w:ascii="Calibri" w:hAnsi="Calibri"/>
          <w:noProof/>
        </w:rPr>
        <w:t xml:space="preserve"> </w:t>
      </w:r>
      <w:r w:rsidR="008C2D51">
        <w:rPr>
          <w:rFonts w:ascii="Calibri" w:hAnsi="Calibri"/>
          <w:noProof/>
        </w:rPr>
        <w:fldChar w:fldCharType="begin" w:fldLock="1"/>
      </w:r>
      <w:r w:rsidR="00EF53DC">
        <w:rPr>
          <w:rFonts w:ascii="Calibri" w:hAnsi="Calibri"/>
          <w:noProof/>
        </w:rPr>
        <w:instrText>ADDIN CSL_CITATION {"citationItems":[{"id":"ITEM-1","itemData":{"DOI":"10.1111/bld.12291","ISSN":"1354-4187","abstract":"1.1 Background Foot problems have been reported to be a very common health issue in adults with intellectual disabilities; foot problems in children and young people are, however, poorly understood. The aim of this study was to explore foot care needs of children and young people with intellectual and developmental disability. 1.2 Methods An exploratory, cross‐sectional online survey was undertaken across a four‐month period. A purposive snowball sampling approach was adopted. The survey tool was piloted before launch and comprised three sections. The first section elicited information relating to parent/caregiver status, diagnosis, secondary diagnoses and age of child/young person. The second domain explored foot care and sought to obtain information about foot problems, access to health services and existing knowledge about foot health. The third domain focussed on footwear. Ethical approval was granted from the host institution, and all participants provided electronic consent before completing the survey. 1.3 Results Data were collected from 49 parents/parental caregivers reporting on behalf of their children (mean age 7 years of age; SD 4.5 years of age). Parents reported foot problems to be very common (75%), and pes planus was the most frequent concern (51%). Twenty‐four parents reported difficulties with finding shoes (48%). A mismatch between foot shape and the shoe (30%) or complications with orthotic devices (14%) within the shoe were highlighted. 1.4 Conclusion The results demonstrated that the burden of foot problems in children and young people with intellectual and developmental disabilities is considerable. The findings highlight the importance of access to foot care services for these children.","author":[{"dropping-particle":"","family":"Morrison","given":"Stewart C.","non-dropping-particle":"","parse-names":false,"suffix":""},{"dropping-particle":"","family":"Barrett","given":"Laura","non-dropping-particle":"","parse-names":false,"suffix":""},{"dropping-particle":"","family":"Haines","given":"David","non-dropping-particle":"","parse-names":false,"suffix":""}],"container-title":"British Journal of Learning Disabilities","id":"ITEM-1","issued":{"date-parts":[["2019","9","19"]]},"page":"bld.12291","title":"Foot care needs for children and young people with intellectual and developmental disabilities","type":"article-journal"},"uris":["http://www.mendeley.com/documents/?uuid=04692b5f-015b-3510-b194-bd10e1491182"]}],"mendeley":{"formattedCitation":"(Morrison et al., 2019)","plainTextFormattedCitation":"(Morrison et al., 2019)","previouslyFormattedCitation":"(Morrison et al., 2019)"},"properties":{"noteIndex":0},"schema":"https://github.com/citation-style-language/schema/raw/master/csl-citation.json"}</w:instrText>
      </w:r>
      <w:r w:rsidR="008C2D51">
        <w:rPr>
          <w:rFonts w:ascii="Calibri" w:hAnsi="Calibri"/>
          <w:noProof/>
        </w:rPr>
        <w:fldChar w:fldCharType="separate"/>
      </w:r>
      <w:r w:rsidR="00254D00" w:rsidRPr="00254D00">
        <w:rPr>
          <w:rFonts w:ascii="Calibri" w:hAnsi="Calibri"/>
          <w:noProof/>
        </w:rPr>
        <w:t>(Morrison et al., 2019)</w:t>
      </w:r>
      <w:r w:rsidR="008C2D51">
        <w:rPr>
          <w:rFonts w:ascii="Calibri" w:hAnsi="Calibri"/>
          <w:noProof/>
        </w:rPr>
        <w:fldChar w:fldCharType="end"/>
      </w:r>
      <w:r w:rsidR="008C2D51">
        <w:rPr>
          <w:rFonts w:ascii="Calibri" w:hAnsi="Calibri"/>
          <w:noProof/>
        </w:rPr>
        <w:t xml:space="preserve">. </w:t>
      </w:r>
      <w:r w:rsidR="008C2D51" w:rsidRPr="00347B8C">
        <w:rPr>
          <w:rFonts w:ascii="Calibri" w:hAnsi="Calibri"/>
          <w:noProof/>
        </w:rPr>
        <w:t xml:space="preserve">It is </w:t>
      </w:r>
      <w:r>
        <w:rPr>
          <w:rFonts w:ascii="Calibri" w:hAnsi="Calibri"/>
          <w:noProof/>
        </w:rPr>
        <w:t>important that</w:t>
      </w:r>
      <w:r w:rsidR="008C2D51" w:rsidRPr="00347B8C">
        <w:rPr>
          <w:rFonts w:ascii="Calibri" w:hAnsi="Calibri"/>
          <w:noProof/>
        </w:rPr>
        <w:t xml:space="preserve"> clinicians</w:t>
      </w:r>
      <w:r>
        <w:rPr>
          <w:rFonts w:ascii="Calibri" w:hAnsi="Calibri"/>
          <w:noProof/>
        </w:rPr>
        <w:t>,</w:t>
      </w:r>
      <w:r w:rsidR="005D2E70">
        <w:rPr>
          <w:rFonts w:ascii="Calibri" w:hAnsi="Calibri"/>
          <w:noProof/>
        </w:rPr>
        <w:t xml:space="preserve"> </w:t>
      </w:r>
      <w:r w:rsidRPr="00347B8C">
        <w:rPr>
          <w:rFonts w:ascii="Calibri" w:hAnsi="Calibri"/>
          <w:noProof/>
        </w:rPr>
        <w:t xml:space="preserve">therapeutic footwear </w:t>
      </w:r>
      <w:r w:rsidR="008C2D51" w:rsidRPr="00347B8C">
        <w:rPr>
          <w:rFonts w:ascii="Calibri" w:hAnsi="Calibri"/>
          <w:noProof/>
        </w:rPr>
        <w:t xml:space="preserve">manufacturers </w:t>
      </w:r>
      <w:r>
        <w:rPr>
          <w:rFonts w:ascii="Calibri" w:hAnsi="Calibri"/>
          <w:noProof/>
        </w:rPr>
        <w:t>and</w:t>
      </w:r>
      <w:r w:rsidR="008C2D51" w:rsidRPr="00347B8C">
        <w:rPr>
          <w:rFonts w:ascii="Calibri" w:hAnsi="Calibri"/>
          <w:noProof/>
        </w:rPr>
        <w:t xml:space="preserve"> researchers</w:t>
      </w:r>
      <w:r w:rsidR="008C2D51">
        <w:rPr>
          <w:rFonts w:ascii="Calibri" w:hAnsi="Calibri"/>
          <w:noProof/>
        </w:rPr>
        <w:t>,</w:t>
      </w:r>
      <w:r w:rsidR="008C2D51" w:rsidRPr="00347B8C">
        <w:rPr>
          <w:rFonts w:ascii="Calibri" w:hAnsi="Calibri"/>
          <w:noProof/>
        </w:rPr>
        <w:t xml:space="preserve"> </w:t>
      </w:r>
      <w:r>
        <w:rPr>
          <w:rFonts w:ascii="Calibri" w:hAnsi="Calibri"/>
          <w:noProof/>
        </w:rPr>
        <w:t>can</w:t>
      </w:r>
      <w:r w:rsidRPr="00347B8C">
        <w:rPr>
          <w:rFonts w:ascii="Calibri" w:hAnsi="Calibri"/>
          <w:noProof/>
        </w:rPr>
        <w:t xml:space="preserve"> </w:t>
      </w:r>
      <w:r w:rsidR="008C2D51" w:rsidRPr="00347B8C">
        <w:rPr>
          <w:rFonts w:ascii="Calibri" w:hAnsi="Calibri"/>
          <w:noProof/>
        </w:rPr>
        <w:t xml:space="preserve">readily </w:t>
      </w:r>
      <w:r w:rsidR="008C2D51">
        <w:rPr>
          <w:rFonts w:ascii="Calibri" w:hAnsi="Calibri"/>
          <w:noProof/>
        </w:rPr>
        <w:t xml:space="preserve">and easily </w:t>
      </w:r>
      <w:r w:rsidR="008C2D51" w:rsidRPr="00347B8C">
        <w:rPr>
          <w:rFonts w:ascii="Calibri" w:hAnsi="Calibri"/>
          <w:noProof/>
        </w:rPr>
        <w:t xml:space="preserve">recognise the relevant </w:t>
      </w:r>
      <w:r>
        <w:rPr>
          <w:rFonts w:ascii="Calibri" w:hAnsi="Calibri"/>
          <w:noProof/>
        </w:rPr>
        <w:t xml:space="preserve">OSSTF design </w:t>
      </w:r>
      <w:r w:rsidR="008C2D51" w:rsidRPr="00347B8C">
        <w:rPr>
          <w:rFonts w:ascii="Calibri" w:hAnsi="Calibri"/>
          <w:noProof/>
        </w:rPr>
        <w:t xml:space="preserve">features </w:t>
      </w:r>
      <w:r>
        <w:rPr>
          <w:rFonts w:ascii="Calibri" w:hAnsi="Calibri"/>
          <w:noProof/>
        </w:rPr>
        <w:t>that can</w:t>
      </w:r>
      <w:r w:rsidR="008C2D51" w:rsidRPr="00347B8C">
        <w:rPr>
          <w:rFonts w:ascii="Calibri" w:hAnsi="Calibri"/>
          <w:noProof/>
        </w:rPr>
        <w:t xml:space="preserve"> assist stability to inform clinical decision-making and appropriate reporting of the intervention in </w:t>
      </w:r>
      <w:r w:rsidR="008C2D51" w:rsidRPr="009E4889">
        <w:t>clinical research</w:t>
      </w:r>
      <w:r w:rsidR="008C2D51">
        <w:t xml:space="preserve"> </w:t>
      </w:r>
      <w:r w:rsidR="008C2D51">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rsidR="008C2D51">
        <w:fldChar w:fldCharType="separate"/>
      </w:r>
      <w:r w:rsidR="00810D03" w:rsidRPr="009A28E3">
        <w:rPr>
          <w:noProof/>
        </w:rPr>
        <w:t>(Craig et al., 2008)</w:t>
      </w:r>
      <w:r w:rsidR="008C2D51">
        <w:fldChar w:fldCharType="end"/>
      </w:r>
      <w:r w:rsidR="008C2D51">
        <w:t xml:space="preserve">. </w:t>
      </w:r>
      <w:r w:rsidR="008C2D51" w:rsidRPr="00347B8C">
        <w:rPr>
          <w:rFonts w:ascii="Calibri" w:hAnsi="Calibri"/>
          <w:noProof/>
        </w:rPr>
        <w:t xml:space="preserve">Therefore, it would be </w:t>
      </w:r>
      <w:r w:rsidR="008C2D51">
        <w:rPr>
          <w:rFonts w:ascii="Calibri" w:hAnsi="Calibri"/>
          <w:noProof/>
        </w:rPr>
        <w:t>helpful for</w:t>
      </w:r>
      <w:r w:rsidR="008C2D51" w:rsidRPr="00347B8C">
        <w:rPr>
          <w:rFonts w:ascii="Calibri" w:hAnsi="Calibri"/>
          <w:noProof/>
        </w:rPr>
        <w:t xml:space="preserve"> those providing OSSTF to children to have a simplified and reliable method to assess </w:t>
      </w:r>
      <w:r w:rsidR="008C2D51">
        <w:rPr>
          <w:rFonts w:ascii="Calibri" w:hAnsi="Calibri"/>
          <w:noProof/>
        </w:rPr>
        <w:t>OSSTF's</w:t>
      </w:r>
      <w:r w:rsidR="008C2D51" w:rsidRPr="00347B8C">
        <w:rPr>
          <w:rFonts w:ascii="Calibri" w:hAnsi="Calibri"/>
          <w:noProof/>
        </w:rPr>
        <w:t xml:space="preserve"> potential effectiveness</w:t>
      </w:r>
      <w:r>
        <w:rPr>
          <w:rFonts w:ascii="Calibri" w:hAnsi="Calibri"/>
          <w:noProof/>
        </w:rPr>
        <w:t>, like</w:t>
      </w:r>
      <w:r w:rsidR="008C2D51">
        <w:rPr>
          <w:rFonts w:ascii="Calibri" w:hAnsi="Calibri"/>
          <w:noProof/>
        </w:rPr>
        <w:t xml:space="preserve"> those tools developed for standard retail footwear</w:t>
      </w:r>
      <w:r w:rsidR="008C2D51" w:rsidRPr="00347B8C">
        <w:rPr>
          <w:rFonts w:ascii="Calibri" w:hAnsi="Calibri"/>
          <w:noProof/>
        </w:rPr>
        <w:t>.</w:t>
      </w:r>
    </w:p>
    <w:p w14:paraId="26BA1E44" w14:textId="77777777" w:rsidR="008C2D51" w:rsidRPr="00347B8C" w:rsidRDefault="008C2D51" w:rsidP="00601107">
      <w:pPr>
        <w:widowControl w:val="0"/>
        <w:spacing w:line="360" w:lineRule="auto"/>
        <w:ind w:right="-1"/>
        <w:jc w:val="both"/>
        <w:rPr>
          <w:rFonts w:ascii="Calibri" w:hAnsi="Calibri"/>
          <w:noProof/>
        </w:rPr>
      </w:pPr>
    </w:p>
    <w:p w14:paraId="4D27D066" w14:textId="77777777" w:rsidR="008C2D51" w:rsidRDefault="008C2D51" w:rsidP="009344E2">
      <w:pPr>
        <w:pStyle w:val="Heading3"/>
        <w:numPr>
          <w:ilvl w:val="2"/>
          <w:numId w:val="29"/>
        </w:numPr>
        <w:spacing w:line="360" w:lineRule="auto"/>
        <w:jc w:val="both"/>
        <w:rPr>
          <w:noProof/>
        </w:rPr>
      </w:pPr>
      <w:bookmarkStart w:id="338" w:name="_Toc156403539"/>
      <w:r>
        <w:rPr>
          <w:noProof/>
        </w:rPr>
        <w:t>Aims and objectives</w:t>
      </w:r>
      <w:bookmarkEnd w:id="338"/>
    </w:p>
    <w:p w14:paraId="0B72ADA7" w14:textId="4A93877B" w:rsidR="008C2D51" w:rsidRPr="00347B8C" w:rsidRDefault="008C2D51" w:rsidP="00601107">
      <w:pPr>
        <w:widowControl w:val="0"/>
        <w:spacing w:line="360" w:lineRule="auto"/>
        <w:ind w:right="-1"/>
        <w:jc w:val="both"/>
        <w:rPr>
          <w:rFonts w:ascii="Calibri" w:hAnsi="Calibri"/>
          <w:noProof/>
        </w:rPr>
      </w:pPr>
      <w:r w:rsidRPr="00347B8C">
        <w:rPr>
          <w:rFonts w:ascii="Calibri" w:hAnsi="Calibri"/>
          <w:noProof/>
        </w:rPr>
        <w:t xml:space="preserve">The aim of the current </w:t>
      </w:r>
      <w:r>
        <w:rPr>
          <w:rFonts w:ascii="Calibri" w:hAnsi="Calibri"/>
          <w:noProof/>
        </w:rPr>
        <w:t>study</w:t>
      </w:r>
      <w:r w:rsidRPr="00347B8C">
        <w:rPr>
          <w:rFonts w:ascii="Calibri" w:hAnsi="Calibri"/>
          <w:noProof/>
        </w:rPr>
        <w:t xml:space="preserve"> is to develop </w:t>
      </w:r>
      <w:r>
        <w:rPr>
          <w:rFonts w:ascii="Calibri" w:hAnsi="Calibri"/>
          <w:noProof/>
        </w:rPr>
        <w:t>and pilot</w:t>
      </w:r>
      <w:r w:rsidRPr="00347B8C">
        <w:rPr>
          <w:rFonts w:ascii="Calibri" w:hAnsi="Calibri"/>
          <w:noProof/>
        </w:rPr>
        <w:t xml:space="preserve"> a screening tool for footwear to reliably assess the </w:t>
      </w:r>
      <w:r w:rsidR="00D05E5D">
        <w:rPr>
          <w:rFonts w:ascii="Calibri" w:hAnsi="Calibri"/>
          <w:noProof/>
        </w:rPr>
        <w:t>design characteristics</w:t>
      </w:r>
      <w:r w:rsidRPr="00347B8C">
        <w:rPr>
          <w:rFonts w:ascii="Calibri" w:hAnsi="Calibri"/>
          <w:noProof/>
        </w:rPr>
        <w:t xml:space="preserve"> of OSSTF</w:t>
      </w:r>
      <w:r w:rsidR="00006C69">
        <w:rPr>
          <w:rFonts w:ascii="Calibri" w:hAnsi="Calibri"/>
          <w:noProof/>
        </w:rPr>
        <w:t xml:space="preserve"> </w:t>
      </w:r>
      <w:r w:rsidRPr="00347B8C">
        <w:rPr>
          <w:rFonts w:ascii="Calibri" w:hAnsi="Calibri"/>
          <w:noProof/>
        </w:rPr>
        <w:t xml:space="preserve">to </w:t>
      </w:r>
      <w:r w:rsidR="00263F2D">
        <w:rPr>
          <w:rFonts w:ascii="Calibri" w:hAnsi="Calibri"/>
          <w:noProof/>
        </w:rPr>
        <w:t>support</w:t>
      </w:r>
      <w:r w:rsidR="00263F2D" w:rsidRPr="00347B8C">
        <w:rPr>
          <w:rFonts w:ascii="Calibri" w:hAnsi="Calibri"/>
          <w:noProof/>
        </w:rPr>
        <w:t xml:space="preserve"> </w:t>
      </w:r>
      <w:r w:rsidRPr="00347B8C">
        <w:rPr>
          <w:rFonts w:ascii="Calibri" w:hAnsi="Calibri"/>
          <w:noProof/>
        </w:rPr>
        <w:t xml:space="preserve">appropriate treatment </w:t>
      </w:r>
      <w:r w:rsidR="00263F2D">
        <w:rPr>
          <w:rFonts w:ascii="Calibri" w:hAnsi="Calibri"/>
          <w:noProof/>
        </w:rPr>
        <w:t xml:space="preserve">interventions </w:t>
      </w:r>
      <w:r w:rsidRPr="00347B8C">
        <w:rPr>
          <w:rFonts w:ascii="Calibri" w:hAnsi="Calibri"/>
          <w:noProof/>
        </w:rPr>
        <w:t>for children living with a mobility impairment.</w:t>
      </w:r>
    </w:p>
    <w:p w14:paraId="497C95EA" w14:textId="77777777" w:rsidR="008C2D51" w:rsidRPr="00347B8C" w:rsidRDefault="008C2D51" w:rsidP="00601107">
      <w:pPr>
        <w:widowControl w:val="0"/>
        <w:spacing w:line="360" w:lineRule="auto"/>
        <w:ind w:right="-1"/>
        <w:jc w:val="both"/>
        <w:rPr>
          <w:rFonts w:ascii="Calibri" w:hAnsi="Calibri"/>
          <w:noProof/>
        </w:rPr>
      </w:pPr>
    </w:p>
    <w:p w14:paraId="4B901F54" w14:textId="33180529" w:rsidR="008C2D51" w:rsidRPr="00C228F4" w:rsidRDefault="008C2D51" w:rsidP="00601107">
      <w:pPr>
        <w:widowControl w:val="0"/>
        <w:spacing w:line="360" w:lineRule="auto"/>
        <w:ind w:right="-1"/>
        <w:jc w:val="both"/>
        <w:rPr>
          <w:rFonts w:ascii="Calibri" w:hAnsi="Calibri"/>
          <w:noProof/>
        </w:rPr>
      </w:pPr>
      <w:r w:rsidRPr="00C228F4">
        <w:rPr>
          <w:rFonts w:ascii="Calibri" w:hAnsi="Calibri"/>
          <w:noProof/>
        </w:rPr>
        <w:t>Objectives of the study</w:t>
      </w:r>
      <w:r w:rsidR="003E5EAE">
        <w:rPr>
          <w:rFonts w:ascii="Calibri" w:hAnsi="Calibri"/>
          <w:noProof/>
        </w:rPr>
        <w:t>:</w:t>
      </w:r>
    </w:p>
    <w:p w14:paraId="16179AD4" w14:textId="7BC90E86" w:rsidR="008C2D51" w:rsidRPr="00347B8C" w:rsidRDefault="008C2D51">
      <w:pPr>
        <w:pStyle w:val="ListParagraph"/>
        <w:widowControl w:val="0"/>
        <w:numPr>
          <w:ilvl w:val="0"/>
          <w:numId w:val="24"/>
        </w:numPr>
        <w:spacing w:line="360" w:lineRule="auto"/>
        <w:ind w:right="-1"/>
        <w:jc w:val="both"/>
        <w:rPr>
          <w:rFonts w:ascii="Calibri" w:hAnsi="Calibri"/>
          <w:noProof/>
        </w:rPr>
      </w:pPr>
      <w:r>
        <w:rPr>
          <w:rFonts w:ascii="Calibri" w:hAnsi="Calibri"/>
          <w:noProof/>
        </w:rPr>
        <w:t>T</w:t>
      </w:r>
      <w:r w:rsidRPr="00347B8C">
        <w:rPr>
          <w:rFonts w:ascii="Calibri" w:hAnsi="Calibri"/>
          <w:noProof/>
        </w:rPr>
        <w:t xml:space="preserve">o develop a screening </w:t>
      </w:r>
      <w:r w:rsidR="00263F2D">
        <w:rPr>
          <w:rFonts w:ascii="Calibri" w:hAnsi="Calibri"/>
          <w:noProof/>
        </w:rPr>
        <w:t>tool</w:t>
      </w:r>
      <w:r>
        <w:rPr>
          <w:rFonts w:ascii="Calibri" w:hAnsi="Calibri"/>
          <w:noProof/>
        </w:rPr>
        <w:t xml:space="preserve"> </w:t>
      </w:r>
      <w:r w:rsidRPr="00347B8C">
        <w:rPr>
          <w:rFonts w:ascii="Calibri" w:hAnsi="Calibri"/>
          <w:noProof/>
        </w:rPr>
        <w:t>that can be used in a clinical setting to assess and score the potential effectiveness of OSSTF</w:t>
      </w:r>
      <w:r w:rsidR="00263F2D">
        <w:rPr>
          <w:rFonts w:ascii="Calibri" w:hAnsi="Calibri"/>
          <w:noProof/>
        </w:rPr>
        <w:t>.</w:t>
      </w:r>
    </w:p>
    <w:p w14:paraId="40AFE5AB" w14:textId="403A1510" w:rsidR="008C2D51" w:rsidRPr="00347B8C" w:rsidRDefault="008C2D51">
      <w:pPr>
        <w:pStyle w:val="ListParagraph"/>
        <w:numPr>
          <w:ilvl w:val="0"/>
          <w:numId w:val="24"/>
        </w:numPr>
        <w:spacing w:line="360" w:lineRule="auto"/>
        <w:jc w:val="both"/>
      </w:pPr>
      <w:r>
        <w:rPr>
          <w:rFonts w:ascii="Calibri" w:hAnsi="Calibri"/>
          <w:noProof/>
        </w:rPr>
        <w:t>T</w:t>
      </w:r>
      <w:r w:rsidRPr="00347B8C">
        <w:rPr>
          <w:rFonts w:ascii="Calibri" w:hAnsi="Calibri"/>
          <w:noProof/>
        </w:rPr>
        <w:t xml:space="preserve">o test the </w:t>
      </w:r>
      <w:r w:rsidR="00263F2D">
        <w:rPr>
          <w:rFonts w:ascii="Calibri" w:hAnsi="Calibri"/>
          <w:noProof/>
        </w:rPr>
        <w:t>i</w:t>
      </w:r>
      <w:r w:rsidR="00263F2D" w:rsidRPr="00263F2D">
        <w:rPr>
          <w:rFonts w:ascii="Calibri" w:hAnsi="Calibri"/>
          <w:noProof/>
        </w:rPr>
        <w:t>ntra and inter-rater agreement</w:t>
      </w:r>
      <w:r w:rsidR="00263F2D">
        <w:rPr>
          <w:rFonts w:ascii="Calibri" w:hAnsi="Calibri"/>
          <w:noProof/>
        </w:rPr>
        <w:t xml:space="preserve"> for </w:t>
      </w:r>
      <w:r w:rsidRPr="00347B8C">
        <w:rPr>
          <w:rFonts w:ascii="Calibri" w:hAnsi="Calibri"/>
          <w:noProof/>
        </w:rPr>
        <w:t xml:space="preserve">the </w:t>
      </w:r>
      <w:r w:rsidR="00263F2D">
        <w:rPr>
          <w:rFonts w:ascii="Calibri" w:hAnsi="Calibri"/>
          <w:noProof/>
        </w:rPr>
        <w:t>screening tool</w:t>
      </w:r>
      <w:r w:rsidRPr="00347B8C">
        <w:rPr>
          <w:rFonts w:ascii="Calibri" w:hAnsi="Calibri"/>
          <w:noProof/>
        </w:rPr>
        <w:t xml:space="preserve">.  </w:t>
      </w:r>
    </w:p>
    <w:p w14:paraId="370AA677" w14:textId="77777777" w:rsidR="008C2D51" w:rsidRDefault="008C2D51" w:rsidP="00601107">
      <w:pPr>
        <w:spacing w:line="360" w:lineRule="auto"/>
      </w:pPr>
    </w:p>
    <w:p w14:paraId="2EA0F8CD" w14:textId="77777777" w:rsidR="008C2D51" w:rsidRDefault="008C2D51">
      <w:pPr>
        <w:pStyle w:val="Heading2"/>
        <w:numPr>
          <w:ilvl w:val="1"/>
          <w:numId w:val="29"/>
        </w:numPr>
        <w:spacing w:line="360" w:lineRule="auto"/>
      </w:pPr>
      <w:bookmarkStart w:id="339" w:name="_Toc156403540"/>
      <w:r>
        <w:t>Methods</w:t>
      </w:r>
      <w:bookmarkEnd w:id="339"/>
    </w:p>
    <w:p w14:paraId="3F48A5FB" w14:textId="77777777" w:rsidR="0015714F" w:rsidRPr="0015714F" w:rsidRDefault="0015714F" w:rsidP="009344E2"/>
    <w:p w14:paraId="70759494" w14:textId="77777777" w:rsidR="008C2D51" w:rsidRDefault="008C2D51" w:rsidP="009344E2">
      <w:pPr>
        <w:pStyle w:val="Heading3"/>
        <w:numPr>
          <w:ilvl w:val="2"/>
          <w:numId w:val="29"/>
        </w:numPr>
        <w:spacing w:line="360" w:lineRule="auto"/>
      </w:pPr>
      <w:bookmarkStart w:id="340" w:name="_Toc156403541"/>
      <w:r>
        <w:t>Ethics</w:t>
      </w:r>
      <w:bookmarkEnd w:id="340"/>
    </w:p>
    <w:p w14:paraId="69D1F63D" w14:textId="7C68420B" w:rsidR="008C2D51" w:rsidRDefault="008C2D51" w:rsidP="00601107">
      <w:pPr>
        <w:spacing w:line="360" w:lineRule="auto"/>
      </w:pPr>
      <w:r>
        <w:t>Ethical approval was obtained prior to the study through Staffordshire University's Ethics</w:t>
      </w:r>
      <w:r w:rsidR="00263F2D">
        <w:t xml:space="preserve"> Committee</w:t>
      </w:r>
      <w:r>
        <w:t xml:space="preserve"> (</w:t>
      </w:r>
      <w:r w:rsidRPr="00D13EF2">
        <w:t>SU22-052</w:t>
      </w:r>
      <w:r>
        <w:t>).</w:t>
      </w:r>
    </w:p>
    <w:p w14:paraId="36E06165" w14:textId="77777777" w:rsidR="008C2D51" w:rsidRDefault="008C2D51" w:rsidP="008C2D51"/>
    <w:p w14:paraId="5905345C" w14:textId="77777777" w:rsidR="008C2D51" w:rsidRDefault="008C2D51" w:rsidP="009344E2">
      <w:pPr>
        <w:pStyle w:val="Heading3"/>
        <w:numPr>
          <w:ilvl w:val="2"/>
          <w:numId w:val="29"/>
        </w:numPr>
        <w:spacing w:line="360" w:lineRule="auto"/>
      </w:pPr>
      <w:bookmarkStart w:id="341" w:name="_Toc156403542"/>
      <w:r w:rsidRPr="00C9608A">
        <w:t xml:space="preserve">Development of </w:t>
      </w:r>
      <w:r>
        <w:t xml:space="preserve">the </w:t>
      </w:r>
      <w:r w:rsidRPr="00C9608A">
        <w:t>tool:</w:t>
      </w:r>
      <w:bookmarkEnd w:id="341"/>
    </w:p>
    <w:p w14:paraId="37B69101" w14:textId="6DCD9D34" w:rsidR="008C2D51" w:rsidRDefault="008C2D51" w:rsidP="00601107">
      <w:pPr>
        <w:spacing w:line="360" w:lineRule="auto"/>
        <w:jc w:val="both"/>
      </w:pPr>
      <w:r>
        <w:t xml:space="preserve">The development of the tool consisted of a survey/questionnaire design and followed recommended item generation for questionaries </w:t>
      </w:r>
      <w:r>
        <w:fldChar w:fldCharType="begin" w:fldLock="1"/>
      </w:r>
      <w:r w:rsidR="00D471C6">
        <w:instrText>ADDIN CSL_CITATION {"citationItems":[{"id":"ITEM-1","itemData":{"DOI":"10.1503/cmaj.080372","abstract":"S urvey research is an important form of scientific inquiry 1 that merits rigorous design and analysis. 2 The aim of a survey is to gather reliable and unbiased data from a representative sample of respondents. 3 Increasingly, investigators administer questionnaires to clinicians about their knowledge, attitudes and practice 2,4,5 to generate or refine research questions and to evaluate the impact of clinical research on practice. Questionnaires can be descriptive (re-porting factual data) or explanatory (drawing inferences between constructs or concepts) and can explore several constructs at a time. Questionnaires can be informal, conducted as preparatory work for future studies, or formal, with specific objectives and outcomes. Rigorous questionnaires can be challenging and labour-intensive to develop, test and administer without the help of a systematic approach. 5 In this article, we outline steps to design , develop, test and administer valid questionnaires with minimal bias and optimal response rates. We focus on self-administered postal and electronic surveys of clinicians that are amenable to quantitative analysis. We highlight differences between postal and electronic administration of surveys and review strategies that enhance response rates and reporting transparency. Although intended to assist in the conduct of rigorous self-administered surveys, our article may also help clinicians in the appraisal of published surveys. Design Determining the objective A clear objective is essential for a well-defined survey. Refining initial research objectives requires specification of the topic, respondents, and primary and secondary research questions to be addressed. Identifying the sampling frame It is often impractical for investigators to administer their questionnaire to all potential respondents in their target population , because of the size of the target population or the difficulty in identifying possible respondents. 4 Consequently, a sample of the target population is often surveyed. The \"sam-pling frame\" is the target population from which the sample will be drawn. 6 The \"sampling element\" refers to the respondents from whom information is collected and analyzed. 6 The sampling frame should represent the population of interest. To this end, certain sampling techniques (e.g., surveying conference attendees) may limit generalizability compared with others (e.g., surveying licensed members of a profession). Ultimately , the sampling technique…","author":[{"dropping-particle":"","family":"Burns","given":"Karen E A","non-dropping-particle":"","parse-names":false,"suffix":""},{"dropping-particle":"","family":"Bscpharm","given":"Mark Duffett","non-dropping-particle":"","parse-names":false,"suffix":""},{"dropping-particle":"","family":"Kho","given":"Michelle E","non-dropping-particle":"","parse-names":false,"suffix":""},{"dropping-particle":"","family":"Meade","given":"Maureen O","non-dropping-particle":"","parse-names":false,"suffix":""},{"dropping-particle":"","family":"Adhikari","given":"Neill K J","non-dropping-particle":"","parse-names":false,"suffix":""},{"dropping-particle":"","family":"Sinuff","given":"Tasnim","non-dropping-particle":"","parse-names":false,"suffix":""},{"dropping-particle":"","family":"Cook","given":"Deborah J","non-dropping-particle":"","parse-names":false,"suffix":""}],"container-title":"CMAJ • JULY","id":"ITEM-1","issue":"3","issued":{"date-parts":[["2008"]]},"title":"A guide for the design and conduct of self-administered surveys of clinicians","type":"article-journal","volume":"29"},"uris":["http://www.mendeley.com/documents/?uuid=fb7259e9-bd28-3806-8580-f5cb3b85a68e"]},{"id":"ITEM-2","itemData":{"DOI":"10.1503/CMAJ.140545","ISSN":"1488-2329","PMID":"25691790","author":[{"dropping-particle":"","family":"Burns","given":"Karen E.A.","non-dropping-particle":"","parse-names":false,"suffix":""},{"dropping-particle":"","family":"Kho","given":"Michelle E.","non-dropping-particle":"","parse-names":false,"suffix":""}],"container-title":"CMAJ : Canadian Medical Association Journal","id":"ITEM-2","issue":"6","issued":{"date-parts":[["2015","4","7"]]},"page":"E198","publisher":"Canadian Medical Association","title":"How to assess a survey report: a guide for readers and peer reviewers","type":"article-journal","volume":"187"},"uris":["http://www.mendeley.com/documents/?uuid=567165b1-61f7-31b7-9193-bf9ea44b5629"]}],"mendeley":{"formattedCitation":"(K. E. A. Burns et al., 2008; K. E. A. Burns &amp; Kho, 2015)","plainTextFormattedCitation":"(K. E. A. Burns et al., 2008; K. E. A. Burns &amp; Kho, 2015)","previouslyFormattedCitation":"(K. E. A. Burns et al., 2008; K. E. A. Burns &amp; Kho, 2015)"},"properties":{"noteIndex":0},"schema":"https://github.com/citation-style-language/schema/raw/master/csl-citation.json"}</w:instrText>
      </w:r>
      <w:r>
        <w:fldChar w:fldCharType="separate"/>
      </w:r>
      <w:r w:rsidR="009A28E3" w:rsidRPr="009A28E3">
        <w:rPr>
          <w:noProof/>
        </w:rPr>
        <w:t>(K. E. A. Burns et al., 2008; K. E. A. Burns &amp; Kho, 2015)</w:t>
      </w:r>
      <w:r>
        <w:fldChar w:fldCharType="end"/>
      </w:r>
      <w:r>
        <w:t xml:space="preserve">. Item generation for the tool utilised the findings from the Delphi </w:t>
      </w:r>
      <w:r w:rsidR="00263F2D">
        <w:t xml:space="preserve">study which </w:t>
      </w:r>
      <w:r w:rsidR="00EB1EA7">
        <w:t>identified</w:t>
      </w:r>
      <w:r>
        <w:t xml:space="preserve"> the desirable </w:t>
      </w:r>
      <w:r w:rsidR="00D05E5D">
        <w:t>design characteristics</w:t>
      </w:r>
      <w:r>
        <w:t xml:space="preserve"> of OSSTF alongside the mechanical testing that quantitively examined a range of OSSTF in terms of dimension, mass and mechanical stiffness (Chapters </w:t>
      </w:r>
      <w:r>
        <w:fldChar w:fldCharType="begin"/>
      </w:r>
      <w:r>
        <w:instrText xml:space="preserve"> REF _Ref138001729 \r \h </w:instrText>
      </w:r>
      <w:r w:rsidR="00601107">
        <w:instrText xml:space="preserve"> \* MERGEFORMAT </w:instrText>
      </w:r>
      <w:r>
        <w:fldChar w:fldCharType="separate"/>
      </w:r>
      <w:r w:rsidR="00D46935">
        <w:t>5</w:t>
      </w:r>
      <w:r>
        <w:fldChar w:fldCharType="end"/>
      </w:r>
      <w:r>
        <w:t xml:space="preserve"> &amp; </w:t>
      </w:r>
      <w:r>
        <w:fldChar w:fldCharType="begin"/>
      </w:r>
      <w:r>
        <w:instrText xml:space="preserve"> REF _Ref138167773 \r \h </w:instrText>
      </w:r>
      <w:r w:rsidR="00601107">
        <w:instrText xml:space="preserve"> \* MERGEFORMAT </w:instrText>
      </w:r>
      <w:r>
        <w:fldChar w:fldCharType="separate"/>
      </w:r>
      <w:r w:rsidR="00D46935">
        <w:t>7</w:t>
      </w:r>
      <w:r>
        <w:fldChar w:fldCharType="end"/>
      </w:r>
      <w:r>
        <w:t xml:space="preserve">). The expert consensus criteria on the desirable </w:t>
      </w:r>
      <w:r w:rsidR="00D05E5D">
        <w:t>design characteristics</w:t>
      </w:r>
      <w:r>
        <w:t xml:space="preserve"> were grouped into three key themes dependent on their purpose:</w:t>
      </w:r>
    </w:p>
    <w:p w14:paraId="71E59632" w14:textId="77777777" w:rsidR="008C2D51" w:rsidRDefault="008C2D51" w:rsidP="00601107">
      <w:pPr>
        <w:spacing w:line="360" w:lineRule="auto"/>
        <w:jc w:val="both"/>
      </w:pPr>
    </w:p>
    <w:p w14:paraId="0FBFFD45" w14:textId="65319EAF" w:rsidR="008C2D51" w:rsidRDefault="008C2D51">
      <w:pPr>
        <w:pStyle w:val="ListParagraph"/>
        <w:numPr>
          <w:ilvl w:val="0"/>
          <w:numId w:val="25"/>
        </w:numPr>
        <w:shd w:val="clear" w:color="auto" w:fill="FFFFFF"/>
        <w:spacing w:line="360" w:lineRule="auto"/>
        <w:jc w:val="both"/>
        <w:textAlignment w:val="baseline"/>
      </w:pPr>
      <w:r>
        <w:t>Ergonomic</w:t>
      </w:r>
      <w:r w:rsidR="00263F2D">
        <w:t>s</w:t>
      </w:r>
      <w:r>
        <w:t xml:space="preserve"> </w:t>
      </w:r>
      <w:r w:rsidRPr="00472B52">
        <w:t>considered the fit and comfort of the shoe during wear</w:t>
      </w:r>
      <w:r>
        <w:t xml:space="preserve">, </w:t>
      </w:r>
      <w:r w:rsidRPr="00472B52">
        <w:t>the ease in donn</w:t>
      </w:r>
      <w:r>
        <w:t>ing</w:t>
      </w:r>
      <w:r w:rsidRPr="00472B52">
        <w:t xml:space="preserve"> and doff</w:t>
      </w:r>
      <w:r>
        <w:t>ing of the shoe and the ability to allow forward flexion of the foot and ankle during walking.</w:t>
      </w:r>
      <w:r w:rsidRPr="0025420D">
        <w:rPr>
          <w:rFonts w:eastAsia="Times New Roman" w:cstheme="minorHAnsi"/>
          <w:color w:val="000000"/>
          <w:shd w:val="clear" w:color="auto" w:fill="FFFFFF"/>
          <w:lang w:eastAsia="en-GB"/>
        </w:rPr>
        <w:t xml:space="preserve"> </w:t>
      </w:r>
      <w:r>
        <w:rPr>
          <w:rFonts w:eastAsia="Times New Roman" w:cstheme="minorHAnsi"/>
          <w:color w:val="000000"/>
          <w:shd w:val="clear" w:color="auto" w:fill="FFFFFF"/>
          <w:lang w:eastAsia="en-GB"/>
        </w:rPr>
        <w:t xml:space="preserve">These consisted of the material, mechanism, </w:t>
      </w:r>
      <w:r w:rsidR="00BD6A3B">
        <w:rPr>
          <w:rFonts w:eastAsia="Times New Roman" w:cstheme="minorHAnsi"/>
          <w:color w:val="000000"/>
          <w:shd w:val="clear" w:color="auto" w:fill="FFFFFF"/>
          <w:lang w:eastAsia="en-GB"/>
        </w:rPr>
        <w:t>height,</w:t>
      </w:r>
      <w:r>
        <w:rPr>
          <w:rFonts w:eastAsia="Times New Roman" w:cstheme="minorHAnsi"/>
          <w:color w:val="000000"/>
          <w:shd w:val="clear" w:color="auto" w:fill="FFFFFF"/>
          <w:lang w:eastAsia="en-GB"/>
        </w:rPr>
        <w:t xml:space="preserve"> and width of the components, along with measures of stiffness of the components. </w:t>
      </w:r>
    </w:p>
    <w:p w14:paraId="5363F258" w14:textId="52E7B8FE" w:rsidR="008C2D51" w:rsidRPr="00064CC7" w:rsidRDefault="008C2D51">
      <w:pPr>
        <w:pStyle w:val="ListParagraph"/>
        <w:numPr>
          <w:ilvl w:val="0"/>
          <w:numId w:val="25"/>
        </w:numPr>
        <w:shd w:val="clear" w:color="auto" w:fill="FFFFFF"/>
        <w:spacing w:line="360" w:lineRule="auto"/>
        <w:jc w:val="both"/>
        <w:textAlignment w:val="baseline"/>
      </w:pPr>
      <w:r>
        <w:t xml:space="preserve">Aesthetics </w:t>
      </w:r>
      <w:r w:rsidR="00263F2D">
        <w:t xml:space="preserve">considered the </w:t>
      </w:r>
      <w:r w:rsidRPr="00C47FD9">
        <w:rPr>
          <w:rFonts w:eastAsia="Times New Roman" w:cstheme="minorHAnsi"/>
          <w:color w:val="000000"/>
          <w:shd w:val="clear" w:color="auto" w:fill="FFFFFF"/>
          <w:lang w:eastAsia="en-GB"/>
        </w:rPr>
        <w:t xml:space="preserve">visual appeal of the shoe </w:t>
      </w:r>
      <w:r>
        <w:rPr>
          <w:rFonts w:eastAsia="Times New Roman" w:cstheme="minorHAnsi"/>
          <w:color w:val="000000"/>
          <w:shd w:val="clear" w:color="auto" w:fill="FFFFFF"/>
          <w:lang w:eastAsia="en-GB"/>
        </w:rPr>
        <w:t xml:space="preserve">to facilitate psychosocial well-being and social interaction </w:t>
      </w:r>
      <w:r w:rsidRPr="00C47FD9">
        <w:rPr>
          <w:rFonts w:eastAsia="Times New Roman" w:cstheme="minorHAnsi"/>
          <w:color w:val="000000"/>
          <w:shd w:val="clear" w:color="auto" w:fill="FFFFFF"/>
          <w:lang w:eastAsia="en-GB"/>
        </w:rPr>
        <w:t xml:space="preserve">with </w:t>
      </w:r>
      <w:r>
        <w:rPr>
          <w:rFonts w:eastAsia="Times New Roman" w:cstheme="minorHAnsi"/>
          <w:color w:val="000000"/>
          <w:shd w:val="clear" w:color="auto" w:fill="FFFFFF"/>
          <w:lang w:eastAsia="en-GB"/>
        </w:rPr>
        <w:t>peers.</w:t>
      </w:r>
    </w:p>
    <w:p w14:paraId="3C54EF3D" w14:textId="1EB0BAD9" w:rsidR="008C2D51" w:rsidRPr="00B77EFB" w:rsidRDefault="008C2D51">
      <w:pPr>
        <w:pStyle w:val="ListParagraph"/>
        <w:numPr>
          <w:ilvl w:val="0"/>
          <w:numId w:val="25"/>
        </w:numPr>
        <w:shd w:val="clear" w:color="auto" w:fill="FFFFFF"/>
        <w:spacing w:line="360" w:lineRule="auto"/>
        <w:jc w:val="both"/>
        <w:textAlignment w:val="baseline"/>
      </w:pPr>
      <w:r>
        <w:rPr>
          <w:rFonts w:eastAsia="Times New Roman" w:cstheme="minorHAnsi"/>
          <w:color w:val="000000"/>
          <w:shd w:val="clear" w:color="auto" w:fill="FFFFFF"/>
          <w:lang w:eastAsia="en-GB"/>
        </w:rPr>
        <w:t>Stability is considered the shoe's ability to limit excessive mediolateral displacement of the child's foot and ankle during walking. These consisted of measures of the stiffness of the components alongside the height and width of the components.</w:t>
      </w:r>
    </w:p>
    <w:p w14:paraId="216AC5C3" w14:textId="77777777" w:rsidR="008C2D51" w:rsidRDefault="008C2D51" w:rsidP="008C2D51">
      <w:pPr>
        <w:shd w:val="clear" w:color="auto" w:fill="FFFFFF"/>
        <w:jc w:val="both"/>
        <w:textAlignment w:val="baseline"/>
      </w:pPr>
    </w:p>
    <w:p w14:paraId="18319213" w14:textId="4A34C158" w:rsidR="008C2D51" w:rsidRDefault="008C2D51" w:rsidP="00601107">
      <w:pPr>
        <w:spacing w:line="360" w:lineRule="auto"/>
        <w:jc w:val="both"/>
      </w:pPr>
      <w:r>
        <w:t xml:space="preserve">The tool is designed </w:t>
      </w:r>
      <w:r w:rsidR="00702ABE">
        <w:t xml:space="preserve">for clinicians </w:t>
      </w:r>
      <w:r>
        <w:t>to assess OSSTF</w:t>
      </w:r>
      <w:r w:rsidR="00796442">
        <w:t xml:space="preserve"> </w:t>
      </w:r>
      <w:r w:rsidR="002A69CF">
        <w:t>against</w:t>
      </w:r>
      <w:r>
        <w:t xml:space="preserve"> </w:t>
      </w:r>
      <w:r w:rsidR="00A16CD1">
        <w:t xml:space="preserve">the </w:t>
      </w:r>
      <w:r w:rsidR="00B16554">
        <w:t>functional</w:t>
      </w:r>
      <w:r w:rsidR="00A16CD1">
        <w:t xml:space="preserve"> </w:t>
      </w:r>
      <w:r w:rsidR="00B16554">
        <w:t>aspects</w:t>
      </w:r>
      <w:r w:rsidR="00A16CD1">
        <w:t xml:space="preserve"> of ergonomics and stability </w:t>
      </w:r>
      <w:r w:rsidR="002D2678">
        <w:t xml:space="preserve">obtained </w:t>
      </w:r>
      <w:r w:rsidR="002A69CF">
        <w:t xml:space="preserve">from the </w:t>
      </w:r>
      <w:r>
        <w:t>expert consensus criteria and mechanical testing data</w:t>
      </w:r>
      <w:r w:rsidR="002D2678">
        <w:t xml:space="preserve"> (Chapter </w:t>
      </w:r>
      <w:r w:rsidR="00D06C39">
        <w:t>5 &amp; 7)</w:t>
      </w:r>
      <w:r>
        <w:t xml:space="preserve">. The aesthetics of footwear, whilst identified by the experts as being important for children's values and quality of life, </w:t>
      </w:r>
      <w:r w:rsidR="006E1E7B">
        <w:t>would be criteria that would be most aptly interpreted and assessed by the personal preferences of the child or adolescent</w:t>
      </w:r>
      <w:r w:rsidR="009A0852">
        <w:t xml:space="preserve"> </w:t>
      </w:r>
      <w:r w:rsidR="002A69CF">
        <w:t xml:space="preserve">rather than the clinician </w:t>
      </w:r>
      <w:r>
        <w:fldChar w:fldCharType="begin" w:fldLock="1"/>
      </w:r>
      <w:r w:rsidR="00767A62">
        <w:instrText>ADDIN CSL_CITATION {"citationItems":[{"id":"ITEM-1","itemData":{"ISSN":"10500472","abstract":"One of the greatest challenges in product development is creating a form that is aesthetically attractive to an intended market audience. Market research tools, such as consumer surveys, are well established for functional product features, but aesthetic preferences are as varied as the people that respond to them. Additionally, and possibly even more challenging, user feedback requires objective measurement and quantification of aesthetics and aesthetic preference. The common methods for quantifying aesthetics present respondents with metric scales over dimensions with abstract semantic labels like “strong” and “sexy.” Even if researchers choose the correct semantics to test, and even if respondents accurately record their responses on these semantic scales, the results on the semantic scales must be translated back into a product shape, where the designer must take the consumers’ numerical scores for a set of semantics and translate that into a form which consumers will find desirable. This translation presents a potential gap in understanding between the supply and demand sides of the marketplace. This gap between designer and user can be closed through objective methods to understand and quantify aesthetic preferences because the designer would have concrete directions to use as a foundation for development of the product form. Additionally, the quantification of aesthetic preference could be used by the designer as evidence to support certain product forms when engineering and manufacturing decisions are made that might adversely affect the aesthetics of the product form. This paper demonstrates how the qualitative attribute, form, cannot only be represented quantitatively, but also how customer preferences can be estimated as utility functions over the aesthetic space, so that new higher utility product forms can be proposed and explored. To do so, the form is summarized with underlying latent form characteristics, and these underlying characteristics are specified to be attributes in a utility function. Consumer surveys, created using design of experiments, are then used to capture an individual’s preference for the indicated attributes and thus the form. Once preference is summarized in the utility function, the utility function can be used as the basis for form generation and modification or design verification.","author":[{"dropping-particle":"","family":"Orsborn","given":"Seth","non-dropping-particle":"","parse-names":false,"suffix":""},{"dropping-particle":"","family":"Cagan","given":"Jonathan","non-dropping-particle":"","parse-names":false,"suffix":""},{"dropping-particle":"","family":"Boatwright","given":"Peter","non-dropping-particle":"","parse-names":false,"suffix":""}],"container-title":"Journal of Mechanical Design, Transactions of the ASME","id":"ITEM-1","issue":"6","issued":{"date-parts":[["2009","6","1"]]},"page":"0610011-06100110","publisher":"American Society of Mechanical Engineers Digital Collection","title":"Quantifying Aesthetic Form Preference in a Utility Function","type":"article-journal","volume":"131"},"uris":["http://www.mendeley.com/documents/?uuid=597e4325-807e-4e2d-9ecb-ca158396e4ee"]},{"id":"ITEM-2","itemData":{"DOI":"10.1016/j.jcps.2010.06.015","ISSN":"10577408","abstract":"Although the aesthetic properties of a product have often been linked to consumers' emotional responses, theory and empirical evidence are yet to fully explain how and why aesthetic properties of a product evoke an emotional response. Drawing on an eclectic literature, we propose hypotheses connecting aesthetic principles with the subconscious cognitive appraisals associated with emotions. Specifically, we empirically test the relationships between the aesthetic principle of harmony and cognitive appraisals (attentional activity and pleasantness), while exploring the moderating role of typicality. Our results suggest that harmony and typicality interact to affect appraisals of pleasantness and attentional activity. Specifically, consumers tend to prefer designs that balance the levels of attentional resources needed and pleasantness in visually evaluating the design. This work advances the growing literature in product design and aesthetics by providing an understanding of the mechanisms through which aesthetic principles might prompt emotional responses in consumers. © 2010.","author":[{"dropping-particle":"","family":"Kumar","given":"Minu","non-dropping-particle":"","parse-names":false,"suffix":""},{"dropping-particle":"","family":"Garg","given":"N.","non-dropping-particle":"","parse-names":false,"suffix":""}],"container-title":"Journal of Consumer Psychology","id":"ITEM-2","issue":"4","issued":{"date-parts":[["2010","10"]]},"page":"485-494","title":"Aesthetic principles and cognitive emotion appraisals: How much of the beauty lies in the eye of the beholder?","type":"article-journal","volume":"20"},"uris":["http://www.mendeley.com/documents/?uuid=ee635cc5-7f39-3bcf-a741-7e96ad40e316"]},{"id":"ITEM-3","itemData":{"ISBN":"17402808","PMID":"43825713","abstract":"The purpose of this study is to investigate how socialisation agents -- parents, peers and TV -- influence American teens' athletic shoes purchasing and how any influence differs according to teens' demographic characteristics. Participants were 558 teens in a Southeastern state in the USA. Overall, peers exert the greatest influence. Using multiple regression analyses, the results suggested that socialisation agents' influence differed according to teens' demographic characteristics. Family and consumer educators should consider the findings of this study as a guide to give better education to teens as consumers. ABSTRACT FROM AUTHOR","author":[{"dropping-particle":"","family":"Taeho","given":"Yoh","non-dropping-particle":"","parse-names":false,"suffix":""}],"container-title":"International Journal of Sport Management &amp; Marketing","id":"ITEM-3","issue":"1/2","issued":{"date-parts":[["2005"]]},"note":"Author: Taeho Yoh: 1 ; Author Affiliation: 1 Department of Physical Education, Southern Illinois University, Carbondale, IL 62901, USA; No. of Pages: 1; Language: English; Publication Type: Article; Update Code: 20090823","page":"2","title":"Parent, peer and TV influences on American teens' athletic shoes purchasing","type":"article-journal","volume":"1"},"uris":["http://www.mendeley.com/documents/?uuid=c6b64d60-eddf-4a82-8b41-d5e968a9c92b"]},{"id":"ITEM-4","itemData":{"DOI":"10.1177/1359105312463585","ISBN":"1359-1053","PMID":"23188920","abstract":"Modern footwear has been associated with the development of foot pain and pathology in the ageing adult. Yet this foot health issue does not seem to alter the footwear purchases made by younger women. In total, 162 teenage girls were questioned regarding shoes purchased over a 6-month period. The results indicated that footwear choices are activity specific and participants chose the style and design of shoes related to the image they wanted to portray. Association of footwear choice to foot function and health was not found to influence choice of footwear.","author":[{"dropping-particle":"","family":"Branthwaite","given":"Helen","non-dropping-particle":"","parse-names":false,"suffix":""},{"dropping-particle":"","family":"Chockalingam","given":"Nachiappan","non-dropping-particle":"","parse-names":false,"suffix":""},{"dropping-particle":"","family":"Grogan","given":"Sarah","non-dropping-particle":"","parse-names":false,"suffix":""},{"dropping-particle":"","family":"Jones","given":"Marc","non-dropping-particle":"","parse-names":false,"suffix":""}],"container-title":"J Health Psychol","edition":"2012/11/29","id":"ITEM-4","issue":"11","issued":{"date-parts":[["2013"]]},"language":"eng","note":"From Duplicate 1 (Footwear choices made by young women and their potential impact on foot health - Branthwaite, Helen; Chockalingam, Nachiappan; Grogan, Sarah; Jones, Marc)\n\npictorial; research; tables/charts. Journal Subset: Biomedical; Blind Peer Reviewed; Europe; Peer Reviewed; UK &amp;amp; Ireland. Special Interest: Psychiatry/Psychology. NLM UID: 9703616.\nPMID: 23188920.\n\nFrom Duplicate 2 (Footwear choices made by young women and their potential impact on foot health - Branthwaite, Helen; Chockalingam, Nachiappan; Grogan, Sarah; Jones, Marc)\n\nFrom Duplicate 1 (Footwear choices made by young women and their potential impact on foot health - Branthwaite, H; Chockalingam, N; Grogan, S; Jones, M)\n\nCited By :5\nExport Date: 29 January 2018\nCODEN: JHPSF\nCorrespondence Address: Branthwaite, H.; Staffordshire University, Leek Road, Stoke on Trent, Staffordshire ST4 2DF, United Kingdom; email: h.r.branthwaite@staffs.ac.uk\nReferences: Al-Abdulwahab, S., Reffa, D., Al-Dosry, Hallux valgus and preferred shoe types among young healthy Saudi Arabian females (2000) Annals of Saudi Medicine, 20, pp. 319-321; Au, Y.L., Goonetilleke, R.S., A qualitative study on the comfort and fit of ladies' dress shoes (2007) Applied Ergonomics, 38 (6), pp. 687-696; Branthwaite, H.R., Chockalingam, N., What influences someone when purchasing new trainers? (2009) Footwear Science, 1, pp. 71-72; Burns, S.L., Leese, G.P., McMurdo, M.E., Older people and ill fitting shoes (2002) Journal of Postgraduate Medicine, 78, pp. 344-346; Cernekova, M., Hlavacek, P., The influence of heel height on plantar pressure (2008) Clinical Biomechanics, 23, pp. 667-668; Chantelau, E., Gede, A., Foot dimensions of elderly people with and without diabetes mellitus - A data basis for shoe design (2002) Gerontology, 48, pp. 241-244; Cowley, E.E., Chevalier, T.L., Chockalingam, N., The effect of heel height on gait and posture: A review of the literature (2009) Journal of the American Podiatric Medical Association, 99, pp. 512-518; Csapo, R., Maganaris, C.N., Seynnes, O.R., On muscle, tendon and high heels (2010) Journal of Experimental Biology, 213, pp. 2582-2588; Dufour, A.B., Broe, K.E., Udt, N., Foot pain: Is current or past shoewear a factor? (2009) Arthritis &amp;amp; Rheumatism (Arthritis Care &amp;amp; Research), 61, pp. 1352-1358; Firth, J., Nelson, E., Briggs, M., A qualitative study to explore the impact of foot ulceration on health-related quality of life in patients with rheumatoid arthritis (2011) International Journal of Nursing Studies, 48, pp. 1401-1408; Goodacre, L.J., Candy, F.J., 'If i didn't have RA i wouldn't give them house room': The relationship between RA, footwear and clothing choices (2011) Rheumatology, 50, pp. 513-517; Hill, C., Gill, T., Menz, H., Prevalence and correlates of foot pain in a population-based study: The North West Adelaide health study (2008) Journal of Foot and Ankle Research, 1, p. 2; Jones, M.V., Lane, A.M., Bray, S., Development and validation of the Sport Emotion Questionnaire (SEQ) (2005) Journal of Sport &amp;amp; Exercise Psychology, 27, pp. 407-431; Kuksov, D., Wang, K., (2011) A Model of the 'It' Products in Fashion, , http://groups.haas.berkeley.edu/marketing/sics/pdf_2012/paper_kuksov.pdf; Lee, C.M., Jeong, E.H., Freivalds, A., Biomechanical effects of wearing high-heeled shoes (2001) International Journal of Industrial Ergonomics, 28, pp. 321-326; Linder, M., Saltzman, C.L., A history of medical scientists on high heels (1998) International Journal of Health Services, 28, pp. 201-225; Mandato, M.G., Nester, E., The effects of increasing heel height on forefoot peak pressure (1999) Journal of the American Podiatric Medical Association, 89, pp. 75-80; Marfat, B., Hallux valgus in a historical French population: Paleopathological study of 605 first metatarsal bones (2007) Joint, Bone, Spine, 74, pp. 166-170; Menz, H.B., Morris, M.E., Footwear characteristics and foot problems in older people (2005) Gerontology, 51, pp. 346-351; Mickle, K.J., Munro, B., Steele, J., Is foot pain influenced by shoe wearing habits in older people? (2011) Footwear Science, 3, pp. 106-S108; Paiva De Castro, A., Rebelatto, J.R., Aurichio, T.R., The relationship between foot pain, anthropometric variables and footwear among older people (2010) Applied Ergonomics, 41, pp. 93-97; Silvester, R.N., Williams, A.E., Dalbeth, N., Choosing shoes: A preliminary study into the challenges facing clinicians in assessing footwear for rheumatoid arthritis patients (2011) Journal of Foot and Ankle Research, 4, p. 43; Stahl, S., (2011) Comfy Shoes Could Cause Major Health Problems, , http://philadelphia.cbslocal.com/2011/02/07/comfy-shoes-prove-dangerous- to-health/; Temperley, J., Tangen, D., The Pinocchio factor in consumer attitudes towards celebrity endorsement: Celebrity endorsement, the Reebok brand, an examination of a recent campaign (2006) Innovative Marketing, 2 (3), pp. 97-111; Witana, C.P., Goonetilleke, R.S., Eyl, A., Footbed shapes for enhanced footwear comfort (2009) Ergonomics, 52 (5), pp. 617-628; Yoh, T., Parent, Peer and TV influences on American teens'athletic shoes purchasing (2005) International Journal Sport Management and Marketing, 1, pp. 180-189; Yorkston, E.S., Nunes, J.C., Matta, S., The malleable brand: The role of implicit theories in evaluating brand extensions (2010) Journal of Marketing, 74, pp. 80-93; Yorkston, E.S., Nunes, J.C., Matta, S., The Malleable Brand: The Role of Implicit Theories in Evaluating Brand Extensions (2010) Journal of Marketing, 74 (1), pp. 80-93\n\nFrom Duplicate 2 (Footwear choices made by young women and their potential impact on foot health - Branthwaite, Helen; Chockalingam, Nachiappan; Grogan, Sarah; Jones, Marc)\n\npictorial; research; tables/charts. Journal Subset: Biomedical; Blind Peer Reviewed; Europe; Peer Reviewed; UK &amp;amp; Ireland. Special Interest: Psychiatry/Psychology. NLM UID: 9703616.\nPMID: 23188920.\n\nFrom Duplicate 3 (Footwear choices made by young women and their potential impact on foot health - Branthwaite, H; Chockalingam, N; Grogan, S; Jones, M)\n\n1461-7277\nBranthwaite, Helen\nChockalingam, Nachiappan\nGrogan, Sarah\nJones, Marc\nJournal Article\nEngland\nJ Health Psychol. 2013 Nov;18(11):1422-31. doi: 10.1177/1359105312463585. Epub 2012 Nov 27.\n\nFrom Duplicate 4 (Footwear choices made by young women and their potential impact on foot health - Branthwaite, Helen; Chockalingam, Nachiappan; Grogan, Sarah; Jones, Marc)\n\nDate of Electronic Publication: 2012 Nov 27. ; Original Imprints: Publication: London ; Thousand Oaks, CA : Sage Publications, 1996-","page":"1422-1431","publisher":"Sage Publications, Ltd.","publisher-place":"England","title":"Footwear choices made by young women and their potential impact on foot health","type":"article-journal","volume":"18"},"uris":["http://www.mendeley.com/documents/?uuid=7723d4bf-f771-4cb4-852f-948b2a0344f0"]},{"id":"ITEM-5","itemData":{"DOI":"10.1186/s13047-021-00487-3","ISSN":"17571146","PMID":"34271970","abstract":"Background: Footwear has an essential role including protection of the feet, overall performance, foot health and potentially, supporting normal development of the foot. In addition to these physical aspects which may influence choice of footwear design, there are psychological influences on what a person chooses to wear. The concept of footwear ‘comfort’ spans physical and psychological perceptions of comfort in adults. However, there is little understanding of what influences children’s footwear choices, how children perceive footwear comfort, or the language used to describe footwear experiences. Therefore, this study aimed to explore these three parameters as the first step to informing the development of a scale to measure footwear comfort in children. Methods: A pragmatic qualitative design with thematic analysis as an analytical approach was implemented. Passive observation and short interviews were carried out with 23 children (aged 1–12 years) at a footwear manufactures headquarters and store. Prompts included shoes being tried on and field-notes were taken relating to verbal and non-verbal communication. Field notes were coded then themes were identified, reviewed and named. Results: Overall, the children equated comfort to softness. However, influences on footwear choice were multidimensional including aesthetics, psychosocial influences, identified ‘comfort’ and ‘discomfort’ areas, practical issues and predictive concerns; all interacting with the age of the child. Conclusions: For children, footwear comfort is a complex phenomenon having physical, cognitive, social and emotional developmental components. This can be seen in how the children perceive the ‘feel’ of the shoe and how the shoe is assessed in the context of how the shoe meets the child’s physical and psychosocial developmental needs. In younger children footwear preference is related to idiosyncratic tastes in aesthetics, physical ability and comfort. As children age, societal influences begin to expand the social function of footwear denoting group membership, to include themes that transcend the functional and social function of footwear. The knowledge from this study can inform the development of age group specific tools to evaluate comfort.","author":[{"dropping-particle":"","family":"Price","given":"Carina","non-dropping-particle":"","parse-names":false,"suffix":""},{"dropping-particle":"","family":"Skidmore","given":"Sue","non-dropping-particle":"","parse-names":false,"suffix":""},{"dropping-particle":"","family":"Ratcliffe","given":"Jane","non-dropping-particle":"","parse-names":false,"suffix":""},{"dropping-particle":"","family":"Williams","given":"Anita","non-dropping-particle":"","parse-names":false,"suffix":""}],"container-title":"Journal of Foot and Ankle Research","id":"ITEM-5","issue":"1","issued":{"date-parts":[["2021","12","1"]]},"page":"1-10","publisher":"BioMed Central Ltd","title":"Children should be seen and also heard: an explorative qualitative study into the influences on children’s choice of footwear, their perception of comfort and the language they use to describe footwear experiences","type":"article-journal","volume":"14"},"uris":["http://www.mendeley.com/documents/?uuid=393c21a7-9ed0-3f87-bd7b-bc3f8a9561c0"]},{"id":"ITEM-6","itemData":{"DOI":"10.1177/0309364620952906","ISSN":"17461553","PMID":"32921264","abstract":"Background:The evaluation of ankle-foot orthoses is primarily focused on biomechanical performance, with comparatively less studies pertaining to users' quality of life and experiential factors.Objectives:To investigate how child users regard acquisition and use of ankle-foot orthoses through the perspectives of child users, parents/carers and practitioners.Study design:Inductive content analysis of secondary data.Methods:Child user and parent/carer perspectives, as communicated by them and by practitioners, were collected from online platforms and formal publications. Data and themes were analysed through an inductive approach. Investigator triangulation was used to increase trustworthiness and reduce bias.Results:We found and analysed 223 data points from 30 informal online platforms and 15 formal publications. These data clustered into five key themes relating to user experience with ankle-foot orthoses, including materials, structure, aesthetics, service and impact. Child users had mixed opinions about ankle-foot orthoses, reporting satisfaction with the functional improvements resulting from ankle-foot orthosis wear, while noting negative feelings from the experience of acquiring and using the device.Conclusion:This research suggests that considering the five themes in ankle-foot orthosis provision could improve the child user experience, inform future ankle-foot orthosis design, and improve clinical outcomes.","author":[{"dropping-particle":"","family":"Lahoud","given":"David","non-dropping-particle":"","parse-names":false,"suffix":""},{"dropping-particle":"","family":"Teng","given":"Christine H.E.","non-dropping-particle":"","parse-names":false,"suffix":""},{"dropping-particle":"","family":"Nusem","given":"Erez","non-dropping-particle":"","parse-names":false,"suffix":""},{"dropping-particle":"","family":"Burns","given":"Joshua","non-dropping-particle":"","parse-names":false,"suffix":""},{"dropping-particle":"","family":"Wrigley","given":"Cara","non-dropping-particle":"","parse-names":false,"suffix":""},{"dropping-particle":"","family":"Cheng","given":"Tegan L.","non-dropping-particle":"","parse-names":false,"suffix":""}],"container-title":"Prosthetics and Orthotics International","id":"ITEM-6","issue":"1","issued":{"date-parts":[["2021","2","1"]]},"page":"12-19","publisher":"Wolters Kluwer Health","title":"Content analysis of child user and carer perspectives of ankle-foot orthoses","type":"article-journal","volume":"45"},"uris":["http://www.mendeley.com/documents/?uuid=f9249639-7c74-352e-a919-c38879a5cfd9"]}],"mendeley":{"formattedCitation":"(Branthwaite et al., 2013; Kumar &amp; Garg, 2010; Lahoud et al., 2021; Orsborn et al., 2009; Price et al., 2021b; Taeho, 2005)","plainTextFormattedCitation":"(Branthwaite et al., 2013; Kumar &amp; Garg, 2010; Lahoud et al., 2021; Orsborn et al., 2009; Price et al., 2021b; Taeho, 2005)","previouslyFormattedCitation":"(Branthwaite et al., 2013; Kumar &amp; Garg, 2010; Lahoud et al., 2021; Orsborn et al., 2009; Price et al., 2021b; Taeho, 2005)"},"properties":{"noteIndex":0},"schema":"https://github.com/citation-style-language/schema/raw/master/csl-citation.json"}</w:instrText>
      </w:r>
      <w:r>
        <w:fldChar w:fldCharType="separate"/>
      </w:r>
      <w:r w:rsidR="009B5F0F" w:rsidRPr="009B5F0F">
        <w:rPr>
          <w:noProof/>
        </w:rPr>
        <w:t>(Branthwaite et al., 2013; Kumar &amp; Garg, 2010; Lahoud et al., 2021; Orsborn et al., 2009; Price et al., 2021b; Taeho, 2005)</w:t>
      </w:r>
      <w:r>
        <w:fldChar w:fldCharType="end"/>
      </w:r>
      <w:r>
        <w:t xml:space="preserve">. Additionally, the recommendations from the experts </w:t>
      </w:r>
      <w:r w:rsidR="00025FDC">
        <w:t>for aesthetics of OSSTF requested that there is</w:t>
      </w:r>
      <w:r>
        <w:t xml:space="preserve"> </w:t>
      </w:r>
      <w:r w:rsidR="00025FDC">
        <w:t xml:space="preserve">an available </w:t>
      </w:r>
      <w:r>
        <w:t>catalogue range of design offers (colour, material)</w:t>
      </w:r>
      <w:r w:rsidR="007223BF">
        <w:t>.</w:t>
      </w:r>
      <w:r>
        <w:t xml:space="preserve"> </w:t>
      </w:r>
      <w:r w:rsidR="007223BF">
        <w:t xml:space="preserve">The </w:t>
      </w:r>
      <w:r w:rsidR="00D06C39">
        <w:t>tools’</w:t>
      </w:r>
      <w:r w:rsidR="007223BF">
        <w:t xml:space="preserve"> </w:t>
      </w:r>
      <w:r w:rsidR="001A02C8">
        <w:t xml:space="preserve">purpose </w:t>
      </w:r>
      <w:r w:rsidR="00796442">
        <w:t xml:space="preserve">is </w:t>
      </w:r>
      <w:r w:rsidR="007223BF">
        <w:t xml:space="preserve">to </w:t>
      </w:r>
      <w:r w:rsidR="006D68F7">
        <w:t xml:space="preserve">allow a clinician to </w:t>
      </w:r>
      <w:r w:rsidR="007223BF">
        <w:t xml:space="preserve">assess an individual shoe </w:t>
      </w:r>
      <w:r w:rsidR="005D4FF2">
        <w:t xml:space="preserve">at hand </w:t>
      </w:r>
      <w:r w:rsidR="007223BF">
        <w:t xml:space="preserve">and not </w:t>
      </w:r>
      <w:r w:rsidR="006D68F7">
        <w:t>the catalogue range</w:t>
      </w:r>
      <w:r>
        <w:t xml:space="preserve">. The tool, therefore, limited its focus to the ergonomics and stability </w:t>
      </w:r>
      <w:r w:rsidR="00263F2D">
        <w:t xml:space="preserve">themes </w:t>
      </w:r>
      <w:r>
        <w:t>recommended by the experts.</w:t>
      </w:r>
    </w:p>
    <w:p w14:paraId="78D26956" w14:textId="77777777" w:rsidR="00263F2D" w:rsidRDefault="00263F2D" w:rsidP="00601107">
      <w:pPr>
        <w:spacing w:line="360" w:lineRule="auto"/>
        <w:jc w:val="both"/>
      </w:pPr>
    </w:p>
    <w:p w14:paraId="40BD9A46" w14:textId="2D13C1A7" w:rsidR="008C2D51" w:rsidRDefault="008C2D51" w:rsidP="00601107">
      <w:pPr>
        <w:spacing w:line="360" w:lineRule="auto"/>
        <w:jc w:val="both"/>
        <w:rPr>
          <w:rFonts w:cstheme="minorHAnsi"/>
        </w:rPr>
      </w:pPr>
      <w:r w:rsidRPr="00FB787D">
        <w:t xml:space="preserve">The tool </w:t>
      </w:r>
      <w:r>
        <w:t>consist</w:t>
      </w:r>
      <w:r w:rsidR="00263F2D">
        <w:t>s</w:t>
      </w:r>
      <w:r>
        <w:t xml:space="preserve"> of a </w:t>
      </w:r>
      <w:r w:rsidRPr="00FB787D">
        <w:t>qualitative assessment</w:t>
      </w:r>
      <w:r>
        <w:t xml:space="preserve"> of the footwear via identifying the component or design feature of the OSSTF and, where appropriate, a description of its dimension with respect to the footwear or the foot and ankle anatomy.</w:t>
      </w:r>
      <w:r w:rsidRPr="00FB787D">
        <w:rPr>
          <w:rFonts w:cstheme="minorHAnsi"/>
        </w:rPr>
        <w:t xml:space="preserve"> </w:t>
      </w:r>
      <w:r>
        <w:rPr>
          <w:rFonts w:cstheme="minorHAnsi"/>
        </w:rPr>
        <w:t>A previously validated qualitative method to assess the stiffness of children's footwear</w:t>
      </w:r>
      <w:r w:rsidR="00263F2D">
        <w:rPr>
          <w:rFonts w:cstheme="minorHAnsi"/>
        </w:rPr>
        <w:t>,</w:t>
      </w:r>
      <w:r>
        <w:rPr>
          <w:rFonts w:cstheme="minorHAnsi"/>
        </w:rPr>
        <w:t xml:space="preserve"> which the thesis author had contributed to, was also used </w:t>
      </w:r>
      <w:r>
        <w:rPr>
          <w:rFonts w:cstheme="minorHAnsi"/>
        </w:rPr>
        <w:fldChar w:fldCharType="begin" w:fldLock="1"/>
      </w:r>
      <w:r w:rsidR="00D471C6">
        <w:rPr>
          <w:rFonts w:cstheme="minorHAnsi"/>
        </w:rPr>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rPr>
          <w:rFonts w:cstheme="minorHAnsi"/>
        </w:rPr>
        <w:fldChar w:fldCharType="separate"/>
      </w:r>
      <w:r w:rsidR="009A28E3" w:rsidRPr="009A28E3">
        <w:rPr>
          <w:rFonts w:cstheme="minorHAnsi"/>
          <w:noProof/>
        </w:rPr>
        <w:t>(C. M. Williams, Morrison, et al., 2022)</w:t>
      </w:r>
      <w:r>
        <w:rPr>
          <w:rFonts w:cstheme="minorHAnsi"/>
        </w:rPr>
        <w:fldChar w:fldCharType="end"/>
      </w:r>
      <w:r>
        <w:rPr>
          <w:rFonts w:cstheme="minorHAnsi"/>
        </w:rPr>
        <w:t xml:space="preserve">. A summation of the assessment method used in the tool is presented in </w:t>
      </w:r>
      <w:r>
        <w:rPr>
          <w:rFonts w:cstheme="minorHAnsi"/>
        </w:rPr>
        <w:fldChar w:fldCharType="begin"/>
      </w:r>
      <w:r>
        <w:rPr>
          <w:rFonts w:cstheme="minorHAnsi"/>
        </w:rPr>
        <w:instrText xml:space="preserve"> REF _Ref138169961 \h </w:instrText>
      </w:r>
      <w:r w:rsidR="00601107">
        <w:rPr>
          <w:rFonts w:cstheme="minorHAnsi"/>
        </w:rPr>
        <w:instrText xml:space="preserve"> \* MERGEFORMAT </w:instrText>
      </w:r>
      <w:r>
        <w:rPr>
          <w:rFonts w:cstheme="minorHAnsi"/>
        </w:rPr>
      </w:r>
      <w:r>
        <w:rPr>
          <w:rFonts w:cstheme="minorHAnsi"/>
        </w:rPr>
        <w:fldChar w:fldCharType="separate"/>
      </w:r>
      <w:r w:rsidR="001B460C">
        <w:t xml:space="preserve">Table </w:t>
      </w:r>
      <w:r w:rsidR="001B460C">
        <w:rPr>
          <w:noProof/>
        </w:rPr>
        <w:t>8</w:t>
      </w:r>
      <w:r w:rsidR="001B460C">
        <w:noBreakHyphen/>
      </w:r>
      <w:r w:rsidR="001B460C">
        <w:rPr>
          <w:noProof/>
        </w:rPr>
        <w:t>1</w:t>
      </w:r>
      <w:r>
        <w:rPr>
          <w:rFonts w:cstheme="minorHAnsi"/>
        </w:rPr>
        <w:fldChar w:fldCharType="end"/>
      </w:r>
      <w:r>
        <w:rPr>
          <w:rFonts w:cstheme="minorHAnsi"/>
        </w:rPr>
        <w:t>.</w:t>
      </w:r>
    </w:p>
    <w:p w14:paraId="44D4522F" w14:textId="77777777" w:rsidR="008C2D51" w:rsidRDefault="008C2D51" w:rsidP="008C2D51">
      <w:pPr>
        <w:jc w:val="both"/>
        <w:rPr>
          <w:rFonts w:cstheme="minorHAnsi"/>
        </w:rPr>
      </w:pPr>
    </w:p>
    <w:p w14:paraId="43571766" w14:textId="77777777" w:rsidR="00B86ED8" w:rsidRDefault="00B86ED8" w:rsidP="008C2D51">
      <w:pPr>
        <w:jc w:val="both"/>
        <w:rPr>
          <w:rFonts w:cstheme="minorHAnsi"/>
        </w:rPr>
      </w:pPr>
    </w:p>
    <w:p w14:paraId="757C2F9C" w14:textId="77777777" w:rsidR="00B86ED8" w:rsidRDefault="00B86ED8" w:rsidP="008C2D51">
      <w:pPr>
        <w:jc w:val="both"/>
        <w:rPr>
          <w:rFonts w:cstheme="minorHAnsi"/>
        </w:rPr>
      </w:pPr>
    </w:p>
    <w:p w14:paraId="1762C724" w14:textId="77777777" w:rsidR="009873AD" w:rsidRDefault="009873AD" w:rsidP="008C2D51">
      <w:pPr>
        <w:pStyle w:val="Caption"/>
        <w:keepNext/>
      </w:pPr>
      <w:bookmarkStart w:id="342" w:name="_Ref138169961"/>
    </w:p>
    <w:p w14:paraId="6589D00E" w14:textId="77777777" w:rsidR="009873AD" w:rsidRDefault="009873AD" w:rsidP="008C2D51">
      <w:pPr>
        <w:pStyle w:val="Caption"/>
        <w:keepNext/>
      </w:pPr>
    </w:p>
    <w:p w14:paraId="2061BE5A" w14:textId="437E7636" w:rsidR="008C2D51" w:rsidRDefault="008C2D51" w:rsidP="008C2D51">
      <w:pPr>
        <w:pStyle w:val="Caption"/>
        <w:keepNext/>
      </w:pPr>
      <w:bookmarkStart w:id="343" w:name="_Toc156393267"/>
      <w:r>
        <w:t xml:space="preserve">Table </w:t>
      </w:r>
      <w:fldSimple w:instr=" STYLEREF 1 \s ">
        <w:r w:rsidR="003F38BD">
          <w:rPr>
            <w:noProof/>
          </w:rPr>
          <w:t>8</w:t>
        </w:r>
      </w:fldSimple>
      <w:r w:rsidR="003F38BD">
        <w:noBreakHyphen/>
      </w:r>
      <w:fldSimple w:instr=" SEQ Table \* ARABIC \s 1 ">
        <w:r w:rsidR="003F38BD">
          <w:rPr>
            <w:noProof/>
          </w:rPr>
          <w:t>1</w:t>
        </w:r>
      </w:fldSimple>
      <w:bookmarkEnd w:id="342"/>
      <w:r>
        <w:t xml:space="preserve"> </w:t>
      </w:r>
      <w:r w:rsidRPr="00AE5323">
        <w:t>Design characteristic themes and proposed methods to assess</w:t>
      </w:r>
      <w:bookmarkEnd w:id="343"/>
    </w:p>
    <w:tbl>
      <w:tblPr>
        <w:tblStyle w:val="TableGrid"/>
        <w:tblW w:w="9067" w:type="dxa"/>
        <w:tblLook w:val="04A0" w:firstRow="1" w:lastRow="0" w:firstColumn="1" w:lastColumn="0" w:noHBand="0" w:noVBand="1"/>
      </w:tblPr>
      <w:tblGrid>
        <w:gridCol w:w="1838"/>
        <w:gridCol w:w="7229"/>
      </w:tblGrid>
      <w:tr w:rsidR="008C2D51" w:rsidRPr="00852357" w14:paraId="75218FBF" w14:textId="77777777" w:rsidTr="009B3ED5">
        <w:trPr>
          <w:trHeight w:val="228"/>
        </w:trPr>
        <w:tc>
          <w:tcPr>
            <w:tcW w:w="1838" w:type="dxa"/>
            <w:vMerge w:val="restart"/>
            <w:shd w:val="clear" w:color="auto" w:fill="AEAAAA" w:themeFill="background2" w:themeFillShade="BF"/>
          </w:tcPr>
          <w:p w14:paraId="60D03E09" w14:textId="77777777" w:rsidR="008C2D51" w:rsidRPr="009344E2" w:rsidRDefault="008C2D51" w:rsidP="009B3ED5">
            <w:pPr>
              <w:rPr>
                <w:rFonts w:cstheme="minorHAnsi"/>
              </w:rPr>
            </w:pPr>
            <w:r w:rsidRPr="009344E2">
              <w:rPr>
                <w:rFonts w:cstheme="minorHAnsi"/>
              </w:rPr>
              <w:t>Themes</w:t>
            </w:r>
          </w:p>
          <w:p w14:paraId="2FE8DA14" w14:textId="77777777" w:rsidR="008C2D51" w:rsidRPr="009344E2" w:rsidRDefault="008C2D51" w:rsidP="009B3ED5">
            <w:pPr>
              <w:rPr>
                <w:rFonts w:cstheme="minorHAnsi"/>
              </w:rPr>
            </w:pPr>
            <w:r w:rsidRPr="009344E2">
              <w:rPr>
                <w:rFonts w:cstheme="minorHAnsi"/>
              </w:rPr>
              <w:t>OSCSTF design characteristics</w:t>
            </w:r>
          </w:p>
        </w:tc>
        <w:tc>
          <w:tcPr>
            <w:tcW w:w="7229" w:type="dxa"/>
            <w:shd w:val="clear" w:color="auto" w:fill="AEAAAA" w:themeFill="background2" w:themeFillShade="BF"/>
          </w:tcPr>
          <w:p w14:paraId="1302FFF2" w14:textId="77777777" w:rsidR="008C2D51" w:rsidRPr="009344E2" w:rsidRDefault="008C2D51" w:rsidP="009B3ED5">
            <w:pPr>
              <w:spacing w:line="480" w:lineRule="auto"/>
              <w:rPr>
                <w:rFonts w:cstheme="minorHAnsi"/>
              </w:rPr>
            </w:pPr>
            <w:r w:rsidRPr="009344E2">
              <w:rPr>
                <w:rFonts w:cstheme="minorHAnsi"/>
              </w:rPr>
              <w:t>Method to assess</w:t>
            </w:r>
          </w:p>
        </w:tc>
      </w:tr>
      <w:tr w:rsidR="008C2D51" w:rsidRPr="00852357" w14:paraId="7C8AE2C2" w14:textId="77777777" w:rsidTr="009B3ED5">
        <w:trPr>
          <w:trHeight w:val="228"/>
        </w:trPr>
        <w:tc>
          <w:tcPr>
            <w:tcW w:w="1838" w:type="dxa"/>
            <w:vMerge/>
            <w:shd w:val="clear" w:color="auto" w:fill="AEAAAA" w:themeFill="background2" w:themeFillShade="BF"/>
          </w:tcPr>
          <w:p w14:paraId="2394925E" w14:textId="77777777" w:rsidR="008C2D51" w:rsidRPr="009344E2" w:rsidRDefault="008C2D51" w:rsidP="009B3ED5">
            <w:pPr>
              <w:rPr>
                <w:rFonts w:cstheme="minorHAnsi"/>
              </w:rPr>
            </w:pPr>
          </w:p>
        </w:tc>
        <w:tc>
          <w:tcPr>
            <w:tcW w:w="7229" w:type="dxa"/>
            <w:shd w:val="clear" w:color="auto" w:fill="AEAAAA" w:themeFill="background2" w:themeFillShade="BF"/>
          </w:tcPr>
          <w:p w14:paraId="15BFDCEB" w14:textId="77777777" w:rsidR="008C2D51" w:rsidRPr="009344E2" w:rsidRDefault="008C2D51" w:rsidP="009B3ED5">
            <w:pPr>
              <w:spacing w:line="480" w:lineRule="auto"/>
              <w:rPr>
                <w:rFonts w:cstheme="minorHAnsi"/>
              </w:rPr>
            </w:pPr>
            <w:r w:rsidRPr="009344E2">
              <w:rPr>
                <w:rFonts w:cstheme="minorHAnsi"/>
              </w:rPr>
              <w:t>Qualitative</w:t>
            </w:r>
          </w:p>
        </w:tc>
      </w:tr>
      <w:tr w:rsidR="008C2D51" w:rsidRPr="00852357" w14:paraId="2940801E" w14:textId="77777777" w:rsidTr="009B3ED5">
        <w:tc>
          <w:tcPr>
            <w:tcW w:w="1838" w:type="dxa"/>
            <w:shd w:val="clear" w:color="auto" w:fill="D0CECE" w:themeFill="background2" w:themeFillShade="E6"/>
          </w:tcPr>
          <w:p w14:paraId="772A1FF0" w14:textId="77777777" w:rsidR="008C2D51" w:rsidRPr="009344E2" w:rsidRDefault="008C2D51" w:rsidP="009B3ED5">
            <w:pPr>
              <w:rPr>
                <w:rFonts w:cstheme="minorHAnsi"/>
              </w:rPr>
            </w:pPr>
            <w:r w:rsidRPr="009344E2">
              <w:rPr>
                <w:rFonts w:cstheme="minorHAnsi"/>
              </w:rPr>
              <w:t>Ergonomic</w:t>
            </w:r>
          </w:p>
        </w:tc>
        <w:tc>
          <w:tcPr>
            <w:tcW w:w="7229" w:type="dxa"/>
          </w:tcPr>
          <w:p w14:paraId="261836F2" w14:textId="77777777" w:rsidR="008C2D51" w:rsidRPr="009344E2" w:rsidRDefault="008C2D51">
            <w:pPr>
              <w:pStyle w:val="ListParagraph"/>
              <w:numPr>
                <w:ilvl w:val="0"/>
                <w:numId w:val="26"/>
              </w:numPr>
              <w:spacing w:line="276" w:lineRule="auto"/>
              <w:rPr>
                <w:rFonts w:cstheme="minorHAnsi"/>
              </w:rPr>
            </w:pPr>
            <w:r w:rsidRPr="009344E2">
              <w:rPr>
                <w:rFonts w:cstheme="minorHAnsi"/>
              </w:rPr>
              <w:t>Identify the presence or availability of ergonomic component</w:t>
            </w:r>
          </w:p>
          <w:p w14:paraId="0A00A607" w14:textId="77777777" w:rsidR="008C2D51" w:rsidRPr="009344E2" w:rsidRDefault="008C2D51">
            <w:pPr>
              <w:pStyle w:val="ListParagraph"/>
              <w:numPr>
                <w:ilvl w:val="0"/>
                <w:numId w:val="26"/>
              </w:numPr>
              <w:spacing w:line="276" w:lineRule="auto"/>
              <w:rPr>
                <w:rFonts w:cstheme="minorHAnsi"/>
              </w:rPr>
            </w:pPr>
            <w:r w:rsidRPr="009344E2">
              <w:rPr>
                <w:rFonts w:cstheme="minorHAnsi"/>
              </w:rPr>
              <w:t>Description of dimensions of a component with respect to the shoe or foot and ankle anatomy</w:t>
            </w:r>
          </w:p>
          <w:p w14:paraId="55EE124A" w14:textId="77777777" w:rsidR="008C2D51" w:rsidRPr="009344E2" w:rsidRDefault="008C2D51">
            <w:pPr>
              <w:pStyle w:val="ListParagraph"/>
              <w:numPr>
                <w:ilvl w:val="0"/>
                <w:numId w:val="26"/>
              </w:numPr>
              <w:spacing w:line="276" w:lineRule="auto"/>
              <w:rPr>
                <w:rFonts w:cstheme="minorHAnsi"/>
              </w:rPr>
            </w:pPr>
            <w:r w:rsidRPr="009344E2">
              <w:rPr>
                <w:rFonts w:cstheme="minorHAnsi"/>
              </w:rPr>
              <w:t>Qualitative assessment of stiffness of structural region area of a footwear component</w:t>
            </w:r>
          </w:p>
        </w:tc>
      </w:tr>
      <w:tr w:rsidR="008C2D51" w:rsidRPr="00852357" w14:paraId="27AE3F8A" w14:textId="77777777" w:rsidTr="009B3ED5">
        <w:tc>
          <w:tcPr>
            <w:tcW w:w="1838" w:type="dxa"/>
            <w:shd w:val="clear" w:color="auto" w:fill="D0CECE" w:themeFill="background2" w:themeFillShade="E6"/>
          </w:tcPr>
          <w:p w14:paraId="2A7FD392" w14:textId="77777777" w:rsidR="008C2D51" w:rsidRPr="009344E2" w:rsidRDefault="008C2D51" w:rsidP="009B3ED5">
            <w:pPr>
              <w:rPr>
                <w:rFonts w:cstheme="minorHAnsi"/>
              </w:rPr>
            </w:pPr>
            <w:r w:rsidRPr="009344E2">
              <w:rPr>
                <w:rFonts w:cstheme="minorHAnsi"/>
              </w:rPr>
              <w:t>Stability</w:t>
            </w:r>
          </w:p>
        </w:tc>
        <w:tc>
          <w:tcPr>
            <w:tcW w:w="7229" w:type="dxa"/>
          </w:tcPr>
          <w:p w14:paraId="04E44542" w14:textId="77777777" w:rsidR="008C2D51" w:rsidRPr="009344E2" w:rsidRDefault="008C2D51">
            <w:pPr>
              <w:pStyle w:val="ListParagraph"/>
              <w:numPr>
                <w:ilvl w:val="0"/>
                <w:numId w:val="27"/>
              </w:numPr>
              <w:spacing w:line="276" w:lineRule="auto"/>
              <w:rPr>
                <w:rFonts w:cstheme="minorHAnsi"/>
              </w:rPr>
            </w:pPr>
            <w:r w:rsidRPr="009344E2">
              <w:rPr>
                <w:rFonts w:cstheme="minorHAnsi"/>
              </w:rPr>
              <w:t>Identify the presence or availability of stability component</w:t>
            </w:r>
          </w:p>
          <w:p w14:paraId="4441B7D0" w14:textId="77777777" w:rsidR="008C2D51" w:rsidRPr="009344E2" w:rsidRDefault="008C2D51">
            <w:pPr>
              <w:pStyle w:val="ListParagraph"/>
              <w:numPr>
                <w:ilvl w:val="0"/>
                <w:numId w:val="27"/>
              </w:numPr>
              <w:rPr>
                <w:rFonts w:cstheme="minorHAnsi"/>
              </w:rPr>
            </w:pPr>
            <w:r w:rsidRPr="009344E2">
              <w:rPr>
                <w:rFonts w:cstheme="minorHAnsi"/>
              </w:rPr>
              <w:t>Description of dimensions of a component with respect to the shoe or foot and ankle anatomy</w:t>
            </w:r>
          </w:p>
          <w:p w14:paraId="2835814D" w14:textId="77777777" w:rsidR="008C2D51" w:rsidRPr="009344E2" w:rsidRDefault="008C2D51">
            <w:pPr>
              <w:pStyle w:val="ListParagraph"/>
              <w:numPr>
                <w:ilvl w:val="0"/>
                <w:numId w:val="27"/>
              </w:numPr>
              <w:rPr>
                <w:rFonts w:cstheme="minorHAnsi"/>
              </w:rPr>
            </w:pPr>
            <w:r w:rsidRPr="009344E2">
              <w:rPr>
                <w:rFonts w:cstheme="minorHAnsi"/>
              </w:rPr>
              <w:t>Qualitative assessment of stiffness of structural region area of a footwear component</w:t>
            </w:r>
          </w:p>
        </w:tc>
      </w:tr>
    </w:tbl>
    <w:p w14:paraId="62C85F6E" w14:textId="77777777" w:rsidR="008C2D51" w:rsidRDefault="008C2D51" w:rsidP="008C2D51">
      <w:pPr>
        <w:jc w:val="both"/>
      </w:pPr>
    </w:p>
    <w:p w14:paraId="3C01F80C" w14:textId="3AC2AEFB" w:rsidR="008C2D51" w:rsidRDefault="008C2D51" w:rsidP="00601107">
      <w:pPr>
        <w:spacing w:line="360" w:lineRule="auto"/>
        <w:jc w:val="both"/>
        <w:rPr>
          <w:rFonts w:eastAsia="Times New Roman" w:cstheme="minorHAnsi"/>
          <w:color w:val="000000"/>
          <w:shd w:val="clear" w:color="auto" w:fill="FFFFFF"/>
          <w:lang w:eastAsia="en-GB"/>
        </w:rPr>
        <w:sectPr w:rsidR="008C2D51" w:rsidSect="00C95173">
          <w:pgSz w:w="11900" w:h="16840"/>
          <w:pgMar w:top="1440" w:right="1134" w:bottom="1440" w:left="2268" w:header="708" w:footer="708" w:gutter="0"/>
          <w:cols w:space="708"/>
          <w:docGrid w:linePitch="360"/>
        </w:sectPr>
      </w:pPr>
      <w:r>
        <w:rPr>
          <w:rFonts w:eastAsia="Times New Roman" w:cstheme="minorHAnsi"/>
          <w:color w:val="000000"/>
          <w:shd w:val="clear" w:color="auto" w:fill="FFFFFF"/>
          <w:lang w:eastAsia="en-GB"/>
        </w:rPr>
        <w:t xml:space="preserve">The tool was developed alongside an accompanying instruction user manual (Appendix </w:t>
      </w:r>
      <w:r>
        <w:rPr>
          <w:rFonts w:eastAsia="Times New Roman" w:cstheme="minorHAnsi"/>
          <w:color w:val="000000"/>
          <w:shd w:val="clear" w:color="auto" w:fill="FFFFFF"/>
          <w:lang w:eastAsia="en-GB"/>
        </w:rPr>
        <w:fldChar w:fldCharType="begin"/>
      </w:r>
      <w:r>
        <w:rPr>
          <w:rFonts w:eastAsia="Times New Roman" w:cstheme="minorHAnsi"/>
          <w:color w:val="000000"/>
          <w:shd w:val="clear" w:color="auto" w:fill="FFFFFF"/>
          <w:lang w:eastAsia="en-GB"/>
        </w:rPr>
        <w:instrText xml:space="preserve"> REF _Ref138242584 \w \h </w:instrText>
      </w:r>
      <w:r w:rsidR="00601107">
        <w:rPr>
          <w:rFonts w:eastAsia="Times New Roman" w:cstheme="minorHAnsi"/>
          <w:color w:val="000000"/>
          <w:shd w:val="clear" w:color="auto" w:fill="FFFFFF"/>
          <w:lang w:eastAsia="en-GB"/>
        </w:rPr>
        <w:instrText xml:space="preserve"> \* MERGEFORMAT </w:instrText>
      </w:r>
      <w:r>
        <w:rPr>
          <w:rFonts w:eastAsia="Times New Roman" w:cstheme="minorHAnsi"/>
          <w:color w:val="000000"/>
          <w:shd w:val="clear" w:color="auto" w:fill="FFFFFF"/>
          <w:lang w:eastAsia="en-GB"/>
        </w:rPr>
      </w:r>
      <w:r>
        <w:rPr>
          <w:rFonts w:eastAsia="Times New Roman" w:cstheme="minorHAnsi"/>
          <w:color w:val="000000"/>
          <w:shd w:val="clear" w:color="auto" w:fill="FFFFFF"/>
          <w:lang w:eastAsia="en-GB"/>
        </w:rPr>
        <w:fldChar w:fldCharType="separate"/>
      </w:r>
      <w:r>
        <w:rPr>
          <w:rFonts w:eastAsia="Times New Roman" w:cstheme="minorHAnsi"/>
          <w:color w:val="000000"/>
          <w:shd w:val="clear" w:color="auto" w:fill="FFFFFF"/>
          <w:lang w:eastAsia="en-GB"/>
        </w:rPr>
        <w:t>5.1</w:t>
      </w:r>
      <w:r>
        <w:rPr>
          <w:rFonts w:eastAsia="Times New Roman" w:cstheme="minorHAnsi"/>
          <w:color w:val="000000"/>
          <w:shd w:val="clear" w:color="auto" w:fill="FFFFFF"/>
          <w:lang w:eastAsia="en-GB"/>
        </w:rPr>
        <w:fldChar w:fldCharType="end"/>
      </w:r>
      <w:r>
        <w:rPr>
          <w:rFonts w:eastAsia="Times New Roman" w:cstheme="minorHAnsi"/>
          <w:color w:val="000000"/>
          <w:shd w:val="clear" w:color="auto" w:fill="FFFFFF"/>
          <w:lang w:eastAsia="en-GB"/>
        </w:rPr>
        <w:t xml:space="preserve">) </w:t>
      </w:r>
      <w:r>
        <w:rPr>
          <w:rFonts w:cstheme="minorHAnsi"/>
        </w:rPr>
        <w:t xml:space="preserve">which </w:t>
      </w:r>
      <w:r w:rsidR="00263F2D">
        <w:rPr>
          <w:rFonts w:cstheme="minorHAnsi"/>
        </w:rPr>
        <w:t xml:space="preserve">provides </w:t>
      </w:r>
      <w:r>
        <w:rPr>
          <w:rFonts w:cstheme="minorHAnsi"/>
        </w:rPr>
        <w:t>instructions on identifying the OSSTF component</w:t>
      </w:r>
      <w:r w:rsidR="00263F2D">
        <w:rPr>
          <w:rFonts w:cstheme="minorHAnsi"/>
        </w:rPr>
        <w:t>s</w:t>
      </w:r>
      <w:r>
        <w:rPr>
          <w:rFonts w:cstheme="minorHAnsi"/>
        </w:rPr>
        <w:t xml:space="preserve"> and the </w:t>
      </w:r>
      <w:r w:rsidRPr="009410C3">
        <w:rPr>
          <w:rFonts w:cstheme="minorHAnsi"/>
        </w:rPr>
        <w:t>tests to be performed</w:t>
      </w:r>
      <w:r>
        <w:rPr>
          <w:rFonts w:cstheme="minorHAnsi"/>
        </w:rPr>
        <w:t xml:space="preserve"> </w:t>
      </w:r>
      <w:r>
        <w:rPr>
          <w:rFonts w:eastAsia="Times New Roman" w:cstheme="minorHAnsi"/>
          <w:color w:val="000000"/>
          <w:shd w:val="clear" w:color="auto" w:fill="FFFFFF"/>
          <w:lang w:eastAsia="en-GB"/>
        </w:rPr>
        <w:t>to enable reliable interpretation of the items/questions in the tool. The design of the tool and the manual were calibrated and modified through an iterative approach. An expert in therapeutic footwear provision piloted the tool and accompanying manual</w:t>
      </w:r>
      <w:r w:rsidRPr="003B6467">
        <w:rPr>
          <w:rFonts w:eastAsia="Times New Roman" w:cstheme="minorHAnsi"/>
          <w:color w:val="000000"/>
          <w:shd w:val="clear" w:color="auto" w:fill="FFFFFF"/>
          <w:lang w:eastAsia="en-GB"/>
        </w:rPr>
        <w:t xml:space="preserve"> to ensure the questions </w:t>
      </w:r>
      <w:r>
        <w:rPr>
          <w:rFonts w:eastAsia="Times New Roman" w:cstheme="minorHAnsi"/>
          <w:color w:val="000000"/>
          <w:shd w:val="clear" w:color="auto" w:fill="FFFFFF"/>
          <w:lang w:eastAsia="en-GB"/>
        </w:rPr>
        <w:t xml:space="preserve">and instructions are </w:t>
      </w:r>
      <w:r w:rsidRPr="003B6467">
        <w:rPr>
          <w:rFonts w:eastAsia="Times New Roman" w:cstheme="minorHAnsi"/>
          <w:color w:val="000000"/>
          <w:shd w:val="clear" w:color="auto" w:fill="FFFFFF"/>
          <w:lang w:eastAsia="en-GB"/>
        </w:rPr>
        <w:t>appropriately framed and phrased to avoid ambiguity or multiple events within any question</w:t>
      </w:r>
      <w:r>
        <w:rPr>
          <w:rFonts w:eastAsia="Times New Roman" w:cstheme="minorHAnsi"/>
          <w:color w:val="000000"/>
          <w:shd w:val="clear" w:color="auto" w:fill="FFFFFF"/>
          <w:lang w:eastAsia="en-GB"/>
        </w:rPr>
        <w:t xml:space="preserve"> or instruction. </w:t>
      </w:r>
      <w:r w:rsidRPr="004B0008">
        <w:rPr>
          <w:rFonts w:eastAsia="Times New Roman" w:cstheme="minorHAnsi"/>
          <w:color w:val="000000"/>
          <w:shd w:val="clear" w:color="auto" w:fill="FFFFFF"/>
          <w:lang w:eastAsia="en-GB"/>
        </w:rPr>
        <w:t xml:space="preserve">The survey tool </w:t>
      </w:r>
      <w:r>
        <w:rPr>
          <w:rFonts w:eastAsia="Times New Roman" w:cstheme="minorHAnsi"/>
          <w:color w:val="000000"/>
          <w:shd w:val="clear" w:color="auto" w:fill="FFFFFF"/>
          <w:lang w:eastAsia="en-GB"/>
        </w:rPr>
        <w:t xml:space="preserve">was designed to </w:t>
      </w:r>
      <w:r w:rsidRPr="004B0008">
        <w:rPr>
          <w:rFonts w:eastAsia="Times New Roman" w:cstheme="minorHAnsi"/>
          <w:color w:val="000000"/>
          <w:shd w:val="clear" w:color="auto" w:fill="FFFFFF"/>
          <w:lang w:eastAsia="en-GB"/>
        </w:rPr>
        <w:t xml:space="preserve">contain no deceptive </w:t>
      </w:r>
      <w:r>
        <w:rPr>
          <w:rFonts w:eastAsia="Times New Roman" w:cstheme="minorHAnsi"/>
          <w:color w:val="000000"/>
          <w:shd w:val="clear" w:color="auto" w:fill="FFFFFF"/>
          <w:lang w:eastAsia="en-GB"/>
        </w:rPr>
        <w:t xml:space="preserve">or psychometric </w:t>
      </w:r>
      <w:r w:rsidRPr="004B0008">
        <w:rPr>
          <w:rFonts w:eastAsia="Times New Roman" w:cstheme="minorHAnsi"/>
          <w:color w:val="000000"/>
          <w:shd w:val="clear" w:color="auto" w:fill="FFFFFF"/>
          <w:lang w:eastAsia="en-GB"/>
        </w:rPr>
        <w:t>elements</w:t>
      </w:r>
      <w:r>
        <w:rPr>
          <w:rFonts w:eastAsia="Times New Roman" w:cstheme="minorHAnsi"/>
          <w:color w:val="000000"/>
          <w:shd w:val="clear" w:color="auto" w:fill="FFFFFF"/>
          <w:lang w:eastAsia="en-GB"/>
        </w:rPr>
        <w:t>. The final survey tool consisted of 26 closed-ended questions, 14 questions relating to ergonomic factors (E1-E14) (</w:t>
      </w:r>
      <w:r>
        <w:rPr>
          <w:rFonts w:eastAsia="Times New Roman" w:cstheme="minorHAnsi"/>
          <w:color w:val="000000"/>
          <w:shd w:val="clear" w:color="auto" w:fill="FFFFFF"/>
          <w:lang w:eastAsia="en-GB"/>
        </w:rPr>
        <w:fldChar w:fldCharType="begin"/>
      </w:r>
      <w:r>
        <w:rPr>
          <w:rFonts w:eastAsia="Times New Roman" w:cstheme="minorHAnsi"/>
          <w:color w:val="000000"/>
          <w:shd w:val="clear" w:color="auto" w:fill="FFFFFF"/>
          <w:lang w:eastAsia="en-GB"/>
        </w:rPr>
        <w:instrText xml:space="preserve"> REF _Ref138241852 \h </w:instrText>
      </w:r>
      <w:r w:rsidR="00601107">
        <w:rPr>
          <w:rFonts w:eastAsia="Times New Roman" w:cstheme="minorHAnsi"/>
          <w:color w:val="000000"/>
          <w:shd w:val="clear" w:color="auto" w:fill="FFFFFF"/>
          <w:lang w:eastAsia="en-GB"/>
        </w:rPr>
        <w:instrText xml:space="preserve"> \* MERGEFORMAT </w:instrText>
      </w:r>
      <w:r>
        <w:rPr>
          <w:rFonts w:eastAsia="Times New Roman" w:cstheme="minorHAnsi"/>
          <w:color w:val="000000"/>
          <w:shd w:val="clear" w:color="auto" w:fill="FFFFFF"/>
          <w:lang w:eastAsia="en-GB"/>
        </w:rPr>
      </w:r>
      <w:r>
        <w:rPr>
          <w:rFonts w:eastAsia="Times New Roman" w:cstheme="minorHAnsi"/>
          <w:color w:val="000000"/>
          <w:shd w:val="clear" w:color="auto" w:fill="FFFFFF"/>
          <w:lang w:eastAsia="en-GB"/>
        </w:rPr>
        <w:fldChar w:fldCharType="separate"/>
      </w:r>
      <w:r w:rsidR="00625765">
        <w:t xml:space="preserve">Figure </w:t>
      </w:r>
      <w:r w:rsidR="00625765">
        <w:rPr>
          <w:noProof/>
        </w:rPr>
        <w:t>8</w:t>
      </w:r>
      <w:r w:rsidR="00625765">
        <w:noBreakHyphen/>
      </w:r>
      <w:r w:rsidR="00625765">
        <w:rPr>
          <w:noProof/>
        </w:rPr>
        <w:t>1</w:t>
      </w:r>
      <w:r>
        <w:rPr>
          <w:rFonts w:eastAsia="Times New Roman" w:cstheme="minorHAnsi"/>
          <w:color w:val="000000"/>
          <w:shd w:val="clear" w:color="auto" w:fill="FFFFFF"/>
          <w:lang w:eastAsia="en-GB"/>
        </w:rPr>
        <w:fldChar w:fldCharType="end"/>
      </w:r>
      <w:r>
        <w:rPr>
          <w:rFonts w:eastAsia="Times New Roman" w:cstheme="minorHAnsi"/>
          <w:color w:val="000000"/>
          <w:shd w:val="clear" w:color="auto" w:fill="FFFFFF"/>
          <w:lang w:eastAsia="en-GB"/>
        </w:rPr>
        <w:t xml:space="preserve"> and</w:t>
      </w:r>
      <w:r w:rsidR="00757C8E">
        <w:rPr>
          <w:rFonts w:eastAsia="Times New Roman" w:cstheme="minorHAnsi"/>
          <w:color w:val="000000"/>
          <w:shd w:val="clear" w:color="auto" w:fill="FFFFFF"/>
          <w:lang w:eastAsia="en-GB"/>
        </w:rPr>
        <w:t xml:space="preserve"> 12 </w:t>
      </w:r>
      <w:r>
        <w:rPr>
          <w:rFonts w:eastAsia="Times New Roman" w:cstheme="minorHAnsi"/>
          <w:color w:val="000000"/>
          <w:shd w:val="clear" w:color="auto" w:fill="FFFFFF"/>
          <w:lang w:eastAsia="en-GB"/>
        </w:rPr>
        <w:t>relating to stability (S1-S12) (</w:t>
      </w:r>
      <w:r>
        <w:rPr>
          <w:rFonts w:eastAsia="Times New Roman" w:cstheme="minorHAnsi"/>
          <w:color w:val="000000"/>
          <w:shd w:val="clear" w:color="auto" w:fill="FFFFFF"/>
          <w:lang w:eastAsia="en-GB"/>
        </w:rPr>
        <w:fldChar w:fldCharType="begin"/>
      </w:r>
      <w:r>
        <w:rPr>
          <w:rFonts w:eastAsia="Times New Roman" w:cstheme="minorHAnsi"/>
          <w:color w:val="000000"/>
          <w:shd w:val="clear" w:color="auto" w:fill="FFFFFF"/>
          <w:lang w:eastAsia="en-GB"/>
        </w:rPr>
        <w:instrText xml:space="preserve"> REF _Ref138241909 \h </w:instrText>
      </w:r>
      <w:r w:rsidR="00601107">
        <w:rPr>
          <w:rFonts w:eastAsia="Times New Roman" w:cstheme="minorHAnsi"/>
          <w:color w:val="000000"/>
          <w:shd w:val="clear" w:color="auto" w:fill="FFFFFF"/>
          <w:lang w:eastAsia="en-GB"/>
        </w:rPr>
        <w:instrText xml:space="preserve"> \* MERGEFORMAT </w:instrText>
      </w:r>
      <w:r>
        <w:rPr>
          <w:rFonts w:eastAsia="Times New Roman" w:cstheme="minorHAnsi"/>
          <w:color w:val="000000"/>
          <w:shd w:val="clear" w:color="auto" w:fill="FFFFFF"/>
          <w:lang w:eastAsia="en-GB"/>
        </w:rPr>
      </w:r>
      <w:r>
        <w:rPr>
          <w:rFonts w:eastAsia="Times New Roman" w:cstheme="minorHAnsi"/>
          <w:color w:val="000000"/>
          <w:shd w:val="clear" w:color="auto" w:fill="FFFFFF"/>
          <w:lang w:eastAsia="en-GB"/>
        </w:rPr>
        <w:fldChar w:fldCharType="separate"/>
      </w:r>
      <w:r w:rsidR="00757C8E">
        <w:t xml:space="preserve">Figure </w:t>
      </w:r>
      <w:r w:rsidR="00757C8E">
        <w:rPr>
          <w:noProof/>
        </w:rPr>
        <w:t>8</w:t>
      </w:r>
      <w:r w:rsidR="00757C8E">
        <w:noBreakHyphen/>
      </w:r>
      <w:r w:rsidR="00757C8E">
        <w:rPr>
          <w:noProof/>
        </w:rPr>
        <w:t>2</w:t>
      </w:r>
      <w:r>
        <w:rPr>
          <w:rFonts w:eastAsia="Times New Roman" w:cstheme="minorHAnsi"/>
          <w:color w:val="000000"/>
          <w:shd w:val="clear" w:color="auto" w:fill="FFFFFF"/>
          <w:lang w:eastAsia="en-GB"/>
        </w:rPr>
        <w:fldChar w:fldCharType="end"/>
      </w:r>
      <w:r>
        <w:rPr>
          <w:rFonts w:eastAsia="Times New Roman" w:cstheme="minorHAnsi"/>
          <w:color w:val="000000"/>
          <w:shd w:val="clear" w:color="auto" w:fill="FFFFFF"/>
          <w:lang w:eastAsia="en-GB"/>
        </w:rPr>
        <w:t>). The questions were distributed into five regions of the footwear</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xml:space="preserve"> </w:t>
      </w:r>
      <w:proofErr w:type="spellStart"/>
      <w:r w:rsidR="00263F2D">
        <w:rPr>
          <w:rFonts w:eastAsia="Times New Roman" w:cstheme="minorHAnsi"/>
          <w:color w:val="000000"/>
          <w:shd w:val="clear" w:color="auto" w:fill="FFFFFF"/>
          <w:lang w:eastAsia="en-GB"/>
        </w:rPr>
        <w:t>t</w:t>
      </w:r>
      <w:r>
        <w:rPr>
          <w:rFonts w:eastAsia="Times New Roman" w:cstheme="minorHAnsi"/>
          <w:color w:val="000000"/>
          <w:shd w:val="clear" w:color="auto" w:fill="FFFFFF"/>
          <w:lang w:eastAsia="en-GB"/>
        </w:rPr>
        <w:t>opline</w:t>
      </w:r>
      <w:proofErr w:type="spellEnd"/>
      <w:r>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outsole</w:t>
      </w:r>
      <w:r>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upper</w:t>
      </w:r>
      <w:r>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 xml:space="preserve">fastening </w:t>
      </w:r>
      <w:r>
        <w:rPr>
          <w:rFonts w:eastAsia="Times New Roman" w:cstheme="minorHAnsi"/>
          <w:color w:val="000000"/>
          <w:shd w:val="clear" w:color="auto" w:fill="FFFFFF"/>
          <w:lang w:eastAsia="en-GB"/>
        </w:rPr>
        <w:t xml:space="preserve">and facings and inlay/insole, with the </w:t>
      </w:r>
      <w:r w:rsidR="00263F2D">
        <w:rPr>
          <w:rFonts w:eastAsia="Times New Roman" w:cstheme="minorHAnsi"/>
          <w:color w:val="000000"/>
          <w:shd w:val="clear" w:color="auto" w:fill="FFFFFF"/>
          <w:lang w:eastAsia="en-GB"/>
        </w:rPr>
        <w:t xml:space="preserve">heel </w:t>
      </w:r>
      <w:r>
        <w:rPr>
          <w:rFonts w:eastAsia="Times New Roman" w:cstheme="minorHAnsi"/>
          <w:color w:val="000000"/>
          <w:shd w:val="clear" w:color="auto" w:fill="FFFFFF"/>
          <w:lang w:eastAsia="en-GB"/>
        </w:rPr>
        <w:t>counter a sixth region considered for stability</w:t>
      </w:r>
      <w:r w:rsidR="00263F2D">
        <w:rPr>
          <w:rFonts w:eastAsia="Times New Roman" w:cstheme="minorHAnsi"/>
          <w:color w:val="000000"/>
          <w:shd w:val="clear" w:color="auto" w:fill="FFFFFF"/>
          <w:lang w:eastAsia="en-GB"/>
        </w:rPr>
        <w:t xml:space="preserve"> only</w:t>
      </w:r>
      <w:r>
        <w:rPr>
          <w:rFonts w:eastAsia="Times New Roman" w:cstheme="minorHAnsi"/>
          <w:color w:val="000000"/>
          <w:shd w:val="clear" w:color="auto" w:fill="FFFFFF"/>
          <w:lang w:eastAsia="en-GB"/>
        </w:rPr>
        <w:t>. The ergonomics questions were limited to two responses, with the question scored 0</w:t>
      </w:r>
      <w:r w:rsidR="00263F2D">
        <w:rPr>
          <w:rFonts w:eastAsia="Times New Roman" w:cstheme="minorHAnsi"/>
          <w:color w:val="000000"/>
          <w:shd w:val="clear" w:color="auto" w:fill="FFFFFF"/>
          <w:lang w:eastAsia="en-GB"/>
        </w:rPr>
        <w:t xml:space="preserve"> or </w:t>
      </w:r>
      <w:r>
        <w:rPr>
          <w:rFonts w:eastAsia="Times New Roman" w:cstheme="minorHAnsi"/>
          <w:color w:val="000000"/>
          <w:shd w:val="clear" w:color="auto" w:fill="FFFFFF"/>
          <w:lang w:eastAsia="en-GB"/>
        </w:rPr>
        <w:t>1</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resulting in a</w:t>
      </w:r>
      <w:r>
        <w:rPr>
          <w:rFonts w:eastAsia="Times New Roman" w:cstheme="minorHAnsi"/>
          <w:color w:val="000000"/>
          <w:shd w:val="clear" w:color="auto" w:fill="FFFFFF"/>
          <w:lang w:eastAsia="en-GB"/>
        </w:rPr>
        <w:t xml:space="preserve"> maximum total ergonomic score of 14. The stability questions consisted of 9 questions with two responses scored 0</w:t>
      </w:r>
      <w:r w:rsidR="00263F2D">
        <w:rPr>
          <w:rFonts w:eastAsia="Times New Roman" w:cstheme="minorHAnsi"/>
          <w:color w:val="000000"/>
          <w:shd w:val="clear" w:color="auto" w:fill="FFFFFF"/>
          <w:lang w:eastAsia="en-GB"/>
        </w:rPr>
        <w:t xml:space="preserve"> or </w:t>
      </w:r>
      <w:r>
        <w:rPr>
          <w:rFonts w:eastAsia="Times New Roman" w:cstheme="minorHAnsi"/>
          <w:color w:val="000000"/>
          <w:shd w:val="clear" w:color="auto" w:fill="FFFFFF"/>
          <w:lang w:eastAsia="en-GB"/>
        </w:rPr>
        <w:t>1 and 3 questions with three responses scored 0</w:t>
      </w:r>
      <w:r w:rsidR="00263F2D">
        <w:rPr>
          <w:rFonts w:eastAsia="Times New Roman" w:cstheme="minorHAnsi"/>
          <w:color w:val="000000"/>
          <w:shd w:val="clear" w:color="auto" w:fill="FFFFFF"/>
          <w:lang w:eastAsia="en-GB"/>
        </w:rPr>
        <w:t xml:space="preserve">, 1 or </w:t>
      </w:r>
      <w:r>
        <w:rPr>
          <w:rFonts w:eastAsia="Times New Roman" w:cstheme="minorHAnsi"/>
          <w:color w:val="000000"/>
          <w:shd w:val="clear" w:color="auto" w:fill="FFFFFF"/>
          <w:lang w:eastAsia="en-GB"/>
        </w:rPr>
        <w:t>2</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resulting in a</w:t>
      </w:r>
      <w:r>
        <w:rPr>
          <w:rFonts w:eastAsia="Times New Roman" w:cstheme="minorHAnsi"/>
          <w:color w:val="000000"/>
          <w:shd w:val="clear" w:color="auto" w:fill="FFFFFF"/>
          <w:lang w:eastAsia="en-GB"/>
        </w:rPr>
        <w:t xml:space="preserve"> total stability score of 15. Higher scores indicated footwear meeting more of the desirable expert design characteristics for OSSTF. The maximum score for each section was divided into three ranges for interpretation, with the lower 1/3</w:t>
      </w:r>
      <w:r w:rsidRPr="000B177F">
        <w:rPr>
          <w:rFonts w:eastAsia="Times New Roman" w:cstheme="minorHAnsi"/>
          <w:color w:val="000000"/>
          <w:shd w:val="clear" w:color="auto" w:fill="FFFFFF"/>
          <w:vertAlign w:val="superscript"/>
          <w:lang w:eastAsia="en-GB"/>
        </w:rPr>
        <w:t>rd</w:t>
      </w:r>
      <w:r>
        <w:rPr>
          <w:rFonts w:eastAsia="Times New Roman" w:cstheme="minorHAnsi"/>
          <w:color w:val="000000"/>
          <w:shd w:val="clear" w:color="auto" w:fill="FFFFFF"/>
          <w:lang w:eastAsia="en-GB"/>
        </w:rPr>
        <w:t xml:space="preserve"> representing </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poor</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the middle 1/3</w:t>
      </w:r>
      <w:r w:rsidRPr="00730823">
        <w:rPr>
          <w:rFonts w:eastAsia="Times New Roman" w:cstheme="minorHAnsi"/>
          <w:color w:val="000000"/>
          <w:shd w:val="clear" w:color="auto" w:fill="FFFFFF"/>
          <w:vertAlign w:val="superscript"/>
          <w:lang w:eastAsia="en-GB"/>
        </w:rPr>
        <w:t>rd</w:t>
      </w:r>
      <w:r>
        <w:rPr>
          <w:rFonts w:eastAsia="Times New Roman" w:cstheme="minorHAnsi"/>
          <w:color w:val="000000"/>
          <w:shd w:val="clear" w:color="auto" w:fill="FFFFFF"/>
          <w:lang w:eastAsia="en-GB"/>
        </w:rPr>
        <w:t xml:space="preserve"> representing </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moderate</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xml:space="preserve"> and the upper 1/3</w:t>
      </w:r>
      <w:r w:rsidRPr="00730823">
        <w:rPr>
          <w:rFonts w:eastAsia="Times New Roman" w:cstheme="minorHAnsi"/>
          <w:color w:val="000000"/>
          <w:shd w:val="clear" w:color="auto" w:fill="FFFFFF"/>
          <w:vertAlign w:val="superscript"/>
          <w:lang w:eastAsia="en-GB"/>
        </w:rPr>
        <w:t>rd</w:t>
      </w:r>
      <w:r>
        <w:rPr>
          <w:rFonts w:eastAsia="Times New Roman" w:cstheme="minorHAnsi"/>
          <w:color w:val="000000"/>
          <w:shd w:val="clear" w:color="auto" w:fill="FFFFFF"/>
          <w:lang w:eastAsia="en-GB"/>
        </w:rPr>
        <w:t xml:space="preserve"> representing </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good</w:t>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xml:space="preserve"> qualities for the OSSTF against the expert criteria. </w:t>
      </w:r>
    </w:p>
    <w:p w14:paraId="3295AC37" w14:textId="77777777" w:rsidR="008C2D51" w:rsidRDefault="008C2D51" w:rsidP="008C2D51">
      <w:pPr>
        <w:keepNext/>
        <w:jc w:val="center"/>
      </w:pPr>
      <w:r>
        <w:rPr>
          <w:noProof/>
        </w:rPr>
        <w:drawing>
          <wp:inline distT="0" distB="0" distL="0" distR="0" wp14:anchorId="5B1FCBA3" wp14:editId="6DD4042E">
            <wp:extent cx="7924800" cy="5140444"/>
            <wp:effectExtent l="0" t="0" r="0" b="3175"/>
            <wp:docPr id="218558441" name="Picture 218558441" descr="A picture containing text, screenshot, receip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558441" name="Picture 7" descr="A picture containing text, screenshot, receipt, fon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7927108" cy="5141941"/>
                    </a:xfrm>
                    <a:prstGeom prst="rect">
                      <a:avLst/>
                    </a:prstGeom>
                  </pic:spPr>
                </pic:pic>
              </a:graphicData>
            </a:graphic>
          </wp:inline>
        </w:drawing>
      </w:r>
    </w:p>
    <w:p w14:paraId="32FC9B3D" w14:textId="3AAB2502" w:rsidR="008C2D51" w:rsidRDefault="008C2D51" w:rsidP="008C2D51">
      <w:pPr>
        <w:pStyle w:val="Caption"/>
      </w:pPr>
      <w:bookmarkStart w:id="344" w:name="_Ref138241852"/>
      <w:bookmarkStart w:id="345" w:name="_Toc156393243"/>
      <w:r>
        <w:t xml:space="preserve">Figure </w:t>
      </w:r>
      <w:fldSimple w:instr=" STYLEREF 1 \s ">
        <w:r w:rsidR="00337CAB">
          <w:rPr>
            <w:noProof/>
          </w:rPr>
          <w:t>8</w:t>
        </w:r>
      </w:fldSimple>
      <w:r w:rsidR="00337CAB">
        <w:noBreakHyphen/>
      </w:r>
      <w:fldSimple w:instr=" SEQ Figure \* ARABIC \s 1 ">
        <w:r w:rsidR="00337CAB">
          <w:rPr>
            <w:noProof/>
          </w:rPr>
          <w:t>1</w:t>
        </w:r>
      </w:fldSimple>
      <w:bookmarkEnd w:id="344"/>
      <w:r>
        <w:t xml:space="preserve"> </w:t>
      </w:r>
      <w:r w:rsidRPr="00727841">
        <w:t>OSSTF Tool ergonomic questions</w:t>
      </w:r>
      <w:bookmarkEnd w:id="345"/>
    </w:p>
    <w:p w14:paraId="1FDC4429" w14:textId="77777777" w:rsidR="008C2D51" w:rsidRDefault="008C2D51" w:rsidP="008C2D51">
      <w:pPr>
        <w:keepNext/>
        <w:jc w:val="center"/>
      </w:pPr>
      <w:r>
        <w:rPr>
          <w:noProof/>
        </w:rPr>
        <w:drawing>
          <wp:inline distT="0" distB="0" distL="0" distR="0" wp14:anchorId="79B13BFD" wp14:editId="1F574CAD">
            <wp:extent cx="7785100" cy="5236487"/>
            <wp:effectExtent l="0" t="0" r="0" b="0"/>
            <wp:docPr id="1122440007" name="Picture 1122440007" descr="A screenshot of a surve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40007" name="Picture 10" descr="A screenshot of a survey&#10;&#10;Description automatically generated with low confidence"/>
                    <pic:cNvPicPr/>
                  </pic:nvPicPr>
                  <pic:blipFill>
                    <a:blip r:embed="rId77">
                      <a:extLst>
                        <a:ext uri="{28A0092B-C50C-407E-A947-70E740481C1C}">
                          <a14:useLocalDpi xmlns:a14="http://schemas.microsoft.com/office/drawing/2010/main" val="0"/>
                        </a:ext>
                      </a:extLst>
                    </a:blip>
                    <a:stretch>
                      <a:fillRect/>
                    </a:stretch>
                  </pic:blipFill>
                  <pic:spPr>
                    <a:xfrm>
                      <a:off x="0" y="0"/>
                      <a:ext cx="7789392" cy="5239374"/>
                    </a:xfrm>
                    <a:prstGeom prst="rect">
                      <a:avLst/>
                    </a:prstGeom>
                  </pic:spPr>
                </pic:pic>
              </a:graphicData>
            </a:graphic>
          </wp:inline>
        </w:drawing>
      </w:r>
    </w:p>
    <w:p w14:paraId="602F99EE" w14:textId="4ADC4B99" w:rsidR="008C2D51" w:rsidRPr="00982BE7" w:rsidRDefault="008C2D51" w:rsidP="008C2D51">
      <w:pPr>
        <w:pStyle w:val="Caption"/>
        <w:sectPr w:rsidR="008C2D51" w:rsidRPr="00982BE7" w:rsidSect="009344E2">
          <w:pgSz w:w="16840" w:h="11900" w:orient="landscape"/>
          <w:pgMar w:top="2268" w:right="1440" w:bottom="1134" w:left="1440" w:header="709" w:footer="709" w:gutter="0"/>
          <w:cols w:space="708"/>
          <w:docGrid w:linePitch="360"/>
        </w:sectPr>
      </w:pPr>
      <w:bookmarkStart w:id="346" w:name="_Ref138241909"/>
      <w:bookmarkStart w:id="347" w:name="_Toc156393244"/>
      <w:r>
        <w:t xml:space="preserve">Figure </w:t>
      </w:r>
      <w:fldSimple w:instr=" STYLEREF 1 \s ">
        <w:r w:rsidR="00337CAB">
          <w:rPr>
            <w:noProof/>
          </w:rPr>
          <w:t>8</w:t>
        </w:r>
      </w:fldSimple>
      <w:r w:rsidR="00337CAB">
        <w:noBreakHyphen/>
      </w:r>
      <w:fldSimple w:instr=" SEQ Figure \* ARABIC \s 1 ">
        <w:r w:rsidR="00337CAB">
          <w:rPr>
            <w:noProof/>
          </w:rPr>
          <w:t>2</w:t>
        </w:r>
      </w:fldSimple>
      <w:bookmarkEnd w:id="346"/>
      <w:r>
        <w:t xml:space="preserve"> </w:t>
      </w:r>
      <w:r w:rsidRPr="007F55D3">
        <w:t xml:space="preserve">OSSTF Tool </w:t>
      </w:r>
      <w:r>
        <w:t>stability</w:t>
      </w:r>
      <w:r w:rsidRPr="007F55D3">
        <w:t xml:space="preserve"> questions</w:t>
      </w:r>
      <w:bookmarkEnd w:id="347"/>
    </w:p>
    <w:p w14:paraId="0375C4AD" w14:textId="57FA62DC" w:rsidR="008C2D51" w:rsidRPr="0015714F" w:rsidRDefault="008C2D51" w:rsidP="0015714F">
      <w:pPr>
        <w:pStyle w:val="Heading3"/>
        <w:numPr>
          <w:ilvl w:val="2"/>
          <w:numId w:val="29"/>
        </w:numPr>
        <w:spacing w:line="360" w:lineRule="auto"/>
        <w:rPr>
          <w:rFonts w:eastAsia="Times New Roman" w:cstheme="minorHAnsi"/>
          <w:color w:val="000000"/>
          <w:shd w:val="clear" w:color="auto" w:fill="FFFFFF"/>
          <w:lang w:eastAsia="en-GB"/>
        </w:rPr>
      </w:pPr>
      <w:bookmarkStart w:id="348" w:name="_Toc156403543"/>
      <w:r>
        <w:rPr>
          <w:shd w:val="clear" w:color="auto" w:fill="FFFFFF"/>
          <w:lang w:eastAsia="en-GB"/>
        </w:rPr>
        <w:t>Testing of the tool</w:t>
      </w:r>
      <w:bookmarkEnd w:id="348"/>
    </w:p>
    <w:p w14:paraId="5806E628" w14:textId="77777777" w:rsidR="008C2D51" w:rsidRDefault="008C2D51" w:rsidP="00662037">
      <w:pPr>
        <w:spacing w:line="360" w:lineRule="auto"/>
        <w:jc w:val="both"/>
        <w:rPr>
          <w:rFonts w:eastAsia="Times New Roman" w:cstheme="minorHAnsi"/>
          <w:color w:val="000000"/>
          <w:shd w:val="clear" w:color="auto" w:fill="FFFFFF"/>
          <w:lang w:eastAsia="en-GB"/>
        </w:rPr>
      </w:pPr>
      <w:r w:rsidRPr="00ED40F0">
        <w:rPr>
          <w:rFonts w:eastAsia="Times New Roman" w:cstheme="minorHAnsi"/>
          <w:color w:val="000000"/>
          <w:shd w:val="clear" w:color="auto" w:fill="FFFFFF"/>
          <w:lang w:eastAsia="en-GB"/>
        </w:rPr>
        <w:t>The testing of the tool involve</w:t>
      </w:r>
      <w:r>
        <w:rPr>
          <w:rFonts w:eastAsia="Times New Roman" w:cstheme="minorHAnsi"/>
          <w:color w:val="000000"/>
          <w:shd w:val="clear" w:color="auto" w:fill="FFFFFF"/>
          <w:lang w:eastAsia="en-GB"/>
        </w:rPr>
        <w:t>d</w:t>
      </w:r>
      <w:r w:rsidRPr="00ED40F0">
        <w:rPr>
          <w:rFonts w:eastAsia="Times New Roman" w:cstheme="minorHAnsi"/>
          <w:color w:val="000000"/>
          <w:shd w:val="clear" w:color="auto" w:fill="FFFFFF"/>
          <w:lang w:eastAsia="en-GB"/>
        </w:rPr>
        <w:t xml:space="preserve"> </w:t>
      </w:r>
      <w:r>
        <w:rPr>
          <w:rFonts w:eastAsia="Times New Roman" w:cstheme="minorHAnsi"/>
          <w:color w:val="000000"/>
          <w:shd w:val="clear" w:color="auto" w:fill="FFFFFF"/>
          <w:lang w:eastAsia="en-GB"/>
        </w:rPr>
        <w:t xml:space="preserve">a </w:t>
      </w:r>
      <w:r w:rsidRPr="00ED40F0">
        <w:rPr>
          <w:rFonts w:eastAsia="Times New Roman" w:cstheme="minorHAnsi"/>
          <w:color w:val="000000"/>
          <w:shd w:val="clear" w:color="auto" w:fill="FFFFFF"/>
          <w:lang w:eastAsia="en-GB"/>
        </w:rPr>
        <w:t xml:space="preserve">repeated </w:t>
      </w:r>
      <w:r>
        <w:rPr>
          <w:rFonts w:eastAsia="Times New Roman" w:cstheme="minorHAnsi"/>
          <w:color w:val="000000"/>
          <w:shd w:val="clear" w:color="auto" w:fill="FFFFFF"/>
          <w:lang w:eastAsia="en-GB"/>
        </w:rPr>
        <w:t>agreement measure study by professionals who regularly prescribe OSSTF to children on a range of OSSTF samples. A</w:t>
      </w:r>
      <w:r w:rsidRPr="00ED40F0">
        <w:rPr>
          <w:rFonts w:eastAsia="Times New Roman" w:cstheme="minorHAnsi"/>
          <w:color w:val="000000"/>
          <w:shd w:val="clear" w:color="auto" w:fill="FFFFFF"/>
          <w:lang w:eastAsia="en-GB"/>
        </w:rPr>
        <w:t xml:space="preserve"> purposeful sample of </w:t>
      </w:r>
      <w:r>
        <w:rPr>
          <w:rFonts w:eastAsia="Times New Roman" w:cstheme="minorHAnsi"/>
          <w:color w:val="000000"/>
          <w:shd w:val="clear" w:color="auto" w:fill="FFFFFF"/>
          <w:lang w:eastAsia="en-GB"/>
        </w:rPr>
        <w:t xml:space="preserve">six orthotists was recruited </w:t>
      </w:r>
      <w:r w:rsidRPr="00ED40F0">
        <w:rPr>
          <w:rFonts w:eastAsia="Times New Roman" w:cstheme="minorHAnsi"/>
          <w:color w:val="000000"/>
          <w:shd w:val="clear" w:color="auto" w:fill="FFFFFF"/>
          <w:lang w:eastAsia="en-GB"/>
        </w:rPr>
        <w:t>from professional contacts to the research team against the following specific criteria</w:t>
      </w:r>
      <w:r>
        <w:rPr>
          <w:rFonts w:eastAsia="Times New Roman" w:cstheme="minorHAnsi"/>
          <w:color w:val="000000"/>
          <w:shd w:val="clear" w:color="auto" w:fill="FFFFFF"/>
          <w:lang w:eastAsia="en-GB"/>
        </w:rPr>
        <w:t>:</w:t>
      </w:r>
    </w:p>
    <w:p w14:paraId="1BB8670C" w14:textId="77777777" w:rsidR="008C2D51" w:rsidRPr="00ED40F0" w:rsidRDefault="008C2D51" w:rsidP="00662037">
      <w:pPr>
        <w:spacing w:line="360" w:lineRule="auto"/>
        <w:jc w:val="both"/>
        <w:rPr>
          <w:rFonts w:eastAsia="Times New Roman" w:cstheme="minorHAnsi"/>
          <w:color w:val="000000"/>
          <w:shd w:val="clear" w:color="auto" w:fill="FFFFFF"/>
          <w:lang w:eastAsia="en-GB"/>
        </w:rPr>
      </w:pPr>
    </w:p>
    <w:p w14:paraId="0C55FB06" w14:textId="77777777" w:rsidR="008C2D51" w:rsidRPr="00ED40F0" w:rsidRDefault="008C2D51">
      <w:pPr>
        <w:pStyle w:val="ListParagraph"/>
        <w:numPr>
          <w:ilvl w:val="0"/>
          <w:numId w:val="21"/>
        </w:numPr>
        <w:spacing w:line="360" w:lineRule="auto"/>
        <w:jc w:val="both"/>
        <w:rPr>
          <w:rFonts w:cstheme="minorHAnsi"/>
        </w:rPr>
      </w:pPr>
      <w:r w:rsidRPr="00ED40F0">
        <w:rPr>
          <w:rFonts w:cstheme="minorHAnsi"/>
        </w:rPr>
        <w:t xml:space="preserve">Registered practitioner in healthcare or clinical footwear manufacture. </w:t>
      </w:r>
    </w:p>
    <w:p w14:paraId="598BC97A" w14:textId="77777777" w:rsidR="008C2D51" w:rsidRDefault="008C2D51">
      <w:pPr>
        <w:pStyle w:val="ListParagraph"/>
        <w:numPr>
          <w:ilvl w:val="0"/>
          <w:numId w:val="21"/>
        </w:numPr>
        <w:spacing w:line="360" w:lineRule="auto"/>
        <w:jc w:val="both"/>
        <w:rPr>
          <w:rFonts w:cstheme="minorHAnsi"/>
        </w:rPr>
      </w:pPr>
      <w:r w:rsidRPr="00ED40F0">
        <w:rPr>
          <w:rFonts w:ascii="Symbol" w:eastAsia="Symbol" w:hAnsi="Symbol" w:cstheme="minorHAnsi"/>
        </w:rPr>
        <w:t>³</w:t>
      </w:r>
      <w:r w:rsidRPr="00ED40F0">
        <w:rPr>
          <w:rFonts w:cstheme="minorHAnsi"/>
        </w:rPr>
        <w:t xml:space="preserve">25% clinical caseload involving the provision of footwear interventions to children with mobility impairment </w:t>
      </w:r>
    </w:p>
    <w:p w14:paraId="62BD4547" w14:textId="77777777" w:rsidR="008C2D51" w:rsidRDefault="008C2D51">
      <w:pPr>
        <w:pStyle w:val="ListParagraph"/>
        <w:numPr>
          <w:ilvl w:val="0"/>
          <w:numId w:val="21"/>
        </w:numPr>
        <w:spacing w:line="360" w:lineRule="auto"/>
        <w:jc w:val="both"/>
        <w:rPr>
          <w:rFonts w:cstheme="minorHAnsi"/>
        </w:rPr>
      </w:pPr>
      <w:r>
        <w:rPr>
          <w:rFonts w:cstheme="minorHAnsi"/>
        </w:rPr>
        <w:t>No vested interest in the footwear samples used.</w:t>
      </w:r>
    </w:p>
    <w:p w14:paraId="1217AD95" w14:textId="77777777" w:rsidR="008C2D51" w:rsidRPr="00ED40F0" w:rsidRDefault="008C2D51" w:rsidP="00662037">
      <w:pPr>
        <w:pStyle w:val="ListParagraph"/>
        <w:spacing w:line="360" w:lineRule="auto"/>
        <w:jc w:val="both"/>
        <w:rPr>
          <w:rFonts w:cstheme="minorHAnsi"/>
        </w:rPr>
      </w:pPr>
    </w:p>
    <w:p w14:paraId="316AD91D" w14:textId="66FDFF6E" w:rsidR="008C2D51" w:rsidRDefault="008C2D51" w:rsidP="00662037">
      <w:pPr>
        <w:pStyle w:val="ListParagraph"/>
        <w:spacing w:line="360" w:lineRule="auto"/>
        <w:ind w:left="0"/>
        <w:jc w:val="both"/>
        <w:rPr>
          <w:rFonts w:eastAsia="Times New Roman" w:cstheme="minorHAnsi"/>
          <w:color w:val="000000"/>
          <w:shd w:val="clear" w:color="auto" w:fill="FFFFFF"/>
          <w:lang w:eastAsia="en-GB"/>
        </w:rPr>
      </w:pPr>
      <w:r w:rsidRPr="00ED40F0">
        <w:rPr>
          <w:rFonts w:cstheme="minorHAnsi"/>
        </w:rPr>
        <w:t xml:space="preserve">Participants </w:t>
      </w:r>
      <w:r>
        <w:rPr>
          <w:rFonts w:cstheme="minorHAnsi"/>
        </w:rPr>
        <w:t xml:space="preserve">were recruited via email invitation and </w:t>
      </w:r>
      <w:r w:rsidRPr="00ED40F0">
        <w:rPr>
          <w:rFonts w:cstheme="minorHAnsi"/>
        </w:rPr>
        <w:t>provided with an overview of the aims, purpose and what to expect from the project</w:t>
      </w:r>
      <w:r>
        <w:rPr>
          <w:rFonts w:cstheme="minorHAnsi"/>
        </w:rPr>
        <w:t xml:space="preserve"> to provide informed consent.</w:t>
      </w:r>
      <w:r>
        <w:rPr>
          <w:rFonts w:eastAsia="Times New Roman" w:cstheme="minorHAnsi"/>
          <w:color w:val="000000"/>
          <w:shd w:val="clear" w:color="auto" w:fill="FFFFFF"/>
          <w:lang w:eastAsia="en-GB"/>
        </w:rPr>
        <w:t xml:space="preserve"> The participants were provided with the same fi</w:t>
      </w:r>
      <w:r w:rsidRPr="00ED40F0">
        <w:rPr>
          <w:rFonts w:eastAsia="Times New Roman" w:cstheme="minorHAnsi"/>
          <w:color w:val="000000"/>
          <w:shd w:val="clear" w:color="auto" w:fill="FFFFFF"/>
          <w:lang w:eastAsia="en-GB"/>
        </w:rPr>
        <w:t xml:space="preserve">ve </w:t>
      </w:r>
      <w:r>
        <w:rPr>
          <w:rFonts w:eastAsia="Times New Roman" w:cstheme="minorHAnsi"/>
          <w:color w:val="000000"/>
          <w:shd w:val="clear" w:color="auto" w:fill="FFFFFF"/>
          <w:lang w:eastAsia="en-GB"/>
        </w:rPr>
        <w:t>designs of</w:t>
      </w:r>
      <w:r w:rsidRPr="00ED40F0">
        <w:rPr>
          <w:rFonts w:eastAsia="Times New Roman" w:cstheme="minorHAnsi"/>
          <w:color w:val="000000"/>
          <w:shd w:val="clear" w:color="auto" w:fill="FFFFFF"/>
          <w:lang w:eastAsia="en-GB"/>
        </w:rPr>
        <w:t xml:space="preserve"> OSSTF </w:t>
      </w:r>
      <w:r>
        <w:rPr>
          <w:rFonts w:eastAsia="Times New Roman" w:cstheme="minorHAnsi"/>
          <w:color w:val="000000"/>
          <w:shd w:val="clear" w:color="auto" w:fill="FFFFFF"/>
          <w:lang w:eastAsia="en-GB"/>
        </w:rPr>
        <w:t>marked A-E</w:t>
      </w:r>
      <w:r w:rsidR="00FD35F9">
        <w:rPr>
          <w:rFonts w:eastAsia="Times New Roman" w:cstheme="minorHAnsi"/>
          <w:color w:val="000000"/>
          <w:shd w:val="clear" w:color="auto" w:fill="FFFFFF"/>
          <w:lang w:eastAsia="en-GB"/>
        </w:rPr>
        <w:t xml:space="preserve"> </w:t>
      </w:r>
      <w:r w:rsidR="00263F2D">
        <w:rPr>
          <w:rFonts w:eastAsia="Times New Roman" w:cstheme="minorHAnsi"/>
          <w:color w:val="000000"/>
          <w:shd w:val="clear" w:color="auto" w:fill="FFFFFF"/>
          <w:lang w:eastAsia="en-GB"/>
        </w:rPr>
        <w:t xml:space="preserve">(see </w:t>
      </w:r>
      <w:r w:rsidR="00FD35F9">
        <w:rPr>
          <w:rFonts w:eastAsia="Times New Roman" w:cstheme="minorHAnsi"/>
          <w:color w:val="000000"/>
          <w:shd w:val="clear" w:color="auto" w:fill="FFFFFF"/>
          <w:lang w:eastAsia="en-GB"/>
        </w:rPr>
        <w:fldChar w:fldCharType="begin"/>
      </w:r>
      <w:r w:rsidR="00FD35F9">
        <w:rPr>
          <w:rFonts w:eastAsia="Times New Roman" w:cstheme="minorHAnsi"/>
          <w:color w:val="000000"/>
          <w:shd w:val="clear" w:color="auto" w:fill="FFFFFF"/>
          <w:lang w:eastAsia="en-GB"/>
        </w:rPr>
        <w:instrText xml:space="preserve"> REF _Ref138973154 \h </w:instrText>
      </w:r>
      <w:r w:rsidR="00601107">
        <w:rPr>
          <w:rFonts w:eastAsia="Times New Roman" w:cstheme="minorHAnsi"/>
          <w:color w:val="000000"/>
          <w:shd w:val="clear" w:color="auto" w:fill="FFFFFF"/>
          <w:lang w:eastAsia="en-GB"/>
        </w:rPr>
        <w:instrText xml:space="preserve"> \* MERGEFORMAT </w:instrText>
      </w:r>
      <w:r w:rsidR="00FD35F9">
        <w:rPr>
          <w:rFonts w:eastAsia="Times New Roman" w:cstheme="minorHAnsi"/>
          <w:color w:val="000000"/>
          <w:shd w:val="clear" w:color="auto" w:fill="FFFFFF"/>
          <w:lang w:eastAsia="en-GB"/>
        </w:rPr>
      </w:r>
      <w:r w:rsidR="00FD35F9">
        <w:rPr>
          <w:rFonts w:eastAsia="Times New Roman" w:cstheme="minorHAnsi"/>
          <w:color w:val="000000"/>
          <w:shd w:val="clear" w:color="auto" w:fill="FFFFFF"/>
          <w:lang w:eastAsia="en-GB"/>
        </w:rPr>
        <w:fldChar w:fldCharType="separate"/>
      </w:r>
      <w:r w:rsidR="00FD35F9">
        <w:t xml:space="preserve">Figure </w:t>
      </w:r>
      <w:r w:rsidR="00FD35F9">
        <w:rPr>
          <w:noProof/>
        </w:rPr>
        <w:t>8</w:t>
      </w:r>
      <w:r w:rsidR="00FD35F9">
        <w:noBreakHyphen/>
      </w:r>
      <w:r w:rsidR="00FD35F9">
        <w:rPr>
          <w:noProof/>
        </w:rPr>
        <w:t>3</w:t>
      </w:r>
      <w:r w:rsidR="00FD35F9">
        <w:rPr>
          <w:rFonts w:eastAsia="Times New Roman" w:cstheme="minorHAnsi"/>
          <w:color w:val="000000"/>
          <w:shd w:val="clear" w:color="auto" w:fill="FFFFFF"/>
          <w:lang w:eastAsia="en-GB"/>
        </w:rPr>
        <w:fldChar w:fldCharType="end"/>
      </w:r>
      <w:r w:rsidR="00263F2D">
        <w:rPr>
          <w:rFonts w:eastAsia="Times New Roman" w:cstheme="minorHAnsi"/>
          <w:color w:val="000000"/>
          <w:shd w:val="clear" w:color="auto" w:fill="FFFFFF"/>
          <w:lang w:eastAsia="en-GB"/>
        </w:rPr>
        <w:t>)</w:t>
      </w:r>
      <w:r>
        <w:rPr>
          <w:rFonts w:eastAsia="Times New Roman" w:cstheme="minorHAnsi"/>
          <w:color w:val="000000"/>
          <w:shd w:val="clear" w:color="auto" w:fill="FFFFFF"/>
          <w:lang w:eastAsia="en-GB"/>
        </w:rPr>
        <w:t>. OSSTF samples with varied design characteristics were chosen to capture the range of instructions and questions in the developed tool and user manual.</w:t>
      </w:r>
    </w:p>
    <w:p w14:paraId="6B17F8E9" w14:textId="77777777" w:rsidR="008C2D51" w:rsidRDefault="008C2D51" w:rsidP="008C2D51">
      <w:pPr>
        <w:pStyle w:val="ListParagraph"/>
        <w:ind w:left="0"/>
        <w:jc w:val="both"/>
        <w:rPr>
          <w:rFonts w:eastAsia="Times New Roman" w:cstheme="minorHAnsi"/>
          <w:color w:val="000000"/>
          <w:shd w:val="clear" w:color="auto" w:fill="FFFFFF"/>
          <w:lang w:eastAsia="en-GB"/>
        </w:rPr>
      </w:pPr>
    </w:p>
    <w:p w14:paraId="11B4F883" w14:textId="77777777" w:rsidR="008C2D51" w:rsidRDefault="008C2D51" w:rsidP="008C2D51">
      <w:pPr>
        <w:pStyle w:val="ListParagraph"/>
        <w:keepNext/>
        <w:ind w:left="0"/>
        <w:jc w:val="center"/>
      </w:pPr>
      <w:r>
        <w:rPr>
          <w:rFonts w:eastAsia="Times New Roman" w:cstheme="minorHAnsi"/>
          <w:noProof/>
          <w:color w:val="000000"/>
          <w:shd w:val="clear" w:color="auto" w:fill="FFFFFF"/>
          <w:lang w:eastAsia="en-GB"/>
        </w:rPr>
        <w:drawing>
          <wp:inline distT="0" distB="0" distL="0" distR="0" wp14:anchorId="732554BF" wp14:editId="7A3123A9">
            <wp:extent cx="4654062" cy="4590533"/>
            <wp:effectExtent l="0" t="0" r="0" b="0"/>
            <wp:docPr id="1979685315" name="Picture 1979685315" descr="A collage of different sho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85315" name="Picture 1" descr="A collage of different shoes&#10;&#10;Description automatically generated with low confidence"/>
                    <pic:cNvPicPr/>
                  </pic:nvPicPr>
                  <pic:blipFill>
                    <a:blip r:embed="rId78">
                      <a:extLst>
                        <a:ext uri="{28A0092B-C50C-407E-A947-70E740481C1C}">
                          <a14:useLocalDpi xmlns:a14="http://schemas.microsoft.com/office/drawing/2010/main" val="0"/>
                        </a:ext>
                      </a:extLst>
                    </a:blip>
                    <a:stretch>
                      <a:fillRect/>
                    </a:stretch>
                  </pic:blipFill>
                  <pic:spPr>
                    <a:xfrm>
                      <a:off x="0" y="0"/>
                      <a:ext cx="4664727" cy="4601053"/>
                    </a:xfrm>
                    <a:prstGeom prst="rect">
                      <a:avLst/>
                    </a:prstGeom>
                  </pic:spPr>
                </pic:pic>
              </a:graphicData>
            </a:graphic>
          </wp:inline>
        </w:drawing>
      </w:r>
    </w:p>
    <w:p w14:paraId="66AE626C" w14:textId="56FDAAFE" w:rsidR="008C2D51" w:rsidRDefault="008C2D51" w:rsidP="004448E9">
      <w:pPr>
        <w:pStyle w:val="Caption"/>
        <w:jc w:val="both"/>
        <w:rPr>
          <w:rFonts w:eastAsia="Times New Roman" w:cstheme="minorHAnsi"/>
          <w:color w:val="000000"/>
          <w:shd w:val="clear" w:color="auto" w:fill="FFFFFF"/>
          <w:lang w:eastAsia="en-GB"/>
        </w:rPr>
      </w:pPr>
      <w:bookmarkStart w:id="349" w:name="_Ref138973154"/>
      <w:bookmarkStart w:id="350" w:name="_Toc156393245"/>
      <w:r>
        <w:t xml:space="preserve">Figure </w:t>
      </w:r>
      <w:fldSimple w:instr=" STYLEREF 1 \s ">
        <w:r w:rsidR="00337CAB">
          <w:rPr>
            <w:noProof/>
          </w:rPr>
          <w:t>8</w:t>
        </w:r>
      </w:fldSimple>
      <w:r w:rsidR="00337CAB">
        <w:noBreakHyphen/>
      </w:r>
      <w:fldSimple w:instr=" SEQ Figure \* ARABIC \s 1 ">
        <w:r w:rsidR="00337CAB">
          <w:rPr>
            <w:noProof/>
          </w:rPr>
          <w:t>3</w:t>
        </w:r>
      </w:fldSimple>
      <w:bookmarkEnd w:id="349"/>
      <w:r>
        <w:t xml:space="preserve"> OSSTF samples used in the </w:t>
      </w:r>
      <w:proofErr w:type="spellStart"/>
      <w:r>
        <w:t>rater</w:t>
      </w:r>
      <w:proofErr w:type="spellEnd"/>
      <w:r>
        <w:t xml:space="preserve"> </w:t>
      </w:r>
      <w:r w:rsidR="00263F2D">
        <w:t>percentage agreement</w:t>
      </w:r>
      <w:r>
        <w:t xml:space="preserve"> study</w:t>
      </w:r>
      <w:bookmarkEnd w:id="350"/>
    </w:p>
    <w:p w14:paraId="4B02C936" w14:textId="69AF80D8" w:rsidR="008C2D51" w:rsidRDefault="008C2D51" w:rsidP="00601107">
      <w:pPr>
        <w:pStyle w:val="ListParagraph"/>
        <w:spacing w:line="360" w:lineRule="auto"/>
        <w:ind w:left="0"/>
        <w:jc w:val="both"/>
        <w:rPr>
          <w:rFonts w:eastAsia="Times New Roman" w:cstheme="minorHAnsi"/>
          <w:color w:val="000000"/>
          <w:shd w:val="clear" w:color="auto" w:fill="FFFFFF"/>
          <w:lang w:eastAsia="en-GB"/>
        </w:rPr>
      </w:pPr>
      <w:r w:rsidRPr="00ED40F0">
        <w:rPr>
          <w:rFonts w:eastAsia="Times New Roman" w:cstheme="minorHAnsi"/>
          <w:color w:val="000000"/>
          <w:shd w:val="clear" w:color="auto" w:fill="FFFFFF"/>
          <w:lang w:eastAsia="en-GB"/>
        </w:rPr>
        <w:t>The participants assess</w:t>
      </w:r>
      <w:r>
        <w:rPr>
          <w:rFonts w:eastAsia="Times New Roman" w:cstheme="minorHAnsi"/>
          <w:color w:val="000000"/>
          <w:shd w:val="clear" w:color="auto" w:fill="FFFFFF"/>
          <w:lang w:eastAsia="en-GB"/>
        </w:rPr>
        <w:t>ed</w:t>
      </w:r>
      <w:r w:rsidRPr="00ED40F0">
        <w:rPr>
          <w:rFonts w:eastAsia="Times New Roman" w:cstheme="minorHAnsi"/>
          <w:color w:val="000000"/>
          <w:shd w:val="clear" w:color="auto" w:fill="FFFFFF"/>
          <w:lang w:eastAsia="en-GB"/>
        </w:rPr>
        <w:t xml:space="preserve"> each shoe using the tool and submit</w:t>
      </w:r>
      <w:r>
        <w:rPr>
          <w:rFonts w:eastAsia="Times New Roman" w:cstheme="minorHAnsi"/>
          <w:color w:val="000000"/>
          <w:shd w:val="clear" w:color="auto" w:fill="FFFFFF"/>
          <w:lang w:eastAsia="en-GB"/>
        </w:rPr>
        <w:t>ted</w:t>
      </w:r>
      <w:r w:rsidRPr="00ED40F0">
        <w:rPr>
          <w:rFonts w:eastAsia="Times New Roman" w:cstheme="minorHAnsi"/>
          <w:color w:val="000000"/>
          <w:shd w:val="clear" w:color="auto" w:fill="FFFFFF"/>
          <w:lang w:eastAsia="en-GB"/>
        </w:rPr>
        <w:t xml:space="preserve"> their results electronically via </w:t>
      </w:r>
      <w:r>
        <w:rPr>
          <w:rFonts w:eastAsia="Times New Roman" w:cstheme="minorHAnsi"/>
          <w:color w:val="000000"/>
          <w:shd w:val="clear" w:color="auto" w:fill="FFFFFF"/>
          <w:lang w:eastAsia="en-GB"/>
        </w:rPr>
        <w:t>email.</w:t>
      </w:r>
      <w:r w:rsidRPr="00ED40F0">
        <w:rPr>
          <w:rFonts w:eastAsia="Times New Roman" w:cstheme="minorHAnsi"/>
          <w:color w:val="000000"/>
          <w:shd w:val="clear" w:color="auto" w:fill="FFFFFF"/>
          <w:lang w:eastAsia="en-GB"/>
        </w:rPr>
        <w:t xml:space="preserve"> </w:t>
      </w:r>
    </w:p>
    <w:p w14:paraId="44EDFFBF" w14:textId="0FAE0802" w:rsidR="008C2D51" w:rsidRDefault="008C2D51" w:rsidP="00601107">
      <w:pPr>
        <w:pStyle w:val="ListParagraph"/>
        <w:spacing w:line="360" w:lineRule="auto"/>
        <w:ind w:left="0"/>
        <w:jc w:val="both"/>
        <w:rPr>
          <w:rFonts w:cstheme="minorHAnsi"/>
        </w:rPr>
      </w:pPr>
      <w:r w:rsidRPr="00ED40F0">
        <w:rPr>
          <w:rFonts w:cstheme="minorHAnsi"/>
        </w:rPr>
        <w:t xml:space="preserve">Each participant </w:t>
      </w:r>
      <w:r>
        <w:rPr>
          <w:rFonts w:cstheme="minorHAnsi"/>
        </w:rPr>
        <w:t>assessed</w:t>
      </w:r>
      <w:r w:rsidRPr="00ED40F0">
        <w:rPr>
          <w:rFonts w:cstheme="minorHAnsi"/>
        </w:rPr>
        <w:t xml:space="preserve"> the </w:t>
      </w:r>
      <w:r>
        <w:rPr>
          <w:rFonts w:cstheme="minorHAnsi"/>
        </w:rPr>
        <w:t>five</w:t>
      </w:r>
      <w:r w:rsidRPr="00ED40F0">
        <w:rPr>
          <w:rFonts w:cstheme="minorHAnsi"/>
        </w:rPr>
        <w:t xml:space="preserve"> pairs of OSSTF at </w:t>
      </w:r>
      <w:r>
        <w:rPr>
          <w:rFonts w:cstheme="minorHAnsi"/>
        </w:rPr>
        <w:t>two</w:t>
      </w:r>
      <w:r w:rsidRPr="00ED40F0">
        <w:rPr>
          <w:rFonts w:cstheme="minorHAnsi"/>
        </w:rPr>
        <w:t xml:space="preserve"> different time frames</w:t>
      </w:r>
      <w:r>
        <w:rPr>
          <w:rFonts w:cstheme="minorHAnsi"/>
        </w:rPr>
        <w:t>,</w:t>
      </w:r>
      <w:r w:rsidRPr="00ED40F0">
        <w:rPr>
          <w:rFonts w:cstheme="minorHAnsi"/>
        </w:rPr>
        <w:t xml:space="preserve"> with a gap of </w:t>
      </w:r>
      <w:r>
        <w:rPr>
          <w:rFonts w:cstheme="minorHAnsi"/>
        </w:rPr>
        <w:t>at least one</w:t>
      </w:r>
      <w:r w:rsidRPr="00ED40F0">
        <w:rPr>
          <w:rFonts w:cstheme="minorHAnsi"/>
        </w:rPr>
        <w:t xml:space="preserve"> week between each assessment. Categorical data </w:t>
      </w:r>
      <w:r>
        <w:rPr>
          <w:rFonts w:cstheme="minorHAnsi"/>
        </w:rPr>
        <w:t>was</w:t>
      </w:r>
      <w:r w:rsidRPr="00ED40F0">
        <w:rPr>
          <w:rFonts w:cstheme="minorHAnsi"/>
        </w:rPr>
        <w:t xml:space="preserve"> taken from the </w:t>
      </w:r>
      <w:r>
        <w:rPr>
          <w:rFonts w:cstheme="minorHAnsi"/>
        </w:rPr>
        <w:t>clinician's</w:t>
      </w:r>
      <w:r w:rsidRPr="00ED40F0">
        <w:rPr>
          <w:rFonts w:cstheme="minorHAnsi"/>
        </w:rPr>
        <w:t xml:space="preserve"> responses from the tool</w:t>
      </w:r>
      <w:r>
        <w:rPr>
          <w:rFonts w:cstheme="minorHAnsi"/>
        </w:rPr>
        <w:t xml:space="preserve"> for each question and each shoe</w:t>
      </w:r>
      <w:r w:rsidRPr="00ED40F0">
        <w:rPr>
          <w:rFonts w:cstheme="minorHAnsi"/>
        </w:rPr>
        <w:t xml:space="preserve">. The data </w:t>
      </w:r>
      <w:r>
        <w:rPr>
          <w:rFonts w:cstheme="minorHAnsi"/>
        </w:rPr>
        <w:t>was then</w:t>
      </w:r>
      <w:r w:rsidRPr="00ED40F0">
        <w:rPr>
          <w:rFonts w:cstheme="minorHAnsi"/>
        </w:rPr>
        <w:t xml:space="preserve"> analysed within </w:t>
      </w:r>
      <w:proofErr w:type="spellStart"/>
      <w:r w:rsidRPr="00ED40F0">
        <w:rPr>
          <w:rFonts w:cstheme="minorHAnsi"/>
        </w:rPr>
        <w:t>rater</w:t>
      </w:r>
      <w:proofErr w:type="spellEnd"/>
      <w:r w:rsidRPr="00ED40F0">
        <w:rPr>
          <w:rFonts w:cstheme="minorHAnsi"/>
        </w:rPr>
        <w:t xml:space="preserve"> between </w:t>
      </w:r>
      <w:r>
        <w:rPr>
          <w:rFonts w:cstheme="minorHAnsi"/>
        </w:rPr>
        <w:t>sessions</w:t>
      </w:r>
      <w:r w:rsidRPr="00ED40F0">
        <w:rPr>
          <w:rFonts w:cstheme="minorHAnsi"/>
        </w:rPr>
        <w:t xml:space="preserve"> and between </w:t>
      </w:r>
      <w:proofErr w:type="spellStart"/>
      <w:r w:rsidRPr="00ED40F0">
        <w:rPr>
          <w:rFonts w:cstheme="minorHAnsi"/>
        </w:rPr>
        <w:t>raters</w:t>
      </w:r>
      <w:proofErr w:type="spellEnd"/>
      <w:r>
        <w:rPr>
          <w:rFonts w:cstheme="minorHAnsi"/>
        </w:rPr>
        <w:t xml:space="preserve"> in the same session</w:t>
      </w:r>
      <w:r w:rsidRPr="00ED40F0">
        <w:rPr>
          <w:rFonts w:cstheme="minorHAnsi"/>
        </w:rPr>
        <w:t>.</w:t>
      </w:r>
      <w:r w:rsidRPr="00ED40F0">
        <w:rPr>
          <w:rFonts w:eastAsia="Times New Roman" w:cstheme="minorHAnsi"/>
          <w:color w:val="000000"/>
          <w:shd w:val="clear" w:color="auto" w:fill="FFFFFF"/>
          <w:lang w:eastAsia="en-GB"/>
        </w:rPr>
        <w:t xml:space="preserve"> </w:t>
      </w:r>
      <w:r w:rsidRPr="00ED40F0">
        <w:rPr>
          <w:rFonts w:cstheme="minorHAnsi"/>
        </w:rPr>
        <w:t xml:space="preserve">Categorical data </w:t>
      </w:r>
      <w:r>
        <w:rPr>
          <w:rFonts w:cstheme="minorHAnsi"/>
        </w:rPr>
        <w:t>were</w:t>
      </w:r>
      <w:r w:rsidRPr="00ED40F0">
        <w:rPr>
          <w:rFonts w:cstheme="minorHAnsi"/>
        </w:rPr>
        <w:t xml:space="preserve"> analysed for consistency using </w:t>
      </w:r>
      <w:r w:rsidR="00263F2D">
        <w:rPr>
          <w:rFonts w:cstheme="minorHAnsi"/>
        </w:rPr>
        <w:t>percentage agreement</w:t>
      </w:r>
      <w:r w:rsidRPr="00ED40F0">
        <w:rPr>
          <w:rFonts w:cstheme="minorHAnsi"/>
        </w:rPr>
        <w:t xml:space="preserve"> </w:t>
      </w:r>
      <w:r>
        <w:rPr>
          <w:rFonts w:cstheme="minorHAnsi"/>
        </w:rPr>
        <w:t xml:space="preserve">for </w:t>
      </w:r>
      <w:r w:rsidRPr="00ED40F0">
        <w:rPr>
          <w:rFonts w:cstheme="minorHAnsi"/>
        </w:rPr>
        <w:t>intra and inter-rater agreement</w:t>
      </w:r>
      <w:r w:rsidR="00263F2D">
        <w:rPr>
          <w:rFonts w:cstheme="minorHAnsi"/>
        </w:rPr>
        <w:t>,</w:t>
      </w:r>
      <w:r>
        <w:rPr>
          <w:rFonts w:cstheme="minorHAnsi"/>
        </w:rPr>
        <w:t xml:space="preserve"> with the mean average </w:t>
      </w:r>
      <w:r w:rsidR="00263F2D">
        <w:rPr>
          <w:rFonts w:cstheme="minorHAnsi"/>
        </w:rPr>
        <w:t>percentage agreement</w:t>
      </w:r>
      <w:r>
        <w:rPr>
          <w:rFonts w:cstheme="minorHAnsi"/>
        </w:rPr>
        <w:t xml:space="preserve"> average for the five OSSTF samples for each question</w:t>
      </w:r>
      <w:r w:rsidRPr="00AC25DC">
        <w:rPr>
          <w:rFonts w:cstheme="minorHAnsi"/>
        </w:rPr>
        <w:t xml:space="preserve">. ﻿Mean values </w:t>
      </w:r>
      <w:r>
        <w:rPr>
          <w:rFonts w:cstheme="minorHAnsi"/>
        </w:rPr>
        <w:t xml:space="preserve">for </w:t>
      </w:r>
      <w:r w:rsidR="00263F2D">
        <w:rPr>
          <w:rFonts w:cstheme="minorHAnsi"/>
        </w:rPr>
        <w:t>percentage agreement</w:t>
      </w:r>
      <w:r>
        <w:rPr>
          <w:rFonts w:cstheme="minorHAnsi"/>
        </w:rPr>
        <w:t xml:space="preserve"> </w:t>
      </w:r>
      <w:r w:rsidRPr="00AC25DC">
        <w:rPr>
          <w:rFonts w:cstheme="minorHAnsi"/>
        </w:rPr>
        <w:t xml:space="preserve">were </w:t>
      </w:r>
      <w:r>
        <w:rPr>
          <w:rFonts w:cstheme="minorHAnsi"/>
        </w:rPr>
        <w:t>set at 80% for a</w:t>
      </w:r>
      <w:r w:rsidRPr="00AC25DC">
        <w:rPr>
          <w:rFonts w:cstheme="minorHAnsi"/>
        </w:rPr>
        <w:t xml:space="preserve"> high level of agreement </w:t>
      </w:r>
      <w:r>
        <w:rPr>
          <w:rFonts w:cstheme="minorHAnsi"/>
        </w:rPr>
        <w:fldChar w:fldCharType="begin" w:fldLock="1"/>
      </w:r>
      <w:r w:rsidR="00D471C6">
        <w:rPr>
          <w:rFonts w:cstheme="minorHAnsi"/>
        </w:rPr>
        <w:instrText>ADDIN CSL_CITATION {"citationItems":[{"id":"ITEM-1","itemData":{"DOI":"10.1016/j.ijnurstu.2011.01.016","ISSN":"00207489","abstract":"Objective: Results of reliability and agreement studies are intended to provide information about the amount of error inherent in any diagnosis, score, or measurement. The level of reliability and agreement among users of scales, instruments, or classifications is widely unknown. Therefore, there is a need for rigorously conducted interrater and intrarater reliability and agreement studies. Information about sample selection, study design, and statistical analysis is often incomplete. Because of inadequate reporting, interpretation and synthesis of study results are often difficult. Widely accepted criteria, standards, or guidelines for reporting reliability and agreement in the health care and medical field are lacking. The objective was to develop guidelines for reporting reliability and agreement studies. Study design and setting: Eight experts in reliability and agreement investigation developed guidelines for reporting. Results: Fifteen issues that should be addressed when reliability and agreement are reported are proposed. The issues correspond to the headings usually used in publications. Conclusion: The proposed guidelines intend to improve the quality of reporting. © 2011.","author":[{"dropping-particle":"","family":"Kottner","given":"Jan","non-dropping-particle":"","parse-names":false,"suffix":""},{"dropping-particle":"","family":"Audige","given":"Laurent","non-dropping-particle":"","parse-names":false,"suffix":""},{"dropping-particle":"","family":"Brorson","given":"Stig","non-dropping-particle":"","parse-names":false,"suffix":""},{"dropping-particle":"","family":"Donner","given":"Allan","non-dropping-particle":"","parse-names":false,"suffix":""},{"dropping-particle":"","family":"Gajewski","given":"Byron J.","non-dropping-particle":"","parse-names":false,"suffix":""},{"dropping-particle":"","family":"Hróbjartsson","given":"Asbjørn","non-dropping-particle":"","parse-names":false,"suffix":""},{"dropping-particle":"","family":"Roberts","given":"Chris","non-dropping-particle":"","parse-names":false,"suffix":""},{"dropping-particle":"","family":"Shoukri","given":"Mohamed","non-dropping-particle":"","parse-names":false,"suffix":""},{"dropping-particle":"","family":"Streiner","given":"David L.","non-dropping-particle":"","parse-names":false,"suffix":""}],"container-title":"International Journal of Nursing Studies","id":"ITEM-1","issue":"6","issued":{"date-parts":[["2011","6","1"]]},"page":"661-671","publisher":"Pergamon","title":"Guidelines for Reporting Reliability and Agreement Studies (GRRAS) were proposed","type":"article-journal","volume":"48"},"uris":["http://www.mendeley.com/documents/?uuid=fe8a5c21-b508-3141-a251-af28d00c820d"]},{"id":"ITEM-2","itemData":{"DOI":"10.1901/JABA.1979.12-535","ISSN":"00218855","PMID":"16795610","abstract":"Percentage agreement measures of interobserver agreement or \"reliability\" have traditionally been used to summarize observer agreement from studies using interval recording, time-sampling, and trial-scoring data collection procedures. Recent articles disagree on whether to continue using these percentage agreement measures, and on which ones to use, and what to do about chance agreements if their use is continued. Much of the disagreement derives from the need to be reasonably certain we do not accept as evidence of true interobserver agreement those agreement levels which are substantially probable as a result of chance observer agreement. The various percentage agreement measures are shown to be adequate to this task, but easier ways are discussed. Tables are given to permit checking to see if obtained disagreements are unlikely due to chance. Particularly important is the discovery of a simple rule that, when met, makes the tables unnecessary. If reliability checks using 50 or more observation occasions produce 10% or fewer disagreements, for behavior rates from 10% through 90%, the agreement achieved is quite improbably the result of chance agreement.","author":[{"dropping-particle":"","family":"Birkimer","given":"John C.","non-dropping-particle":"","parse-names":false,"suffix":""},{"dropping-particle":"","family":"Brown","given":"Joseph H.","non-dropping-particle":"","parse-names":false,"suffix":""}],"container-title":"Journal of Applied Behavior Analysis","id":"ITEM-2","issue":"4","issued":{"date-parts":[["1979"]]},"page":"535","publisher":"Society for the Experimental Analysis of Behavior","title":"Back to basics: Percentage agreement measures are adequate, but there are easier ways","type":"article-journal","volume":"12"},"uris":["http://www.mendeley.com/documents/?uuid=65343f95-cd25-341a-b3cd-837cd8c04435"]}],"mendeley":{"formattedCitation":"(Birkimer &amp; Brown, 1979; Kottner et al., 2011)","plainTextFormattedCitation":"(Birkimer &amp; Brown, 1979; Kottner et al., 2011)","previouslyFormattedCitation":"(Birkimer &amp; Brown, 1979; Kottner et al., 2011)"},"properties":{"noteIndex":0},"schema":"https://github.com/citation-style-language/schema/raw/master/csl-citation.json"}</w:instrText>
      </w:r>
      <w:r>
        <w:rPr>
          <w:rFonts w:cstheme="minorHAnsi"/>
        </w:rPr>
        <w:fldChar w:fldCharType="separate"/>
      </w:r>
      <w:r w:rsidR="009A28E3" w:rsidRPr="009A28E3">
        <w:rPr>
          <w:rFonts w:cstheme="minorHAnsi"/>
          <w:noProof/>
        </w:rPr>
        <w:t>(Birkimer &amp; Brown, 1979; Kottner et al., 2011)</w:t>
      </w:r>
      <w:r>
        <w:rPr>
          <w:rFonts w:cstheme="minorHAnsi"/>
        </w:rPr>
        <w:fldChar w:fldCharType="end"/>
      </w:r>
      <w:r>
        <w:rPr>
          <w:rFonts w:cstheme="minorHAnsi"/>
        </w:rPr>
        <w:t>.</w:t>
      </w:r>
    </w:p>
    <w:p w14:paraId="79792823" w14:textId="77777777" w:rsidR="008C2D51" w:rsidRDefault="008C2D51" w:rsidP="00601107">
      <w:pPr>
        <w:pStyle w:val="ListParagraph"/>
        <w:spacing w:line="360" w:lineRule="auto"/>
        <w:ind w:left="0"/>
        <w:jc w:val="both"/>
        <w:rPr>
          <w:rFonts w:cstheme="minorHAnsi"/>
        </w:rPr>
      </w:pPr>
    </w:p>
    <w:p w14:paraId="3805BA2E" w14:textId="77777777" w:rsidR="008C2D51" w:rsidRDefault="008C2D51" w:rsidP="00601107">
      <w:pPr>
        <w:pStyle w:val="ListParagraph"/>
        <w:spacing w:line="360" w:lineRule="auto"/>
        <w:ind w:left="0"/>
        <w:jc w:val="both"/>
        <w:rPr>
          <w:rFonts w:cstheme="minorHAnsi"/>
        </w:rPr>
      </w:pPr>
    </w:p>
    <w:p w14:paraId="4EC44D1A" w14:textId="77777777" w:rsidR="008C2D51" w:rsidRDefault="008C2D51" w:rsidP="00F46898">
      <w:pPr>
        <w:pStyle w:val="Heading3"/>
        <w:numPr>
          <w:ilvl w:val="2"/>
          <w:numId w:val="29"/>
        </w:numPr>
        <w:spacing w:line="360" w:lineRule="auto"/>
        <w:jc w:val="both"/>
        <w:rPr>
          <w:shd w:val="clear" w:color="auto" w:fill="FFFFFF"/>
          <w:lang w:eastAsia="en-GB"/>
        </w:rPr>
      </w:pPr>
      <w:bookmarkStart w:id="351" w:name="_Toc156403544"/>
      <w:r>
        <w:rPr>
          <w:shd w:val="clear" w:color="auto" w:fill="FFFFFF"/>
          <w:lang w:eastAsia="en-GB"/>
        </w:rPr>
        <w:t>Practical use of the tool</w:t>
      </w:r>
      <w:bookmarkEnd w:id="351"/>
    </w:p>
    <w:p w14:paraId="47AA855E" w14:textId="68CA0AD1" w:rsidR="006544AF" w:rsidRDefault="008C2D51" w:rsidP="00601107">
      <w:pPr>
        <w:widowControl w:val="0"/>
        <w:spacing w:line="360" w:lineRule="auto"/>
        <w:ind w:right="-1"/>
        <w:jc w:val="both"/>
      </w:pPr>
      <w:r>
        <w:rPr>
          <w:rFonts w:ascii="Calibri" w:hAnsi="Calibri"/>
          <w:noProof/>
        </w:rPr>
        <w:t>I</w:t>
      </w:r>
      <w:r w:rsidRPr="001A0B37">
        <w:rPr>
          <w:rFonts w:ascii="Calibri" w:hAnsi="Calibri"/>
          <w:noProof/>
        </w:rPr>
        <w:t xml:space="preserve">n </w:t>
      </w:r>
      <w:r>
        <w:rPr>
          <w:rFonts w:ascii="Calibri" w:hAnsi="Calibri"/>
          <w:noProof/>
        </w:rPr>
        <w:t>addition</w:t>
      </w:r>
      <w:r w:rsidRPr="001A0B37">
        <w:rPr>
          <w:rFonts w:ascii="Calibri" w:hAnsi="Calibri"/>
          <w:noProof/>
        </w:rPr>
        <w:t xml:space="preserve"> to the tool</w:t>
      </w:r>
      <w:r>
        <w:rPr>
          <w:rFonts w:ascii="Calibri" w:hAnsi="Calibri"/>
          <w:noProof/>
        </w:rPr>
        <w:t>,</w:t>
      </w:r>
      <w:r w:rsidRPr="001A0B37">
        <w:rPr>
          <w:rFonts w:ascii="Calibri" w:hAnsi="Calibri"/>
          <w:noProof/>
        </w:rPr>
        <w:t xml:space="preserve"> the clinicians </w:t>
      </w:r>
      <w:r>
        <w:rPr>
          <w:rFonts w:ascii="Calibri" w:hAnsi="Calibri"/>
          <w:noProof/>
        </w:rPr>
        <w:t>were also</w:t>
      </w:r>
      <w:r w:rsidRPr="001A0B37">
        <w:rPr>
          <w:rFonts w:ascii="Calibri" w:hAnsi="Calibri"/>
          <w:noProof/>
        </w:rPr>
        <w:t xml:space="preserve"> asked their thoughts on </w:t>
      </w:r>
      <w:r>
        <w:rPr>
          <w:rFonts w:ascii="Calibri" w:hAnsi="Calibri"/>
          <w:noProof/>
        </w:rPr>
        <w:t>its</w:t>
      </w:r>
      <w:r w:rsidRPr="001A0B37">
        <w:rPr>
          <w:rFonts w:ascii="Calibri" w:hAnsi="Calibri"/>
          <w:noProof/>
        </w:rPr>
        <w:t xml:space="preserve"> use and clinical </w:t>
      </w:r>
      <w:r>
        <w:rPr>
          <w:rFonts w:ascii="Calibri" w:hAnsi="Calibri"/>
          <w:noProof/>
        </w:rPr>
        <w:t>applicability</w:t>
      </w:r>
      <w:r w:rsidRPr="001A0B37">
        <w:rPr>
          <w:rFonts w:ascii="Calibri" w:hAnsi="Calibri"/>
          <w:noProof/>
        </w:rPr>
        <w:t xml:space="preserve"> </w:t>
      </w:r>
      <w:r>
        <w:rPr>
          <w:rFonts w:ascii="Calibri" w:hAnsi="Calibri"/>
          <w:noProof/>
        </w:rPr>
        <w:t>through</w:t>
      </w:r>
      <w:r w:rsidRPr="001A0B37">
        <w:rPr>
          <w:rFonts w:ascii="Calibri" w:hAnsi="Calibri"/>
          <w:noProof/>
        </w:rPr>
        <w:t xml:space="preserve"> a </w:t>
      </w:r>
      <w:r>
        <w:rPr>
          <w:rFonts w:ascii="Calibri" w:hAnsi="Calibri"/>
          <w:noProof/>
        </w:rPr>
        <w:t>short</w:t>
      </w:r>
      <w:r w:rsidRPr="001A0B37">
        <w:rPr>
          <w:rFonts w:ascii="Calibri" w:hAnsi="Calibri"/>
          <w:noProof/>
        </w:rPr>
        <w:t xml:space="preserve"> survey. </w:t>
      </w:r>
      <w:r>
        <w:rPr>
          <w:rFonts w:ascii="Calibri" w:hAnsi="Calibri"/>
          <w:noProof/>
        </w:rPr>
        <w:t>Th</w:t>
      </w:r>
      <w:r w:rsidR="00263F2D">
        <w:rPr>
          <w:rFonts w:ascii="Calibri" w:hAnsi="Calibri"/>
          <w:noProof/>
        </w:rPr>
        <w:t>e survey</w:t>
      </w:r>
      <w:r>
        <w:rPr>
          <w:rFonts w:ascii="Calibri" w:hAnsi="Calibri"/>
          <w:noProof/>
        </w:rPr>
        <w:t xml:space="preserve"> comprised</w:t>
      </w:r>
      <w:r w:rsidR="00263F2D">
        <w:rPr>
          <w:rFonts w:ascii="Calibri" w:hAnsi="Calibri"/>
          <w:noProof/>
        </w:rPr>
        <w:t xml:space="preserve"> of</w:t>
      </w:r>
      <w:r>
        <w:rPr>
          <w:rFonts w:ascii="Calibri" w:hAnsi="Calibri"/>
          <w:noProof/>
        </w:rPr>
        <w:t xml:space="preserve"> five</w:t>
      </w:r>
      <w:r w:rsidRPr="001A0B37">
        <w:rPr>
          <w:rFonts w:ascii="Calibri" w:hAnsi="Calibri"/>
          <w:noProof/>
        </w:rPr>
        <w:t xml:space="preserve"> Likert Scale levels of </w:t>
      </w:r>
      <w:r>
        <w:rPr>
          <w:rFonts w:ascii="Calibri" w:hAnsi="Calibri"/>
          <w:noProof/>
        </w:rPr>
        <w:t>agreement</w:t>
      </w:r>
      <w:r w:rsidRPr="001A0B37">
        <w:rPr>
          <w:rFonts w:ascii="Calibri" w:hAnsi="Calibri"/>
          <w:noProof/>
        </w:rPr>
        <w:t xml:space="preserve"> and </w:t>
      </w:r>
      <w:r>
        <w:rPr>
          <w:rFonts w:ascii="Calibri" w:hAnsi="Calibri"/>
          <w:noProof/>
        </w:rPr>
        <w:t>five linked</w:t>
      </w:r>
      <w:r w:rsidRPr="001A0B37">
        <w:rPr>
          <w:rFonts w:ascii="Calibri" w:hAnsi="Calibri"/>
          <w:noProof/>
        </w:rPr>
        <w:t xml:space="preserve"> </w:t>
      </w:r>
      <w:r>
        <w:rPr>
          <w:rFonts w:ascii="Calibri" w:hAnsi="Calibri"/>
          <w:noProof/>
        </w:rPr>
        <w:t>open-ended</w:t>
      </w:r>
      <w:r w:rsidRPr="001A0B37">
        <w:rPr>
          <w:rFonts w:ascii="Calibri" w:hAnsi="Calibri"/>
          <w:noProof/>
        </w:rPr>
        <w:t xml:space="preserve"> </w:t>
      </w:r>
      <w:r w:rsidR="002E62A8">
        <w:rPr>
          <w:rFonts w:ascii="Calibri" w:hAnsi="Calibri"/>
          <w:noProof/>
        </w:rPr>
        <w:fldChar w:fldCharType="begin"/>
      </w:r>
      <w:r w:rsidR="002E62A8">
        <w:rPr>
          <w:rFonts w:ascii="Calibri" w:hAnsi="Calibri"/>
          <w:noProof/>
        </w:rPr>
        <w:instrText xml:space="preserve"> REF _Ref142012052 \h </w:instrText>
      </w:r>
      <w:r w:rsidR="002E62A8">
        <w:rPr>
          <w:rFonts w:ascii="Calibri" w:hAnsi="Calibri"/>
          <w:noProof/>
        </w:rPr>
      </w:r>
      <w:r w:rsidR="002E62A8">
        <w:rPr>
          <w:rFonts w:ascii="Calibri" w:hAnsi="Calibri"/>
          <w:noProof/>
        </w:rPr>
        <w:fldChar w:fldCharType="separate"/>
      </w:r>
      <w:r w:rsidR="002E62A8">
        <w:t>Figure</w:t>
      </w:r>
      <w:r w:rsidR="00BC1CD5">
        <w:t>s</w:t>
      </w:r>
      <w:r w:rsidR="002E62A8">
        <w:t xml:space="preserve"> </w:t>
      </w:r>
      <w:r w:rsidR="002E62A8">
        <w:rPr>
          <w:noProof/>
        </w:rPr>
        <w:t>8</w:t>
      </w:r>
      <w:r w:rsidR="002E62A8">
        <w:noBreakHyphen/>
      </w:r>
      <w:r w:rsidR="002E62A8">
        <w:rPr>
          <w:noProof/>
        </w:rPr>
        <w:t>4</w:t>
      </w:r>
      <w:r w:rsidR="002E62A8">
        <w:rPr>
          <w:rFonts w:ascii="Calibri" w:hAnsi="Calibri"/>
          <w:noProof/>
        </w:rPr>
        <w:fldChar w:fldCharType="end"/>
      </w:r>
      <w:r w:rsidR="002E62A8">
        <w:rPr>
          <w:rFonts w:ascii="Calibri" w:hAnsi="Calibri"/>
          <w:noProof/>
        </w:rPr>
        <w:t xml:space="preserve"> </w:t>
      </w:r>
      <w:r w:rsidR="00BC1CD5">
        <w:rPr>
          <w:rFonts w:ascii="Calibri" w:hAnsi="Calibri"/>
          <w:noProof/>
        </w:rPr>
        <w:t>&amp;</w:t>
      </w:r>
      <w:r w:rsidR="00BC1CD5">
        <w:rPr>
          <w:rFonts w:ascii="Calibri" w:hAnsi="Calibri"/>
          <w:noProof/>
        </w:rPr>
        <w:fldChar w:fldCharType="begin"/>
      </w:r>
      <w:r w:rsidR="00BC1CD5">
        <w:rPr>
          <w:rFonts w:ascii="Calibri" w:hAnsi="Calibri"/>
          <w:noProof/>
        </w:rPr>
        <w:instrText xml:space="preserve"> REF _Ref142012105 \h </w:instrText>
      </w:r>
      <w:r w:rsidR="00BC1CD5">
        <w:rPr>
          <w:rFonts w:ascii="Calibri" w:hAnsi="Calibri"/>
          <w:noProof/>
        </w:rPr>
      </w:r>
      <w:r w:rsidR="00BC1CD5">
        <w:rPr>
          <w:rFonts w:ascii="Calibri" w:hAnsi="Calibri"/>
          <w:noProof/>
        </w:rPr>
        <w:fldChar w:fldCharType="separate"/>
      </w:r>
      <w:r w:rsidR="00BC1CD5">
        <w:t xml:space="preserve"> </w:t>
      </w:r>
      <w:r w:rsidR="00BC1CD5">
        <w:rPr>
          <w:noProof/>
        </w:rPr>
        <w:t>8</w:t>
      </w:r>
      <w:r w:rsidR="00BC1CD5">
        <w:noBreakHyphen/>
      </w:r>
      <w:r w:rsidR="00BC1CD5">
        <w:rPr>
          <w:noProof/>
        </w:rPr>
        <w:t>5</w:t>
      </w:r>
      <w:r w:rsidR="00BC1CD5">
        <w:rPr>
          <w:rFonts w:ascii="Calibri" w:hAnsi="Calibri"/>
          <w:noProof/>
        </w:rPr>
        <w:fldChar w:fldCharType="end"/>
      </w:r>
      <w:r>
        <w:rPr>
          <w:rFonts w:ascii="Calibri" w:hAnsi="Calibri"/>
          <w:noProof/>
        </w:rPr>
        <w:t xml:space="preserve"> (Appendix </w:t>
      </w:r>
      <w:r>
        <w:rPr>
          <w:rFonts w:ascii="Calibri" w:hAnsi="Calibri"/>
          <w:noProof/>
        </w:rPr>
        <w:fldChar w:fldCharType="begin"/>
      </w:r>
      <w:r>
        <w:rPr>
          <w:rFonts w:ascii="Calibri" w:hAnsi="Calibri"/>
          <w:noProof/>
        </w:rPr>
        <w:instrText xml:space="preserve"> REF _Ref138262699 \w \h  \* MERGEFORMAT </w:instrText>
      </w:r>
      <w:r>
        <w:rPr>
          <w:rFonts w:ascii="Calibri" w:hAnsi="Calibri"/>
          <w:noProof/>
        </w:rPr>
      </w:r>
      <w:r>
        <w:rPr>
          <w:rFonts w:ascii="Calibri" w:hAnsi="Calibri"/>
          <w:noProof/>
        </w:rPr>
        <w:fldChar w:fldCharType="separate"/>
      </w:r>
      <w:r>
        <w:rPr>
          <w:rFonts w:ascii="Calibri" w:hAnsi="Calibri"/>
          <w:noProof/>
        </w:rPr>
        <w:t>5.2</w:t>
      </w:r>
      <w:r>
        <w:rPr>
          <w:rFonts w:ascii="Calibri" w:hAnsi="Calibri"/>
          <w:noProof/>
        </w:rPr>
        <w:fldChar w:fldCharType="end"/>
      </w:r>
      <w:r>
        <w:rPr>
          <w:rFonts w:ascii="Calibri" w:hAnsi="Calibri"/>
          <w:noProof/>
        </w:rPr>
        <w:t>)</w:t>
      </w:r>
      <w:r w:rsidRPr="001A0B37">
        <w:rPr>
          <w:rFonts w:ascii="Calibri" w:hAnsi="Calibri"/>
          <w:noProof/>
        </w:rPr>
        <w:t xml:space="preserve">. </w:t>
      </w:r>
      <w:r>
        <w:rPr>
          <w:rFonts w:ascii="Calibri" w:hAnsi="Calibri"/>
          <w:noProof/>
        </w:rPr>
        <w:t xml:space="preserve">These questions were in relation to the ease of the use of the tool, the scoring of the tool, the range of OSSTF </w:t>
      </w:r>
      <w:r w:rsidR="00D05E5D">
        <w:rPr>
          <w:rFonts w:ascii="Calibri" w:hAnsi="Calibri"/>
          <w:noProof/>
        </w:rPr>
        <w:t>design characteristics</w:t>
      </w:r>
      <w:r>
        <w:rPr>
          <w:rFonts w:ascii="Calibri" w:hAnsi="Calibri"/>
          <w:noProof/>
        </w:rPr>
        <w:t xml:space="preserve"> considered, and if they felt it was a practical tool </w:t>
      </w:r>
      <w:r w:rsidR="00263F2D">
        <w:rPr>
          <w:rFonts w:ascii="Calibri" w:hAnsi="Calibri"/>
          <w:noProof/>
        </w:rPr>
        <w:t xml:space="preserve">to support </w:t>
      </w:r>
      <w:r>
        <w:rPr>
          <w:rFonts w:ascii="Calibri" w:hAnsi="Calibri"/>
          <w:noProof/>
        </w:rPr>
        <w:t xml:space="preserve">prescribing OSSTF for children with a mobility impairment. An additional open-ended question was provided for any other considerations the participants felt were important. The Likert </w:t>
      </w:r>
      <w:r w:rsidR="00263F2D">
        <w:rPr>
          <w:rFonts w:ascii="Calibri" w:hAnsi="Calibri"/>
          <w:noProof/>
        </w:rPr>
        <w:t xml:space="preserve">scale </w:t>
      </w:r>
      <w:r>
        <w:rPr>
          <w:rFonts w:ascii="Calibri" w:hAnsi="Calibri"/>
          <w:noProof/>
        </w:rPr>
        <w:t xml:space="preserve">responses were analysed by frequency of level of agreement. </w:t>
      </w:r>
      <w:r w:rsidRPr="00DF67CC">
        <w:t xml:space="preserve">Analysis of open-ended questions </w:t>
      </w:r>
      <w:r>
        <w:t>was by</w:t>
      </w:r>
      <w:r w:rsidRPr="00DF67CC">
        <w:t xml:space="preserve"> inductive themed content analysis performed by the author </w:t>
      </w:r>
      <w:r>
        <w:t xml:space="preserve">and another member of the research team </w:t>
      </w:r>
      <w:r w:rsidRPr="00DF67CC">
        <w:fldChar w:fldCharType="begin" w:fldLock="1"/>
      </w:r>
      <w:r w:rsidR="00016B99">
        <w:instrText>ADDIN CSL_CITATION {"citationItems":[{"id":"ITEM-1","itemData":{"DOI":"10.1016/0260-6917(91)90009-Y","ISSN":"15322793","PMID":"1775125","abstract":"A method of analysing qualitative interview data is outlined as a stage-by-stage process. Some of the problems associated with the method are identified. The researcher in the field of qualitative work is urged to be systematic and open to the difficulties of the task of understanding other people's perceptions. © 1991.","author":[{"dropping-particle":"","family":"Burnard","given":"Philip","non-dropping-particle":"","parse-names":false,"suffix":""}],"container-title":"Nurse Education Today","id":"ITEM-1","issue":"6","issued":{"date-parts":[["1991","12","1"]]},"page":"461-466","publisher":"Churchill Livingstone","title":"A method of analysing interview transcripts in qualitative research","type":"article-journal","volume":"11"},"uris":["http://www.mendeley.com/documents/?uuid=9496e4b3-ff1c-3370-bccb-e4ded3cf62ed"]}],"mendeley":{"formattedCitation":"(Burnard, 1991)","plainTextFormattedCitation":"(Burnard, 1991)","previouslyFormattedCitation":"(Burnard, 1991)"},"properties":{"noteIndex":0},"schema":"https://github.com/citation-style-language/schema/raw/master/csl-citation.json"}</w:instrText>
      </w:r>
      <w:r w:rsidRPr="00DF67CC">
        <w:fldChar w:fldCharType="separate"/>
      </w:r>
      <w:r w:rsidR="00FD2112" w:rsidRPr="00FD2112">
        <w:rPr>
          <w:noProof/>
        </w:rPr>
        <w:t>(Burnard, 1991)</w:t>
      </w:r>
      <w:r w:rsidRPr="00DF67CC">
        <w:fldChar w:fldCharType="end"/>
      </w:r>
      <w:r w:rsidRPr="00DF67CC">
        <w:t xml:space="preserve">.﻿ The process involved the identification of statements that were the same or could be constructed to mean the same thing. These statements were grouped, and themes developed around similar statements. Once statements were grouped under a common theme, </w:t>
      </w:r>
      <w:r>
        <w:t>a comparison was made between the author's and research team members' findings; a</w:t>
      </w:r>
      <w:r w:rsidRPr="00DF67CC">
        <w:t xml:space="preserve"> decision was made </w:t>
      </w:r>
      <w:r>
        <w:t xml:space="preserve">amongst the research team if the </w:t>
      </w:r>
      <w:r w:rsidRPr="00DF67CC">
        <w:t xml:space="preserve">themes </w:t>
      </w:r>
      <w:r>
        <w:t xml:space="preserve">generated by the author and the other team member could be </w:t>
      </w:r>
      <w:r w:rsidRPr="00DF67CC">
        <w:t xml:space="preserve">collapsed </w:t>
      </w:r>
      <w:r>
        <w:t xml:space="preserve">into the same theme. </w:t>
      </w:r>
    </w:p>
    <w:p w14:paraId="7FA7B47C" w14:textId="77777777" w:rsidR="001F374C" w:rsidRDefault="00E31D59" w:rsidP="00DE2DB2">
      <w:pPr>
        <w:keepNext/>
        <w:widowControl w:val="0"/>
        <w:spacing w:line="360" w:lineRule="auto"/>
        <w:ind w:right="-1"/>
        <w:jc w:val="both"/>
      </w:pPr>
      <w:r>
        <w:rPr>
          <w:noProof/>
        </w:rPr>
        <w:drawing>
          <wp:inline distT="0" distB="0" distL="0" distR="0" wp14:anchorId="792916C0" wp14:editId="6227FB21">
            <wp:extent cx="5396230" cy="7374255"/>
            <wp:effectExtent l="0" t="0" r="1270" b="4445"/>
            <wp:docPr id="1195013412" name="Picture 1195013412" descr="A questionnaire with a surve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13412" name="Picture 7" descr="A questionnaire with a survey&#10;&#10;Description automatically generated with medium confidence"/>
                    <pic:cNvPicPr/>
                  </pic:nvPicPr>
                  <pic:blipFill>
                    <a:blip r:embed="rId79">
                      <a:extLst>
                        <a:ext uri="{28A0092B-C50C-407E-A947-70E740481C1C}">
                          <a14:useLocalDpi xmlns:a14="http://schemas.microsoft.com/office/drawing/2010/main" val="0"/>
                        </a:ext>
                      </a:extLst>
                    </a:blip>
                    <a:stretch>
                      <a:fillRect/>
                    </a:stretch>
                  </pic:blipFill>
                  <pic:spPr>
                    <a:xfrm>
                      <a:off x="0" y="0"/>
                      <a:ext cx="5396230" cy="7374255"/>
                    </a:xfrm>
                    <a:prstGeom prst="rect">
                      <a:avLst/>
                    </a:prstGeom>
                  </pic:spPr>
                </pic:pic>
              </a:graphicData>
            </a:graphic>
          </wp:inline>
        </w:drawing>
      </w:r>
    </w:p>
    <w:p w14:paraId="3D86815E" w14:textId="123956DE" w:rsidR="00E31D59" w:rsidRDefault="001F374C" w:rsidP="0000502C">
      <w:pPr>
        <w:pStyle w:val="Caption"/>
        <w:jc w:val="both"/>
      </w:pPr>
      <w:bookmarkStart w:id="352" w:name="_Ref142012052"/>
      <w:bookmarkStart w:id="353" w:name="_Ref142012020"/>
      <w:bookmarkStart w:id="354" w:name="_Toc156393246"/>
      <w:r>
        <w:t xml:space="preserve">Figure </w:t>
      </w:r>
      <w:fldSimple w:instr=" STYLEREF 1 \s ">
        <w:r w:rsidR="00337CAB">
          <w:rPr>
            <w:noProof/>
          </w:rPr>
          <w:t>8</w:t>
        </w:r>
      </w:fldSimple>
      <w:r w:rsidR="00337CAB">
        <w:noBreakHyphen/>
      </w:r>
      <w:fldSimple w:instr=" SEQ Figure \* ARABIC \s 1 ">
        <w:r w:rsidR="00337CAB">
          <w:rPr>
            <w:noProof/>
          </w:rPr>
          <w:t>4</w:t>
        </w:r>
      </w:fldSimple>
      <w:bookmarkEnd w:id="352"/>
      <w:r>
        <w:t xml:space="preserve"> </w:t>
      </w:r>
      <w:proofErr w:type="spellStart"/>
      <w:r>
        <w:t>Rater</w:t>
      </w:r>
      <w:proofErr w:type="spellEnd"/>
      <w:r>
        <w:t xml:space="preserve"> survey of practicality of OSSTF footwear tool</w:t>
      </w:r>
      <w:bookmarkEnd w:id="353"/>
      <w:bookmarkEnd w:id="354"/>
    </w:p>
    <w:p w14:paraId="33536076" w14:textId="77777777" w:rsidR="00E31D59" w:rsidRDefault="00E31D59" w:rsidP="00601107">
      <w:pPr>
        <w:widowControl w:val="0"/>
        <w:spacing w:line="360" w:lineRule="auto"/>
        <w:ind w:right="-1"/>
        <w:jc w:val="both"/>
      </w:pPr>
    </w:p>
    <w:p w14:paraId="6BBDAD04" w14:textId="77777777" w:rsidR="00337CAB" w:rsidRDefault="00E31D59" w:rsidP="0000502C">
      <w:pPr>
        <w:keepNext/>
        <w:widowControl w:val="0"/>
        <w:spacing w:line="360" w:lineRule="auto"/>
        <w:ind w:right="-1"/>
        <w:jc w:val="both"/>
      </w:pPr>
      <w:r>
        <w:rPr>
          <w:noProof/>
        </w:rPr>
        <w:drawing>
          <wp:inline distT="0" distB="0" distL="0" distR="0" wp14:anchorId="0BED5A54" wp14:editId="0A4C1486">
            <wp:extent cx="5168265" cy="6425184"/>
            <wp:effectExtent l="0" t="0" r="635" b="1270"/>
            <wp:docPr id="1084654113" name="Picture 1084654113" descr="A questionnai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654113" name="Picture 8" descr="A questionnaire with black text&#10;&#10;Description automatically generated"/>
                    <pic:cNvPicPr/>
                  </pic:nvPicPr>
                  <pic:blipFill rotWithShape="1">
                    <a:blip r:embed="rId80">
                      <a:extLst>
                        <a:ext uri="{28A0092B-C50C-407E-A947-70E740481C1C}">
                          <a14:useLocalDpi xmlns:a14="http://schemas.microsoft.com/office/drawing/2010/main" val="0"/>
                        </a:ext>
                      </a:extLst>
                    </a:blip>
                    <a:srcRect b="9127"/>
                    <a:stretch/>
                  </pic:blipFill>
                  <pic:spPr bwMode="auto">
                    <a:xfrm>
                      <a:off x="0" y="0"/>
                      <a:ext cx="5182075" cy="6442353"/>
                    </a:xfrm>
                    <a:prstGeom prst="rect">
                      <a:avLst/>
                    </a:prstGeom>
                    <a:ln>
                      <a:noFill/>
                    </a:ln>
                    <a:extLst>
                      <a:ext uri="{53640926-AAD7-44D8-BBD7-CCE9431645EC}">
                        <a14:shadowObscured xmlns:a14="http://schemas.microsoft.com/office/drawing/2010/main"/>
                      </a:ext>
                    </a:extLst>
                  </pic:spPr>
                </pic:pic>
              </a:graphicData>
            </a:graphic>
          </wp:inline>
        </w:drawing>
      </w:r>
    </w:p>
    <w:p w14:paraId="6FB22E3B" w14:textId="73A9258B" w:rsidR="00E31D59" w:rsidRDefault="00337CAB" w:rsidP="0000502C">
      <w:pPr>
        <w:pStyle w:val="Caption"/>
        <w:jc w:val="both"/>
        <w:sectPr w:rsidR="00E31D59" w:rsidSect="00C95173">
          <w:pgSz w:w="11900" w:h="16840"/>
          <w:pgMar w:top="1440" w:right="1134" w:bottom="1440" w:left="2268" w:header="708" w:footer="708" w:gutter="0"/>
          <w:cols w:space="708"/>
          <w:docGrid w:linePitch="360"/>
        </w:sectPr>
      </w:pPr>
      <w:bookmarkStart w:id="355" w:name="_Ref142012105"/>
      <w:bookmarkStart w:id="356" w:name="_Toc156393247"/>
      <w:r>
        <w:t xml:space="preserve">Figure </w:t>
      </w:r>
      <w:fldSimple w:instr=" STYLEREF 1 \s ">
        <w:r>
          <w:rPr>
            <w:noProof/>
          </w:rPr>
          <w:t>8</w:t>
        </w:r>
      </w:fldSimple>
      <w:r>
        <w:noBreakHyphen/>
      </w:r>
      <w:fldSimple w:instr=" SEQ Figure \* ARABIC \s 1 ">
        <w:r>
          <w:rPr>
            <w:noProof/>
          </w:rPr>
          <w:t>5</w:t>
        </w:r>
      </w:fldSimple>
      <w:bookmarkEnd w:id="355"/>
      <w:r>
        <w:t xml:space="preserve"> </w:t>
      </w:r>
      <w:proofErr w:type="spellStart"/>
      <w:r w:rsidRPr="005C0995">
        <w:t>Rater</w:t>
      </w:r>
      <w:proofErr w:type="spellEnd"/>
      <w:r w:rsidRPr="005C0995">
        <w:t xml:space="preserve"> survey of practicality of OSSTF footwear tool</w:t>
      </w:r>
      <w:r>
        <w:t xml:space="preserve"> (cont'd)</w:t>
      </w:r>
      <w:bookmarkEnd w:id="356"/>
    </w:p>
    <w:p w14:paraId="27718D07" w14:textId="77777777" w:rsidR="008C2D51" w:rsidRDefault="008C2D51" w:rsidP="00F46898">
      <w:pPr>
        <w:pStyle w:val="Heading2"/>
        <w:numPr>
          <w:ilvl w:val="1"/>
          <w:numId w:val="29"/>
        </w:numPr>
        <w:spacing w:line="360" w:lineRule="auto"/>
        <w:rPr>
          <w:noProof/>
        </w:rPr>
      </w:pPr>
      <w:bookmarkStart w:id="357" w:name="_Toc156403545"/>
      <w:r>
        <w:rPr>
          <w:noProof/>
        </w:rPr>
        <w:t>Results</w:t>
      </w:r>
      <w:bookmarkEnd w:id="357"/>
    </w:p>
    <w:p w14:paraId="09FC820C" w14:textId="77777777" w:rsidR="0015714F" w:rsidRPr="009344E2" w:rsidRDefault="0015714F" w:rsidP="009344E2"/>
    <w:p w14:paraId="4A3C19D6" w14:textId="7FDC41BC" w:rsidR="008C2D51" w:rsidRDefault="008C2D51" w:rsidP="00601107">
      <w:pPr>
        <w:spacing w:line="360" w:lineRule="auto"/>
        <w:jc w:val="both"/>
      </w:pPr>
      <w:r>
        <w:t xml:space="preserve">The total results for the participant's response to the OSSTF screening tool for each section, ergonomic and stability and each </w:t>
      </w:r>
      <w:r w:rsidR="00263F2D">
        <w:t xml:space="preserve">of the two </w:t>
      </w:r>
      <w:r>
        <w:t>session</w:t>
      </w:r>
      <w:r w:rsidR="00263F2D">
        <w:t>s</w:t>
      </w:r>
      <w:r>
        <w:t xml:space="preserve"> are presented in Appendi</w:t>
      </w:r>
      <w:r w:rsidR="00EC4AC4">
        <w:t>ces</w:t>
      </w:r>
      <w:r>
        <w:t xml:space="preserve"> </w:t>
      </w:r>
      <w:r>
        <w:fldChar w:fldCharType="begin"/>
      </w:r>
      <w:r>
        <w:instrText xml:space="preserve"> REF _Ref138326858 \w \h  \* MERGEFORMAT </w:instrText>
      </w:r>
      <w:r>
        <w:fldChar w:fldCharType="separate"/>
      </w:r>
      <w:r>
        <w:t>5.3</w:t>
      </w:r>
      <w:r>
        <w:fldChar w:fldCharType="end"/>
      </w:r>
      <w:r>
        <w:t xml:space="preserve">, </w:t>
      </w:r>
      <w:r w:rsidR="00D179EF">
        <w:fldChar w:fldCharType="begin"/>
      </w:r>
      <w:r w:rsidR="00D179EF">
        <w:instrText xml:space="preserve"> REF _Ref139309524 \w \h </w:instrText>
      </w:r>
      <w:r w:rsidR="00D179EF">
        <w:fldChar w:fldCharType="separate"/>
      </w:r>
      <w:r w:rsidR="00D179EF">
        <w:t>5.4</w:t>
      </w:r>
      <w:r w:rsidR="00D179EF">
        <w:fldChar w:fldCharType="end"/>
      </w:r>
      <w:r w:rsidR="00D179EF">
        <w:t>,</w:t>
      </w:r>
      <w:r w:rsidR="00263F2D">
        <w:t xml:space="preserve"> </w:t>
      </w:r>
      <w:r w:rsidR="00EC4AC4">
        <w:fldChar w:fldCharType="begin"/>
      </w:r>
      <w:r w:rsidR="00EC4AC4">
        <w:instrText xml:space="preserve"> REF _Ref139309566 \w \h </w:instrText>
      </w:r>
      <w:r w:rsidR="00EC4AC4">
        <w:fldChar w:fldCharType="separate"/>
      </w:r>
      <w:r w:rsidR="00EC4AC4">
        <w:t>5.5</w:t>
      </w:r>
      <w:r w:rsidR="00EC4AC4">
        <w:fldChar w:fldCharType="end"/>
      </w:r>
      <w:r w:rsidR="00EC4AC4">
        <w:t>,</w:t>
      </w:r>
      <w:r w:rsidR="00263F2D">
        <w:t xml:space="preserve"> and </w:t>
      </w:r>
      <w:r w:rsidR="00EC4AC4">
        <w:fldChar w:fldCharType="begin"/>
      </w:r>
      <w:r w:rsidR="00EC4AC4">
        <w:instrText xml:space="preserve"> REF _Ref139309582 \w \h </w:instrText>
      </w:r>
      <w:r w:rsidR="00EC4AC4">
        <w:fldChar w:fldCharType="separate"/>
      </w:r>
      <w:r w:rsidR="00EC4AC4">
        <w:t>5.6</w:t>
      </w:r>
      <w:r w:rsidR="00EC4AC4">
        <w:fldChar w:fldCharType="end"/>
      </w:r>
      <w:r w:rsidR="00263F2D">
        <w:t>.</w:t>
      </w:r>
    </w:p>
    <w:p w14:paraId="7EB80DD7" w14:textId="77777777" w:rsidR="008C2D51" w:rsidRDefault="008C2D51" w:rsidP="00601107">
      <w:pPr>
        <w:spacing w:line="360" w:lineRule="auto"/>
        <w:jc w:val="both"/>
      </w:pPr>
    </w:p>
    <w:p w14:paraId="75F7EEE8" w14:textId="77777777" w:rsidR="008C2D51" w:rsidRDefault="008C2D51" w:rsidP="00F46898">
      <w:pPr>
        <w:pStyle w:val="Heading4"/>
        <w:numPr>
          <w:ilvl w:val="2"/>
          <w:numId w:val="29"/>
        </w:numPr>
        <w:spacing w:line="360" w:lineRule="auto"/>
        <w:jc w:val="both"/>
      </w:pPr>
      <w:bookmarkStart w:id="358" w:name="_Toc156403546"/>
      <w:r>
        <w:t>Percentage agreement inter-rater</w:t>
      </w:r>
      <w:bookmarkEnd w:id="358"/>
    </w:p>
    <w:p w14:paraId="43953996" w14:textId="102247F9" w:rsidR="008C2D51" w:rsidRDefault="008C2D51" w:rsidP="00601107">
      <w:pPr>
        <w:spacing w:line="360" w:lineRule="auto"/>
        <w:jc w:val="both"/>
      </w:pPr>
      <w:r>
        <w:t>The results of the mean measure of agreement between participants (</w:t>
      </w:r>
      <w:proofErr w:type="spellStart"/>
      <w:r>
        <w:t>raters</w:t>
      </w:r>
      <w:proofErr w:type="spellEnd"/>
      <w:r>
        <w:t xml:space="preserve">) are given for each section of the screening tool ergonomics and stability in </w:t>
      </w:r>
      <w:r>
        <w:fldChar w:fldCharType="begin"/>
      </w:r>
      <w:r>
        <w:instrText xml:space="preserve"> REF _Ref138363801 \h </w:instrText>
      </w:r>
      <w:r w:rsidR="00601107">
        <w:instrText xml:space="preserve"> \* MERGEFORMAT </w:instrText>
      </w:r>
      <w:r>
        <w:fldChar w:fldCharType="separate"/>
      </w:r>
      <w:r w:rsidR="00FD35F9">
        <w:t xml:space="preserve">Table </w:t>
      </w:r>
      <w:r w:rsidR="00FD35F9">
        <w:rPr>
          <w:noProof/>
        </w:rPr>
        <w:t>8</w:t>
      </w:r>
      <w:r w:rsidR="00FD35F9">
        <w:noBreakHyphen/>
      </w:r>
      <w:r w:rsidR="00FD35F9">
        <w:rPr>
          <w:noProof/>
        </w:rPr>
        <w:t>2</w:t>
      </w:r>
      <w:r>
        <w:fldChar w:fldCharType="end"/>
      </w:r>
      <w:r>
        <w:t xml:space="preserve"> &amp; </w:t>
      </w:r>
      <w:r>
        <w:fldChar w:fldCharType="begin"/>
      </w:r>
      <w:r>
        <w:instrText xml:space="preserve"> REF _Ref138363842 \h </w:instrText>
      </w:r>
      <w:r w:rsidR="00601107">
        <w:instrText xml:space="preserve"> \* MERGEFORMAT </w:instrText>
      </w:r>
      <w:r>
        <w:fldChar w:fldCharType="separate"/>
      </w:r>
      <w:r w:rsidR="00FD35F9">
        <w:t xml:space="preserve">Table </w:t>
      </w:r>
      <w:r w:rsidR="00FD35F9">
        <w:rPr>
          <w:noProof/>
        </w:rPr>
        <w:t>8</w:t>
      </w:r>
      <w:r w:rsidR="00FD35F9">
        <w:noBreakHyphen/>
      </w:r>
      <w:r w:rsidR="00FD35F9">
        <w:rPr>
          <w:noProof/>
        </w:rPr>
        <w:t>3</w:t>
      </w:r>
      <w:r>
        <w:fldChar w:fldCharType="end"/>
      </w:r>
      <w:r>
        <w:t xml:space="preserve">. The results are further stratified into individual questions and ranked score. </w:t>
      </w:r>
    </w:p>
    <w:p w14:paraId="4ECEFA58" w14:textId="68FE2568" w:rsidR="008C2D51" w:rsidRDefault="008C2D51" w:rsidP="00601107">
      <w:pPr>
        <w:spacing w:line="360" w:lineRule="auto"/>
        <w:jc w:val="both"/>
      </w:pPr>
      <w:r>
        <w:t xml:space="preserve">There was a higher level of agreement among participants for the ergonomic section of the survey than the stability section, with 10 of the 14 ergonomic questions reaching the boundary of a high level of agreement (&gt;80%) </w:t>
      </w:r>
      <w:r w:rsidR="00263F2D">
        <w:t xml:space="preserve">compared </w:t>
      </w:r>
      <w:r w:rsidR="00800CE7">
        <w:t>to 6</w:t>
      </w:r>
      <w:r>
        <w:t xml:space="preserve"> of the 12 </w:t>
      </w:r>
      <w:r w:rsidR="00263F2D">
        <w:t xml:space="preserve">stability </w:t>
      </w:r>
      <w:r>
        <w:t>questions. Similarly, the overall ranked score for ergonomics met a high level of agreement, whilst the stability section had 65% agreement for the ranked score.</w:t>
      </w:r>
    </w:p>
    <w:p w14:paraId="7566ED6A" w14:textId="2AD33D40" w:rsidR="008C2D51" w:rsidRDefault="008C2D51" w:rsidP="00601107">
      <w:pPr>
        <w:spacing w:line="360" w:lineRule="auto"/>
        <w:jc w:val="both"/>
      </w:pPr>
      <w:r>
        <w:t xml:space="preserve">The stability question for extension of the heel counter had the lowest between </w:t>
      </w:r>
      <w:proofErr w:type="spellStart"/>
      <w:r>
        <w:t>rater</w:t>
      </w:r>
      <w:proofErr w:type="spellEnd"/>
      <w:r>
        <w:t xml:space="preserve"> agreement (43%). All questions relating to heel cup and counter dimensions tended to have lower levels of agreement between </w:t>
      </w:r>
      <w:proofErr w:type="spellStart"/>
      <w:r>
        <w:t>raters</w:t>
      </w:r>
      <w:proofErr w:type="spellEnd"/>
      <w:r w:rsidR="00263F2D">
        <w:t>,</w:t>
      </w:r>
      <w:r>
        <w:t xml:space="preserve"> S2 (64%) and S7 (57%). Questions relating to compressibility reached a high </w:t>
      </w:r>
      <w:r w:rsidR="00263F2D">
        <w:t>percentage agreement</w:t>
      </w:r>
      <w:r>
        <w:t xml:space="preserve"> between S3 and S5 (83%), whereas questions relating to the stiffness of the outsole did not E5 (69%) and S6 (79%). Questions that required estimation and/or interpretation of stiffness, dimension, or shape tended not to reach the higher threshold level of agreement </w:t>
      </w:r>
      <w:r w:rsidR="00263F2D">
        <w:t>(</w:t>
      </w:r>
      <w:r>
        <w:t>E2, E3, E5, E14, S1, S2, S6, S7, S10, S11</w:t>
      </w:r>
      <w:r w:rsidR="00263F2D">
        <w:t>)</w:t>
      </w:r>
      <w:r>
        <w:t xml:space="preserve">. In contrast, questions that </w:t>
      </w:r>
      <w:r w:rsidR="00263F2D">
        <w:t xml:space="preserve">required </w:t>
      </w:r>
      <w:r>
        <w:t>identifi</w:t>
      </w:r>
      <w:r w:rsidR="00263F2D">
        <w:t>cation of</w:t>
      </w:r>
      <w:r>
        <w:t xml:space="preserve"> the presence of a design characteristic, e.g., lace or Velcro fastening or a removable inlay, reached a perfect level of agreement </w:t>
      </w:r>
      <w:r w:rsidR="00263F2D">
        <w:t>(</w:t>
      </w:r>
      <w:r>
        <w:t>E11, E12, and S12</w:t>
      </w:r>
      <w:r w:rsidR="00263F2D">
        <w:t>)</w:t>
      </w:r>
      <w:r>
        <w:t xml:space="preserve">. It was noted that although E13 and S11 were the same questions, E13 met the threshold value of 80% agreement, whereas S11 only provided 60% agreement between </w:t>
      </w:r>
      <w:proofErr w:type="spellStart"/>
      <w:r>
        <w:t>raters</w:t>
      </w:r>
      <w:proofErr w:type="spellEnd"/>
      <w:r>
        <w:t>.</w:t>
      </w:r>
    </w:p>
    <w:p w14:paraId="08AEE77C" w14:textId="6833A847" w:rsidR="008C2D51" w:rsidRDefault="008C2D51" w:rsidP="00601107">
      <w:pPr>
        <w:spacing w:line="360" w:lineRule="auto"/>
        <w:jc w:val="both"/>
      </w:pPr>
      <w:r>
        <w:t xml:space="preserve">When considering the </w:t>
      </w:r>
      <w:r w:rsidR="00263F2D">
        <w:t>percentage agreement</w:t>
      </w:r>
      <w:r>
        <w:t xml:space="preserve"> for the questions against the footwear designs, shoe C reached the most consistent </w:t>
      </w:r>
      <w:r w:rsidR="00263F2D">
        <w:t>percentage agreement</w:t>
      </w:r>
      <w:r>
        <w:t xml:space="preserve"> for ergonomic questions, and Shoe E reached the most consistent </w:t>
      </w:r>
      <w:r w:rsidR="00263F2D">
        <w:t>percentage agreement</w:t>
      </w:r>
      <w:r>
        <w:t xml:space="preserve"> for stability questions. Shoe B had the least consistent </w:t>
      </w:r>
      <w:r w:rsidR="00263F2D">
        <w:t>percentage agreement</w:t>
      </w:r>
      <w:r>
        <w:t xml:space="preserve"> for both stability and ergonomic questions.</w:t>
      </w:r>
    </w:p>
    <w:p w14:paraId="6396BE29" w14:textId="77777777" w:rsidR="008C2D51" w:rsidRDefault="008C2D51" w:rsidP="00F46898">
      <w:pPr>
        <w:pStyle w:val="Heading4"/>
        <w:numPr>
          <w:ilvl w:val="2"/>
          <w:numId w:val="29"/>
        </w:numPr>
        <w:spacing w:line="360" w:lineRule="auto"/>
      </w:pPr>
      <w:bookmarkStart w:id="359" w:name="_Toc156403547"/>
      <w:r>
        <w:t>Percentage agreement intra-</w:t>
      </w:r>
      <w:proofErr w:type="spellStart"/>
      <w:r>
        <w:t>rater</w:t>
      </w:r>
      <w:bookmarkEnd w:id="359"/>
      <w:proofErr w:type="spellEnd"/>
    </w:p>
    <w:p w14:paraId="290A294D" w14:textId="40ECF4AA" w:rsidR="008C2D51" w:rsidRDefault="008C2D51" w:rsidP="00601107">
      <w:pPr>
        <w:spacing w:line="360" w:lineRule="auto"/>
        <w:jc w:val="both"/>
      </w:pPr>
      <w:r>
        <w:t>Intra-</w:t>
      </w:r>
      <w:proofErr w:type="spellStart"/>
      <w:r>
        <w:t>rater</w:t>
      </w:r>
      <w:proofErr w:type="spellEnd"/>
      <w:r>
        <w:t xml:space="preserve"> mean</w:t>
      </w:r>
      <w:r w:rsidR="00263F2D">
        <w:t xml:space="preserve"> percentage agreement</w:t>
      </w:r>
      <w:r>
        <w:t xml:space="preserve"> demonstrated near-perfect levels of agreement for all questions and ranked score for the ergonomic section of the tool between testing sessions </w:t>
      </w:r>
      <w:r w:rsidR="00263F2D">
        <w:t xml:space="preserve">(see </w:t>
      </w:r>
      <w:r>
        <w:fldChar w:fldCharType="begin"/>
      </w:r>
      <w:r>
        <w:instrText xml:space="preserve"> REF _Ref138363911 \h </w:instrText>
      </w:r>
      <w:r w:rsidR="00601107">
        <w:instrText xml:space="preserve"> \* MERGEFORMAT </w:instrText>
      </w:r>
      <w:r>
        <w:fldChar w:fldCharType="separate"/>
      </w:r>
      <w:r w:rsidR="00FD35F9">
        <w:t xml:space="preserve">Table </w:t>
      </w:r>
      <w:r w:rsidR="00FD35F9">
        <w:rPr>
          <w:noProof/>
        </w:rPr>
        <w:t>8</w:t>
      </w:r>
      <w:r w:rsidR="00FD35F9">
        <w:noBreakHyphen/>
      </w:r>
      <w:r w:rsidR="00FD35F9">
        <w:rPr>
          <w:noProof/>
        </w:rPr>
        <w:t>4</w:t>
      </w:r>
      <w:r>
        <w:fldChar w:fldCharType="end"/>
      </w:r>
      <w:r w:rsidR="00263F2D">
        <w:t>)</w:t>
      </w:r>
      <w:r>
        <w:t xml:space="preserve">. For the stability section, 11 of the questions reached the threshold for a high mean </w:t>
      </w:r>
      <w:r w:rsidR="00263F2D">
        <w:t>percentage agreement</w:t>
      </w:r>
      <w:r>
        <w:t xml:space="preserve">, with eight of these questions being near perfect levels of agreement </w:t>
      </w:r>
      <w:r w:rsidR="00263F2D">
        <w:t>(</w:t>
      </w:r>
      <w:r>
        <w:fldChar w:fldCharType="begin"/>
      </w:r>
      <w:r>
        <w:instrText xml:space="preserve"> REF _Ref138363955 \h </w:instrText>
      </w:r>
      <w:r w:rsidR="00601107">
        <w:instrText xml:space="preserve"> \* MERGEFORMAT </w:instrText>
      </w:r>
      <w:r>
        <w:fldChar w:fldCharType="separate"/>
      </w:r>
      <w:r w:rsidR="00FD35F9">
        <w:t xml:space="preserve">Table </w:t>
      </w:r>
      <w:r w:rsidR="00FD35F9">
        <w:rPr>
          <w:noProof/>
        </w:rPr>
        <w:t>8</w:t>
      </w:r>
      <w:r w:rsidR="00FD35F9">
        <w:noBreakHyphen/>
      </w:r>
      <w:r w:rsidR="00FD35F9">
        <w:rPr>
          <w:noProof/>
        </w:rPr>
        <w:t>5</w:t>
      </w:r>
      <w:r>
        <w:fldChar w:fldCharType="end"/>
      </w:r>
      <w:r w:rsidR="00263F2D">
        <w:t>)</w:t>
      </w:r>
      <w:r>
        <w:t xml:space="preserve">. The ranked score achieved a mean of 100% agreement for stability. Only question S1 did not meet the criteria </w:t>
      </w:r>
      <w:r w:rsidR="00263F2D">
        <w:t>percentage agreement</w:t>
      </w:r>
      <w:r>
        <w:t xml:space="preserve"> for intra-</w:t>
      </w:r>
      <w:proofErr w:type="spellStart"/>
      <w:r>
        <w:t>rater</w:t>
      </w:r>
      <w:proofErr w:type="spellEnd"/>
      <w:r>
        <w:t xml:space="preserve"> (67%); similarly, this was the lowest scoring </w:t>
      </w:r>
      <w:r w:rsidR="00263F2D">
        <w:t>percentage agreement</w:t>
      </w:r>
      <w:r>
        <w:t xml:space="preserve"> for inter-rater</w:t>
      </w:r>
      <w:r w:rsidR="00263F2D">
        <w:t xml:space="preserve"> agreement</w:t>
      </w:r>
      <w:r>
        <w:t>.</w:t>
      </w:r>
    </w:p>
    <w:p w14:paraId="05DF32DD" w14:textId="77777777" w:rsidR="008C2D51" w:rsidRPr="00C11921" w:rsidRDefault="008C2D51" w:rsidP="008C2D51">
      <w:pPr>
        <w:pStyle w:val="Heading4"/>
        <w:rPr>
          <w:i w:val="0"/>
          <w:iCs w:val="0"/>
        </w:rPr>
        <w:sectPr w:rsidR="008C2D51" w:rsidRPr="00C11921" w:rsidSect="00C95173">
          <w:pgSz w:w="11900" w:h="16840"/>
          <w:pgMar w:top="1440" w:right="1134" w:bottom="1440" w:left="2268" w:header="708" w:footer="708" w:gutter="0"/>
          <w:cols w:space="708"/>
          <w:docGrid w:linePitch="360"/>
        </w:sectPr>
      </w:pPr>
    </w:p>
    <w:p w14:paraId="5EAEEB20" w14:textId="77777777" w:rsidR="008C2D51" w:rsidRDefault="008C2D51" w:rsidP="008C2D51"/>
    <w:p w14:paraId="777F1638" w14:textId="5D730322" w:rsidR="008C2D51" w:rsidRDefault="008C2D51" w:rsidP="008C2D51">
      <w:pPr>
        <w:pStyle w:val="Caption"/>
        <w:keepNext/>
      </w:pPr>
      <w:bookmarkStart w:id="360" w:name="_Ref138363801"/>
      <w:bookmarkStart w:id="361" w:name="_Toc156393268"/>
      <w:r>
        <w:t xml:space="preserve">Table </w:t>
      </w:r>
      <w:fldSimple w:instr=" STYLEREF 1 \s ">
        <w:r w:rsidR="003F38BD">
          <w:rPr>
            <w:noProof/>
          </w:rPr>
          <w:t>8</w:t>
        </w:r>
      </w:fldSimple>
      <w:r w:rsidR="003F38BD">
        <w:noBreakHyphen/>
      </w:r>
      <w:fldSimple w:instr=" SEQ Table \* ARABIC \s 1 ">
        <w:r w:rsidR="003F38BD">
          <w:rPr>
            <w:noProof/>
          </w:rPr>
          <w:t>2</w:t>
        </w:r>
      </w:fldSimple>
      <w:bookmarkEnd w:id="360"/>
      <w:r>
        <w:t xml:space="preserve"> OSSTF footwear tool ergonomic section Inter-rater </w:t>
      </w:r>
      <w:r w:rsidR="00263F2D">
        <w:t>percentage agreement</w:t>
      </w:r>
      <w:bookmarkEnd w:id="361"/>
    </w:p>
    <w:tbl>
      <w:tblPr>
        <w:tblStyle w:val="TableGrid"/>
        <w:tblW w:w="0" w:type="auto"/>
        <w:tblLook w:val="04A0" w:firstRow="1" w:lastRow="0" w:firstColumn="1" w:lastColumn="0" w:noHBand="0" w:noVBand="1"/>
      </w:tblPr>
      <w:tblGrid>
        <w:gridCol w:w="1377"/>
        <w:gridCol w:w="745"/>
        <w:gridCol w:w="680"/>
        <w:gridCol w:w="842"/>
        <w:gridCol w:w="842"/>
        <w:gridCol w:w="841"/>
        <w:gridCol w:w="840"/>
        <w:gridCol w:w="840"/>
        <w:gridCol w:w="840"/>
        <w:gridCol w:w="840"/>
        <w:gridCol w:w="840"/>
        <w:gridCol w:w="840"/>
        <w:gridCol w:w="840"/>
        <w:gridCol w:w="695"/>
        <w:gridCol w:w="726"/>
        <w:gridCol w:w="1322"/>
      </w:tblGrid>
      <w:tr w:rsidR="008C2D51" w:rsidRPr="00233220" w14:paraId="08C0ECF7" w14:textId="77777777" w:rsidTr="009B3ED5">
        <w:trPr>
          <w:trHeight w:val="680"/>
        </w:trPr>
        <w:tc>
          <w:tcPr>
            <w:tcW w:w="1377" w:type="dxa"/>
            <w:noWrap/>
            <w:hideMark/>
          </w:tcPr>
          <w:p w14:paraId="61845C40" w14:textId="77777777" w:rsidR="008C2D51" w:rsidRPr="00FD2214" w:rsidRDefault="008C2D51" w:rsidP="009B3ED5">
            <w:r w:rsidRPr="00FD2214">
              <w:t>Question</w:t>
            </w:r>
          </w:p>
        </w:tc>
        <w:tc>
          <w:tcPr>
            <w:tcW w:w="745" w:type="dxa"/>
            <w:noWrap/>
            <w:hideMark/>
          </w:tcPr>
          <w:p w14:paraId="2DD3F179" w14:textId="77777777" w:rsidR="008C2D51" w:rsidRPr="00FD2214" w:rsidRDefault="008C2D51" w:rsidP="009B3ED5">
            <w:r w:rsidRPr="00FD2214">
              <w:t>E1</w:t>
            </w:r>
          </w:p>
        </w:tc>
        <w:tc>
          <w:tcPr>
            <w:tcW w:w="680" w:type="dxa"/>
            <w:noWrap/>
            <w:hideMark/>
          </w:tcPr>
          <w:p w14:paraId="36E369DA" w14:textId="77777777" w:rsidR="008C2D51" w:rsidRPr="00FD2214" w:rsidRDefault="008C2D51" w:rsidP="009B3ED5">
            <w:r w:rsidRPr="00FD2214">
              <w:t>E2</w:t>
            </w:r>
          </w:p>
        </w:tc>
        <w:tc>
          <w:tcPr>
            <w:tcW w:w="842" w:type="dxa"/>
            <w:noWrap/>
            <w:hideMark/>
          </w:tcPr>
          <w:p w14:paraId="4D60A131" w14:textId="77777777" w:rsidR="008C2D51" w:rsidRPr="00FD2214" w:rsidRDefault="008C2D51" w:rsidP="009B3ED5">
            <w:r w:rsidRPr="00FD2214">
              <w:t>E3</w:t>
            </w:r>
          </w:p>
        </w:tc>
        <w:tc>
          <w:tcPr>
            <w:tcW w:w="842" w:type="dxa"/>
            <w:noWrap/>
            <w:hideMark/>
          </w:tcPr>
          <w:p w14:paraId="0F14BC35" w14:textId="77777777" w:rsidR="008C2D51" w:rsidRPr="00FD2214" w:rsidRDefault="008C2D51" w:rsidP="009B3ED5">
            <w:r w:rsidRPr="00FD2214">
              <w:t>E4</w:t>
            </w:r>
          </w:p>
        </w:tc>
        <w:tc>
          <w:tcPr>
            <w:tcW w:w="841" w:type="dxa"/>
            <w:noWrap/>
            <w:hideMark/>
          </w:tcPr>
          <w:p w14:paraId="2984E3D8" w14:textId="77777777" w:rsidR="008C2D51" w:rsidRPr="00FD2214" w:rsidRDefault="008C2D51" w:rsidP="009B3ED5">
            <w:r w:rsidRPr="00FD2214">
              <w:t>E5</w:t>
            </w:r>
          </w:p>
        </w:tc>
        <w:tc>
          <w:tcPr>
            <w:tcW w:w="840" w:type="dxa"/>
            <w:noWrap/>
            <w:hideMark/>
          </w:tcPr>
          <w:p w14:paraId="6A259DD9" w14:textId="77777777" w:rsidR="008C2D51" w:rsidRPr="00FD2214" w:rsidRDefault="008C2D51" w:rsidP="009B3ED5">
            <w:r w:rsidRPr="00FD2214">
              <w:t>E6</w:t>
            </w:r>
          </w:p>
        </w:tc>
        <w:tc>
          <w:tcPr>
            <w:tcW w:w="840" w:type="dxa"/>
            <w:noWrap/>
            <w:hideMark/>
          </w:tcPr>
          <w:p w14:paraId="40257981" w14:textId="77777777" w:rsidR="008C2D51" w:rsidRPr="00FD2214" w:rsidRDefault="008C2D51" w:rsidP="009B3ED5">
            <w:r w:rsidRPr="00FD2214">
              <w:t>E7</w:t>
            </w:r>
          </w:p>
        </w:tc>
        <w:tc>
          <w:tcPr>
            <w:tcW w:w="840" w:type="dxa"/>
            <w:noWrap/>
            <w:hideMark/>
          </w:tcPr>
          <w:p w14:paraId="78B32460" w14:textId="77777777" w:rsidR="008C2D51" w:rsidRPr="00FD2214" w:rsidRDefault="008C2D51" w:rsidP="009B3ED5">
            <w:r w:rsidRPr="00FD2214">
              <w:t>E8</w:t>
            </w:r>
          </w:p>
        </w:tc>
        <w:tc>
          <w:tcPr>
            <w:tcW w:w="840" w:type="dxa"/>
            <w:noWrap/>
            <w:hideMark/>
          </w:tcPr>
          <w:p w14:paraId="0B8760E7" w14:textId="77777777" w:rsidR="008C2D51" w:rsidRPr="00FD2214" w:rsidRDefault="008C2D51" w:rsidP="009B3ED5">
            <w:r w:rsidRPr="00FD2214">
              <w:t>E9</w:t>
            </w:r>
          </w:p>
        </w:tc>
        <w:tc>
          <w:tcPr>
            <w:tcW w:w="840" w:type="dxa"/>
            <w:noWrap/>
            <w:hideMark/>
          </w:tcPr>
          <w:p w14:paraId="639D324A" w14:textId="77777777" w:rsidR="008C2D51" w:rsidRPr="00FD2214" w:rsidRDefault="008C2D51" w:rsidP="009B3ED5">
            <w:r w:rsidRPr="00FD2214">
              <w:t>E10</w:t>
            </w:r>
          </w:p>
        </w:tc>
        <w:tc>
          <w:tcPr>
            <w:tcW w:w="840" w:type="dxa"/>
            <w:noWrap/>
            <w:hideMark/>
          </w:tcPr>
          <w:p w14:paraId="209F3FD0" w14:textId="77777777" w:rsidR="008C2D51" w:rsidRPr="00FD2214" w:rsidRDefault="008C2D51" w:rsidP="009B3ED5">
            <w:r w:rsidRPr="00FD2214">
              <w:t>E11</w:t>
            </w:r>
          </w:p>
        </w:tc>
        <w:tc>
          <w:tcPr>
            <w:tcW w:w="840" w:type="dxa"/>
            <w:noWrap/>
            <w:hideMark/>
          </w:tcPr>
          <w:p w14:paraId="185FDCDE" w14:textId="77777777" w:rsidR="008C2D51" w:rsidRPr="00FD2214" w:rsidRDefault="008C2D51" w:rsidP="009B3ED5">
            <w:r w:rsidRPr="00FD2214">
              <w:t>E12</w:t>
            </w:r>
          </w:p>
        </w:tc>
        <w:tc>
          <w:tcPr>
            <w:tcW w:w="695" w:type="dxa"/>
            <w:noWrap/>
            <w:hideMark/>
          </w:tcPr>
          <w:p w14:paraId="30A8DD02" w14:textId="77777777" w:rsidR="008C2D51" w:rsidRPr="00FD2214" w:rsidRDefault="008C2D51" w:rsidP="009B3ED5">
            <w:r w:rsidRPr="00FD2214">
              <w:t>E13</w:t>
            </w:r>
          </w:p>
        </w:tc>
        <w:tc>
          <w:tcPr>
            <w:tcW w:w="726" w:type="dxa"/>
            <w:noWrap/>
            <w:hideMark/>
          </w:tcPr>
          <w:p w14:paraId="59335D95" w14:textId="77777777" w:rsidR="008C2D51" w:rsidRPr="00FD2214" w:rsidRDefault="008C2D51" w:rsidP="009B3ED5">
            <w:r w:rsidRPr="00FD2214">
              <w:t>E14</w:t>
            </w:r>
          </w:p>
        </w:tc>
        <w:tc>
          <w:tcPr>
            <w:tcW w:w="1322" w:type="dxa"/>
            <w:hideMark/>
          </w:tcPr>
          <w:p w14:paraId="2299FE63" w14:textId="77777777" w:rsidR="008C2D51" w:rsidRPr="00FD2214" w:rsidRDefault="008C2D51" w:rsidP="009B3ED5">
            <w:r w:rsidRPr="00FD2214">
              <w:t>Ranked Score</w:t>
            </w:r>
          </w:p>
        </w:tc>
      </w:tr>
      <w:tr w:rsidR="008C2D51" w:rsidRPr="00233220" w14:paraId="014867B7" w14:textId="77777777" w:rsidTr="009B3ED5">
        <w:trPr>
          <w:trHeight w:val="320"/>
        </w:trPr>
        <w:tc>
          <w:tcPr>
            <w:tcW w:w="1377" w:type="dxa"/>
            <w:noWrap/>
            <w:hideMark/>
          </w:tcPr>
          <w:p w14:paraId="6C4F80C4" w14:textId="77777777" w:rsidR="008C2D51" w:rsidRPr="00FD2214" w:rsidRDefault="008C2D51" w:rsidP="009B3ED5">
            <w:r w:rsidRPr="00FD2214">
              <w:t>Shoe A</w:t>
            </w:r>
          </w:p>
        </w:tc>
        <w:tc>
          <w:tcPr>
            <w:tcW w:w="745" w:type="dxa"/>
            <w:noWrap/>
            <w:hideMark/>
          </w:tcPr>
          <w:p w14:paraId="410BD285" w14:textId="77777777" w:rsidR="008C2D51" w:rsidRPr="00FD2214" w:rsidRDefault="008C2D51" w:rsidP="009B3ED5">
            <w:r w:rsidRPr="00FD2214">
              <w:t>67</w:t>
            </w:r>
          </w:p>
        </w:tc>
        <w:tc>
          <w:tcPr>
            <w:tcW w:w="680" w:type="dxa"/>
            <w:noWrap/>
            <w:hideMark/>
          </w:tcPr>
          <w:p w14:paraId="7D9800C5" w14:textId="77777777" w:rsidR="008C2D51" w:rsidRPr="00FD2214" w:rsidRDefault="008C2D51" w:rsidP="009B3ED5">
            <w:r w:rsidRPr="00FD2214">
              <w:t>67</w:t>
            </w:r>
          </w:p>
        </w:tc>
        <w:tc>
          <w:tcPr>
            <w:tcW w:w="842" w:type="dxa"/>
            <w:noWrap/>
            <w:hideMark/>
          </w:tcPr>
          <w:p w14:paraId="4B627835" w14:textId="77777777" w:rsidR="008C2D51" w:rsidRPr="00FD2214" w:rsidRDefault="008C2D51" w:rsidP="009B3ED5">
            <w:r w:rsidRPr="00FD2214">
              <w:t>73</w:t>
            </w:r>
          </w:p>
        </w:tc>
        <w:tc>
          <w:tcPr>
            <w:tcW w:w="842" w:type="dxa"/>
            <w:noWrap/>
            <w:hideMark/>
          </w:tcPr>
          <w:p w14:paraId="1BAA5FCC" w14:textId="77777777" w:rsidR="008C2D51" w:rsidRPr="00FD2214" w:rsidRDefault="008C2D51" w:rsidP="009B3ED5">
            <w:r w:rsidRPr="00FD2214">
              <w:t>53</w:t>
            </w:r>
          </w:p>
        </w:tc>
        <w:tc>
          <w:tcPr>
            <w:tcW w:w="841" w:type="dxa"/>
            <w:noWrap/>
            <w:hideMark/>
          </w:tcPr>
          <w:p w14:paraId="7229E714" w14:textId="77777777" w:rsidR="008C2D51" w:rsidRPr="00FD2214" w:rsidRDefault="008C2D51" w:rsidP="009B3ED5">
            <w:r w:rsidRPr="00FD2214">
              <w:t>47</w:t>
            </w:r>
          </w:p>
        </w:tc>
        <w:tc>
          <w:tcPr>
            <w:tcW w:w="840" w:type="dxa"/>
            <w:noWrap/>
            <w:hideMark/>
          </w:tcPr>
          <w:p w14:paraId="4C92DF87" w14:textId="77777777" w:rsidR="008C2D51" w:rsidRPr="00FD2214" w:rsidRDefault="008C2D51" w:rsidP="009B3ED5">
            <w:r w:rsidRPr="00FD2214">
              <w:t>100</w:t>
            </w:r>
          </w:p>
        </w:tc>
        <w:tc>
          <w:tcPr>
            <w:tcW w:w="840" w:type="dxa"/>
            <w:noWrap/>
            <w:hideMark/>
          </w:tcPr>
          <w:p w14:paraId="39962239" w14:textId="77777777" w:rsidR="008C2D51" w:rsidRPr="00FD2214" w:rsidRDefault="008C2D51" w:rsidP="009B3ED5">
            <w:r w:rsidRPr="00FD2214">
              <w:t>100</w:t>
            </w:r>
          </w:p>
        </w:tc>
        <w:tc>
          <w:tcPr>
            <w:tcW w:w="840" w:type="dxa"/>
            <w:noWrap/>
            <w:hideMark/>
          </w:tcPr>
          <w:p w14:paraId="4FABB8ED" w14:textId="77777777" w:rsidR="008C2D51" w:rsidRPr="00FD2214" w:rsidRDefault="008C2D51" w:rsidP="009B3ED5">
            <w:r w:rsidRPr="00FD2214">
              <w:t>100</w:t>
            </w:r>
          </w:p>
        </w:tc>
        <w:tc>
          <w:tcPr>
            <w:tcW w:w="840" w:type="dxa"/>
            <w:noWrap/>
            <w:hideMark/>
          </w:tcPr>
          <w:p w14:paraId="09E23C3C" w14:textId="77777777" w:rsidR="008C2D51" w:rsidRPr="00FD2214" w:rsidRDefault="008C2D51" w:rsidP="009B3ED5">
            <w:r w:rsidRPr="00FD2214">
              <w:t>100</w:t>
            </w:r>
          </w:p>
        </w:tc>
        <w:tc>
          <w:tcPr>
            <w:tcW w:w="840" w:type="dxa"/>
            <w:noWrap/>
            <w:hideMark/>
          </w:tcPr>
          <w:p w14:paraId="472D7EFF" w14:textId="77777777" w:rsidR="008C2D51" w:rsidRPr="00FD2214" w:rsidRDefault="008C2D51" w:rsidP="009B3ED5">
            <w:r w:rsidRPr="00FD2214">
              <w:t>67</w:t>
            </w:r>
          </w:p>
        </w:tc>
        <w:tc>
          <w:tcPr>
            <w:tcW w:w="840" w:type="dxa"/>
            <w:noWrap/>
            <w:hideMark/>
          </w:tcPr>
          <w:p w14:paraId="376DD521" w14:textId="77777777" w:rsidR="008C2D51" w:rsidRPr="00FD2214" w:rsidRDefault="008C2D51" w:rsidP="009B3ED5">
            <w:r w:rsidRPr="00FD2214">
              <w:t>100</w:t>
            </w:r>
          </w:p>
        </w:tc>
        <w:tc>
          <w:tcPr>
            <w:tcW w:w="840" w:type="dxa"/>
            <w:noWrap/>
            <w:hideMark/>
          </w:tcPr>
          <w:p w14:paraId="0B961A53" w14:textId="77777777" w:rsidR="008C2D51" w:rsidRPr="00FD2214" w:rsidRDefault="008C2D51" w:rsidP="009B3ED5">
            <w:r w:rsidRPr="00FD2214">
              <w:t>100</w:t>
            </w:r>
          </w:p>
        </w:tc>
        <w:tc>
          <w:tcPr>
            <w:tcW w:w="695" w:type="dxa"/>
            <w:noWrap/>
            <w:hideMark/>
          </w:tcPr>
          <w:p w14:paraId="187C92A2" w14:textId="77777777" w:rsidR="008C2D51" w:rsidRPr="00FD2214" w:rsidRDefault="008C2D51" w:rsidP="009B3ED5">
            <w:r w:rsidRPr="00FD2214">
              <w:t>100</w:t>
            </w:r>
          </w:p>
        </w:tc>
        <w:tc>
          <w:tcPr>
            <w:tcW w:w="726" w:type="dxa"/>
            <w:noWrap/>
            <w:hideMark/>
          </w:tcPr>
          <w:p w14:paraId="7E121854" w14:textId="77777777" w:rsidR="008C2D51" w:rsidRPr="00FD2214" w:rsidRDefault="008C2D51" w:rsidP="009B3ED5">
            <w:r w:rsidRPr="00FD2214">
              <w:t>100</w:t>
            </w:r>
          </w:p>
        </w:tc>
        <w:tc>
          <w:tcPr>
            <w:tcW w:w="1322" w:type="dxa"/>
            <w:noWrap/>
            <w:hideMark/>
          </w:tcPr>
          <w:p w14:paraId="173C59A9" w14:textId="77777777" w:rsidR="008C2D51" w:rsidRPr="00FD2214" w:rsidRDefault="008C2D51" w:rsidP="009B3ED5">
            <w:r w:rsidRPr="00FD2214">
              <w:t>67</w:t>
            </w:r>
          </w:p>
        </w:tc>
      </w:tr>
      <w:tr w:rsidR="008C2D51" w:rsidRPr="00233220" w14:paraId="75C52034" w14:textId="77777777" w:rsidTr="009B3ED5">
        <w:trPr>
          <w:trHeight w:val="320"/>
        </w:trPr>
        <w:tc>
          <w:tcPr>
            <w:tcW w:w="1377" w:type="dxa"/>
            <w:noWrap/>
            <w:hideMark/>
          </w:tcPr>
          <w:p w14:paraId="51BF7740" w14:textId="77777777" w:rsidR="008C2D51" w:rsidRPr="00FD2214" w:rsidRDefault="008C2D51" w:rsidP="009B3ED5">
            <w:r w:rsidRPr="00FD2214">
              <w:t>Shoe B</w:t>
            </w:r>
          </w:p>
        </w:tc>
        <w:tc>
          <w:tcPr>
            <w:tcW w:w="745" w:type="dxa"/>
            <w:noWrap/>
            <w:hideMark/>
          </w:tcPr>
          <w:p w14:paraId="394EACB1" w14:textId="77777777" w:rsidR="008C2D51" w:rsidRPr="00FD2214" w:rsidRDefault="008C2D51" w:rsidP="009B3ED5">
            <w:r w:rsidRPr="00FD2214">
              <w:t>33</w:t>
            </w:r>
          </w:p>
        </w:tc>
        <w:tc>
          <w:tcPr>
            <w:tcW w:w="680" w:type="dxa"/>
            <w:noWrap/>
            <w:hideMark/>
          </w:tcPr>
          <w:p w14:paraId="1A43CA76" w14:textId="77777777" w:rsidR="008C2D51" w:rsidRPr="00FD2214" w:rsidRDefault="008C2D51" w:rsidP="009B3ED5">
            <w:r w:rsidRPr="00FD2214">
              <w:t>100</w:t>
            </w:r>
          </w:p>
        </w:tc>
        <w:tc>
          <w:tcPr>
            <w:tcW w:w="842" w:type="dxa"/>
            <w:noWrap/>
            <w:hideMark/>
          </w:tcPr>
          <w:p w14:paraId="35BAC146" w14:textId="77777777" w:rsidR="008C2D51" w:rsidRPr="00FD2214" w:rsidRDefault="008C2D51" w:rsidP="009B3ED5">
            <w:r w:rsidRPr="00FD2214">
              <w:t>73</w:t>
            </w:r>
          </w:p>
        </w:tc>
        <w:tc>
          <w:tcPr>
            <w:tcW w:w="842" w:type="dxa"/>
            <w:noWrap/>
            <w:hideMark/>
          </w:tcPr>
          <w:p w14:paraId="58955AF1" w14:textId="77777777" w:rsidR="008C2D51" w:rsidRPr="00FD2214" w:rsidRDefault="008C2D51" w:rsidP="009B3ED5">
            <w:r w:rsidRPr="00FD2214">
              <w:t>100</w:t>
            </w:r>
          </w:p>
        </w:tc>
        <w:tc>
          <w:tcPr>
            <w:tcW w:w="841" w:type="dxa"/>
            <w:noWrap/>
            <w:hideMark/>
          </w:tcPr>
          <w:p w14:paraId="74CEB873" w14:textId="77777777" w:rsidR="008C2D51" w:rsidRPr="00FD2214" w:rsidRDefault="008C2D51" w:rsidP="009B3ED5">
            <w:r w:rsidRPr="00FD2214">
              <w:t>100</w:t>
            </w:r>
          </w:p>
        </w:tc>
        <w:tc>
          <w:tcPr>
            <w:tcW w:w="840" w:type="dxa"/>
            <w:noWrap/>
            <w:hideMark/>
          </w:tcPr>
          <w:p w14:paraId="3986F902" w14:textId="77777777" w:rsidR="008C2D51" w:rsidRPr="00FD2214" w:rsidRDefault="008C2D51" w:rsidP="009B3ED5">
            <w:r w:rsidRPr="00FD2214">
              <w:t>47</w:t>
            </w:r>
          </w:p>
        </w:tc>
        <w:tc>
          <w:tcPr>
            <w:tcW w:w="840" w:type="dxa"/>
            <w:noWrap/>
            <w:hideMark/>
          </w:tcPr>
          <w:p w14:paraId="0A0B847E" w14:textId="77777777" w:rsidR="008C2D51" w:rsidRPr="00FD2214" w:rsidRDefault="008C2D51" w:rsidP="009B3ED5">
            <w:r w:rsidRPr="00FD2214">
              <w:t>100</w:t>
            </w:r>
          </w:p>
        </w:tc>
        <w:tc>
          <w:tcPr>
            <w:tcW w:w="840" w:type="dxa"/>
            <w:noWrap/>
            <w:hideMark/>
          </w:tcPr>
          <w:p w14:paraId="76E6832D" w14:textId="77777777" w:rsidR="008C2D51" w:rsidRPr="00FD2214" w:rsidRDefault="008C2D51" w:rsidP="009B3ED5">
            <w:r w:rsidRPr="00FD2214">
              <w:t>53</w:t>
            </w:r>
          </w:p>
        </w:tc>
        <w:tc>
          <w:tcPr>
            <w:tcW w:w="840" w:type="dxa"/>
            <w:noWrap/>
            <w:hideMark/>
          </w:tcPr>
          <w:p w14:paraId="04435867" w14:textId="77777777" w:rsidR="008C2D51" w:rsidRPr="00FD2214" w:rsidRDefault="008C2D51" w:rsidP="009B3ED5">
            <w:r w:rsidRPr="00FD2214">
              <w:t>40</w:t>
            </w:r>
          </w:p>
        </w:tc>
        <w:tc>
          <w:tcPr>
            <w:tcW w:w="840" w:type="dxa"/>
            <w:noWrap/>
            <w:hideMark/>
          </w:tcPr>
          <w:p w14:paraId="26A30F0F" w14:textId="77777777" w:rsidR="008C2D51" w:rsidRPr="00FD2214" w:rsidRDefault="008C2D51" w:rsidP="009B3ED5">
            <w:r w:rsidRPr="00FD2214">
              <w:t>73</w:t>
            </w:r>
          </w:p>
        </w:tc>
        <w:tc>
          <w:tcPr>
            <w:tcW w:w="840" w:type="dxa"/>
            <w:noWrap/>
            <w:hideMark/>
          </w:tcPr>
          <w:p w14:paraId="5885694C" w14:textId="77777777" w:rsidR="008C2D51" w:rsidRPr="00FD2214" w:rsidRDefault="008C2D51" w:rsidP="009B3ED5">
            <w:r w:rsidRPr="00FD2214">
              <w:t>100</w:t>
            </w:r>
          </w:p>
        </w:tc>
        <w:tc>
          <w:tcPr>
            <w:tcW w:w="840" w:type="dxa"/>
            <w:noWrap/>
            <w:hideMark/>
          </w:tcPr>
          <w:p w14:paraId="112560F4" w14:textId="77777777" w:rsidR="008C2D51" w:rsidRPr="00FD2214" w:rsidRDefault="008C2D51" w:rsidP="009B3ED5">
            <w:r w:rsidRPr="00FD2214">
              <w:t>100</w:t>
            </w:r>
          </w:p>
        </w:tc>
        <w:tc>
          <w:tcPr>
            <w:tcW w:w="695" w:type="dxa"/>
            <w:noWrap/>
            <w:hideMark/>
          </w:tcPr>
          <w:p w14:paraId="62052A09" w14:textId="77777777" w:rsidR="008C2D51" w:rsidRPr="00FD2214" w:rsidRDefault="008C2D51" w:rsidP="009B3ED5">
            <w:r w:rsidRPr="00FD2214">
              <w:t>40</w:t>
            </w:r>
          </w:p>
        </w:tc>
        <w:tc>
          <w:tcPr>
            <w:tcW w:w="726" w:type="dxa"/>
            <w:noWrap/>
            <w:hideMark/>
          </w:tcPr>
          <w:p w14:paraId="7B2A7A5A" w14:textId="77777777" w:rsidR="008C2D51" w:rsidRPr="00FD2214" w:rsidRDefault="008C2D51" w:rsidP="009B3ED5">
            <w:r w:rsidRPr="00FD2214">
              <w:t>40</w:t>
            </w:r>
          </w:p>
        </w:tc>
        <w:tc>
          <w:tcPr>
            <w:tcW w:w="1322" w:type="dxa"/>
            <w:noWrap/>
            <w:hideMark/>
          </w:tcPr>
          <w:p w14:paraId="27A4BBCB" w14:textId="77777777" w:rsidR="008C2D51" w:rsidRPr="00FD2214" w:rsidRDefault="008C2D51" w:rsidP="009B3ED5">
            <w:r w:rsidRPr="00FD2214">
              <w:t>33</w:t>
            </w:r>
          </w:p>
        </w:tc>
      </w:tr>
      <w:tr w:rsidR="008C2D51" w:rsidRPr="00233220" w14:paraId="0C1787A4" w14:textId="77777777" w:rsidTr="009B3ED5">
        <w:trPr>
          <w:trHeight w:val="320"/>
        </w:trPr>
        <w:tc>
          <w:tcPr>
            <w:tcW w:w="1377" w:type="dxa"/>
            <w:noWrap/>
            <w:hideMark/>
          </w:tcPr>
          <w:p w14:paraId="26715358" w14:textId="77777777" w:rsidR="008C2D51" w:rsidRPr="00FD2214" w:rsidRDefault="008C2D51" w:rsidP="009B3ED5">
            <w:r w:rsidRPr="00FD2214">
              <w:t>Shoe C</w:t>
            </w:r>
          </w:p>
        </w:tc>
        <w:tc>
          <w:tcPr>
            <w:tcW w:w="745" w:type="dxa"/>
            <w:noWrap/>
            <w:hideMark/>
          </w:tcPr>
          <w:p w14:paraId="64971289" w14:textId="77777777" w:rsidR="008C2D51" w:rsidRPr="00FD2214" w:rsidRDefault="008C2D51" w:rsidP="009B3ED5">
            <w:r w:rsidRPr="00FD2214">
              <w:t>100</w:t>
            </w:r>
          </w:p>
        </w:tc>
        <w:tc>
          <w:tcPr>
            <w:tcW w:w="680" w:type="dxa"/>
            <w:noWrap/>
            <w:hideMark/>
          </w:tcPr>
          <w:p w14:paraId="12AEFB1F" w14:textId="77777777" w:rsidR="008C2D51" w:rsidRPr="00FD2214" w:rsidRDefault="008C2D51" w:rsidP="009B3ED5">
            <w:r w:rsidRPr="00FD2214">
              <w:t>67</w:t>
            </w:r>
          </w:p>
        </w:tc>
        <w:tc>
          <w:tcPr>
            <w:tcW w:w="842" w:type="dxa"/>
            <w:noWrap/>
            <w:hideMark/>
          </w:tcPr>
          <w:p w14:paraId="5DE49692" w14:textId="77777777" w:rsidR="008C2D51" w:rsidRPr="00FD2214" w:rsidRDefault="008C2D51" w:rsidP="009B3ED5">
            <w:r w:rsidRPr="00FD2214">
              <w:t>47</w:t>
            </w:r>
          </w:p>
        </w:tc>
        <w:tc>
          <w:tcPr>
            <w:tcW w:w="842" w:type="dxa"/>
            <w:noWrap/>
            <w:hideMark/>
          </w:tcPr>
          <w:p w14:paraId="257155BA" w14:textId="77777777" w:rsidR="008C2D51" w:rsidRPr="00FD2214" w:rsidRDefault="008C2D51" w:rsidP="009B3ED5">
            <w:r w:rsidRPr="00FD2214">
              <w:t>100</w:t>
            </w:r>
          </w:p>
        </w:tc>
        <w:tc>
          <w:tcPr>
            <w:tcW w:w="841" w:type="dxa"/>
            <w:noWrap/>
            <w:hideMark/>
          </w:tcPr>
          <w:p w14:paraId="07F28FA0" w14:textId="77777777" w:rsidR="008C2D51" w:rsidRPr="00FD2214" w:rsidRDefault="008C2D51" w:rsidP="009B3ED5">
            <w:r w:rsidRPr="00FD2214">
              <w:t>100</w:t>
            </w:r>
          </w:p>
        </w:tc>
        <w:tc>
          <w:tcPr>
            <w:tcW w:w="840" w:type="dxa"/>
            <w:noWrap/>
            <w:hideMark/>
          </w:tcPr>
          <w:p w14:paraId="7F7C9270" w14:textId="77777777" w:rsidR="008C2D51" w:rsidRPr="00FD2214" w:rsidRDefault="008C2D51" w:rsidP="009B3ED5">
            <w:r w:rsidRPr="00FD2214">
              <w:t>100</w:t>
            </w:r>
          </w:p>
        </w:tc>
        <w:tc>
          <w:tcPr>
            <w:tcW w:w="840" w:type="dxa"/>
            <w:noWrap/>
            <w:hideMark/>
          </w:tcPr>
          <w:p w14:paraId="690ABE0F" w14:textId="77777777" w:rsidR="008C2D51" w:rsidRPr="00FD2214" w:rsidRDefault="008C2D51" w:rsidP="009B3ED5">
            <w:r w:rsidRPr="00FD2214">
              <w:t>67</w:t>
            </w:r>
          </w:p>
        </w:tc>
        <w:tc>
          <w:tcPr>
            <w:tcW w:w="840" w:type="dxa"/>
            <w:noWrap/>
            <w:hideMark/>
          </w:tcPr>
          <w:p w14:paraId="5C2A2A87" w14:textId="77777777" w:rsidR="008C2D51" w:rsidRPr="00FD2214" w:rsidRDefault="008C2D51" w:rsidP="009B3ED5">
            <w:r w:rsidRPr="00FD2214">
              <w:t>100</w:t>
            </w:r>
          </w:p>
        </w:tc>
        <w:tc>
          <w:tcPr>
            <w:tcW w:w="840" w:type="dxa"/>
            <w:noWrap/>
            <w:hideMark/>
          </w:tcPr>
          <w:p w14:paraId="58AE5828" w14:textId="77777777" w:rsidR="008C2D51" w:rsidRPr="00FD2214" w:rsidRDefault="008C2D51" w:rsidP="009B3ED5">
            <w:r w:rsidRPr="00FD2214">
              <w:t>100</w:t>
            </w:r>
          </w:p>
        </w:tc>
        <w:tc>
          <w:tcPr>
            <w:tcW w:w="840" w:type="dxa"/>
            <w:noWrap/>
            <w:hideMark/>
          </w:tcPr>
          <w:p w14:paraId="3378CB93" w14:textId="77777777" w:rsidR="008C2D51" w:rsidRPr="00FD2214" w:rsidRDefault="008C2D51" w:rsidP="009B3ED5">
            <w:r w:rsidRPr="00FD2214">
              <w:t>100</w:t>
            </w:r>
          </w:p>
        </w:tc>
        <w:tc>
          <w:tcPr>
            <w:tcW w:w="840" w:type="dxa"/>
            <w:noWrap/>
            <w:hideMark/>
          </w:tcPr>
          <w:p w14:paraId="3C26A676" w14:textId="77777777" w:rsidR="008C2D51" w:rsidRPr="00FD2214" w:rsidRDefault="008C2D51" w:rsidP="009B3ED5">
            <w:r w:rsidRPr="00FD2214">
              <w:t>100</w:t>
            </w:r>
          </w:p>
        </w:tc>
        <w:tc>
          <w:tcPr>
            <w:tcW w:w="840" w:type="dxa"/>
            <w:noWrap/>
            <w:hideMark/>
          </w:tcPr>
          <w:p w14:paraId="31CCD176" w14:textId="77777777" w:rsidR="008C2D51" w:rsidRPr="00FD2214" w:rsidRDefault="008C2D51" w:rsidP="009B3ED5">
            <w:r w:rsidRPr="00FD2214">
              <w:t>100</w:t>
            </w:r>
          </w:p>
        </w:tc>
        <w:tc>
          <w:tcPr>
            <w:tcW w:w="695" w:type="dxa"/>
            <w:noWrap/>
            <w:hideMark/>
          </w:tcPr>
          <w:p w14:paraId="198C787B" w14:textId="77777777" w:rsidR="008C2D51" w:rsidRPr="00FD2214" w:rsidRDefault="008C2D51" w:rsidP="009B3ED5">
            <w:r w:rsidRPr="00FD2214">
              <w:t>100</w:t>
            </w:r>
          </w:p>
        </w:tc>
        <w:tc>
          <w:tcPr>
            <w:tcW w:w="726" w:type="dxa"/>
            <w:noWrap/>
            <w:hideMark/>
          </w:tcPr>
          <w:p w14:paraId="3CF6CDA4" w14:textId="77777777" w:rsidR="008C2D51" w:rsidRPr="00FD2214" w:rsidRDefault="008C2D51" w:rsidP="009B3ED5">
            <w:r w:rsidRPr="00FD2214">
              <w:t>53</w:t>
            </w:r>
          </w:p>
        </w:tc>
        <w:tc>
          <w:tcPr>
            <w:tcW w:w="1322" w:type="dxa"/>
            <w:noWrap/>
            <w:hideMark/>
          </w:tcPr>
          <w:p w14:paraId="633BE6F1" w14:textId="77777777" w:rsidR="008C2D51" w:rsidRPr="00FD2214" w:rsidRDefault="008C2D51" w:rsidP="009B3ED5">
            <w:r w:rsidRPr="00FD2214">
              <w:t>100</w:t>
            </w:r>
          </w:p>
        </w:tc>
      </w:tr>
      <w:tr w:rsidR="008C2D51" w:rsidRPr="00233220" w14:paraId="76DF4847" w14:textId="77777777" w:rsidTr="009B3ED5">
        <w:trPr>
          <w:trHeight w:val="320"/>
        </w:trPr>
        <w:tc>
          <w:tcPr>
            <w:tcW w:w="1377" w:type="dxa"/>
            <w:noWrap/>
            <w:hideMark/>
          </w:tcPr>
          <w:p w14:paraId="7DBB5B1E" w14:textId="77777777" w:rsidR="008C2D51" w:rsidRPr="00FD2214" w:rsidRDefault="008C2D51" w:rsidP="009B3ED5">
            <w:r w:rsidRPr="00FD2214">
              <w:t>Shoe D</w:t>
            </w:r>
          </w:p>
        </w:tc>
        <w:tc>
          <w:tcPr>
            <w:tcW w:w="745" w:type="dxa"/>
            <w:noWrap/>
            <w:hideMark/>
          </w:tcPr>
          <w:p w14:paraId="17A3851D" w14:textId="77777777" w:rsidR="008C2D51" w:rsidRPr="00FD2214" w:rsidRDefault="008C2D51" w:rsidP="009B3ED5">
            <w:r w:rsidRPr="00FD2214">
              <w:t>100</w:t>
            </w:r>
          </w:p>
        </w:tc>
        <w:tc>
          <w:tcPr>
            <w:tcW w:w="680" w:type="dxa"/>
            <w:noWrap/>
            <w:hideMark/>
          </w:tcPr>
          <w:p w14:paraId="77365CB5" w14:textId="77777777" w:rsidR="008C2D51" w:rsidRPr="00FD2214" w:rsidRDefault="008C2D51" w:rsidP="009B3ED5">
            <w:r w:rsidRPr="00FD2214">
              <w:t>67</w:t>
            </w:r>
          </w:p>
        </w:tc>
        <w:tc>
          <w:tcPr>
            <w:tcW w:w="842" w:type="dxa"/>
            <w:noWrap/>
            <w:hideMark/>
          </w:tcPr>
          <w:p w14:paraId="7B8F8E47" w14:textId="77777777" w:rsidR="008C2D51" w:rsidRPr="00FD2214" w:rsidRDefault="008C2D51" w:rsidP="009B3ED5">
            <w:r w:rsidRPr="00FD2214">
              <w:t>100</w:t>
            </w:r>
          </w:p>
        </w:tc>
        <w:tc>
          <w:tcPr>
            <w:tcW w:w="842" w:type="dxa"/>
            <w:noWrap/>
            <w:hideMark/>
          </w:tcPr>
          <w:p w14:paraId="4D5223D1" w14:textId="77777777" w:rsidR="008C2D51" w:rsidRPr="00FD2214" w:rsidRDefault="008C2D51" w:rsidP="009B3ED5">
            <w:r w:rsidRPr="00FD2214">
              <w:t>100</w:t>
            </w:r>
          </w:p>
        </w:tc>
        <w:tc>
          <w:tcPr>
            <w:tcW w:w="841" w:type="dxa"/>
            <w:noWrap/>
            <w:hideMark/>
          </w:tcPr>
          <w:p w14:paraId="6334E3AA" w14:textId="77777777" w:rsidR="008C2D51" w:rsidRPr="00FD2214" w:rsidRDefault="008C2D51" w:rsidP="009B3ED5">
            <w:r w:rsidRPr="00FD2214">
              <w:t>60</w:t>
            </w:r>
          </w:p>
        </w:tc>
        <w:tc>
          <w:tcPr>
            <w:tcW w:w="840" w:type="dxa"/>
            <w:noWrap/>
            <w:hideMark/>
          </w:tcPr>
          <w:p w14:paraId="7F0EC952" w14:textId="77777777" w:rsidR="008C2D51" w:rsidRPr="00FD2214" w:rsidRDefault="008C2D51" w:rsidP="009B3ED5">
            <w:r w:rsidRPr="00FD2214">
              <w:t>67</w:t>
            </w:r>
          </w:p>
        </w:tc>
        <w:tc>
          <w:tcPr>
            <w:tcW w:w="840" w:type="dxa"/>
            <w:noWrap/>
            <w:hideMark/>
          </w:tcPr>
          <w:p w14:paraId="754E4373" w14:textId="77777777" w:rsidR="008C2D51" w:rsidRPr="00FD2214" w:rsidRDefault="008C2D51" w:rsidP="009B3ED5">
            <w:r w:rsidRPr="00FD2214">
              <w:t>53</w:t>
            </w:r>
          </w:p>
        </w:tc>
        <w:tc>
          <w:tcPr>
            <w:tcW w:w="840" w:type="dxa"/>
            <w:noWrap/>
            <w:hideMark/>
          </w:tcPr>
          <w:p w14:paraId="567E8BEF" w14:textId="77777777" w:rsidR="008C2D51" w:rsidRPr="00FD2214" w:rsidRDefault="008C2D51" w:rsidP="009B3ED5">
            <w:r w:rsidRPr="00FD2214">
              <w:t>100</w:t>
            </w:r>
          </w:p>
        </w:tc>
        <w:tc>
          <w:tcPr>
            <w:tcW w:w="840" w:type="dxa"/>
            <w:noWrap/>
            <w:hideMark/>
          </w:tcPr>
          <w:p w14:paraId="4FCB4516" w14:textId="77777777" w:rsidR="008C2D51" w:rsidRPr="00FD2214" w:rsidRDefault="008C2D51" w:rsidP="009B3ED5">
            <w:r w:rsidRPr="00FD2214">
              <w:t>100</w:t>
            </w:r>
          </w:p>
        </w:tc>
        <w:tc>
          <w:tcPr>
            <w:tcW w:w="840" w:type="dxa"/>
            <w:noWrap/>
            <w:hideMark/>
          </w:tcPr>
          <w:p w14:paraId="44264119" w14:textId="77777777" w:rsidR="008C2D51" w:rsidRPr="00FD2214" w:rsidRDefault="008C2D51" w:rsidP="009B3ED5">
            <w:r w:rsidRPr="00FD2214">
              <w:t>67</w:t>
            </w:r>
          </w:p>
        </w:tc>
        <w:tc>
          <w:tcPr>
            <w:tcW w:w="840" w:type="dxa"/>
            <w:noWrap/>
            <w:hideMark/>
          </w:tcPr>
          <w:p w14:paraId="0A9C2956" w14:textId="77777777" w:rsidR="008C2D51" w:rsidRPr="00FD2214" w:rsidRDefault="008C2D51" w:rsidP="009B3ED5">
            <w:r w:rsidRPr="00FD2214">
              <w:t>100</w:t>
            </w:r>
          </w:p>
        </w:tc>
        <w:tc>
          <w:tcPr>
            <w:tcW w:w="840" w:type="dxa"/>
            <w:noWrap/>
            <w:hideMark/>
          </w:tcPr>
          <w:p w14:paraId="23EA8623" w14:textId="77777777" w:rsidR="008C2D51" w:rsidRPr="00FD2214" w:rsidRDefault="008C2D51" w:rsidP="009B3ED5">
            <w:r w:rsidRPr="00FD2214">
              <w:t>100</w:t>
            </w:r>
          </w:p>
        </w:tc>
        <w:tc>
          <w:tcPr>
            <w:tcW w:w="695" w:type="dxa"/>
            <w:noWrap/>
            <w:hideMark/>
          </w:tcPr>
          <w:p w14:paraId="7728A189" w14:textId="77777777" w:rsidR="008C2D51" w:rsidRPr="00FD2214" w:rsidRDefault="008C2D51" w:rsidP="009B3ED5">
            <w:r w:rsidRPr="00FD2214">
              <w:t>100</w:t>
            </w:r>
          </w:p>
        </w:tc>
        <w:tc>
          <w:tcPr>
            <w:tcW w:w="726" w:type="dxa"/>
            <w:noWrap/>
            <w:hideMark/>
          </w:tcPr>
          <w:p w14:paraId="6CCA0724" w14:textId="77777777" w:rsidR="008C2D51" w:rsidRPr="00FD2214" w:rsidRDefault="008C2D51" w:rsidP="009B3ED5">
            <w:r w:rsidRPr="00FD2214">
              <w:t>53</w:t>
            </w:r>
          </w:p>
        </w:tc>
        <w:tc>
          <w:tcPr>
            <w:tcW w:w="1322" w:type="dxa"/>
            <w:noWrap/>
            <w:hideMark/>
          </w:tcPr>
          <w:p w14:paraId="1D80F261" w14:textId="77777777" w:rsidR="008C2D51" w:rsidRPr="00FD2214" w:rsidRDefault="008C2D51" w:rsidP="009B3ED5">
            <w:r w:rsidRPr="00FD2214">
              <w:t>100</w:t>
            </w:r>
          </w:p>
        </w:tc>
      </w:tr>
      <w:tr w:rsidR="008C2D51" w:rsidRPr="00233220" w14:paraId="60AA441C" w14:textId="77777777" w:rsidTr="009B3ED5">
        <w:trPr>
          <w:trHeight w:val="320"/>
        </w:trPr>
        <w:tc>
          <w:tcPr>
            <w:tcW w:w="1377" w:type="dxa"/>
            <w:noWrap/>
            <w:hideMark/>
          </w:tcPr>
          <w:p w14:paraId="6EE4D236" w14:textId="77777777" w:rsidR="008C2D51" w:rsidRPr="00FD2214" w:rsidRDefault="008C2D51" w:rsidP="009B3ED5">
            <w:r w:rsidRPr="00FD2214">
              <w:t>Shoe E</w:t>
            </w:r>
          </w:p>
        </w:tc>
        <w:tc>
          <w:tcPr>
            <w:tcW w:w="745" w:type="dxa"/>
            <w:noWrap/>
            <w:hideMark/>
          </w:tcPr>
          <w:p w14:paraId="5B615CB9" w14:textId="77777777" w:rsidR="008C2D51" w:rsidRPr="00FD2214" w:rsidRDefault="008C2D51" w:rsidP="009B3ED5">
            <w:r w:rsidRPr="00FD2214">
              <w:t>100</w:t>
            </w:r>
          </w:p>
        </w:tc>
        <w:tc>
          <w:tcPr>
            <w:tcW w:w="680" w:type="dxa"/>
            <w:noWrap/>
            <w:hideMark/>
          </w:tcPr>
          <w:p w14:paraId="412F0FD5" w14:textId="77777777" w:rsidR="008C2D51" w:rsidRPr="00FD2214" w:rsidRDefault="008C2D51" w:rsidP="009B3ED5">
            <w:r w:rsidRPr="00FD2214">
              <w:t>67</w:t>
            </w:r>
          </w:p>
        </w:tc>
        <w:tc>
          <w:tcPr>
            <w:tcW w:w="842" w:type="dxa"/>
            <w:noWrap/>
            <w:hideMark/>
          </w:tcPr>
          <w:p w14:paraId="457F2410" w14:textId="77777777" w:rsidR="008C2D51" w:rsidRPr="00FD2214" w:rsidRDefault="008C2D51" w:rsidP="009B3ED5">
            <w:r w:rsidRPr="00FD2214">
              <w:t>40</w:t>
            </w:r>
          </w:p>
        </w:tc>
        <w:tc>
          <w:tcPr>
            <w:tcW w:w="842" w:type="dxa"/>
            <w:noWrap/>
            <w:hideMark/>
          </w:tcPr>
          <w:p w14:paraId="399750CE" w14:textId="77777777" w:rsidR="008C2D51" w:rsidRPr="00FD2214" w:rsidRDefault="008C2D51" w:rsidP="009B3ED5">
            <w:r w:rsidRPr="00FD2214">
              <w:t>53</w:t>
            </w:r>
          </w:p>
        </w:tc>
        <w:tc>
          <w:tcPr>
            <w:tcW w:w="841" w:type="dxa"/>
            <w:noWrap/>
            <w:hideMark/>
          </w:tcPr>
          <w:p w14:paraId="7D03C440" w14:textId="77777777" w:rsidR="008C2D51" w:rsidRPr="00FD2214" w:rsidRDefault="008C2D51" w:rsidP="009B3ED5">
            <w:r w:rsidRPr="00FD2214">
              <w:t>40</w:t>
            </w:r>
          </w:p>
        </w:tc>
        <w:tc>
          <w:tcPr>
            <w:tcW w:w="840" w:type="dxa"/>
            <w:noWrap/>
            <w:hideMark/>
          </w:tcPr>
          <w:p w14:paraId="148CCE27" w14:textId="77777777" w:rsidR="008C2D51" w:rsidRPr="00FD2214" w:rsidRDefault="008C2D51" w:rsidP="009B3ED5">
            <w:r w:rsidRPr="00FD2214">
              <w:t>100</w:t>
            </w:r>
          </w:p>
        </w:tc>
        <w:tc>
          <w:tcPr>
            <w:tcW w:w="840" w:type="dxa"/>
            <w:noWrap/>
            <w:hideMark/>
          </w:tcPr>
          <w:p w14:paraId="78CD6E3B" w14:textId="77777777" w:rsidR="008C2D51" w:rsidRPr="00FD2214" w:rsidRDefault="008C2D51" w:rsidP="009B3ED5">
            <w:r w:rsidRPr="00FD2214">
              <w:t>100</w:t>
            </w:r>
          </w:p>
        </w:tc>
        <w:tc>
          <w:tcPr>
            <w:tcW w:w="840" w:type="dxa"/>
            <w:noWrap/>
            <w:hideMark/>
          </w:tcPr>
          <w:p w14:paraId="7C0AB2E2" w14:textId="77777777" w:rsidR="008C2D51" w:rsidRPr="00FD2214" w:rsidRDefault="008C2D51" w:rsidP="009B3ED5">
            <w:r w:rsidRPr="00FD2214">
              <w:t>100</w:t>
            </w:r>
          </w:p>
        </w:tc>
        <w:tc>
          <w:tcPr>
            <w:tcW w:w="840" w:type="dxa"/>
            <w:noWrap/>
            <w:hideMark/>
          </w:tcPr>
          <w:p w14:paraId="417D8635" w14:textId="77777777" w:rsidR="008C2D51" w:rsidRPr="00FD2214" w:rsidRDefault="008C2D51" w:rsidP="009B3ED5">
            <w:r w:rsidRPr="00FD2214">
              <w:t>100</w:t>
            </w:r>
          </w:p>
        </w:tc>
        <w:tc>
          <w:tcPr>
            <w:tcW w:w="840" w:type="dxa"/>
            <w:noWrap/>
            <w:hideMark/>
          </w:tcPr>
          <w:p w14:paraId="07926DB5" w14:textId="77777777" w:rsidR="008C2D51" w:rsidRPr="00FD2214" w:rsidRDefault="008C2D51" w:rsidP="009B3ED5">
            <w:r w:rsidRPr="00FD2214">
              <w:t>100</w:t>
            </w:r>
          </w:p>
        </w:tc>
        <w:tc>
          <w:tcPr>
            <w:tcW w:w="840" w:type="dxa"/>
            <w:noWrap/>
            <w:hideMark/>
          </w:tcPr>
          <w:p w14:paraId="1787730D" w14:textId="77777777" w:rsidR="008C2D51" w:rsidRPr="00FD2214" w:rsidRDefault="008C2D51" w:rsidP="009B3ED5">
            <w:r w:rsidRPr="00FD2214">
              <w:t>100</w:t>
            </w:r>
          </w:p>
        </w:tc>
        <w:tc>
          <w:tcPr>
            <w:tcW w:w="840" w:type="dxa"/>
            <w:noWrap/>
            <w:hideMark/>
          </w:tcPr>
          <w:p w14:paraId="42557956" w14:textId="77777777" w:rsidR="008C2D51" w:rsidRPr="00FD2214" w:rsidRDefault="008C2D51" w:rsidP="009B3ED5">
            <w:r w:rsidRPr="00FD2214">
              <w:t>100</w:t>
            </w:r>
          </w:p>
        </w:tc>
        <w:tc>
          <w:tcPr>
            <w:tcW w:w="695" w:type="dxa"/>
            <w:noWrap/>
            <w:hideMark/>
          </w:tcPr>
          <w:p w14:paraId="641CBA3F" w14:textId="77777777" w:rsidR="008C2D51" w:rsidRPr="00FD2214" w:rsidRDefault="008C2D51" w:rsidP="009B3ED5">
            <w:r w:rsidRPr="00FD2214">
              <w:t>67</w:t>
            </w:r>
          </w:p>
        </w:tc>
        <w:tc>
          <w:tcPr>
            <w:tcW w:w="726" w:type="dxa"/>
            <w:noWrap/>
            <w:hideMark/>
          </w:tcPr>
          <w:p w14:paraId="3D21F334" w14:textId="77777777" w:rsidR="008C2D51" w:rsidRPr="00FD2214" w:rsidRDefault="008C2D51" w:rsidP="009B3ED5">
            <w:r w:rsidRPr="00FD2214">
              <w:t>60</w:t>
            </w:r>
          </w:p>
        </w:tc>
        <w:tc>
          <w:tcPr>
            <w:tcW w:w="1322" w:type="dxa"/>
            <w:noWrap/>
            <w:hideMark/>
          </w:tcPr>
          <w:p w14:paraId="5A7BF671" w14:textId="77777777" w:rsidR="008C2D51" w:rsidRPr="00FD2214" w:rsidRDefault="008C2D51" w:rsidP="009B3ED5">
            <w:r w:rsidRPr="00FD2214">
              <w:t>100</w:t>
            </w:r>
          </w:p>
        </w:tc>
      </w:tr>
      <w:tr w:rsidR="008C2D51" w:rsidRPr="00233220" w14:paraId="5184BB3F" w14:textId="77777777" w:rsidTr="009B3ED5">
        <w:trPr>
          <w:trHeight w:val="172"/>
        </w:trPr>
        <w:tc>
          <w:tcPr>
            <w:tcW w:w="13950" w:type="dxa"/>
            <w:gridSpan w:val="16"/>
            <w:shd w:val="clear" w:color="auto" w:fill="D9D9D9" w:themeFill="background1" w:themeFillShade="D9"/>
            <w:noWrap/>
            <w:hideMark/>
          </w:tcPr>
          <w:p w14:paraId="7F03D80F" w14:textId="77777777" w:rsidR="008C2D51" w:rsidRPr="00FD2214" w:rsidRDefault="008C2D51" w:rsidP="009B3ED5"/>
        </w:tc>
      </w:tr>
      <w:tr w:rsidR="008C2D51" w:rsidRPr="00233220" w14:paraId="51E7789E" w14:textId="77777777" w:rsidTr="009B3ED5">
        <w:trPr>
          <w:trHeight w:val="680"/>
        </w:trPr>
        <w:tc>
          <w:tcPr>
            <w:tcW w:w="1377" w:type="dxa"/>
            <w:hideMark/>
          </w:tcPr>
          <w:p w14:paraId="6C104D34" w14:textId="77777777" w:rsidR="008C2D51" w:rsidRPr="00FD2214" w:rsidRDefault="008C2D51" w:rsidP="009B3ED5">
            <w:r w:rsidRPr="00FD2214">
              <w:t>Mean % Agreement</w:t>
            </w:r>
          </w:p>
        </w:tc>
        <w:tc>
          <w:tcPr>
            <w:tcW w:w="745" w:type="dxa"/>
            <w:noWrap/>
            <w:hideMark/>
          </w:tcPr>
          <w:p w14:paraId="486EC49E" w14:textId="77777777" w:rsidR="008C2D51" w:rsidRPr="00E52E39" w:rsidRDefault="008C2D51" w:rsidP="009B3ED5">
            <w:pPr>
              <w:rPr>
                <w:b/>
                <w:bCs/>
              </w:rPr>
            </w:pPr>
            <w:r w:rsidRPr="00E52E39">
              <w:rPr>
                <w:b/>
                <w:bCs/>
              </w:rPr>
              <w:t>80</w:t>
            </w:r>
          </w:p>
        </w:tc>
        <w:tc>
          <w:tcPr>
            <w:tcW w:w="680" w:type="dxa"/>
            <w:noWrap/>
            <w:hideMark/>
          </w:tcPr>
          <w:p w14:paraId="5C79BDA2" w14:textId="77777777" w:rsidR="008C2D51" w:rsidRPr="00FD2214" w:rsidRDefault="008C2D51" w:rsidP="009B3ED5">
            <w:r w:rsidRPr="00FD2214">
              <w:t>73</w:t>
            </w:r>
          </w:p>
        </w:tc>
        <w:tc>
          <w:tcPr>
            <w:tcW w:w="842" w:type="dxa"/>
            <w:noWrap/>
            <w:hideMark/>
          </w:tcPr>
          <w:p w14:paraId="456CE0B2" w14:textId="77777777" w:rsidR="008C2D51" w:rsidRPr="00FD2214" w:rsidRDefault="008C2D51" w:rsidP="009B3ED5">
            <w:r w:rsidRPr="00FD2214">
              <w:t>67</w:t>
            </w:r>
          </w:p>
        </w:tc>
        <w:tc>
          <w:tcPr>
            <w:tcW w:w="842" w:type="dxa"/>
            <w:noWrap/>
            <w:hideMark/>
          </w:tcPr>
          <w:p w14:paraId="7CF4D544" w14:textId="77777777" w:rsidR="008C2D51" w:rsidRPr="00E52E39" w:rsidRDefault="008C2D51" w:rsidP="009B3ED5">
            <w:pPr>
              <w:rPr>
                <w:b/>
                <w:bCs/>
              </w:rPr>
            </w:pPr>
            <w:r w:rsidRPr="00E52E39">
              <w:rPr>
                <w:b/>
                <w:bCs/>
              </w:rPr>
              <w:t>81</w:t>
            </w:r>
          </w:p>
        </w:tc>
        <w:tc>
          <w:tcPr>
            <w:tcW w:w="841" w:type="dxa"/>
            <w:noWrap/>
            <w:hideMark/>
          </w:tcPr>
          <w:p w14:paraId="57A69247" w14:textId="77777777" w:rsidR="008C2D51" w:rsidRPr="00FD2214" w:rsidRDefault="008C2D51" w:rsidP="009B3ED5">
            <w:r w:rsidRPr="00FD2214">
              <w:t>69</w:t>
            </w:r>
          </w:p>
        </w:tc>
        <w:tc>
          <w:tcPr>
            <w:tcW w:w="840" w:type="dxa"/>
            <w:noWrap/>
            <w:hideMark/>
          </w:tcPr>
          <w:p w14:paraId="2C46A24F" w14:textId="77777777" w:rsidR="008C2D51" w:rsidRPr="00E52E39" w:rsidRDefault="008C2D51" w:rsidP="009B3ED5">
            <w:pPr>
              <w:rPr>
                <w:b/>
                <w:bCs/>
              </w:rPr>
            </w:pPr>
            <w:r w:rsidRPr="00E52E39">
              <w:rPr>
                <w:b/>
                <w:bCs/>
              </w:rPr>
              <w:t>83</w:t>
            </w:r>
          </w:p>
        </w:tc>
        <w:tc>
          <w:tcPr>
            <w:tcW w:w="840" w:type="dxa"/>
            <w:noWrap/>
            <w:hideMark/>
          </w:tcPr>
          <w:p w14:paraId="2CCD757C" w14:textId="77777777" w:rsidR="008C2D51" w:rsidRPr="00E52E39" w:rsidRDefault="008C2D51" w:rsidP="009B3ED5">
            <w:pPr>
              <w:rPr>
                <w:b/>
                <w:bCs/>
              </w:rPr>
            </w:pPr>
            <w:r w:rsidRPr="00E52E39">
              <w:rPr>
                <w:b/>
                <w:bCs/>
              </w:rPr>
              <w:t>84</w:t>
            </w:r>
          </w:p>
        </w:tc>
        <w:tc>
          <w:tcPr>
            <w:tcW w:w="840" w:type="dxa"/>
            <w:noWrap/>
            <w:hideMark/>
          </w:tcPr>
          <w:p w14:paraId="6120E625" w14:textId="77777777" w:rsidR="008C2D51" w:rsidRPr="00E52E39" w:rsidRDefault="008C2D51" w:rsidP="009B3ED5">
            <w:pPr>
              <w:rPr>
                <w:b/>
                <w:bCs/>
              </w:rPr>
            </w:pPr>
            <w:r w:rsidRPr="00E52E39">
              <w:rPr>
                <w:b/>
                <w:bCs/>
              </w:rPr>
              <w:t>91</w:t>
            </w:r>
          </w:p>
        </w:tc>
        <w:tc>
          <w:tcPr>
            <w:tcW w:w="840" w:type="dxa"/>
            <w:noWrap/>
            <w:hideMark/>
          </w:tcPr>
          <w:p w14:paraId="4629F9F3" w14:textId="77777777" w:rsidR="008C2D51" w:rsidRPr="00E52E39" w:rsidRDefault="008C2D51" w:rsidP="009B3ED5">
            <w:pPr>
              <w:rPr>
                <w:b/>
                <w:bCs/>
              </w:rPr>
            </w:pPr>
            <w:r w:rsidRPr="00E52E39">
              <w:rPr>
                <w:b/>
                <w:bCs/>
              </w:rPr>
              <w:t>88</w:t>
            </w:r>
          </w:p>
        </w:tc>
        <w:tc>
          <w:tcPr>
            <w:tcW w:w="840" w:type="dxa"/>
            <w:noWrap/>
            <w:hideMark/>
          </w:tcPr>
          <w:p w14:paraId="5366B751" w14:textId="77777777" w:rsidR="008C2D51" w:rsidRPr="00E52E39" w:rsidRDefault="008C2D51" w:rsidP="009B3ED5">
            <w:pPr>
              <w:rPr>
                <w:b/>
                <w:bCs/>
              </w:rPr>
            </w:pPr>
            <w:r w:rsidRPr="00E52E39">
              <w:rPr>
                <w:b/>
                <w:bCs/>
              </w:rPr>
              <w:t>81</w:t>
            </w:r>
          </w:p>
        </w:tc>
        <w:tc>
          <w:tcPr>
            <w:tcW w:w="840" w:type="dxa"/>
            <w:noWrap/>
            <w:hideMark/>
          </w:tcPr>
          <w:p w14:paraId="269388AD" w14:textId="77777777" w:rsidR="008C2D51" w:rsidRPr="00E52E39" w:rsidRDefault="008C2D51" w:rsidP="009B3ED5">
            <w:pPr>
              <w:rPr>
                <w:b/>
                <w:bCs/>
              </w:rPr>
            </w:pPr>
            <w:r w:rsidRPr="00E52E39">
              <w:rPr>
                <w:b/>
                <w:bCs/>
              </w:rPr>
              <w:t>100</w:t>
            </w:r>
          </w:p>
        </w:tc>
        <w:tc>
          <w:tcPr>
            <w:tcW w:w="840" w:type="dxa"/>
            <w:noWrap/>
            <w:hideMark/>
          </w:tcPr>
          <w:p w14:paraId="04EF1E0E" w14:textId="77777777" w:rsidR="008C2D51" w:rsidRPr="00E52E39" w:rsidRDefault="008C2D51" w:rsidP="009B3ED5">
            <w:pPr>
              <w:rPr>
                <w:b/>
                <w:bCs/>
              </w:rPr>
            </w:pPr>
            <w:r w:rsidRPr="00E52E39">
              <w:rPr>
                <w:b/>
                <w:bCs/>
              </w:rPr>
              <w:t>100</w:t>
            </w:r>
          </w:p>
        </w:tc>
        <w:tc>
          <w:tcPr>
            <w:tcW w:w="695" w:type="dxa"/>
            <w:noWrap/>
            <w:hideMark/>
          </w:tcPr>
          <w:p w14:paraId="6460C451" w14:textId="77777777" w:rsidR="008C2D51" w:rsidRPr="00E52E39" w:rsidRDefault="008C2D51" w:rsidP="009B3ED5">
            <w:pPr>
              <w:rPr>
                <w:b/>
                <w:bCs/>
              </w:rPr>
            </w:pPr>
            <w:r w:rsidRPr="00E52E39">
              <w:rPr>
                <w:b/>
                <w:bCs/>
              </w:rPr>
              <w:t>81</w:t>
            </w:r>
          </w:p>
        </w:tc>
        <w:tc>
          <w:tcPr>
            <w:tcW w:w="726" w:type="dxa"/>
            <w:noWrap/>
            <w:hideMark/>
          </w:tcPr>
          <w:p w14:paraId="6F585155" w14:textId="77777777" w:rsidR="008C2D51" w:rsidRPr="00FD2214" w:rsidRDefault="008C2D51" w:rsidP="009B3ED5">
            <w:r w:rsidRPr="00FD2214">
              <w:t>61</w:t>
            </w:r>
          </w:p>
        </w:tc>
        <w:tc>
          <w:tcPr>
            <w:tcW w:w="1322" w:type="dxa"/>
            <w:noWrap/>
            <w:hideMark/>
          </w:tcPr>
          <w:p w14:paraId="2A351806" w14:textId="77777777" w:rsidR="008C2D51" w:rsidRPr="00E52E39" w:rsidRDefault="008C2D51" w:rsidP="009B3ED5">
            <w:pPr>
              <w:rPr>
                <w:b/>
                <w:bCs/>
              </w:rPr>
            </w:pPr>
            <w:r w:rsidRPr="00E52E39">
              <w:rPr>
                <w:b/>
                <w:bCs/>
              </w:rPr>
              <w:t>80</w:t>
            </w:r>
          </w:p>
        </w:tc>
      </w:tr>
    </w:tbl>
    <w:p w14:paraId="380B2874" w14:textId="77777777" w:rsidR="008C2D51" w:rsidRDefault="008C2D51" w:rsidP="008C2D51">
      <w:r>
        <w:t>Values in bold indicate a threshold 80% high level of agreement met</w:t>
      </w:r>
    </w:p>
    <w:p w14:paraId="1F1BC8ED" w14:textId="77777777" w:rsidR="008C2D51" w:rsidRDefault="008C2D51" w:rsidP="008C2D51"/>
    <w:p w14:paraId="07F7FD53" w14:textId="204C2657" w:rsidR="008C2D51" w:rsidRDefault="008C2D51" w:rsidP="008C2D51">
      <w:pPr>
        <w:pStyle w:val="Caption"/>
        <w:keepNext/>
      </w:pPr>
      <w:bookmarkStart w:id="362" w:name="_Ref138363842"/>
      <w:bookmarkStart w:id="363" w:name="_Toc156393269"/>
      <w:r>
        <w:t xml:space="preserve">Table </w:t>
      </w:r>
      <w:fldSimple w:instr=" STYLEREF 1 \s ">
        <w:r w:rsidR="003F38BD">
          <w:rPr>
            <w:noProof/>
          </w:rPr>
          <w:t>8</w:t>
        </w:r>
      </w:fldSimple>
      <w:r w:rsidR="003F38BD">
        <w:noBreakHyphen/>
      </w:r>
      <w:fldSimple w:instr=" SEQ Table \* ARABIC \s 1 ">
        <w:r w:rsidR="003F38BD">
          <w:rPr>
            <w:noProof/>
          </w:rPr>
          <w:t>3</w:t>
        </w:r>
      </w:fldSimple>
      <w:bookmarkEnd w:id="362"/>
      <w:r>
        <w:t xml:space="preserve"> </w:t>
      </w:r>
      <w:r w:rsidRPr="008E13C8">
        <w:t xml:space="preserve">OSSTF footwear tool </w:t>
      </w:r>
      <w:r>
        <w:t>stability</w:t>
      </w:r>
      <w:r w:rsidRPr="008E13C8">
        <w:t xml:space="preserve"> section Int</w:t>
      </w:r>
      <w:r>
        <w:t>er</w:t>
      </w:r>
      <w:r w:rsidRPr="008E13C8">
        <w:t xml:space="preserve">-rater </w:t>
      </w:r>
      <w:r w:rsidR="00263F2D">
        <w:t>percentage agreement</w:t>
      </w:r>
      <w:bookmarkEnd w:id="363"/>
    </w:p>
    <w:tbl>
      <w:tblPr>
        <w:tblStyle w:val="TableGrid"/>
        <w:tblW w:w="0" w:type="auto"/>
        <w:tblLook w:val="04A0" w:firstRow="1" w:lastRow="0" w:firstColumn="1" w:lastColumn="0" w:noHBand="0" w:noVBand="1"/>
      </w:tblPr>
      <w:tblGrid>
        <w:gridCol w:w="1413"/>
        <w:gridCol w:w="710"/>
        <w:gridCol w:w="902"/>
        <w:gridCol w:w="994"/>
        <w:gridCol w:w="994"/>
        <w:gridCol w:w="993"/>
        <w:gridCol w:w="993"/>
        <w:gridCol w:w="993"/>
        <w:gridCol w:w="993"/>
        <w:gridCol w:w="993"/>
        <w:gridCol w:w="993"/>
        <w:gridCol w:w="993"/>
        <w:gridCol w:w="993"/>
        <w:gridCol w:w="993"/>
      </w:tblGrid>
      <w:tr w:rsidR="008C2D51" w:rsidRPr="007507FA" w14:paraId="2B93F217" w14:textId="77777777" w:rsidTr="009B3ED5">
        <w:trPr>
          <w:trHeight w:val="680"/>
        </w:trPr>
        <w:tc>
          <w:tcPr>
            <w:tcW w:w="1413" w:type="dxa"/>
            <w:noWrap/>
            <w:hideMark/>
          </w:tcPr>
          <w:p w14:paraId="4FBE08BB" w14:textId="77777777" w:rsidR="008C2D51" w:rsidRPr="007507FA" w:rsidRDefault="008C2D51" w:rsidP="009B3ED5">
            <w:r w:rsidRPr="007507FA">
              <w:t>Question</w:t>
            </w:r>
          </w:p>
        </w:tc>
        <w:tc>
          <w:tcPr>
            <w:tcW w:w="710" w:type="dxa"/>
            <w:noWrap/>
            <w:hideMark/>
          </w:tcPr>
          <w:p w14:paraId="4861D4E3" w14:textId="77777777" w:rsidR="008C2D51" w:rsidRPr="007507FA" w:rsidRDefault="008C2D51" w:rsidP="009B3ED5">
            <w:r w:rsidRPr="007507FA">
              <w:t>S1</w:t>
            </w:r>
          </w:p>
        </w:tc>
        <w:tc>
          <w:tcPr>
            <w:tcW w:w="902" w:type="dxa"/>
            <w:noWrap/>
            <w:hideMark/>
          </w:tcPr>
          <w:p w14:paraId="6C30D1F8" w14:textId="77777777" w:rsidR="008C2D51" w:rsidRPr="007507FA" w:rsidRDefault="008C2D51" w:rsidP="009B3ED5">
            <w:r w:rsidRPr="007507FA">
              <w:t>S2</w:t>
            </w:r>
          </w:p>
        </w:tc>
        <w:tc>
          <w:tcPr>
            <w:tcW w:w="994" w:type="dxa"/>
            <w:noWrap/>
            <w:hideMark/>
          </w:tcPr>
          <w:p w14:paraId="27F3F834" w14:textId="77777777" w:rsidR="008C2D51" w:rsidRPr="007507FA" w:rsidRDefault="008C2D51" w:rsidP="009B3ED5">
            <w:r w:rsidRPr="007507FA">
              <w:t>S3</w:t>
            </w:r>
          </w:p>
        </w:tc>
        <w:tc>
          <w:tcPr>
            <w:tcW w:w="994" w:type="dxa"/>
            <w:noWrap/>
            <w:hideMark/>
          </w:tcPr>
          <w:p w14:paraId="5585A5F3" w14:textId="77777777" w:rsidR="008C2D51" w:rsidRPr="007507FA" w:rsidRDefault="008C2D51" w:rsidP="009B3ED5">
            <w:r w:rsidRPr="007507FA">
              <w:t>S4</w:t>
            </w:r>
          </w:p>
        </w:tc>
        <w:tc>
          <w:tcPr>
            <w:tcW w:w="993" w:type="dxa"/>
            <w:noWrap/>
            <w:hideMark/>
          </w:tcPr>
          <w:p w14:paraId="033C4AED" w14:textId="77777777" w:rsidR="008C2D51" w:rsidRPr="007507FA" w:rsidRDefault="008C2D51" w:rsidP="009B3ED5">
            <w:r w:rsidRPr="007507FA">
              <w:t>S5</w:t>
            </w:r>
          </w:p>
        </w:tc>
        <w:tc>
          <w:tcPr>
            <w:tcW w:w="993" w:type="dxa"/>
            <w:noWrap/>
            <w:hideMark/>
          </w:tcPr>
          <w:p w14:paraId="3B130BF0" w14:textId="77777777" w:rsidR="008C2D51" w:rsidRPr="007507FA" w:rsidRDefault="008C2D51" w:rsidP="009B3ED5">
            <w:r w:rsidRPr="007507FA">
              <w:t>S6</w:t>
            </w:r>
          </w:p>
        </w:tc>
        <w:tc>
          <w:tcPr>
            <w:tcW w:w="993" w:type="dxa"/>
            <w:noWrap/>
            <w:hideMark/>
          </w:tcPr>
          <w:p w14:paraId="64BDC59D" w14:textId="77777777" w:rsidR="008C2D51" w:rsidRPr="007507FA" w:rsidRDefault="008C2D51" w:rsidP="009B3ED5">
            <w:r w:rsidRPr="007507FA">
              <w:t>S7</w:t>
            </w:r>
          </w:p>
        </w:tc>
        <w:tc>
          <w:tcPr>
            <w:tcW w:w="993" w:type="dxa"/>
            <w:noWrap/>
            <w:hideMark/>
          </w:tcPr>
          <w:p w14:paraId="5F52F731" w14:textId="77777777" w:rsidR="008C2D51" w:rsidRPr="007507FA" w:rsidRDefault="008C2D51" w:rsidP="009B3ED5">
            <w:r w:rsidRPr="007507FA">
              <w:t>S8</w:t>
            </w:r>
          </w:p>
        </w:tc>
        <w:tc>
          <w:tcPr>
            <w:tcW w:w="993" w:type="dxa"/>
            <w:noWrap/>
            <w:hideMark/>
          </w:tcPr>
          <w:p w14:paraId="0CE206DE" w14:textId="77777777" w:rsidR="008C2D51" w:rsidRPr="007507FA" w:rsidRDefault="008C2D51" w:rsidP="009B3ED5">
            <w:r w:rsidRPr="007507FA">
              <w:t>S9</w:t>
            </w:r>
          </w:p>
        </w:tc>
        <w:tc>
          <w:tcPr>
            <w:tcW w:w="993" w:type="dxa"/>
            <w:noWrap/>
            <w:hideMark/>
          </w:tcPr>
          <w:p w14:paraId="562E33FC" w14:textId="77777777" w:rsidR="008C2D51" w:rsidRPr="007507FA" w:rsidRDefault="008C2D51" w:rsidP="009B3ED5">
            <w:r w:rsidRPr="007507FA">
              <w:t>S10</w:t>
            </w:r>
          </w:p>
        </w:tc>
        <w:tc>
          <w:tcPr>
            <w:tcW w:w="993" w:type="dxa"/>
            <w:noWrap/>
            <w:hideMark/>
          </w:tcPr>
          <w:p w14:paraId="458D335F" w14:textId="77777777" w:rsidR="008C2D51" w:rsidRPr="007507FA" w:rsidRDefault="008C2D51" w:rsidP="009B3ED5">
            <w:r w:rsidRPr="007507FA">
              <w:t>S11</w:t>
            </w:r>
          </w:p>
        </w:tc>
        <w:tc>
          <w:tcPr>
            <w:tcW w:w="993" w:type="dxa"/>
            <w:noWrap/>
            <w:hideMark/>
          </w:tcPr>
          <w:p w14:paraId="54F8A1C5" w14:textId="77777777" w:rsidR="008C2D51" w:rsidRPr="007507FA" w:rsidRDefault="008C2D51" w:rsidP="009B3ED5">
            <w:r w:rsidRPr="007507FA">
              <w:t>S12</w:t>
            </w:r>
          </w:p>
        </w:tc>
        <w:tc>
          <w:tcPr>
            <w:tcW w:w="993" w:type="dxa"/>
            <w:hideMark/>
          </w:tcPr>
          <w:p w14:paraId="6162EFBC" w14:textId="77777777" w:rsidR="008C2D51" w:rsidRPr="007507FA" w:rsidRDefault="008C2D51" w:rsidP="009B3ED5">
            <w:r w:rsidRPr="007507FA">
              <w:t>Ranked Score</w:t>
            </w:r>
          </w:p>
        </w:tc>
      </w:tr>
      <w:tr w:rsidR="008C2D51" w:rsidRPr="007507FA" w14:paraId="0C447D45" w14:textId="77777777" w:rsidTr="009B3ED5">
        <w:trPr>
          <w:trHeight w:val="320"/>
        </w:trPr>
        <w:tc>
          <w:tcPr>
            <w:tcW w:w="1413" w:type="dxa"/>
            <w:noWrap/>
            <w:hideMark/>
          </w:tcPr>
          <w:p w14:paraId="65BB1A52" w14:textId="77777777" w:rsidR="008C2D51" w:rsidRPr="007507FA" w:rsidRDefault="008C2D51" w:rsidP="009B3ED5">
            <w:r w:rsidRPr="007507FA">
              <w:t>Shoe A</w:t>
            </w:r>
          </w:p>
        </w:tc>
        <w:tc>
          <w:tcPr>
            <w:tcW w:w="710" w:type="dxa"/>
            <w:noWrap/>
            <w:hideMark/>
          </w:tcPr>
          <w:p w14:paraId="55ED9DF2" w14:textId="77777777" w:rsidR="008C2D51" w:rsidRPr="007507FA" w:rsidRDefault="008C2D51" w:rsidP="009B3ED5">
            <w:r w:rsidRPr="007507FA">
              <w:t>47</w:t>
            </w:r>
          </w:p>
        </w:tc>
        <w:tc>
          <w:tcPr>
            <w:tcW w:w="902" w:type="dxa"/>
            <w:noWrap/>
            <w:hideMark/>
          </w:tcPr>
          <w:p w14:paraId="17D124CF" w14:textId="77777777" w:rsidR="008C2D51" w:rsidRPr="007507FA" w:rsidRDefault="008C2D51" w:rsidP="009B3ED5">
            <w:r w:rsidRPr="007507FA">
              <w:t>40</w:t>
            </w:r>
          </w:p>
        </w:tc>
        <w:tc>
          <w:tcPr>
            <w:tcW w:w="994" w:type="dxa"/>
            <w:noWrap/>
            <w:hideMark/>
          </w:tcPr>
          <w:p w14:paraId="4D7DCF26" w14:textId="77777777" w:rsidR="008C2D51" w:rsidRPr="007507FA" w:rsidRDefault="008C2D51" w:rsidP="009B3ED5">
            <w:r w:rsidRPr="007507FA">
              <w:t>47</w:t>
            </w:r>
          </w:p>
        </w:tc>
        <w:tc>
          <w:tcPr>
            <w:tcW w:w="994" w:type="dxa"/>
            <w:noWrap/>
            <w:hideMark/>
          </w:tcPr>
          <w:p w14:paraId="6E80B640" w14:textId="77777777" w:rsidR="008C2D51" w:rsidRPr="007507FA" w:rsidRDefault="008C2D51" w:rsidP="009B3ED5">
            <w:r w:rsidRPr="007507FA">
              <w:t>100</w:t>
            </w:r>
          </w:p>
        </w:tc>
        <w:tc>
          <w:tcPr>
            <w:tcW w:w="993" w:type="dxa"/>
            <w:noWrap/>
            <w:hideMark/>
          </w:tcPr>
          <w:p w14:paraId="5ADCA019" w14:textId="77777777" w:rsidR="008C2D51" w:rsidRPr="007507FA" w:rsidRDefault="008C2D51" w:rsidP="009B3ED5">
            <w:r w:rsidRPr="007507FA">
              <w:t>100</w:t>
            </w:r>
          </w:p>
        </w:tc>
        <w:tc>
          <w:tcPr>
            <w:tcW w:w="993" w:type="dxa"/>
            <w:noWrap/>
            <w:hideMark/>
          </w:tcPr>
          <w:p w14:paraId="5CF6B9D2" w14:textId="77777777" w:rsidR="008C2D51" w:rsidRPr="007507FA" w:rsidRDefault="008C2D51" w:rsidP="009B3ED5">
            <w:r w:rsidRPr="007507FA">
              <w:t>60</w:t>
            </w:r>
          </w:p>
        </w:tc>
        <w:tc>
          <w:tcPr>
            <w:tcW w:w="993" w:type="dxa"/>
            <w:noWrap/>
            <w:hideMark/>
          </w:tcPr>
          <w:p w14:paraId="004385DC" w14:textId="77777777" w:rsidR="008C2D51" w:rsidRPr="007507FA" w:rsidRDefault="008C2D51" w:rsidP="009B3ED5">
            <w:r w:rsidRPr="007507FA">
              <w:t>67</w:t>
            </w:r>
          </w:p>
        </w:tc>
        <w:tc>
          <w:tcPr>
            <w:tcW w:w="993" w:type="dxa"/>
            <w:noWrap/>
            <w:hideMark/>
          </w:tcPr>
          <w:p w14:paraId="3972F0DC" w14:textId="77777777" w:rsidR="008C2D51" w:rsidRPr="007507FA" w:rsidRDefault="008C2D51" w:rsidP="009B3ED5">
            <w:r w:rsidRPr="007507FA">
              <w:t>100</w:t>
            </w:r>
          </w:p>
        </w:tc>
        <w:tc>
          <w:tcPr>
            <w:tcW w:w="993" w:type="dxa"/>
            <w:noWrap/>
            <w:hideMark/>
          </w:tcPr>
          <w:p w14:paraId="098EFAA6" w14:textId="77777777" w:rsidR="008C2D51" w:rsidRPr="007507FA" w:rsidRDefault="008C2D51" w:rsidP="009B3ED5">
            <w:r w:rsidRPr="007507FA">
              <w:t>100</w:t>
            </w:r>
          </w:p>
        </w:tc>
        <w:tc>
          <w:tcPr>
            <w:tcW w:w="993" w:type="dxa"/>
            <w:noWrap/>
            <w:hideMark/>
          </w:tcPr>
          <w:p w14:paraId="4D32622F" w14:textId="77777777" w:rsidR="008C2D51" w:rsidRPr="007507FA" w:rsidRDefault="008C2D51" w:rsidP="009B3ED5">
            <w:r w:rsidRPr="007507FA">
              <w:t>100</w:t>
            </w:r>
          </w:p>
        </w:tc>
        <w:tc>
          <w:tcPr>
            <w:tcW w:w="993" w:type="dxa"/>
            <w:noWrap/>
            <w:hideMark/>
          </w:tcPr>
          <w:p w14:paraId="20ED818A" w14:textId="77777777" w:rsidR="008C2D51" w:rsidRPr="007507FA" w:rsidRDefault="008C2D51" w:rsidP="009B3ED5">
            <w:r w:rsidRPr="007507FA">
              <w:t>67</w:t>
            </w:r>
          </w:p>
        </w:tc>
        <w:tc>
          <w:tcPr>
            <w:tcW w:w="993" w:type="dxa"/>
            <w:noWrap/>
            <w:hideMark/>
          </w:tcPr>
          <w:p w14:paraId="528F4427" w14:textId="77777777" w:rsidR="008C2D51" w:rsidRPr="007507FA" w:rsidRDefault="008C2D51" w:rsidP="009B3ED5">
            <w:r w:rsidRPr="007507FA">
              <w:t>100</w:t>
            </w:r>
          </w:p>
        </w:tc>
        <w:tc>
          <w:tcPr>
            <w:tcW w:w="993" w:type="dxa"/>
            <w:noWrap/>
            <w:hideMark/>
          </w:tcPr>
          <w:p w14:paraId="5D366EC6" w14:textId="77777777" w:rsidR="008C2D51" w:rsidRPr="007507FA" w:rsidRDefault="008C2D51" w:rsidP="009B3ED5">
            <w:r w:rsidRPr="007507FA">
              <w:t>27</w:t>
            </w:r>
          </w:p>
        </w:tc>
      </w:tr>
      <w:tr w:rsidR="008C2D51" w:rsidRPr="007507FA" w14:paraId="01FD5860" w14:textId="77777777" w:rsidTr="009B3ED5">
        <w:trPr>
          <w:trHeight w:val="320"/>
        </w:trPr>
        <w:tc>
          <w:tcPr>
            <w:tcW w:w="1413" w:type="dxa"/>
            <w:noWrap/>
            <w:hideMark/>
          </w:tcPr>
          <w:p w14:paraId="3A8683A7" w14:textId="77777777" w:rsidR="008C2D51" w:rsidRPr="007507FA" w:rsidRDefault="008C2D51" w:rsidP="009B3ED5">
            <w:r w:rsidRPr="007507FA">
              <w:t>Shoe B</w:t>
            </w:r>
          </w:p>
        </w:tc>
        <w:tc>
          <w:tcPr>
            <w:tcW w:w="710" w:type="dxa"/>
            <w:noWrap/>
            <w:hideMark/>
          </w:tcPr>
          <w:p w14:paraId="5575715D" w14:textId="77777777" w:rsidR="008C2D51" w:rsidRPr="007507FA" w:rsidRDefault="008C2D51" w:rsidP="009B3ED5">
            <w:r w:rsidRPr="007507FA">
              <w:t>20</w:t>
            </w:r>
          </w:p>
        </w:tc>
        <w:tc>
          <w:tcPr>
            <w:tcW w:w="902" w:type="dxa"/>
            <w:noWrap/>
            <w:hideMark/>
          </w:tcPr>
          <w:p w14:paraId="158AD282" w14:textId="77777777" w:rsidR="008C2D51" w:rsidRPr="007507FA" w:rsidRDefault="008C2D51" w:rsidP="009B3ED5">
            <w:r w:rsidRPr="007507FA">
              <w:t>67</w:t>
            </w:r>
          </w:p>
        </w:tc>
        <w:tc>
          <w:tcPr>
            <w:tcW w:w="994" w:type="dxa"/>
            <w:noWrap/>
            <w:hideMark/>
          </w:tcPr>
          <w:p w14:paraId="09BA70EA" w14:textId="77777777" w:rsidR="008C2D51" w:rsidRPr="007507FA" w:rsidRDefault="008C2D51" w:rsidP="009B3ED5">
            <w:r w:rsidRPr="007507FA">
              <w:t>100</w:t>
            </w:r>
          </w:p>
        </w:tc>
        <w:tc>
          <w:tcPr>
            <w:tcW w:w="994" w:type="dxa"/>
            <w:noWrap/>
            <w:hideMark/>
          </w:tcPr>
          <w:p w14:paraId="508A7083" w14:textId="77777777" w:rsidR="008C2D51" w:rsidRPr="007507FA" w:rsidRDefault="008C2D51" w:rsidP="009B3ED5">
            <w:r w:rsidRPr="007507FA">
              <w:t>100</w:t>
            </w:r>
          </w:p>
        </w:tc>
        <w:tc>
          <w:tcPr>
            <w:tcW w:w="993" w:type="dxa"/>
            <w:noWrap/>
            <w:hideMark/>
          </w:tcPr>
          <w:p w14:paraId="6A0B3192" w14:textId="77777777" w:rsidR="008C2D51" w:rsidRPr="007507FA" w:rsidRDefault="008C2D51" w:rsidP="009B3ED5">
            <w:r w:rsidRPr="007507FA">
              <w:t>100</w:t>
            </w:r>
          </w:p>
        </w:tc>
        <w:tc>
          <w:tcPr>
            <w:tcW w:w="993" w:type="dxa"/>
            <w:noWrap/>
            <w:hideMark/>
          </w:tcPr>
          <w:p w14:paraId="4A79A207" w14:textId="77777777" w:rsidR="008C2D51" w:rsidRPr="007507FA" w:rsidRDefault="008C2D51" w:rsidP="009B3ED5">
            <w:r w:rsidRPr="007507FA">
              <w:t>33</w:t>
            </w:r>
          </w:p>
        </w:tc>
        <w:tc>
          <w:tcPr>
            <w:tcW w:w="993" w:type="dxa"/>
            <w:noWrap/>
            <w:hideMark/>
          </w:tcPr>
          <w:p w14:paraId="3749C747" w14:textId="77777777" w:rsidR="008C2D51" w:rsidRPr="007507FA" w:rsidRDefault="008C2D51" w:rsidP="009B3ED5">
            <w:r w:rsidRPr="007507FA">
              <w:t>47</w:t>
            </w:r>
          </w:p>
        </w:tc>
        <w:tc>
          <w:tcPr>
            <w:tcW w:w="993" w:type="dxa"/>
            <w:noWrap/>
            <w:hideMark/>
          </w:tcPr>
          <w:p w14:paraId="246EB561" w14:textId="77777777" w:rsidR="008C2D51" w:rsidRPr="007507FA" w:rsidRDefault="008C2D51" w:rsidP="009B3ED5">
            <w:r w:rsidRPr="007507FA">
              <w:t>67</w:t>
            </w:r>
          </w:p>
        </w:tc>
        <w:tc>
          <w:tcPr>
            <w:tcW w:w="993" w:type="dxa"/>
            <w:noWrap/>
            <w:hideMark/>
          </w:tcPr>
          <w:p w14:paraId="463101C3" w14:textId="77777777" w:rsidR="008C2D51" w:rsidRPr="007507FA" w:rsidRDefault="008C2D51" w:rsidP="009B3ED5">
            <w:r w:rsidRPr="007507FA">
              <w:t>47</w:t>
            </w:r>
          </w:p>
        </w:tc>
        <w:tc>
          <w:tcPr>
            <w:tcW w:w="993" w:type="dxa"/>
            <w:noWrap/>
            <w:hideMark/>
          </w:tcPr>
          <w:p w14:paraId="611D602B" w14:textId="77777777" w:rsidR="008C2D51" w:rsidRPr="007507FA" w:rsidRDefault="008C2D51" w:rsidP="009B3ED5">
            <w:r w:rsidRPr="007507FA">
              <w:t>53</w:t>
            </w:r>
          </w:p>
        </w:tc>
        <w:tc>
          <w:tcPr>
            <w:tcW w:w="993" w:type="dxa"/>
            <w:noWrap/>
            <w:hideMark/>
          </w:tcPr>
          <w:p w14:paraId="3EFF32A7" w14:textId="77777777" w:rsidR="008C2D51" w:rsidRPr="007507FA" w:rsidRDefault="008C2D51" w:rsidP="009B3ED5">
            <w:r w:rsidRPr="007507FA">
              <w:t>33</w:t>
            </w:r>
          </w:p>
        </w:tc>
        <w:tc>
          <w:tcPr>
            <w:tcW w:w="993" w:type="dxa"/>
            <w:noWrap/>
            <w:hideMark/>
          </w:tcPr>
          <w:p w14:paraId="5F47131F" w14:textId="77777777" w:rsidR="008C2D51" w:rsidRPr="007507FA" w:rsidRDefault="008C2D51" w:rsidP="009B3ED5">
            <w:r w:rsidRPr="007507FA">
              <w:t>100</w:t>
            </w:r>
          </w:p>
        </w:tc>
        <w:tc>
          <w:tcPr>
            <w:tcW w:w="993" w:type="dxa"/>
            <w:noWrap/>
            <w:hideMark/>
          </w:tcPr>
          <w:p w14:paraId="44B58007" w14:textId="77777777" w:rsidR="008C2D51" w:rsidRPr="007507FA" w:rsidRDefault="008C2D51" w:rsidP="009B3ED5">
            <w:r w:rsidRPr="007507FA">
              <w:t>47</w:t>
            </w:r>
          </w:p>
        </w:tc>
      </w:tr>
      <w:tr w:rsidR="008C2D51" w:rsidRPr="007507FA" w14:paraId="72682323" w14:textId="77777777" w:rsidTr="009B3ED5">
        <w:trPr>
          <w:trHeight w:val="320"/>
        </w:trPr>
        <w:tc>
          <w:tcPr>
            <w:tcW w:w="1413" w:type="dxa"/>
            <w:noWrap/>
            <w:hideMark/>
          </w:tcPr>
          <w:p w14:paraId="6F340774" w14:textId="77777777" w:rsidR="008C2D51" w:rsidRPr="007507FA" w:rsidRDefault="008C2D51" w:rsidP="009B3ED5">
            <w:r w:rsidRPr="007507FA">
              <w:t>Shoe C</w:t>
            </w:r>
          </w:p>
        </w:tc>
        <w:tc>
          <w:tcPr>
            <w:tcW w:w="710" w:type="dxa"/>
            <w:noWrap/>
            <w:hideMark/>
          </w:tcPr>
          <w:p w14:paraId="3A0EF045" w14:textId="77777777" w:rsidR="008C2D51" w:rsidRPr="007507FA" w:rsidRDefault="008C2D51" w:rsidP="009B3ED5">
            <w:r w:rsidRPr="007507FA">
              <w:t>47</w:t>
            </w:r>
          </w:p>
        </w:tc>
        <w:tc>
          <w:tcPr>
            <w:tcW w:w="902" w:type="dxa"/>
            <w:noWrap/>
            <w:hideMark/>
          </w:tcPr>
          <w:p w14:paraId="6A244CAC" w14:textId="77777777" w:rsidR="008C2D51" w:rsidRPr="007507FA" w:rsidRDefault="008C2D51" w:rsidP="009B3ED5">
            <w:r w:rsidRPr="007507FA">
              <w:t>67</w:t>
            </w:r>
          </w:p>
        </w:tc>
        <w:tc>
          <w:tcPr>
            <w:tcW w:w="994" w:type="dxa"/>
            <w:noWrap/>
            <w:hideMark/>
          </w:tcPr>
          <w:p w14:paraId="0D9E58E0" w14:textId="77777777" w:rsidR="008C2D51" w:rsidRPr="007507FA" w:rsidRDefault="008C2D51" w:rsidP="009B3ED5">
            <w:r w:rsidRPr="007507FA">
              <w:t>67</w:t>
            </w:r>
          </w:p>
        </w:tc>
        <w:tc>
          <w:tcPr>
            <w:tcW w:w="994" w:type="dxa"/>
            <w:noWrap/>
            <w:hideMark/>
          </w:tcPr>
          <w:p w14:paraId="0EC43C8E" w14:textId="77777777" w:rsidR="008C2D51" w:rsidRPr="007507FA" w:rsidRDefault="008C2D51" w:rsidP="009B3ED5">
            <w:r w:rsidRPr="007507FA">
              <w:t>100</w:t>
            </w:r>
          </w:p>
        </w:tc>
        <w:tc>
          <w:tcPr>
            <w:tcW w:w="993" w:type="dxa"/>
            <w:noWrap/>
            <w:hideMark/>
          </w:tcPr>
          <w:p w14:paraId="1953C963" w14:textId="77777777" w:rsidR="008C2D51" w:rsidRPr="007507FA" w:rsidRDefault="008C2D51" w:rsidP="009B3ED5">
            <w:r w:rsidRPr="007507FA">
              <w:t>47</w:t>
            </w:r>
          </w:p>
        </w:tc>
        <w:tc>
          <w:tcPr>
            <w:tcW w:w="993" w:type="dxa"/>
            <w:noWrap/>
            <w:hideMark/>
          </w:tcPr>
          <w:p w14:paraId="3E619E7A" w14:textId="77777777" w:rsidR="008C2D51" w:rsidRPr="007507FA" w:rsidRDefault="008C2D51" w:rsidP="009B3ED5">
            <w:r w:rsidRPr="007507FA">
              <w:t>100</w:t>
            </w:r>
          </w:p>
        </w:tc>
        <w:tc>
          <w:tcPr>
            <w:tcW w:w="993" w:type="dxa"/>
            <w:noWrap/>
            <w:hideMark/>
          </w:tcPr>
          <w:p w14:paraId="42097B0C" w14:textId="77777777" w:rsidR="008C2D51" w:rsidRPr="007507FA" w:rsidRDefault="008C2D51" w:rsidP="009B3ED5">
            <w:r w:rsidRPr="007507FA">
              <w:t>67</w:t>
            </w:r>
          </w:p>
        </w:tc>
        <w:tc>
          <w:tcPr>
            <w:tcW w:w="993" w:type="dxa"/>
            <w:noWrap/>
            <w:hideMark/>
          </w:tcPr>
          <w:p w14:paraId="00C25534" w14:textId="77777777" w:rsidR="008C2D51" w:rsidRPr="007507FA" w:rsidRDefault="008C2D51" w:rsidP="009B3ED5">
            <w:r w:rsidRPr="007507FA">
              <w:t>100</w:t>
            </w:r>
          </w:p>
        </w:tc>
        <w:tc>
          <w:tcPr>
            <w:tcW w:w="993" w:type="dxa"/>
            <w:noWrap/>
            <w:hideMark/>
          </w:tcPr>
          <w:p w14:paraId="3A4B5733" w14:textId="77777777" w:rsidR="008C2D51" w:rsidRPr="007507FA" w:rsidRDefault="008C2D51" w:rsidP="009B3ED5">
            <w:r w:rsidRPr="007507FA">
              <w:t>100</w:t>
            </w:r>
          </w:p>
        </w:tc>
        <w:tc>
          <w:tcPr>
            <w:tcW w:w="993" w:type="dxa"/>
            <w:noWrap/>
            <w:hideMark/>
          </w:tcPr>
          <w:p w14:paraId="775D18EA" w14:textId="77777777" w:rsidR="008C2D51" w:rsidRPr="007507FA" w:rsidRDefault="008C2D51" w:rsidP="009B3ED5">
            <w:r w:rsidRPr="007507FA">
              <w:t>53</w:t>
            </w:r>
          </w:p>
        </w:tc>
        <w:tc>
          <w:tcPr>
            <w:tcW w:w="993" w:type="dxa"/>
            <w:noWrap/>
            <w:hideMark/>
          </w:tcPr>
          <w:p w14:paraId="4991C90F" w14:textId="77777777" w:rsidR="008C2D51" w:rsidRPr="007507FA" w:rsidRDefault="008C2D51" w:rsidP="009B3ED5">
            <w:r w:rsidRPr="007507FA">
              <w:t>67</w:t>
            </w:r>
          </w:p>
        </w:tc>
        <w:tc>
          <w:tcPr>
            <w:tcW w:w="993" w:type="dxa"/>
            <w:noWrap/>
            <w:hideMark/>
          </w:tcPr>
          <w:p w14:paraId="78DB2E9F" w14:textId="77777777" w:rsidR="008C2D51" w:rsidRPr="007507FA" w:rsidRDefault="008C2D51" w:rsidP="009B3ED5">
            <w:r w:rsidRPr="007507FA">
              <w:t>100</w:t>
            </w:r>
          </w:p>
        </w:tc>
        <w:tc>
          <w:tcPr>
            <w:tcW w:w="993" w:type="dxa"/>
            <w:noWrap/>
            <w:hideMark/>
          </w:tcPr>
          <w:p w14:paraId="0B98725D" w14:textId="77777777" w:rsidR="008C2D51" w:rsidRPr="007507FA" w:rsidRDefault="008C2D51" w:rsidP="009B3ED5">
            <w:r w:rsidRPr="007507FA">
              <w:t>100</w:t>
            </w:r>
          </w:p>
        </w:tc>
      </w:tr>
      <w:tr w:rsidR="008C2D51" w:rsidRPr="007507FA" w14:paraId="3B0BA53E" w14:textId="77777777" w:rsidTr="009B3ED5">
        <w:trPr>
          <w:trHeight w:val="320"/>
        </w:trPr>
        <w:tc>
          <w:tcPr>
            <w:tcW w:w="1413" w:type="dxa"/>
            <w:noWrap/>
            <w:hideMark/>
          </w:tcPr>
          <w:p w14:paraId="2018EF40" w14:textId="77777777" w:rsidR="008C2D51" w:rsidRPr="007507FA" w:rsidRDefault="008C2D51" w:rsidP="009B3ED5">
            <w:r w:rsidRPr="007507FA">
              <w:t>Shoe D</w:t>
            </w:r>
          </w:p>
        </w:tc>
        <w:tc>
          <w:tcPr>
            <w:tcW w:w="710" w:type="dxa"/>
            <w:noWrap/>
            <w:hideMark/>
          </w:tcPr>
          <w:p w14:paraId="779F35B3" w14:textId="77777777" w:rsidR="008C2D51" w:rsidRPr="007507FA" w:rsidRDefault="008C2D51" w:rsidP="009B3ED5">
            <w:r w:rsidRPr="007507FA">
              <w:t>47</w:t>
            </w:r>
          </w:p>
        </w:tc>
        <w:tc>
          <w:tcPr>
            <w:tcW w:w="902" w:type="dxa"/>
            <w:noWrap/>
            <w:hideMark/>
          </w:tcPr>
          <w:p w14:paraId="31DC10DC" w14:textId="77777777" w:rsidR="008C2D51" w:rsidRPr="007507FA" w:rsidRDefault="008C2D51" w:rsidP="009B3ED5">
            <w:r w:rsidRPr="007507FA">
              <w:t>47</w:t>
            </w:r>
          </w:p>
        </w:tc>
        <w:tc>
          <w:tcPr>
            <w:tcW w:w="994" w:type="dxa"/>
            <w:noWrap/>
            <w:hideMark/>
          </w:tcPr>
          <w:p w14:paraId="627F9313" w14:textId="77777777" w:rsidR="008C2D51" w:rsidRPr="007507FA" w:rsidRDefault="008C2D51" w:rsidP="009B3ED5">
            <w:r w:rsidRPr="007507FA">
              <w:t>100</w:t>
            </w:r>
          </w:p>
        </w:tc>
        <w:tc>
          <w:tcPr>
            <w:tcW w:w="994" w:type="dxa"/>
            <w:noWrap/>
            <w:hideMark/>
          </w:tcPr>
          <w:p w14:paraId="533A20DC" w14:textId="77777777" w:rsidR="008C2D51" w:rsidRPr="007507FA" w:rsidRDefault="008C2D51" w:rsidP="009B3ED5">
            <w:r w:rsidRPr="007507FA">
              <w:t>47</w:t>
            </w:r>
          </w:p>
        </w:tc>
        <w:tc>
          <w:tcPr>
            <w:tcW w:w="993" w:type="dxa"/>
            <w:noWrap/>
            <w:hideMark/>
          </w:tcPr>
          <w:p w14:paraId="780B7368" w14:textId="77777777" w:rsidR="008C2D51" w:rsidRPr="007507FA" w:rsidRDefault="008C2D51" w:rsidP="009B3ED5">
            <w:r w:rsidRPr="007507FA">
              <w:t>67</w:t>
            </w:r>
          </w:p>
        </w:tc>
        <w:tc>
          <w:tcPr>
            <w:tcW w:w="993" w:type="dxa"/>
            <w:noWrap/>
            <w:hideMark/>
          </w:tcPr>
          <w:p w14:paraId="6A5754AA" w14:textId="77777777" w:rsidR="008C2D51" w:rsidRPr="007507FA" w:rsidRDefault="008C2D51" w:rsidP="009B3ED5">
            <w:r w:rsidRPr="007507FA">
              <w:t>100</w:t>
            </w:r>
          </w:p>
        </w:tc>
        <w:tc>
          <w:tcPr>
            <w:tcW w:w="993" w:type="dxa"/>
            <w:noWrap/>
            <w:hideMark/>
          </w:tcPr>
          <w:p w14:paraId="3357EF93" w14:textId="77777777" w:rsidR="008C2D51" w:rsidRPr="007507FA" w:rsidRDefault="008C2D51" w:rsidP="009B3ED5">
            <w:r w:rsidRPr="007507FA">
              <w:t>40</w:t>
            </w:r>
          </w:p>
        </w:tc>
        <w:tc>
          <w:tcPr>
            <w:tcW w:w="993" w:type="dxa"/>
            <w:noWrap/>
            <w:hideMark/>
          </w:tcPr>
          <w:p w14:paraId="4F8EB0DE" w14:textId="77777777" w:rsidR="008C2D51" w:rsidRPr="007507FA" w:rsidRDefault="008C2D51" w:rsidP="009B3ED5">
            <w:r w:rsidRPr="007507FA">
              <w:t>100</w:t>
            </w:r>
          </w:p>
        </w:tc>
        <w:tc>
          <w:tcPr>
            <w:tcW w:w="993" w:type="dxa"/>
            <w:noWrap/>
            <w:hideMark/>
          </w:tcPr>
          <w:p w14:paraId="30242604" w14:textId="77777777" w:rsidR="008C2D51" w:rsidRPr="007507FA" w:rsidRDefault="008C2D51" w:rsidP="009B3ED5">
            <w:r w:rsidRPr="007507FA">
              <w:t>100</w:t>
            </w:r>
          </w:p>
        </w:tc>
        <w:tc>
          <w:tcPr>
            <w:tcW w:w="993" w:type="dxa"/>
            <w:noWrap/>
            <w:hideMark/>
          </w:tcPr>
          <w:p w14:paraId="75D33A79" w14:textId="77777777" w:rsidR="008C2D51" w:rsidRPr="007507FA" w:rsidRDefault="008C2D51" w:rsidP="009B3ED5">
            <w:r w:rsidRPr="007507FA">
              <w:t>73</w:t>
            </w:r>
          </w:p>
        </w:tc>
        <w:tc>
          <w:tcPr>
            <w:tcW w:w="993" w:type="dxa"/>
            <w:noWrap/>
            <w:hideMark/>
          </w:tcPr>
          <w:p w14:paraId="437717B0" w14:textId="77777777" w:rsidR="008C2D51" w:rsidRPr="007507FA" w:rsidRDefault="008C2D51" w:rsidP="009B3ED5">
            <w:r w:rsidRPr="007507FA">
              <w:t>67</w:t>
            </w:r>
          </w:p>
        </w:tc>
        <w:tc>
          <w:tcPr>
            <w:tcW w:w="993" w:type="dxa"/>
            <w:noWrap/>
            <w:hideMark/>
          </w:tcPr>
          <w:p w14:paraId="4AD48BC9" w14:textId="77777777" w:rsidR="008C2D51" w:rsidRPr="007507FA" w:rsidRDefault="008C2D51" w:rsidP="009B3ED5">
            <w:r w:rsidRPr="007507FA">
              <w:t>100</w:t>
            </w:r>
          </w:p>
        </w:tc>
        <w:tc>
          <w:tcPr>
            <w:tcW w:w="993" w:type="dxa"/>
            <w:noWrap/>
            <w:hideMark/>
          </w:tcPr>
          <w:p w14:paraId="5703777C" w14:textId="77777777" w:rsidR="008C2D51" w:rsidRPr="007507FA" w:rsidRDefault="008C2D51" w:rsidP="009B3ED5">
            <w:r w:rsidRPr="007507FA">
              <w:t>53</w:t>
            </w:r>
          </w:p>
        </w:tc>
      </w:tr>
      <w:tr w:rsidR="008C2D51" w:rsidRPr="007507FA" w14:paraId="243B4DD3" w14:textId="77777777" w:rsidTr="009B3ED5">
        <w:trPr>
          <w:trHeight w:val="320"/>
        </w:trPr>
        <w:tc>
          <w:tcPr>
            <w:tcW w:w="1413" w:type="dxa"/>
            <w:noWrap/>
            <w:hideMark/>
          </w:tcPr>
          <w:p w14:paraId="48CF0328" w14:textId="77777777" w:rsidR="008C2D51" w:rsidRPr="007507FA" w:rsidRDefault="008C2D51" w:rsidP="009B3ED5">
            <w:r w:rsidRPr="007507FA">
              <w:t>Shoe E</w:t>
            </w:r>
          </w:p>
        </w:tc>
        <w:tc>
          <w:tcPr>
            <w:tcW w:w="710" w:type="dxa"/>
            <w:noWrap/>
            <w:hideMark/>
          </w:tcPr>
          <w:p w14:paraId="48B8E1E2" w14:textId="77777777" w:rsidR="008C2D51" w:rsidRPr="007507FA" w:rsidRDefault="008C2D51" w:rsidP="009B3ED5">
            <w:r w:rsidRPr="007507FA">
              <w:t>47</w:t>
            </w:r>
          </w:p>
        </w:tc>
        <w:tc>
          <w:tcPr>
            <w:tcW w:w="902" w:type="dxa"/>
            <w:noWrap/>
            <w:hideMark/>
          </w:tcPr>
          <w:p w14:paraId="77BE7876" w14:textId="77777777" w:rsidR="008C2D51" w:rsidRPr="007507FA" w:rsidRDefault="008C2D51" w:rsidP="009B3ED5">
            <w:r w:rsidRPr="007507FA">
              <w:t>100</w:t>
            </w:r>
          </w:p>
        </w:tc>
        <w:tc>
          <w:tcPr>
            <w:tcW w:w="994" w:type="dxa"/>
            <w:noWrap/>
            <w:hideMark/>
          </w:tcPr>
          <w:p w14:paraId="61202D25" w14:textId="77777777" w:rsidR="008C2D51" w:rsidRPr="007507FA" w:rsidRDefault="008C2D51" w:rsidP="009B3ED5">
            <w:r w:rsidRPr="007507FA">
              <w:t>100</w:t>
            </w:r>
          </w:p>
        </w:tc>
        <w:tc>
          <w:tcPr>
            <w:tcW w:w="994" w:type="dxa"/>
            <w:noWrap/>
            <w:hideMark/>
          </w:tcPr>
          <w:p w14:paraId="2A70BC09" w14:textId="77777777" w:rsidR="008C2D51" w:rsidRPr="007507FA" w:rsidRDefault="008C2D51" w:rsidP="009B3ED5">
            <w:r w:rsidRPr="007507FA">
              <w:t>100</w:t>
            </w:r>
          </w:p>
        </w:tc>
        <w:tc>
          <w:tcPr>
            <w:tcW w:w="993" w:type="dxa"/>
            <w:noWrap/>
            <w:hideMark/>
          </w:tcPr>
          <w:p w14:paraId="41EA65B5" w14:textId="77777777" w:rsidR="008C2D51" w:rsidRPr="007507FA" w:rsidRDefault="008C2D51" w:rsidP="009B3ED5">
            <w:r w:rsidRPr="007507FA">
              <w:t>100</w:t>
            </w:r>
          </w:p>
        </w:tc>
        <w:tc>
          <w:tcPr>
            <w:tcW w:w="993" w:type="dxa"/>
            <w:noWrap/>
            <w:hideMark/>
          </w:tcPr>
          <w:p w14:paraId="584CB2AF" w14:textId="77777777" w:rsidR="008C2D51" w:rsidRPr="007507FA" w:rsidRDefault="008C2D51" w:rsidP="009B3ED5">
            <w:r w:rsidRPr="007507FA">
              <w:t>100</w:t>
            </w:r>
          </w:p>
        </w:tc>
        <w:tc>
          <w:tcPr>
            <w:tcW w:w="993" w:type="dxa"/>
            <w:noWrap/>
            <w:hideMark/>
          </w:tcPr>
          <w:p w14:paraId="116FCCED" w14:textId="77777777" w:rsidR="008C2D51" w:rsidRPr="007507FA" w:rsidRDefault="008C2D51" w:rsidP="009B3ED5">
            <w:r w:rsidRPr="007507FA">
              <w:t>67</w:t>
            </w:r>
          </w:p>
        </w:tc>
        <w:tc>
          <w:tcPr>
            <w:tcW w:w="993" w:type="dxa"/>
            <w:noWrap/>
            <w:hideMark/>
          </w:tcPr>
          <w:p w14:paraId="0915626A" w14:textId="77777777" w:rsidR="008C2D51" w:rsidRPr="007507FA" w:rsidRDefault="008C2D51" w:rsidP="009B3ED5">
            <w:r w:rsidRPr="007507FA">
              <w:t>100</w:t>
            </w:r>
          </w:p>
        </w:tc>
        <w:tc>
          <w:tcPr>
            <w:tcW w:w="993" w:type="dxa"/>
            <w:noWrap/>
            <w:hideMark/>
          </w:tcPr>
          <w:p w14:paraId="146D2678" w14:textId="77777777" w:rsidR="008C2D51" w:rsidRPr="007507FA" w:rsidRDefault="008C2D51" w:rsidP="009B3ED5">
            <w:r w:rsidRPr="007507FA">
              <w:t>100</w:t>
            </w:r>
          </w:p>
        </w:tc>
        <w:tc>
          <w:tcPr>
            <w:tcW w:w="993" w:type="dxa"/>
            <w:noWrap/>
            <w:hideMark/>
          </w:tcPr>
          <w:p w14:paraId="3A6998A5" w14:textId="77777777" w:rsidR="008C2D51" w:rsidRPr="007507FA" w:rsidRDefault="008C2D51" w:rsidP="009B3ED5">
            <w:r w:rsidRPr="007507FA">
              <w:t>100</w:t>
            </w:r>
          </w:p>
        </w:tc>
        <w:tc>
          <w:tcPr>
            <w:tcW w:w="993" w:type="dxa"/>
            <w:noWrap/>
            <w:hideMark/>
          </w:tcPr>
          <w:p w14:paraId="0011BDA0" w14:textId="77777777" w:rsidR="008C2D51" w:rsidRPr="007507FA" w:rsidRDefault="008C2D51" w:rsidP="009B3ED5">
            <w:r w:rsidRPr="007507FA">
              <w:t>67</w:t>
            </w:r>
          </w:p>
        </w:tc>
        <w:tc>
          <w:tcPr>
            <w:tcW w:w="993" w:type="dxa"/>
            <w:noWrap/>
            <w:hideMark/>
          </w:tcPr>
          <w:p w14:paraId="43A441C5" w14:textId="77777777" w:rsidR="008C2D51" w:rsidRPr="007507FA" w:rsidRDefault="008C2D51" w:rsidP="009B3ED5">
            <w:r w:rsidRPr="007507FA">
              <w:t>100</w:t>
            </w:r>
          </w:p>
        </w:tc>
        <w:tc>
          <w:tcPr>
            <w:tcW w:w="993" w:type="dxa"/>
            <w:noWrap/>
            <w:hideMark/>
          </w:tcPr>
          <w:p w14:paraId="0F7C0793" w14:textId="77777777" w:rsidR="008C2D51" w:rsidRPr="007507FA" w:rsidRDefault="008C2D51" w:rsidP="009B3ED5">
            <w:r w:rsidRPr="007507FA">
              <w:t>100</w:t>
            </w:r>
          </w:p>
        </w:tc>
      </w:tr>
      <w:tr w:rsidR="008C2D51" w:rsidRPr="007507FA" w14:paraId="3BFC5FF2" w14:textId="77777777" w:rsidTr="009B3ED5">
        <w:trPr>
          <w:trHeight w:val="95"/>
        </w:trPr>
        <w:tc>
          <w:tcPr>
            <w:tcW w:w="13950" w:type="dxa"/>
            <w:gridSpan w:val="14"/>
            <w:shd w:val="clear" w:color="auto" w:fill="D9D9D9" w:themeFill="background1" w:themeFillShade="D9"/>
            <w:noWrap/>
            <w:hideMark/>
          </w:tcPr>
          <w:p w14:paraId="12254CB4" w14:textId="77777777" w:rsidR="008C2D51" w:rsidRPr="007507FA" w:rsidRDefault="008C2D51" w:rsidP="009B3ED5"/>
        </w:tc>
      </w:tr>
      <w:tr w:rsidR="008C2D51" w:rsidRPr="007507FA" w14:paraId="72407B89" w14:textId="77777777" w:rsidTr="009B3ED5">
        <w:trPr>
          <w:trHeight w:val="680"/>
        </w:trPr>
        <w:tc>
          <w:tcPr>
            <w:tcW w:w="1413" w:type="dxa"/>
            <w:hideMark/>
          </w:tcPr>
          <w:p w14:paraId="5BF9967D" w14:textId="77777777" w:rsidR="008C2D51" w:rsidRPr="007507FA" w:rsidRDefault="008C2D51" w:rsidP="009B3ED5">
            <w:r w:rsidRPr="007507FA">
              <w:t>Mean % Agreement</w:t>
            </w:r>
          </w:p>
        </w:tc>
        <w:tc>
          <w:tcPr>
            <w:tcW w:w="710" w:type="dxa"/>
            <w:noWrap/>
            <w:hideMark/>
          </w:tcPr>
          <w:p w14:paraId="110F0F82" w14:textId="77777777" w:rsidR="008C2D51" w:rsidRPr="007507FA" w:rsidRDefault="008C2D51" w:rsidP="009B3ED5">
            <w:r w:rsidRPr="007507FA">
              <w:t>41</w:t>
            </w:r>
          </w:p>
        </w:tc>
        <w:tc>
          <w:tcPr>
            <w:tcW w:w="902" w:type="dxa"/>
            <w:noWrap/>
            <w:hideMark/>
          </w:tcPr>
          <w:p w14:paraId="09D29664" w14:textId="77777777" w:rsidR="008C2D51" w:rsidRPr="007507FA" w:rsidRDefault="008C2D51" w:rsidP="009B3ED5">
            <w:r w:rsidRPr="007507FA">
              <w:t>64</w:t>
            </w:r>
          </w:p>
        </w:tc>
        <w:tc>
          <w:tcPr>
            <w:tcW w:w="994" w:type="dxa"/>
            <w:noWrap/>
            <w:hideMark/>
          </w:tcPr>
          <w:p w14:paraId="6EE03B97" w14:textId="77777777" w:rsidR="008C2D51" w:rsidRPr="00E52E39" w:rsidRDefault="008C2D51" w:rsidP="009B3ED5">
            <w:pPr>
              <w:rPr>
                <w:b/>
                <w:bCs/>
              </w:rPr>
            </w:pPr>
            <w:r w:rsidRPr="00E52E39">
              <w:rPr>
                <w:b/>
                <w:bCs/>
              </w:rPr>
              <w:t>83</w:t>
            </w:r>
          </w:p>
        </w:tc>
        <w:tc>
          <w:tcPr>
            <w:tcW w:w="994" w:type="dxa"/>
            <w:noWrap/>
            <w:hideMark/>
          </w:tcPr>
          <w:p w14:paraId="2B5AF1B7" w14:textId="77777777" w:rsidR="008C2D51" w:rsidRPr="00E52E39" w:rsidRDefault="008C2D51" w:rsidP="009B3ED5">
            <w:pPr>
              <w:rPr>
                <w:b/>
                <w:bCs/>
              </w:rPr>
            </w:pPr>
            <w:r w:rsidRPr="00E52E39">
              <w:rPr>
                <w:b/>
                <w:bCs/>
              </w:rPr>
              <w:t>89</w:t>
            </w:r>
          </w:p>
        </w:tc>
        <w:tc>
          <w:tcPr>
            <w:tcW w:w="993" w:type="dxa"/>
            <w:noWrap/>
            <w:hideMark/>
          </w:tcPr>
          <w:p w14:paraId="5AF7B5A6" w14:textId="77777777" w:rsidR="008C2D51" w:rsidRPr="00E52E39" w:rsidRDefault="008C2D51" w:rsidP="009B3ED5">
            <w:pPr>
              <w:rPr>
                <w:b/>
                <w:bCs/>
              </w:rPr>
            </w:pPr>
            <w:r w:rsidRPr="00E52E39">
              <w:rPr>
                <w:b/>
                <w:bCs/>
              </w:rPr>
              <w:t>83</w:t>
            </w:r>
          </w:p>
        </w:tc>
        <w:tc>
          <w:tcPr>
            <w:tcW w:w="993" w:type="dxa"/>
            <w:noWrap/>
            <w:hideMark/>
          </w:tcPr>
          <w:p w14:paraId="6C0075AC" w14:textId="77777777" w:rsidR="008C2D51" w:rsidRPr="007507FA" w:rsidRDefault="008C2D51" w:rsidP="009B3ED5">
            <w:r w:rsidRPr="007507FA">
              <w:t>79</w:t>
            </w:r>
          </w:p>
        </w:tc>
        <w:tc>
          <w:tcPr>
            <w:tcW w:w="993" w:type="dxa"/>
            <w:noWrap/>
            <w:hideMark/>
          </w:tcPr>
          <w:p w14:paraId="68AF358D" w14:textId="77777777" w:rsidR="008C2D51" w:rsidRPr="007507FA" w:rsidRDefault="008C2D51" w:rsidP="009B3ED5">
            <w:r w:rsidRPr="007507FA">
              <w:t>57</w:t>
            </w:r>
          </w:p>
        </w:tc>
        <w:tc>
          <w:tcPr>
            <w:tcW w:w="993" w:type="dxa"/>
            <w:noWrap/>
            <w:hideMark/>
          </w:tcPr>
          <w:p w14:paraId="24A65BFC" w14:textId="77777777" w:rsidR="008C2D51" w:rsidRPr="00E52E39" w:rsidRDefault="008C2D51" w:rsidP="009B3ED5">
            <w:pPr>
              <w:rPr>
                <w:b/>
                <w:bCs/>
              </w:rPr>
            </w:pPr>
            <w:r w:rsidRPr="00E52E39">
              <w:rPr>
                <w:b/>
                <w:bCs/>
              </w:rPr>
              <w:t>93</w:t>
            </w:r>
          </w:p>
        </w:tc>
        <w:tc>
          <w:tcPr>
            <w:tcW w:w="993" w:type="dxa"/>
            <w:noWrap/>
            <w:hideMark/>
          </w:tcPr>
          <w:p w14:paraId="1D238C65" w14:textId="77777777" w:rsidR="008C2D51" w:rsidRPr="00E52E39" w:rsidRDefault="008C2D51" w:rsidP="009B3ED5">
            <w:pPr>
              <w:rPr>
                <w:b/>
                <w:bCs/>
              </w:rPr>
            </w:pPr>
            <w:r w:rsidRPr="00E52E39">
              <w:rPr>
                <w:b/>
                <w:bCs/>
              </w:rPr>
              <w:t>89</w:t>
            </w:r>
          </w:p>
        </w:tc>
        <w:tc>
          <w:tcPr>
            <w:tcW w:w="993" w:type="dxa"/>
            <w:noWrap/>
            <w:hideMark/>
          </w:tcPr>
          <w:p w14:paraId="77CDBADB" w14:textId="77777777" w:rsidR="008C2D51" w:rsidRPr="007507FA" w:rsidRDefault="008C2D51" w:rsidP="009B3ED5">
            <w:r w:rsidRPr="007507FA">
              <w:t>76</w:t>
            </w:r>
          </w:p>
        </w:tc>
        <w:tc>
          <w:tcPr>
            <w:tcW w:w="993" w:type="dxa"/>
            <w:noWrap/>
            <w:hideMark/>
          </w:tcPr>
          <w:p w14:paraId="2A865E4B" w14:textId="77777777" w:rsidR="008C2D51" w:rsidRPr="007507FA" w:rsidRDefault="008C2D51" w:rsidP="009B3ED5">
            <w:r w:rsidRPr="007507FA">
              <w:t>60</w:t>
            </w:r>
          </w:p>
        </w:tc>
        <w:tc>
          <w:tcPr>
            <w:tcW w:w="993" w:type="dxa"/>
            <w:noWrap/>
            <w:hideMark/>
          </w:tcPr>
          <w:p w14:paraId="7FDC2B19" w14:textId="77777777" w:rsidR="008C2D51" w:rsidRPr="00E52E39" w:rsidRDefault="008C2D51" w:rsidP="009B3ED5">
            <w:pPr>
              <w:rPr>
                <w:b/>
                <w:bCs/>
              </w:rPr>
            </w:pPr>
            <w:r w:rsidRPr="00E52E39">
              <w:rPr>
                <w:b/>
                <w:bCs/>
              </w:rPr>
              <w:t>100</w:t>
            </w:r>
          </w:p>
        </w:tc>
        <w:tc>
          <w:tcPr>
            <w:tcW w:w="993" w:type="dxa"/>
            <w:noWrap/>
            <w:hideMark/>
          </w:tcPr>
          <w:p w14:paraId="3C6E65B4" w14:textId="77777777" w:rsidR="008C2D51" w:rsidRPr="007507FA" w:rsidRDefault="008C2D51" w:rsidP="009B3ED5">
            <w:r w:rsidRPr="007507FA">
              <w:t>65</w:t>
            </w:r>
          </w:p>
        </w:tc>
      </w:tr>
    </w:tbl>
    <w:p w14:paraId="2ED02C1C" w14:textId="77777777" w:rsidR="008C2D51" w:rsidRDefault="008C2D51" w:rsidP="008C2D51">
      <w:r>
        <w:t>Values in bold indicate a threshold 80% high level of agreement met</w:t>
      </w:r>
    </w:p>
    <w:p w14:paraId="0338F309" w14:textId="77777777" w:rsidR="008C2D51" w:rsidRDefault="008C2D51" w:rsidP="008C2D51"/>
    <w:p w14:paraId="3AD050F9" w14:textId="77777777" w:rsidR="008C2D51" w:rsidRDefault="008C2D51" w:rsidP="008C2D51"/>
    <w:p w14:paraId="64BF3CD8" w14:textId="24679C2B" w:rsidR="008C2D51" w:rsidRDefault="008C2D51" w:rsidP="008C2D51">
      <w:pPr>
        <w:pStyle w:val="Caption"/>
        <w:keepNext/>
      </w:pPr>
      <w:bookmarkStart w:id="364" w:name="_Ref138363911"/>
      <w:bookmarkStart w:id="365" w:name="_Toc156393270"/>
      <w:r>
        <w:t xml:space="preserve">Table </w:t>
      </w:r>
      <w:fldSimple w:instr=" STYLEREF 1 \s ">
        <w:r w:rsidR="003F38BD">
          <w:rPr>
            <w:noProof/>
          </w:rPr>
          <w:t>8</w:t>
        </w:r>
      </w:fldSimple>
      <w:r w:rsidR="003F38BD">
        <w:noBreakHyphen/>
      </w:r>
      <w:fldSimple w:instr=" SEQ Table \* ARABIC \s 1 ">
        <w:r w:rsidR="003F38BD">
          <w:rPr>
            <w:noProof/>
          </w:rPr>
          <w:t>4</w:t>
        </w:r>
      </w:fldSimple>
      <w:bookmarkEnd w:id="364"/>
      <w:r>
        <w:t xml:space="preserve"> </w:t>
      </w:r>
      <w:r w:rsidRPr="00071886">
        <w:t>OSSTF footwear tool ergonomic section Intra-</w:t>
      </w:r>
      <w:proofErr w:type="spellStart"/>
      <w:r w:rsidRPr="00071886">
        <w:t>rater</w:t>
      </w:r>
      <w:proofErr w:type="spellEnd"/>
      <w:r w:rsidRPr="00071886">
        <w:t xml:space="preserve"> </w:t>
      </w:r>
      <w:r w:rsidR="00263F2D">
        <w:t>percentage agreement</w:t>
      </w:r>
      <w:bookmarkEnd w:id="365"/>
    </w:p>
    <w:tbl>
      <w:tblPr>
        <w:tblStyle w:val="TableGrid"/>
        <w:tblW w:w="0" w:type="auto"/>
        <w:tblLook w:val="04A0" w:firstRow="1" w:lastRow="0" w:firstColumn="1" w:lastColumn="0" w:noHBand="0" w:noVBand="1"/>
      </w:tblPr>
      <w:tblGrid>
        <w:gridCol w:w="1390"/>
        <w:gridCol w:w="732"/>
        <w:gridCol w:w="582"/>
        <w:gridCol w:w="858"/>
        <w:gridCol w:w="858"/>
        <w:gridCol w:w="858"/>
        <w:gridCol w:w="859"/>
        <w:gridCol w:w="859"/>
        <w:gridCol w:w="859"/>
        <w:gridCol w:w="859"/>
        <w:gridCol w:w="779"/>
        <w:gridCol w:w="850"/>
        <w:gridCol w:w="709"/>
        <w:gridCol w:w="709"/>
        <w:gridCol w:w="1134"/>
        <w:gridCol w:w="1055"/>
      </w:tblGrid>
      <w:tr w:rsidR="008C2D51" w:rsidRPr="00E37E1A" w14:paraId="5FDDA874" w14:textId="77777777" w:rsidTr="009B3ED5">
        <w:trPr>
          <w:trHeight w:val="680"/>
        </w:trPr>
        <w:tc>
          <w:tcPr>
            <w:tcW w:w="1390" w:type="dxa"/>
            <w:noWrap/>
            <w:hideMark/>
          </w:tcPr>
          <w:p w14:paraId="178E19E4" w14:textId="77777777" w:rsidR="008C2D51" w:rsidRPr="00E37E1A" w:rsidRDefault="008C2D51" w:rsidP="009B3ED5">
            <w:r w:rsidRPr="00E37E1A">
              <w:t xml:space="preserve">Question </w:t>
            </w:r>
          </w:p>
        </w:tc>
        <w:tc>
          <w:tcPr>
            <w:tcW w:w="732" w:type="dxa"/>
            <w:noWrap/>
            <w:hideMark/>
          </w:tcPr>
          <w:p w14:paraId="4183F720" w14:textId="77777777" w:rsidR="008C2D51" w:rsidRPr="00E37E1A" w:rsidRDefault="008C2D51" w:rsidP="009B3ED5">
            <w:r w:rsidRPr="00E37E1A">
              <w:t>E1</w:t>
            </w:r>
          </w:p>
        </w:tc>
        <w:tc>
          <w:tcPr>
            <w:tcW w:w="582" w:type="dxa"/>
            <w:noWrap/>
            <w:hideMark/>
          </w:tcPr>
          <w:p w14:paraId="7EAC6269" w14:textId="77777777" w:rsidR="008C2D51" w:rsidRPr="00E37E1A" w:rsidRDefault="008C2D51" w:rsidP="009B3ED5">
            <w:r w:rsidRPr="00E37E1A">
              <w:t>E2</w:t>
            </w:r>
          </w:p>
        </w:tc>
        <w:tc>
          <w:tcPr>
            <w:tcW w:w="858" w:type="dxa"/>
            <w:noWrap/>
            <w:hideMark/>
          </w:tcPr>
          <w:p w14:paraId="3648438A" w14:textId="77777777" w:rsidR="008C2D51" w:rsidRPr="00E37E1A" w:rsidRDefault="008C2D51" w:rsidP="009B3ED5">
            <w:r w:rsidRPr="00E37E1A">
              <w:t>E3</w:t>
            </w:r>
          </w:p>
        </w:tc>
        <w:tc>
          <w:tcPr>
            <w:tcW w:w="858" w:type="dxa"/>
            <w:noWrap/>
            <w:hideMark/>
          </w:tcPr>
          <w:p w14:paraId="0D53E678" w14:textId="77777777" w:rsidR="008C2D51" w:rsidRPr="00E37E1A" w:rsidRDefault="008C2D51" w:rsidP="009B3ED5">
            <w:r w:rsidRPr="00E37E1A">
              <w:t>E4</w:t>
            </w:r>
          </w:p>
        </w:tc>
        <w:tc>
          <w:tcPr>
            <w:tcW w:w="858" w:type="dxa"/>
            <w:noWrap/>
            <w:hideMark/>
          </w:tcPr>
          <w:p w14:paraId="66BD3B32" w14:textId="77777777" w:rsidR="008C2D51" w:rsidRPr="00E37E1A" w:rsidRDefault="008C2D51" w:rsidP="009B3ED5">
            <w:r w:rsidRPr="00E37E1A">
              <w:t>E5</w:t>
            </w:r>
          </w:p>
        </w:tc>
        <w:tc>
          <w:tcPr>
            <w:tcW w:w="859" w:type="dxa"/>
            <w:noWrap/>
            <w:hideMark/>
          </w:tcPr>
          <w:p w14:paraId="0494D073" w14:textId="77777777" w:rsidR="008C2D51" w:rsidRPr="00E37E1A" w:rsidRDefault="008C2D51" w:rsidP="009B3ED5">
            <w:r w:rsidRPr="00E37E1A">
              <w:t>E6</w:t>
            </w:r>
          </w:p>
        </w:tc>
        <w:tc>
          <w:tcPr>
            <w:tcW w:w="859" w:type="dxa"/>
            <w:noWrap/>
            <w:hideMark/>
          </w:tcPr>
          <w:p w14:paraId="5C0D72BD" w14:textId="77777777" w:rsidR="008C2D51" w:rsidRPr="00E37E1A" w:rsidRDefault="008C2D51" w:rsidP="009B3ED5">
            <w:r w:rsidRPr="00E37E1A">
              <w:t>E7</w:t>
            </w:r>
          </w:p>
        </w:tc>
        <w:tc>
          <w:tcPr>
            <w:tcW w:w="859" w:type="dxa"/>
            <w:noWrap/>
            <w:hideMark/>
          </w:tcPr>
          <w:p w14:paraId="0AF7A7E3" w14:textId="77777777" w:rsidR="008C2D51" w:rsidRPr="00E37E1A" w:rsidRDefault="008C2D51" w:rsidP="009B3ED5">
            <w:r w:rsidRPr="00E37E1A">
              <w:t>E8</w:t>
            </w:r>
          </w:p>
        </w:tc>
        <w:tc>
          <w:tcPr>
            <w:tcW w:w="859" w:type="dxa"/>
            <w:noWrap/>
            <w:hideMark/>
          </w:tcPr>
          <w:p w14:paraId="59F0602B" w14:textId="77777777" w:rsidR="008C2D51" w:rsidRPr="00E37E1A" w:rsidRDefault="008C2D51" w:rsidP="009B3ED5">
            <w:r w:rsidRPr="00E37E1A">
              <w:t>E9</w:t>
            </w:r>
          </w:p>
        </w:tc>
        <w:tc>
          <w:tcPr>
            <w:tcW w:w="779" w:type="dxa"/>
            <w:noWrap/>
            <w:hideMark/>
          </w:tcPr>
          <w:p w14:paraId="75A62E01" w14:textId="77777777" w:rsidR="008C2D51" w:rsidRPr="00E37E1A" w:rsidRDefault="008C2D51" w:rsidP="009B3ED5">
            <w:r w:rsidRPr="00E37E1A">
              <w:t>E10</w:t>
            </w:r>
          </w:p>
        </w:tc>
        <w:tc>
          <w:tcPr>
            <w:tcW w:w="850" w:type="dxa"/>
            <w:noWrap/>
            <w:hideMark/>
          </w:tcPr>
          <w:p w14:paraId="033FDB25" w14:textId="77777777" w:rsidR="008C2D51" w:rsidRPr="00E37E1A" w:rsidRDefault="008C2D51" w:rsidP="009B3ED5">
            <w:r w:rsidRPr="00E37E1A">
              <w:t>E11</w:t>
            </w:r>
          </w:p>
        </w:tc>
        <w:tc>
          <w:tcPr>
            <w:tcW w:w="709" w:type="dxa"/>
            <w:noWrap/>
            <w:hideMark/>
          </w:tcPr>
          <w:p w14:paraId="43C6DACE" w14:textId="77777777" w:rsidR="008C2D51" w:rsidRPr="00E37E1A" w:rsidRDefault="008C2D51" w:rsidP="009B3ED5">
            <w:r w:rsidRPr="00E37E1A">
              <w:t>E12</w:t>
            </w:r>
          </w:p>
        </w:tc>
        <w:tc>
          <w:tcPr>
            <w:tcW w:w="709" w:type="dxa"/>
            <w:noWrap/>
            <w:hideMark/>
          </w:tcPr>
          <w:p w14:paraId="3EC4EBCD" w14:textId="77777777" w:rsidR="008C2D51" w:rsidRPr="00E37E1A" w:rsidRDefault="008C2D51" w:rsidP="009B3ED5">
            <w:r w:rsidRPr="00E37E1A">
              <w:t>E13</w:t>
            </w:r>
          </w:p>
        </w:tc>
        <w:tc>
          <w:tcPr>
            <w:tcW w:w="1134" w:type="dxa"/>
            <w:noWrap/>
            <w:hideMark/>
          </w:tcPr>
          <w:p w14:paraId="2396F596" w14:textId="77777777" w:rsidR="008C2D51" w:rsidRPr="00E37E1A" w:rsidRDefault="008C2D51" w:rsidP="009B3ED5">
            <w:r w:rsidRPr="00E37E1A">
              <w:t>E14</w:t>
            </w:r>
          </w:p>
        </w:tc>
        <w:tc>
          <w:tcPr>
            <w:tcW w:w="1055" w:type="dxa"/>
            <w:hideMark/>
          </w:tcPr>
          <w:p w14:paraId="7158345C" w14:textId="77777777" w:rsidR="008C2D51" w:rsidRPr="00E37E1A" w:rsidRDefault="008C2D51" w:rsidP="009B3ED5">
            <w:r w:rsidRPr="00E37E1A">
              <w:t>Ranked Score</w:t>
            </w:r>
          </w:p>
        </w:tc>
      </w:tr>
      <w:tr w:rsidR="008C2D51" w:rsidRPr="00E37E1A" w14:paraId="5DC0D82C" w14:textId="77777777" w:rsidTr="009B3ED5">
        <w:trPr>
          <w:trHeight w:val="680"/>
        </w:trPr>
        <w:tc>
          <w:tcPr>
            <w:tcW w:w="1390" w:type="dxa"/>
            <w:hideMark/>
          </w:tcPr>
          <w:p w14:paraId="55944DDF" w14:textId="77777777" w:rsidR="008C2D51" w:rsidRPr="00E37E1A" w:rsidRDefault="008C2D51" w:rsidP="009B3ED5">
            <w:r w:rsidRPr="00E37E1A">
              <w:t xml:space="preserve">Mean % Agreement </w:t>
            </w:r>
          </w:p>
        </w:tc>
        <w:tc>
          <w:tcPr>
            <w:tcW w:w="732" w:type="dxa"/>
            <w:noWrap/>
            <w:hideMark/>
          </w:tcPr>
          <w:p w14:paraId="357C34C9" w14:textId="77777777" w:rsidR="008C2D51" w:rsidRPr="00E37E1A" w:rsidRDefault="008C2D51" w:rsidP="009B3ED5">
            <w:r w:rsidRPr="00E37E1A">
              <w:t>97</w:t>
            </w:r>
          </w:p>
        </w:tc>
        <w:tc>
          <w:tcPr>
            <w:tcW w:w="582" w:type="dxa"/>
            <w:noWrap/>
            <w:hideMark/>
          </w:tcPr>
          <w:p w14:paraId="7901D583" w14:textId="77777777" w:rsidR="008C2D51" w:rsidRPr="00E37E1A" w:rsidRDefault="008C2D51" w:rsidP="009B3ED5">
            <w:r w:rsidRPr="00E37E1A">
              <w:t>100</w:t>
            </w:r>
          </w:p>
        </w:tc>
        <w:tc>
          <w:tcPr>
            <w:tcW w:w="858" w:type="dxa"/>
            <w:noWrap/>
            <w:hideMark/>
          </w:tcPr>
          <w:p w14:paraId="56690244" w14:textId="77777777" w:rsidR="008C2D51" w:rsidRPr="00E37E1A" w:rsidRDefault="008C2D51" w:rsidP="009B3ED5">
            <w:r w:rsidRPr="00E37E1A">
              <w:t>97</w:t>
            </w:r>
          </w:p>
        </w:tc>
        <w:tc>
          <w:tcPr>
            <w:tcW w:w="858" w:type="dxa"/>
            <w:noWrap/>
            <w:hideMark/>
          </w:tcPr>
          <w:p w14:paraId="1588D853" w14:textId="77777777" w:rsidR="008C2D51" w:rsidRPr="00E37E1A" w:rsidRDefault="008C2D51" w:rsidP="009B3ED5">
            <w:r w:rsidRPr="00E37E1A">
              <w:t>93</w:t>
            </w:r>
          </w:p>
        </w:tc>
        <w:tc>
          <w:tcPr>
            <w:tcW w:w="858" w:type="dxa"/>
            <w:noWrap/>
            <w:hideMark/>
          </w:tcPr>
          <w:p w14:paraId="3DDFB807" w14:textId="77777777" w:rsidR="008C2D51" w:rsidRPr="00E37E1A" w:rsidRDefault="008C2D51" w:rsidP="009B3ED5">
            <w:r w:rsidRPr="00E37E1A">
              <w:t>97</w:t>
            </w:r>
          </w:p>
        </w:tc>
        <w:tc>
          <w:tcPr>
            <w:tcW w:w="859" w:type="dxa"/>
            <w:noWrap/>
            <w:hideMark/>
          </w:tcPr>
          <w:p w14:paraId="4AA3B025" w14:textId="77777777" w:rsidR="008C2D51" w:rsidRPr="00E37E1A" w:rsidRDefault="008C2D51" w:rsidP="009B3ED5">
            <w:r w:rsidRPr="00E37E1A">
              <w:t>90</w:t>
            </w:r>
          </w:p>
        </w:tc>
        <w:tc>
          <w:tcPr>
            <w:tcW w:w="859" w:type="dxa"/>
            <w:noWrap/>
            <w:hideMark/>
          </w:tcPr>
          <w:p w14:paraId="04A95FD9" w14:textId="77777777" w:rsidR="008C2D51" w:rsidRPr="00E37E1A" w:rsidRDefault="008C2D51" w:rsidP="009B3ED5">
            <w:r w:rsidRPr="00E37E1A">
              <w:t>97</w:t>
            </w:r>
          </w:p>
        </w:tc>
        <w:tc>
          <w:tcPr>
            <w:tcW w:w="859" w:type="dxa"/>
            <w:noWrap/>
            <w:hideMark/>
          </w:tcPr>
          <w:p w14:paraId="70CECA97" w14:textId="77777777" w:rsidR="008C2D51" w:rsidRPr="00E37E1A" w:rsidRDefault="008C2D51" w:rsidP="009B3ED5">
            <w:r w:rsidRPr="00E37E1A">
              <w:t>100</w:t>
            </w:r>
          </w:p>
        </w:tc>
        <w:tc>
          <w:tcPr>
            <w:tcW w:w="859" w:type="dxa"/>
            <w:noWrap/>
            <w:hideMark/>
          </w:tcPr>
          <w:p w14:paraId="483EFCFD" w14:textId="77777777" w:rsidR="008C2D51" w:rsidRPr="00E37E1A" w:rsidRDefault="008C2D51" w:rsidP="009B3ED5">
            <w:r w:rsidRPr="00E37E1A">
              <w:t>97</w:t>
            </w:r>
          </w:p>
        </w:tc>
        <w:tc>
          <w:tcPr>
            <w:tcW w:w="779" w:type="dxa"/>
            <w:noWrap/>
            <w:hideMark/>
          </w:tcPr>
          <w:p w14:paraId="337C52BF" w14:textId="77777777" w:rsidR="008C2D51" w:rsidRPr="00E37E1A" w:rsidRDefault="008C2D51" w:rsidP="009B3ED5">
            <w:r w:rsidRPr="00E37E1A">
              <w:t>97</w:t>
            </w:r>
          </w:p>
        </w:tc>
        <w:tc>
          <w:tcPr>
            <w:tcW w:w="850" w:type="dxa"/>
            <w:noWrap/>
            <w:hideMark/>
          </w:tcPr>
          <w:p w14:paraId="437F4540" w14:textId="77777777" w:rsidR="008C2D51" w:rsidRPr="00E37E1A" w:rsidRDefault="008C2D51" w:rsidP="009B3ED5">
            <w:r w:rsidRPr="00E37E1A">
              <w:t>100</w:t>
            </w:r>
          </w:p>
        </w:tc>
        <w:tc>
          <w:tcPr>
            <w:tcW w:w="709" w:type="dxa"/>
            <w:noWrap/>
            <w:hideMark/>
          </w:tcPr>
          <w:p w14:paraId="04907641" w14:textId="77777777" w:rsidR="008C2D51" w:rsidRPr="00E37E1A" w:rsidRDefault="008C2D51" w:rsidP="009B3ED5">
            <w:r w:rsidRPr="00E37E1A">
              <w:t>97</w:t>
            </w:r>
          </w:p>
        </w:tc>
        <w:tc>
          <w:tcPr>
            <w:tcW w:w="709" w:type="dxa"/>
            <w:noWrap/>
            <w:hideMark/>
          </w:tcPr>
          <w:p w14:paraId="35155276" w14:textId="77777777" w:rsidR="008C2D51" w:rsidRPr="00E37E1A" w:rsidRDefault="008C2D51" w:rsidP="009B3ED5">
            <w:r w:rsidRPr="00E37E1A">
              <w:t>97</w:t>
            </w:r>
          </w:p>
        </w:tc>
        <w:tc>
          <w:tcPr>
            <w:tcW w:w="1134" w:type="dxa"/>
            <w:noWrap/>
            <w:hideMark/>
          </w:tcPr>
          <w:p w14:paraId="0E095136" w14:textId="77777777" w:rsidR="008C2D51" w:rsidRPr="00E37E1A" w:rsidRDefault="008C2D51" w:rsidP="009B3ED5">
            <w:r w:rsidRPr="00E37E1A">
              <w:t>93</w:t>
            </w:r>
          </w:p>
        </w:tc>
        <w:tc>
          <w:tcPr>
            <w:tcW w:w="1055" w:type="dxa"/>
            <w:noWrap/>
            <w:hideMark/>
          </w:tcPr>
          <w:p w14:paraId="167D3E04" w14:textId="77777777" w:rsidR="008C2D51" w:rsidRPr="00E37E1A" w:rsidRDefault="008C2D51" w:rsidP="009B3ED5">
            <w:r w:rsidRPr="00E37E1A">
              <w:t>93</w:t>
            </w:r>
          </w:p>
        </w:tc>
      </w:tr>
    </w:tbl>
    <w:p w14:paraId="4A31FD14" w14:textId="77777777" w:rsidR="008C2D51" w:rsidRDefault="008C2D51" w:rsidP="008C2D51"/>
    <w:p w14:paraId="7AC6D416" w14:textId="35DED8D1" w:rsidR="008C2D51" w:rsidRDefault="008C2D51" w:rsidP="008C2D51">
      <w:pPr>
        <w:pStyle w:val="Caption"/>
        <w:keepNext/>
      </w:pPr>
      <w:bookmarkStart w:id="366" w:name="_Ref138363955"/>
      <w:bookmarkStart w:id="367" w:name="_Toc156393271"/>
      <w:r>
        <w:t xml:space="preserve">Table </w:t>
      </w:r>
      <w:fldSimple w:instr=" STYLEREF 1 \s ">
        <w:r w:rsidR="003F38BD">
          <w:rPr>
            <w:noProof/>
          </w:rPr>
          <w:t>8</w:t>
        </w:r>
      </w:fldSimple>
      <w:r w:rsidR="003F38BD">
        <w:noBreakHyphen/>
      </w:r>
      <w:fldSimple w:instr=" SEQ Table \* ARABIC \s 1 ">
        <w:r w:rsidR="003F38BD">
          <w:rPr>
            <w:noProof/>
          </w:rPr>
          <w:t>5</w:t>
        </w:r>
      </w:fldSimple>
      <w:bookmarkEnd w:id="366"/>
      <w:r>
        <w:t xml:space="preserve"> </w:t>
      </w:r>
      <w:r w:rsidRPr="00443653">
        <w:t xml:space="preserve">OSSTF footwear tool </w:t>
      </w:r>
      <w:r>
        <w:t>stability</w:t>
      </w:r>
      <w:r w:rsidRPr="00443653">
        <w:t xml:space="preserve"> section Intra-</w:t>
      </w:r>
      <w:proofErr w:type="spellStart"/>
      <w:r w:rsidRPr="00443653">
        <w:t>rater</w:t>
      </w:r>
      <w:proofErr w:type="spellEnd"/>
      <w:r w:rsidRPr="00443653">
        <w:t xml:space="preserve"> </w:t>
      </w:r>
      <w:r w:rsidR="00263F2D">
        <w:t>percentage agreement</w:t>
      </w:r>
      <w:bookmarkEnd w:id="367"/>
    </w:p>
    <w:tbl>
      <w:tblPr>
        <w:tblStyle w:val="TableGrid"/>
        <w:tblW w:w="0" w:type="auto"/>
        <w:tblLook w:val="04A0" w:firstRow="1" w:lastRow="0" w:firstColumn="1" w:lastColumn="0" w:noHBand="0" w:noVBand="1"/>
      </w:tblPr>
      <w:tblGrid>
        <w:gridCol w:w="1413"/>
        <w:gridCol w:w="709"/>
        <w:gridCol w:w="872"/>
        <w:gridCol w:w="996"/>
        <w:gridCol w:w="1108"/>
        <w:gridCol w:w="884"/>
        <w:gridCol w:w="996"/>
        <w:gridCol w:w="996"/>
        <w:gridCol w:w="996"/>
        <w:gridCol w:w="996"/>
        <w:gridCol w:w="996"/>
        <w:gridCol w:w="996"/>
        <w:gridCol w:w="996"/>
        <w:gridCol w:w="996"/>
      </w:tblGrid>
      <w:tr w:rsidR="008C2D51" w:rsidRPr="00954112" w14:paraId="1B4E0D20" w14:textId="77777777" w:rsidTr="009B3ED5">
        <w:trPr>
          <w:trHeight w:val="680"/>
        </w:trPr>
        <w:tc>
          <w:tcPr>
            <w:tcW w:w="1413" w:type="dxa"/>
            <w:noWrap/>
            <w:hideMark/>
          </w:tcPr>
          <w:p w14:paraId="38C33871" w14:textId="77777777" w:rsidR="008C2D51" w:rsidRPr="00954112" w:rsidRDefault="008C2D51" w:rsidP="009B3ED5">
            <w:r w:rsidRPr="00954112">
              <w:t xml:space="preserve">Question </w:t>
            </w:r>
          </w:p>
        </w:tc>
        <w:tc>
          <w:tcPr>
            <w:tcW w:w="709" w:type="dxa"/>
            <w:noWrap/>
            <w:hideMark/>
          </w:tcPr>
          <w:p w14:paraId="345928FC" w14:textId="77777777" w:rsidR="008C2D51" w:rsidRPr="00954112" w:rsidRDefault="008C2D51" w:rsidP="009B3ED5">
            <w:r w:rsidRPr="00954112">
              <w:t>S1</w:t>
            </w:r>
          </w:p>
        </w:tc>
        <w:tc>
          <w:tcPr>
            <w:tcW w:w="872" w:type="dxa"/>
            <w:noWrap/>
            <w:hideMark/>
          </w:tcPr>
          <w:p w14:paraId="5B860E88" w14:textId="77777777" w:rsidR="008C2D51" w:rsidRPr="00954112" w:rsidRDefault="008C2D51" w:rsidP="009B3ED5">
            <w:r w:rsidRPr="00954112">
              <w:t>S2</w:t>
            </w:r>
          </w:p>
        </w:tc>
        <w:tc>
          <w:tcPr>
            <w:tcW w:w="996" w:type="dxa"/>
            <w:noWrap/>
            <w:hideMark/>
          </w:tcPr>
          <w:p w14:paraId="40E86015" w14:textId="77777777" w:rsidR="008C2D51" w:rsidRPr="00954112" w:rsidRDefault="008C2D51" w:rsidP="009B3ED5">
            <w:r w:rsidRPr="00954112">
              <w:t>S3</w:t>
            </w:r>
          </w:p>
        </w:tc>
        <w:tc>
          <w:tcPr>
            <w:tcW w:w="1108" w:type="dxa"/>
            <w:noWrap/>
            <w:hideMark/>
          </w:tcPr>
          <w:p w14:paraId="2DBAD5F4" w14:textId="77777777" w:rsidR="008C2D51" w:rsidRPr="00954112" w:rsidRDefault="008C2D51" w:rsidP="009B3ED5">
            <w:r w:rsidRPr="00954112">
              <w:t>S4</w:t>
            </w:r>
          </w:p>
        </w:tc>
        <w:tc>
          <w:tcPr>
            <w:tcW w:w="884" w:type="dxa"/>
            <w:noWrap/>
            <w:hideMark/>
          </w:tcPr>
          <w:p w14:paraId="73AEC0B0" w14:textId="77777777" w:rsidR="008C2D51" w:rsidRPr="00954112" w:rsidRDefault="008C2D51" w:rsidP="009B3ED5">
            <w:r w:rsidRPr="00954112">
              <w:t>S5</w:t>
            </w:r>
          </w:p>
        </w:tc>
        <w:tc>
          <w:tcPr>
            <w:tcW w:w="996" w:type="dxa"/>
            <w:noWrap/>
            <w:hideMark/>
          </w:tcPr>
          <w:p w14:paraId="122311FB" w14:textId="77777777" w:rsidR="008C2D51" w:rsidRPr="00954112" w:rsidRDefault="008C2D51" w:rsidP="009B3ED5">
            <w:r w:rsidRPr="00954112">
              <w:t>S6</w:t>
            </w:r>
          </w:p>
        </w:tc>
        <w:tc>
          <w:tcPr>
            <w:tcW w:w="996" w:type="dxa"/>
            <w:noWrap/>
            <w:hideMark/>
          </w:tcPr>
          <w:p w14:paraId="66758F57" w14:textId="77777777" w:rsidR="008C2D51" w:rsidRPr="00954112" w:rsidRDefault="008C2D51" w:rsidP="009B3ED5">
            <w:r w:rsidRPr="00954112">
              <w:t>S7</w:t>
            </w:r>
          </w:p>
        </w:tc>
        <w:tc>
          <w:tcPr>
            <w:tcW w:w="996" w:type="dxa"/>
            <w:noWrap/>
            <w:hideMark/>
          </w:tcPr>
          <w:p w14:paraId="4708EF8C" w14:textId="77777777" w:rsidR="008C2D51" w:rsidRPr="00954112" w:rsidRDefault="008C2D51" w:rsidP="009B3ED5">
            <w:r w:rsidRPr="00954112">
              <w:t>S8</w:t>
            </w:r>
          </w:p>
        </w:tc>
        <w:tc>
          <w:tcPr>
            <w:tcW w:w="996" w:type="dxa"/>
            <w:noWrap/>
            <w:hideMark/>
          </w:tcPr>
          <w:p w14:paraId="3CDA99C3" w14:textId="77777777" w:rsidR="008C2D51" w:rsidRPr="00954112" w:rsidRDefault="008C2D51" w:rsidP="009B3ED5">
            <w:r w:rsidRPr="00954112">
              <w:t>S9</w:t>
            </w:r>
          </w:p>
        </w:tc>
        <w:tc>
          <w:tcPr>
            <w:tcW w:w="996" w:type="dxa"/>
            <w:noWrap/>
            <w:hideMark/>
          </w:tcPr>
          <w:p w14:paraId="2949A7C1" w14:textId="77777777" w:rsidR="008C2D51" w:rsidRPr="00954112" w:rsidRDefault="008C2D51" w:rsidP="009B3ED5">
            <w:r w:rsidRPr="00954112">
              <w:t>S10</w:t>
            </w:r>
          </w:p>
        </w:tc>
        <w:tc>
          <w:tcPr>
            <w:tcW w:w="996" w:type="dxa"/>
            <w:noWrap/>
            <w:hideMark/>
          </w:tcPr>
          <w:p w14:paraId="09B56FC2" w14:textId="77777777" w:rsidR="008C2D51" w:rsidRPr="00954112" w:rsidRDefault="008C2D51" w:rsidP="009B3ED5">
            <w:r w:rsidRPr="00954112">
              <w:t>S11</w:t>
            </w:r>
          </w:p>
        </w:tc>
        <w:tc>
          <w:tcPr>
            <w:tcW w:w="996" w:type="dxa"/>
            <w:noWrap/>
            <w:hideMark/>
          </w:tcPr>
          <w:p w14:paraId="108D1463" w14:textId="77777777" w:rsidR="008C2D51" w:rsidRPr="00954112" w:rsidRDefault="008C2D51" w:rsidP="009B3ED5">
            <w:r w:rsidRPr="00954112">
              <w:t>S12</w:t>
            </w:r>
          </w:p>
        </w:tc>
        <w:tc>
          <w:tcPr>
            <w:tcW w:w="996" w:type="dxa"/>
            <w:hideMark/>
          </w:tcPr>
          <w:p w14:paraId="0F53C234" w14:textId="77777777" w:rsidR="008C2D51" w:rsidRPr="00954112" w:rsidRDefault="008C2D51" w:rsidP="009B3ED5">
            <w:r w:rsidRPr="00954112">
              <w:t>Ranked Score</w:t>
            </w:r>
          </w:p>
        </w:tc>
      </w:tr>
      <w:tr w:rsidR="008C2D51" w:rsidRPr="00954112" w14:paraId="353C0D61" w14:textId="77777777" w:rsidTr="009B3ED5">
        <w:trPr>
          <w:trHeight w:val="680"/>
        </w:trPr>
        <w:tc>
          <w:tcPr>
            <w:tcW w:w="1413" w:type="dxa"/>
            <w:hideMark/>
          </w:tcPr>
          <w:p w14:paraId="1C5A3C00" w14:textId="77777777" w:rsidR="008C2D51" w:rsidRPr="00954112" w:rsidRDefault="008C2D51" w:rsidP="009B3ED5">
            <w:r w:rsidRPr="00954112">
              <w:t xml:space="preserve">Mean % Agreement </w:t>
            </w:r>
          </w:p>
        </w:tc>
        <w:tc>
          <w:tcPr>
            <w:tcW w:w="709" w:type="dxa"/>
            <w:noWrap/>
            <w:hideMark/>
          </w:tcPr>
          <w:p w14:paraId="4CBC8864" w14:textId="77777777" w:rsidR="008C2D51" w:rsidRPr="00954112" w:rsidRDefault="008C2D51" w:rsidP="009B3ED5">
            <w:r w:rsidRPr="00954112">
              <w:t>67</w:t>
            </w:r>
          </w:p>
        </w:tc>
        <w:tc>
          <w:tcPr>
            <w:tcW w:w="872" w:type="dxa"/>
            <w:noWrap/>
            <w:hideMark/>
          </w:tcPr>
          <w:p w14:paraId="77C94D99" w14:textId="77777777" w:rsidR="008C2D51" w:rsidRPr="00954112" w:rsidRDefault="008C2D51" w:rsidP="009B3ED5">
            <w:r w:rsidRPr="00954112">
              <w:t>87</w:t>
            </w:r>
          </w:p>
        </w:tc>
        <w:tc>
          <w:tcPr>
            <w:tcW w:w="996" w:type="dxa"/>
            <w:noWrap/>
            <w:hideMark/>
          </w:tcPr>
          <w:p w14:paraId="00B2EEA8" w14:textId="77777777" w:rsidR="008C2D51" w:rsidRPr="00954112" w:rsidRDefault="008C2D51" w:rsidP="009B3ED5">
            <w:r w:rsidRPr="00954112">
              <w:t>97</w:t>
            </w:r>
          </w:p>
        </w:tc>
        <w:tc>
          <w:tcPr>
            <w:tcW w:w="1108" w:type="dxa"/>
            <w:noWrap/>
            <w:hideMark/>
          </w:tcPr>
          <w:p w14:paraId="6B7A511C" w14:textId="77777777" w:rsidR="008C2D51" w:rsidRPr="00954112" w:rsidRDefault="008C2D51" w:rsidP="009B3ED5">
            <w:r w:rsidRPr="00954112">
              <w:t>93</w:t>
            </w:r>
          </w:p>
        </w:tc>
        <w:tc>
          <w:tcPr>
            <w:tcW w:w="884" w:type="dxa"/>
            <w:noWrap/>
            <w:hideMark/>
          </w:tcPr>
          <w:p w14:paraId="4E869436" w14:textId="77777777" w:rsidR="008C2D51" w:rsidRPr="00954112" w:rsidRDefault="008C2D51" w:rsidP="009B3ED5">
            <w:r w:rsidRPr="00954112">
              <w:t>97</w:t>
            </w:r>
          </w:p>
        </w:tc>
        <w:tc>
          <w:tcPr>
            <w:tcW w:w="996" w:type="dxa"/>
            <w:noWrap/>
            <w:hideMark/>
          </w:tcPr>
          <w:p w14:paraId="1BF0B65C" w14:textId="77777777" w:rsidR="008C2D51" w:rsidRPr="00954112" w:rsidRDefault="008C2D51" w:rsidP="009B3ED5">
            <w:r w:rsidRPr="00954112">
              <w:t>97</w:t>
            </w:r>
          </w:p>
        </w:tc>
        <w:tc>
          <w:tcPr>
            <w:tcW w:w="996" w:type="dxa"/>
            <w:noWrap/>
            <w:hideMark/>
          </w:tcPr>
          <w:p w14:paraId="7C90999F" w14:textId="77777777" w:rsidR="008C2D51" w:rsidRPr="00954112" w:rsidRDefault="008C2D51" w:rsidP="009B3ED5">
            <w:r w:rsidRPr="00954112">
              <w:t>90</w:t>
            </w:r>
          </w:p>
        </w:tc>
        <w:tc>
          <w:tcPr>
            <w:tcW w:w="996" w:type="dxa"/>
            <w:noWrap/>
            <w:hideMark/>
          </w:tcPr>
          <w:p w14:paraId="52625D6D" w14:textId="77777777" w:rsidR="008C2D51" w:rsidRPr="00954112" w:rsidRDefault="008C2D51" w:rsidP="009B3ED5">
            <w:r w:rsidRPr="00954112">
              <w:t>97</w:t>
            </w:r>
          </w:p>
        </w:tc>
        <w:tc>
          <w:tcPr>
            <w:tcW w:w="996" w:type="dxa"/>
            <w:noWrap/>
            <w:hideMark/>
          </w:tcPr>
          <w:p w14:paraId="22A6F165" w14:textId="77777777" w:rsidR="008C2D51" w:rsidRPr="00954112" w:rsidRDefault="008C2D51" w:rsidP="009B3ED5">
            <w:r w:rsidRPr="00954112">
              <w:t>100</w:t>
            </w:r>
          </w:p>
        </w:tc>
        <w:tc>
          <w:tcPr>
            <w:tcW w:w="996" w:type="dxa"/>
            <w:noWrap/>
            <w:hideMark/>
          </w:tcPr>
          <w:p w14:paraId="79877E83" w14:textId="77777777" w:rsidR="008C2D51" w:rsidRPr="00954112" w:rsidRDefault="008C2D51" w:rsidP="009B3ED5">
            <w:r w:rsidRPr="00954112">
              <w:t>83</w:t>
            </w:r>
          </w:p>
        </w:tc>
        <w:tc>
          <w:tcPr>
            <w:tcW w:w="996" w:type="dxa"/>
            <w:noWrap/>
            <w:hideMark/>
          </w:tcPr>
          <w:p w14:paraId="5E0D6B16" w14:textId="77777777" w:rsidR="008C2D51" w:rsidRPr="00954112" w:rsidRDefault="008C2D51" w:rsidP="009B3ED5">
            <w:r w:rsidRPr="00954112">
              <w:t>97</w:t>
            </w:r>
          </w:p>
        </w:tc>
        <w:tc>
          <w:tcPr>
            <w:tcW w:w="996" w:type="dxa"/>
            <w:noWrap/>
            <w:hideMark/>
          </w:tcPr>
          <w:p w14:paraId="43D222CD" w14:textId="77777777" w:rsidR="008C2D51" w:rsidRPr="00954112" w:rsidRDefault="008C2D51" w:rsidP="009B3ED5">
            <w:r w:rsidRPr="00954112">
              <w:t>97</w:t>
            </w:r>
          </w:p>
        </w:tc>
        <w:tc>
          <w:tcPr>
            <w:tcW w:w="996" w:type="dxa"/>
            <w:noWrap/>
            <w:hideMark/>
          </w:tcPr>
          <w:p w14:paraId="6F8DFD51" w14:textId="77777777" w:rsidR="008C2D51" w:rsidRPr="00954112" w:rsidRDefault="008C2D51" w:rsidP="009B3ED5">
            <w:r w:rsidRPr="00954112">
              <w:t>100</w:t>
            </w:r>
          </w:p>
        </w:tc>
      </w:tr>
    </w:tbl>
    <w:p w14:paraId="5BDA0CF1" w14:textId="77777777" w:rsidR="008C2D51" w:rsidRDefault="008C2D51" w:rsidP="008C2D51"/>
    <w:p w14:paraId="572F570F" w14:textId="1F89DBA5" w:rsidR="008C2D51" w:rsidRDefault="008C2D51" w:rsidP="008C2D51">
      <w:pPr>
        <w:pStyle w:val="Caption"/>
      </w:pPr>
      <w:bookmarkStart w:id="368" w:name="_Ref138364020"/>
      <w:bookmarkStart w:id="369" w:name="_Toc156393272"/>
      <w:r>
        <w:t xml:space="preserve">Table </w:t>
      </w:r>
      <w:fldSimple w:instr=" STYLEREF 1 \s ">
        <w:r w:rsidR="003F38BD">
          <w:rPr>
            <w:noProof/>
          </w:rPr>
          <w:t>8</w:t>
        </w:r>
      </w:fldSimple>
      <w:r w:rsidR="003F38BD">
        <w:noBreakHyphen/>
      </w:r>
      <w:fldSimple w:instr=" SEQ Table \* ARABIC \s 1 ">
        <w:r w:rsidR="003F38BD">
          <w:rPr>
            <w:noProof/>
          </w:rPr>
          <w:t>6</w:t>
        </w:r>
      </w:fldSimple>
      <w:bookmarkEnd w:id="368"/>
      <w:r>
        <w:t xml:space="preserve"> Survey of </w:t>
      </w:r>
      <w:proofErr w:type="spellStart"/>
      <w:r>
        <w:t>raters</w:t>
      </w:r>
      <w:proofErr w:type="spellEnd"/>
      <w:r>
        <w:t xml:space="preserve"> ranked level of agreement with the usability of the OSSTF tool</w:t>
      </w:r>
      <w:bookmarkEnd w:id="369"/>
    </w:p>
    <w:tbl>
      <w:tblPr>
        <w:tblStyle w:val="TableGrid"/>
        <w:tblW w:w="0" w:type="auto"/>
        <w:tblLook w:val="04A0" w:firstRow="1" w:lastRow="0" w:firstColumn="1" w:lastColumn="0" w:noHBand="0" w:noVBand="1"/>
      </w:tblPr>
      <w:tblGrid>
        <w:gridCol w:w="1980"/>
        <w:gridCol w:w="1984"/>
        <w:gridCol w:w="2127"/>
        <w:gridCol w:w="2126"/>
        <w:gridCol w:w="2126"/>
        <w:gridCol w:w="2552"/>
      </w:tblGrid>
      <w:tr w:rsidR="008C2D51" w:rsidRPr="0040378F" w14:paraId="4EC67805" w14:textId="77777777" w:rsidTr="009B3ED5">
        <w:trPr>
          <w:trHeight w:val="300"/>
        </w:trPr>
        <w:tc>
          <w:tcPr>
            <w:tcW w:w="1980" w:type="dxa"/>
            <w:vMerge w:val="restart"/>
            <w:noWrap/>
            <w:hideMark/>
          </w:tcPr>
          <w:p w14:paraId="4E2BCEAA" w14:textId="77777777" w:rsidR="008C2D51" w:rsidRPr="0040378F" w:rsidRDefault="008C2D51" w:rsidP="009B3ED5"/>
        </w:tc>
        <w:tc>
          <w:tcPr>
            <w:tcW w:w="1984" w:type="dxa"/>
            <w:noWrap/>
            <w:hideMark/>
          </w:tcPr>
          <w:p w14:paraId="01A41F09" w14:textId="77777777" w:rsidR="008C2D51" w:rsidRPr="0040378F" w:rsidRDefault="008C2D51" w:rsidP="009B3ED5">
            <w:r w:rsidRPr="0040378F">
              <w:t>Question 1</w:t>
            </w:r>
          </w:p>
        </w:tc>
        <w:tc>
          <w:tcPr>
            <w:tcW w:w="2127" w:type="dxa"/>
            <w:noWrap/>
            <w:hideMark/>
          </w:tcPr>
          <w:p w14:paraId="1047567E" w14:textId="77777777" w:rsidR="008C2D51" w:rsidRPr="0040378F" w:rsidRDefault="008C2D51" w:rsidP="009B3ED5">
            <w:r w:rsidRPr="0040378F">
              <w:t>Question 2</w:t>
            </w:r>
          </w:p>
        </w:tc>
        <w:tc>
          <w:tcPr>
            <w:tcW w:w="2126" w:type="dxa"/>
            <w:noWrap/>
            <w:hideMark/>
          </w:tcPr>
          <w:p w14:paraId="1BCDD86C" w14:textId="77777777" w:rsidR="008C2D51" w:rsidRPr="0040378F" w:rsidRDefault="008C2D51" w:rsidP="009B3ED5">
            <w:r w:rsidRPr="0040378F">
              <w:t>Question 3</w:t>
            </w:r>
          </w:p>
        </w:tc>
        <w:tc>
          <w:tcPr>
            <w:tcW w:w="2126" w:type="dxa"/>
            <w:noWrap/>
            <w:hideMark/>
          </w:tcPr>
          <w:p w14:paraId="42F47280" w14:textId="77777777" w:rsidR="008C2D51" w:rsidRPr="0040378F" w:rsidRDefault="008C2D51" w:rsidP="009B3ED5">
            <w:r w:rsidRPr="0040378F">
              <w:t>Question 4</w:t>
            </w:r>
          </w:p>
        </w:tc>
        <w:tc>
          <w:tcPr>
            <w:tcW w:w="2552" w:type="dxa"/>
            <w:noWrap/>
            <w:hideMark/>
          </w:tcPr>
          <w:p w14:paraId="36D970BB" w14:textId="77777777" w:rsidR="008C2D51" w:rsidRPr="0040378F" w:rsidRDefault="008C2D51" w:rsidP="009B3ED5">
            <w:r w:rsidRPr="0040378F">
              <w:t>Question 5</w:t>
            </w:r>
          </w:p>
        </w:tc>
      </w:tr>
      <w:tr w:rsidR="008C2D51" w:rsidRPr="0040378F" w14:paraId="3D2EF206" w14:textId="77777777" w:rsidTr="009B3ED5">
        <w:trPr>
          <w:trHeight w:val="300"/>
        </w:trPr>
        <w:tc>
          <w:tcPr>
            <w:tcW w:w="1980" w:type="dxa"/>
            <w:vMerge/>
            <w:noWrap/>
            <w:hideMark/>
          </w:tcPr>
          <w:p w14:paraId="2EF73999" w14:textId="77777777" w:rsidR="008C2D51" w:rsidRPr="0040378F" w:rsidRDefault="008C2D51" w:rsidP="009B3ED5"/>
        </w:tc>
        <w:tc>
          <w:tcPr>
            <w:tcW w:w="1984" w:type="dxa"/>
            <w:noWrap/>
            <w:hideMark/>
          </w:tcPr>
          <w:p w14:paraId="5D697DFE" w14:textId="77777777" w:rsidR="008C2D51" w:rsidRPr="0040378F" w:rsidRDefault="008C2D51" w:rsidP="009B3ED5">
            <w:r w:rsidRPr="0040378F">
              <w:t xml:space="preserve">Number of </w:t>
            </w:r>
            <w:proofErr w:type="spellStart"/>
            <w:r w:rsidRPr="0040378F">
              <w:t>raters</w:t>
            </w:r>
            <w:proofErr w:type="spellEnd"/>
          </w:p>
        </w:tc>
        <w:tc>
          <w:tcPr>
            <w:tcW w:w="2127" w:type="dxa"/>
            <w:noWrap/>
            <w:hideMark/>
          </w:tcPr>
          <w:p w14:paraId="33136A31" w14:textId="77777777" w:rsidR="008C2D51" w:rsidRPr="0040378F" w:rsidRDefault="008C2D51" w:rsidP="009B3ED5">
            <w:r w:rsidRPr="0040378F">
              <w:t xml:space="preserve">Number of </w:t>
            </w:r>
            <w:proofErr w:type="spellStart"/>
            <w:r w:rsidRPr="0040378F">
              <w:t>raters</w:t>
            </w:r>
            <w:proofErr w:type="spellEnd"/>
          </w:p>
        </w:tc>
        <w:tc>
          <w:tcPr>
            <w:tcW w:w="2126" w:type="dxa"/>
            <w:noWrap/>
            <w:hideMark/>
          </w:tcPr>
          <w:p w14:paraId="0ADDA961" w14:textId="77777777" w:rsidR="008C2D51" w:rsidRPr="0040378F" w:rsidRDefault="008C2D51" w:rsidP="009B3ED5">
            <w:r w:rsidRPr="0040378F">
              <w:t xml:space="preserve">Number of </w:t>
            </w:r>
            <w:proofErr w:type="spellStart"/>
            <w:r w:rsidRPr="0040378F">
              <w:t>raters</w:t>
            </w:r>
            <w:proofErr w:type="spellEnd"/>
          </w:p>
        </w:tc>
        <w:tc>
          <w:tcPr>
            <w:tcW w:w="2126" w:type="dxa"/>
            <w:noWrap/>
            <w:hideMark/>
          </w:tcPr>
          <w:p w14:paraId="74B79DF7" w14:textId="77777777" w:rsidR="008C2D51" w:rsidRPr="0040378F" w:rsidRDefault="008C2D51" w:rsidP="009B3ED5">
            <w:r w:rsidRPr="0040378F">
              <w:t xml:space="preserve">Number of </w:t>
            </w:r>
            <w:proofErr w:type="spellStart"/>
            <w:r w:rsidRPr="0040378F">
              <w:t>raters</w:t>
            </w:r>
            <w:proofErr w:type="spellEnd"/>
          </w:p>
        </w:tc>
        <w:tc>
          <w:tcPr>
            <w:tcW w:w="2552" w:type="dxa"/>
            <w:noWrap/>
            <w:hideMark/>
          </w:tcPr>
          <w:p w14:paraId="4334019E" w14:textId="77777777" w:rsidR="008C2D51" w:rsidRPr="0040378F" w:rsidRDefault="008C2D51" w:rsidP="009B3ED5">
            <w:r w:rsidRPr="0040378F">
              <w:t xml:space="preserve">Number of </w:t>
            </w:r>
            <w:proofErr w:type="spellStart"/>
            <w:r w:rsidRPr="0040378F">
              <w:t>raters</w:t>
            </w:r>
            <w:proofErr w:type="spellEnd"/>
          </w:p>
        </w:tc>
      </w:tr>
      <w:tr w:rsidR="008C2D51" w:rsidRPr="0040378F" w14:paraId="2DFC0343" w14:textId="77777777" w:rsidTr="009B3ED5">
        <w:trPr>
          <w:trHeight w:val="300"/>
        </w:trPr>
        <w:tc>
          <w:tcPr>
            <w:tcW w:w="1980" w:type="dxa"/>
            <w:noWrap/>
            <w:hideMark/>
          </w:tcPr>
          <w:p w14:paraId="4D07B209" w14:textId="77777777" w:rsidR="008C2D51" w:rsidRPr="0040378F" w:rsidRDefault="008C2D51" w:rsidP="009B3ED5">
            <w:r w:rsidRPr="0040378F">
              <w:t xml:space="preserve">Strongly Agree       </w:t>
            </w:r>
          </w:p>
        </w:tc>
        <w:tc>
          <w:tcPr>
            <w:tcW w:w="1984" w:type="dxa"/>
            <w:noWrap/>
            <w:hideMark/>
          </w:tcPr>
          <w:p w14:paraId="3B45E5A7" w14:textId="77777777" w:rsidR="008C2D51" w:rsidRPr="0040378F" w:rsidRDefault="008C2D51" w:rsidP="009B3ED5">
            <w:r w:rsidRPr="0040378F">
              <w:t>1</w:t>
            </w:r>
          </w:p>
        </w:tc>
        <w:tc>
          <w:tcPr>
            <w:tcW w:w="2127" w:type="dxa"/>
            <w:noWrap/>
            <w:hideMark/>
          </w:tcPr>
          <w:p w14:paraId="0387FE1B" w14:textId="77777777" w:rsidR="008C2D51" w:rsidRPr="0040378F" w:rsidRDefault="008C2D51" w:rsidP="009B3ED5">
            <w:r w:rsidRPr="0040378F">
              <w:t>0</w:t>
            </w:r>
          </w:p>
        </w:tc>
        <w:tc>
          <w:tcPr>
            <w:tcW w:w="2126" w:type="dxa"/>
            <w:noWrap/>
            <w:hideMark/>
          </w:tcPr>
          <w:p w14:paraId="132BFB66" w14:textId="77777777" w:rsidR="008C2D51" w:rsidRPr="0040378F" w:rsidRDefault="008C2D51" w:rsidP="009B3ED5">
            <w:r w:rsidRPr="0040378F">
              <w:t>2</w:t>
            </w:r>
          </w:p>
        </w:tc>
        <w:tc>
          <w:tcPr>
            <w:tcW w:w="2126" w:type="dxa"/>
            <w:noWrap/>
            <w:hideMark/>
          </w:tcPr>
          <w:p w14:paraId="19582444" w14:textId="77777777" w:rsidR="008C2D51" w:rsidRPr="0040378F" w:rsidRDefault="008C2D51" w:rsidP="009B3ED5">
            <w:r w:rsidRPr="0040378F">
              <w:t>1</w:t>
            </w:r>
          </w:p>
        </w:tc>
        <w:tc>
          <w:tcPr>
            <w:tcW w:w="2552" w:type="dxa"/>
            <w:noWrap/>
            <w:hideMark/>
          </w:tcPr>
          <w:p w14:paraId="6573FE9F" w14:textId="77777777" w:rsidR="008C2D51" w:rsidRPr="0040378F" w:rsidRDefault="008C2D51" w:rsidP="009B3ED5">
            <w:r w:rsidRPr="0040378F">
              <w:t>1</w:t>
            </w:r>
          </w:p>
        </w:tc>
      </w:tr>
      <w:tr w:rsidR="008C2D51" w:rsidRPr="0040378F" w14:paraId="1E93DBF8" w14:textId="77777777" w:rsidTr="009B3ED5">
        <w:trPr>
          <w:trHeight w:val="300"/>
        </w:trPr>
        <w:tc>
          <w:tcPr>
            <w:tcW w:w="1980" w:type="dxa"/>
            <w:noWrap/>
            <w:hideMark/>
          </w:tcPr>
          <w:p w14:paraId="3815F197" w14:textId="77777777" w:rsidR="008C2D51" w:rsidRPr="0040378F" w:rsidRDefault="008C2D51" w:rsidP="009B3ED5">
            <w:r w:rsidRPr="0040378F">
              <w:t xml:space="preserve">Agree       </w:t>
            </w:r>
          </w:p>
        </w:tc>
        <w:tc>
          <w:tcPr>
            <w:tcW w:w="1984" w:type="dxa"/>
            <w:noWrap/>
            <w:hideMark/>
          </w:tcPr>
          <w:p w14:paraId="3CE1F5F0" w14:textId="77777777" w:rsidR="008C2D51" w:rsidRPr="0040378F" w:rsidRDefault="008C2D51" w:rsidP="009B3ED5">
            <w:r w:rsidRPr="0040378F">
              <w:t>5</w:t>
            </w:r>
          </w:p>
        </w:tc>
        <w:tc>
          <w:tcPr>
            <w:tcW w:w="2127" w:type="dxa"/>
            <w:noWrap/>
            <w:hideMark/>
          </w:tcPr>
          <w:p w14:paraId="43A4C7FC" w14:textId="77777777" w:rsidR="008C2D51" w:rsidRPr="0040378F" w:rsidRDefault="008C2D51" w:rsidP="009B3ED5">
            <w:r w:rsidRPr="0040378F">
              <w:t>0</w:t>
            </w:r>
          </w:p>
        </w:tc>
        <w:tc>
          <w:tcPr>
            <w:tcW w:w="2126" w:type="dxa"/>
            <w:noWrap/>
            <w:hideMark/>
          </w:tcPr>
          <w:p w14:paraId="2398F98C" w14:textId="77777777" w:rsidR="008C2D51" w:rsidRPr="0040378F" w:rsidRDefault="008C2D51" w:rsidP="009B3ED5">
            <w:r w:rsidRPr="0040378F">
              <w:t>4</w:t>
            </w:r>
          </w:p>
        </w:tc>
        <w:tc>
          <w:tcPr>
            <w:tcW w:w="2126" w:type="dxa"/>
            <w:noWrap/>
            <w:hideMark/>
          </w:tcPr>
          <w:p w14:paraId="3EAA3205" w14:textId="77777777" w:rsidR="008C2D51" w:rsidRPr="0040378F" w:rsidRDefault="008C2D51" w:rsidP="009B3ED5">
            <w:r w:rsidRPr="0040378F">
              <w:t>3</w:t>
            </w:r>
          </w:p>
        </w:tc>
        <w:tc>
          <w:tcPr>
            <w:tcW w:w="2552" w:type="dxa"/>
            <w:noWrap/>
            <w:hideMark/>
          </w:tcPr>
          <w:p w14:paraId="224DD291" w14:textId="77777777" w:rsidR="008C2D51" w:rsidRPr="0040378F" w:rsidRDefault="008C2D51" w:rsidP="009B3ED5">
            <w:r w:rsidRPr="0040378F">
              <w:t>3</w:t>
            </w:r>
          </w:p>
        </w:tc>
      </w:tr>
      <w:tr w:rsidR="008C2D51" w:rsidRPr="0040378F" w14:paraId="723FD340" w14:textId="77777777" w:rsidTr="009B3ED5">
        <w:trPr>
          <w:trHeight w:val="90"/>
        </w:trPr>
        <w:tc>
          <w:tcPr>
            <w:tcW w:w="1980" w:type="dxa"/>
            <w:noWrap/>
            <w:hideMark/>
          </w:tcPr>
          <w:p w14:paraId="296A8406" w14:textId="77777777" w:rsidR="008C2D51" w:rsidRPr="0040378F" w:rsidRDefault="008C2D51" w:rsidP="009B3ED5">
            <w:r w:rsidRPr="0040378F">
              <w:t xml:space="preserve">Neutral     </w:t>
            </w:r>
          </w:p>
        </w:tc>
        <w:tc>
          <w:tcPr>
            <w:tcW w:w="1984" w:type="dxa"/>
            <w:noWrap/>
            <w:hideMark/>
          </w:tcPr>
          <w:p w14:paraId="7657A63B" w14:textId="77777777" w:rsidR="008C2D51" w:rsidRPr="0040378F" w:rsidRDefault="008C2D51" w:rsidP="009B3ED5">
            <w:r w:rsidRPr="0040378F">
              <w:t>0</w:t>
            </w:r>
          </w:p>
        </w:tc>
        <w:tc>
          <w:tcPr>
            <w:tcW w:w="2127" w:type="dxa"/>
            <w:noWrap/>
            <w:hideMark/>
          </w:tcPr>
          <w:p w14:paraId="1B910D49" w14:textId="77777777" w:rsidR="008C2D51" w:rsidRPr="0040378F" w:rsidRDefault="008C2D51" w:rsidP="009B3ED5">
            <w:r w:rsidRPr="0040378F">
              <w:t>5</w:t>
            </w:r>
          </w:p>
        </w:tc>
        <w:tc>
          <w:tcPr>
            <w:tcW w:w="2126" w:type="dxa"/>
            <w:noWrap/>
            <w:hideMark/>
          </w:tcPr>
          <w:p w14:paraId="26B77A12" w14:textId="77777777" w:rsidR="008C2D51" w:rsidRPr="0040378F" w:rsidRDefault="008C2D51" w:rsidP="009B3ED5">
            <w:r w:rsidRPr="0040378F">
              <w:t>0</w:t>
            </w:r>
          </w:p>
        </w:tc>
        <w:tc>
          <w:tcPr>
            <w:tcW w:w="2126" w:type="dxa"/>
            <w:noWrap/>
            <w:hideMark/>
          </w:tcPr>
          <w:p w14:paraId="67D2C221" w14:textId="77777777" w:rsidR="008C2D51" w:rsidRPr="0040378F" w:rsidRDefault="008C2D51" w:rsidP="009B3ED5">
            <w:r w:rsidRPr="0040378F">
              <w:t>0</w:t>
            </w:r>
          </w:p>
        </w:tc>
        <w:tc>
          <w:tcPr>
            <w:tcW w:w="2552" w:type="dxa"/>
            <w:noWrap/>
            <w:hideMark/>
          </w:tcPr>
          <w:p w14:paraId="1B6E51AB" w14:textId="77777777" w:rsidR="008C2D51" w:rsidRPr="0040378F" w:rsidRDefault="008C2D51" w:rsidP="009B3ED5">
            <w:r w:rsidRPr="0040378F">
              <w:t>1</w:t>
            </w:r>
          </w:p>
        </w:tc>
      </w:tr>
      <w:tr w:rsidR="008C2D51" w:rsidRPr="0040378F" w14:paraId="6C060F9B" w14:textId="77777777" w:rsidTr="009B3ED5">
        <w:trPr>
          <w:trHeight w:val="300"/>
        </w:trPr>
        <w:tc>
          <w:tcPr>
            <w:tcW w:w="1980" w:type="dxa"/>
            <w:noWrap/>
            <w:hideMark/>
          </w:tcPr>
          <w:p w14:paraId="15983F0E" w14:textId="77777777" w:rsidR="008C2D51" w:rsidRPr="0040378F" w:rsidRDefault="008C2D51" w:rsidP="009B3ED5">
            <w:r w:rsidRPr="0040378F">
              <w:t xml:space="preserve">Disagree  </w:t>
            </w:r>
          </w:p>
        </w:tc>
        <w:tc>
          <w:tcPr>
            <w:tcW w:w="1984" w:type="dxa"/>
            <w:noWrap/>
            <w:hideMark/>
          </w:tcPr>
          <w:p w14:paraId="0CB7B8DB" w14:textId="77777777" w:rsidR="008C2D51" w:rsidRPr="0040378F" w:rsidRDefault="008C2D51" w:rsidP="009B3ED5">
            <w:r w:rsidRPr="0040378F">
              <w:t>0</w:t>
            </w:r>
          </w:p>
        </w:tc>
        <w:tc>
          <w:tcPr>
            <w:tcW w:w="2127" w:type="dxa"/>
            <w:noWrap/>
            <w:hideMark/>
          </w:tcPr>
          <w:p w14:paraId="7F3B68F2" w14:textId="77777777" w:rsidR="008C2D51" w:rsidRPr="0040378F" w:rsidRDefault="008C2D51" w:rsidP="009B3ED5">
            <w:r w:rsidRPr="0040378F">
              <w:t>1</w:t>
            </w:r>
          </w:p>
        </w:tc>
        <w:tc>
          <w:tcPr>
            <w:tcW w:w="2126" w:type="dxa"/>
            <w:noWrap/>
            <w:hideMark/>
          </w:tcPr>
          <w:p w14:paraId="2535FF61" w14:textId="77777777" w:rsidR="008C2D51" w:rsidRPr="0040378F" w:rsidRDefault="008C2D51" w:rsidP="009B3ED5">
            <w:r w:rsidRPr="0040378F">
              <w:t>0</w:t>
            </w:r>
          </w:p>
        </w:tc>
        <w:tc>
          <w:tcPr>
            <w:tcW w:w="2126" w:type="dxa"/>
            <w:noWrap/>
            <w:hideMark/>
          </w:tcPr>
          <w:p w14:paraId="239302A2" w14:textId="77777777" w:rsidR="008C2D51" w:rsidRPr="0040378F" w:rsidRDefault="008C2D51" w:rsidP="009B3ED5">
            <w:r w:rsidRPr="0040378F">
              <w:t>2</w:t>
            </w:r>
          </w:p>
        </w:tc>
        <w:tc>
          <w:tcPr>
            <w:tcW w:w="2552" w:type="dxa"/>
            <w:noWrap/>
            <w:hideMark/>
          </w:tcPr>
          <w:p w14:paraId="59D8C4E3" w14:textId="77777777" w:rsidR="008C2D51" w:rsidRPr="0040378F" w:rsidRDefault="008C2D51" w:rsidP="009B3ED5">
            <w:r w:rsidRPr="0040378F">
              <w:t>1</w:t>
            </w:r>
          </w:p>
        </w:tc>
      </w:tr>
      <w:tr w:rsidR="008C2D51" w:rsidRPr="0040378F" w14:paraId="2BF73E39" w14:textId="77777777" w:rsidTr="009B3ED5">
        <w:trPr>
          <w:trHeight w:val="300"/>
        </w:trPr>
        <w:tc>
          <w:tcPr>
            <w:tcW w:w="1980" w:type="dxa"/>
            <w:noWrap/>
            <w:hideMark/>
          </w:tcPr>
          <w:p w14:paraId="3F9190AA" w14:textId="77777777" w:rsidR="008C2D51" w:rsidRPr="0040378F" w:rsidRDefault="008C2D51" w:rsidP="009B3ED5">
            <w:r w:rsidRPr="0040378F">
              <w:t xml:space="preserve">Strongly Disagree  </w:t>
            </w:r>
          </w:p>
        </w:tc>
        <w:tc>
          <w:tcPr>
            <w:tcW w:w="1984" w:type="dxa"/>
            <w:noWrap/>
            <w:hideMark/>
          </w:tcPr>
          <w:p w14:paraId="4E679E34" w14:textId="77777777" w:rsidR="008C2D51" w:rsidRPr="0040378F" w:rsidRDefault="008C2D51" w:rsidP="009B3ED5">
            <w:r w:rsidRPr="0040378F">
              <w:t>0</w:t>
            </w:r>
          </w:p>
        </w:tc>
        <w:tc>
          <w:tcPr>
            <w:tcW w:w="2127" w:type="dxa"/>
            <w:noWrap/>
            <w:hideMark/>
          </w:tcPr>
          <w:p w14:paraId="782CFF90" w14:textId="77777777" w:rsidR="008C2D51" w:rsidRPr="0040378F" w:rsidRDefault="008C2D51" w:rsidP="009B3ED5">
            <w:r w:rsidRPr="0040378F">
              <w:t>0</w:t>
            </w:r>
          </w:p>
        </w:tc>
        <w:tc>
          <w:tcPr>
            <w:tcW w:w="2126" w:type="dxa"/>
            <w:noWrap/>
            <w:hideMark/>
          </w:tcPr>
          <w:p w14:paraId="71552CDF" w14:textId="77777777" w:rsidR="008C2D51" w:rsidRPr="0040378F" w:rsidRDefault="008C2D51" w:rsidP="009B3ED5">
            <w:r w:rsidRPr="0040378F">
              <w:t>0</w:t>
            </w:r>
          </w:p>
        </w:tc>
        <w:tc>
          <w:tcPr>
            <w:tcW w:w="2126" w:type="dxa"/>
            <w:noWrap/>
            <w:hideMark/>
          </w:tcPr>
          <w:p w14:paraId="6BA76710" w14:textId="77777777" w:rsidR="008C2D51" w:rsidRPr="0040378F" w:rsidRDefault="008C2D51" w:rsidP="009B3ED5">
            <w:r w:rsidRPr="0040378F">
              <w:t>0</w:t>
            </w:r>
          </w:p>
        </w:tc>
        <w:tc>
          <w:tcPr>
            <w:tcW w:w="2552" w:type="dxa"/>
            <w:noWrap/>
            <w:hideMark/>
          </w:tcPr>
          <w:p w14:paraId="1029BAFD" w14:textId="77777777" w:rsidR="008C2D51" w:rsidRPr="0040378F" w:rsidRDefault="008C2D51" w:rsidP="009B3ED5">
            <w:r w:rsidRPr="0040378F">
              <w:t>0</w:t>
            </w:r>
          </w:p>
        </w:tc>
      </w:tr>
    </w:tbl>
    <w:p w14:paraId="471AE108" w14:textId="77777777" w:rsidR="008C2D51" w:rsidRDefault="008C2D51" w:rsidP="008C2D51"/>
    <w:p w14:paraId="6D37BEF4" w14:textId="77777777" w:rsidR="008C2D51" w:rsidRDefault="008C2D51" w:rsidP="008C2D51">
      <w:pPr>
        <w:sectPr w:rsidR="008C2D51" w:rsidSect="009344E2">
          <w:pgSz w:w="16840" w:h="11900" w:orient="landscape"/>
          <w:pgMar w:top="2268" w:right="1440" w:bottom="1134" w:left="1440" w:header="709" w:footer="709" w:gutter="0"/>
          <w:cols w:space="708"/>
          <w:docGrid w:linePitch="360"/>
        </w:sectPr>
      </w:pPr>
    </w:p>
    <w:p w14:paraId="0EA588AF" w14:textId="77777777" w:rsidR="008C2D51" w:rsidRDefault="008C2D51" w:rsidP="00F46898">
      <w:pPr>
        <w:pStyle w:val="Heading4"/>
        <w:numPr>
          <w:ilvl w:val="2"/>
          <w:numId w:val="29"/>
        </w:numPr>
        <w:spacing w:line="360" w:lineRule="auto"/>
      </w:pPr>
      <w:bookmarkStart w:id="370" w:name="_Toc156403548"/>
      <w:r>
        <w:t xml:space="preserve">Analysis of </w:t>
      </w:r>
      <w:proofErr w:type="spellStart"/>
      <w:r>
        <w:t>raters'</w:t>
      </w:r>
      <w:proofErr w:type="spellEnd"/>
      <w:r>
        <w:t xml:space="preserve"> opinions of the usability of the OSSTF tool</w:t>
      </w:r>
      <w:bookmarkEnd w:id="370"/>
    </w:p>
    <w:p w14:paraId="7F7966BB" w14:textId="08D6199D" w:rsidR="008C2D51" w:rsidRDefault="008C2D51" w:rsidP="00BF44C6">
      <w:pPr>
        <w:spacing w:line="360" w:lineRule="auto"/>
        <w:jc w:val="both"/>
      </w:pPr>
      <w:r>
        <w:t xml:space="preserve">In addition to assessing the consistency of the OSSTF tool through </w:t>
      </w:r>
      <w:r w:rsidR="00263F2D">
        <w:t>percentage agreement</w:t>
      </w:r>
      <w:r>
        <w:t xml:space="preserve">, the study also </w:t>
      </w:r>
      <w:r w:rsidR="00263F2D">
        <w:t xml:space="preserve">looked </w:t>
      </w:r>
      <w:r>
        <w:t xml:space="preserve">to understand the </w:t>
      </w:r>
      <w:proofErr w:type="spellStart"/>
      <w:r>
        <w:t>raters</w:t>
      </w:r>
      <w:r w:rsidR="00263F2D">
        <w:t>’</w:t>
      </w:r>
      <w:proofErr w:type="spellEnd"/>
      <w:r>
        <w:t xml:space="preserve"> opinion on how easy and practical the tool was to use</w:t>
      </w:r>
      <w:r w:rsidR="00263F2D">
        <w:t>,</w:t>
      </w:r>
      <w:r>
        <w:t xml:space="preserve"> and how applicable it was for clinical decision-making when prescribing OSSTF for children living with a mobility impairment. The clinicians were </w:t>
      </w:r>
      <w:r w:rsidR="00263F2D">
        <w:t xml:space="preserve">asked </w:t>
      </w:r>
      <w:r>
        <w:t>five questions and asked to score their levels of agreement on a five-point Likert scale ranging from (Strongly disagree to Strongly agree)</w:t>
      </w:r>
      <w:r w:rsidR="00DE2DB2">
        <w:t xml:space="preserve"> </w:t>
      </w:r>
      <w:r w:rsidR="009B5B67">
        <w:t>(</w:t>
      </w:r>
      <w:r w:rsidR="00DE2DB2">
        <w:fldChar w:fldCharType="begin"/>
      </w:r>
      <w:r w:rsidR="00DE2DB2">
        <w:instrText xml:space="preserve"> REF _Ref142012052 \h </w:instrText>
      </w:r>
      <w:r w:rsidR="00DE2DB2">
        <w:fldChar w:fldCharType="separate"/>
      </w:r>
      <w:r w:rsidR="00DE2DB2">
        <w:t xml:space="preserve">Figure </w:t>
      </w:r>
      <w:r w:rsidR="00DE2DB2">
        <w:rPr>
          <w:noProof/>
        </w:rPr>
        <w:t>8</w:t>
      </w:r>
      <w:r w:rsidR="00DE2DB2">
        <w:noBreakHyphen/>
      </w:r>
      <w:r w:rsidR="00DE2DB2">
        <w:rPr>
          <w:noProof/>
        </w:rPr>
        <w:t>4</w:t>
      </w:r>
      <w:r w:rsidR="00DE2DB2">
        <w:fldChar w:fldCharType="end"/>
      </w:r>
      <w:r w:rsidR="00DE2DB2">
        <w:t xml:space="preserve"> &amp; </w:t>
      </w:r>
      <w:r w:rsidR="009B5B67">
        <w:fldChar w:fldCharType="begin"/>
      </w:r>
      <w:r w:rsidR="009B5B67">
        <w:instrText xml:space="preserve"> REF _Ref142012105 \h </w:instrText>
      </w:r>
      <w:r w:rsidR="009B5B67">
        <w:fldChar w:fldCharType="separate"/>
      </w:r>
      <w:r w:rsidR="009B5B67">
        <w:rPr>
          <w:noProof/>
        </w:rPr>
        <w:t>8</w:t>
      </w:r>
      <w:r w:rsidR="009B5B67">
        <w:noBreakHyphen/>
      </w:r>
      <w:r w:rsidR="009B5B67">
        <w:rPr>
          <w:noProof/>
        </w:rPr>
        <w:t>5</w:t>
      </w:r>
      <w:r w:rsidR="009B5B67">
        <w:fldChar w:fldCharType="end"/>
      </w:r>
      <w:r w:rsidR="009B5B67">
        <w:t>)</w:t>
      </w:r>
      <w:r>
        <w:t xml:space="preserve">. </w:t>
      </w:r>
    </w:p>
    <w:p w14:paraId="6F6706DF" w14:textId="77777777" w:rsidR="008C2D51" w:rsidRDefault="008C2D51" w:rsidP="00601107">
      <w:pPr>
        <w:spacing w:line="360" w:lineRule="auto"/>
      </w:pPr>
    </w:p>
    <w:p w14:paraId="51D4D51A" w14:textId="39A06ED7" w:rsidR="008C2D51" w:rsidRDefault="008C2D51" w:rsidP="00601107">
      <w:pPr>
        <w:pStyle w:val="ListParagraph"/>
        <w:spacing w:line="360" w:lineRule="auto"/>
        <w:ind w:left="0"/>
        <w:jc w:val="both"/>
        <w:rPr>
          <w:color w:val="000000" w:themeColor="text1"/>
        </w:rPr>
      </w:pPr>
      <w:r>
        <w:rPr>
          <w:color w:val="000000" w:themeColor="text1"/>
        </w:rPr>
        <w:t xml:space="preserve">Results for the number of </w:t>
      </w:r>
      <w:proofErr w:type="spellStart"/>
      <w:r>
        <w:rPr>
          <w:color w:val="000000" w:themeColor="text1"/>
        </w:rPr>
        <w:t>raters</w:t>
      </w:r>
      <w:proofErr w:type="spellEnd"/>
      <w:r>
        <w:rPr>
          <w:color w:val="000000" w:themeColor="text1"/>
        </w:rPr>
        <w:t xml:space="preserve"> and levels of agreement are presented in </w:t>
      </w:r>
      <w:r>
        <w:rPr>
          <w:color w:val="000000" w:themeColor="text1"/>
        </w:rPr>
        <w:fldChar w:fldCharType="begin"/>
      </w:r>
      <w:r>
        <w:rPr>
          <w:color w:val="000000" w:themeColor="text1"/>
        </w:rPr>
        <w:instrText xml:space="preserve"> REF _Ref138364020 \h </w:instrText>
      </w:r>
      <w:r w:rsidR="00601107">
        <w:rPr>
          <w:color w:val="000000" w:themeColor="text1"/>
        </w:rPr>
        <w:instrText xml:space="preserve"> \* MERGEFORMAT </w:instrText>
      </w:r>
      <w:r>
        <w:rPr>
          <w:color w:val="000000" w:themeColor="text1"/>
        </w:rPr>
      </w:r>
      <w:r>
        <w:rPr>
          <w:color w:val="000000" w:themeColor="text1"/>
        </w:rPr>
        <w:fldChar w:fldCharType="separate"/>
      </w:r>
      <w:r w:rsidR="00FD35F9">
        <w:t xml:space="preserve">Table </w:t>
      </w:r>
      <w:r w:rsidR="00FD35F9">
        <w:rPr>
          <w:noProof/>
        </w:rPr>
        <w:t>8</w:t>
      </w:r>
      <w:r w:rsidR="00FD35F9">
        <w:noBreakHyphen/>
      </w:r>
      <w:r w:rsidR="00FD35F9">
        <w:rPr>
          <w:noProof/>
        </w:rPr>
        <w:t>6</w:t>
      </w:r>
      <w:r>
        <w:rPr>
          <w:color w:val="000000" w:themeColor="text1"/>
        </w:rPr>
        <w:fldChar w:fldCharType="end"/>
      </w:r>
      <w:r>
        <w:rPr>
          <w:color w:val="000000" w:themeColor="text1"/>
        </w:rPr>
        <w:t xml:space="preserve">. The </w:t>
      </w:r>
      <w:proofErr w:type="spellStart"/>
      <w:r>
        <w:rPr>
          <w:color w:val="000000" w:themeColor="text1"/>
        </w:rPr>
        <w:t>raters</w:t>
      </w:r>
      <w:proofErr w:type="spellEnd"/>
      <w:r>
        <w:rPr>
          <w:color w:val="000000" w:themeColor="text1"/>
        </w:rPr>
        <w:t xml:space="preserve"> all agreed it was a useful and practical tool to assess OSSTF. They were mostly neutral, 5 out of 6, that it was a useful method to assess how </w:t>
      </w:r>
      <w:r w:rsidR="00263F2D">
        <w:rPr>
          <w:color w:val="000000" w:themeColor="text1"/>
        </w:rPr>
        <w:t xml:space="preserve">OSSTF </w:t>
      </w:r>
      <w:r>
        <w:rPr>
          <w:color w:val="000000" w:themeColor="text1"/>
        </w:rPr>
        <w:t xml:space="preserve">would act as an assistive aid to improve mobility for children. All </w:t>
      </w:r>
      <w:proofErr w:type="spellStart"/>
      <w:r>
        <w:rPr>
          <w:color w:val="000000" w:themeColor="text1"/>
        </w:rPr>
        <w:t>raters</w:t>
      </w:r>
      <w:proofErr w:type="spellEnd"/>
      <w:r>
        <w:rPr>
          <w:color w:val="000000" w:themeColor="text1"/>
        </w:rPr>
        <w:t xml:space="preserve"> agreed that all the appropriate </w:t>
      </w:r>
      <w:r w:rsidR="00D05E5D">
        <w:rPr>
          <w:color w:val="000000" w:themeColor="text1"/>
        </w:rPr>
        <w:t>design characteristics</w:t>
      </w:r>
      <w:r>
        <w:rPr>
          <w:color w:val="000000" w:themeColor="text1"/>
        </w:rPr>
        <w:t xml:space="preserve"> of OSSTF were considered. Although 4 out of the six </w:t>
      </w:r>
      <w:proofErr w:type="spellStart"/>
      <w:r>
        <w:rPr>
          <w:color w:val="000000" w:themeColor="text1"/>
        </w:rPr>
        <w:t>raters</w:t>
      </w:r>
      <w:proofErr w:type="spellEnd"/>
      <w:r>
        <w:rPr>
          <w:color w:val="000000" w:themeColor="text1"/>
        </w:rPr>
        <w:t xml:space="preserve"> agreed the ergonomic and stability factors scoring was appropriate for clinical assessment, there could not be a consensus as there was still a sizable proportion </w:t>
      </w:r>
      <w:r w:rsidR="00263F2D">
        <w:rPr>
          <w:color w:val="000000" w:themeColor="text1"/>
        </w:rPr>
        <w:t>(</w:t>
      </w:r>
      <w:r>
        <w:rPr>
          <w:color w:val="000000" w:themeColor="text1"/>
        </w:rPr>
        <w:t>33%</w:t>
      </w:r>
      <w:r w:rsidR="00263F2D">
        <w:rPr>
          <w:color w:val="000000" w:themeColor="text1"/>
        </w:rPr>
        <w:t>)</w:t>
      </w:r>
      <w:r>
        <w:rPr>
          <w:color w:val="000000" w:themeColor="text1"/>
        </w:rPr>
        <w:t xml:space="preserve"> who disagreed or were neutral. To further explore the reasoning behind the </w:t>
      </w:r>
      <w:proofErr w:type="spellStart"/>
      <w:r>
        <w:rPr>
          <w:color w:val="000000" w:themeColor="text1"/>
        </w:rPr>
        <w:t>rater's</w:t>
      </w:r>
      <w:proofErr w:type="spellEnd"/>
      <w:r>
        <w:rPr>
          <w:color w:val="000000" w:themeColor="text1"/>
        </w:rPr>
        <w:t xml:space="preserve"> level of agreement with the usability of the OSSTF, the survey also offered open-ended questions.</w:t>
      </w:r>
    </w:p>
    <w:p w14:paraId="4958CD95" w14:textId="77777777" w:rsidR="00263F2D" w:rsidRDefault="00263F2D" w:rsidP="00601107">
      <w:pPr>
        <w:pStyle w:val="ListParagraph"/>
        <w:spacing w:line="360" w:lineRule="auto"/>
        <w:ind w:left="0"/>
        <w:jc w:val="both"/>
        <w:rPr>
          <w:color w:val="000000" w:themeColor="text1"/>
        </w:rPr>
      </w:pPr>
    </w:p>
    <w:p w14:paraId="6D002E38" w14:textId="298BA426" w:rsidR="008C2D51" w:rsidRDefault="008C2D51" w:rsidP="00601107">
      <w:pPr>
        <w:pStyle w:val="ListParagraph"/>
        <w:spacing w:line="360" w:lineRule="auto"/>
        <w:ind w:left="0"/>
        <w:jc w:val="both"/>
        <w:rPr>
          <w:color w:val="000000" w:themeColor="text1"/>
        </w:rPr>
      </w:pPr>
      <w:r>
        <w:rPr>
          <w:color w:val="000000" w:themeColor="text1"/>
        </w:rPr>
        <w:t xml:space="preserve">The open-ended questions were explored using thematic analysis. The results are presented in </w:t>
      </w:r>
      <w:r>
        <w:rPr>
          <w:color w:val="000000" w:themeColor="text1"/>
        </w:rPr>
        <w:fldChar w:fldCharType="begin"/>
      </w:r>
      <w:r>
        <w:rPr>
          <w:color w:val="000000" w:themeColor="text1"/>
        </w:rPr>
        <w:instrText xml:space="preserve"> REF _Ref138365794 \h </w:instrText>
      </w:r>
      <w:r w:rsidR="00601107">
        <w:rPr>
          <w:color w:val="000000" w:themeColor="text1"/>
        </w:rPr>
        <w:instrText xml:space="preserve"> \* MERGEFORMAT </w:instrText>
      </w:r>
      <w:r>
        <w:rPr>
          <w:color w:val="000000" w:themeColor="text1"/>
        </w:rPr>
      </w:r>
      <w:r>
        <w:rPr>
          <w:color w:val="000000" w:themeColor="text1"/>
        </w:rPr>
        <w:fldChar w:fldCharType="separate"/>
      </w:r>
      <w:r w:rsidR="00FD35F9">
        <w:t xml:space="preserve">Table </w:t>
      </w:r>
      <w:r w:rsidR="00FD35F9">
        <w:rPr>
          <w:noProof/>
        </w:rPr>
        <w:t>8</w:t>
      </w:r>
      <w:r w:rsidR="00FD35F9">
        <w:noBreakHyphen/>
      </w:r>
      <w:r w:rsidR="00FD35F9">
        <w:rPr>
          <w:noProof/>
        </w:rPr>
        <w:t>7</w:t>
      </w:r>
      <w:r>
        <w:rPr>
          <w:color w:val="000000" w:themeColor="text1"/>
        </w:rPr>
        <w:fldChar w:fldCharType="end"/>
      </w:r>
      <w:r>
        <w:rPr>
          <w:color w:val="000000" w:themeColor="text1"/>
        </w:rPr>
        <w:fldChar w:fldCharType="begin"/>
      </w:r>
      <w:r>
        <w:rPr>
          <w:color w:val="000000" w:themeColor="text1"/>
        </w:rPr>
        <w:instrText xml:space="preserve"> REF _Ref138365794 \h </w:instrText>
      </w:r>
      <w:r w:rsidR="00601107">
        <w:rPr>
          <w:color w:val="000000" w:themeColor="text1"/>
        </w:rPr>
        <w:instrText xml:space="preserve"> \* MERGEFORMAT </w:instrText>
      </w:r>
      <w:r>
        <w:rPr>
          <w:color w:val="000000" w:themeColor="text1"/>
        </w:rPr>
      </w:r>
      <w:r>
        <w:rPr>
          <w:color w:val="000000" w:themeColor="text1"/>
        </w:rPr>
        <w:fldChar w:fldCharType="separate"/>
      </w:r>
      <w:r>
        <w:t>.</w:t>
      </w:r>
      <w:r>
        <w:rPr>
          <w:color w:val="000000" w:themeColor="text1"/>
        </w:rPr>
        <w:fldChar w:fldCharType="end"/>
      </w:r>
      <w:r>
        <w:rPr>
          <w:color w:val="000000" w:themeColor="text1"/>
        </w:rPr>
        <w:t xml:space="preserve"> The responses were grouped into two overarching themes and seven subthemes. The two overarching themes were advantages of the tool and areas for improvement of the tool; three subthemes were grouped into the advantages overarching theme and four subthemes in the areas for improvement. Considering the advantages, the </w:t>
      </w:r>
      <w:proofErr w:type="spellStart"/>
      <w:r>
        <w:rPr>
          <w:color w:val="000000" w:themeColor="text1"/>
        </w:rPr>
        <w:t>raters</w:t>
      </w:r>
      <w:proofErr w:type="spellEnd"/>
      <w:r>
        <w:rPr>
          <w:color w:val="000000" w:themeColor="text1"/>
        </w:rPr>
        <w:t xml:space="preserve"> felt the user manual was informative and helpful, with incrustations on how to apply the questions within the OSSTF tool. They felt that practice perfected the use of the tool and that all the </w:t>
      </w:r>
      <w:r w:rsidR="00D05E5D">
        <w:rPr>
          <w:color w:val="000000" w:themeColor="text1"/>
        </w:rPr>
        <w:t>design characteristics</w:t>
      </w:r>
      <w:r>
        <w:rPr>
          <w:color w:val="000000" w:themeColor="text1"/>
        </w:rPr>
        <w:t xml:space="preserve"> to facilitate stability and ergonomics were considered. Areas for improvement presented a consistent theme: although the tool was useful in assessing the footwear, it was too simplistic to translate directly on its clinical application as it would depend on the condition and the individual as to what may be considered good or poor as an intervention. The </w:t>
      </w:r>
      <w:proofErr w:type="spellStart"/>
      <w:r>
        <w:rPr>
          <w:color w:val="000000" w:themeColor="text1"/>
        </w:rPr>
        <w:t>raters</w:t>
      </w:r>
      <w:proofErr w:type="spellEnd"/>
      <w:r>
        <w:rPr>
          <w:color w:val="000000" w:themeColor="text1"/>
        </w:rPr>
        <w:t xml:space="preserve"> also felt that there were some contradictions in the scoring and requested the reasoning behind the scores be elaborated on in the user manual. There was also a request for an abridged version of the user manual to assist as a prompt for the more experienced user without referring to a large document. A final theme requested consideration of sole adaptions. However, this would preclude the footwear from meeting the definition of off-the-shelf and was discarded.  </w:t>
      </w:r>
    </w:p>
    <w:p w14:paraId="3AFA0A23" w14:textId="77777777" w:rsidR="008C2D51" w:rsidRPr="005D3A3A" w:rsidRDefault="008C2D51" w:rsidP="008C2D51">
      <w:pPr>
        <w:pStyle w:val="ListParagraph"/>
        <w:ind w:left="0"/>
        <w:jc w:val="both"/>
        <w:rPr>
          <w:color w:val="000000" w:themeColor="text1"/>
        </w:rPr>
      </w:pPr>
    </w:p>
    <w:p w14:paraId="2563BADB" w14:textId="12116D64" w:rsidR="008C2D51" w:rsidRDefault="008C2D51" w:rsidP="008C2D51">
      <w:pPr>
        <w:pStyle w:val="Caption"/>
        <w:keepNext/>
      </w:pPr>
      <w:bookmarkStart w:id="371" w:name="_Ref138365794"/>
      <w:bookmarkStart w:id="372" w:name="_Toc156393273"/>
      <w:r>
        <w:t xml:space="preserve">Table </w:t>
      </w:r>
      <w:fldSimple w:instr=" STYLEREF 1 \s ">
        <w:r w:rsidR="003F38BD">
          <w:rPr>
            <w:noProof/>
          </w:rPr>
          <w:t>8</w:t>
        </w:r>
      </w:fldSimple>
      <w:r w:rsidR="003F38BD">
        <w:noBreakHyphen/>
      </w:r>
      <w:fldSimple w:instr=" SEQ Table \* ARABIC \s 1 ">
        <w:r w:rsidR="003F38BD">
          <w:rPr>
            <w:noProof/>
          </w:rPr>
          <w:t>7</w:t>
        </w:r>
      </w:fldSimple>
      <w:bookmarkEnd w:id="371"/>
      <w:r>
        <w:t xml:space="preserve"> Thematic analysis of </w:t>
      </w:r>
      <w:proofErr w:type="spellStart"/>
      <w:r>
        <w:t>raters'</w:t>
      </w:r>
      <w:proofErr w:type="spellEnd"/>
      <w:r>
        <w:t xml:space="preserve"> opinion of the usability of the OSSTF tool</w:t>
      </w:r>
      <w:bookmarkEnd w:id="372"/>
    </w:p>
    <w:tbl>
      <w:tblPr>
        <w:tblStyle w:val="PlainTable2"/>
        <w:tblW w:w="8780" w:type="dxa"/>
        <w:tblLook w:val="04A0" w:firstRow="1" w:lastRow="0" w:firstColumn="1" w:lastColumn="0" w:noHBand="0" w:noVBand="1"/>
      </w:tblPr>
      <w:tblGrid>
        <w:gridCol w:w="3080"/>
        <w:gridCol w:w="5700"/>
      </w:tblGrid>
      <w:tr w:rsidR="008C2D51" w:rsidRPr="00972067" w14:paraId="731A1142" w14:textId="77777777" w:rsidTr="009B3ED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80" w:type="dxa"/>
            <w:noWrap/>
            <w:hideMark/>
          </w:tcPr>
          <w:p w14:paraId="7E042ABD" w14:textId="77777777" w:rsidR="008C2D51" w:rsidRPr="00972067" w:rsidRDefault="008C2D51" w:rsidP="009B3ED5">
            <w:pPr>
              <w:rPr>
                <w:rFonts w:ascii="Calibri" w:eastAsia="Times New Roman" w:hAnsi="Calibri" w:cs="Calibri"/>
                <w:color w:val="000000"/>
                <w:sz w:val="22"/>
                <w:szCs w:val="22"/>
                <w:lang w:eastAsia="en-GB"/>
              </w:rPr>
            </w:pPr>
            <w:r w:rsidRPr="00972067">
              <w:rPr>
                <w:rFonts w:ascii="Calibri" w:eastAsia="Times New Roman" w:hAnsi="Calibri" w:cs="Calibri"/>
                <w:color w:val="000000"/>
                <w:sz w:val="22"/>
                <w:szCs w:val="22"/>
                <w:lang w:eastAsia="en-GB"/>
              </w:rPr>
              <w:t>Overarching Themes</w:t>
            </w:r>
          </w:p>
        </w:tc>
        <w:tc>
          <w:tcPr>
            <w:tcW w:w="5700" w:type="dxa"/>
            <w:noWrap/>
            <w:hideMark/>
          </w:tcPr>
          <w:p w14:paraId="00E883EF" w14:textId="77777777" w:rsidR="008C2D51" w:rsidRPr="00972067" w:rsidRDefault="008C2D51" w:rsidP="009B3E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color w:val="000000"/>
                <w:sz w:val="22"/>
                <w:szCs w:val="22"/>
                <w:lang w:eastAsia="en-GB"/>
              </w:rPr>
              <w:t>Sub Themes</w:t>
            </w:r>
          </w:p>
        </w:tc>
      </w:tr>
      <w:tr w:rsidR="008C2D51" w:rsidRPr="00972067" w14:paraId="5F439D04" w14:textId="77777777" w:rsidTr="009B3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0" w:type="dxa"/>
            <w:vMerge w:val="restart"/>
            <w:noWrap/>
            <w:hideMark/>
          </w:tcPr>
          <w:p w14:paraId="4A14FBFA" w14:textId="77777777" w:rsidR="008C2D51" w:rsidRPr="00972067" w:rsidRDefault="008C2D51" w:rsidP="009B3ED5">
            <w:pPr>
              <w:jc w:val="center"/>
              <w:rPr>
                <w:rFonts w:ascii="Calibri" w:eastAsia="Times New Roman" w:hAnsi="Calibri" w:cs="Calibri"/>
                <w:color w:val="000000"/>
                <w:sz w:val="22"/>
                <w:szCs w:val="22"/>
                <w:lang w:eastAsia="en-GB"/>
              </w:rPr>
            </w:pPr>
            <w:r w:rsidRPr="00972067">
              <w:rPr>
                <w:rFonts w:ascii="Calibri" w:eastAsia="Times New Roman" w:hAnsi="Calibri" w:cs="Calibri"/>
                <w:color w:val="000000"/>
                <w:sz w:val="22"/>
                <w:szCs w:val="22"/>
                <w:lang w:eastAsia="en-GB"/>
              </w:rPr>
              <w:t>Advantages of tool</w:t>
            </w:r>
          </w:p>
        </w:tc>
        <w:tc>
          <w:tcPr>
            <w:tcW w:w="5700" w:type="dxa"/>
            <w:hideMark/>
          </w:tcPr>
          <w:p w14:paraId="22137386" w14:textId="77777777" w:rsidR="008C2D51" w:rsidRPr="00972067" w:rsidRDefault="008C2D51"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 xml:space="preserve">Theme </w:t>
            </w:r>
            <w:r w:rsidRPr="00641500">
              <w:rPr>
                <w:rFonts w:ascii="Calibri" w:eastAsia="Times New Roman" w:hAnsi="Calibri" w:cs="Calibri"/>
                <w:b/>
                <w:bCs/>
                <w:color w:val="000000"/>
                <w:sz w:val="22"/>
                <w:szCs w:val="22"/>
                <w:lang w:eastAsia="en-GB"/>
              </w:rPr>
              <w:t>1</w:t>
            </w:r>
            <w:r w:rsidRPr="00972067">
              <w:rPr>
                <w:rFonts w:ascii="Calibri" w:eastAsia="Times New Roman" w:hAnsi="Calibri" w:cs="Calibri"/>
                <w:color w:val="000000"/>
                <w:sz w:val="22"/>
                <w:szCs w:val="22"/>
                <w:lang w:eastAsia="en-GB"/>
              </w:rPr>
              <w:t xml:space="preserve"> User Manual was </w:t>
            </w:r>
            <w:r>
              <w:rPr>
                <w:rFonts w:ascii="Calibri" w:eastAsia="Times New Roman" w:hAnsi="Calibri" w:cs="Calibri"/>
                <w:color w:val="000000"/>
                <w:sz w:val="22"/>
                <w:szCs w:val="22"/>
                <w:lang w:eastAsia="en-GB"/>
              </w:rPr>
              <w:t xml:space="preserve">informative and </w:t>
            </w:r>
            <w:r w:rsidRPr="00972067">
              <w:rPr>
                <w:rFonts w:ascii="Calibri" w:eastAsia="Times New Roman" w:hAnsi="Calibri" w:cs="Calibri"/>
                <w:color w:val="000000"/>
                <w:sz w:val="22"/>
                <w:szCs w:val="22"/>
                <w:lang w:eastAsia="en-GB"/>
              </w:rPr>
              <w:t>helpful</w:t>
            </w:r>
          </w:p>
        </w:tc>
      </w:tr>
      <w:tr w:rsidR="008C2D51" w:rsidRPr="00972067" w14:paraId="3A743CE5" w14:textId="77777777" w:rsidTr="009B3ED5">
        <w:trPr>
          <w:trHeight w:val="320"/>
        </w:trPr>
        <w:tc>
          <w:tcPr>
            <w:cnfStyle w:val="001000000000" w:firstRow="0" w:lastRow="0" w:firstColumn="1" w:lastColumn="0" w:oddVBand="0" w:evenVBand="0" w:oddHBand="0" w:evenHBand="0" w:firstRowFirstColumn="0" w:firstRowLastColumn="0" w:lastRowFirstColumn="0" w:lastRowLastColumn="0"/>
            <w:tcW w:w="3080" w:type="dxa"/>
            <w:vMerge/>
            <w:hideMark/>
          </w:tcPr>
          <w:p w14:paraId="3FEB8B47" w14:textId="77777777" w:rsidR="008C2D51" w:rsidRPr="00972067" w:rsidRDefault="008C2D51" w:rsidP="009B3ED5">
            <w:pPr>
              <w:rPr>
                <w:rFonts w:ascii="Calibri" w:eastAsia="Times New Roman" w:hAnsi="Calibri" w:cs="Calibri"/>
                <w:color w:val="000000"/>
                <w:sz w:val="22"/>
                <w:szCs w:val="22"/>
                <w:lang w:eastAsia="en-GB"/>
              </w:rPr>
            </w:pPr>
          </w:p>
        </w:tc>
        <w:tc>
          <w:tcPr>
            <w:tcW w:w="5700" w:type="dxa"/>
            <w:hideMark/>
          </w:tcPr>
          <w:p w14:paraId="4A4B010D" w14:textId="77777777" w:rsidR="008C2D51" w:rsidRPr="00972067" w:rsidRDefault="008C2D51"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Theme 2</w:t>
            </w:r>
            <w:r w:rsidRPr="00972067">
              <w:rPr>
                <w:rFonts w:ascii="Calibri" w:eastAsia="Times New Roman" w:hAnsi="Calibri" w:cs="Calibri"/>
                <w:color w:val="000000"/>
                <w:sz w:val="22"/>
                <w:szCs w:val="22"/>
                <w:lang w:eastAsia="en-GB"/>
              </w:rPr>
              <w:t xml:space="preserve"> Practice perfected </w:t>
            </w:r>
            <w:r>
              <w:rPr>
                <w:rFonts w:ascii="Calibri" w:eastAsia="Times New Roman" w:hAnsi="Calibri" w:cs="Calibri"/>
                <w:color w:val="000000"/>
                <w:sz w:val="22"/>
                <w:szCs w:val="22"/>
                <w:lang w:eastAsia="en-GB"/>
              </w:rPr>
              <w:t xml:space="preserve">the </w:t>
            </w:r>
            <w:r w:rsidRPr="00972067">
              <w:rPr>
                <w:rFonts w:ascii="Calibri" w:eastAsia="Times New Roman" w:hAnsi="Calibri" w:cs="Calibri"/>
                <w:color w:val="000000"/>
                <w:sz w:val="22"/>
                <w:szCs w:val="22"/>
                <w:lang w:eastAsia="en-GB"/>
              </w:rPr>
              <w:t xml:space="preserve">use of </w:t>
            </w:r>
            <w:r>
              <w:rPr>
                <w:rFonts w:ascii="Calibri" w:eastAsia="Times New Roman" w:hAnsi="Calibri" w:cs="Calibri"/>
                <w:color w:val="000000"/>
                <w:sz w:val="22"/>
                <w:szCs w:val="22"/>
                <w:lang w:eastAsia="en-GB"/>
              </w:rPr>
              <w:t xml:space="preserve">the </w:t>
            </w:r>
            <w:r w:rsidRPr="00972067">
              <w:rPr>
                <w:rFonts w:ascii="Calibri" w:eastAsia="Times New Roman" w:hAnsi="Calibri" w:cs="Calibri"/>
                <w:color w:val="000000"/>
                <w:sz w:val="22"/>
                <w:szCs w:val="22"/>
                <w:lang w:eastAsia="en-GB"/>
              </w:rPr>
              <w:t>tool</w:t>
            </w:r>
          </w:p>
        </w:tc>
      </w:tr>
      <w:tr w:rsidR="008C2D51" w:rsidRPr="00972067" w14:paraId="0F835FBB" w14:textId="77777777" w:rsidTr="009B3ED5">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3080" w:type="dxa"/>
            <w:vMerge/>
            <w:hideMark/>
          </w:tcPr>
          <w:p w14:paraId="1850E99F" w14:textId="77777777" w:rsidR="008C2D51" w:rsidRPr="00972067" w:rsidRDefault="008C2D51" w:rsidP="009B3ED5">
            <w:pPr>
              <w:rPr>
                <w:rFonts w:ascii="Calibri" w:eastAsia="Times New Roman" w:hAnsi="Calibri" w:cs="Calibri"/>
                <w:color w:val="000000"/>
                <w:sz w:val="22"/>
                <w:szCs w:val="22"/>
                <w:lang w:eastAsia="en-GB"/>
              </w:rPr>
            </w:pPr>
          </w:p>
        </w:tc>
        <w:tc>
          <w:tcPr>
            <w:tcW w:w="5700" w:type="dxa"/>
            <w:hideMark/>
          </w:tcPr>
          <w:p w14:paraId="731F36BA" w14:textId="14134206" w:rsidR="008C2D51" w:rsidRPr="00972067" w:rsidRDefault="008C2D51"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Theme 3</w:t>
            </w:r>
            <w:r w:rsidRPr="00972067">
              <w:rPr>
                <w:rFonts w:ascii="Calibri" w:eastAsia="Times New Roman" w:hAnsi="Calibri" w:cs="Calibri"/>
                <w:color w:val="000000"/>
                <w:sz w:val="22"/>
                <w:szCs w:val="22"/>
                <w:lang w:eastAsia="en-GB"/>
              </w:rPr>
              <w:t xml:space="preserve"> All </w:t>
            </w:r>
            <w:r w:rsidR="00D05E5D">
              <w:rPr>
                <w:rFonts w:ascii="Calibri" w:eastAsia="Times New Roman" w:hAnsi="Calibri" w:cs="Calibri"/>
                <w:color w:val="000000"/>
                <w:sz w:val="22"/>
                <w:szCs w:val="22"/>
                <w:lang w:eastAsia="en-GB"/>
              </w:rPr>
              <w:t>design characteristics</w:t>
            </w:r>
            <w:r w:rsidRPr="00972067">
              <w:rPr>
                <w:rFonts w:ascii="Calibri" w:eastAsia="Times New Roman" w:hAnsi="Calibri" w:cs="Calibri"/>
                <w:color w:val="000000"/>
                <w:sz w:val="22"/>
                <w:szCs w:val="22"/>
                <w:lang w:eastAsia="en-GB"/>
              </w:rPr>
              <w:t xml:space="preserve"> of OSSTF were considered that impact on Ergonomics and Stability</w:t>
            </w:r>
          </w:p>
        </w:tc>
      </w:tr>
      <w:tr w:rsidR="008C2D51" w:rsidRPr="00972067" w14:paraId="023692F2" w14:textId="77777777" w:rsidTr="009B3ED5">
        <w:trPr>
          <w:trHeight w:val="960"/>
        </w:trPr>
        <w:tc>
          <w:tcPr>
            <w:cnfStyle w:val="001000000000" w:firstRow="0" w:lastRow="0" w:firstColumn="1" w:lastColumn="0" w:oddVBand="0" w:evenVBand="0" w:oddHBand="0" w:evenHBand="0" w:firstRowFirstColumn="0" w:firstRowLastColumn="0" w:lastRowFirstColumn="0" w:lastRowLastColumn="0"/>
            <w:tcW w:w="3080" w:type="dxa"/>
            <w:vMerge w:val="restart"/>
            <w:hideMark/>
          </w:tcPr>
          <w:p w14:paraId="3DFC3A9D" w14:textId="77777777" w:rsidR="008C2D51" w:rsidRPr="00972067" w:rsidRDefault="008C2D51" w:rsidP="009B3ED5">
            <w:pPr>
              <w:jc w:val="center"/>
              <w:rPr>
                <w:rFonts w:ascii="Calibri" w:eastAsia="Times New Roman" w:hAnsi="Calibri" w:cs="Calibri"/>
                <w:color w:val="000000"/>
                <w:sz w:val="22"/>
                <w:szCs w:val="22"/>
                <w:lang w:eastAsia="en-GB"/>
              </w:rPr>
            </w:pPr>
            <w:r w:rsidRPr="00972067">
              <w:rPr>
                <w:rFonts w:ascii="Calibri" w:eastAsia="Times New Roman" w:hAnsi="Calibri" w:cs="Calibri"/>
                <w:color w:val="000000"/>
                <w:sz w:val="22"/>
                <w:szCs w:val="22"/>
                <w:lang w:eastAsia="en-GB"/>
              </w:rPr>
              <w:t>Areas for improvement of the tool</w:t>
            </w:r>
          </w:p>
        </w:tc>
        <w:tc>
          <w:tcPr>
            <w:tcW w:w="5700" w:type="dxa"/>
            <w:hideMark/>
          </w:tcPr>
          <w:p w14:paraId="10615CEC" w14:textId="77777777" w:rsidR="008C2D51" w:rsidRPr="00972067" w:rsidRDefault="008C2D51"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Theme 4</w:t>
            </w:r>
            <w:r w:rsidRPr="00972067">
              <w:rPr>
                <w:rFonts w:ascii="Calibri" w:eastAsia="Times New Roman" w:hAnsi="Calibri" w:cs="Calibri"/>
                <w:color w:val="000000"/>
                <w:sz w:val="22"/>
                <w:szCs w:val="22"/>
                <w:lang w:eastAsia="en-GB"/>
              </w:rPr>
              <w:t xml:space="preserve"> Tool is useful in assessing the properties of OSSTF design but not entirely on its clinical application dependent on patient and condition </w:t>
            </w:r>
          </w:p>
        </w:tc>
      </w:tr>
      <w:tr w:rsidR="008C2D51" w:rsidRPr="00972067" w14:paraId="6B04CF74" w14:textId="77777777" w:rsidTr="00B940E1">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080" w:type="dxa"/>
            <w:vMerge/>
            <w:hideMark/>
          </w:tcPr>
          <w:p w14:paraId="02AFECCA" w14:textId="77777777" w:rsidR="008C2D51" w:rsidRPr="00972067" w:rsidRDefault="008C2D51" w:rsidP="009B3ED5">
            <w:pPr>
              <w:rPr>
                <w:rFonts w:ascii="Calibri" w:eastAsia="Times New Roman" w:hAnsi="Calibri" w:cs="Calibri"/>
                <w:color w:val="000000"/>
                <w:sz w:val="22"/>
                <w:szCs w:val="22"/>
                <w:lang w:eastAsia="en-GB"/>
              </w:rPr>
            </w:pPr>
          </w:p>
        </w:tc>
        <w:tc>
          <w:tcPr>
            <w:tcW w:w="5700" w:type="dxa"/>
            <w:hideMark/>
          </w:tcPr>
          <w:p w14:paraId="321BAE91" w14:textId="77777777" w:rsidR="008C2D51" w:rsidRPr="00972067" w:rsidRDefault="008C2D51"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 xml:space="preserve">Theme </w:t>
            </w:r>
            <w:r w:rsidRPr="00641500">
              <w:rPr>
                <w:rFonts w:ascii="Calibri" w:eastAsia="Times New Roman" w:hAnsi="Calibri" w:cs="Calibri"/>
                <w:b/>
                <w:bCs/>
                <w:color w:val="000000"/>
                <w:sz w:val="22"/>
                <w:szCs w:val="22"/>
                <w:lang w:eastAsia="en-GB"/>
              </w:rPr>
              <w:t>5</w:t>
            </w:r>
            <w:r w:rsidRPr="00972067">
              <w:rPr>
                <w:rFonts w:ascii="Calibri" w:eastAsia="Times New Roman" w:hAnsi="Calibri" w:cs="Calibri"/>
                <w:color w:val="000000"/>
                <w:sz w:val="22"/>
                <w:szCs w:val="22"/>
                <w:lang w:eastAsia="en-GB"/>
              </w:rPr>
              <w:t xml:space="preserve"> User Manual requires some more explanation as to the reason behind the low and high scores for OSSTF design to clear up contradictions </w:t>
            </w:r>
          </w:p>
        </w:tc>
      </w:tr>
      <w:tr w:rsidR="008C2D51" w:rsidRPr="00972067" w14:paraId="2318C470" w14:textId="77777777" w:rsidTr="009B3ED5">
        <w:trPr>
          <w:trHeight w:val="640"/>
        </w:trPr>
        <w:tc>
          <w:tcPr>
            <w:cnfStyle w:val="001000000000" w:firstRow="0" w:lastRow="0" w:firstColumn="1" w:lastColumn="0" w:oddVBand="0" w:evenVBand="0" w:oddHBand="0" w:evenHBand="0" w:firstRowFirstColumn="0" w:firstRowLastColumn="0" w:lastRowFirstColumn="0" w:lastRowLastColumn="0"/>
            <w:tcW w:w="3080" w:type="dxa"/>
            <w:vMerge/>
            <w:hideMark/>
          </w:tcPr>
          <w:p w14:paraId="32978516" w14:textId="77777777" w:rsidR="008C2D51" w:rsidRPr="00972067" w:rsidRDefault="008C2D51" w:rsidP="009B3ED5">
            <w:pPr>
              <w:rPr>
                <w:rFonts w:ascii="Calibri" w:eastAsia="Times New Roman" w:hAnsi="Calibri" w:cs="Calibri"/>
                <w:color w:val="000000"/>
                <w:sz w:val="22"/>
                <w:szCs w:val="22"/>
                <w:lang w:eastAsia="en-GB"/>
              </w:rPr>
            </w:pPr>
          </w:p>
        </w:tc>
        <w:tc>
          <w:tcPr>
            <w:tcW w:w="5700" w:type="dxa"/>
            <w:hideMark/>
          </w:tcPr>
          <w:p w14:paraId="79D95EDA" w14:textId="62EF0DAD" w:rsidR="008C2D51" w:rsidRPr="00972067" w:rsidRDefault="008C2D51" w:rsidP="009B3E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Theme 6</w:t>
            </w:r>
            <w:r w:rsidRPr="00972067">
              <w:rPr>
                <w:rFonts w:ascii="Calibri" w:eastAsia="Times New Roman" w:hAnsi="Calibri" w:cs="Calibri"/>
                <w:color w:val="000000"/>
                <w:sz w:val="22"/>
                <w:szCs w:val="22"/>
                <w:lang w:eastAsia="en-GB"/>
              </w:rPr>
              <w:t xml:space="preserve"> Abridged User manual</w:t>
            </w:r>
            <w:r w:rsidR="009E6052">
              <w:rPr>
                <w:rFonts w:ascii="Calibri" w:eastAsia="Times New Roman" w:hAnsi="Calibri" w:cs="Calibri"/>
                <w:color w:val="000000"/>
                <w:sz w:val="22"/>
                <w:szCs w:val="22"/>
                <w:lang w:eastAsia="en-GB"/>
              </w:rPr>
              <w:t xml:space="preserve"> </w:t>
            </w:r>
            <w:r w:rsidRPr="00972067">
              <w:rPr>
                <w:rFonts w:ascii="Calibri" w:eastAsia="Times New Roman" w:hAnsi="Calibri" w:cs="Calibri"/>
                <w:color w:val="000000"/>
                <w:sz w:val="22"/>
                <w:szCs w:val="22"/>
                <w:lang w:eastAsia="en-GB"/>
              </w:rPr>
              <w:t>prompt sheet for Confident users</w:t>
            </w:r>
          </w:p>
        </w:tc>
      </w:tr>
      <w:tr w:rsidR="008C2D51" w:rsidRPr="00972067" w14:paraId="6A4DA34B" w14:textId="77777777" w:rsidTr="009B3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080" w:type="dxa"/>
            <w:vMerge/>
            <w:hideMark/>
          </w:tcPr>
          <w:p w14:paraId="0834BE41" w14:textId="77777777" w:rsidR="008C2D51" w:rsidRPr="00972067" w:rsidRDefault="008C2D51" w:rsidP="009B3ED5">
            <w:pPr>
              <w:rPr>
                <w:rFonts w:ascii="Calibri" w:eastAsia="Times New Roman" w:hAnsi="Calibri" w:cs="Calibri"/>
                <w:color w:val="000000"/>
                <w:sz w:val="22"/>
                <w:szCs w:val="22"/>
                <w:lang w:eastAsia="en-GB"/>
              </w:rPr>
            </w:pPr>
          </w:p>
        </w:tc>
        <w:tc>
          <w:tcPr>
            <w:tcW w:w="5700" w:type="dxa"/>
            <w:hideMark/>
          </w:tcPr>
          <w:p w14:paraId="6A73749D" w14:textId="77777777" w:rsidR="008C2D51" w:rsidRPr="00972067" w:rsidRDefault="008C2D51" w:rsidP="009B3E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sidRPr="00972067">
              <w:rPr>
                <w:rFonts w:ascii="Calibri" w:eastAsia="Times New Roman" w:hAnsi="Calibri" w:cs="Calibri"/>
                <w:b/>
                <w:bCs/>
                <w:color w:val="000000"/>
                <w:sz w:val="22"/>
                <w:szCs w:val="22"/>
                <w:lang w:eastAsia="en-GB"/>
              </w:rPr>
              <w:t>Theme 7</w:t>
            </w:r>
            <w:r w:rsidRPr="00972067">
              <w:rPr>
                <w:rFonts w:ascii="Calibri" w:eastAsia="Times New Roman" w:hAnsi="Calibri" w:cs="Calibri"/>
                <w:color w:val="000000"/>
                <w:sz w:val="22"/>
                <w:szCs w:val="22"/>
                <w:lang w:eastAsia="en-GB"/>
              </w:rPr>
              <w:t xml:space="preserve"> requested sole adaptions to be considered.</w:t>
            </w:r>
          </w:p>
        </w:tc>
      </w:tr>
    </w:tbl>
    <w:p w14:paraId="3F7E628A" w14:textId="77777777" w:rsidR="008C2D51" w:rsidRPr="00ED40F0" w:rsidRDefault="008C2D51" w:rsidP="008C2D51">
      <w:pPr>
        <w:pStyle w:val="ListParagraph"/>
        <w:jc w:val="both"/>
        <w:rPr>
          <w:rFonts w:cstheme="minorHAnsi"/>
        </w:rPr>
      </w:pPr>
    </w:p>
    <w:p w14:paraId="6E97305B" w14:textId="77777777" w:rsidR="008C2D51" w:rsidRDefault="008C2D51" w:rsidP="00F46898">
      <w:pPr>
        <w:pStyle w:val="Heading2"/>
        <w:numPr>
          <w:ilvl w:val="1"/>
          <w:numId w:val="29"/>
        </w:numPr>
        <w:spacing w:line="360" w:lineRule="auto"/>
      </w:pPr>
      <w:bookmarkStart w:id="373" w:name="_Toc156403549"/>
      <w:r>
        <w:t>Discussion</w:t>
      </w:r>
      <w:bookmarkEnd w:id="373"/>
    </w:p>
    <w:p w14:paraId="7CF8DCDD" w14:textId="77777777" w:rsidR="00EC381B" w:rsidRPr="00EC381B" w:rsidRDefault="00EC381B" w:rsidP="00EC381B"/>
    <w:p w14:paraId="3927064D" w14:textId="772E87F1" w:rsidR="008C2D51" w:rsidRDefault="008C2D51" w:rsidP="00B940E1">
      <w:pPr>
        <w:spacing w:line="360" w:lineRule="auto"/>
        <w:jc w:val="both"/>
        <w:rPr>
          <w:rFonts w:ascii="Calibri" w:hAnsi="Calibri"/>
          <w:noProof/>
        </w:rPr>
      </w:pPr>
      <w:r>
        <w:t xml:space="preserve">The aim of this current study were to develop and validate a practical </w:t>
      </w:r>
      <w:r w:rsidRPr="00347B8C">
        <w:rPr>
          <w:rFonts w:ascii="Calibri" w:hAnsi="Calibri"/>
          <w:noProof/>
        </w:rPr>
        <w:t xml:space="preserve">screening tool to reliably assess the </w:t>
      </w:r>
      <w:r w:rsidR="00D05E5D">
        <w:rPr>
          <w:rFonts w:ascii="Calibri" w:hAnsi="Calibri"/>
          <w:noProof/>
        </w:rPr>
        <w:t>design characteristics</w:t>
      </w:r>
      <w:r w:rsidRPr="00347B8C">
        <w:rPr>
          <w:rFonts w:ascii="Calibri" w:hAnsi="Calibri"/>
          <w:noProof/>
        </w:rPr>
        <w:t xml:space="preserve"> of OSSTF</w:t>
      </w:r>
      <w:r>
        <w:rPr>
          <w:rFonts w:ascii="Calibri" w:hAnsi="Calibri"/>
          <w:noProof/>
        </w:rPr>
        <w:t xml:space="preserve"> against the expert consensus and mechanical testing criteria laid out in chapters </w:t>
      </w:r>
      <w:r>
        <w:rPr>
          <w:rFonts w:ascii="Calibri" w:hAnsi="Calibri"/>
          <w:noProof/>
        </w:rPr>
        <w:fldChar w:fldCharType="begin"/>
      </w:r>
      <w:r>
        <w:rPr>
          <w:rFonts w:ascii="Calibri" w:hAnsi="Calibri"/>
          <w:noProof/>
        </w:rPr>
        <w:instrText xml:space="preserve"> REF _Ref138001729 \r \h  \* MERGEFORMAT </w:instrText>
      </w:r>
      <w:r>
        <w:rPr>
          <w:rFonts w:ascii="Calibri" w:hAnsi="Calibri"/>
          <w:noProof/>
        </w:rPr>
      </w:r>
      <w:r>
        <w:rPr>
          <w:rFonts w:ascii="Calibri" w:hAnsi="Calibri"/>
          <w:noProof/>
        </w:rPr>
        <w:fldChar w:fldCharType="separate"/>
      </w:r>
      <w:r w:rsidR="00D46935">
        <w:rPr>
          <w:rFonts w:ascii="Calibri" w:hAnsi="Calibri"/>
          <w:noProof/>
        </w:rPr>
        <w:t>5</w:t>
      </w:r>
      <w:r>
        <w:rPr>
          <w:rFonts w:ascii="Calibri" w:hAnsi="Calibri"/>
          <w:noProof/>
        </w:rPr>
        <w:fldChar w:fldCharType="end"/>
      </w:r>
      <w:r>
        <w:rPr>
          <w:rFonts w:ascii="Calibri" w:hAnsi="Calibri"/>
          <w:noProof/>
        </w:rPr>
        <w:t xml:space="preserve"> and </w:t>
      </w:r>
      <w:r>
        <w:rPr>
          <w:rFonts w:ascii="Calibri" w:hAnsi="Calibri"/>
          <w:noProof/>
        </w:rPr>
        <w:fldChar w:fldCharType="begin"/>
      </w:r>
      <w:r>
        <w:rPr>
          <w:rFonts w:ascii="Calibri" w:hAnsi="Calibri"/>
          <w:noProof/>
        </w:rPr>
        <w:instrText xml:space="preserve"> REF _Ref138162083 \r \h  \* MERGEFORMAT </w:instrText>
      </w:r>
      <w:r>
        <w:rPr>
          <w:rFonts w:ascii="Calibri" w:hAnsi="Calibri"/>
          <w:noProof/>
        </w:rPr>
      </w:r>
      <w:r>
        <w:rPr>
          <w:rFonts w:ascii="Calibri" w:hAnsi="Calibri"/>
          <w:noProof/>
        </w:rPr>
        <w:fldChar w:fldCharType="separate"/>
      </w:r>
      <w:r w:rsidR="00D46935">
        <w:rPr>
          <w:rFonts w:ascii="Calibri" w:hAnsi="Calibri"/>
          <w:noProof/>
        </w:rPr>
        <w:t>7</w:t>
      </w:r>
      <w:r>
        <w:rPr>
          <w:rFonts w:ascii="Calibri" w:hAnsi="Calibri"/>
          <w:noProof/>
        </w:rPr>
        <w:fldChar w:fldCharType="end"/>
      </w:r>
      <w:r>
        <w:rPr>
          <w:rFonts w:ascii="Calibri" w:hAnsi="Calibri"/>
          <w:noProof/>
        </w:rPr>
        <w:t xml:space="preserve"> of this thesis for use by clinicians</w:t>
      </w:r>
      <w:r w:rsidR="00263F2D">
        <w:rPr>
          <w:rFonts w:ascii="Calibri" w:hAnsi="Calibri"/>
          <w:noProof/>
        </w:rPr>
        <w:t>,</w:t>
      </w:r>
      <w:r>
        <w:rPr>
          <w:rFonts w:ascii="Calibri" w:hAnsi="Calibri"/>
          <w:noProof/>
        </w:rPr>
        <w:t xml:space="preserve"> researchers and manufacturers of OSSTF footwear.</w:t>
      </w:r>
      <w:r w:rsidRPr="00347B8C">
        <w:rPr>
          <w:rFonts w:ascii="Calibri" w:hAnsi="Calibri"/>
          <w:noProof/>
        </w:rPr>
        <w:t xml:space="preserve"> </w:t>
      </w:r>
    </w:p>
    <w:p w14:paraId="37285423" w14:textId="5E55AFD9" w:rsidR="008C2D51" w:rsidRDefault="008C2D51" w:rsidP="00601107">
      <w:pPr>
        <w:spacing w:line="360" w:lineRule="auto"/>
        <w:jc w:val="both"/>
        <w:rPr>
          <w:rFonts w:ascii="Calibri" w:hAnsi="Calibri"/>
          <w:noProof/>
        </w:rPr>
      </w:pPr>
      <w:r>
        <w:rPr>
          <w:rFonts w:ascii="Calibri" w:hAnsi="Calibri"/>
          <w:noProof/>
        </w:rPr>
        <w:t>From the results, the raters felt the tool was practical and easy to use, with a relatively comprehensive and easily understandable supporting user manual.</w:t>
      </w:r>
    </w:p>
    <w:p w14:paraId="2130949D" w14:textId="4D6C7BB5" w:rsidR="008C2D51" w:rsidRDefault="008C2D51" w:rsidP="00601107">
      <w:pPr>
        <w:spacing w:line="360" w:lineRule="auto"/>
        <w:jc w:val="both"/>
        <w:rPr>
          <w:rFonts w:ascii="Calibri" w:hAnsi="Calibri"/>
          <w:noProof/>
        </w:rPr>
      </w:pPr>
      <w:r>
        <w:rPr>
          <w:rFonts w:ascii="Calibri" w:hAnsi="Calibri"/>
          <w:noProof/>
        </w:rPr>
        <w:t xml:space="preserve">Reliability for the tool indicated that the ergonomic section was more robust to interrater use than stability. Consequently, the ergonomic score ranking reached the threshold % of agreement, and stability did not. Intra-rater reliability demonstrated </w:t>
      </w:r>
      <w:r w:rsidR="008D1F55">
        <w:rPr>
          <w:rFonts w:ascii="Calibri" w:hAnsi="Calibri"/>
          <w:noProof/>
        </w:rPr>
        <w:t xml:space="preserve">full agreement between testing session for </w:t>
      </w:r>
      <w:r>
        <w:rPr>
          <w:rFonts w:ascii="Calibri" w:hAnsi="Calibri"/>
          <w:noProof/>
        </w:rPr>
        <w:t>all questions and score ranking in the ergonomic section and 11 of the 12 questions in the stability section</w:t>
      </w:r>
      <w:r w:rsidR="000061D9">
        <w:rPr>
          <w:rFonts w:ascii="Calibri" w:hAnsi="Calibri"/>
          <w:noProof/>
        </w:rPr>
        <w:t>.</w:t>
      </w:r>
      <w:r>
        <w:rPr>
          <w:rFonts w:ascii="Calibri" w:hAnsi="Calibri"/>
          <w:noProof/>
        </w:rPr>
        <w:t xml:space="preserve"> Cosistenecy reliability and validity are essential components of any tool that is purported to be used for research or clinical purposes to ensure phenomena are repeatable between different users and time frames and also the tool is appropriately measuring the phenomena under observation </w:t>
      </w:r>
      <w:r>
        <w:rPr>
          <w:rFonts w:ascii="Calibri" w:hAnsi="Calibri"/>
          <w:noProof/>
        </w:rPr>
        <w:fldChar w:fldCharType="begin" w:fldLock="1"/>
      </w:r>
      <w:r w:rsidR="00EF53DC">
        <w:rPr>
          <w:rFonts w:ascii="Calibri" w:hAnsi="Calibri"/>
          <w:noProof/>
        </w:rPr>
        <w:instrText>ADDIN CSL_CITATION {"citationItems":[{"id":"ITEM-1","itemData":{"DOI":"10.1016/S1571-0831(06)80013-4","ISSN":"15710831","abstract":"Publisher Summary This chapter reviews the methods of assessing reliability for continuous data in medical research. It discusses some related issues such as the sample size, power, and the concept of responsiveness. The analyses are illustrated using measurements of muscle performance. It also explains the way reliability studies can aid scientists and clinicians in the interpretation of results from interventions, both at the group level and for individual patients. In medical research and clinical practice, measurements are regularly obtained for different purposes, for example, to detect and diagnose a disease, to plan an appropriate intervention for a patient, to assess the short-term effects of an intervention on a patient, and to assess the long-term effects on a group of patients. To be clinically and scientifically useful, any method of measurement should be valid, reliable, and sufficiently sensitive. Measurements are reliable if they are reproducible and stable over time and if they display adequate absence of measurement errors. The method of measurement must also be sufficiently sensitive for a specific purpose. If the main purpose of a measurement of a patient's performance in several tasks is to identify clinically important changes, the method should be sufficiently sensitive to detect such changes. Reliability in medical research and clinical practice is often determined for continuous data in inter-rater (between raters) or intra-rater (between occasions) studies. Several methods are required to fully address the reliability of a method of measurement.","author":[{"dropping-particle":"","family":"Downham","given":"David Y.","non-dropping-particle":"","parse-names":false,"suffix":""},{"dropping-particle":"","family":"Holmbäck","given":"Anna Maria","non-dropping-particle":"","parse-names":false,"suffix":""},{"dropping-particle":"","family":"Lexell","given":"Jan","non-dropping-particle":"","parse-names":false,"suffix":""}],"container-title":"Studies in Multidisciplinarity","id":"ITEM-1","issue":"C","issued":{"date-parts":[["2005","1","1"]]},"page":"147-163","publisher":"Elsevier","title":"9 Reliability of measurements in medical research and clinical practice","type":"article-journal","volume":"3"},"uris":["http://www.mendeley.com/documents/?uuid=b6b38e5c-dc5c-3395-ba25-c16c5e537687"]}],"mendeley":{"formattedCitation":"(Downham et al., 2005)","plainTextFormattedCitation":"(Downham et al., 2005)","previouslyFormattedCitation":"(Downham et al., 2005)"},"properties":{"noteIndex":0},"schema":"https://github.com/citation-style-language/schema/raw/master/csl-citation.json"}</w:instrText>
      </w:r>
      <w:r>
        <w:rPr>
          <w:rFonts w:ascii="Calibri" w:hAnsi="Calibri"/>
          <w:noProof/>
        </w:rPr>
        <w:fldChar w:fldCharType="separate"/>
      </w:r>
      <w:r w:rsidR="00254D00" w:rsidRPr="00254D00">
        <w:rPr>
          <w:rFonts w:ascii="Calibri" w:hAnsi="Calibri"/>
          <w:noProof/>
        </w:rPr>
        <w:t>(Downham et al., 2005)</w:t>
      </w:r>
      <w:r>
        <w:rPr>
          <w:rFonts w:ascii="Calibri" w:hAnsi="Calibri"/>
          <w:noProof/>
        </w:rPr>
        <w:fldChar w:fldCharType="end"/>
      </w:r>
      <w:r>
        <w:rPr>
          <w:rFonts w:ascii="Calibri" w:hAnsi="Calibri"/>
          <w:noProof/>
        </w:rPr>
        <w:t xml:space="preserve">. </w:t>
      </w:r>
      <w:r w:rsidR="00FA2116">
        <w:rPr>
          <w:rFonts w:ascii="Calibri" w:hAnsi="Calibri"/>
          <w:noProof/>
        </w:rPr>
        <w:t xml:space="preserve">Validity and reliability of an </w:t>
      </w:r>
      <w:r w:rsidR="00FE161C">
        <w:rPr>
          <w:rFonts w:ascii="Calibri" w:hAnsi="Calibri"/>
          <w:noProof/>
        </w:rPr>
        <w:t xml:space="preserve">assessment </w:t>
      </w:r>
      <w:r w:rsidR="00FA2116">
        <w:rPr>
          <w:rFonts w:ascii="Calibri" w:hAnsi="Calibri"/>
          <w:noProof/>
        </w:rPr>
        <w:t xml:space="preserve">tool </w:t>
      </w:r>
      <w:r>
        <w:rPr>
          <w:rFonts w:ascii="Calibri" w:hAnsi="Calibri"/>
          <w:noProof/>
        </w:rPr>
        <w:t xml:space="preserve">allows for effective and consistent understanding and communication between users and measurement over time </w:t>
      </w:r>
      <w:r>
        <w:rPr>
          <w:rFonts w:ascii="Calibri" w:hAnsi="Calibri"/>
          <w:noProof/>
        </w:rPr>
        <w:fldChar w:fldCharType="begin" w:fldLock="1"/>
      </w:r>
      <w:r w:rsidR="00EF53DC">
        <w:rPr>
          <w:rFonts w:ascii="Calibri" w:hAnsi="Calibri"/>
          <w:noProof/>
        </w:rPr>
        <w:instrText>ADDIN CSL_CITATION {"citationItems":[{"id":"ITEM-1","itemData":{"DOI":"10.1177/0309364613485113","ISBN":"03093646 (ISSN)","abstract":"Background: The Orthotics and Prosthetics Users' Survey consists of five modules to assess outcomes of orthotic and prosthetic interventions: lower extremity functional status, upper extremity functional status, client satisfaction with device, client satisfaction with services and health-related quality of life. Objectives: To investigate the test-retest reliability and calculate the smallest detectable difference for all modules of the Swedish Orthotics and Prosthetics Users' Survey. Study design: Test-retest reliability study design. Methods: A total of 69 patients at a Department of Prosthetics and Orthotics completed Orthotics and Prosthetics Users' Survey on two occasions separated by a 2-week interval, giving 18 answers on lower extremity functional status, 41 on upper extremity functional status, 53 on client satisfaction with device, 12 on client satisfaction with services and 67 answers on health-related quality of life. Raw scores were converted into Orthotics and Prosthetics Users' Survey units on a 0-100 scale. Intra-class correlation coefficients, Bland-Altman plots, common person linking plots and t-tests of person mean measures were used to investigate the reliability. The 95% confidence level smallest detectable differences were calculated. Results: The intra-class correlation coefficients ranged from 0.77 to 0.96 for the modules, and no systematic differences were detected between the response occasions. The smallest detectable differences ranged from 7.4 to 16.6 units. Conclusions: The test-retest reliability was satisfactory for all Orthotics and Prosthetics Users' Survey modules. The smallest detectable difference was large on all modules except the health-related quality of life module. © The International Society for Prosthetics and Orthotics 2013.","author":[{"dropping-particle":"","family":"Jarl","given":"G","non-dropping-particle":"","parse-names":false,"suffix":""},{"dropping-particle":"","family":"Holmefur","given":"M","non-dropping-particle":"","parse-names":false,"suffix":""},{"dropping-particle":"","family":"Hermansson","given":"L M N","non-dropping-particle":"","parse-names":false,"suffix":""}],"container-title":"Prosthet Orthot Int","id":"ITEM-1","issue":"1","issued":{"date-parts":[["2014"]]},"language":"English","note":"Cited By :6\nExport Date: 29 January 2018\nCODEN: POIND\nCorrespondence Address: Jarl, G.; Centre for Rehabilitation Research, Örebro County Council, Box 1613, SE-701 16 Örebro, Sweden; email: gustav.jarl@orebroll.se\nReferences: Heinemann, A., Bode, R.K., O'Reilly, C., Development and measurement properties of the Orthotics and Prosthetics Users' Survey (OPUS): A comprehensive set of clinical outcome instruments (2003) Prosthet Orthot Int, 27 (3), pp. 191-206; Lindner, H.Y., Nätterlund, B.S., Hermansson, L.M., Upper limb prosthetic outcome measures: Review and content comparison based on International Classification of Functioning, Disability and Health (2010) Prosthet Orthot Int, 34 (2), pp. 109-128; Stucki, G., Ewert, T., Cieza, A., Value and application of the ICF in rehabilitation medicine (2002) Disabil Rehabil, 24 (17), pp. 932-938; Jarl, G.M., Norling Hermansson, L.M., Translation and linguistic validation of the Swedish version of Orthotics and Prosthetics Users' Survey (2009) Prosthet Orthot Int, 33 (4), pp. 329-338; Jarl, G.M., Heinemann, A.W., Norling Hermansson, L.M., Validity evidence for a modified version of the Orthotics and Prosthetics Users' Survey (2012) Disabil Rehabil Assist Technol, 7 (6), pp. 469-478; Rothstein, J.M., Echternach, J.L., Riddle, D.L., The Hypothesis-Oriented Algorithm for Clinicians II (HOAC II): A guide for patient management (2003) Phys Ther, 83 (5), pp. 455-470; Beckerman, H., Roebroeck, M.E., Lankhorst, G.J., Smallest real difference, a link between reproducibility and responsiveness (2001) Qual Life Res, 10 (7), pp. 571-578; Hopkins, W.G., Measures of reliability in sports medicine and science (2000) Sports Med, 30 (1), pp. 1-15; Streiner, D.L., Norman, G.R., (2008) Health Measurement Scales: A Practical Guide to their Development and Use, , 4th ed. Oxford: Oxford University Press; Cicchetti, D.V., Guidelines, criteria, and rules of thumb for evaluating normed and standardized assessment instruments in psychology (1994) Psychol Assessment, 6 (4), pp. 284-290; Shrout, P.E., Fleiss, J.L., Intraclass correlations: Uses in assessing rater reliability (1979) Psychol Bull, 86 (2), pp. 420-428; Lexell, J.E., Downham, D.Y., How to assess the reliability of measurements in rehabilitation (2005) Am J Phys Med Rehabil, 84 (9), pp. 719-723; Linacre, J., Sample size and item calibration stability (1994) Rasch Meas Trans, 7 (4), p. 328; Bond, T.G., Fox, C.M., (2007) Applying the Rasch Model: Fundamental Measurement in the Human Sciences, , 2nd ed. Mahwah, NJ: Lawrence Erlbaum Associates; Wright, B.D., Masters, G.N., (1982) Rating Scale Analysis: Rasch Measurement, , Chicago, IL: MESA Press; Bland, J.M., Altman, D.G., Measuring agreement in method comparison studies (1999) Stat Methods Med Res, 8, pp. 135-160; Schreuders, T.A., Roebroeck, M.E., Goumans, J., Measurement error in grip and pinch force measurements in patients with hand injuries (2003) Phys Ther, 83 (9), pp. 806-815; Portney, L.G., Watkins, M.P., (2009) Foundations of Clinical Research: Applications to Practice, , Upper Saddle River, NJ: Pearson/Prentice Hall; Resnik, L., Borgia, M., Reliability of outcome measures for people with lower-limb amputations: Distinguishing true change from statistical error (2011) Phys Ther, 91 (4), pp. 555-565; Tesio, L., Outcome measurement in behavioural sciences: A view on how to shift attention from means to individuals and why (2012) Int J Rehabil Res, 35 (1), pp. 1-12; Osoba, D., Bezjak, A., Brundage, M., Analysis and interpretation of health-related quality-of-life data from clinical trials: Basic approach of the National Cancer Institute of Canada Clinical Trials Group (2005) Eur J Cancer, 41 (2), pp. 280-287; Hagberg, K., Brånemark, R., Hägg, O., Questionnaire for Persons with a Transfemoral Amputation (Q-TFA): Initial validity and reliability of a new outcome measure (2004) J Rehabil Res Dev, 41 (5), pp. 695-706; Keenan, A.M., McKenna, S.P., Doward, L.C., Development and validation of a needs-based quality of life instrument for osteoarthritis (2008) Arthritis Rheum, 59 (6), pp. 841-848; Holmefur, M., Aarts, P., Hoare, B., Test-retest and alternate forms reliability of the assisting hand assessment (2009) J Rehabil Med, 41 (11), pp. 886-891","page":"21-26","title":"Test-retest reliability of the Swedish version of the Orthotics and Prosthetics Users' Survey","type":"article-journal","volume":"38"},"uris":["http://www.mendeley.com/documents/?uuid=bbf3fc7d-3d34-4691-817a-a6a1cea63068"]},{"id":"ITEM-2","itemData":{"DOI":"10.1016/j.foot.2022.101924","ISSN":"15322963","abstract":"Purpose: To validate a new classification system for bespoke thermoplastic ankle foot orthoses (AFOs). Methods: Inter- and intra-observer reliability study. A classification system based on the design and function of AFOs was created. Sixty-three independent observers classified thirty-six photographs of different AFOs, according to the proposed classification system via an online questionnaire. Approximately two weeks later, the same AFOs were classified again by fifty-three of the same participants. All participants were health care professionals, researchers, or technicians with experience in referring for, prescribing, fitting, reviewing, researching or manufacturing AFOs. Results: The mean inter- and intra-observer agreement Fleiss’ kappa was 0.932 and 0.944, respectively. 98.3% of participants reported that the classification system was very easy or moderately easy to use, with 85.7% reporting they would use the classification system. 90.5% of participants reported that the proposed AFO classification system was clear, with 84% stating it was useful. Conclusion: The proposed classification system for bespoke thermoplastic AFOs, has an excellent inter- and intra-observer agreement. It will reduce the ambiguity of the description of the type of AFOs used in clinical practice and research. Furthermore, it makes reproducible comparisons between groups possible, which are essential for future evaluations of evidence-based orthotic care.","author":[{"dropping-particle":"","family":"Eddison","given":"N.","non-dropping-particle":"","parse-names":false,"suffix":""},{"dropping-particle":"","family":"Healy","given":"A.","non-dropping-particle":"","parse-names":false,"suffix":""},{"dropping-particle":"","family":"Buchanan","given":"D.","non-dropping-particle":"","parse-names":false,"suffix":""},{"dropping-particle":"","family":"Chockalingam","given":"N.","non-dropping-particle":"","parse-names":false,"suffix":""}],"container-title":"Foot","id":"ITEM-2","issued":{"date-parts":[["2022","12","1"]]},"page":"101924","publisher":"Churchill Livingstone","title":"Standardised classification system for bespoke thermoplastic ankle foot orthoses","type":"article-journal","volume":"53"},"uris":["http://www.mendeley.com/documents/?uuid=bb9406bd-197a-4a9e-a672-d174a964722f"]}],"mendeley":{"formattedCitation":"(Eddison, Healy, et al., 2022; Jarl et al., 2014)","plainTextFormattedCitation":"(Eddison, Healy, et al., 2022; Jarl et al., 2014)","previouslyFormattedCitation":"(Eddison, Healy, et al., 2022; Jarl et al., 2014)"},"properties":{"noteIndex":0},"schema":"https://github.com/citation-style-language/schema/raw/master/csl-citation.json"}</w:instrText>
      </w:r>
      <w:r>
        <w:rPr>
          <w:rFonts w:ascii="Calibri" w:hAnsi="Calibri"/>
          <w:noProof/>
        </w:rPr>
        <w:fldChar w:fldCharType="separate"/>
      </w:r>
      <w:r w:rsidR="00254D00" w:rsidRPr="00254D00">
        <w:rPr>
          <w:rFonts w:ascii="Calibri" w:hAnsi="Calibri"/>
          <w:noProof/>
        </w:rPr>
        <w:t>(Eddison, Healy, et al., 2022; Jarl et al., 2014)</w:t>
      </w:r>
      <w:r>
        <w:rPr>
          <w:rFonts w:ascii="Calibri" w:hAnsi="Calibri"/>
          <w:noProof/>
        </w:rPr>
        <w:fldChar w:fldCharType="end"/>
      </w:r>
      <w:r>
        <w:rPr>
          <w:rFonts w:ascii="Calibri" w:hAnsi="Calibri"/>
          <w:noProof/>
        </w:rPr>
        <w:t xml:space="preserve">. Therefore, it is essential to </w:t>
      </w:r>
      <w:r w:rsidR="00A6605A">
        <w:rPr>
          <w:rFonts w:ascii="Calibri" w:hAnsi="Calibri"/>
          <w:noProof/>
        </w:rPr>
        <w:t xml:space="preserve">further </w:t>
      </w:r>
      <w:r>
        <w:rPr>
          <w:rFonts w:ascii="Calibri" w:hAnsi="Calibri"/>
          <w:noProof/>
        </w:rPr>
        <w:t xml:space="preserve">analyse </w:t>
      </w:r>
      <w:r w:rsidR="00A6605A">
        <w:rPr>
          <w:rFonts w:ascii="Calibri" w:hAnsi="Calibri"/>
          <w:noProof/>
        </w:rPr>
        <w:t xml:space="preserve">and develop </w:t>
      </w:r>
      <w:r>
        <w:rPr>
          <w:rFonts w:ascii="Calibri" w:hAnsi="Calibri"/>
          <w:noProof/>
        </w:rPr>
        <w:t xml:space="preserve">any form of assessment method that may offer face validity but displays inconsistencies between users </w:t>
      </w:r>
      <w:r>
        <w:rPr>
          <w:rFonts w:ascii="Calibri" w:hAnsi="Calibri"/>
          <w:noProof/>
        </w:rPr>
        <w:fldChar w:fldCharType="begin" w:fldLock="1"/>
      </w:r>
      <w:r w:rsidR="00016B99">
        <w:rPr>
          <w:rFonts w:ascii="Calibri" w:hAnsi="Calibri"/>
          <w:noProof/>
        </w:rPr>
        <w:instrText>ADDIN CSL_CITATION {"citationItems":[{"id":"ITEM-1","itemData":{"DOI":"10.4103/1117-1936.173959","ISSN":"1117-1936","PMID":"26776330","abstract":"The importance of measuring the accuracy and consistency of research instruments (especially questionnaires) known as validity and reliability, respectively, have been documented in several studies, but their measure is not commonly carried out among health and social science researchers in developing countries. This has been linked to the dearth of knowledge of these tests. This is a review article which comprehensively explores and describes the validity and reliability of a research instrument (with special reference to questionnaire). It further discusses various forms of validity and reliability tests with concise examples and finally explains various methods of analysing these tests with scientific principles guiding such analysis.","author":[{"dropping-particle":"","family":"Bolarinwa","given":"OladimejiAkeem","non-dropping-particle":"","parse-names":false,"suffix":""}],"container-title":"The Nigerian postgraduate medical journal","id":"ITEM-1","issue":"4","issued":{"date-parts":[["2015"]]},"page":"195","publisher":"Niger Postgrad Med J","title":"Principles and methods of validity and reliability testing of questionnaires used in social and health science researches","type":"article-journal","volume":"22"},"uris":["http://www.mendeley.com/documents/?uuid=953c5ccd-2c7d-35c6-a35f-287e20605540"]}],"mendeley":{"formattedCitation":"(Bolarinwa, 2015)","plainTextFormattedCitation":"(Bolarinwa, 2015)","previouslyFormattedCitation":"(Bolarinwa, 2015)"},"properties":{"noteIndex":0},"schema":"https://github.com/citation-style-language/schema/raw/master/csl-citation.json"}</w:instrText>
      </w:r>
      <w:r>
        <w:rPr>
          <w:rFonts w:ascii="Calibri" w:hAnsi="Calibri"/>
          <w:noProof/>
        </w:rPr>
        <w:fldChar w:fldCharType="separate"/>
      </w:r>
      <w:r w:rsidR="00FD2112" w:rsidRPr="00FD2112">
        <w:rPr>
          <w:rFonts w:ascii="Calibri" w:hAnsi="Calibri"/>
          <w:noProof/>
        </w:rPr>
        <w:t>(Bolarinwa, 2015)</w:t>
      </w:r>
      <w:r>
        <w:rPr>
          <w:rFonts w:ascii="Calibri" w:hAnsi="Calibri"/>
          <w:noProof/>
        </w:rPr>
        <w:fldChar w:fldCharType="end"/>
      </w:r>
      <w:r>
        <w:rPr>
          <w:rFonts w:ascii="Calibri" w:hAnsi="Calibri"/>
          <w:noProof/>
        </w:rPr>
        <w:t xml:space="preserve">. </w:t>
      </w:r>
    </w:p>
    <w:p w14:paraId="01B1EF73" w14:textId="77777777" w:rsidR="00A6605A" w:rsidRDefault="00A6605A" w:rsidP="00601107">
      <w:pPr>
        <w:spacing w:line="360" w:lineRule="auto"/>
        <w:jc w:val="both"/>
        <w:rPr>
          <w:rFonts w:ascii="Calibri" w:hAnsi="Calibri"/>
          <w:noProof/>
        </w:rPr>
      </w:pPr>
    </w:p>
    <w:p w14:paraId="335E75F5" w14:textId="07EC9B90" w:rsidR="008C2D51" w:rsidRDefault="008C2D51" w:rsidP="00601107">
      <w:pPr>
        <w:spacing w:line="360" w:lineRule="auto"/>
        <w:jc w:val="both"/>
        <w:rPr>
          <w:rFonts w:ascii="Calibri" w:hAnsi="Calibri"/>
          <w:noProof/>
        </w:rPr>
      </w:pPr>
      <w:r>
        <w:rPr>
          <w:rFonts w:ascii="Calibri" w:hAnsi="Calibri"/>
          <w:noProof/>
        </w:rPr>
        <w:t xml:space="preserve">From the </w:t>
      </w:r>
      <w:r w:rsidR="00263F2D">
        <w:rPr>
          <w:rFonts w:ascii="Calibri" w:hAnsi="Calibri"/>
          <w:noProof/>
        </w:rPr>
        <w:t xml:space="preserve">identified </w:t>
      </w:r>
      <w:r w:rsidR="00D05E5D">
        <w:rPr>
          <w:rFonts w:ascii="Calibri" w:hAnsi="Calibri"/>
          <w:noProof/>
        </w:rPr>
        <w:t>design characteristics</w:t>
      </w:r>
      <w:r>
        <w:rPr>
          <w:rFonts w:ascii="Calibri" w:hAnsi="Calibri"/>
          <w:noProof/>
        </w:rPr>
        <w:t xml:space="preserve"> that may offer stability</w:t>
      </w:r>
      <w:r w:rsidR="00263F2D">
        <w:rPr>
          <w:rFonts w:ascii="Calibri" w:hAnsi="Calibri"/>
          <w:noProof/>
        </w:rPr>
        <w:t>,</w:t>
      </w:r>
      <w:r>
        <w:rPr>
          <w:rFonts w:ascii="Calibri" w:hAnsi="Calibri"/>
          <w:noProof/>
        </w:rPr>
        <w:t xml:space="preserve"> only midfoot outsole thickness met the threshold 80% agreement between raters. The questions that did not reach a satisfactory agreement were based on semi-quantified values that required a physical examination of the footwear and interpretation rather than an absolute observation of the presence or absence of a</w:t>
      </w:r>
      <w:r w:rsidR="00263F2D">
        <w:rPr>
          <w:rFonts w:ascii="Calibri" w:hAnsi="Calibri"/>
          <w:noProof/>
        </w:rPr>
        <w:t xml:space="preserve"> component</w:t>
      </w:r>
      <w:r>
        <w:rPr>
          <w:rFonts w:ascii="Calibri" w:hAnsi="Calibri"/>
          <w:noProof/>
        </w:rPr>
        <w:t xml:space="preserve">. It was also noted that two of these measures had three </w:t>
      </w:r>
      <w:r w:rsidR="00263F2D">
        <w:rPr>
          <w:rFonts w:ascii="Calibri" w:hAnsi="Calibri"/>
          <w:noProof/>
        </w:rPr>
        <w:t xml:space="preserve">response </w:t>
      </w:r>
      <w:r>
        <w:rPr>
          <w:rFonts w:ascii="Calibri" w:hAnsi="Calibri"/>
          <w:noProof/>
        </w:rPr>
        <w:t xml:space="preserve">options, which may have decreased the </w:t>
      </w:r>
      <w:r w:rsidR="00263F2D">
        <w:rPr>
          <w:rFonts w:ascii="Calibri" w:hAnsi="Calibri"/>
          <w:noProof/>
        </w:rPr>
        <w:t>percentage agreement</w:t>
      </w:r>
      <w:r>
        <w:rPr>
          <w:rFonts w:ascii="Calibri" w:hAnsi="Calibri"/>
          <w:noProof/>
        </w:rPr>
        <w:t xml:space="preserve">. Semi-quantified measures may improve with appropriate practice, clear, unambiguous instructions and an iterative process in their design </w:t>
      </w:r>
      <w:r>
        <w:rPr>
          <w:rFonts w:ascii="Calibri" w:hAnsi="Calibri"/>
          <w:noProof/>
        </w:rPr>
        <w:fldChar w:fldCharType="begin" w:fldLock="1"/>
      </w:r>
      <w:r w:rsidR="00EF53DC">
        <w:rPr>
          <w:rFonts w:ascii="Calibri" w:hAnsi="Calibri"/>
          <w:noProof/>
        </w:rPr>
        <w:instrText>ADDIN CSL_CITATION {"citationItems":[{"id":"ITEM-1","itemData":{"DOI":"10.1016/j.clinbiomech.2005.08.002","ISSN":"02680033","PMID":"16182419","abstract":"INTRODUCTION The limitations of clinical methods for appraising foot posture are well documented. A new measure, the Foot Posture Index is proposed, and its development and validation described. METHODS A four-phase development process was used: (i) to derive a series of candidate measures, (ii) to define an appropriate scoring system, (iii) to evaluate the validity of components and modify the instrument as appropriate, and (iv) to investigate the predictive validity of the finalised instrument relative to static and dynamic kinematic models. Methods included initial concurrent validation using Rose's Valgus Index, determination of inter-item reliability, factor analysis, and benchmarking against three dimensional kinematic models derived from electromagnetic motion tracking of the lower limb. RESULTS Thirty-six candidate components were reduced to six in the final instrument. The draft version of the instrument predicted 59% of the variance in concurrent Valgus Index scores and demonstrated good inter item reliability (Cronbach's alpha = 0.83). The relevant variables from the motion tracking lower limb model predicted 58-80% of the variance in the six components retained in the final instrument. The finalised instrument predicted 64% of the variance in static standing posture, and 41% of the variance in midstance posture during normal walking. CONCLUSION The Foot Posture Index has been subjected to thorough evaluation in the course of its development and a final version is proposed comprising six component measures that performed satisfactorily during the validation process. The Foot Posture Index assessment is quick and simple to perform and allows a multiple segment, multiple plane evaluation that offers some advantages over existing clinical measures of foot posture.","author":[{"dropping-particle":"","family":"Redmond","given":"Anthony C.","non-dropping-particle":"","parse-names":false,"suffix":""},{"dropping-particle":"","family":"Crosbie","given":"Jack","non-dropping-particle":"","parse-names":false,"suffix":""},{"dropping-particle":"","family":"Ouvrier","given":"Robert A.","non-dropping-particle":"","parse-names":false,"suffix":""}],"container-title":"Clinical Biomechanics","id":"ITEM-1","issue":"1","issued":{"date-parts":[["2006","1"]]},"page":"89-98","title":"Development and validation of a novel rating system for scoring standing foot posture: The Foot Posture Index","type":"article-journal","volume":"21"},"uris":["http://www.mendeley.com/documents/?uuid=f8385519-8c42-3b1e-890c-a95649534cd0"]}],"mendeley":{"formattedCitation":"(Redmond et al., 2006)","plainTextFormattedCitation":"(Redmond et al., 2006)","previouslyFormattedCitation":"(Redmond et al., 2006)"},"properties":{"noteIndex":0},"schema":"https://github.com/citation-style-language/schema/raw/master/csl-citation.json"}</w:instrText>
      </w:r>
      <w:r>
        <w:rPr>
          <w:rFonts w:ascii="Calibri" w:hAnsi="Calibri"/>
          <w:noProof/>
        </w:rPr>
        <w:fldChar w:fldCharType="separate"/>
      </w:r>
      <w:r w:rsidR="00254D00" w:rsidRPr="00254D00">
        <w:rPr>
          <w:rFonts w:ascii="Calibri" w:hAnsi="Calibri"/>
          <w:noProof/>
        </w:rPr>
        <w:t>(Redmond et al., 2006)</w:t>
      </w:r>
      <w:r>
        <w:rPr>
          <w:rFonts w:ascii="Calibri" w:hAnsi="Calibri"/>
          <w:noProof/>
        </w:rPr>
        <w:fldChar w:fldCharType="end"/>
      </w:r>
      <w:r>
        <w:rPr>
          <w:rFonts w:ascii="Calibri" w:hAnsi="Calibri"/>
          <w:noProof/>
        </w:rPr>
        <w:t xml:space="preserve">. </w:t>
      </w:r>
      <w:r w:rsidR="00263F2D">
        <w:rPr>
          <w:rFonts w:ascii="Calibri" w:hAnsi="Calibri"/>
          <w:noProof/>
        </w:rPr>
        <w:t>It was</w:t>
      </w:r>
      <w:r>
        <w:rPr>
          <w:rFonts w:ascii="Calibri" w:hAnsi="Calibri"/>
          <w:noProof/>
        </w:rPr>
        <w:t xml:space="preserve"> noted </w:t>
      </w:r>
      <w:r w:rsidR="00263F2D">
        <w:rPr>
          <w:rFonts w:ascii="Calibri" w:hAnsi="Calibri"/>
          <w:noProof/>
        </w:rPr>
        <w:t>during</w:t>
      </w:r>
      <w:r>
        <w:rPr>
          <w:rFonts w:ascii="Calibri" w:hAnsi="Calibri"/>
          <w:noProof/>
        </w:rPr>
        <w:t xml:space="preserve"> assessment of </w:t>
      </w:r>
      <w:r w:rsidR="00263F2D">
        <w:rPr>
          <w:rFonts w:ascii="Calibri" w:hAnsi="Calibri"/>
          <w:noProof/>
        </w:rPr>
        <w:t xml:space="preserve">the </w:t>
      </w:r>
      <w:r>
        <w:rPr>
          <w:rFonts w:ascii="Calibri" w:hAnsi="Calibri"/>
          <w:noProof/>
        </w:rPr>
        <w:t>OSSTF that the distal edge of the heel counter extension might be confused with the inlay/insole of the footwear, so removal of this if possible, may improve the accuracy of this assessment</w:t>
      </w:r>
      <w:r w:rsidR="00263F2D">
        <w:rPr>
          <w:rFonts w:ascii="Calibri" w:hAnsi="Calibri"/>
          <w:noProof/>
        </w:rPr>
        <w:t>.</w:t>
      </w:r>
      <w:r>
        <w:rPr>
          <w:rFonts w:ascii="Calibri" w:hAnsi="Calibri"/>
          <w:noProof/>
        </w:rPr>
        <w:t xml:space="preserve"> </w:t>
      </w:r>
      <w:r w:rsidR="00263F2D">
        <w:rPr>
          <w:rFonts w:ascii="Calibri" w:hAnsi="Calibri"/>
          <w:noProof/>
        </w:rPr>
        <w:t>C</w:t>
      </w:r>
      <w:r>
        <w:rPr>
          <w:rFonts w:ascii="Calibri" w:hAnsi="Calibri"/>
          <w:noProof/>
        </w:rPr>
        <w:t xml:space="preserve">onsistency of agreement </w:t>
      </w:r>
      <w:r w:rsidR="00263F2D">
        <w:rPr>
          <w:rFonts w:ascii="Calibri" w:hAnsi="Calibri"/>
          <w:noProof/>
        </w:rPr>
        <w:t xml:space="preserve">may also be improved </w:t>
      </w:r>
      <w:r>
        <w:rPr>
          <w:rFonts w:ascii="Calibri" w:hAnsi="Calibri"/>
          <w:noProof/>
        </w:rPr>
        <w:t xml:space="preserve">if the estimate of the heel counter dimension was kept to </w:t>
      </w:r>
      <w:r w:rsidR="00263F2D">
        <w:rPr>
          <w:rFonts w:ascii="Calibri" w:hAnsi="Calibri"/>
          <w:noProof/>
        </w:rPr>
        <w:t xml:space="preserve">a </w:t>
      </w:r>
      <w:r>
        <w:rPr>
          <w:rFonts w:ascii="Calibri" w:hAnsi="Calibri"/>
          <w:noProof/>
        </w:rPr>
        <w:t>binary choice as the raters showed 100% agreement on the OSSTF where the heel counter was above the malleoli (Shoe E)</w:t>
      </w:r>
      <w:r w:rsidR="00263F2D">
        <w:rPr>
          <w:rFonts w:ascii="Calibri" w:hAnsi="Calibri"/>
          <w:noProof/>
        </w:rPr>
        <w:t>,</w:t>
      </w:r>
      <w:r>
        <w:rPr>
          <w:rFonts w:ascii="Calibri" w:hAnsi="Calibri"/>
          <w:noProof/>
        </w:rPr>
        <w:t xml:space="preserve"> and demonstrated inconsistencies on the interpretation of OSSTF where the footwear sat in line or below the malleoli. </w:t>
      </w:r>
    </w:p>
    <w:p w14:paraId="49E004E1" w14:textId="1B18A481" w:rsidR="008C2D51" w:rsidRDefault="008C2D51" w:rsidP="00601107">
      <w:pPr>
        <w:spacing w:line="360" w:lineRule="auto"/>
        <w:jc w:val="both"/>
        <w:rPr>
          <w:rFonts w:ascii="Calibri" w:hAnsi="Calibri"/>
          <w:noProof/>
        </w:rPr>
      </w:pPr>
      <w:r>
        <w:rPr>
          <w:rFonts w:ascii="Calibri" w:hAnsi="Calibri"/>
          <w:noProof/>
        </w:rPr>
        <w:t>One of the themes highlighted by the raters to improve the tool was to explain the purpose of the question and design characteristics in the user manual. There was evidence that there were errors in the interpretation of the tool and user manual</w:t>
      </w:r>
      <w:r w:rsidR="00FD37B2">
        <w:rPr>
          <w:rFonts w:ascii="Calibri" w:hAnsi="Calibri"/>
          <w:noProof/>
        </w:rPr>
        <w:t>. S</w:t>
      </w:r>
      <w:r>
        <w:rPr>
          <w:rFonts w:ascii="Calibri" w:hAnsi="Calibri"/>
          <w:noProof/>
        </w:rPr>
        <w:t>pecifically, in question E14, two of the raters misinterpreted that this referred to the space within the shoe as offering adequate depth for a prescriptive orthotic and not the thickness of the inlay/insole itsel</w:t>
      </w:r>
      <w:r w:rsidR="00AC1B29">
        <w:rPr>
          <w:rFonts w:ascii="Calibri" w:hAnsi="Calibri"/>
          <w:noProof/>
        </w:rPr>
        <w:t xml:space="preserve">. Since it was noted </w:t>
      </w:r>
      <w:r>
        <w:rPr>
          <w:rFonts w:ascii="Calibri" w:hAnsi="Calibri"/>
          <w:noProof/>
        </w:rPr>
        <w:t xml:space="preserve">they correctly identified there was no removable inlay/insole in footwear D and C </w:t>
      </w:r>
      <w:r w:rsidR="00F92708">
        <w:rPr>
          <w:rFonts w:ascii="Calibri" w:hAnsi="Calibri"/>
          <w:noProof/>
        </w:rPr>
        <w:t xml:space="preserve">yet </w:t>
      </w:r>
      <w:r>
        <w:rPr>
          <w:rFonts w:ascii="Calibri" w:hAnsi="Calibri"/>
          <w:noProof/>
        </w:rPr>
        <w:t xml:space="preserve">they stated there was adequate depth </w:t>
      </w:r>
      <w:r w:rsidR="00F92708">
        <w:rPr>
          <w:rFonts w:ascii="Calibri" w:hAnsi="Calibri"/>
          <w:noProof/>
        </w:rPr>
        <w:t xml:space="preserve">of the inlay </w:t>
      </w:r>
      <w:r>
        <w:rPr>
          <w:rFonts w:ascii="Calibri" w:hAnsi="Calibri"/>
          <w:noProof/>
        </w:rPr>
        <w:t>on question E14</w:t>
      </w:r>
      <w:r w:rsidR="00F92708">
        <w:rPr>
          <w:rFonts w:ascii="Calibri" w:hAnsi="Calibri"/>
          <w:noProof/>
        </w:rPr>
        <w:t xml:space="preserve"> fo</w:t>
      </w:r>
      <w:r w:rsidR="00AC1B29">
        <w:rPr>
          <w:rFonts w:ascii="Calibri" w:hAnsi="Calibri"/>
          <w:noProof/>
        </w:rPr>
        <w:t>r footwear D and C</w:t>
      </w:r>
      <w:r>
        <w:rPr>
          <w:rFonts w:ascii="Calibri" w:hAnsi="Calibri"/>
          <w:noProof/>
        </w:rPr>
        <w:t xml:space="preserve">. There was also evident misinterpretation in question S11; one rater had interpreted that the inlay was shaped at the rearfoot in the ergonomics section of the tool E 13 but chose the negative option for S11. Raters were also unclear about how </w:t>
      </w:r>
      <w:r w:rsidR="00D05E5D">
        <w:rPr>
          <w:rFonts w:ascii="Calibri" w:hAnsi="Calibri"/>
          <w:noProof/>
        </w:rPr>
        <w:t>design characteristics</w:t>
      </w:r>
      <w:r>
        <w:rPr>
          <w:rFonts w:ascii="Calibri" w:hAnsi="Calibri"/>
          <w:noProof/>
        </w:rPr>
        <w:t xml:space="preserve"> such as Velcro scored positively in the ergonomic section and negatively in the stability section and vice versa. Some raters were also unsure as to why the flexibility of the forefoot was a positive value as stiffness may sometimes be required here; therefore, an explanation </w:t>
      </w:r>
      <w:r w:rsidR="007340B4">
        <w:rPr>
          <w:rFonts w:ascii="Calibri" w:hAnsi="Calibri"/>
          <w:noProof/>
        </w:rPr>
        <w:t xml:space="preserve">in the manual </w:t>
      </w:r>
      <w:r w:rsidR="000C355B">
        <w:rPr>
          <w:rFonts w:ascii="Calibri" w:hAnsi="Calibri"/>
          <w:noProof/>
        </w:rPr>
        <w:t xml:space="preserve">that experts </w:t>
      </w:r>
      <w:r w:rsidR="007340B4">
        <w:rPr>
          <w:rFonts w:ascii="Calibri" w:hAnsi="Calibri"/>
          <w:noProof/>
        </w:rPr>
        <w:t xml:space="preserve">in a Delphi consesus reasoned </w:t>
      </w:r>
      <w:r>
        <w:rPr>
          <w:rFonts w:ascii="Calibri" w:hAnsi="Calibri"/>
          <w:noProof/>
        </w:rPr>
        <w:t>that this assisted general forefoot mobility may clear any ambiguity</w:t>
      </w:r>
      <w:r w:rsidR="005747A0">
        <w:rPr>
          <w:rFonts w:ascii="Calibri" w:hAnsi="Calibri"/>
          <w:noProof/>
        </w:rPr>
        <w:t xml:space="preserve"> for users of the OSSTF tool</w:t>
      </w:r>
      <w:r>
        <w:rPr>
          <w:rFonts w:ascii="Calibri" w:hAnsi="Calibri"/>
          <w:noProof/>
        </w:rPr>
        <w:t>.</w:t>
      </w:r>
    </w:p>
    <w:p w14:paraId="1FA87077" w14:textId="6D01C215" w:rsidR="00263F2D" w:rsidRDefault="008C2D51" w:rsidP="00601107">
      <w:pPr>
        <w:spacing w:line="360" w:lineRule="auto"/>
        <w:jc w:val="both"/>
        <w:rPr>
          <w:rFonts w:ascii="Calibri" w:hAnsi="Calibri"/>
          <w:noProof/>
        </w:rPr>
      </w:pPr>
      <w:r>
        <w:rPr>
          <w:rFonts w:ascii="Calibri" w:hAnsi="Calibri"/>
          <w:noProof/>
        </w:rPr>
        <w:t xml:space="preserve">Another consistent theme that emerged from the raters in areas to improve the OSSTF screening tool was in consideration of its application to children with mobility impairment. Raters felt it was a practical and useful way to assess the </w:t>
      </w:r>
      <w:r w:rsidR="00263F2D">
        <w:rPr>
          <w:rFonts w:ascii="Calibri" w:hAnsi="Calibri"/>
          <w:noProof/>
        </w:rPr>
        <w:t xml:space="preserve">ergonomic and stability </w:t>
      </w:r>
      <w:r>
        <w:rPr>
          <w:rFonts w:ascii="Calibri" w:hAnsi="Calibri"/>
          <w:noProof/>
        </w:rPr>
        <w:t xml:space="preserve">components of the </w:t>
      </w:r>
      <w:r w:rsidR="00263F2D">
        <w:rPr>
          <w:rFonts w:ascii="Calibri" w:hAnsi="Calibri"/>
          <w:noProof/>
        </w:rPr>
        <w:t>OSSTF</w:t>
      </w:r>
      <w:r>
        <w:rPr>
          <w:rFonts w:ascii="Calibri" w:hAnsi="Calibri"/>
          <w:noProof/>
        </w:rPr>
        <w:t xml:space="preserve">; however, mobility impairments in children present a heterogeneous group of disorders, and within these, there are variations </w:t>
      </w:r>
      <w:r>
        <w:rPr>
          <w:rFonts w:ascii="Calibri" w:hAnsi="Calibri"/>
          <w:noProof/>
        </w:rPr>
        <w:fldChar w:fldCharType="begin" w:fldLock="1"/>
      </w:r>
      <w:r w:rsidR="00EF53DC">
        <w:rPr>
          <w:rFonts w:ascii="Calibri" w:hAnsi="Calibri"/>
          <w:noProof/>
        </w:rPr>
        <w:instrText>ADDIN CSL_CITATION {"citationItems":[{"id":"ITEM-1","itemData":{"ISBN":"0012-1622","author":[{"dropping-particle":"","family":"Maltais","given":"D B","non-dropping-particle":"","parse-names":false,"suffix":""},{"dropping-particle":"","family":"Bar-Or","given":"O","non-dropping-particle":"","parse-names":false,"suffix":""},{"dropping-particle":"","family":"Russell","given":"D J","non-dropping-particle":"","parse-names":false,"suffix":""},{"dropping-particle":"","family":"Gorter","given":"J W","non-dropping-particle":"","parse-names":false,"suffix":""}],"container-title":"Developmental Medicine &amp; Child Neurology","id":"ITEM-1","issue":"2","issued":{"date-parts":[["2006"]]},"note":"commentary; letter; response. Journal Subset: Biomedical; Editorial Board Reviewed; Europe; Expert Peer Reviewed; Peer Reviewed; UK &amp;amp; Ireland. NLM UID: 0006761.\nPMID: 16417675.","page":"158-159","publisher":"Wiley-Blackwell","publisher-place":"Malden, Massachusetts","title":"Assessing functional differences in gross motor skills in children with cerebral palsy who use an ambulatory aid or orthoses: can the GMFM-88 help?...Russell DJ, Gorter JW (2005) Assessing functional differences in gross motor skills in children with cere","type":"article-journal","volume":"48"},"uris":["http://www.mendeley.com/documents/?uuid=d9944bfc-4ff9-4415-b8c9-f335e49d766b"]},{"id":"ITEM-2","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2","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3","itemData":{"DOI":"10.1111/bld.12291","ISSN":"1354-4187","abstract":"1.1 Background Foot problems have been reported to be a very common health issue in adults with intellectual disabilities; foot problems in children and young people are, however, poorly understood. The aim of this study was to explore foot care needs of children and young people with intellectual and developmental disability. 1.2 Methods An exploratory, cross‐sectional online survey was undertaken across a four‐month period. A purposive snowball sampling approach was adopted. The survey tool was piloted before launch and comprised three sections. The first section elicited information relating to parent/caregiver status, diagnosis, secondary diagnoses and age of child/young person. The second domain explored foot care and sought to obtain information about foot problems, access to health services and existing knowledge about foot health. The third domain focussed on footwear. Ethical approval was granted from the host institution, and all participants provided electronic consent before completing the survey. 1.3 Results Data were collected from 49 parents/parental caregivers reporting on behalf of their children (mean age 7 years of age; SD 4.5 years of age). Parents reported foot problems to be very common (75%), and pes planus was the most frequent concern (51%). Twenty‐four parents reported difficulties with finding shoes (48%). A mismatch between foot shape and the shoe (30%) or complications with orthotic devices (14%) within the shoe were highlighted. 1.4 Conclusion The results demonstrated that the burden of foot problems in children and young people with intellectual and developmental disabilities is considerable. The findings highlight the importance of access to foot care services for these children.","author":[{"dropping-particle":"","family":"Morrison","given":"Stewart C.","non-dropping-particle":"","parse-names":false,"suffix":""},{"dropping-particle":"","family":"Barrett","given":"Laura","non-dropping-particle":"","parse-names":false,"suffix":""},{"dropping-particle":"","family":"Haines","given":"David","non-dropping-particle":"","parse-names":false,"suffix":""}],"container-title":"British Journal of Learning Disabilities","id":"ITEM-3","issued":{"date-parts":[["2019","9","19"]]},"page":"bld.12291","title":"Foot care needs for children and young people with intellectual and developmental disabilities","type":"article-journal"},"uris":["http://www.mendeley.com/documents/?uuid=04692b5f-015b-3510-b194-bd10e1491182"]}],"mendeley":{"formattedCitation":"(Ivanyi et al., 2015; Maltais et al., 2006; Morrison et al., 2019)","plainTextFormattedCitation":"(Ivanyi et al., 2015; Maltais et al., 2006; Morrison et al., 2019)","previouslyFormattedCitation":"(Ivanyi et al., 2015; Maltais et al., 2006; Morrison et al., 2019)"},"properties":{"noteIndex":0},"schema":"https://github.com/citation-style-language/schema/raw/master/csl-citation.json"}</w:instrText>
      </w:r>
      <w:r>
        <w:rPr>
          <w:rFonts w:ascii="Calibri" w:hAnsi="Calibri"/>
          <w:noProof/>
        </w:rPr>
        <w:fldChar w:fldCharType="separate"/>
      </w:r>
      <w:r w:rsidR="00254D00" w:rsidRPr="00254D00">
        <w:rPr>
          <w:rFonts w:ascii="Calibri" w:hAnsi="Calibri"/>
          <w:noProof/>
        </w:rPr>
        <w:t>(Ivanyi et al., 2015; Maltais et al., 2006; Morrison et al., 2019)</w:t>
      </w:r>
      <w:r>
        <w:rPr>
          <w:rFonts w:ascii="Calibri" w:hAnsi="Calibri"/>
          <w:noProof/>
        </w:rPr>
        <w:fldChar w:fldCharType="end"/>
      </w:r>
      <w:r>
        <w:rPr>
          <w:rFonts w:ascii="Calibri" w:hAnsi="Calibri"/>
          <w:noProof/>
        </w:rPr>
        <w:t xml:space="preserve"> and the raters highlighted that the tool did not capture the complexity of the mobility impaired childhood population. The raters, therefore, felt the tool's purpose and instructions for the tool be tailored to the assessment of OSSTF if the clinician had previously decided that OSSTF was a suitable intervention.    </w:t>
      </w:r>
    </w:p>
    <w:p w14:paraId="32281384" w14:textId="5410B2CE" w:rsidR="008C2D51" w:rsidRDefault="008C2D51" w:rsidP="00601107">
      <w:pPr>
        <w:spacing w:line="360" w:lineRule="auto"/>
        <w:jc w:val="both"/>
        <w:rPr>
          <w:rFonts w:ascii="Calibri" w:hAnsi="Calibri"/>
          <w:noProof/>
        </w:rPr>
      </w:pPr>
      <w:r>
        <w:rPr>
          <w:rFonts w:ascii="Calibri" w:hAnsi="Calibri"/>
          <w:noProof/>
        </w:rPr>
        <w:t xml:space="preserve"> </w:t>
      </w:r>
    </w:p>
    <w:p w14:paraId="46817862" w14:textId="77777777" w:rsidR="008C2D51" w:rsidRDefault="008C2D51" w:rsidP="00F46898">
      <w:pPr>
        <w:pStyle w:val="Heading4"/>
        <w:numPr>
          <w:ilvl w:val="2"/>
          <w:numId w:val="29"/>
        </w:numPr>
        <w:spacing w:line="360" w:lineRule="auto"/>
        <w:jc w:val="both"/>
        <w:rPr>
          <w:noProof/>
        </w:rPr>
      </w:pPr>
      <w:bookmarkStart w:id="374" w:name="_Toc156403550"/>
      <w:r>
        <w:rPr>
          <w:noProof/>
        </w:rPr>
        <w:t>Limitations to the current study</w:t>
      </w:r>
      <w:bookmarkEnd w:id="374"/>
    </w:p>
    <w:p w14:paraId="6FF421BD" w14:textId="4E772CBD" w:rsidR="008C2D51" w:rsidRDefault="008C2D51" w:rsidP="00601107">
      <w:pPr>
        <w:spacing w:line="360" w:lineRule="auto"/>
        <w:jc w:val="both"/>
      </w:pPr>
      <w:r>
        <w:t xml:space="preserve">It is recognised that there are </w:t>
      </w:r>
      <w:r w:rsidR="00263F2D">
        <w:t>issues</w:t>
      </w:r>
      <w:r>
        <w:t xml:space="preserve"> relating to the reliability of </w:t>
      </w:r>
      <w:r w:rsidR="00263F2D">
        <w:t>sections of the</w:t>
      </w:r>
      <w:r>
        <w:t xml:space="preserve"> screening tool. However, this is the first tool developed for assessing OSSTF against valid criteria, and the data gained from this study will provide the structure for further iteration to improve its reliability for use in the clinical and research setting.</w:t>
      </w:r>
    </w:p>
    <w:p w14:paraId="5A9BE34F" w14:textId="266CE900" w:rsidR="008C2D51" w:rsidRDefault="00263F2D" w:rsidP="00601107">
      <w:pPr>
        <w:spacing w:line="360" w:lineRule="auto"/>
        <w:jc w:val="both"/>
      </w:pPr>
      <w:r>
        <w:t xml:space="preserve">Percentage </w:t>
      </w:r>
      <w:r w:rsidR="008C2D51">
        <w:t xml:space="preserve">agreement studies are open to a chance agreement. However, this study selected an acceptable threshold level of </w:t>
      </w:r>
      <w:r>
        <w:t>percentage agreement</w:t>
      </w:r>
      <w:r w:rsidR="008C2D51">
        <w:t xml:space="preserve"> to mitigate this effect </w:t>
      </w:r>
      <w:r w:rsidR="008C2D51">
        <w:fldChar w:fldCharType="begin" w:fldLock="1"/>
      </w:r>
      <w:r w:rsidR="00D471C6">
        <w:instrText>ADDIN CSL_CITATION {"citationItems":[{"id":"ITEM-1","itemData":{"DOI":"10.1901/JABA.1979.12-535","ISSN":"00218855","PMID":"16795610","abstract":"Percentage agreement measures of interobserver agreement or \"reliability\" have traditionally been used to summarize observer agreement from studies using interval recording, time-sampling, and trial-scoring data collection procedures. Recent articles disagree on whether to continue using these percentage agreement measures, and on which ones to use, and what to do about chance agreements if their use is continued. Much of the disagreement derives from the need to be reasonably certain we do not accept as evidence of true interobserver agreement those agreement levels which are substantially probable as a result of chance observer agreement. The various percentage agreement measures are shown to be adequate to this task, but easier ways are discussed. Tables are given to permit checking to see if obtained disagreements are unlikely due to chance. Particularly important is the discovery of a simple rule that, when met, makes the tables unnecessary. If reliability checks using 50 or more observation occasions produce 10% or fewer disagreements, for behavior rates from 10% through 90%, the agreement achieved is quite improbably the result of chance agreement.","author":[{"dropping-particle":"","family":"Birkimer","given":"John C.","non-dropping-particle":"","parse-names":false,"suffix":""},{"dropping-particle":"","family":"Brown","given":"Joseph H.","non-dropping-particle":"","parse-names":false,"suffix":""}],"container-title":"Journal of Applied Behavior Analysis","id":"ITEM-1","issue":"4","issued":{"date-parts":[["1979"]]},"page":"535","publisher":"Society for the Experimental Analysis of Behavior","title":"Back to basics: Percentage agreement measures are adequate, but there are easier ways","type":"article-journal","volume":"12"},"uris":["http://www.mendeley.com/documents/?uuid=65343f95-cd25-341a-b3cd-837cd8c04435"]},{"id":"ITEM-2","itemData":{"DOI":"10.1016/j.ijnurstu.2011.01.016","ISSN":"00207489","abstract":"Objective: Results of reliability and agreement studies are intended to provide information about the amount of error inherent in any diagnosis, score, or measurement. The level of reliability and agreement among users of scales, instruments, or classifications is widely unknown. Therefore, there is a need for rigorously conducted interrater and intrarater reliability and agreement studies. Information about sample selection, study design, and statistical analysis is often incomplete. Because of inadequate reporting, interpretation and synthesis of study results are often difficult. Widely accepted criteria, standards, or guidelines for reporting reliability and agreement in the health care and medical field are lacking. The objective was to develop guidelines for reporting reliability and agreement studies. Study design and setting: Eight experts in reliability and agreement investigation developed guidelines for reporting. Results: Fifteen issues that should be addressed when reliability and agreement are reported are proposed. The issues correspond to the headings usually used in publications. Conclusion: The proposed guidelines intend to improve the quality of reporting. © 2011.","author":[{"dropping-particle":"","family":"Kottner","given":"Jan","non-dropping-particle":"","parse-names":false,"suffix":""},{"dropping-particle":"","family":"Audige","given":"Laurent","non-dropping-particle":"","parse-names":false,"suffix":""},{"dropping-particle":"","family":"Brorson","given":"Stig","non-dropping-particle":"","parse-names":false,"suffix":""},{"dropping-particle":"","family":"Donner","given":"Allan","non-dropping-particle":"","parse-names":false,"suffix":""},{"dropping-particle":"","family":"Gajewski","given":"Byron J.","non-dropping-particle":"","parse-names":false,"suffix":""},{"dropping-particle":"","family":"Hróbjartsson","given":"Asbjørn","non-dropping-particle":"","parse-names":false,"suffix":""},{"dropping-particle":"","family":"Roberts","given":"Chris","non-dropping-particle":"","parse-names":false,"suffix":""},{"dropping-particle":"","family":"Shoukri","given":"Mohamed","non-dropping-particle":"","parse-names":false,"suffix":""},{"dropping-particle":"","family":"Streiner","given":"David L.","non-dropping-particle":"","parse-names":false,"suffix":""}],"container-title":"International Journal of Nursing Studies","id":"ITEM-2","issue":"6","issued":{"date-parts":[["2011","6","1"]]},"page":"661-671","publisher":"Pergamon","title":"Guidelines for Reporting Reliability and Agreement Studies (GRRAS) were proposed","type":"article-journal","volume":"48"},"uris":["http://www.mendeley.com/documents/?uuid=fe8a5c21-b508-3141-a251-af28d00c820d"]}],"mendeley":{"formattedCitation":"(Birkimer &amp; Brown, 1979; Kottner et al., 2011)","plainTextFormattedCitation":"(Birkimer &amp; Brown, 1979; Kottner et al., 2011)","previouslyFormattedCitation":"(Birkimer &amp; Brown, 1979; Kottner et al., 2011)"},"properties":{"noteIndex":0},"schema":"https://github.com/citation-style-language/schema/raw/master/csl-citation.json"}</w:instrText>
      </w:r>
      <w:r w:rsidR="008C2D51">
        <w:fldChar w:fldCharType="separate"/>
      </w:r>
      <w:r w:rsidR="009A28E3" w:rsidRPr="009A28E3">
        <w:rPr>
          <w:noProof/>
        </w:rPr>
        <w:t>(Birkimer &amp; Brown, 1979; Kottner et al., 2011)</w:t>
      </w:r>
      <w:r w:rsidR="008C2D51">
        <w:fldChar w:fldCharType="end"/>
      </w:r>
      <w:r w:rsidR="008C2D51">
        <w:t>. Further work would involve increasing the number of footwear assessed to allow measures of reliability which reduce the effect of chance agreement influencing the results.</w:t>
      </w:r>
    </w:p>
    <w:p w14:paraId="36976FFD" w14:textId="77777777" w:rsidR="00EC381B" w:rsidRDefault="00EC381B" w:rsidP="00601107">
      <w:pPr>
        <w:spacing w:line="360" w:lineRule="auto"/>
        <w:jc w:val="both"/>
      </w:pPr>
    </w:p>
    <w:p w14:paraId="0922316C" w14:textId="77777777" w:rsidR="00F46898" w:rsidRDefault="00F46898" w:rsidP="00601107">
      <w:pPr>
        <w:spacing w:line="360" w:lineRule="auto"/>
        <w:jc w:val="both"/>
      </w:pPr>
    </w:p>
    <w:p w14:paraId="296C2B5C" w14:textId="77777777" w:rsidR="008C2D51" w:rsidRDefault="008C2D51">
      <w:pPr>
        <w:pStyle w:val="Heading2"/>
        <w:numPr>
          <w:ilvl w:val="1"/>
          <w:numId w:val="29"/>
        </w:numPr>
        <w:spacing w:line="360" w:lineRule="auto"/>
      </w:pPr>
      <w:bookmarkStart w:id="375" w:name="_Toc156403551"/>
      <w:r>
        <w:t>Conclusion</w:t>
      </w:r>
      <w:bookmarkEnd w:id="375"/>
    </w:p>
    <w:p w14:paraId="34E1B211" w14:textId="77777777" w:rsidR="00F46898" w:rsidRPr="00F46898" w:rsidRDefault="00F46898" w:rsidP="009344E2"/>
    <w:p w14:paraId="5EED92A6" w14:textId="064BAE80" w:rsidR="00186EB2" w:rsidRPr="009344E2" w:rsidRDefault="008C2D51" w:rsidP="0054667A">
      <w:pPr>
        <w:spacing w:line="360" w:lineRule="auto"/>
        <w:jc w:val="both"/>
      </w:pPr>
      <w:r>
        <w:t xml:space="preserve">This study intended to develop a screening tool to assess the design characteristics of OSSTF against </w:t>
      </w:r>
      <w:r w:rsidR="00B33F80">
        <w:t>validated</w:t>
      </w:r>
      <w:r>
        <w:t xml:space="preserve"> criteria </w:t>
      </w:r>
      <w:r w:rsidR="009776C7">
        <w:t xml:space="preserve">previously </w:t>
      </w:r>
      <w:r>
        <w:t xml:space="preserve">laid out in this thesis </w:t>
      </w:r>
      <w:r w:rsidR="009776C7">
        <w:t xml:space="preserve">from expert </w:t>
      </w:r>
      <w:r w:rsidR="00B33F80">
        <w:t>consensus</w:t>
      </w:r>
      <w:r w:rsidR="009776C7">
        <w:t xml:space="preserve"> and mechanically testing </w:t>
      </w:r>
      <w:r>
        <w:t xml:space="preserve">that may influence stability in children with a mobility impairment. </w:t>
      </w:r>
      <w:r w:rsidR="00263F2D">
        <w:t>Findings</w:t>
      </w:r>
      <w:r>
        <w:t xml:space="preserve"> demonstrated that professional users felt that it was a practical and useful tool to assess the design of OSSTF, and the tool demonstrated itself to </w:t>
      </w:r>
      <w:r w:rsidR="00F55354">
        <w:t xml:space="preserve">be </w:t>
      </w:r>
      <w:r>
        <w:t xml:space="preserve">consistent </w:t>
      </w:r>
      <w:r w:rsidR="00B47F88">
        <w:t xml:space="preserve">between time frames </w:t>
      </w:r>
      <w:r>
        <w:t>for the same user. Although</w:t>
      </w:r>
      <w:r w:rsidR="00263F2D">
        <w:t>,</w:t>
      </w:r>
      <w:r>
        <w:t xml:space="preserve"> it is important </w:t>
      </w:r>
      <w:r w:rsidR="00DB6996">
        <w:t xml:space="preserve">not that the design </w:t>
      </w:r>
      <w:r w:rsidR="00D05E5D">
        <w:t>characteristics</w:t>
      </w:r>
      <w:r>
        <w:t xml:space="preserve"> to enhance stiffness </w:t>
      </w:r>
      <w:r w:rsidR="004D41D3">
        <w:t xml:space="preserve">and stability </w:t>
      </w:r>
      <w:r w:rsidR="00DB6996">
        <w:t xml:space="preserve">at the ankle and midfoot </w:t>
      </w:r>
      <w:r w:rsidR="004D41D3">
        <w:t>(</w:t>
      </w:r>
      <w:r w:rsidR="00DB6996">
        <w:t xml:space="preserve">heel counter height and </w:t>
      </w:r>
      <w:r w:rsidR="004D41D3">
        <w:t xml:space="preserve">length) </w:t>
      </w:r>
      <w:r>
        <w:t>did not reach a satisfactory agreement between users</w:t>
      </w:r>
      <w:r w:rsidR="006D5AC4">
        <w:t>.</w:t>
      </w:r>
      <w:r>
        <w:t xml:space="preserve"> </w:t>
      </w:r>
      <w:r w:rsidR="006D5AC4">
        <w:t xml:space="preserve">This will </w:t>
      </w:r>
      <w:r>
        <w:t xml:space="preserve">require further iteration of the </w:t>
      </w:r>
      <w:r w:rsidR="00263F2D">
        <w:t xml:space="preserve">tool </w:t>
      </w:r>
      <w:r>
        <w:t>to improve</w:t>
      </w:r>
      <w:r w:rsidR="0054667A">
        <w:t xml:space="preserve"> assessment of heel counter characteristics. </w:t>
      </w:r>
      <w:proofErr w:type="spellStart"/>
      <w:r>
        <w:t>Raters</w:t>
      </w:r>
      <w:proofErr w:type="spellEnd"/>
      <w:r>
        <w:t xml:space="preserve"> also felt that the form should be used to assess and inform on the </w:t>
      </w:r>
      <w:r w:rsidR="00D05E5D">
        <w:t>design characteristics</w:t>
      </w:r>
      <w:r>
        <w:t xml:space="preserve"> of OSSTF where it had been previously clinically reasoned that OSSTF would be a suitable intervention</w:t>
      </w:r>
      <w:r w:rsidR="003D309F">
        <w:t>;</w:t>
      </w:r>
      <w:r>
        <w:t xml:space="preserve"> rather than </w:t>
      </w:r>
      <w:r w:rsidR="00471FCE">
        <w:t xml:space="preserve">the </w:t>
      </w:r>
      <w:r w:rsidR="00565FF5">
        <w:t xml:space="preserve">tool </w:t>
      </w:r>
      <w:r>
        <w:t xml:space="preserve">be the means to dictate if OSSTF should be </w:t>
      </w:r>
      <w:r w:rsidR="00471FCE">
        <w:t xml:space="preserve">prescribed </w:t>
      </w:r>
      <w:r w:rsidR="003D309F">
        <w:t xml:space="preserve">as an </w:t>
      </w:r>
      <w:r w:rsidR="00B33F80">
        <w:t>assistive</w:t>
      </w:r>
      <w:r w:rsidR="003D309F">
        <w:t xml:space="preserve"> aid</w:t>
      </w:r>
      <w:r w:rsidR="004B1872">
        <w:t xml:space="preserve"> </w:t>
      </w:r>
      <w:r w:rsidR="006D5E0C">
        <w:t>to a</w:t>
      </w:r>
      <w:r w:rsidR="00471FCE">
        <w:t xml:space="preserve"> child</w:t>
      </w:r>
      <w:r>
        <w:t xml:space="preserve">. However, this is the first screening tool to be developed for OSSTF </w:t>
      </w:r>
      <w:r>
        <w:rPr>
          <w:rFonts w:ascii="Calibri" w:hAnsi="Calibri"/>
          <w:noProof/>
        </w:rPr>
        <w:t xml:space="preserve">use in children </w:t>
      </w:r>
      <w:r w:rsidR="006D5E0C">
        <w:rPr>
          <w:rFonts w:ascii="Calibri" w:hAnsi="Calibri"/>
          <w:noProof/>
        </w:rPr>
        <w:t xml:space="preserve">living with a mobility impairment </w:t>
      </w:r>
      <w:r>
        <w:rPr>
          <w:rFonts w:ascii="Calibri" w:hAnsi="Calibri"/>
          <w:noProof/>
        </w:rPr>
        <w:t xml:space="preserve">against evidence-based criteria and will, with further iteration, seek to inform clinical practice and future research reporting in this area. </w:t>
      </w:r>
    </w:p>
    <w:p w14:paraId="24A1BA20" w14:textId="77777777" w:rsidR="00186EB2" w:rsidRDefault="00186EB2">
      <w:pPr>
        <w:rPr>
          <w:rFonts w:ascii="Calibri" w:hAnsi="Calibri"/>
          <w:noProof/>
        </w:rPr>
      </w:pPr>
      <w:r>
        <w:rPr>
          <w:rFonts w:ascii="Calibri" w:hAnsi="Calibri"/>
          <w:noProof/>
        </w:rPr>
        <w:br w:type="page"/>
      </w:r>
    </w:p>
    <w:p w14:paraId="63ACE412" w14:textId="38CD1F68" w:rsidR="00094011" w:rsidRDefault="00094011" w:rsidP="00F46898">
      <w:pPr>
        <w:pStyle w:val="Heading1"/>
        <w:numPr>
          <w:ilvl w:val="0"/>
          <w:numId w:val="29"/>
        </w:numPr>
        <w:spacing w:line="360" w:lineRule="auto"/>
        <w:ind w:left="0" w:firstLine="0"/>
        <w:jc w:val="both"/>
      </w:pPr>
      <w:bookmarkStart w:id="376" w:name="_Toc156403552"/>
      <w:r>
        <w:t>Summative Discussion</w:t>
      </w:r>
      <w:bookmarkEnd w:id="376"/>
      <w:r>
        <w:t xml:space="preserve"> </w:t>
      </w:r>
    </w:p>
    <w:p w14:paraId="63B6E92E" w14:textId="77777777" w:rsidR="0015714F" w:rsidRPr="0015714F" w:rsidRDefault="0015714F" w:rsidP="009344E2"/>
    <w:p w14:paraId="7AB67D4C" w14:textId="77777777" w:rsidR="00094011" w:rsidRDefault="00094011" w:rsidP="009344E2">
      <w:pPr>
        <w:pStyle w:val="Heading2"/>
        <w:numPr>
          <w:ilvl w:val="1"/>
          <w:numId w:val="29"/>
        </w:numPr>
        <w:spacing w:line="360" w:lineRule="auto"/>
        <w:ind w:left="0" w:firstLine="0"/>
      </w:pPr>
      <w:bookmarkStart w:id="377" w:name="_Toc156403553"/>
      <w:r>
        <w:t>Introduction</w:t>
      </w:r>
      <w:bookmarkEnd w:id="377"/>
      <w:r>
        <w:t xml:space="preserve"> </w:t>
      </w:r>
    </w:p>
    <w:p w14:paraId="45F1C8FE" w14:textId="77777777" w:rsidR="00094011" w:rsidRPr="00D234EB" w:rsidRDefault="00094011" w:rsidP="00094011"/>
    <w:p w14:paraId="67B87FD4" w14:textId="753E84B3" w:rsidR="00094011" w:rsidRDefault="00094011" w:rsidP="00B50F3E">
      <w:pPr>
        <w:spacing w:line="360" w:lineRule="auto"/>
        <w:jc w:val="both"/>
      </w:pPr>
      <w:r>
        <w:t xml:space="preserve">Prior to this thesis, it was identified that </w:t>
      </w:r>
      <w:r w:rsidR="00E6017B">
        <w:t xml:space="preserve">children’s </w:t>
      </w:r>
      <w:r>
        <w:t>OSSTF was a commercial</w:t>
      </w:r>
      <w:r w:rsidRPr="008C699F">
        <w:t xml:space="preserve"> range of shoes with design adaptions that </w:t>
      </w:r>
      <w:r>
        <w:t>manufacturers</w:t>
      </w:r>
      <w:r w:rsidR="00E6017B">
        <w:t>’</w:t>
      </w:r>
      <w:r>
        <w:t xml:space="preserve"> postulate will</w:t>
      </w:r>
      <w:r w:rsidRPr="008C699F">
        <w:t xml:space="preserve"> assist </w:t>
      </w:r>
      <w:r>
        <w:t>the gait of children living with mobility impairment</w:t>
      </w:r>
      <w:r w:rsidR="00E6017B">
        <w:t>s</w:t>
      </w:r>
      <w:r>
        <w:t xml:space="preserve">. Since it is known that standard footwear has demonstratable effects on </w:t>
      </w:r>
      <w:r w:rsidR="00E6017B">
        <w:t>non-pathological</w:t>
      </w:r>
      <w:r>
        <w:t xml:space="preserve"> children's gait </w:t>
      </w:r>
      <w:r>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1186/1757-1146-6-s1-o35","ISSN":"1757-1146","author":[{"dropping-particle":"","family":"Wegener","given":"Caleb","non-dropping-particle":"","parse-names":false,"suffix":""},{"dropping-particle":"","family":"Greene","given":"Andrew","non-dropping-particle":"","parse-names":false,"suffix":""},{"dropping-particle":"","family":"Burns","given":"Joshua","non-dropping-particle":"","parse-names":false,"suffix":""},{"dropping-particle":"","family":"Vanwanseele","given":"Benedicte","non-dropping-particle":"","parse-names":false,"suffix":""},{"dropping-particle":"","family":"Hunt","given":"Adrienne E","non-dropping-particle":"","parse-names":false,"suffix":""},{"dropping-particle":"","family":"Smith","given":"Richard M","non-dropping-particle":"","parse-names":false,"suffix":""}],"container-title":"Journal of Foot and Ankle Research 2013 6:1","id":"ITEM-2","issue":"1","issued":{"date-parts":[["2013","5","31"]]},"page":"O35","publisher":"BioMed Central","title":"Power generation of the midfoot in children wearing sports shoes","type":"article-journal","volume":"6"},"uris":["http://www.mendeley.com/documents/?uuid=41df28eb-bc48-3966-88a9-4e9451cc8451"]}],"mendeley":{"formattedCitation":"(Wegener et al., 2013b; Wegener, Hunt, et al., 2011)","plainTextFormattedCitation":"(Wegener et al., 2013b; Wegener, Hunt, et al., 2011)","previouslyFormattedCitation":"(Wegener et al., 2013b; Wegener, Hunt, et al., 2011)"},"properties":{"noteIndex":0},"schema":"https://github.com/citation-style-language/schema/raw/master/csl-citation.json"}</w:instrText>
      </w:r>
      <w:r>
        <w:fldChar w:fldCharType="separate"/>
      </w:r>
      <w:r w:rsidR="00254D00" w:rsidRPr="00254D00">
        <w:rPr>
          <w:noProof/>
        </w:rPr>
        <w:t>(Wegener et al., 2013b; Wegener, Hunt, et al., 2011)</w:t>
      </w:r>
      <w:r>
        <w:fldChar w:fldCharType="end"/>
      </w:r>
      <w:r>
        <w:t xml:space="preserve"> it is reasonable to presume that footwear could be designed to provide stability during daily mobility. Additionally, </w:t>
      </w:r>
      <w:r w:rsidR="00852357">
        <w:t>since</w:t>
      </w:r>
      <w:r>
        <w:t xml:space="preserve"> OSSTF</w:t>
      </w:r>
      <w:r w:rsidR="00852357">
        <w:t xml:space="preserve"> is</w:t>
      </w:r>
      <w:r>
        <w:t xml:space="preserve"> </w:t>
      </w:r>
      <w:r w:rsidR="00852357">
        <w:t xml:space="preserve">readily </w:t>
      </w:r>
      <w:r>
        <w:t xml:space="preserve">available from </w:t>
      </w:r>
      <w:r w:rsidR="00852357">
        <w:t xml:space="preserve">a </w:t>
      </w:r>
      <w:r>
        <w:t xml:space="preserve">standard stock supply, this would avoid </w:t>
      </w:r>
      <w:r w:rsidR="00B50F3E">
        <w:t xml:space="preserve">unnecessary </w:t>
      </w:r>
      <w:r>
        <w:t xml:space="preserve">delay in a child's access to an assistive aid that </w:t>
      </w:r>
      <w:r w:rsidR="003D0C3A">
        <w:t xml:space="preserve">would be associated </w:t>
      </w:r>
      <w:r>
        <w:t xml:space="preserve">with </w:t>
      </w:r>
      <w:r w:rsidR="003D0C3A">
        <w:t xml:space="preserve">the </w:t>
      </w:r>
      <w:r w:rsidR="005C4435">
        <w:t xml:space="preserve">manufacture of </w:t>
      </w:r>
      <w:r>
        <w:t xml:space="preserve">bespoke footwear </w:t>
      </w:r>
      <w:r>
        <w:fldChar w:fldCharType="begin" w:fldLock="1"/>
      </w:r>
      <w:r w:rsidR="00EF53DC">
        <w:instrText>ADDIN CSL_CITATION {"citationItems":[{"id":"ITEM-1","itemData":{"author":[{"dropping-particle":"","family":"NHS England","given":"","non-dropping-particle":"","parse-names":false,"suffix":""}],"id":"ITEM-1","issued":{"date-parts":[["2015"]]},"title":"NHS England. Improving the Quality of Orthotics Services in England. NHS England; 2015.","type":"bill"},"uris":["http://www.mendeley.com/documents/?uuid=4b28da60-b209-40bf-84bb-0d57685d1934"]},{"id":"ITEM-2","itemData":{"DOI":"10.1111/jep.13801","ISSN":"1365-2753","abstract":"The UK National Health Service (NHS) employs a group of 14 separate allied health professions. Prosthetics and orthotics are the smallest of these professions. Although small, orthotics is integral to many clinical care pathways and has shown to provide an essential impact on a range of clinical conditions in the health service priority lists. Previous reports acknowledged the lack of data on the UK prosthetic and orthotic workforce, appointment outcomes and cost and the service users accessing such services and thus the challenges that it poses for effective service delivery. There is still a paucity of relevant data or initiatives to support the service provision. The work within this paper has taken the first step to address this gap, presenting a summary of the information relating to appointments and costs, and provides a discussion on the implications of variations across the NHS orthotic services within England in terms of spend, staffing and skill mix for orthotic services and service users and the need for further data on service users and the UK prosthetic and orthotic workforce.","author":[{"dropping-particle":"","family":"Eddison","given":"Nicola","non-dropping-particle":"","parse-names":false,"suffix":""},{"dropping-particle":"","family":"Scott","given":"David A","non-dropping-particle":"","parse-names":false,"suffix":""},{"dropping-particle":"","family":"Chockalingam","given":"Nachiappan","non-dropping-particle":"","parse-names":false,"suffix":""}],"container-title":"Journal of Evaluation in Clinical Practice","id":"ITEM-2","issue":"September","issued":{"date-parts":[["2022"]]},"page":"1-4","publisher":"John Wiley &amp; Sons, Ltd","title":"The challenge of service planning and development without adequate data : The case for orthotic services","type":"article-journal"},"uris":["http://www.mendeley.com/documents/?uuid=c37787a0-e0be-3870-8f3d-11ae27bd090a"]}],"mendeley":{"formattedCitation":"(Eddison, Scott, et al., 2022; NHS England. Improving the Quality of Orthotics Services in England. NHS England; 2015., 2015)","plainTextFormattedCitation":"(Eddison, Scott, et al., 2022; NHS England. Improving the Quality of Orthotics Services in England. NHS England; 2015., 2015)","previouslyFormattedCitation":"(Eddison, Scott, et al., 2022; NHS England. Improving the Quality of Orthotics Services in England. NHS England; 2015., 2015)"},"properties":{"noteIndex":0},"schema":"https://github.com/citation-style-language/schema/raw/master/csl-citation.json"}</w:instrText>
      </w:r>
      <w:r>
        <w:fldChar w:fldCharType="separate"/>
      </w:r>
      <w:r w:rsidR="00254D00" w:rsidRPr="00254D00">
        <w:rPr>
          <w:noProof/>
        </w:rPr>
        <w:t>(Eddison, Scott, et al., 2022; NHS England. Improving the Quality of Orthotics Services in England. NHS England; 2015., 2015)</w:t>
      </w:r>
      <w:r>
        <w:fldChar w:fldCharType="end"/>
      </w:r>
      <w:r>
        <w:t xml:space="preserve">. However, as identified in the scoping review (Chapter2), there was a lack of research </w:t>
      </w:r>
      <w:r w:rsidR="00E6017B">
        <w:t>examining</w:t>
      </w:r>
      <w:r>
        <w:t xml:space="preserve"> footwear as a clinical intervention</w:t>
      </w:r>
      <w:r w:rsidR="00DC34F8">
        <w:t>.</w:t>
      </w:r>
      <w:r>
        <w:t xml:space="preserve"> </w:t>
      </w:r>
      <w:r w:rsidR="00DC34F8">
        <w:t xml:space="preserve">This </w:t>
      </w:r>
      <w:r w:rsidR="009903ED">
        <w:t xml:space="preserve">dearth of </w:t>
      </w:r>
      <w:r w:rsidR="00B33F80">
        <w:t>research</w:t>
      </w:r>
      <w:r w:rsidR="009903ED">
        <w:t xml:space="preserve"> provided</w:t>
      </w:r>
      <w:r w:rsidR="00DC34F8">
        <w:t xml:space="preserve"> </w:t>
      </w:r>
      <w:r>
        <w:t>little consistency in defining it within an intervention framework identified by the MRC</w:t>
      </w:r>
      <w:r w:rsidR="003B5FF2">
        <w:t>;</w:t>
      </w:r>
      <w:r>
        <w:t xml:space="preserve"> </w:t>
      </w:r>
      <w:r w:rsidR="005F5C3A">
        <w:t xml:space="preserve">such as what are the perceived </w:t>
      </w:r>
      <w:r w:rsidR="00C219D5">
        <w:t>effects,</w:t>
      </w:r>
      <w:r w:rsidR="005F5C3A">
        <w:t xml:space="preserve"> </w:t>
      </w:r>
      <w:r w:rsidR="00C219D5">
        <w:t xml:space="preserve">how will </w:t>
      </w:r>
      <w:r w:rsidR="009903ED">
        <w:t xml:space="preserve">it </w:t>
      </w:r>
      <w:r w:rsidR="00C219D5">
        <w:t xml:space="preserve">have its effect, how to measure these effects and </w:t>
      </w:r>
      <w:r w:rsidR="005F5C3A">
        <w:t>who should ben</w:t>
      </w:r>
      <w:r w:rsidR="00FA12F4">
        <w:t>e</w:t>
      </w:r>
      <w:r w:rsidR="005F5C3A">
        <w:t xml:space="preserve">fit </w:t>
      </w:r>
      <w:r w:rsidR="001A376B">
        <w:t>(</w:t>
      </w:r>
      <w:r w:rsidR="001A376B">
        <w:fldChar w:fldCharType="begin"/>
      </w:r>
      <w:r w:rsidR="001A376B">
        <w:instrText xml:space="preserve"> REF _Ref141215042 \h </w:instrText>
      </w:r>
      <w:r w:rsidR="001A376B">
        <w:fldChar w:fldCharType="separate"/>
      </w:r>
      <w:r w:rsidR="001A376B">
        <w:t xml:space="preserve">Figure </w:t>
      </w:r>
      <w:r w:rsidR="001A376B">
        <w:rPr>
          <w:noProof/>
        </w:rPr>
        <w:t>1</w:t>
      </w:r>
      <w:r w:rsidR="001A376B">
        <w:noBreakHyphen/>
      </w:r>
      <w:r w:rsidR="001A376B">
        <w:rPr>
          <w:noProof/>
        </w:rPr>
        <w:t>2</w:t>
      </w:r>
      <w:r w:rsidR="001A376B">
        <w:fldChar w:fldCharType="end"/>
      </w:r>
      <w:r w:rsidR="001A376B">
        <w:t xml:space="preserve">) </w:t>
      </w:r>
      <w:r>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2","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mendeley":{"formattedCitation":"(Craig et al., 2008; Skivington et al., 2021)","plainTextFormattedCitation":"(Craig et al., 2008; Skivington et al., 2021)","previouslyFormattedCitation":"(Craig et al., 2008; Skivington et al., 2021)"},"properties":{"noteIndex":0},"schema":"https://github.com/citation-style-language/schema/raw/master/csl-citation.json"}</w:instrText>
      </w:r>
      <w:r>
        <w:fldChar w:fldCharType="separate"/>
      </w:r>
      <w:r w:rsidR="00810D03" w:rsidRPr="009A28E3">
        <w:rPr>
          <w:noProof/>
        </w:rPr>
        <w:t>(Craig et al., 2008; Skivington et al., 2021)</w:t>
      </w:r>
      <w:r>
        <w:fldChar w:fldCharType="end"/>
      </w:r>
      <w:r w:rsidR="00C219D5">
        <w:t>?</w:t>
      </w:r>
      <w:r>
        <w:t xml:space="preserve"> This was exampled in the current evidence base with clinical footwear for children as a whole being poorly defined and categorised</w:t>
      </w:r>
      <w:r w:rsidR="00E6017B">
        <w:t>.</w:t>
      </w:r>
      <w:r>
        <w:t xml:space="preserve"> In particular, there was no clear consensus on the terminology, clinical purpose, specific design characteristics, s</w:t>
      </w:r>
      <w:r w:rsidRPr="008C699F">
        <w:t>pecific childhood mobility conditions suitable for treatment</w:t>
      </w:r>
      <w:r>
        <w:t xml:space="preserve"> or the salient treatment outcomes. These issues were apparent </w:t>
      </w:r>
      <w:r w:rsidR="00E6017B">
        <w:t xml:space="preserve">through </w:t>
      </w:r>
      <w:r w:rsidR="004B58E7">
        <w:t>the</w:t>
      </w:r>
      <w:r w:rsidR="00E6017B">
        <w:t xml:space="preserve"> findings of the </w:t>
      </w:r>
      <w:r w:rsidR="004B58E7">
        <w:t>systematic</w:t>
      </w:r>
      <w:r w:rsidR="00E6017B">
        <w:t xml:space="preserve"> review</w:t>
      </w:r>
      <w:r>
        <w:t xml:space="preserve"> (Chapter 3), with poor and inconsistent reporting of the footwear interventions, participants, and disparate outcome measures precluding any form of meta-analysis. </w:t>
      </w:r>
    </w:p>
    <w:p w14:paraId="24F07870" w14:textId="77777777" w:rsidR="007A7BA5" w:rsidRDefault="007A7BA5" w:rsidP="00094011">
      <w:pPr>
        <w:spacing w:line="360" w:lineRule="auto"/>
        <w:jc w:val="both"/>
      </w:pPr>
    </w:p>
    <w:p w14:paraId="2011DE61" w14:textId="7A75AEE0" w:rsidR="00610A1D" w:rsidRDefault="00094011" w:rsidP="00513493">
      <w:pPr>
        <w:spacing w:line="360" w:lineRule="auto"/>
        <w:jc w:val="both"/>
      </w:pPr>
      <w:r>
        <w:t xml:space="preserve">This thesis </w:t>
      </w:r>
      <w:r w:rsidR="00E6017B">
        <w:t>focu</w:t>
      </w:r>
      <w:r w:rsidR="00E12AAC">
        <w:t>sed</w:t>
      </w:r>
      <w:r w:rsidR="00E6017B">
        <w:t xml:space="preserve"> on</w:t>
      </w:r>
      <w:r>
        <w:t xml:space="preserve"> fill</w:t>
      </w:r>
      <w:r w:rsidR="00E12AAC">
        <w:t>ing</w:t>
      </w:r>
      <w:r>
        <w:t xml:space="preserve"> in the identified research </w:t>
      </w:r>
      <w:r w:rsidR="00E12AAC">
        <w:t xml:space="preserve">gaps </w:t>
      </w:r>
      <w:r>
        <w:t>concerning OSSTF</w:t>
      </w:r>
      <w:r w:rsidR="00E12AAC">
        <w:t>,</w:t>
      </w:r>
      <w:r>
        <w:t xml:space="preserve"> through a systematic analysis of the intervention in a similar process that had been incorporated for tuned AFOs for children and alongside that of the Medical Research guidelines for evaluating a complex intervention </w:t>
      </w:r>
      <w:r>
        <w:fldChar w:fldCharType="begin" w:fldLock="1"/>
      </w:r>
      <w:r w:rsidR="00496150">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id":"ITEM-2","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2","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id":"ITEM-3","itemData":{"DOI":"10.1016/J.FOOT.2019.101660","ISSN":"0958-2592","PMID":"32179372","abstract":"Study design: Case series. Background: AFOs are a commonly prescribed medical device given to children with cerebral palsy (CP) in an attempt to improve their gait. The current literature is equivocal on the effects AFOs have on the gait of children with CP. The vast majority of AFOs issued are not subject to AFO-FC tuning. There are emerging studies investigating the effects tuning AFO-FCs has on the gait of children with CP. However, the research is limited, and there is a lack of quantitative data. Objective: To compare the kinematics of tuned versus non-tuned gait in children with CP. Methods: Gait analysis assessment of five children aged between 7–11 years with a diagnosis of CP (one hemiplegic and four diplegic participants, two female, three male, with a Gross Motor Functional Classification System (GMFCS) of 2) at a Gait Analysis Laboratory. Results: In comparison to barefoot and non-tuned gait, walking with a tuned AFO-FC produced improvements in several key gait parameters. Including hip flexion and extension, posterior pelvic tilt and knee extension. Results also indicated that the type of gait pattern demonstrated by the participant affected the outcomes of tuning. Conclusions: Tuning the AFO-FC of children with CP has the potential to improve hip function, pelvic function, knee extension in stance phase and knee flexion during swing phase and that a non-tuned AFO-FC can potentially decrease hip function, posterior pelvic tilt and increase knee extension. Clinical Relevance: Whilst AFO-FC tuning has been recommended for routine clinical practice, there still remains a paucity of research on the kinematic effects of using a tuned AFO-FC compared to a non-tuned. This paper provides a comparison of kinematics on children with CP, during barefoot, non-tuned and tuned AFO-FC walking with a view to inform clinical practice.","author":[{"dropping-particle":"","family":"Eddison","given":"N.","non-dropping-particle":"","parse-names":false,"suffix":""},{"dropping-particle":"","family":"Healy","given":"A.","non-dropping-particle":"","parse-names":false,"suffix":""},{"dropping-particle":"","family":"Needham","given":"R.","non-dropping-particle":"","parse-names":false,"suffix":""},{"dropping-particle":"","family":"Chockalingam","given":"N.","non-dropping-particle":"","parse-names":false,"suffix":""}],"container-title":"The Foot","id":"ITEM-3","issued":{"date-parts":[["2020","6","1"]]},"page":"101660","publisher":"Churchill Livingstone","title":"The effect of tuning ankle foot orthoses-footwear combinations on gait kinematics of children with cerebral palsy: A case series","type":"article-journal","volume":"43"},"uris":["http://www.mendeley.com/documents/?uuid=fcf0e407-f9dc-37ab-bd75-07277e07dea8"]},{"id":"ITEM-4","itemData":{"DOI":"10.1302/1863-2548.11.160256","ISSN":"18632548","abstract":"Objectives The purpose of this article is to determine how many of the current peer-reviewed studies of ankle foot orthoses (AFOs) on children with cerebral palsy (CP) have included adequate details of the design and material of the AFO, to enable the study to be reproduced and outcomes clearly understood. Methods A thorough search of studies published in English was conducted in March 2015, with no restriction on dates, within all major databases using relevant phrases. These searches were then supplemented by tracking all key references from the appropriate articles identified. Study selection The inclusion criteria were as follows: (1) population - children with CP; (2) intervention - AFOs; and (3) outcome measure. One reviewer extracted data regarding the characteristics of the included studies, with the extracted data checked for accuracy and completeness by a second reviewer. None of the studies reviewed gave adequate details of the AFOs. Only 3.6% (n = 2) of papers tested the stiffness. Many studies (54.5%) did not describe the material used nor the material thickness (72.7%). None of them gave any clinical justification for the chosen design of AFO. Conclusions There is a clear paucity of detail regarding the design and material used in AFOs on studies involving children with CP. Such a lack of detail has the potential to affect the validity of the reported outcomes, the ability to reproduce the studies and may misinform clinical practice.","author":[{"dropping-particle":"","family":"Eddison","given":"N.","non-dropping-particle":"","parse-names":false,"suffix":""},{"dropping-particle":"","family":"Mulholland","given":"M.","non-dropping-particle":"","parse-names":false,"suffix":""},{"dropping-particle":"","family":"Chockalingam","given":"N.","non-dropping-particle":"","parse-names":false,"suffix":""}],"container-title":"Journal of Children's Orthopaedics","id":"ITEM-4","issue":"4","issued":{"date-parts":[["2017"]]},"page":"263-271","publisher":"British Editorial Society of Bone and Joint Surgery","title":"Do research papers provide enough information on design and material used in ankle foot orthoses for children with cerebral palsy? A systematic review","type":"article","volume":"11"},"uris":["http://www.mendeley.com/documents/?uuid=c8d2f138-bc1f-3846-b872-a07d786b14b2"]}],"mendeley":{"formattedCitation":"(Craig et al., 2008; Eddison, Healy, Needham, et al., 2020; Eddison, Mulholland, et al., 2017; Skivington et al., 2021)","plainTextFormattedCitation":"(Craig et al., 2008; Eddison, Healy, Needham, et al., 2020; Eddison, Mulholland, et al., 2017; Skivington et al., 2021)","previouslyFormattedCitation":"(Craig et al., 2008; Eddison, Healy, Needham, et al., 2020; Eddison, Mulholland, et al., 2017; Skivington et al., 2021)"},"properties":{"noteIndex":0},"schema":"https://github.com/citation-style-language/schema/raw/master/csl-citation.json"}</w:instrText>
      </w:r>
      <w:r>
        <w:fldChar w:fldCharType="separate"/>
      </w:r>
      <w:r w:rsidR="003A0640" w:rsidRPr="003A0640">
        <w:rPr>
          <w:noProof/>
        </w:rPr>
        <w:t>(Craig et al., 2008; Eddison, Healy, Needham, et al., 2020; Eddison, Mulholland, et al., 2017; Skivington et al., 2021)</w:t>
      </w:r>
      <w:r>
        <w:fldChar w:fldCharType="end"/>
      </w:r>
      <w:r>
        <w:t xml:space="preserve">. </w:t>
      </w:r>
    </w:p>
    <w:p w14:paraId="0324C153" w14:textId="35552FA7" w:rsidR="00094011" w:rsidRDefault="00094011" w:rsidP="00513493">
      <w:pPr>
        <w:spacing w:line="360" w:lineRule="auto"/>
        <w:jc w:val="both"/>
        <w:rPr>
          <w:rFonts w:cstheme="minorHAnsi"/>
          <w:color w:val="000000"/>
        </w:rPr>
      </w:pPr>
      <w:r w:rsidRPr="00D63895">
        <w:rPr>
          <w:rFonts w:cstheme="minorHAnsi"/>
          <w:color w:val="000000"/>
        </w:rPr>
        <w:t xml:space="preserve">The overall aim of this </w:t>
      </w:r>
      <w:r>
        <w:rPr>
          <w:rFonts w:cstheme="minorHAnsi"/>
          <w:color w:val="000000"/>
        </w:rPr>
        <w:t>program of work</w:t>
      </w:r>
      <w:r w:rsidRPr="00D63895">
        <w:rPr>
          <w:rFonts w:cstheme="minorHAnsi"/>
          <w:color w:val="000000"/>
        </w:rPr>
        <w:t xml:space="preserve"> </w:t>
      </w:r>
      <w:r>
        <w:rPr>
          <w:rFonts w:cstheme="minorHAnsi"/>
          <w:color w:val="000000"/>
        </w:rPr>
        <w:t>was</w:t>
      </w:r>
      <w:r w:rsidRPr="00D63895">
        <w:rPr>
          <w:rFonts w:cstheme="minorHAnsi"/>
          <w:color w:val="000000"/>
        </w:rPr>
        <w:t xml:space="preserve"> to provide a conceptual </w:t>
      </w:r>
      <w:r>
        <w:rPr>
          <w:rFonts w:cstheme="minorHAnsi"/>
          <w:color w:val="000000"/>
        </w:rPr>
        <w:t xml:space="preserve">and theoretical </w:t>
      </w:r>
      <w:r w:rsidRPr="00D63895">
        <w:rPr>
          <w:rFonts w:cstheme="minorHAnsi"/>
          <w:color w:val="000000"/>
        </w:rPr>
        <w:t xml:space="preserve">basis for </w:t>
      </w:r>
      <w:r>
        <w:rPr>
          <w:rFonts w:cstheme="minorHAnsi"/>
          <w:color w:val="000000"/>
        </w:rPr>
        <w:t>children's</w:t>
      </w:r>
      <w:r w:rsidRPr="00D63895">
        <w:rPr>
          <w:rFonts w:cstheme="minorHAnsi"/>
          <w:color w:val="000000"/>
        </w:rPr>
        <w:t xml:space="preserve"> off-the-shelf </w:t>
      </w:r>
      <w:r>
        <w:rPr>
          <w:rFonts w:cstheme="minorHAnsi"/>
          <w:color w:val="000000"/>
        </w:rPr>
        <w:t xml:space="preserve">therapeutic footwear through a mixed-method approach of quantitative and qualitative evaluation of their design and purpose to provide a preliminary </w:t>
      </w:r>
      <w:r w:rsidRPr="00D63895">
        <w:rPr>
          <w:rFonts w:cstheme="minorHAnsi"/>
          <w:color w:val="000000"/>
        </w:rPr>
        <w:t xml:space="preserve">evidence-based </w:t>
      </w:r>
      <w:r>
        <w:rPr>
          <w:rFonts w:cstheme="minorHAnsi"/>
          <w:color w:val="000000"/>
        </w:rPr>
        <w:t xml:space="preserve">framework </w:t>
      </w:r>
      <w:r w:rsidRPr="00D63895">
        <w:rPr>
          <w:rFonts w:cstheme="minorHAnsi"/>
          <w:color w:val="000000"/>
        </w:rPr>
        <w:t xml:space="preserve">for </w:t>
      </w:r>
      <w:r>
        <w:rPr>
          <w:rFonts w:cstheme="minorHAnsi"/>
          <w:color w:val="000000"/>
        </w:rPr>
        <w:t>researchers, clinicians, and footwear manufacturers. The following discussion will integrate the findings and highlight the impact the work will have on the provision of OSSTF to children living with a mobility impairment</w:t>
      </w:r>
      <w:r w:rsidR="00E12AAC">
        <w:rPr>
          <w:rFonts w:cstheme="minorHAnsi"/>
          <w:color w:val="000000"/>
        </w:rPr>
        <w:t>.</w:t>
      </w:r>
      <w:r>
        <w:rPr>
          <w:rFonts w:cstheme="minorHAnsi"/>
          <w:color w:val="000000"/>
        </w:rPr>
        <w:t xml:space="preserve"> </w:t>
      </w:r>
    </w:p>
    <w:p w14:paraId="582B00B0" w14:textId="77777777" w:rsidR="00384A5F" w:rsidRDefault="00384A5F" w:rsidP="00513493">
      <w:pPr>
        <w:spacing w:line="360" w:lineRule="auto"/>
        <w:jc w:val="both"/>
      </w:pPr>
    </w:p>
    <w:p w14:paraId="34194CB1" w14:textId="77777777" w:rsidR="00094011" w:rsidRPr="00E4683A" w:rsidRDefault="00094011" w:rsidP="009344E2">
      <w:pPr>
        <w:pStyle w:val="Heading2"/>
        <w:numPr>
          <w:ilvl w:val="1"/>
          <w:numId w:val="29"/>
        </w:numPr>
        <w:ind w:left="0" w:firstLine="0"/>
      </w:pPr>
      <w:bookmarkStart w:id="378" w:name="_Toc156403554"/>
      <w:r>
        <w:t>Impact of work</w:t>
      </w:r>
      <w:bookmarkEnd w:id="378"/>
    </w:p>
    <w:p w14:paraId="499FFD57" w14:textId="77777777" w:rsidR="00094011" w:rsidRPr="00EA0510" w:rsidRDefault="00094011" w:rsidP="00094011">
      <w:pPr>
        <w:pStyle w:val="ListParagraph"/>
        <w:spacing w:line="360" w:lineRule="auto"/>
        <w:ind w:left="1440"/>
        <w:jc w:val="both"/>
        <w:rPr>
          <w:rFonts w:cstheme="minorHAnsi"/>
        </w:rPr>
      </w:pPr>
    </w:p>
    <w:p w14:paraId="19C6D7B0" w14:textId="77777777" w:rsidR="00094011" w:rsidRDefault="00094011" w:rsidP="009344E2">
      <w:pPr>
        <w:pStyle w:val="Heading3"/>
        <w:numPr>
          <w:ilvl w:val="2"/>
          <w:numId w:val="29"/>
        </w:numPr>
        <w:spacing w:line="360" w:lineRule="auto"/>
      </w:pPr>
      <w:bookmarkStart w:id="379" w:name="_Toc156403555"/>
      <w:r>
        <w:t>Terminology, Definition and Purpose of OSSTF</w:t>
      </w:r>
      <w:bookmarkEnd w:id="379"/>
    </w:p>
    <w:p w14:paraId="382B47FB" w14:textId="4689C8F9" w:rsidR="00094011" w:rsidRPr="00955A20" w:rsidRDefault="00094011" w:rsidP="00094011">
      <w:pPr>
        <w:spacing w:line="360" w:lineRule="auto"/>
        <w:jc w:val="both"/>
        <w:rPr>
          <w:rFonts w:cstheme="minorHAnsi"/>
        </w:rPr>
      </w:pPr>
      <w:r>
        <w:rPr>
          <w:rFonts w:cstheme="minorHAnsi"/>
        </w:rPr>
        <w:t>Since it was unclear how footwear ha</w:t>
      </w:r>
      <w:r w:rsidR="008664B5">
        <w:rPr>
          <w:rFonts w:cstheme="minorHAnsi"/>
        </w:rPr>
        <w:t>s</w:t>
      </w:r>
      <w:r>
        <w:rPr>
          <w:rFonts w:cstheme="minorHAnsi"/>
        </w:rPr>
        <w:t xml:space="preserve"> been </w:t>
      </w:r>
      <w:r w:rsidR="00AE7E78">
        <w:rPr>
          <w:rFonts w:cstheme="minorHAnsi"/>
        </w:rPr>
        <w:t xml:space="preserve">utilised </w:t>
      </w:r>
      <w:r w:rsidR="00EE6DB0">
        <w:rPr>
          <w:rFonts w:cstheme="minorHAnsi"/>
        </w:rPr>
        <w:t xml:space="preserve">as a </w:t>
      </w:r>
      <w:r w:rsidR="00B028F4">
        <w:rPr>
          <w:rFonts w:cstheme="minorHAnsi"/>
        </w:rPr>
        <w:t>cl</w:t>
      </w:r>
      <w:r w:rsidR="001D2E6C">
        <w:rPr>
          <w:rFonts w:cstheme="minorHAnsi"/>
        </w:rPr>
        <w:t>i</w:t>
      </w:r>
      <w:r w:rsidR="00B028F4">
        <w:rPr>
          <w:rFonts w:cstheme="minorHAnsi"/>
        </w:rPr>
        <w:t xml:space="preserve">nical </w:t>
      </w:r>
      <w:r w:rsidR="00EE6DB0">
        <w:rPr>
          <w:rFonts w:cstheme="minorHAnsi"/>
        </w:rPr>
        <w:t>intervention for</w:t>
      </w:r>
      <w:r w:rsidR="00FC7E85">
        <w:rPr>
          <w:rFonts w:cstheme="minorHAnsi"/>
        </w:rPr>
        <w:t xml:space="preserve"> </w:t>
      </w:r>
      <w:r w:rsidR="001D2E6C">
        <w:rPr>
          <w:rFonts w:cstheme="minorHAnsi"/>
        </w:rPr>
        <w:t>children,</w:t>
      </w:r>
      <w:r>
        <w:rPr>
          <w:rFonts w:cstheme="minorHAnsi"/>
        </w:rPr>
        <w:t xml:space="preserve"> a scoping review on the entirety of children's footwear research was performed. </w:t>
      </w:r>
      <w:r w:rsidRPr="00C24332">
        <w:rPr>
          <w:rFonts w:cstheme="minorHAnsi"/>
        </w:rPr>
        <w:t xml:space="preserve">It identified a grouping of footwear </w:t>
      </w:r>
      <w:r w:rsidRPr="00583756">
        <w:rPr>
          <w:rFonts w:cstheme="minorHAnsi"/>
        </w:rPr>
        <w:t xml:space="preserve">research </w:t>
      </w:r>
      <w:r>
        <w:t>designed to treat</w:t>
      </w:r>
      <w:r w:rsidRPr="00C24332">
        <w:t xml:space="preserve"> childhood musculoskeletal or neurological </w:t>
      </w:r>
      <w:r>
        <w:t>mobility impairments</w:t>
      </w:r>
      <w:r w:rsidRPr="00C24332">
        <w:t xml:space="preserve"> with the underlying principle of last and sole modification to influence the structure and function of the </w:t>
      </w:r>
      <w:r>
        <w:t>child's</w:t>
      </w:r>
      <w:r w:rsidRPr="00C24332">
        <w:t xml:space="preserve"> foot.</w:t>
      </w:r>
      <w:r>
        <w:t xml:space="preserve"> Many terms were used throughout the research with a wide variety of treatment goals. Therefore, to define and term OSSTF amongst the many different clinical footwear, this research proposed to </w:t>
      </w:r>
      <w:r w:rsidR="001B5338">
        <w:t>group</w:t>
      </w:r>
      <w:r>
        <w:t xml:space="preserve"> the many footwear interventions under one overarching term, therapeutic footwear. The textual narrative synthesis of the therapeutic footwear research performed in chapter </w:t>
      </w:r>
      <w:r w:rsidR="00400670">
        <w:t>2</w:t>
      </w:r>
      <w:r>
        <w:t xml:space="preserve"> identified </w:t>
      </w:r>
      <w:r w:rsidRPr="002D6BED">
        <w:t xml:space="preserve">three </w:t>
      </w:r>
      <w:r>
        <w:t xml:space="preserve">separate therapeutic </w:t>
      </w:r>
      <w:r w:rsidRPr="002D6BED">
        <w:t>roles</w:t>
      </w:r>
      <w:r w:rsidR="001B5338">
        <w:t xml:space="preserve">: </w:t>
      </w:r>
      <w:r w:rsidRPr="005C3D55">
        <w:rPr>
          <w:b/>
          <w:bCs/>
        </w:rPr>
        <w:t>Corrective</w:t>
      </w:r>
      <w:r w:rsidR="001B5338">
        <w:rPr>
          <w:b/>
          <w:bCs/>
        </w:rPr>
        <w:t xml:space="preserve">, </w:t>
      </w:r>
      <w:r w:rsidRPr="005C3D55">
        <w:rPr>
          <w:b/>
          <w:bCs/>
        </w:rPr>
        <w:t>Accommodative</w:t>
      </w:r>
      <w:r w:rsidRPr="00583756">
        <w:t xml:space="preserve"> </w:t>
      </w:r>
      <w:r w:rsidRPr="005C3D55">
        <w:t xml:space="preserve">and </w:t>
      </w:r>
      <w:r w:rsidRPr="005C3D55">
        <w:rPr>
          <w:b/>
          <w:bCs/>
        </w:rPr>
        <w:t>Functional</w:t>
      </w:r>
      <w:r w:rsidRPr="00583756">
        <w:t>.</w:t>
      </w:r>
      <w:r w:rsidRPr="005C3D55">
        <w:t xml:space="preserve"> Amongst functional </w:t>
      </w:r>
      <w:r>
        <w:t xml:space="preserve">therapeutic </w:t>
      </w:r>
      <w:r w:rsidRPr="005C3D55">
        <w:t>footwear, there w</w:t>
      </w:r>
      <w:r>
        <w:t>ere</w:t>
      </w:r>
      <w:r w:rsidRPr="005C3D55">
        <w:t xml:space="preserve"> further </w:t>
      </w:r>
      <w:r>
        <w:t>sub-</w:t>
      </w:r>
      <w:r w:rsidRPr="005C3D55">
        <w:t>branch</w:t>
      </w:r>
      <w:r>
        <w:t xml:space="preserve">es identified, </w:t>
      </w:r>
      <w:r w:rsidRPr="005C3D55">
        <w:t xml:space="preserve">which </w:t>
      </w:r>
      <w:r>
        <w:t xml:space="preserve">were </w:t>
      </w:r>
      <w:r w:rsidRPr="005C3D55">
        <w:t xml:space="preserve">termed </w:t>
      </w:r>
      <w:r>
        <w:t>and defined according to their design and role</w:t>
      </w:r>
      <w:r w:rsidR="001B5338">
        <w:t>:</w:t>
      </w:r>
      <w:r>
        <w:t xml:space="preserve"> </w:t>
      </w:r>
      <w:r w:rsidRPr="00583756">
        <w:rPr>
          <w:b/>
          <w:bCs/>
        </w:rPr>
        <w:t>Stability</w:t>
      </w:r>
      <w:r>
        <w:rPr>
          <w:b/>
          <w:bCs/>
        </w:rPr>
        <w:t xml:space="preserve">, Instability, Rounded Bottom </w:t>
      </w:r>
      <w:r w:rsidRPr="00583756">
        <w:t>and</w:t>
      </w:r>
      <w:r>
        <w:rPr>
          <w:b/>
          <w:bCs/>
        </w:rPr>
        <w:t xml:space="preserve"> Lift. </w:t>
      </w:r>
      <w:r w:rsidRPr="00955A20">
        <w:t xml:space="preserve">The textual narrative synthesis of the research performed in the scoping review allowed the rudiments of a conceptual framework of </w:t>
      </w:r>
      <w:r>
        <w:t>children</w:t>
      </w:r>
      <w:r w:rsidR="001B5338">
        <w:t>’</w:t>
      </w:r>
      <w:r>
        <w:t>s</w:t>
      </w:r>
      <w:r w:rsidRPr="00955A20">
        <w:t xml:space="preserve"> therapeutic footwear </w:t>
      </w:r>
      <w:r>
        <w:t xml:space="preserve">in </w:t>
      </w:r>
      <w:r w:rsidRPr="00955A20">
        <w:t>which OSSTF may be identified and defined as a subgrouping of functional therapeutic footwear</w:t>
      </w:r>
      <w:r>
        <w:t xml:space="preserve">. However, for this framework to gain acceptance and use amongst the various stakeholders (clinicians, researchers and manufacturers), expert opinion and agreement would be required </w:t>
      </w:r>
      <w:r>
        <w:fldChar w:fldCharType="begin" w:fldLock="1"/>
      </w:r>
      <w:r w:rsidR="00D471C6">
        <w:instrText>ADDIN CSL_CITATION {"citationItems":[{"id":"ITEM-1","itemData":{"ISBN":"9780981894119","author":[{"dropping-particle":"","family":"Glenn","given":"Jerome C.","non-dropping-particle":"","parse-names":false,"suffix":""},{"dropping-particle":"","family":"Gordon","given":"Theodore J.","non-dropping-particle":"","parse-names":false,"suffix":""}],"id":"ITEM-1","issued":{"date-parts":[["2009"]]},"number-of-pages":"Dimensions 14.0x4.0x0.6 cm, book","title":"Futures Research Methodology: The Millennium Project: Version 3.0","type":"book"},"uris":["http://www.mendeley.com/documents/?uuid=5fa36a66-43e0-366e-b8e7-41eb43d2ad28"]}],"mendeley":{"formattedCitation":"(Glenn &amp; Gordon, 2009)","plainTextFormattedCitation":"(Glenn &amp; Gordon, 2009)","previouslyFormattedCitation":"(Glenn &amp; Gordon, 2009)"},"properties":{"noteIndex":0},"schema":"https://github.com/citation-style-language/schema/raw/master/csl-citation.json"}</w:instrText>
      </w:r>
      <w:r>
        <w:fldChar w:fldCharType="separate"/>
      </w:r>
      <w:r w:rsidR="009A28E3" w:rsidRPr="009A28E3">
        <w:rPr>
          <w:noProof/>
        </w:rPr>
        <w:t>(Glenn &amp; Gordon, 2009)</w:t>
      </w:r>
      <w:r>
        <w:fldChar w:fldCharType="end"/>
      </w:r>
      <w:r>
        <w:t>.</w:t>
      </w:r>
    </w:p>
    <w:p w14:paraId="6F754850" w14:textId="77777777" w:rsidR="00094011" w:rsidRDefault="00094011" w:rsidP="00094011">
      <w:pPr>
        <w:spacing w:line="360" w:lineRule="auto"/>
        <w:jc w:val="both"/>
      </w:pPr>
    </w:p>
    <w:p w14:paraId="016426FE" w14:textId="2890C809" w:rsidR="00094011" w:rsidRDefault="00094011" w:rsidP="00094011">
      <w:pPr>
        <w:spacing w:line="360" w:lineRule="auto"/>
        <w:jc w:val="both"/>
      </w:pPr>
      <w:r>
        <w:t xml:space="preserve">Where there are inconsistencies and uncertainty in areas of knowledge, inductive reasoning by expert opinion may provide direction and formulation of conceptual frameworks and hypotheses for further deductive reasoning to test through a mixed-method approach </w:t>
      </w:r>
      <w:r>
        <w:fldChar w:fldCharType="begin" w:fldLock="1"/>
      </w:r>
      <w:r w:rsidR="00D471C6">
        <w:instrText>ADDIN CSL_CITATION {"citationItems":[{"id":"ITEM-1","itemData":{"DOI":"10.1177/2042533313479197","ISSN":"2042-5333","PMID":"23885291","abstract":"Mixed methods research is the use of quantitative and qualitative methods in a single study or series of studies. It is an emergent methodology which is increasingly used by health researchers, especially within health services research. There is a growing literature on the theory, design and critical appraisal of mixed methods research. However, there are few papers that summarize this methodological approach for health practitioners who wish to conduct or critically engage with mixed methods studies. The objective of this paper is to provide an accessible introduction to mixed methods for clinicians and researchers unfamiliar with this approach. We present a synthesis of key methodological literature on mixed methods research, with examples from our own work and that of others, to illustrate the practical applications of this approach within health research. We summarize definitions of mixed methods research, the value of this approach, key aspects of study design and analysis, and discuss the potential challenges of combining quantitative and qualitative methods and data. One of the key challenges within mixed methods research is the successful integration of quantitative and qualitative data during analysis and interpretation. However, the integration of different types of data can generate insights into a research question, resulting in enriched understanding of complex health research problems.","author":[{"dropping-particle":"","family":"Tariq","given":"Shema","non-dropping-particle":"","parse-names":false,"suffix":""},{"dropping-particle":"","family":"Woodman","given":"Jenny","non-dropping-particle":"","parse-names":false,"suffix":""}],"container-title":"JRSM short reports","id":"ITEM-1","issue":"6","issued":{"date-parts":[["2013","6"]]},"page":"2042533313479197","publisher":"Royal Society of Medicine Press","title":"Using mixed methods in health research.","type":"article-journal","volume":"4"},"uris":["http://www.mendeley.com/documents/?uuid=0de711e9-7315-3e13-aa2e-77050d83156d"]}],"mendeley":{"formattedCitation":"(Tariq &amp; Woodman, 2013)","plainTextFormattedCitation":"(Tariq &amp; Woodman, 2013)","previouslyFormattedCitation":"(Tariq &amp; Woodman, 2013)"},"properties":{"noteIndex":0},"schema":"https://github.com/citation-style-language/schema/raw/master/csl-citation.json"}</w:instrText>
      </w:r>
      <w:r>
        <w:fldChar w:fldCharType="separate"/>
      </w:r>
      <w:r w:rsidR="009A28E3" w:rsidRPr="009A28E3">
        <w:rPr>
          <w:noProof/>
        </w:rPr>
        <w:t>(Tariq &amp; Woodman, 2013)</w:t>
      </w:r>
      <w:r>
        <w:fldChar w:fldCharType="end"/>
      </w:r>
      <w:r>
        <w:t xml:space="preserve">. The opinion of multiple experts is deemed to have greater face validity than a singular opinion, which may be structured via a combined qualitative and quantitative standardised approach using a Delphi technique </w:t>
      </w:r>
      <w:r>
        <w:fldChar w:fldCharType="begin" w:fldLock="1"/>
      </w:r>
      <w:r w:rsidR="00D471C6">
        <w:instrText>ADDIN CSL_CITATION {"citationItems":[{"id":"ITEM-1","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1","issued":{"date-parts":[["2010","12","3"]]},"publisher":"Wiley-Blackwell","title":"The Delphi Technique in Nursing and Health Research","type":"book"},"uris":["http://www.mendeley.com/documents/?uuid=c1ce78d5-ceb7-42e8-8415-e6953914ca9a"]}],"mendeley":{"formattedCitation":"(Keeney et al., 2010)","plainTextFormattedCitation":"(Keeney et al., 2010)","previouslyFormattedCitation":"(Keeney et al., 2010)"},"properties":{"noteIndex":0},"schema":"https://github.com/citation-style-language/schema/raw/master/csl-citation.json"}</w:instrText>
      </w:r>
      <w:r>
        <w:fldChar w:fldCharType="separate"/>
      </w:r>
      <w:r w:rsidR="009A28E3" w:rsidRPr="009A28E3">
        <w:rPr>
          <w:noProof/>
        </w:rPr>
        <w:t>(Keeney et al., 2010)</w:t>
      </w:r>
      <w:r>
        <w:fldChar w:fldCharType="end"/>
      </w:r>
      <w:r>
        <w:t xml:space="preserve">. The initial findings from the scoping review </w:t>
      </w:r>
      <w:r w:rsidR="001B5338">
        <w:t>(</w:t>
      </w:r>
      <w:r>
        <w:t>Chapter 2</w:t>
      </w:r>
      <w:r w:rsidR="001B5338">
        <w:t>)</w:t>
      </w:r>
      <w:r>
        <w:t xml:space="preserve"> concerning the terms definitions and groupings of therapeutic footwear and the design characteristics of OSSTF </w:t>
      </w:r>
      <w:r w:rsidR="001B5338">
        <w:t>were</w:t>
      </w:r>
      <w:r>
        <w:t xml:space="preserve"> presented to a selected group of 18 experts in clinical footwear for children (Chapter 5) via the Delphi technique. The experts modified the preliminary conceptual framework for clinical footwear suggested by the scoping review. Their combined working knowledge of clinical footwear has now been qualitatively analysed and quantified to provide a consensus conceptual framework of terms, definitions, and groupings of clinical footwear. </w:t>
      </w:r>
      <w:r w:rsidR="001B5338">
        <w:t>T</w:t>
      </w:r>
      <w:r>
        <w:t>he experts</w:t>
      </w:r>
      <w:r w:rsidR="001B5338">
        <w:t xml:space="preserve"> reported</w:t>
      </w:r>
      <w:r>
        <w:t xml:space="preserve"> that therapeutic footwear </w:t>
      </w:r>
      <w:r w:rsidR="001B5338">
        <w:t>could</w:t>
      </w:r>
      <w:r>
        <w:t xml:space="preserve"> be footwear designed for a therapeutic purpose or standard retail footwear that had been adapted to fulfil a therapeutic purpose. Although</w:t>
      </w:r>
      <w:r w:rsidR="001B5338">
        <w:t xml:space="preserve"> the</w:t>
      </w:r>
      <w:r>
        <w:t xml:space="preserve"> experts </w:t>
      </w:r>
      <w:r w:rsidR="00DC730F">
        <w:t>agreed</w:t>
      </w:r>
      <w:r>
        <w:t xml:space="preserve"> </w:t>
      </w:r>
      <w:r w:rsidR="001B5338">
        <w:t>with the proposed groupings for therapeutic footwear</w:t>
      </w:r>
      <w:r>
        <w:t xml:space="preserve">, they recognised that each grouping was not a specific design of footwear, but that components of the footwear could allow it to fall into multiple groupings, i.e., therapeutic with stability components may have modular adaptions to the upper and sole that would allow it to fall under the accommodative and functional stability grouping. </w:t>
      </w:r>
      <w:r w:rsidR="001B5338">
        <w:t>They also proposed</w:t>
      </w:r>
      <w:r>
        <w:t xml:space="preserve"> that three of the previous subgroupings of functional therapeutic footwear</w:t>
      </w:r>
      <w:r w:rsidR="001B5338">
        <w:t xml:space="preserve"> (i</w:t>
      </w:r>
      <w:r>
        <w:t xml:space="preserve">nstability, </w:t>
      </w:r>
      <w:r w:rsidR="001B5338">
        <w:t>r</w:t>
      </w:r>
      <w:r>
        <w:t xml:space="preserve">ounded </w:t>
      </w:r>
      <w:r w:rsidR="001B5338">
        <w:t>b</w:t>
      </w:r>
      <w:r>
        <w:t xml:space="preserve">ottom and </w:t>
      </w:r>
      <w:r w:rsidR="001B5338">
        <w:t>l</w:t>
      </w:r>
      <w:r>
        <w:t>ift</w:t>
      </w:r>
      <w:r w:rsidR="001B5338">
        <w:t>)</w:t>
      </w:r>
      <w:r>
        <w:t xml:space="preserve">, should fall under a subgrouping </w:t>
      </w:r>
      <w:r w:rsidR="001B5338">
        <w:t>termed</w:t>
      </w:r>
      <w:r>
        <w:t xml:space="preserve"> </w:t>
      </w:r>
      <w:r w:rsidRPr="004804F1">
        <w:rPr>
          <w:b/>
          <w:bCs/>
        </w:rPr>
        <w:t>adapted sole</w:t>
      </w:r>
      <w:r w:rsidRPr="003F3760">
        <w:t>.</w:t>
      </w:r>
      <w:r>
        <w:rPr>
          <w:b/>
          <w:bCs/>
        </w:rPr>
        <w:t xml:space="preserve"> </w:t>
      </w:r>
      <w:r>
        <w:t xml:space="preserve">A refined conceptual framework for therapeutic footwear was developed using </w:t>
      </w:r>
      <w:r w:rsidR="001B5338">
        <w:t>the</w:t>
      </w:r>
      <w:r>
        <w:t xml:space="preserve"> expert consensus technique (Chapter 5 </w:t>
      </w:r>
      <w:r>
        <w:fldChar w:fldCharType="begin"/>
      </w:r>
      <w:r>
        <w:instrText xml:space="preserve"> REF _Ref141024335 \h </w:instrText>
      </w:r>
      <w:r>
        <w:fldChar w:fldCharType="separate"/>
      </w:r>
      <w:r>
        <w:t xml:space="preserve">Figure </w:t>
      </w:r>
      <w:r>
        <w:rPr>
          <w:noProof/>
        </w:rPr>
        <w:t>5</w:t>
      </w:r>
      <w:r>
        <w:noBreakHyphen/>
      </w:r>
      <w:r>
        <w:rPr>
          <w:noProof/>
        </w:rPr>
        <w:t>5</w:t>
      </w:r>
      <w:r>
        <w:fldChar w:fldCharType="end"/>
      </w:r>
      <w:r>
        <w:t xml:space="preserve">). </w:t>
      </w:r>
    </w:p>
    <w:p w14:paraId="17E3FCCC" w14:textId="77777777" w:rsidR="00094011" w:rsidRPr="00583756" w:rsidRDefault="00094011" w:rsidP="00094011">
      <w:pPr>
        <w:spacing w:line="360" w:lineRule="auto"/>
        <w:jc w:val="both"/>
        <w:rPr>
          <w:b/>
          <w:bCs/>
        </w:rPr>
      </w:pPr>
    </w:p>
    <w:p w14:paraId="7E99087A" w14:textId="5FD10681" w:rsidR="00094011" w:rsidRDefault="00094011" w:rsidP="00513493">
      <w:pPr>
        <w:spacing w:line="360" w:lineRule="auto"/>
        <w:jc w:val="both"/>
      </w:pPr>
      <w:r w:rsidRPr="00ED1025">
        <w:t xml:space="preserve">From this framework, it </w:t>
      </w:r>
      <w:r>
        <w:t xml:space="preserve">is possible to conceptualise the various </w:t>
      </w:r>
      <w:r w:rsidRPr="00583756">
        <w:t>therapeutic</w:t>
      </w:r>
      <w:r>
        <w:t xml:space="preserve"> footwear, what </w:t>
      </w:r>
      <w:r w:rsidRPr="00583756">
        <w:t xml:space="preserve">is and </w:t>
      </w:r>
      <w:r>
        <w:t>isn't</w:t>
      </w:r>
      <w:r w:rsidRPr="00583756">
        <w:t xml:space="preserve"> included in its clinical role</w:t>
      </w:r>
      <w:r>
        <w:t>,</w:t>
      </w:r>
      <w:r w:rsidRPr="00583756">
        <w:t xml:space="preserve"> and the potential benefit it may provide </w:t>
      </w:r>
      <w:r>
        <w:t>as an assistive aid for children</w:t>
      </w:r>
      <w:r w:rsidRPr="00583756">
        <w:t xml:space="preserve">. The consensus </w:t>
      </w:r>
      <w:r>
        <w:t xml:space="preserve">conceptual framework of terms and definitions </w:t>
      </w:r>
      <w:r w:rsidRPr="00583756">
        <w:t>allow</w:t>
      </w:r>
      <w:r>
        <w:t>s</w:t>
      </w:r>
      <w:r w:rsidRPr="00583756">
        <w:t xml:space="preserve"> a common understanding of therapeutic footwear terminology to facilitate communication between clinicians, researchers and manufacturers. </w:t>
      </w:r>
    </w:p>
    <w:p w14:paraId="70F3707B" w14:textId="77777777" w:rsidR="00513493" w:rsidRDefault="00513493" w:rsidP="00513493">
      <w:pPr>
        <w:spacing w:line="360" w:lineRule="auto"/>
        <w:jc w:val="both"/>
        <w:rPr>
          <w:color w:val="000000" w:themeColor="text1"/>
        </w:rPr>
      </w:pPr>
    </w:p>
    <w:p w14:paraId="4FE7358B" w14:textId="2AA40834" w:rsidR="00094011" w:rsidRDefault="00F764AB" w:rsidP="009344E2">
      <w:pPr>
        <w:pStyle w:val="Heading3"/>
        <w:numPr>
          <w:ilvl w:val="2"/>
          <w:numId w:val="29"/>
        </w:numPr>
        <w:spacing w:line="360" w:lineRule="auto"/>
      </w:pPr>
      <w:bookmarkStart w:id="380" w:name="_Toc156403556"/>
      <w:r>
        <w:t xml:space="preserve">Design </w:t>
      </w:r>
      <w:r w:rsidR="00EB1EA7">
        <w:t>Characteristics</w:t>
      </w:r>
      <w:bookmarkEnd w:id="380"/>
      <w:r w:rsidR="00094011">
        <w:t xml:space="preserve"> </w:t>
      </w:r>
      <w:r w:rsidR="00094011">
        <w:tab/>
      </w:r>
    </w:p>
    <w:p w14:paraId="73FDEDD5" w14:textId="1FFA81E4" w:rsidR="00094011" w:rsidRDefault="00094011" w:rsidP="00094011">
      <w:pPr>
        <w:spacing w:line="360" w:lineRule="auto"/>
        <w:jc w:val="both"/>
      </w:pPr>
      <w:r>
        <w:t xml:space="preserve">It was noted in the scoping and systematic reviews (Chapters 2 and 3) there was a wide variety of design characteristics reported amongst the therapeutic footwear designs, such as orthopaedic insole, hard heel cup, longitudinal arch support, heel wedges, steel shank, Thomas heel, long medial heel counter, navicular pad, prefabricated arch insert, High-top shoes, internal heel counter, </w:t>
      </w:r>
      <w:r w:rsidR="001B5338">
        <w:t xml:space="preserve">and </w:t>
      </w:r>
      <w:r>
        <w:t xml:space="preserve">arch inlay. Additionally, there was no elaboration of the purpose of these design characteristics. It is essential for any therapeutic intervention that there is an understanding of how it will act </w:t>
      </w:r>
      <w:r>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fldChar w:fldCharType="separate"/>
      </w:r>
      <w:r w:rsidR="00810D03" w:rsidRPr="009A28E3">
        <w:rPr>
          <w:noProof/>
        </w:rPr>
        <w:t>(Craig et al., 2008)</w:t>
      </w:r>
      <w:r>
        <w:fldChar w:fldCharType="end"/>
      </w:r>
      <w:r w:rsidR="001B5338">
        <w:t>.</w:t>
      </w:r>
      <w:r>
        <w:t xml:space="preserve"> </w:t>
      </w:r>
      <w:r w:rsidRPr="00441261">
        <w:t xml:space="preserve">Uncertainty </w:t>
      </w:r>
      <w:r>
        <w:t xml:space="preserve">about the specifics of how an intervention will act can </w:t>
      </w:r>
      <w:r w:rsidRPr="00441261">
        <w:t xml:space="preserve">lead to inconsistent practice and </w:t>
      </w:r>
      <w:r>
        <w:t xml:space="preserve">a </w:t>
      </w:r>
      <w:r w:rsidRPr="00441261">
        <w:t xml:space="preserve">lack of confidence in providing assistive </w:t>
      </w:r>
      <w:r>
        <w:t>devices</w:t>
      </w:r>
      <w:r w:rsidRPr="00441261">
        <w:t xml:space="preserve"> to </w:t>
      </w:r>
      <w:r>
        <w:t>mobility-impaired</w:t>
      </w:r>
      <w:r w:rsidRPr="00441261">
        <w:t xml:space="preserve"> children </w:t>
      </w:r>
      <w:r w:rsidRPr="00441261">
        <w:fldChar w:fldCharType="begin" w:fldLock="1"/>
      </w:r>
      <w:r w:rsidR="00D471C6">
        <w:instrText>ADDIN CSL_CITATION {"citationItems":[{"id":"ITEM-1","itemData":{"DOI":"10.1080/01942638.2019.1599620","ISSN":"15413144","PMID":"31140333","author":[{"dropping-particle":"","family":"Owen","given":"Elaine","non-dropping-particle":"","parse-names":false,"suffix":""}],"container-title":"Physical and Occupational Therapy in Pediatrics","id":"ITEM-1","issue":"3","issued":{"date-parts":[["2019","5","4"]]},"page":"254-258","publisher":"Taylor and Francis Ltd","title":"Call to Action: Clinical Algorithms for the Prescription of Ankle-Foot Orthoses Are Needed: A commentary on “Physical Therapists’ Use of Evaluation Measures to Inform the Prescription of Ankle-Foot Orthoses for Children with Cerebral Palsy”","type":"article","volume":"39"},"uris":["http://www.mendeley.com/documents/?uuid=a27bb44b-8eed-3870-8e4f-fcfb8679d7e5"]},{"id":"ITEM-2","itemData":{"DOI":"10.1080/01942638.2018.1463586","ISSN":"15413144","PMID":"29702012","abstract":"Aims: To examine how physical therapists (PTs) use evaluation measures to guide prescription and re-assessment of ankle-foot orthoses (AFOs) for children with CP. Methods: PTs in Canada who work with children with CP were invited to complete an online survey. Survey questions examined PT evaluation and interpretation of findings at initial AFO prescription and re-assessment. Closed-ended responses were analyzed using descriptive statistics, and a conventional content analysis examined responses to open-ended questions. Results: Sixty responses from ten provinces were analyzed. Three themes emerged from the open-ended responses, which were supported by closed-ended responses. (1) Focus on impairment-level measures. Although evaluation primarily involved observational, non-standardized measures of impairments and gait pattern, most respondents also considered participation-level constructs. (2) Lack of confidence/knowledge. Respondents reported a moderate level of confidence concerning decision-making about AFO type and characteristics. 3) Inconsistent practices between therapists, possibly reflecting the paucity of available evidence or individualization of the prescription. Conclusions: Non-standardized, observational assessment methods, and impairment-level constructs appear to guide AFO prescription decisions. Integrating current knowledge into practice, developing best practice guidelines, and developing standardized tools to assess the effects of AFOs on participation may promote confidence, consistency, and improved outcomes.","author":[{"dropping-particle":"","family":"Kane","given":"Kyra J.","non-dropping-particle":"","parse-names":false,"suffix":""},{"dropping-particle":"","family":"Lanovaz","given":"Joel L.","non-dropping-particle":"","parse-names":false,"suffix":""},{"dropping-particle":"","family":"Musselman","given":"Kristin E.","non-dropping-particle":"","parse-names":false,"suffix":""}],"container-title":"Physical and Occupational Therapy in Pediatrics","id":"ITEM-2","issue":"3","issued":{"date-parts":[["2019","5","4"]]},"page":"237-253","publisher":"Taylor and Francis Ltd","title":"Physical Therapists' Use of Evaluation Measures to Inform the Prescription of Ankle-Foot Orthoses for Children with Cerebral Palsy","type":"article-journal","volume":"39"},"uris":["http://www.mendeley.com/documents/?uuid=3f6551df-d3b9-3e21-be17-c4d55d870c9f"]}],"mendeley":{"formattedCitation":"(Kane et al., 2019; Owen, 2019)","plainTextFormattedCitation":"(Kane et al., 2019; Owen, 2019)","previouslyFormattedCitation":"(Kane et al., 2019; Owen, 2019)"},"properties":{"noteIndex":0},"schema":"https://github.com/citation-style-language/schema/raw/master/csl-citation.json"}</w:instrText>
      </w:r>
      <w:r w:rsidRPr="00441261">
        <w:fldChar w:fldCharType="separate"/>
      </w:r>
      <w:r w:rsidR="009A28E3" w:rsidRPr="009A28E3">
        <w:rPr>
          <w:noProof/>
        </w:rPr>
        <w:t>(Kane et al., 2019; Owen, 2019)</w:t>
      </w:r>
      <w:r w:rsidRPr="00441261">
        <w:fldChar w:fldCharType="end"/>
      </w:r>
      <w:r>
        <w:t>.</w:t>
      </w:r>
    </w:p>
    <w:p w14:paraId="6F9A0A7F" w14:textId="77777777" w:rsidR="00094011" w:rsidRPr="00AD4449" w:rsidRDefault="00094011" w:rsidP="00094011">
      <w:pPr>
        <w:spacing w:line="360" w:lineRule="auto"/>
        <w:jc w:val="both"/>
      </w:pPr>
    </w:p>
    <w:p w14:paraId="0391AFBD" w14:textId="24DED524" w:rsidR="00094011" w:rsidRDefault="00094011" w:rsidP="00094011">
      <w:pPr>
        <w:spacing w:line="360" w:lineRule="auto"/>
        <w:jc w:val="both"/>
      </w:pPr>
      <w:r>
        <w:t>The design characteristics of OSSTF were preliminary explored in Chapter 4; compared to standard retail children's footwear</w:t>
      </w:r>
      <w:r w:rsidR="007A7BA5">
        <w:t>,</w:t>
      </w:r>
      <w:r>
        <w:t xml:space="preserve"> OSSTF was demonstrate</w:t>
      </w:r>
      <w:r w:rsidR="007A7BA5">
        <w:t>d</w:t>
      </w:r>
      <w:r>
        <w:t xml:space="preserve"> proportionally higher and longer heel counters and higher toplines. These footwear design modifications are seen to benefit stability in athletic and elderly populations </w:t>
      </w:r>
      <w:r>
        <w:fldChar w:fldCharType="begin" w:fldLock="1"/>
      </w:r>
      <w:r w:rsidR="00D471C6">
        <w:instrText>ADDIN CSL_CITATION {"citationItems":[{"id":"ITEM-1","itemData":{"DOI":"10.1080/15438627.2017.1282352","ISSN":"15438635","abstract":"This study examined the effects of collar height and heel counter-stiffness of basketball shoes on ankle stability during sidestep cutting and athletic performance. 15 university basketball players wore customized shoes with different collar heights (high and low) and heel counter-stiffness (regular, stiffer and stiffest) for this study. Ankle stability was evaluated in sidestep cutting while athletic performance evaluated in jumping and agility tasks. All variables were analysed using two-way repeated ANOVA. Results showed shorter time to peak ankle inversion for both high collar and stiff heel counter conditions (P &lt; 0.05), while smaller initial ankle inversion angle, peak inversion velocity and total range of inversion for wearing high collar shoes (P &lt; 0.05). No shoe differences were found for performance variables. These findings imply that the collar height might play a larger role in lateral stability than heel counter-stiffness, while both collar height and counter-stiffness have no effect on athletic performance.","author":[{"dropping-particle":"","family":"Liu","given":"Hui","non-dropping-particle":"","parse-names":false,"suffix":""},{"dropping-particle":"","family":"Wu","given":"Zitian","non-dropping-particle":"","parse-names":false,"suffix":""},{"dropping-particle":"","family":"Lam","given":"Wing-Kai Kai","non-dropping-particle":"","parse-names":false,"suffix":""}],"container-title":"Research in Sports Medicine","id":"ITEM-1","issue":"2","issued":{"date-parts":[["2017","4","3"]]},"page":"209-218","publisher":"Taylor and Francis Inc.","title":"Collar height and heel counter-stiffness for ankle stability and athletic performance in basketball","type":"article-journal","volume":"25"},"uris":["http://www.mendeley.com/documents/?uuid=d2d56e6c-add0-4667-9fc1-4914c01eb70d"]},{"id":"ITEM-2","itemData":{"DOI":"10.1111/j.1532-5415.1999.tb01589.x","ISSN":"00028614","PMID":"10366166","abstract":"OBJECTIVE To determine whether shoe collar height and sole hardness affect balance in older women. DESIGN A randomized order, cross-over, controlled comparison. SETTING Intermediate care institution and regional hospital. PARTICIPANTS Forty-two women aged 60 to 92 years (mean 76, SD = 9.03). The sample comprised 15 hostel (intermediate care) residents, 11 women who lived in a retirement village, and 16 women who lived independently in the community. OUTCOME MEASURES Postural sway, maximal balance range and coordinated stability. MAIN RESULTS The subjects underwent assessments of static balance (body sway) and dynamic balance (maximal balance range and coordinated stability) under five conditions: (1) in soft-soled bowls shoes, (2) in hard-soled bowls shoes, (3) in college-style shoes, (4) in college-style shoes with a high (boot) collar, and (5) barefoot. MANOVA analysis indicated that subjects were more stable when wearing the high collar shoes than when wearing the college shoes (P &lt; .001) or when barefoot (P &lt; .05). In contrast, subjects performed similarly in the balance tests in the soft and hard-soled shoes (P = .30) and no better than when barefoot (P = .12 and P = .93, respectively). CONCLUSIONS The findings indicate that subjects had better balance when wearing shoes with high collars than when wearing shoes with low collars and that sole hardness was not related to balance.","author":[{"dropping-particle":"","family":"Lord","given":"Stephen R.","non-dropping-particle":"","parse-names":false,"suffix":""},{"dropping-particle":"","family":"Bashford","given":"Guy M.","non-dropping-particle":"","parse-names":false,"suffix":""},{"dropping-particle":"","family":"Howland","given":"Amelia","non-dropping-particle":"","parse-names":false,"suffix":""},{"dropping-particle":"","family":"Munroe","given":"Bridget J.","non-dropping-particle":"","parse-names":false,"suffix":""}],"container-title":"Journal of the American Geriatrics Society","id":"ITEM-2","issue":"6","issued":{"date-parts":[["1999","6","1"]]},"page":"681-684","publisher":"Lippincott Williams and Wilkins","title":"Effects of shoe collar height and sole hardness on balance in older women","type":"article-journal","volume":"47"},"uris":["http://www.mendeley.com/documents/?uuid=90104c64-87ff-4d81-b6ec-c24ce982adf5"]}],"mendeley":{"formattedCitation":"(Liu et al., 2017; Lord et al., 1999)","plainTextFormattedCitation":"(Liu et al., 2017; Lord et al., 1999)","previouslyFormattedCitation":"(Liu et al., 2017; Lord et al., 1999)"},"properties":{"noteIndex":0},"schema":"https://github.com/citation-style-language/schema/raw/master/csl-citation.json"}</w:instrText>
      </w:r>
      <w:r>
        <w:fldChar w:fldCharType="separate"/>
      </w:r>
      <w:r w:rsidR="009A28E3" w:rsidRPr="009A28E3">
        <w:rPr>
          <w:noProof/>
        </w:rPr>
        <w:t>(Liu et al., 2017; Lord et al., 1999)</w:t>
      </w:r>
      <w:r>
        <w:fldChar w:fldCharType="end"/>
      </w:r>
      <w:r>
        <w:t xml:space="preserve">. To further improve upon the inconsistencies and uncertainty of the characteristics </w:t>
      </w:r>
      <w:r w:rsidR="003E49B8">
        <w:t>of OSSTF</w:t>
      </w:r>
      <w:r>
        <w:t xml:space="preserve"> design and their purpose, a conceptual framework was gained through a Delphi consensus </w:t>
      </w:r>
      <w:r w:rsidR="007A7BA5">
        <w:t>(Chapter 5)</w:t>
      </w:r>
      <w:r>
        <w:t xml:space="preserve">. </w:t>
      </w:r>
      <w:r w:rsidR="007A7BA5">
        <w:t xml:space="preserve">The identified </w:t>
      </w:r>
      <w:r>
        <w:t xml:space="preserve">design characteristics </w:t>
      </w:r>
      <w:r w:rsidR="007A7BA5">
        <w:t>were grouped under</w:t>
      </w:r>
      <w:r>
        <w:t xml:space="preserve"> three overarching themes </w:t>
      </w:r>
      <w:r w:rsidRPr="003F0369">
        <w:rPr>
          <w:b/>
          <w:bCs/>
        </w:rPr>
        <w:t>aesthetics</w:t>
      </w:r>
      <w:r>
        <w:t xml:space="preserve">, </w:t>
      </w:r>
      <w:r w:rsidRPr="003F0369">
        <w:rPr>
          <w:b/>
          <w:bCs/>
        </w:rPr>
        <w:t>ergonomics,</w:t>
      </w:r>
      <w:r>
        <w:t xml:space="preserve"> and </w:t>
      </w:r>
      <w:r w:rsidRPr="003F0369">
        <w:rPr>
          <w:b/>
          <w:bCs/>
        </w:rPr>
        <w:t>stability</w:t>
      </w:r>
      <w:r>
        <w:t xml:space="preserve">. </w:t>
      </w:r>
    </w:p>
    <w:p w14:paraId="070F940B" w14:textId="77777777" w:rsidR="00094011" w:rsidRDefault="00094011" w:rsidP="00094011">
      <w:pPr>
        <w:spacing w:line="360" w:lineRule="auto"/>
        <w:jc w:val="both"/>
      </w:pPr>
    </w:p>
    <w:p w14:paraId="065409F2" w14:textId="72F0B6FA" w:rsidR="00094011" w:rsidRDefault="007A7BA5" w:rsidP="00094011">
      <w:pPr>
        <w:spacing w:line="360" w:lineRule="auto"/>
        <w:jc w:val="both"/>
      </w:pPr>
      <w:r>
        <w:t>This thesis</w:t>
      </w:r>
      <w:r w:rsidR="00094011">
        <w:t xml:space="preserve"> further corroborated the consensus conceptual design framework of OSSTF by quantifying the in-situ effects of the design characteristics of OSSTF on mechanical stiffness using novel mechanical testing protocols (Chapters 6 and 7). Four loading scenarios were </w:t>
      </w:r>
      <w:r w:rsidR="003E49B8">
        <w:t>developed:</w:t>
      </w:r>
      <w:r w:rsidR="00094011">
        <w:t xml:space="preserve"> two focused on </w:t>
      </w:r>
      <w:r>
        <w:t xml:space="preserve">the </w:t>
      </w:r>
      <w:r w:rsidR="00094011">
        <w:t>stiffness on the outsole (</w:t>
      </w:r>
      <w:r>
        <w:t>f</w:t>
      </w:r>
      <w:r w:rsidR="00094011">
        <w:t>orefoot flexion</w:t>
      </w:r>
      <w:r>
        <w:t xml:space="preserve"> and</w:t>
      </w:r>
      <w:r w:rsidR="00094011">
        <w:t xml:space="preserve"> </w:t>
      </w:r>
      <w:r>
        <w:t>m</w:t>
      </w:r>
      <w:r w:rsidR="00094011">
        <w:t>idfoot torsion), and two focused on the rearfoot of the upper of the shoe through a rudimentary but novel ankle shank (</w:t>
      </w:r>
      <w:r>
        <w:t>a</w:t>
      </w:r>
      <w:r w:rsidR="00094011">
        <w:t>nkle inversion/eversion</w:t>
      </w:r>
      <w:r>
        <w:t xml:space="preserve"> and a</w:t>
      </w:r>
      <w:r w:rsidR="00094011">
        <w:t xml:space="preserve">nkle dorsi/plantar flexion). The torque loading protocols were shown to provide consistent methods to test the mechanical stiffness of OSSTF both in the initial piloted OSSTF footwear sample </w:t>
      </w:r>
      <w:r>
        <w:t>(</w:t>
      </w:r>
      <w:r w:rsidR="00094011">
        <w:t>Chapter 6</w:t>
      </w:r>
      <w:r>
        <w:t>)</w:t>
      </w:r>
      <w:r w:rsidR="00094011">
        <w:t xml:space="preserve"> and across a range of OSSTF </w:t>
      </w:r>
      <w:r>
        <w:t>(</w:t>
      </w:r>
      <w:r w:rsidR="00094011">
        <w:t>Chapter 7</w:t>
      </w:r>
      <w:r>
        <w:t>)</w:t>
      </w:r>
      <w:r w:rsidR="00094011">
        <w:t xml:space="preserve">, with all testing protocols providing values within an acceptable margin of error. </w:t>
      </w:r>
    </w:p>
    <w:p w14:paraId="610E3C50" w14:textId="77777777" w:rsidR="00094011" w:rsidRDefault="00094011" w:rsidP="00094011">
      <w:pPr>
        <w:spacing w:line="360" w:lineRule="auto"/>
        <w:jc w:val="both"/>
      </w:pPr>
    </w:p>
    <w:p w14:paraId="7A2CBA20" w14:textId="706C4846" w:rsidR="00094011" w:rsidRDefault="00094011" w:rsidP="00094011">
      <w:pPr>
        <w:spacing w:line="360" w:lineRule="auto"/>
        <w:jc w:val="both"/>
      </w:pPr>
      <w:r>
        <w:t xml:space="preserve">The validated torque loading protocols were then used in a comparative analysis to quantify the effects the </w:t>
      </w:r>
      <w:r w:rsidR="007A7BA5">
        <w:t xml:space="preserve">identified </w:t>
      </w:r>
      <w:r>
        <w:t>OSSTF design characteristics had on the mechanical stiffness</w:t>
      </w:r>
      <w:r w:rsidR="007A7BA5">
        <w:t xml:space="preserve"> of the footwear</w:t>
      </w:r>
      <w:r>
        <w:t xml:space="preserve">. This comparison was made against a standard catalogue model in two manufacturer ranges of OSSTF and against a standard retail children's boot. </w:t>
      </w:r>
    </w:p>
    <w:p w14:paraId="20ED6180" w14:textId="77777777" w:rsidR="00094011" w:rsidRDefault="00094011" w:rsidP="00094011">
      <w:pPr>
        <w:spacing w:line="360" w:lineRule="auto"/>
        <w:jc w:val="both"/>
      </w:pPr>
    </w:p>
    <w:p w14:paraId="4DC2395A" w14:textId="526B1C9D" w:rsidR="00094011" w:rsidRPr="000A4FB2" w:rsidRDefault="00094011" w:rsidP="00094011">
      <w:pPr>
        <w:spacing w:line="360" w:lineRule="auto"/>
        <w:jc w:val="both"/>
      </w:pPr>
      <w:r>
        <w:t xml:space="preserve">Ankle inversion/eversion torque loading corroborated that increases in heel counter height increased torque stiffness to inversion and eversion torque, with the greatest effect noted if the height is focused in the malleoli region. Increased </w:t>
      </w:r>
      <w:proofErr w:type="spellStart"/>
      <w:r>
        <w:t>topline</w:t>
      </w:r>
      <w:proofErr w:type="spellEnd"/>
      <w:r>
        <w:t xml:space="preserve"> height did not demonstrate any effect on ankle inversion/eversion torque. Midfoot torsion loading corroborated extending the heel counter along the midfoot of the OSSTF increased stiffness to midfoot inversion eversion torque. Midfoot torsion loading also identified </w:t>
      </w:r>
      <w:r w:rsidR="007A7BA5">
        <w:t xml:space="preserve">that </w:t>
      </w:r>
      <w:r>
        <w:t>increasing the thickness of the outsole at the midfoot increased stiffness to midfoot inversion eversion torque loading. However, it was also noted that increasing the height of the heel counter also increased the stiffness of ankle plantar/dorsi flexion torque loading, which was thought by the experts to be counterproductive to ergonomic function. The OSSTF ranges sampled in Chapter 7 demonstrated comparatively increased stiffness in ankle inversion/eversion and midfoot torsion torque</w:t>
      </w:r>
      <w:r w:rsidR="007A7BA5">
        <w:t xml:space="preserve"> </w:t>
      </w:r>
      <w:r w:rsidR="003E49B8">
        <w:t>compared</w:t>
      </w:r>
      <w:r w:rsidR="007A7BA5">
        <w:t xml:space="preserve"> to retail footwear</w:t>
      </w:r>
      <w:r>
        <w:t xml:space="preserve">, which may benefit mobility-impaired children by resisting extreme movement of the foot and ankle </w:t>
      </w:r>
      <w:r>
        <w:fldChar w:fldCharType="begin" w:fldLock="1"/>
      </w:r>
      <w:r w:rsidR="005917E7">
        <w:instrText>ADDIN CSL_CITATION {"citationItems":[{"id":"ITEM-1","itemData":{"DOI":"10.1016/j.gaitpost.2018.12.026","ISSN":"18792219","PMID":"30594871","abstract":"Background: Kinematic variability of the foot and ankle segments exists during ambulation among individuals with pes planovalgus (PPV) secondary to cerebral palsy (CP). Clinicians have previously recognized such variability through classification schemes to identify subgroups of individuals, but have been unable to identify kinematic foot types. Research question: The purpose of this work was to identify kinematic foot types among children with PPV secondary to CP using 3-dimensional multi-segment foot and ankle kinematics during gait as inputs for principal component analysis (PCA) and K-means cluster analysis. Methods: In a single assessment session, multi-segment foot and ankle kinematics using the Milwaukee Foot Model (MFM) were collected in 31 children/adolescents with pes planovalgus (49 feet) and 16 typically developing (TD) children/adolescents (31 feet). PCA was used as a data reduction technique on 34 kinematic variables. K-means cluster analysis was performed on the identified principal components (PCs) and one-way analyses of variance (ANOVA) was done to determine the effect of subgroup membership on PC scores. Results: The PCA reduced the kinematic variables to seven PCs which accounted for 91% of the total variance. Six distinct kinematic foot types were identified by the cluster analysis. The foot types showed unique kinematic characteristics in both the hindfoot and forefoot. Significance: This study provides further evidence of kinematic variability in the foot and ankle during ambulation associated with pes planovalgus secondary to CP. The specific contributions of the hindfoot and forefoot would not have been detected using a single segment foot model. The identification of kinematic foot types with unique foot and ankle characteristics has the potential to improve treatment since patients within a foot type are likely to benefit from similar intervention(s).","author":[{"dropping-particle":"","family":"Amene","given":"Juliet","non-dropping-particle":"","parse-names":false,"suffix":""},{"dropping-particle":"","family":"Krzak","given":"Joseph J.","non-dropping-particle":"","parse-names":false,"suffix":""},{"dropping-particle":"","family":"Kruger","given":"Karen M.","non-dropping-particle":"","parse-names":false,"suffix":""},{"dropping-particle":"","family":"Killen","given":"Logan","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1","issued":{"date-parts":[["2019","2","1"]]},"page":"430-436","publisher":"Elsevier","title":"Kinematic foot types in youth with pes planovalgus secondary to cerebral palsy","type":"article-journal","volume":"68"},"uris":["http://www.mendeley.com/documents/?uuid=058c185e-759e-38a5-9c34-9904e9c6264b"]},{"id":"ITEM-2","itemData":{"DOI":"10.1016/j.gaitpost.2017.03.020","ISSN":"18792219","PMID":"28384608","abstract":"Pes planovalgus (flatfoot) is a common deformity among children with cerebral palsy. The Milwaukee Foot Model (MFM), a multi-segmental kinematic foot model, which uses radiography to align the underlying bony anatomy with reflective surface markers, was used to evaluate 20 pediatric participants (30 feet) with planovalgus secondary to cerebral palsy prior to surgery. Three-dimensional kinematics of the tibia, hindfoot, forefoot, and hallux segments are reported and compared to an age-matched control set of typically-developing children. Most results were consistent with known characteristics of the deformity and showed decreased plantar flexion of the forefoot relative to hindfoot, increased forefoot abduction, and decreased ranges of motion during push-off in the planovalgus group. Interestingly, while forefoot characteristics were uniformly distributed in a common direction in the transverse plane, there was marked variability of forefoot and hindfoot coronal plane and hindfoot transverse plane positioning. The key finding of these data was the radiographic indexing of the MFM was able to show flat feet in cerebral palsy do not always demonstrate more hindfoot eversion than the typically-developing hindfoot. The coronal plane kinematics of the hindfoot show cases planovalgus feet with the hindfoot in inversion, eversion, and neutral. Along with other metrics, the MFM can be a valuable tool for monitoring kinematic deformity, facilitating clinical decision making, and providing a quantitative analysis of surgical effects on the planovalgus foot.","author":[{"dropping-particle":"","family":"Kruger","given":"Karen M.","non-dropping-particle":"","parse-names":false,"suffix":""},{"dropping-particle":"","family":"Konop","given":"Katherine A.","non-dropping-particle":"","parse-names":false,"suffix":""},{"dropping-particle":"","family":"Krzak","given":"Joseph J.","non-dropping-particle":"","parse-names":false,"suffix":""},{"dropping-particle":"","family":"Graf","given":"Adam","non-dropping-particle":"","parse-names":false,"suffix":""},{"dropping-particle":"","family":"Altiok","given":"Haluk","non-dropping-particle":"","parse-names":false,"suffix":""},{"dropping-particle":"","family":"Smith","given":"Peter A.","non-dropping-particle":"","parse-names":false,"suffix":""},{"dropping-particle":"","family":"Harris","given":"Gerald F.","non-dropping-particle":"","parse-names":false,"suffix":""}],"container-title":"Gait and Posture","id":"ITEM-2","issued":{"date-parts":[["2017","5","1"]]},"page":"277-283","publisher":"Elsevier","title":"Segmental kinematic analysis of planovalgus feet during walking in children with cerebral palsy","type":"article-journal","volume":"54"},"uris":["http://www.mendeley.com/documents/?uuid=d8668ac8-2170-38fa-a748-8694fd306ab2"]}],"mendeley":{"formattedCitation":"(Amene et al., 2019; Kruger et al., 2017)","plainTextFormattedCitation":"(Amene et al., 2019; Kruger et al., 2017)","previouslyFormattedCitation":"(Amene et al., 2019; Kruger et al., 2017)"},"properties":{"noteIndex":0},"schema":"https://github.com/citation-style-language/schema/raw/master/csl-citation.json"}</w:instrText>
      </w:r>
      <w:r>
        <w:fldChar w:fldCharType="separate"/>
      </w:r>
      <w:r w:rsidR="009A28E3" w:rsidRPr="009A28E3">
        <w:rPr>
          <w:noProof/>
        </w:rPr>
        <w:t>(Amene et al., 2019; Kruger et al., 2017)</w:t>
      </w:r>
      <w:r>
        <w:fldChar w:fldCharType="end"/>
      </w:r>
      <w:r>
        <w:t xml:space="preserve">. The OSSTF were generally stiffer in anterior-posterior torque loading scenarios lowering their ergonomics from the experts' opinion. However, it must be noted that although it is hypothesised that stiffening the sole of footwear and increasing </w:t>
      </w:r>
      <w:proofErr w:type="spellStart"/>
      <w:r>
        <w:t>topline</w:t>
      </w:r>
      <w:proofErr w:type="spellEnd"/>
      <w:r>
        <w:t xml:space="preserve"> height may alter the function of the foot and ankle, the effects these may have on children's gait are still uncertain </w:t>
      </w:r>
      <w:r>
        <w:fldChar w:fldCharType="begin" w:fldLock="1"/>
      </w:r>
      <w:r w:rsidR="00EF53DC">
        <w:instrText>ADDIN CSL_CITATION {"citationItems":[{"id":"ITEM-1","itemData":{"DOI":"10.1186/1757-1146-4-S1-O49","ISSN":"1757-1146","author":[{"dropping-particle":"","family":"Wegener","given":"Caleb","non-dropping-particle":"","parse-names":false,"suffix":""},{"dropping-particle":"","family":"Smith","given":"Richard","non-dropping-particle":"","parse-names":false,"suffix":""},{"dropping-particle":"","family":"Hunt","given":"Adrienne","non-dropping-particle":"","parse-names":false,"suffix":""},{"dropping-particle":"","family":"Vanwanseele","given":"Benedicte","non-dropping-particle":"","parse-names":false,"suffix":""},{"dropping-particle":"","family":"Greene","given":"Andrew","non-dropping-particle":"","parse-names":false,"suffix":""},{"dropping-particle":"","family":"Burns","given":"Joshua","non-dropping-particle":"","parse-names":false,"suffix":""}],"container-title":"Journal of Foot and Ankle Research","id":"ITEM-1","issue":"Suppl 1","issued":{"date-parts":[["2011","5","20"]]},"page":"O49","publisher":"BioMed Central","title":"Children’s rearfoot and midfoot motion while walking in school shoes","type":"article-journal","volume":"4"},"uris":["http://www.mendeley.com/documents/?uuid=b6fddc17-f1f6-4948-936d-8d7d0fd10e8d"]},{"id":"ITEM-2","itemData":{"DOI":"10.1186/s13047-019-0365-7","ISSN":"1757-1146","abstract":"Background There is limited evidence of shoe impact in younger children, particularly in the context of immature gait patterns. It is unclear if the impact from shoes in younger children is similar to what has been seen in older children. This systematic review aims to identify any impact of shoe features on younger children’s gait, and if there are any differences between shoe sole flexibility compared to barefoot. Methods Study inclusion criteria included: typically developing children aged ≤6 years; comparison of barefoot and shod conditions (walking and/or running) with shoe features or style of shoe described; sample size &gt; 1. Novelty types of footwear were excluded, as was any mention of in shoe support or modifications. Studies were located from six databases. Study methodology was assessed using the McMasters critical review form. Sample size weighted standardized mean differences (SMD) and 95% confidence intervals (CI) were calculated. Results Four studies were included. Participant age ranged from 15.2 to 78.7 months, with 262 participants across all studies. All studies had limited methodological bias based on their design type. Compared to barefoot walking, shoes increased velocity, step time and step length. Shod walking decreased cadence. Peak plantar pressure was generally lower in the stiff shoe design and there was a higher peak plantar pressure in the Ultraflex shoes. No studies were found investigating muscle activation. Conclusions Shoes affect younger children’s gait in spatiotemporal gait aspects, similar to those seen in older children. There is limited evidence on effects of particular shoe features such as sole hardness, on gait, and no evidence of any changes in muscle activation patterns. Further research is required to evaluate the impact of different types of shoe and shoe features in this population to provide clinical advice on the type of shoe that is appropriate in this age group.","author":[{"dropping-particle":"","family":"Cranage","given":"Simone","non-dropping-particle":"","parse-names":false,"suffix":""},{"dropping-particle":"","family":"Perraton","given":"Luke","non-dropping-particle":"","parse-names":false,"suffix":""},{"dropping-particle":"","family":"Bowles","given":"Kelly-Ann","non-dropping-particle":"","parse-names":false,"suffix":""},{"dropping-particle":"","family":"Williams","given":"Cylie","non-dropping-particle":"","parse-names":false,"suffix":""}],"container-title":"Journal of Foot and Ankle Research","id":"ITEM-2","issue":"1","issued":{"date-parts":[["2019","12","29"]]},"page":"55","title":"The impact of shoe flexibility on gait, pressure and muscle activity of young children. A systematic review","type":"article-journal","volume":"12"},"uris":["http://www.mendeley.com/documents/?uuid=701d2395-aee4-32d9-b759-11a22c2e727b"]},{"id":"ITEM-3","itemData":{"DOI":"10.1080/02640414.2015.1011206","ISSN":"1466447X","PMID":"25671398","abstract":"Abstract: Side-step cutting manoeuvres comprise the coordination between planting and non-planting legs. Increased shoe collar height is expected to influence ankle biomechanics of both legs and possibly respective cutting performance. This study examined the shoe collar height effect on kinematics and kinetics of planting and non-planting legs during an unanticipated side-step cutting. Fifteen university basketball players performed maximum-effort side-step cutting to the left 45° direction or a straight ahead run in response to a random light signal. Seven successful cutting trials were collected for each condition. Athletic performance, ground reaction force, ankle kinematics and kinetics of both legs were analysed using paired t-tests. Results indicated that high-collar shoes resulted in less ankle inversion and external rotation during initial contact for the planting leg. The high-collar shoes also exhibited a smaller ankle range of motion in the sagittal and transverse planes for both legs, respectively. However, no collar effect was found for ankle moments and performance indicators including cutting performance time, ground contact time, propulsion ground reaction forces and impulses. These findings indicated that high-collar shoes altered ankle positioning and restricted ankle joint freedom movements in both legs, while no negative effect was found for athletic cutting performance.","author":[{"dropping-particle":"","family":"Lam","given":"Gilbert Wing Kai","non-dropping-particle":"","parse-names":false,"suffix":""},{"dropping-particle":"","family":"Park","given":"Eun Jung","non-dropping-particle":"","parse-names":false,"suffix":""},{"dropping-particle":"","family":"Lee","given":"Ki Kwang","non-dropping-particle":"","parse-names":false,"suffix":""},{"dropping-particle":"","family":"Cheung","given":"Jason Tak Man","non-dropping-particle":"","parse-names":false,"suffix":""}],"container-title":"Journal of Sports Sciences","id":"ITEM-3","issue":"16","issued":{"date-parts":[["2015","10","2"]]},"page":"1738-1749","publisher":"Routledge","title":"Shoe collar height effect on athletic performance, ankle joint kinematics and kinetics during unanticipated maximum-effort side-cutting performance","type":"article-journal","volume":"33"},"uris":["http://www.mendeley.com/documents/?uuid=20f9a3c8-b7c3-3664-9993-48937268f671"]}],"mendeley":{"formattedCitation":"(Cranage et al., 2019; G. W. K. Lam et al., 2015; Wegener, Smith, et al., 2011)","plainTextFormattedCitation":"(Cranage et al., 2019; G. W. K. Lam et al., 2015; Wegener, Smith, et al., 2011)","previouslyFormattedCitation":"(Cranage et al., 2019; G. W. K. Lam et al., 2015; Wegener, Smith, et al., 2011)"},"properties":{"noteIndex":0},"schema":"https://github.com/citation-style-language/schema/raw/master/csl-citation.json"}</w:instrText>
      </w:r>
      <w:r>
        <w:fldChar w:fldCharType="separate"/>
      </w:r>
      <w:r w:rsidR="00254D00" w:rsidRPr="00254D00">
        <w:rPr>
          <w:noProof/>
        </w:rPr>
        <w:t>(Cranage et al., 2019; G. W. K. Lam et al., 2015; Wegener, Smith, et al., 2011)</w:t>
      </w:r>
      <w:r>
        <w:fldChar w:fldCharType="end"/>
      </w:r>
      <w:r>
        <w:t xml:space="preserve">. Human balance and stability are a composite of control of the displacement of the centre of gravity anterior-posterior and mediolateral centre direction </w:t>
      </w:r>
      <w:r>
        <w:fldChar w:fldCharType="begin" w:fldLock="1"/>
      </w:r>
      <w:r w:rsidR="00EF53DC">
        <w:instrText>ADDIN CSL_CITATION {"citationItems":[{"id":"ITEM-1","itemData":{"DOI":"10.1016/J.HUMOV.2018.11.016","ISSN":"0167-9457","PMID":"30557794","abstract":"There is increasing evidence that indicates a critical transition period for the maturation of postural control from the ages of 6–7 years. Some studies suggest that this transitional period may be explained by a change from a ballistic toward a sensory strategy, but the cause remains unknown. The purpose of this study was to investigate the influence of the transition period on dynamic postural control in a natural self-initiated leaning task under different sensory conditions. We evaluated the center of pressure (COP) displacement during maximum leaning in four directions (forward, backward, rightward, leftward) under three sensory conditions (eyes open, eyes closed and eyes closed standing on a foam). Three groups were tested: young children (4 years old), older children (8–10 years old) and adults (21–42 years old). The maximum COP excursion along the anteroposterior and mediolateral axes and the COP amplitude were analyzed. Young children showed smaller maximum anteroposterior and mediolateral COP excursion than other groups. Older children also exhibited a significantly smaller maximum excursion along the mediolateral direction but performed similar to adults along the anteroposterior direction. In a similar manner, the analysis of the COP amplitude did not indicate any differences between the groups along the anteroposterior axis. In contrast, along the mediolateral axis, the results showed developmental differences. Furthermore, the effect of sensory conditions was similar across the children's groups. Our results suggest an important plasticity period for the maturation of postural control mechanisms. Notably, our findings support the idea that the postural mechanisms controlling the anteroposterior axis reach maturity before the mechanisms involved in controlling the mediolateral axis.","author":[{"dropping-particle":"","family":"Blanchet","given":"Mariève","non-dropping-particle":"","parse-names":false,"suffix":""},{"dropping-particle":"","family":"Prince","given":"François","non-dropping-particle":"","parse-names":false,"suffix":""},{"dropping-particle":"","family":"Messier","given":"Julie","non-dropping-particle":"","parse-names":false,"suffix":""}],"container-title":"Human Movement Science","id":"ITEM-1","issued":{"date-parts":[["2019","2","1"]]},"page":"164-171","publisher":"North-Holland","title":"Development of postural stability limits: Anteroposterior and mediolateral postural adjustment mechanisms do not follow the same maturation process","type":"article-journal","volume":"63"},"uris":["http://www.mendeley.com/documents/?uuid=9a67750c-78cd-3b2f-b855-bcc58ae5a838"]},{"id":"ITEM-2","itemData":{"DOI":"10.1016/j.gaitpost.2016.08.003","ISSN":"18792219","PMID":"27505144","abstract":"Background and aim Static posturography can serve as an easy and fast way to determine whether a child possesses sufficient balance control in different sensory conditions. Therefore, the aim of this review is to map age-related differences in postural sway during childhood in typically developing children, using static posturography and to provide an overview of the available (age-specific) reference values in scientific literature. Methods The search strategy was performed in five databases (Pubmed, Web of Science, ScienceDirect, Cochrane Clinical Trials, Medline (Ovid)) November 2nd 2014 and updated twice: March 16th 2015 and July 20th 2015. The following keywords were used: (children OR child) AND (“postural control” OR “postural stability” OR equilibrium OR posture OR “postural balance”[mesh]) AND (“quiet stance” OR standing OR stance OR “quiet stance” OR static) AND (“postural sway” OR posturography OR “body sway” OR stabilography OR “trunk sway” OR “medio-lateral sway” OR “antero-posterior sway”). Relevant studies were identified using predefined selection criteria, applied on title and abstract (phase 1) and on full text (phase 2), supplemented with reference screening after the second phase. Results A total of 14 studies met the criteria. This review showed three main findings: 1) during natural bipedal stance with the eyes open, all studies reported a decrease in postural sway with increasing age, with conflicting results on the (non-)linearity of its development, 2) with eyes closed, all children show more sway than with eyes open and 3) only four studies reported numeric sway values that could serve as reference values, mainly focusing on children aged five and older. Conclusion Considerable disagreement exists on the (non-)linearity of the development of postural sway in children. By choosing arbitrary age categories, it remains unclear between which age groups differences are situated. Future research is necessary to determine for which age groups age-specific reference values are relevant.","author":[{"dropping-particle":"","family":"Verbecque","given":"Evi","non-dropping-particle":"","parse-names":false,"suffix":""},{"dropping-particle":"","family":"Vereeck","given":"Luc","non-dropping-particle":"","parse-names":false,"suffix":""},{"dropping-particle":"","family":"Hallemans","given":"Ann","non-dropping-particle":"","parse-names":false,"suffix":""}],"container-title":"Gait and Posture","id":"ITEM-2","issued":{"date-parts":[["2016","9","1"]]},"page":"402-410","publisher":"Elsevier B.V.","title":"Postural sway in children: A literature review","type":"article-journal","volume":"49"},"uris":["http://www.mendeley.com/documents/?uuid=719c8a39-4361-3d99-9ae1-dc81899836ae"]},{"id":"ITEM-3","itemData":{"DOI":"10.4103/aian.AIAN_1090_20","ISSN":"19983549","abstract":"Background: Establishing an association between gait variability and direction specific balance indices may help in identifying the risk of falls in patients with spinocerebellar ataxia (SCA) which may help in developing an appropriate intervention. This study is intended to identify the association between balance and gait parameters especially gait variability in these patients. Methods: Patients with genetically confirmed SCA (n = 24) as well as controls (n = 24) who met the study criteria were recruited. Gait was assessed using the GAITRite system and balance was assessed using dynamic posturography (Biodex) to record direction-specific dynamic balance indices. Disease severity was assessed using international cooperative ataxia rating scale (ICARS). Results: The mean age of the SCA group (38.83 ± 13.03 years) and the control group (36.38 ± 9.09 years) were comparable. The age of onset of illness was 32 ± 10.62 years and duration of 5.67 ± 3.62 years. The mean ICARS was 45.10 ± 16.75. There was a significant difference in the overall balance index (OBI), anterior-posterior index (API), medial/lateral index (MLI) between SCA patients (4.56 ± 2.09, 3.49 ± 1.88, 2.94 ± 1.32) and the controls (2.72 ± 1.25, 2.08 ± 0.85, 1.85 ± 0.97). However, correlation was observed only between gait stability and balance parameters in API direction. Conclusions: There was an increased anteroposterior oriented balance deficit in patients with SCA, which was significantly correlating with the gait parameters. The balance training intervention may focus on improving anteroposterior direction to prevent falls and improving walking efficiency.","author":[{"dropping-particle":"","family":"Ganapathy","given":"V.","non-dropping-particle":"","parse-names":false,"suffix":""},{"dropping-particle":"","family":"James","given":"Tittu","non-dropping-particle":"","parse-names":false,"suffix":""},{"dropping-particle":"","family":"Philip","given":"Mariamma","non-dropping-particle":"","parse-names":false,"suffix":""},{"dropping-particle":"","family":"Kamble","given":"Nitish","non-dropping-particle":"","parse-names":false,"suffix":""},{"dropping-particle":"","family":"Bhattacharya","given":"Amitabh","non-dropping-particle":"","parse-names":false,"suffix":""},{"dropping-particle":"","family":"Dhargave","given":"Pradnya","non-dropping-particle":"","parse-names":false,"suffix":""},{"dropping-particle":"","family":"Pal","given":"Pramod","non-dropping-particle":"","parse-names":false,"suffix":""}],"container-title":"Annals of Indian Academy of Neurology","id":"ITEM-3","issue":"4","issued":{"date-parts":[["2021","7","1"]]},"page":"518-523","publisher":"Wolters Kluwer Medknow Publications","title":"Anteroposterior stability: A determinant of gait dysfunction and falls in spinocerebellar ataxia","type":"article-journal","volume":"24"},"uris":["http://www.mendeley.com/documents/?uuid=801c77a0-9f47-3b6e-8e5a-9385617de911"]},{"id":"ITEM-4","itemData":{"DOI":"10.1016/j.gaitpost.2016.06.033","ISBN":"09666362","ISSN":"18792219","PMID":"118235711","abstract":"In this observational case-control study we aimed to determine whether altered arm postures in children with unilateral CP (uniCP) are related to gait instability in a specific direction. Antero-posterior and medio-lateral Foot Placement Estimator instability measures and arm posture measures (vertical and antero-posterior hand position, sagittal and frontal upper arm elevation angle) were determined in eleven uniCP (7 years-10 months) and twenty-four typically developing children (9 years-6 months) at two walking speeds. Spearman-rank correlation analyses were made to examine the relationship between antero-posterior and medio-lateral arm posture and gait instability. Arm posture in both planes was related to antero-posterior instability (e.g. sagittal and frontal upper arm elevation angle correlated moderately with antero-posterior instability; R=0.41, p&lt;0.001, R=-0.47, p&lt;0.001). In uniCP, increased antero-posterior instability was associated with a higher (R=-0.62, p=0.002) and more frontal position of the hemiplegic hand (R=-0.58, p=0.005), while the non-hemiplegic upper arm was rotated more backward (R=0.63, p=0.002) and both upper arms rotated more sideways (hemiplegic: R=-0.58, p=0.004; non-hemiplegic: R=-0.55, p=0.008). The altered non-hemiplegic (sagittal and frontal) arm posture in uniCP may be a compensation to reduce antero-posterior gait instability. ABSTRACT FROM AUTHOR","author":[{"dropping-particle":"","family":"Meyns","given":"Pieter","non-dropping-particle":"","parse-names":false,"suffix":""},{"dropping-particle":"","family":"Duysens","given":"Jacques","non-dropping-particle":"","parse-names":false,"suffix":""},{"dropping-particle":"","family":"Desloovere","given":"Kaat","non-dropping-particle":"","parse-names":false,"suffix":""}],"container-title":"Gait Posture","id":"ITEM-4","issued":{"date-parts":[["2016","9","1"]]},"note":"From Duplicate 2 (The arm posture in children with unilateral Cerebral Palsy is mainly related to antero-posterior gait instability - Meyns, Pieter; Duysens, Jacques; Desloovere, Kaat)\n\nAuthor: Meyns, Pieter: 1,2 email: pieter.meyns@gmail.com. Author: Duysens, Jacques: 2,3 Author: Desloovere, Kaat: 4,5 ; Author Affiliation: 1 Department of Rehabilitation Medicine, MOVE Research Institute Amsterdam, VU University Medical Center, Amsterdam, The Netherlands: 2 Department of Kinesiology, Faculty of Kinesiology and Rehabilitation Sciences, KU Leuven, Heverlee, Belgium: 3 Department of Research, Development and Education, Sint Maartenskliniek, Nijmegen, The Netherlands: 4 Department of Rehabilitation Sciences, Faculty of Kinesiology and Rehabilitation Sciences, KU Leuven, Heverlee, Belgium: 5 Clinical Motion Analysis Laboratory, CERM, University Hospital Leuven, Leuven, Belgium; No. of Pages: 4; Language: English; Publication Type: journal article; Update Code: 20160924","page":"132-135","publisher":"Elsevier B.V.","title":"The arm posture in children with unilateral Cerebral Palsy is mainly related to antero-posterior gait instability","type":"article-journal","volume":"49"},"uris":["http://www.mendeley.com/documents/?uuid=4725ae7e-a016-4bd2-b18a-3b38c2dc8109"]}],"mendeley":{"formattedCitation":"(Blanchet et al., 2019; Ganapathy et al., 2021; Meyns et al., 2016; Verbecque et al., 2016)","plainTextFormattedCitation":"(Blanchet et al., 2019; Ganapathy et al., 2021; Meyns et al., 2016; Verbecque et al., 2016)","previouslyFormattedCitation":"(Blanchet et al., 2019; Ganapathy et al., 2021; Meyns et al., 2016; Verbecque et al., 2016)"},"properties":{"noteIndex":0},"schema":"https://github.com/citation-style-language/schema/raw/master/csl-citation.json"}</w:instrText>
      </w:r>
      <w:r>
        <w:fldChar w:fldCharType="separate"/>
      </w:r>
      <w:r w:rsidR="00254D00" w:rsidRPr="00254D00">
        <w:rPr>
          <w:noProof/>
        </w:rPr>
        <w:t>(Blanchet et al., 2019; Ganapathy et al., 2021; Meyns et al., 2016; Verbecque et al., 2016)</w:t>
      </w:r>
      <w:r>
        <w:fldChar w:fldCharType="end"/>
      </w:r>
      <w:r w:rsidR="007A7BA5">
        <w:t>. S</w:t>
      </w:r>
      <w:r>
        <w:t xml:space="preserve">tiffness of the OSSTF in the anterior-posterior direction at the ankle and forefoot may enhance mobility in conditions such as toe walking and cerebral palsy </w:t>
      </w:r>
      <w:r>
        <w:fldChar w:fldCharType="begin" w:fldLock="1"/>
      </w:r>
      <w:r w:rsidR="00EF53DC">
        <w:instrText>ADDIN CSL_CITATION {"citationItems":[{"id":"ITEM-1","itemData":{"DOI":"10.1097/PXR.0000000000000247","ISSN":"1746-1553","PMID":"37314325","abstract":"BACKGROUND An ankle foot orthosis (AFO) which is prescribed to be rigid should only deform a small amount to achieve its clinical goals. Material thickness and the design of reinforcing features can significantly affect AFO rigidity, but their selection remains based on anecdotal evidence. OBJECTIVES To quantify the effect of these parameters on AFO stiffness and to set the basis for quantitative guidelines for the design optimisation of rigid AFOs. STUDY DESIGN Experimental and computational study. METHODS A polypropylene AFO was produced according to UK standard practice and its stiffness was experimentally measured for 30Nm of dorsiflexion. Its geometry and mechanical characteristics were utilised to create a finite element (FE) model of a typical AFO prescribed to be rigid. Following validation, the model was used to quantify the effect of material thickness and reinforcement design (i.e., reinforcement placement, length) on stiffness. A final set of AFO samples was produced to experimentally confirm key findings. RESULTS AND CONCLUSIONS For a specific AFO geometry and loading magnitude, there is a thickness threshold below which the AFO cannot effectively resist flexion and buckles. FE modelling showed that stiffness is maximised when reinforcements are placed at the anterior-most position possible. This key finding was also experimentally confirmed. The stiffness of an AFO reinforced according to standard practice with lateral and medial ribbing was 4.4 ± 0.1 Nm/degree. Instructing the orthotic technician to move the ribbings anteriorly increased stiffness by 22%. Further stiffening is achieved by ensuring the reinforcements extend from the footplate to at least two-thirds of the AFO's total height.","author":[{"dropping-particle":"","family":"Chatzistergos","given":"Panagiotis E","non-dropping-particle":"","parse-names":false,"suffix":""},{"dropping-particle":"","family":"Eddison","given":"Nicola","non-dropping-particle":"","parse-names":false,"suffix":""},{"dropping-particle":"","family":"Ganniari-Papageorgiou","given":"Evangelia","non-dropping-particle":"","parse-names":false,"suffix":""},{"dropping-particle":"","family":"Chockalingam","given":"Nachiappan","non-dropping-particle":"","parse-names":false,"suffix":""}],"container-title":"Prosthetics and orthotics international","id":"ITEM-1","issued":{"date-parts":[["2023","6","13"]]},"publisher":"Prosthet Orthot Int","title":"A quantitative analysis of optimum design for rigid ankle foot orthoses: The effect of thickness and reinforcement design on stiffness.","type":"article-journal"},"uris":["http://www.mendeley.com/documents/?uuid=0aafe44a-fd10-300a-b3c4-e10c01647592"]},{"id":"ITEM-2","itemData":{"DOI":"10.1016/J.REHAB.2017.05.004","ISSN":"1877-0665","PMID":"28713039","abstract":"Background: Ankle foot orthoses (AFOs) are orthotic devices that can be used to normalize the walking pattern of children with cerebral palsy (CP). One of the aims of orthotic management is to produce a more normal gait pattern by positioning joints in the proper position to reduce pathological reflex or spasticity. Objective: To conduct a systematic review of the literature and establish the effect of treatment with various types of AFOs on gait patterns of children with CP. Methods: PubMed, Scopus, ISI Web of knowledge, Cochrane Library, EMBASE and Google Scholar were searched for articles published between 2007 and 2015 of studies of children with CP wearing the following AFOs: hinged (HAFO), solid (SAFO), floor reaction (FRO), posterior leaf spring (PLS) and dynamic (DAFO). Studies that combined treatment options were excluded. Outcomes investigated were a change in gait pattern and subsequent walking ability. The PEDro scale used to assess the methodological quality of relevant studies. Results: We included 17 studies investigating a total of 1139 children with CP. The PEDro score was poor for most studies (3/10). Only 4 studies, of 209 children in total, were randomized controlled trials, for a good PEDro score (5, 7, 9/10) and an appropriate level of evidence. One study used a case-based series and the remainder a cross-sectional design. In general, the use of AFOs improved speed and stride length. The HAFO was effective for improving gait parameters and decreasing energy expenditure with hemiplegic CP as compared with the barefoot condition. It also improved stride length, speed of walking, single limb support and gait symmetry with hemiplegic CP. The plastic SAFO and FRO were effective in reducing energy expenditure with diplegic CP. With diplegic CP, the HAFO and SAFO improved gross motor function. Conclusion: For children with CP, use of specific types of AFOs improved gait parameters, including ankle and knee range of motion, walking speed and stride length. AFOs reduced energy expenditure in children with spastic CP. However, further studies with good PEDro scores are required for more conclusive evidence regarding the effectiveness of AFOs in children with CP.","author":[{"dropping-particle":"","family":"Aboutorabi","given":"Atefeh","non-dropping-particle":"","parse-names":false,"suffix":""},{"dropping-particle":"","family":"Arazpour","given":"Mokhtar","non-dropping-particle":"","parse-names":false,"suffix":""},{"dropping-particle":"","family":"Ahmadi Bani","given":"Monireh","non-dropping-particle":"","parse-names":false,"suffix":""},{"dropping-particle":"","family":"Saeedi","given":"Hassan","non-dropping-particle":"","parse-names":false,"suffix":""},{"dropping-particle":"","family":"Head","given":"John S.","non-dropping-particle":"","parse-names":false,"suffix":""}],"container-title":"Annals of Physical and Rehabilitation Medicine","id":"ITEM-2","issue":"6","issued":{"date-parts":[["2017","11","1"]]},"page":"393-402","publisher":"Elsevier Masson","title":"Efficacy of ankle foot orthoses types on walking in children with cerebral palsy: A systematic review","type":"article-journal","volume":"60"},"uris":["http://www.mendeley.com/documents/?uuid=9e366c61-216c-4d12-a394-a71c17425adb"]},{"id":"ITEM-3","itemData":{"DOI":"10.1002/14651858.CD012363.pub2","ISSN":"1469493X","PMID":"31587271","abstract":"Background Idiopathic toe walking (ITW) is an exclusionary diagnosis given to healthy children who persist in walking on their toes after they should typically have achieved a heel-toe gait. The literature discusses conservative and surgical interventions using a variety of treatment modal-ities. Young children and children without a limitation in ankle dorsiflexion (the upwards movement of the foot towards the shin of the leg) are commonly treated with conservative interventions. Older children who continue toe walking and present with limitations in ankle dorsiflexion are sometimes treated with surgical procedures. This systematic review is needed to evaluate the evidence for any intervention for the treatment of ITW. The conclusions of this review may support decision making by clinicians caring for children with ITW. It may also assist families when deciding on treatment options for their children with ITW. Many of the treatments employed have financial implications for parents or healthcare services. This review also aims to highlight any deficits in the current research base. Objectives To assess the effects of conservative and surgical interventions in children with ITW, specifically effects on gait normalisation, ankle range of motion, pain, frequency of recurrence, and any adverse effects. Search methods On 29 April 2019, we searched the Cochrane Neuromuscular Specialised Register, CENTRAL, MEDLINE, Embase, CINAHL Plus, and PEDro. We searched the following registers of clinical trials for ongoing and recently completed trials: the World Health Organization (WHO) International Clinical Trials Registry Platform (ICTRP, apps.who.int/trialsearch), and ClinicalTrials.gov (clinicaltrials.gov). We searched conference proceedings and other grey literature in the BIOSIS databases and System for Information on Grey Literature in Europe (OpenGrey, opengrey.eu). We searched guidelines via the Turning Research Into Practice database (TRIP, tripdatabase.com) and National Guideline Clearinghouse (guideline.gov). We did not apply language restrictions. Selection criteria We considered randomised or quasi-randomised trials for inclusion in the review if they involved participants diagnosed with ITW gait in the absence of a medical condition known to cause toe walking, or associated with toe walking. As there is no universally accepted age group for ITW, this review includes ITW at any age, who have been toe walking for more than six months, who can or cannot wa…","author":[{"dropping-particle":"","family":"Caserta","given":"Antoni J.","non-dropping-particle":"","parse-names":false,"suffix":""},{"dropping-particle":"","family":"Pacey","given":"Verity","non-dropping-particle":"","parse-names":false,"suffix":""},{"dropping-particle":"","family":"Fahey","given":"Michael","non-dropping-particle":"","parse-names":false,"suffix":""},{"dropping-particle":"","family":"Gray","given":"Kelly","non-dropping-particle":"","parse-names":false,"suffix":""},{"dropping-particle":"","family":"Engelbert","given":"Raoul H.H.","non-dropping-particle":"","parse-names":false,"suffix":""},{"dropping-particle":"","family":"Williams","given":"Cylie M.","non-dropping-particle":"","parse-names":false,"suffix":""}],"container-title":"Cochrane Database of Systematic Reviews","id":"ITEM-3","issue":"10","issued":{"date-parts":[["2019","10","6"]]},"publisher":"John Wiley and Sons Ltd","title":"Interventions for idiopathic toe walking","type":"article","volume":"2019"},"uris":["http://www.mendeley.com/documents/?uuid=adb7bb36-653d-4ae5-a81a-a91867087bf8"]},{"id":"ITEM-4","itemData":{"DOI":"10.1016/J.CLINBIOMECH.2022.105638","ISSN":"0268-0033","PMID":"35405625","abstract":"Background: Orthopedic footwear is often prescribed to improve postural stability during standing and walking in individuals with Hereditary Motor Sensory Neuropathy. However, supporting evidence in literature is scarce. The aim of this study was to investigate the effect of orthopedic footwear on quiet standing balance, gait speed, spatiotemporal parameters, kinematics, kinetics and dynamic balance in individuals with Hereditary Motor Sensory Neuropathy. Methods: Fifteen individuals with Hereditary Motor Sensory Neuropathy performed a quiet standing task and 2-min walk test on customized orthopedic footwear and standardized footwear. Primary outcome measures were the mean velocity of the center of pressure during quiet standing and gait speed during walking. Secondary outcome measures included center of pressure amplitude and frequency during quiet standing, and spatiotemporal parameters, kinematics, kinetics, and dynamic balance during walking. Two-way repeated measures ANOVA and paired t-tests were performed to identify differences between footwear conditions. Findings: Neither quiet standing balance nor dynamic balance differed between orthopedic and standardized footwear, but orthopedic footwear improved spatiotemporal parameters (higher gait speed, longer step length, shorter step time and smaller step width) during walking. Moreover, less sagittal shank-footwear range of motion, more frontal shank-footwear range of motion, more dorsiflexion of the footwear-to-horizontal angle at initial contact and more hip adduction during the stance phase were found. Interpretation: Orthopedic footwear improved walking in individuals with Hereditary Motor Sensory Neuropathy, whereas it did not affect postural stability during quiet standing or dynamic balance. Especially gait speed and spatiotemporal parameters improved. An improved heel landing at initial contact for all footwear and reduced foot drop during swing for mid and high orthopedic footwear contributed to the gait improvements wearing orthopedic footwear.","author":[{"dropping-particle":"","family":"Jong","given":"Lysanne A.F.","non-dropping-particle":"de","parse-names":false,"suffix":""},{"dropping-particle":"","family":"Kerkum","given":"Yvette L.","non-dropping-particle":"","parse-names":false,"suffix":""},{"dropping-particle":"","family":"Altmann","given":"Viola C.","non-dropping-particle":"","parse-names":false,"suffix":""},{"dropping-particle":"","family":"Geurts","given":"Alexander C.H.","non-dropping-particle":"","parse-names":false,"suffix":""},{"dropping-particle":"","family":"Keijsers","given":"Noel L.W.","non-dropping-particle":"","parse-names":false,"suffix":""}],"container-title":"Clinical Biomechanics","id":"ITEM-4","issued":{"date-parts":[["2022","4","1"]]},"page":"105638","publisher":"Elsevier","title":"Effects of orthopedic footwear on postural stability and walking in individuals with Hereditary Motor Sensory Neuropathy","type":"article-journal","volume":"94"},"uris":["http://www.mendeley.com/documents/?uuid=a2767b38-d6d6-302c-8b7a-a7bee06cf7d3"]},{"id":"ITEM-5","itemData":{"DOI":"10.3109/17483107.2014.908244","ISBN":"17483107 (ISSN)","PMID":"24749536","abstract":"Purpose: This exploratory trial investigated the effects of rigid ankle foot orthoses (AFO) with an optimally cast Angle of the Ankle in the AFO (AAAFO) on the gait of children with Cerebral Palsy (CP), and whether tuning of the AFO - Footwear Combination (AFO-FC) further affected gait. Methods: Eight children with CP underwent gait analysis and tuning of their AFO-FCs using a 3-D motion analysis system. Comparisons were carried out for selected gait parameters between three conditions - barefoot, non-tuned AFO-FC and tuned AFO-FC. Results: In comparison to barefoot gait, walking with a non-tuned AFO-FC produced significant (p &lt; 0.05) improvements in several key gait parameters. Compared to the non-tuned AFO-FC, on average a tuned AFO-FC produced a significant reduction in peak knee extension and knee ROM during gait. However, when examined as case studies, it was observed that the type of gait pattern demonstrated while wearing a non-tuned AFO-FC affected the outcomes of tuning. Conclusions: The findings of the current study indicate the potential benefits of using rigid AFO-FC with optimal AAAFO and tuning of AFO-FCs. This study emphasises the need for categorising children with CP based on their gait patterns when investigating the effects of interventions such as AFOs. © 2014 Informa UK Ltd.","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id":"ITEM-5","issue":"6","issued":{"date-parts":[["2014"]]},"language":"English","note":"From Duplicate 1 (Optimising the effects of rigid ankle foot orthoses on the gait of children with cerebral palsy (CP) - An exploratory trial - Jagadamma, Kavi C; Coutts, Fiona J; Mercer, Thomas H; Herman, Janet; Yirrell, Jacqueline; Forbes, Lyndsay; van der Linden, Marietta L)\n\nFrom Duplicate 1 (Optimising the effects of rigid ankle foot orthoses on the gait of children with cerebral palsy (CP) - An exploratory trial - Jagadamma, K C; Coutts, F J; Mercer, T H; Herman, J; Yirrell, J; Forbes, L; Van Der Linden, M L)\n\nCited By :3\nExport Date: 29 January 2018\nCorrespondence Address: Jagadamma, K.C.; School of Health Sciences, Queen Margaret University, Physiotherapy Subject Area, United Kingdom\nFunding details: QMU, Queen Margaret University\nFunding details: CIHR, Canadian Institutes of Health Research\nReferences: Cans, C., Surveillance of cerebral palsy in Europe: A collaboration of cerebral palsy surveys and registers (2000) Dev Med Child Neurol, 42, pp. 816-824; Carlson, W.E., Vaughan, C.L., Damiano, D.L., Abel, M.F., Orhtotic management of gait in sapastic diplegia (1997) Am J Phys Med Rehabil, 76, pp. 219-225; Radtka, S.A., Skinner, S.R., Johanson, M.E., A comparison of gait with solid and hinged ankle-foot orthoses in children with spastic diplegic cerebral palsy (2005) Gait Posture, 21, pp. 303-310; Brunner, R., Meier, G., Ruepp, T., Comparison of a stiff and a spring-type ankle-foot orthosis to improve gait in spastic hemiplegic children (1998) J Pediatr Orthopaed, 18, pp. 719-726; Abel, M.F., Juhl, G.A., Vaughan, C.L., Damiano, D.L., Gait asseement of fixed ankle-foot orthoses in children with spastic diplegia (1998) Arch Phys Med Rehabil, 79, pp. 126-133; Smiley, S.J., Jacobsen, F.S., Mielke, C., A comparison of the effects of solid, articulated, and posterior leaf-spring ankle-foot orthoses and shoes alone on gait and energy expenditure in children with spastic diplegic cerebral palsy (2002) Orthopedics, 25, pp. 411-415; Balaban, B., Yasar, E., Dal, U., The effect of hinged ankle-foot orthosis on gait and energy expenditure in spastic hemiplegic cerebral palsy (2007) Disabil Rehabil, 29, pp. 139-144; Meadows, C.B., (1984) The Influence of Polypropylene Ankle-Foot Orthoses on the Gait of Cerebral Palsied Children, , [dissertation]. Strathclyde University; Owen, E., Tuning of Ankle-foot Orthosis Combinations for Children with Cerebral Palsy, Spina Bifida and Other Conditions Proceedings of European Society of Movement Analysis in Adults and Children (ESMAC) Seminars, Warsaw; 2004; Bowers, R.J., Ross, K., A review of the effectiveness of lowr limb orthoses used in cerebral palsy (2009) International Society for Prosthetics and Orthotics. Recent Developments in Healthcare for Cerebral Palsy; Implications and Opportunities for Orthotics; 2009 31st Oct.Copenhagen: ISPO, pp. 235-297. , Morris C, Condie D, eds; N.H.S. Quality Improvement, (2009) Use of Ankle Foor Orthoses following Stroke - Best Practice Statement, , NHS Quality Improvement Scotland Aug; Owen, E., Proposed clinical algorithm for deciding the sagittal angle of the ankle in an ankle-foot orthoses footwear combination (2005) Gait Posture, 22 S, pp. S38-S39; Butler, P.B., Thompson, N., Major, R.E., Improvement in walking performance of children with cerebral palsy: Preliminary results (1992) Dev Med Child Neurol, 34, pp. 567-576; Stallard, J., Woollam, P.J., Transportable two-dimensional gait assessment: Routine service experience for orthotic provision (2003) Disabil Rehabil, 25, pp. 254-258; Butler, P.B., Farmer, S.E., Stewart, C., The effect of fixed ankle foot orthoses in children with cerebral palsy (2007) Disabil Rehabil: Assist Technol, 2, pp. 51-58; Jagadamma, K.C., Coutts, F.J., Mercer, T.H., Effects of tuning of ankle foot orthoses-footwear combination using wedges on stance phase knee hyperextension in children with cerebral palsy - Preliminary results (2009) Disabil Rehabil: Assist Technol, 4, pp. 406-413; Davis, R.B., Òunpuu, S., Tyburski, D., Gage, J.R., A gait analysis data collection and reduction technique (1991) Human Mov Sci, 10, pp. 575-587; Butler, P.B., Nene, A.V., The biomechanics of fixed ankle foot orthoses and their potentional in the management of cerebral palsied children (1991) Physiotherapy, 77, pp. 81-87; Levine, D., Richards, J., Whittle, M.W., (2012) Whittle's Gait Analysis. 5th Ed., , London: Elsevier Ltd; Thompson, N.S., Taylor, T.C., McCarthy, K.R., Effect of a rigid ankle-foot orthosis on hamstring length in children with hemiplegia (2002) Dev Med Child Neurol, 44, pp. 51-57; White, H., Jenkins, J., Neace, W.P., Clinically prescribed orthoses demonstrate an increase in velocity of gait in children with cerebral palsy: A retrospective study (2002) Dev Med Child Neurol, 44, pp. 227-332; Jagadamma, K.C., Owen, E., Coutts, F.J., The effects of tuning an ankle-foot orthosis footwear combination on kinematics and kinetics of the knee joint of an adult with hemiplegia (2010) Prosthet Orthot Int, 34, pp. 270-276; Radtka, S.A., Skinner, S.R., Dixon, D.M., Johanson, M.E.,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aed, 19, pp. 470-474; Lam, W.K., Leong, J.C.Y., Li, Y.H., Biomechanical and electromyographic evaluation of ankle foot orthosis and dynamic ankle foot orthosis in spastic cerebral palsy (2005) Gait Posture, 22, pp. 189-197; Wiest, D.R., Waters, R.L., Bontrager, E.L., Quigley, M.J., The influence of heel design on a rigid ankle-foot orthosis (1979) Orthot Prosthet, 33, pp. 3-10; Butler, P.B., Farmer, S.E., Major, R.E., Improvement in gait parameters following late intervention in traumatic brain injury: A long-term follow-up report of a single case (1997) Clin Rehabil, 11, pp. 220-226\n\nFrom Duplicate 2 (Optimising the effects of rigid ankle foot orthoses on the gait of children with cerebral palsy (CP) - an exploratory trial - Jagadamma, Kavi C; Coutts, Fiona J; Mercer, Thomas H; Herman, Janet; Yirrell, Jacqueline; Forbes, Lyndsay; van der Linden, Marietta L)\n\nFrom Duplicate 1 (Optimising the effects of rigid ankle foot orthoses on the gait of children with cerebral palsy (CP) – an exploratory trial - Jagadamma, Kavi C; Coutts, Fiona J; Mercer, Thomas H; Herman, Janet; Yirrell, Jacqueline; Forbes, Lyndsay; van der Linden, Marietta L)\n\npictorial; research; tables/charts. Journal Subset: Allied Health; Blind Peer Reviewed; Double Blind Peer Reviewed; Editorial Board Reviewed; Europe; Expert Peer Reviewed; Peer Reviewed; UK &amp;amp; Ireland. Special Interest: Occupational Therapy; Physical Therapy. NLM UID: 101255937.\n\nFrom Duplicate 2 (Optimising the effects of rigid ankle foot orthoses on the gait of children with cerebral palsy (CP) - an exploratory trial - Jagadamma, Kavi C; Coutts, Fiona J; Mercer, Thomas H; Herman, Janet; Yirrell, Jacqueline; Forbes, Lyndsay; van der Linden, Marietta L)\n\nOriginal Imprints: Publication: Abingdon, Oxford, UK : Taylor &amp;amp; Francis, c2006-\n\nFrom Duplicate 2 (Optimising the effects of rigid ankle foot orthoses on the gait of children with cerebral palsy (CP) - an exploratory trial - Jagadamma, Kavi C; Coutts, Fiona J; Mercer, Thomas H; Herman, Janet; Yirrell, Jacqueline; Forbes, Lyndsay; van der Linden, Marietta L)\n\nFrom Duplicate 1 (Optimising the effects of rigid ankle foot orthoses on the gait of children with cerebral palsy (CP) – an exploratory trial - Jagadamma, Kavi C; Coutts, Fiona J; Mercer, Thomas H; Herman, Janet; Yirrell, Jacqueline; Forbes, Lyndsay; van der Linden, Marietta L)\n\npictorial; research; tables/charts. Journal Subset: Allied Health; Blind Peer Reviewed; Double Blind Peer Reviewed; Editorial Board Reviewed; Europe; Expert Peer Reviewed; Peer Reviewed; UK &amp;amp; Ireland. Special Interest: Occupational Therapy; Physical Therapy. NLM UID: 101255937.\n\nFrom Duplicate 2 (Optimising the effects of rigid ankle foot orthoses on the gait of children with cerebral palsy (CP) - an exploratory trial - Jagadamma, Kavi C; Coutts, Fiona J; Mercer, Thomas H; Herman, Janet; Yirrell, Jacqueline; Forbes, Lyndsay; van der Linden, Marietta L)\n\nOriginal Imprints: Publication: Abingdon, Oxford, UK : Taylor &amp;amp; Francis, c2006-","page":"445-451","publisher":"Taylor and Francis Ltd","publisher-place":"Philadelphia, Pennsylvania","title":"Optimising the effects of rigid ankle foot orthoses on the gait of children with cerebral palsy (CP) - An exploratory trial","type":"article-journal","volume":"10"},"uris":["http://www.mendeley.com/documents/?uuid=fe238ba7-77c6-4436-a504-48d53d52d86b"]}],"mendeley":{"formattedCitation":"(Aboutorabi et al., 2017; Caserta et al., 2019; Chatzistergos et al., 2023; de Jong et al., 2022; Jagadamma et al., 2014)","plainTextFormattedCitation":"(Aboutorabi et al., 2017; Caserta et al., 2019; Chatzistergos et al., 2023; de Jong et al., 2022; Jagadamma et al., 2014)","previouslyFormattedCitation":"(Aboutorabi et al., 2017; Caserta et al., 2019; Chatzistergos et al., 2023; de Jong et al., 2022; Jagadamma et al., 2014)"},"properties":{"noteIndex":0},"schema":"https://github.com/citation-style-language/schema/raw/master/csl-citation.json"}</w:instrText>
      </w:r>
      <w:r>
        <w:fldChar w:fldCharType="separate"/>
      </w:r>
      <w:r w:rsidR="00254D00" w:rsidRPr="00254D00">
        <w:rPr>
          <w:noProof/>
        </w:rPr>
        <w:t>(Aboutorabi et al., 2017; Caserta et al., 2019; Chatzistergos et al., 2023; de Jong et al., 2022; Jagadamma et al., 2014)</w:t>
      </w:r>
      <w:r>
        <w:fldChar w:fldCharType="end"/>
      </w:r>
      <w:r>
        <w:t xml:space="preserve">. In addition, there was also expert consensus that the footwear should be kept to the lowest reasonable mass to reduce potential physiological cost and potential loss of stability in the swinging limb (Chapter 5). It was noted that the OSSTF samples were markedly heavier than the standard retail boot. These factors require further In-vivo laboratory work observing the effects of OSSTF on children's gait to corroborate the findings of the Delphi and mechanical testing performed in Chapters 5 and 7. </w:t>
      </w:r>
      <w:r w:rsidR="007A7BA5">
        <w:t>The</w:t>
      </w:r>
      <w:r>
        <w:t xml:space="preserve"> data obtained from the mechanical testing of OSSTF has corroborate</w:t>
      </w:r>
      <w:r w:rsidR="007A7BA5">
        <w:t>d</w:t>
      </w:r>
      <w:r>
        <w:t xml:space="preserve"> that heel counter height and length extensions, together with increased thickness of the outsole at the midfoot, influence the stiffness of </w:t>
      </w:r>
      <w:r w:rsidR="007A7BA5">
        <w:t xml:space="preserve">the </w:t>
      </w:r>
      <w:r>
        <w:t xml:space="preserve">midfoot and ankle </w:t>
      </w:r>
      <w:r w:rsidR="007A7BA5">
        <w:t xml:space="preserve">regions of the footwear </w:t>
      </w:r>
      <w:r>
        <w:t>to mediolateral movement. The findings also indicated that OSSTF was heavier and stiffer in anterior-posterior movements, which may impede children's mobility identifying what potential risks are present for this intervention in line with</w:t>
      </w:r>
      <w:r w:rsidR="007A7BA5">
        <w:t xml:space="preserve"> the</w:t>
      </w:r>
      <w:r>
        <w:t xml:space="preserve"> MRC theoretical framework </w:t>
      </w:r>
      <w:r>
        <w:fldChar w:fldCharType="begin" w:fldLock="1"/>
      </w:r>
      <w:r w:rsidR="00D471C6">
        <w:instrText>ADDIN CSL_CITATION {"citationItems":[{"id":"ITEM-1","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1","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id":"ITEM-2","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2","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 Skivington et al., 2021)","plainTextFormattedCitation":"(Craig et al., 2008; Skivington et al., 2021)","previouslyFormattedCitation":"(Craig et al., 2008; Skivington et al., 2021)"},"properties":{"noteIndex":0},"schema":"https://github.com/citation-style-language/schema/raw/master/csl-citation.json"}</w:instrText>
      </w:r>
      <w:r>
        <w:fldChar w:fldCharType="separate"/>
      </w:r>
      <w:r w:rsidR="00810D03" w:rsidRPr="009A28E3">
        <w:rPr>
          <w:noProof/>
        </w:rPr>
        <w:t>(Craig et al., 2008; Skivington et al., 2021)</w:t>
      </w:r>
      <w:r>
        <w:fldChar w:fldCharType="end"/>
      </w:r>
      <w:r>
        <w:t>.</w:t>
      </w:r>
    </w:p>
    <w:p w14:paraId="2F1F00F9" w14:textId="77777777" w:rsidR="00094011" w:rsidRDefault="00094011" w:rsidP="00094011">
      <w:pPr>
        <w:spacing w:line="360" w:lineRule="auto"/>
        <w:jc w:val="both"/>
        <w:rPr>
          <w:b/>
          <w:bCs/>
        </w:rPr>
      </w:pPr>
    </w:p>
    <w:p w14:paraId="53750AAD" w14:textId="2EEFD7FE" w:rsidR="00094011" w:rsidRDefault="00094011" w:rsidP="00094011">
      <w:pPr>
        <w:spacing w:line="360" w:lineRule="auto"/>
        <w:jc w:val="both"/>
      </w:pPr>
      <w:r w:rsidRPr="00D44497">
        <w:t xml:space="preserve">It is </w:t>
      </w:r>
      <w:r>
        <w:t>crucial</w:t>
      </w:r>
      <w:r w:rsidRPr="00D44497">
        <w:t xml:space="preserve"> in clinical practice</w:t>
      </w:r>
      <w:r>
        <w:rPr>
          <w:b/>
          <w:bCs/>
        </w:rPr>
        <w:t xml:space="preserve"> </w:t>
      </w:r>
      <w:r w:rsidRPr="00D44497">
        <w:t xml:space="preserve">to </w:t>
      </w:r>
      <w:r>
        <w:t>follow care pathways that are evidence</w:t>
      </w:r>
      <w:r w:rsidR="0098380A">
        <w:t>-</w:t>
      </w:r>
      <w:r>
        <w:t>base</w:t>
      </w:r>
      <w:r w:rsidR="007A7BA5">
        <w:t>d</w:t>
      </w:r>
      <w:r>
        <w:t xml:space="preserve"> and provide a uniform care policy to provide effective care </w:t>
      </w:r>
      <w:r>
        <w:fldChar w:fldCharType="begin" w:fldLock="1"/>
      </w:r>
      <w:r w:rsidR="00EF53DC">
        <w:instrText>ADDIN CSL_CITATION {"citationItems":[{"id":"ITEM-1","itemData":{"ISSN":"1101-1262","author":[{"dropping-particle":"","family":"Rotter","given":"Thomas","non-dropping-particle":"","parse-names":false,"suffix":""},{"dropping-particle":"","family":"Jong","given":"RB","non-dropping-particle":"de","parse-names":false,"suffix":""},{"dropping-particle":"","family":"Lacko","given":"SE","non-dropping-particle":"","parse-names":false,"suffix":""},{"dropping-particle":"","family":"Al","given":"Et","non-dropping-particle":"","parse-names":false,"suffix":""}],"container-title":"Improving healthcare quality in Europe: Characteristics, effectiveness and implementation of different strategies [Internet]","id":"ITEM-1","issue":"suppl_3","issued":{"date-parts":[["2017"]]},"publisher":"European Observatory on Health Systems and Policies","title":"Clinical pathways as a quality strategy","type":"chapter","volume":"27"},"uris":["http://www.mendeley.com/documents/?uuid=66ef1c7b-b473-3ae3-8104-81a8c586eb03"]},{"id":"ITEM-2","itemData":{"DOI":"10.1093/INTQHC/MZG057","ISSN":"1353-4505","PMID":"14660534","abstract":"Objective. To test clinical pathways in a variety of Italian health care organizations in 2000-2002 to measure performance in decreasing process and outcome variations. Design. Creation of indicators, specific for each clinical pathway, to measure variations in the care processes and outcomes. Pre- and post-analysis model to evaluate the possible effect of the clinical pathways on each indicator. Setting. We tested the clinical pathways in six sites, each with different clinical pathways. Results. Reductions in health care macro-variation phenomena (length of stay, patient pathways, etc.) and in performance micro-variation (variations in diagnostic and therapeutic prescriptions, protocol implementation, etc.) were shown in sites where pathways were implemented successfully. A significant improvement in outcome for patients who were treated according to the clinical pathway for heart failure was also demonstrated. Conclusions. The overall purpose of clinical pathways is to improve outcome by providing a mechanism to coordinate care and to reduce fragmentation, and ultimately cost. Our results demonstrated that it is possible to achieve this goal. Although controversial elements still exist, we think that clinical pathways can have a positive impact on quality in health care.","author":[{"dropping-particle":"","family":"Panella","given":"Massimiliano","non-dropping-particle":"","parse-names":false,"suffix":""},{"dropping-particle":"","family":"Marchisio","given":"S.","non-dropping-particle":"","parse-names":false,"suffix":""},{"dropping-particle":"","family":"Stanislao","given":"F.","non-dropping-particle":"Di","parse-names":false,"suffix":""}],"container-title":"International Journal for Quality in Health Care","id":"ITEM-2","issue":"6","issued":{"date-parts":[["2003","12","1"]]},"page":"509-521","publisher":"Oxford Academic","title":"Reducing clinical variations with clinical pathways: do pathways work?","type":"article-journal","volume":"15"},"uris":["http://www.mendeley.com/documents/?uuid=6517dc4a-3a66-36f1-b4f9-7a8090899a79"]}],"mendeley":{"formattedCitation":"(Panella et al., 2003; T. Rotter et al., 2017)","plainTextFormattedCitation":"(Panella et al., 2003; T. Rotter et al., 2017)","previouslyFormattedCitation":"(Panella et al., 2003; T. Rotter et al., 2017)"},"properties":{"noteIndex":0},"schema":"https://github.com/citation-style-language/schema/raw/master/csl-citation.json"}</w:instrText>
      </w:r>
      <w:r>
        <w:fldChar w:fldCharType="separate"/>
      </w:r>
      <w:r w:rsidR="00254D00" w:rsidRPr="00254D00">
        <w:rPr>
          <w:noProof/>
        </w:rPr>
        <w:t>(Panella et al., 2003; T. Rotter et al., 2017)</w:t>
      </w:r>
      <w:r>
        <w:fldChar w:fldCharType="end"/>
      </w:r>
      <w:r>
        <w:t xml:space="preserve">. In addition, importance is also placed in clinical research to consistently report on the characteristics of an intervention so that clinicians have an understanding of how this applies to their clinical practice </w:t>
      </w:r>
      <w:r w:rsidR="007A7BA5">
        <w:t>and</w:t>
      </w:r>
      <w:r>
        <w:t xml:space="preserve"> allowing practical combined analysis in knowledge synthesis </w:t>
      </w:r>
      <w:r>
        <w:fldChar w:fldCharType="begin" w:fldLock="1"/>
      </w:r>
      <w:r w:rsidR="00EF53DC">
        <w:instrText>ADDIN CSL_CITATION {"citationItems":[{"id":"ITEM-1","itemData":{"DOI":"10.1136/BMJ.N71","ISSN":"1756-1833","PMID":"33782057","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n\nSystematic reviews serve many critical roles. They can provide syntheses of the state of knowledge in a field, from which future research priorities can be identified; they can address questions that otherwise could not be answered by individual studies; they can identify problems in primary research that should be rectified in future studies; and they can generate or evaluate theories about how or why phenomena occur. Systematic reviews therefore generate various types of knowledge for different users of reviews (such as patients, healthcare providers, researchers, and policy makers).12 To ensure a systematic review is valuable to users, authors should prepare a transparent, complete, and accurate account of why the review was done, what they did (such as how studies were identified and selected) and what they found (such as characteristics of contributing studies and results of meta-analyses). Up-to-date reporting guidance facilitates authors achieving this.3\n\nThe Preferred Reporting Items for Systematic reviews and Meta-Analyses (PRISMA) statement published in 2009 (hereafter referred to as PRISMA 2009)45678910 …","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BMJ","id":"ITEM-1","issued":{"date-parts":[["2021","3","29"]]},"publisher":"British Medical Journal Publishing Group","title":"The PRISMA 2020 statement: an updated guideline for reporting systematic reviews","type":"article-journal","volume":"372"},"uris":["http://www.mendeley.com/documents/?uuid=53185433-89d6-32c4-b917-ab67a0a09e09"]},{"id":"ITEM-2","itemData":{"DOI":"10.1136/bmj.i4919","ISSN":"17561833","PMID":"27733354","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id":"ITEM-2","issued":{"date-parts":[["2016"]]},"publisher":"BMJ Publishing Group","title":"ROBINS-I: a tool for assessing risk of bias in non-randomised studies of interventions","type":"article-journal","volume":"355"},"uris":["http://www.mendeley.com/documents/?uuid=5ee4828d-fdb8-33b5-a211-20c1a1598c5e"]},{"id":"ITEM-3","itemData":{"DOI":"10.1136/bmj.l4898","ISSN":"17561833","PMID":"31462531","author":[{"dropping-particle":"","family":"Sterne","given":"Jonathan A.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 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T.","non-dropping-particle":"","parse-names":false,"suffix":""}],"container-title":"BMJ","id":"ITEM-3","issued":{"date-parts":[["2019"]]},"publisher":"BMJ Publishing Group","title":"RoB 2: a revised tool for assessing risk of bias in randomised trials","type":"article-journal","volume":"366"},"uris":["http://www.mendeley.com/documents/?uuid=29f7f6fb-2619-3bf5-9f69-0192c5faa76b"]}],"mendeley":{"formattedCitation":"(Page et al., 2021; J. A. Sterne et al., 2016; J. A. C. Sterne et al., 2019)","plainTextFormattedCitation":"(Page et al., 2021; J. A. Sterne et al., 2016; J. A. C. Sterne et al., 2019)","previouslyFormattedCitation":"(Page et al., 2021; J. A. Sterne et al., 2016; J. A. C. Sterne et al., 2019)"},"properties":{"noteIndex":0},"schema":"https://github.com/citation-style-language/schema/raw/master/csl-citation.json"}</w:instrText>
      </w:r>
      <w:r>
        <w:fldChar w:fldCharType="separate"/>
      </w:r>
      <w:r w:rsidR="00254D00" w:rsidRPr="00254D00">
        <w:rPr>
          <w:noProof/>
        </w:rPr>
        <w:t>(Page et al., 2021; J. A. Sterne et al., 2016; J. A. C. Sterne et al., 2019)</w:t>
      </w:r>
      <w:r>
        <w:fldChar w:fldCharType="end"/>
      </w:r>
      <w:r>
        <w:t xml:space="preserve">. </w:t>
      </w:r>
      <w:r w:rsidR="007A7BA5">
        <w:t>D</w:t>
      </w:r>
      <w:r>
        <w:t xml:space="preserve">efining and evaluating an intervention allows a consistent understanding of how it will work and the potential value and benefit to health care it will provide </w:t>
      </w:r>
      <w:r>
        <w:fldChar w:fldCharType="begin" w:fldLock="1"/>
      </w:r>
      <w:r w:rsidR="00D471C6">
        <w:instrText>ADDIN CSL_CITATION {"citationItems":[{"id":"ITEM-1","itemData":{"DOI":"10.1136/BMJ.N2061","ISSN":"1756-1833","PMID":"34593508","abstrac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n\nComplex interventions are commonly used in the health and social care services, public health practice, and other areas of social and economic policy that have consequences for health. Such interventions are delivered and evaluated at different levels, from individual to societal levels. Examples include a new surgical procedure, the redesign of a healthcare programme, and a change in welfare policy. The UK Medical Research Council (MRC) published a framework for researchers and research funders on developing and evaluating complex interventions in 2000 and revised guidance in 2006.123 Although these documents continue to be widely used and are now accompanied by a range of more detailed guidance on specific aspects of the research process,45678 several important conceptual, methodological and theoretical developments have taken place since 2006. These developments have been included in a new framework commissioned by the National Institute of Health Research (NIHR) and the MRC.9 The framework aims to help researchers work with other stakeholders to identify the key questions about complex interventions, and to design and conduct research with a diversity of perspectives and appropriate choice of methods.\n\n### Summary points","author":[{"dropping-particle":"","family":"Skivington","given":"Kathryn","non-dropping-particle":"","parse-names":false,"suffix":""},{"dropping-particle":"","family":"Matthews","given":"Lynsay","non-dropping-particle":"","parse-names":false,"suffix":""},{"dropping-particle":"","family":"Simpson","given":"Sharon Anne","non-dropping-particle":"","parse-names":false,"suffix":""},{"dropping-particle":"","family":"Craig","given":"Peter","non-dropping-particle":"","parse-names":false,"suffix":""},{"dropping-particle":"","family":"Baird","given":"Janis","non-dropping-particle":"","parse-names":false,"suffix":""},{"dropping-particle":"","family":"Blazeby","given":"Jane M.","non-dropping-particle":"","parse-names":false,"suffix":""},{"dropping-particle":"","family":"Boyd","given":"Kathleen Anne","non-dropping-particle":"","parse-names":false,"suffix":""},{"dropping-particle":"","family":"Craig","given":"Neil","non-dropping-particle":"","parse-names":false,"suffix":""},{"dropping-particle":"","family":"French","given":"David P.","non-dropping-particle":"","parse-names":false,"suffix":""},{"dropping-particle":"","family":"McIntosh","given":"Emma","non-dropping-particle":"","parse-names":false,"suffix":""},{"dropping-particle":"","family":"Petticrew","given":"Mark","non-dropping-particle":"","parse-names":false,"suffix":""},{"dropping-particle":"","family":"Rycroft-Malone","given":"Jo","non-dropping-particle":"","parse-names":false,"suffix":""},{"dropping-particle":"","family":"White","given":"Martin","non-dropping-particle":"","parse-names":false,"suffix":""},{"dropping-particle":"","family":"Moore","given":"Laurence","non-dropping-particle":"","parse-names":false,"suffix":""}],"container-title":"BMJ","id":"ITEM-1","issued":{"date-parts":[["2021","9","30"]]},"publisher":"British Medical Journal Publishing Group","title":"A new framework for developing and evaluating complex interventions: update of Medical Research Council guidance","type":"article-journal","volume":"374"},"uris":["http://www.mendeley.com/documents/?uuid=f1ebba66-6c97-3c2b-9ed7-bce6c1e4db98"]}],"mendeley":{"formattedCitation":"(Skivington et al., 2021)","plainTextFormattedCitation":"(Skivington et al., 2021)","previouslyFormattedCitation":"(Skivington et al., 2021)"},"properties":{"noteIndex":0},"schema":"https://github.com/citation-style-language/schema/raw/master/csl-citation.json"}</w:instrText>
      </w:r>
      <w:r>
        <w:fldChar w:fldCharType="separate"/>
      </w:r>
      <w:r w:rsidR="00810D03" w:rsidRPr="009A28E3">
        <w:rPr>
          <w:noProof/>
        </w:rPr>
        <w:t>(Skivington et al., 2021)</w:t>
      </w:r>
      <w:r>
        <w:fldChar w:fldCharType="end"/>
      </w:r>
      <w:r>
        <w:t>. The thesis has provided a consensus conceptual framework of OSSTF design characteristics (Chapter 5) and corroborated these through further mechanical assessment (Chapter 7). However, a consistent understanding and recognition of these design characteristics may not be readily accessible by clinicians, researchers or manufacturers who have a relevant interest in the prescription or assessment of OSSTF for children.</w:t>
      </w:r>
    </w:p>
    <w:p w14:paraId="1C5F27CB" w14:textId="77777777" w:rsidR="007A7BA5" w:rsidRDefault="007A7BA5" w:rsidP="00094011">
      <w:pPr>
        <w:spacing w:line="360" w:lineRule="auto"/>
        <w:jc w:val="both"/>
      </w:pPr>
    </w:p>
    <w:p w14:paraId="4C276DDB" w14:textId="359E44A4" w:rsidR="00094011" w:rsidRDefault="007A7BA5" w:rsidP="00094011">
      <w:pPr>
        <w:spacing w:line="360" w:lineRule="auto"/>
        <w:jc w:val="both"/>
      </w:pPr>
      <w:r>
        <w:t>Therefore, a</w:t>
      </w:r>
      <w:r w:rsidR="00094011">
        <w:t xml:space="preserve"> survey tool was developed to cover salient design characteristics for ergonomics and stability of OSSTF identified from Chapters 5 and 7. This was further piloted amongst a group of orthotists who frequently prescribe OSSTF to children with a mobility impairment </w:t>
      </w:r>
      <w:r>
        <w:t>(</w:t>
      </w:r>
      <w:r w:rsidR="00094011">
        <w:t>Chapter 8</w:t>
      </w:r>
      <w:r>
        <w:t>)</w:t>
      </w:r>
      <w:r w:rsidR="00094011">
        <w:t>. The tool was demonstrated to be a practical and easy method to assess OSSTF. The clinicians felt that all the salient design characteristics that would affect the ergonomics and stability of OSSTF were identified. The tool may also be used by the same user consistently. Unfortunately, of the design factors corroborated by mechanical testing that affected mechanical stiffness, only the thickness of the midfoot reached the required percentage agreement between users. Due to the apparent importance of the heel counter design characteristics on stiffness</w:t>
      </w:r>
      <w:r w:rsidR="00094011" w:rsidRPr="00F7571A">
        <w:t xml:space="preserve"> </w:t>
      </w:r>
      <w:r w:rsidR="00094011">
        <w:t xml:space="preserve">from the mechanical testing data in Chapter 8, further iterative and piloting work will be required to refine these questions and instructions to improve user agreement. Once fully developed, the </w:t>
      </w:r>
      <w:r>
        <w:t>tool</w:t>
      </w:r>
      <w:r w:rsidR="00094011">
        <w:t xml:space="preserve"> will allow a</w:t>
      </w:r>
      <w:r>
        <w:t>n</w:t>
      </w:r>
      <w:r w:rsidR="00094011">
        <w:t xml:space="preserve"> assessment of OSSTF against the consensus conceptual and theoretical framework of OSSTF design developed in this thesis. This should improve clinical decision-making for OSSTF and reporting of stability therapeutic footwear design</w:t>
      </w:r>
      <w:r>
        <w:t xml:space="preserve"> </w:t>
      </w:r>
      <w:r w:rsidR="003E49B8">
        <w:t>characteristics</w:t>
      </w:r>
      <w:r>
        <w:t xml:space="preserve"> in research</w:t>
      </w:r>
      <w:r w:rsidR="00094011">
        <w:t>.</w:t>
      </w:r>
    </w:p>
    <w:p w14:paraId="1FAE50B0" w14:textId="77777777" w:rsidR="00094011" w:rsidRDefault="00094011" w:rsidP="00094011">
      <w:pPr>
        <w:spacing w:line="360" w:lineRule="auto"/>
        <w:jc w:val="both"/>
      </w:pPr>
    </w:p>
    <w:p w14:paraId="7D5A3983" w14:textId="77777777" w:rsidR="00094011" w:rsidRDefault="00094011" w:rsidP="009344E2">
      <w:pPr>
        <w:pStyle w:val="Heading3"/>
        <w:numPr>
          <w:ilvl w:val="2"/>
          <w:numId w:val="29"/>
        </w:numPr>
        <w:spacing w:line="360" w:lineRule="auto"/>
        <w:ind w:left="0" w:firstLine="0"/>
      </w:pPr>
      <w:bookmarkStart w:id="381" w:name="_Toc156403557"/>
      <w:r>
        <w:t>Preliminary prescription criteria</w:t>
      </w:r>
      <w:bookmarkEnd w:id="381"/>
      <w:r>
        <w:t xml:space="preserve"> </w:t>
      </w:r>
    </w:p>
    <w:p w14:paraId="5EF9A2EB" w14:textId="5DFE363C" w:rsidR="00094011" w:rsidRDefault="00094011" w:rsidP="00094011">
      <w:pPr>
        <w:spacing w:line="360" w:lineRule="auto"/>
        <w:jc w:val="both"/>
      </w:pPr>
      <w:r>
        <w:t xml:space="preserve">The scoping and systematic reviews performed in Chapters </w:t>
      </w:r>
      <w:r w:rsidR="00BA0947">
        <w:t>2</w:t>
      </w:r>
      <w:r w:rsidRPr="00B36DB4">
        <w:rPr>
          <w:b/>
          <w:bCs/>
        </w:rPr>
        <w:t xml:space="preserve"> </w:t>
      </w:r>
      <w:r w:rsidRPr="00583756">
        <w:t xml:space="preserve">and </w:t>
      </w:r>
      <w:r w:rsidR="00BA0947">
        <w:t>3</w:t>
      </w:r>
      <w:r>
        <w:rPr>
          <w:b/>
          <w:bCs/>
        </w:rPr>
        <w:t xml:space="preserve"> </w:t>
      </w:r>
      <w:r w:rsidRPr="00791E39">
        <w:t xml:space="preserve">indicated </w:t>
      </w:r>
      <w:r>
        <w:t xml:space="preserve">that there were a number of mobility impairment conditions in children that could be considered for the use of OSSTF, including cerebral palsy, spina bifida, toe walking, muscular dystrophy, pes planus and </w:t>
      </w:r>
      <w:r w:rsidR="00A64F2F">
        <w:t xml:space="preserve">children with </w:t>
      </w:r>
      <w:r w:rsidR="0083339A">
        <w:t>Down</w:t>
      </w:r>
      <w:r>
        <w:t xml:space="preserve"> syndrome. Th</w:t>
      </w:r>
      <w:r w:rsidR="003D606F">
        <w:t>e systematic</w:t>
      </w:r>
      <w:r>
        <w:t xml:space="preserve"> review illustrated that there was </w:t>
      </w:r>
      <w:r w:rsidRPr="001205EA">
        <w:rPr>
          <w:color w:val="000000" w:themeColor="text1"/>
        </w:rPr>
        <w:t xml:space="preserve">tentative </w:t>
      </w:r>
      <w:r>
        <w:t>evidence that stability footwear benefits spatiotemporal and centre-of-pressure gait parameters of children living with mobility impairment (</w:t>
      </w:r>
      <w:r w:rsidR="00A64F2F">
        <w:t xml:space="preserve">children with </w:t>
      </w:r>
      <w:r w:rsidR="0083339A">
        <w:t>Down</w:t>
      </w:r>
      <w:r>
        <w:t xml:space="preserve"> syndrome, Pes planus). However, there was no apparent professional consensus on which conditions were suitable </w:t>
      </w:r>
      <w:r w:rsidR="003D606F">
        <w:t xml:space="preserve">for this </w:t>
      </w:r>
      <w:r>
        <w:t xml:space="preserve">treatment </w:t>
      </w:r>
      <w:r w:rsidR="003D606F">
        <w:t xml:space="preserve">intervention </w:t>
      </w:r>
      <w:r>
        <w:t>and the criteria for their prescription, inclusive of the</w:t>
      </w:r>
      <w:r w:rsidR="003D606F">
        <w:t xml:space="preserve"> </w:t>
      </w:r>
      <w:r>
        <w:t xml:space="preserve">grade/severity of the condition, the age for initiation of treatment, overall goals of intervention and the outcomes of treatment. All the outlined factors are prerequisites in defining and assessing a healthcare intervention </w:t>
      </w:r>
      <w:r>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fldChar w:fldCharType="separate"/>
      </w:r>
      <w:r w:rsidR="00810D03" w:rsidRPr="009A28E3">
        <w:rPr>
          <w:noProof/>
        </w:rPr>
        <w:t>(Craig et al., 2008)</w:t>
      </w:r>
      <w:r>
        <w:fldChar w:fldCharType="end"/>
      </w:r>
      <w:r>
        <w:t xml:space="preserve">. Additionally, therapeutic footwear such as OSSTF may be used as a single line of treatment or simultaneously with another assistive aid such as AFOs </w:t>
      </w:r>
      <w:r>
        <w:fldChar w:fldCharType="begin" w:fldLock="1"/>
      </w:r>
      <w:r w:rsidR="00EF53DC">
        <w:instrText>ADDIN CSL_CITATION {"citationItems":[{"id":"ITEM-1","itemData":{"DOI":"10.1177/0309364614543550","ISBN":"1746-1553","PMID":"25107922","abstract":"Background: To date no review has been published that analyzes the efficacy of assistive devices on the walking ability of ambulant children and adolescents with spina bifida and, differentiates between the effects of treatment on gait parameters, walking capacity, and walking performance.; Objectives: To review the literature for evidence of the efficacy of orthotic management, footwear, and walking aids on gait and walking outcomes in ambulant children and adolescents with spina bifida.; Study Design: Systematic literature review.; Methods: A systematic literature search was performed to identify studies that evaluated the effect of any type of lower limb orthoses, orthopedic footwear, or walking aids in ambulant children (≤18 years old) with spina bifida. Outcome measures and treatment results for gait parameters, walking capacity, and walking performance were identified using International Classification of Functioning, Disability and Health for Children and Youth (ICF-CY) as the reference framework.; Results: Six case-crossover studies met the criteria and were included in this systematic review. Four studies provided indications of the efficacy of the ankle-foot orthosis in improving a number of kinematic and kinetic properties of gait, stride characteristics, and the oxygen cost of walking. Two studies indicated that walking with forearm crutches may have a favorable effect on gait. The evidence level of these studies was low, and none of the studies assessed the efficacy of the intervention on walking capacity and walking performance.; Conclusions: Some data support the efficacy of using ankle-foot orthosis and crutches for gait and walking outcomes at the body functions and structures level of the ICF-CY. Potential benefits at the activities and participation level have not been investigated.; Clinical Relevance: This is the first evidence-based systematic review of the efficacy of assistive devices for gait and walking outcomes for children with spina bifida. The ICF-CY is used as a reference framework to differentiate the effects of treatment on gait parameters, walking capacity, and walking performance.; © The International Society for Prosthetics and Orthotics 2014.","author":[{"dropping-particle":"","family":"Ivanyi","given":"Barbara","non-dropping-particle":"","parse-names":false,"suffix":""},{"dropping-particle":"","family":"Schoenmakers","given":"Marja","non-dropping-particle":"","parse-names":false,"suffix":""},{"dropping-particle":"","family":"Veen","given":"Natasja","non-dropping-particle":"Van","parse-names":false,"suffix":""},{"dropping-particle":"","family":"Maathuis","given":"Karel","non-dropping-particle":"","parse-names":false,"suffix":""},{"dropping-particle":"","family":"Nollet","given":"Frans","non-dropping-particle":"","parse-names":false,"suffix":""},{"dropping-particle":"","family":"Nederhand","given":"Marc","non-dropping-particle":"","parse-names":false,"suffix":""}],"container-title":"Prosthet Orthot Int","edition":"2014/08/12","id":"ITEM-1","issue":"6","issued":{"date-parts":[["2015"]]},"language":"eng","note":"Criteria (Query) \nParticipants Yes Children and Locomotor Disability \n  \nIntervention Yes Theraputic Footwear \n  \nComparators No\n  \nType of Study No Literature Review\n  \nPrimary Outcomes Yes \n  \nSecondary Outcomes yes\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From Duplicate 1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Date of Electronic Publication: 2014 Aug 08. Current Imprints: Publication: March 2011- : London : Sage; Original Imprints: Publication: Hellerup, Denmark, International Society for Prosthetics and Orthotics.\n\nFrom Duplicate 2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Cited By :3\nExport Date: 29 January 2018\nCODEN: POIND\nCorrespondence Address: Ivanyi, B.; Department of Rehabilitation Medicine, Academic Medical Centre, University of Amsterdam, Postbus 22660, Netherlands; email: b.ivanyi-roelfsema@amc.uva.nl\nReferences: Cochrane, D.D., Wilson, R.D., Steinbok, P., Prenatal spinal evaluation and functional outcome of patients born with myelomeningocele: Information for improved prenatal counselling and outcome prediction (1996) Fetal Diagn Ther, 11, pp. 159-168; Fraser, R.K., Hoffman, E.B., Sparks, L.T., The unstable hip and mid-lumbar myelomeningocele (1992) J Bone Joint Surg Br, 74, pp. 143-146; Iborra, J., Pages, E., Cuxart, A., Neurological abnormalities, major orthopaedic deformities and ambulation analysis in a myelomeningocele population in Catalonia (Spain) (1999) Spinal Cord, 37, pp. 351-357; Swank, M., Dias, L.S., Walking ability in spina bifida patients: A model for predicting future ambulatory status based on sitting balance and motor level (1994) J Pediatr Orthop, 14, pp. 715-718; Asher, M., Olson, J., Factors affecting the ambulatory status of patients with spina bifida cystica (1983) J Bone Joint Surg Am, 65, pp. 350-356; Bartonek, A., Saraste, H., Samuelsson, L., Ambulation in patients with myelomeningocele: A 12-year follow-up (1999) J Pediatr Orthop, 19, pp. 202-206; Buffart, L.M., Roebroeck, M.E., Rol, M., Triad of physical activity, aerobic fitness and obesity in adolescents and young adults with myelomeningocele (2008) J Rehabil Med, 40, pp. 70-75; McDonald, C.M., Jaffe, K.M., Mosca, V.S., Ambulatory outcome of children with myelomeningocele: Effect of lower-extremity muscle strength (1991) Dev Med Child Neurol, 33, pp. 482-490; Schoenmakers, M.A., Uiterwaal, C.S., Gulmans, V.A., Determinants of functional independence and quality of life in children with spina bifida (2005) Clin Rehabil, 19, pp. 677-685; Moore, C.A., Nejad, B., Novak, R.A., Energy cost of walking in low lumbar myelomeningocele (2001) J Pediatr Orthop, 21, pp. 388-391; Bare, A., Vankoski, S.J., Dias, L., Independent ambulators with high sacral myelomeningocele: The relation between walking kinematics and energy consumption (2001) Dev Med Child Neurol, 43, pp. 16-21; Berg-Emons Van Den, H.J., Bussmann, J.B., Meyerink, H.J., Body fat, fitness and level of everyday physical activity in adolescents and young adults with meningomyelocele (2003) J Rehabil Med, 35, pp. 271-275; Schoenmakers, M.A.G.C., De Groot, J.F., Gorter, J.W., Muscle strength, aerobic capacity and physical activity in independent ambulating children with lumbosacral spina bifida (2009) Disabil Rehabil, 31, pp. 259-266; (2007) International Classification of Functioning, Disability and Health: Children &amp;amp; Youth Version (ICF-CY), , Geneva: World Health Organization; Brehm, M., Bus, S.A., Harlaar, J., A candidate core set of outcome measures based on the International Classification of Functioning, Disability and Health for clinical studies on lower limb orthoses (2011) Prosthet Orthot Int, 35, pp. 269-277; Harlaar, J., Brehm, M., Becher, J.G., Studies examining the efficacy of ankle foot orthoses should report activity level and mechanical evidence (2010) Prosthet Orthot Int, 34, pp. 327-335; Mazur, J.M., Efficacy of bracing the lower limbs and ambula-tion training in children with myelomeningocele (2004) Dev Med Child Neurol, 46, pp. 352-356; Balshem, H., Helfand, M., Schünemann, H.J., GRADE guidelines: 3. Rating the quality of evidence (2011) J Clin Epidemiol, 64, pp. 401-406; Brozek, J.L., Akl, E.A., Alonso-Coello, P., Grading quality of evidence and strength of recommendations in clinical practice guidelines. Part 1 of 3. An overview of the GRADE approach and grading quality of evidence about interventions (2009) Allergy, 64, pp. 669-677; Duffy, C.M., Graham, H.K., Cosgrove, A.P., The influence of ankle-foot orthoses on gait and energy expenditure in spina bifida (2000) J Pediatr Orthop, 20, pp. 356-361; Park, B.K., Song, H.R., Vankoski, S.J., Gait electromyogra-phy in children with myelomeningocele at the sacral level (1997) Arch Phys Med Rehabil, 78, pp. 471-475; Thomson, J.D., Ounpuu, S., Davis, R.B., The effects of ankle-foot orthoses on the ankle and knee in persons with myelomeningocele: An evaluation using three-dimensional gait analysis (1999) J Pediatr Orthop, 19, pp. 27-33; Vankoski, S.J., Michaud, S., Dias, L., External tibial torsion and the effectiveness of the solid ankle-foot orthoses (2000) J Pediatr Orthop, 20, pp. 349-355; Vankoski, S.J., Moore, C., Statler, K.D., The influence of forearm crutches on pelvic and hip kinematics in children with myelomeningocele: Don't throw away the crutches (1997) Dev Med Child Neurol, 39, pp. 614-619; Geiger, R., Strasak, A., Treml, B., Six-minute walk test in children and adolescents (2007) J Pediatr, 150, pp. 395-399; Perry, J., Garrett, M., Gronley, J.K., Classification of walking handicap in the stroke population (1995) Stroke, 26, pp. 982-989; De Groot, J.F., Takken, T., Gooskens, R.H., Reproducibility of maximal and submaximal exercise testing in &amp;quot;normal ambulatory&amp;quot; and &amp;quot;community ambulatory&amp;quot; children and adolescents with SB: Which is best for the evaluation and application of exercise training? (2011) Phys Ther, 91, pp. 267-276; Schwartz, M.H., Protocol changes can improve the reliability of net oxygen cost data (2007) Gait Posture, 26, pp. 494-500; Liptak, G.S., Shurtleff, D.B., Bloss, J.W., Mobility AIDS for children with high-level myelomeningocele: Parapodium versus wheelchair (1992) Dev Med Child Neurol, 34, pp. 787-796; Mazur, J.M., Shurtleff, D., Menelaus, M., Orthopaedic management of high-level spina bifida. Early walking compared with early use of a wheelchair (1989) J Bone Joint Surg Am, 71, pp. 56-61; Owen, E., The importance of being earnest about shank and thigh kinematics especially when using ankle-foot orthoses (2010) Prosthet Orthot Int, 34, pp. 254-269\n\nFrom Duplicate 3 (The effects of orthoses, footwear, and walking aids on the walking ability of children and adolescents with spina bifida: A systematic review using International Classification of Functioning, Disability and Health for Children and Youth (ICF-CY) as a ref - Ivanyi, B; Schoenmakers, M; van Veen, N; Maathuis, K; Nollet, F; Nederhand, M)\n\n1746-1553\nIvanyi, Barbara\nSchoenmakers, Marja\nvan Veen, Natasja\nMaathuis, Karel\nNollet, Frans\nNederhand, Marc\nComparative Study\nJournal Article\nResearch Support, Non-U.S. Gov't\nReview\nEngland\nProsthet Orthot Int. 2015 Dec;39(6):437-43. doi: 10.1177/0309364614543550. Epub 2014 Aug 8.\n\nFrom Duplicate 4 (The effects of orthoses, footwear, and walking aids on the walking ability of children and adolescents with spina bifida: A systematic review using International Classification of Functioning, Disability and Health for Children and Youth (ICF-CY) as a ref - Ivanyi, Barbara; Schoenmakers, Marja; van Veen, Natasja; Maathuis, Karel; Nollet, Frans; Nederhand, Marc)\n\nresearch. Journal Subset: Biomedical. Special Interest: Evidence-Based Practice. Instrumentation: Clinical Decision Making in Nursing Scale (CDMNS) (Jenkins).\nPMID: 25107922.","page":"437-443","publisher":"Sage","publisher-place":"England","title":"The effects of orthoses, footwear, and walking aids on the walking ability of children and adolescents with spina bifida: A systematic review using International Classification of Functioning, Disability and Health for Children and Youth (ICF-CY) as a ref","type":"article-journal","volume":"39"},"uris":["http://www.mendeley.com/documents/?uuid=cf5dcb6b-931c-4d86-891e-6bad31fb7ada"]},{"id":"ITEM-2","itemData":{"DOI":"10.1177/0309364613516486","ISSN":"17461553","PMID":"24567349","abstract":"Ankle foot orthoses are used to treat a wide variety of gait pathologies. Ankle foot orthosis–footwear combination tuning should be routine clinical practice when prescribing an ankle foot orthosis. Current research suggests that failure to tune ankle foot orthosis–footwear combinations can lead to immediate detrimental effect on function, and in the longer term, it may actually contribute to deterioration. The purpose of this preliminary study was to identify the current level of knowledge clinicians have in the United Kingdom regarding ankle foot orthosis–footwear combination tuning and to investigate common clinical practice regarding ankle foot orthosis–footwear combination tuning among UK orthotists. Cross-sectional survey. A prospective study employing a multi-item questionnaire was sent out to registered orthotists and uploaded on to the official website of British Association of Prosthetists and Orthotists to be accessed by their members. A total of 41 completed questionnaires were received. The results demonstrate that only 50% of participants use ankle foot orthosis–footwear combination tuning as standard clinical practice. The most prevalent factors preventing participants from carrying out ankle foot orthosis–footwear combination tuning are a lack of access to three-dimensional gait analysis equipment (37%) and a lack of time available in their clinics (27%). Although, ankle foot orthosis–footwear combination tuning has been identified as an essential aspect of the prescription of ankle foot orthoses, the results of this study show a lack of understanding of the key principles behind ankle foot orthosis–footwear combination tuning. © 2014, The International Society for Prosthetics and Orthotics. All rights reserved.","author":[{"dropping-particle":"","family":"Eddison","given":"Nicola","non-dropping-particle":"","parse-names":false,"suffix":""},{"dropping-particle":"","family":"Chockalingam","given":"Nachiappan","non-dropping-particle":"","parse-names":false,"suffix":""},{"dropping-particle":"","family":"Osborne","given":"Stephen","non-dropping-particle":"","parse-names":false,"suffix":""}],"container-title":"Prosthetics and Orthotics International","id":"ITEM-2","issue":"2","issued":{"date-parts":[["2015"]]},"page":"126-133","title":"Ankle foot orthosis–footwear combination tuning: An investigation into common clinical practice in the United Kingdom","type":"article-journal","volume":"39"},"uris":["http://www.mendeley.com/documents/?uuid=ac0a9b3a-08b2-3e1a-bd40-5fde4aae3b48"]}],"mendeley":{"formattedCitation":"(Eddison et al., 2015; Ivanyi et al., 2015)","plainTextFormattedCitation":"(Eddison et al., 2015; Ivanyi et al., 2015)","previouslyFormattedCitation":"(Eddison et al., 2015; Ivanyi et al., 2015)"},"properties":{"noteIndex":0},"schema":"https://github.com/citation-style-language/schema/raw/master/csl-citation.json"}</w:instrText>
      </w:r>
      <w:r>
        <w:fldChar w:fldCharType="separate"/>
      </w:r>
      <w:r w:rsidR="00D85835" w:rsidRPr="00D85835">
        <w:rPr>
          <w:noProof/>
        </w:rPr>
        <w:t>(Eddison et al., 2015; Ivanyi et al., 2015)</w:t>
      </w:r>
      <w:r>
        <w:fldChar w:fldCharType="end"/>
      </w:r>
      <w:r>
        <w:t xml:space="preserve">. It was unclear in the literature where OSSTF would be used </w:t>
      </w:r>
      <w:r w:rsidR="003D606F">
        <w:t>in isolation</w:t>
      </w:r>
      <w:r>
        <w:t xml:space="preserve"> or </w:t>
      </w:r>
      <w:r w:rsidR="003D606F">
        <w:t>in addition to another</w:t>
      </w:r>
      <w:r>
        <w:t xml:space="preserve"> assistive aid. </w:t>
      </w:r>
    </w:p>
    <w:p w14:paraId="29EC085C" w14:textId="77777777" w:rsidR="00094011" w:rsidRDefault="00094011" w:rsidP="00094011">
      <w:pPr>
        <w:spacing w:line="360" w:lineRule="auto"/>
        <w:jc w:val="both"/>
      </w:pPr>
    </w:p>
    <w:p w14:paraId="5F0975FB" w14:textId="7C73867E" w:rsidR="00094011" w:rsidRDefault="00094011" w:rsidP="00094011">
      <w:pPr>
        <w:spacing w:line="360" w:lineRule="auto"/>
        <w:jc w:val="both"/>
      </w:pPr>
      <w:r>
        <w:t xml:space="preserve">To clarify the uncertainties noted in the evidence base, this thesis gained </w:t>
      </w:r>
      <w:r w:rsidR="003D606F">
        <w:t>a</w:t>
      </w:r>
      <w:r>
        <w:t xml:space="preserve"> consensus opinion of experts in clinical footwear provision for children concerning the prescription of OSSTF and the salient treatment outcomes to measure its </w:t>
      </w:r>
      <w:r w:rsidR="003D606F">
        <w:t>e</w:t>
      </w:r>
      <w:r>
        <w:t xml:space="preserve">ffectiveness. A consensus was established on the suitability of treatment for cerebral palsy, spina bifida, muscular dystrophy and </w:t>
      </w:r>
      <w:r w:rsidR="00A64F2F">
        <w:t xml:space="preserve">children with </w:t>
      </w:r>
      <w:r w:rsidR="0083339A">
        <w:t>Down</w:t>
      </w:r>
      <w:r>
        <w:t xml:space="preserve"> syndrome. In contrast, of the umbrella mobility impairment terms toe walking</w:t>
      </w:r>
      <w:r w:rsidR="003D606F">
        <w:t xml:space="preserve"> and</w:t>
      </w:r>
      <w:r>
        <w:t xml:space="preserve"> </w:t>
      </w:r>
      <w:proofErr w:type="spellStart"/>
      <w:r>
        <w:t>intoeing</w:t>
      </w:r>
      <w:proofErr w:type="spellEnd"/>
      <w:r>
        <w:t xml:space="preserve"> pes planus, only pes planus reached consensus. However, this was refined to stipulate that the suitability of OSSTF for pes planus was based on it being symptomatic rather than being </w:t>
      </w:r>
      <w:r w:rsidRPr="000701B7">
        <w:t xml:space="preserve">injudiciously </w:t>
      </w:r>
      <w:r>
        <w:t xml:space="preserve">prescribed simply based on foot posture that had been customary of historic practice, as noted in Chapters 2 and 3. Although toe walking did not reach consensus, this was not </w:t>
      </w:r>
      <w:r w:rsidR="003D606F">
        <w:t>because</w:t>
      </w:r>
      <w:r>
        <w:t xml:space="preserve"> the experts considered it unsuitable for OSSTF intervention</w:t>
      </w:r>
      <w:r w:rsidR="003D606F">
        <w:t>,</w:t>
      </w:r>
      <w:r>
        <w:t xml:space="preserve"> it was due to the complex myriad aetiologies involved that required further stratification which was beyond the cut-off point of the current Delphi's three rounds. </w:t>
      </w:r>
      <w:proofErr w:type="spellStart"/>
      <w:r>
        <w:t>Intoeing</w:t>
      </w:r>
      <w:proofErr w:type="spellEnd"/>
      <w:r>
        <w:t xml:space="preserve"> failed to reach or even approach a consensus on suitability for OSSTF intervention even with modified criteria suggested from the content analysis of the experts' opinions</w:t>
      </w:r>
      <w:r w:rsidR="003D606F">
        <w:t>.</w:t>
      </w:r>
      <w:r>
        <w:t xml:space="preserve"> </w:t>
      </w:r>
      <w:r w:rsidR="003D606F">
        <w:t>T</w:t>
      </w:r>
      <w:r>
        <w:t>here was a general trend for Likert scores of disagreement</w:t>
      </w:r>
      <w:r w:rsidR="003D606F">
        <w:t>,</w:t>
      </w:r>
      <w:r>
        <w:t xml:space="preserve"> with the emergent consensus </w:t>
      </w:r>
      <w:r w:rsidR="003D606F">
        <w:t xml:space="preserve">that </w:t>
      </w:r>
      <w:r>
        <w:t xml:space="preserve">OSSTF should not be used as an intervention for the clinical presentations of </w:t>
      </w:r>
      <w:proofErr w:type="spellStart"/>
      <w:r>
        <w:t>intoeing</w:t>
      </w:r>
      <w:proofErr w:type="spellEnd"/>
      <w:r>
        <w:t xml:space="preserve">. </w:t>
      </w:r>
    </w:p>
    <w:p w14:paraId="08FFFFBE" w14:textId="77777777" w:rsidR="00094011" w:rsidRPr="00583756" w:rsidRDefault="00094011" w:rsidP="00094011">
      <w:pPr>
        <w:spacing w:line="360" w:lineRule="auto"/>
        <w:jc w:val="both"/>
        <w:rPr>
          <w:color w:val="000000" w:themeColor="text1"/>
        </w:rPr>
      </w:pPr>
    </w:p>
    <w:p w14:paraId="6002E288" w14:textId="49E11919" w:rsidR="00094011" w:rsidRDefault="00094011" w:rsidP="00094011">
      <w:pPr>
        <w:spacing w:line="360" w:lineRule="auto"/>
        <w:jc w:val="both"/>
      </w:pPr>
      <w:r>
        <w:t>There was consensus that the overall purpose OSSTF was to offer mediolateral stability to</w:t>
      </w:r>
      <w:r w:rsidR="003D606F">
        <w:t xml:space="preserve"> children </w:t>
      </w:r>
      <w:r w:rsidR="003E49B8">
        <w:t>with the</w:t>
      </w:r>
      <w:r>
        <w:t xml:space="preserve"> mobility impairments considered in the Delphi. In addition, </w:t>
      </w:r>
      <w:r w:rsidR="003D606F">
        <w:t xml:space="preserve">there was consensus that </w:t>
      </w:r>
      <w:r>
        <w:t>OSSTF was only to be prescribed to thes</w:t>
      </w:r>
      <w:r w:rsidR="003D606F">
        <w:t>e children</w:t>
      </w:r>
      <w:r>
        <w:t xml:space="preserve"> after a critical reflection of the child's</w:t>
      </w:r>
      <w:r w:rsidRPr="00F94E36">
        <w:t xml:space="preserve"> mobility needs </w:t>
      </w:r>
      <w:r>
        <w:t>with</w:t>
      </w:r>
      <w:r w:rsidRPr="00F94E36">
        <w:t xml:space="preserve"> respect to other assistive aids and with clear intervention outcome</w:t>
      </w:r>
      <w:r>
        <w:t>s. Generally, a consensus was reached that OSSTF could be prescribed as a single primary intervention in the mild or early cases of neurologically influenced mobility impairments such as cerebral palsy, spina bifida and muscular dystrophy. When these conditions presented with more severe motor limitation, OSSTF may be considered simultaneously with higher levels of control such as ankle</w:t>
      </w:r>
      <w:r w:rsidR="003D606F">
        <w:t>,</w:t>
      </w:r>
      <w:r>
        <w:t xml:space="preserve"> knee and hip orthoses or walking frames. Conversely, OSSTF was to be considered a secondary line of treatment for symptomatic pes planus if foot orthoses had failed to resolve symptoms or were associated with tripping and falling or any linked gross motor delay. </w:t>
      </w:r>
      <w:r w:rsidR="00A64F2F">
        <w:t xml:space="preserve">Children with </w:t>
      </w:r>
      <w:r w:rsidR="0083339A">
        <w:t>Down</w:t>
      </w:r>
      <w:r>
        <w:t xml:space="preserve"> syndrome had a collection of indications for primary and secondary use, primarily in early walking </w:t>
      </w:r>
      <w:r w:rsidR="000F7A76">
        <w:t xml:space="preserve">children with </w:t>
      </w:r>
      <w:r w:rsidR="0083339A">
        <w:t>Down</w:t>
      </w:r>
      <w:r>
        <w:t xml:space="preserve"> </w:t>
      </w:r>
      <w:r w:rsidR="000F7A76">
        <w:t xml:space="preserve">syndrome </w:t>
      </w:r>
      <w:r>
        <w:t xml:space="preserve">who needed assistance in standing and ambulating, and as a secondary intervention with foot orthoses in elder children. Although the expert panel recognised children with </w:t>
      </w:r>
      <w:r w:rsidR="0083339A">
        <w:t>Down</w:t>
      </w:r>
      <w:r>
        <w:t xml:space="preserve"> </w:t>
      </w:r>
      <w:r w:rsidR="0083339A">
        <w:t xml:space="preserve">syndrome </w:t>
      </w:r>
      <w:r>
        <w:t>may have other therapeutic footwear needs in addition</w:t>
      </w:r>
      <w:r w:rsidR="003D606F">
        <w:t xml:space="preserve"> to stability</w:t>
      </w:r>
      <w:r>
        <w:t>, such as accommodative footwear for their different foot anthropometrics</w:t>
      </w:r>
      <w:r w:rsidR="003D606F">
        <w:t>.</w:t>
      </w:r>
      <w:r>
        <w:t xml:space="preserve"> </w:t>
      </w:r>
      <w:r w:rsidR="003E49B8">
        <w:t>Therefore,</w:t>
      </w:r>
      <w:r>
        <w:t xml:space="preserve"> OSSTF may require a number of modular adaptions to be offered in the range to accommodate children with </w:t>
      </w:r>
      <w:r w:rsidR="0083339A">
        <w:t>Down</w:t>
      </w:r>
      <w:r w:rsidR="00A64F2F">
        <w:t xml:space="preserve"> syndrome</w:t>
      </w:r>
      <w:r>
        <w:t>. In consideration of the age range suitable for clinical intervention for the various mobility-impaired conditions, there was again a general consensus that the age of the patient should not dictate the use of OSSTF</w:t>
      </w:r>
      <w:r w:rsidR="003D606F">
        <w:t>,</w:t>
      </w:r>
      <w:r>
        <w:t xml:space="preserve"> instead, the </w:t>
      </w:r>
      <w:r w:rsidR="003D606F">
        <w:t>i</w:t>
      </w:r>
      <w:r w:rsidRPr="00AB7F62">
        <w:t xml:space="preserve">nitiation and end points of </w:t>
      </w:r>
      <w:r>
        <w:t xml:space="preserve">OSSTF intervention should be </w:t>
      </w:r>
      <w:r w:rsidRPr="00AB7F62">
        <w:t>indicated by functional ability and the mobility needs of the child</w:t>
      </w:r>
      <w:r>
        <w:t xml:space="preserve">. </w:t>
      </w:r>
    </w:p>
    <w:p w14:paraId="69B95252" w14:textId="77777777" w:rsidR="00094011" w:rsidRDefault="00094011" w:rsidP="00094011">
      <w:pPr>
        <w:spacing w:line="360" w:lineRule="auto"/>
        <w:jc w:val="both"/>
      </w:pPr>
    </w:p>
    <w:p w14:paraId="0598089B" w14:textId="2DD87A1D" w:rsidR="00094011" w:rsidRDefault="00094011" w:rsidP="00094011">
      <w:pPr>
        <w:spacing w:line="360" w:lineRule="auto"/>
        <w:jc w:val="both"/>
      </w:pPr>
      <w:r>
        <w:t xml:space="preserve">In relation to the expert consensus proposed outcomes, these tended to </w:t>
      </w:r>
      <w:r w:rsidR="003D606F">
        <w:t>be</w:t>
      </w:r>
      <w:r>
        <w:t xml:space="preserve"> of a functional nature rather than anthropometric</w:t>
      </w:r>
      <w:r w:rsidR="003D606F">
        <w:t>,</w:t>
      </w:r>
      <w:r>
        <w:t xml:space="preserve"> as identified in the methodologies to examine the effects of footwear in the scoping review Chapter 2 and the body structure function and activities aspects of the WHO ICF-CY </w:t>
      </w:r>
      <w:r>
        <w:fldChar w:fldCharType="begin" w:fldLock="1"/>
      </w:r>
      <w:r w:rsidR="00016B99">
        <w:instrText>ADDIN CSL_CITATION {"citationItems":[{"id":"ITEM-1","itemData":{"ISBN":"9789241547321","URL":"http://apps.who.int/iris/bitstream/handle/10665/43737/?sequence=1","accessed":{"date-parts":[["2018","10","15"]]},"author":[{"dropping-particle":"","family":"World Health Organization","given":"","non-dropping-particle":"","parse-names":false,"suffix":""}],"id":"ITEM-1","issued":{"date-parts":[["2007"]]},"title":"International Classification of Functioning, Disability and Health Children &amp; Youth Version","type":"webpage"},"uris":["http://www.mendeley.com/documents/?uuid=bbaac2b3-b494-3c65-839b-1471a9ea92ce"]},{"id":"ITEM-2","itemData":{"author":[{"dropping-particle":"","family":"World Health Organization","given":"","non-dropping-particle":"","parse-names":false,"suffix":""}],"id":"ITEM-2","issued":{"date-parts":[["2010"]]},"publisher":"World Health Organization","title":"WHO | WHO publishes new standard for documenting the health of children and youth","type":"article-journal"},"uris":["http://www.mendeley.com/documents/?uuid=505e3e70-926a-3b8b-82ed-e95cb11e7599"]}],"mendeley":{"formattedCitation":"(World Health Organization, 2007, 2010)","plainTextFormattedCitation":"(World Health Organization, 2007, 2010)","previouslyFormattedCitation":"(World Health Organization, 2007, 2010)"},"properties":{"noteIndex":0},"schema":"https://github.com/citation-style-language/schema/raw/master/csl-citation.json"}</w:instrText>
      </w:r>
      <w:r>
        <w:fldChar w:fldCharType="separate"/>
      </w:r>
      <w:r w:rsidR="00FD2112" w:rsidRPr="00FD2112">
        <w:rPr>
          <w:noProof/>
        </w:rPr>
        <w:t>(World Health Organization, 2007, 2010)</w:t>
      </w:r>
      <w:r>
        <w:fldChar w:fldCharType="end"/>
      </w:r>
      <w:r>
        <w:t>. The functional outcomes were grouped into biomechanical</w:t>
      </w:r>
      <w:r w:rsidR="003D606F">
        <w:t xml:space="preserve">, </w:t>
      </w:r>
      <w:r>
        <w:t>physiological</w:t>
      </w:r>
      <w:r w:rsidR="003D606F">
        <w:t xml:space="preserve"> and</w:t>
      </w:r>
      <w:r>
        <w:t xml:space="preserve"> gross motor proficiency. Amongst the biomechanical measures, simple spatiotemporal outcomes that were readily available to be used in a clinical setting were those that swiftly reached expert consensus. Validated measures such as the timed up and go 6-minute walk test and 10-metre walk test </w:t>
      </w:r>
      <w:r>
        <w:fldChar w:fldCharType="begin" w:fldLock="1"/>
      </w:r>
      <w:r w:rsidR="00D471C6">
        <w:instrText>ADDIN CSL_CITATION {"citationItems":[{"id":"ITEM-1","itemData":{"DOI":"10.1002/mus.25251","ISSN":"10974598","abstract":"Introduction: In preparation for future clinical trials, we determined the reliability, relationship to measures of disease severity, and consistency across sites of the 6 Minute Walk Test (6MWT) in patients with facioscapulohumeral muscular dystrophy (FSHD). Methods: Genetically defined and clinically affected FSHD participants at 2 sites performed the 6MWT, the Timed Up and Go, and the 30 foot Go/Timed 10 meter test as measures of mobility using standard procedures. Results: Eight-six participants representing the full range of severity performed the 6MWT. The mean 6MWT distance was 404.3 meters (SD 123.9), with no difference between sites. The 6MWT was reliable (n = 25; intraclass correlation coefficient = 0.99) and demonstrated moderate to strong correlations with lower extremity strength, functional outcomes, and FSHD Clinical Score. Conclusions: The 6MWT is reliable and is associated with other measures of FSHD disease severity. Future directions include assessing its sensitivity to disease progression. Muscle Nerve 55: 333–337, 2017.","author":[{"dropping-particle":"","family":"Eichinger","given":"Katy","non-dropping-particle":"","parse-names":false,"suffix":""},{"dropping-particle":"","family":"Heatwole","given":"Chad","non-dropping-particle":"","parse-names":false,"suffix":""},{"dropping-particle":"","family":"Heininger","given":"Susanne","non-dropping-particle":"","parse-names":false,"suffix":""},{"dropping-particle":"","family":"Stinson","given":"Nikia","non-dropping-particle":"","parse-names":false,"suffix":""},{"dropping-particle":"","family":"Matichak Stock","given":"Carly","non-dropping-particle":"","parse-names":false,"suffix":""},{"dropping-particle":"","family":"Grosmann","given":"Carla","non-dropping-particle":"","parse-names":false,"suffix":""},{"dropping-particle":"","family":"Wagner","given":"Kathryn R.","non-dropping-particle":"","parse-names":false,"suffix":""},{"dropping-particle":"","family":"Tawil","given":"Rabi","non-dropping-particle":"","parse-names":false,"suffix":""},{"dropping-particle":"","family":"Statland","given":"Jeffrey M.","non-dropping-particle":"","parse-names":false,"suffix":""}],"container-title":"Muscle and Nerve","id":"ITEM-1","issue":"3","issued":{"date-parts":[["2017","3","1"]]},"page":"333-337","publisher":"John Wiley and Sons Inc.","title":"Validity of the 6 minute walk test in facioscapulohumeral muscular dystrophy","type":"article-journal","volume":"55"},"uris":["http://www.mendeley.com/documents/?uuid=e2c27b6f-b963-3166-959e-781f96de130d"]},{"id":"ITEM-2","itemData":{"DOI":"10.1016/B978-0-323-60913-5.00005-2","ISBN":"978-0-323-60913-5","author":[{"dropping-particle":"","family":"Mohamed","given":"Olfat","non-dropping-particle":"","parse-names":false,"suffix":""},{"dropping-particle":"","family":"Appling","given":"Heather","non-dropping-particle":"","parse-names":false,"suffix":""}],"container-title":"Orthotics and Prosthetics in Rehabilitation","id":"ITEM-2","issued":{"date-parts":[["2020","1","1"]]},"page":"102-143","publisher":"Elsevier","title":"Clinical Assessment of Gait","type":"article-journal"},"uris":["http://www.mendeley.com/documents/?uuid=5a376d52-2de3-352f-ae09-8f799ead0064"]}],"mendeley":{"formattedCitation":"(Eichinger et al., 2017; Mohamed &amp; Appling, 2020)","plainTextFormattedCitation":"(Eichinger et al., 2017; Mohamed &amp; Appling, 2020)","previouslyFormattedCitation":"(Eichinger et al., 2017; Mohamed &amp; Appling, 2020)"},"properties":{"noteIndex":0},"schema":"https://github.com/citation-style-language/schema/raw/master/csl-citation.json"}</w:instrText>
      </w:r>
      <w:r>
        <w:fldChar w:fldCharType="separate"/>
      </w:r>
      <w:r w:rsidR="009A28E3" w:rsidRPr="009A28E3">
        <w:rPr>
          <w:noProof/>
        </w:rPr>
        <w:t>(Eichinger et al., 2017; Mohamed &amp; Appling, 2020)</w:t>
      </w:r>
      <w:r>
        <w:fldChar w:fldCharType="end"/>
      </w:r>
      <w:r>
        <w:t xml:space="preserve"> </w:t>
      </w:r>
      <w:r w:rsidR="003D606F">
        <w:t>were</w:t>
      </w:r>
      <w:r>
        <w:t xml:space="preserve"> those most commonly suggested by the panel and would encapsulate the predictive effects of walking on general health </w:t>
      </w:r>
      <w:r>
        <w:fldChar w:fldCharType="begin" w:fldLock="1"/>
      </w:r>
      <w:r w:rsidR="00EF53DC">
        <w:instrText>ADDIN CSL_CITATION {"citationItems":[{"id":"ITEM-1","itemData":{"DOI":"10.1123/japa.2013-0236","ISSN":"1543267X","PMID":"24812254","abstract":"Walking speed (WS) is a valid, reliable, and sensitive measure appropriate for assessing and monitoring functional status and overall health in a wide range of populations. These capabilities have led to its designation as the \"sixth vital sign\". By synthesizing the available evidence on WS, this scholarly review article provides clinicians with a reference tool regarding this robust measure. Recommendations on testing procedures for assessing WS, including optimal distance, inclusion of acceleration and deceleration phases, instructions, and instrumentation are given. After assessing an individual's WS, clinicians need to know what this value represents. Therefore, WS cut-off values and the corresponding predicted outcomes, as well as minimal detectable change values for specific populations and settings are provided.","author":[{"dropping-particle":"","family":"Middleton","given":"Addie","non-dropping-particle":"","parse-names":false,"suffix":""},{"dropping-particle":"","family":"Fritz","given":"Stacy L.","non-dropping-particle":"","parse-names":false,"suffix":""},{"dropping-particle":"","family":"Lusardi","given":"Michelle","non-dropping-particle":"","parse-names":false,"suffix":""}],"container-title":"Journal of Aging and Physical Activity","id":"ITEM-1","issue":"2","issued":{"date-parts":[["2015","4","1"]]},"page":"314-322","publisher":"Human Kinetics Publishers Inc.","title":"Walking speed: The functional vital sign","type":"article","volume":"23"},"uris":["http://www.mendeley.com/documents/?uuid=3e0efb0b-5384-32d2-aa43-26fe22bae05b"]}],"mendeley":{"formattedCitation":"(Middleton et al., 2015)","plainTextFormattedCitation":"(Middleton et al., 2015)","previouslyFormattedCitation":"(Middleton et al., 2015)"},"properties":{"noteIndex":0},"schema":"https://github.com/citation-style-language/schema/raw/master/csl-citation.json"}</w:instrText>
      </w:r>
      <w:r>
        <w:fldChar w:fldCharType="separate"/>
      </w:r>
      <w:r w:rsidR="00254D00" w:rsidRPr="00254D00">
        <w:rPr>
          <w:noProof/>
        </w:rPr>
        <w:t>(Middleton et al., 2015)</w:t>
      </w:r>
      <w:r>
        <w:fldChar w:fldCharType="end"/>
      </w:r>
      <w:r>
        <w:t xml:space="preserve">. A consensus was also reached throughout the mobility impairment conditions on pain and quality of life outcomes that would capture the participation of environmental and personal factors of the ICF-CY </w:t>
      </w:r>
      <w:r>
        <w:fldChar w:fldCharType="begin" w:fldLock="1"/>
      </w:r>
      <w:r w:rsidR="00016B99">
        <w:instrText>ADDIN CSL_CITATION {"citationItems":[{"id":"ITEM-1","itemData":{"ISBN":"9789241547321","URL":"http://apps.who.int/iris/bitstream/handle/10665/43737/?sequence=1","accessed":{"date-parts":[["2018","10","15"]]},"author":[{"dropping-particle":"","family":"World Health Organization","given":"","non-dropping-particle":"","parse-names":false,"suffix":""}],"id":"ITEM-1","issued":{"date-parts":[["2007"]]},"title":"International Classification of Functioning, Disability and Health Children &amp; Youth Version","type":"webpage"},"uris":["http://www.mendeley.com/documents/?uuid=bbaac2b3-b494-3c65-839b-1471a9ea92ce"]},{"id":"ITEM-2","itemData":{"author":[{"dropping-particle":"","family":"World Health Organization","given":"","non-dropping-particle":"","parse-names":false,"suffix":""}],"id":"ITEM-2","issued":{"date-parts":[["2010"]]},"publisher":"World Health Organization","title":"WHO | WHO publishes new standard for documenting the health of children and youth","type":"article-journal"},"uris":["http://www.mendeley.com/documents/?uuid=505e3e70-926a-3b8b-82ed-e95cb11e7599"]}],"mendeley":{"formattedCitation":"(World Health Organization, 2007, 2010)","plainTextFormattedCitation":"(World Health Organization, 2007, 2010)","previouslyFormattedCitation":"(World Health Organization, 2007, 2010)"},"properties":{"noteIndex":0},"schema":"https://github.com/citation-style-language/schema/raw/master/csl-citation.json"}</w:instrText>
      </w:r>
      <w:r>
        <w:fldChar w:fldCharType="separate"/>
      </w:r>
      <w:r w:rsidR="00FD2112" w:rsidRPr="00FD2112">
        <w:rPr>
          <w:noProof/>
        </w:rPr>
        <w:t>(World Health Organization, 2007, 2010)</w:t>
      </w:r>
      <w:r>
        <w:fldChar w:fldCharType="end"/>
      </w:r>
      <w:r>
        <w:t xml:space="preserve">. It is recognised that mobility demonstrated in a clinic or laboratory setting </w:t>
      </w:r>
      <w:r w:rsidR="003D606F">
        <w:t>not be representative of how they typically move, t</w:t>
      </w:r>
      <w:r>
        <w:t>e</w:t>
      </w:r>
      <w:r w:rsidR="003D606F">
        <w:t>rme</w:t>
      </w:r>
      <w:r>
        <w:t>d "</w:t>
      </w:r>
      <w:r w:rsidRPr="005114AE">
        <w:t>Motor Capacity</w:t>
      </w:r>
      <w:r>
        <w:t xml:space="preserve">", </w:t>
      </w:r>
      <w:r w:rsidR="003D606F">
        <w:t xml:space="preserve">as it </w:t>
      </w:r>
      <w:r>
        <w:t xml:space="preserve">does not always mirror how children mobilise in daily life, termed "Motor Performance" </w:t>
      </w:r>
      <w:r>
        <w:fldChar w:fldCharType="begin" w:fldLock="1"/>
      </w:r>
      <w:r w:rsidR="00EF53DC">
        <w:instrText>ADDIN CSL_CITATION {"citationItems":[{"id":"ITEM-1","itemData":{"DOI":"10.3389/fbioe.2020.00812","ISSN":"22964185","abstract":"The purpose of this pilot study was to compare walking speed, an important component of gait, in the laboratory and daily life, in young individuals with cerebral palsy (CP) and with typical development (TD), and to quantify to what extent gait observed in clinical settings compares to gait in real life. Fifteen children, adolescents and young adults with CP (6 GMFCS I, 2 GMFCS II, and 7 GMFCS III) and 14 with TD were included. They wore 4 synchronized inertial sensors on their shanks and thighs while walking at their spontaneous self-selected speed in the laboratory, and then during 2 week-days and 1 weekend day in their daily environment. Walking speed was computed from shank angular velocity signals using a validated algorithm. The median of the speed distributions in the laboratory and daily life were compared at the group and individual levels using Wilcoxon tests and Spearman’s correlation coefficients. The corresponding percentile of daily life speed equivalent to the speed in the laboratory was computed and observed at the group level. Daily-life walking speed was significantly lower compared to the laboratory for the CP group (0.91 [0.58–1.23] m/s vs 1.07 [0.73–1.28] m/s, p = 0.015), but not for TD (1.29 [1.24–1.40] m/s vs 1.29 [1.20–1.40] m/s, p = 0.715). Median speeds correlated highly in CP (p &lt; 0.001, rho = 0.89), but not in TD. In children with CP, 60% of the daily life walking activity was at a slower speed than in-laboratory (corresponding percentile = 60). On the contrary, almost 60% of the daily life activity of TD was at a faster speed than in-laboratory (corresponding percentile = 42.5). Nevertheless, highly heterogeneous behaviors were observed within both populations and within subgroups of GMFCS level. At the group level, children with CP tend to under-perform during natural walking as compared to walking in a clinical environment. The heterogeneous behaviors at the individual level indicate that real-life gait performance cannot be directly inferred from in-laboratory capacity. This emphasizes the importance of completing clinical gait analysis with data from daily life, to better understand the overall function of children with CP.","author":[{"dropping-particle":"","family":"Carcreff","given":"Lena","non-dropping-particle":"","parse-names":false,"suffix":""},{"dropping-particle":"","family":"Gerber","given":"Corinna N.","non-dropping-particle":"","parse-names":false,"suffix":""},{"dropping-particle":"","family":"Paraschiv-Ionescu","given":"Anisoara","non-dropping-particle":"","parse-names":false,"suffix":""},{"dropping-particle":"","family":"Coulon","given":"Geraldo","non-dropping-particle":"De","parse-names":false,"suffix":""},{"dropping-particle":"","family":"Aminian","given":"Kamiar","non-dropping-particle":"","parse-names":false,"suffix":""},{"dropping-particle":"","family":"Newman","given":"Christopher J.","non-dropping-particle":"","parse-names":false,"suffix":""},{"dropping-particle":"","family":"Armand","given":"Stéphane","non-dropping-particle":"","parse-names":false,"suffix":""}],"container-title":"Frontiers in Bioengineering and Biotechnology","id":"ITEM-1","issued":{"date-parts":[["2020","7","14"]]},"publisher":"Frontiers Media S.A.","title":"Walking Speed of Children and Adolescents With Cerebral Palsy: Laboratory Versus Daily Life","type":"article-journal","volume":"8"},"uris":["http://www.mendeley.com/documents/?uuid=0db4cb66-fce8-31f8-93be-924b139a8daa"]},{"id":"ITEM-2","itemData":{"DOI":"10.1111/cch.12719","ISSN":"13652214","PMID":"31756281","abstract":"Background: Different interventions are offered to children with cerebral palsy (CP) to improve the activity domain of the international classification of functioning (ICF). In therapy settings, the focus is mostly on motor capacity, but the ultimate goal is to improve motor performance. We therefore examined if changes in motor capacity outcomes are accompanied by changes in objectively measured motor performance after a 3-month intensive treatment period in ambulatory children with CP. Methods: A secondary analysis on prospective clinical trial data was performed using multivariate linear regression. Sixty-five children (37 boys and 28 girls) with spastic CP, mean age 7 years and 3 months, Gross Motor Function Classification System (GMFCS) levels I–III were involved in a distinct 3-month intensive treatment period. Motor capacity (Gross Motor Function Measure [GMFM], functional muscle strength [FMS], and walking speed [WS]) and motor performance (using three Actigraph-GT3X+-derived outcome measures) were measured at baseline, 12 and 24 weeks. Results: No significant associations were found for any of the change scores (∆12) between motor capacity and motor performance after a 12-week intensive treatment period. After 24 weeks, ∆24FMS (p =.042) and ∆24WS (p =.036) were significantly associated with changes in motor performance outcome measure percentage of time spent sedentary (∆24%sedentary). In this model, 16% of variance of ∆24%sedentary was explained by changes in motor capacity (p =.030). Conclusions: Changes in motor capacity are mostly not accompanied by changes in objectively measured motor performance after an intensive treatment period for ambulatory children with CP. These findings should be taken into account during goal setting and are important to manage expectations of both short- and longer term effects of treatment programmes.","author":[{"dropping-particle":"","family":"Halma","given":"Elisabeth","non-dropping-particle":"","parse-names":false,"suffix":""},{"dropping-particle":"","family":"Bussmann","given":"Johannes Bernardus Josephus","non-dropping-particle":"","parse-names":false,"suffix":""},{"dropping-particle":"","family":"Berg-Emons","given":"Hendrika Johanna Gerarda","non-dropping-particle":"van den","parse-names":false,"suffix":""},{"dropping-particle":"","family":"Sneekes","given":"Emanuel Maria","non-dropping-particle":"","parse-names":false,"suffix":""},{"dropping-particle":"","family":"Pangalila","given":"Robert","non-dropping-particle":"","parse-names":false,"suffix":""},{"dropping-particle":"","family":"Schasfoort","given":"Fabienne Carmen","non-dropping-particle":"","parse-names":false,"suffix":""}],"container-title":"Child: Care, Health and Development","id":"ITEM-2","issue":"1","issued":{"date-parts":[["2020","1","1"]]},"page":"66-73","publisher":"Blackwell Publishing Ltd","title":"Relationship between changes in motor capacity and objectively measured motor performance in ambulatory children with spastic cerebral palsy","type":"article-journal","volume":"46"},"uris":["http://www.mendeley.com/documents/?uuid=cf168c28-a36f-3d78-ab51-368238d90461"]},{"id":"ITEM-3","itemData":{"DOI":"10.3390/s20205861","ISSN":"14248220","PMID":"33081346","abstract":"The current lack of adapted performance metrics leads clinicians to focus on what children with cerebral palsy (CP) do in a clinical setting, despite the ongoing debate on whether capacity (what they do at best) adequately reflects performance (what they do in daily life). Our aim was to measure these children’s habitual physical activity (PA) and gross motor capacity and investigate their relationship. Using five synchronized inertial measurement units (IMU) and algorithms adapted to this population, we computed 22 PA states integrating the type (e.g., sitting, walking, etc.), duration, and intensity of PA. Their temporal sequence was visualized with a PA barcode from which information about pattern complexity and the time spent in each of the six simplified PA states (PAS; considering PA type and duration, but not intensity) was extracted and compared to capacity. Results of 25 children with CP showed no strong association between motor capacity and performance, but a certain level of motor capacity seems to be a prerequisite for the achievement of higher PAS. Our multidimensional performance measurement provides a new method of PA assessment in this population, with an easy-to-understand visual output (barcode) and objective data for clinical and scientific use.","author":[{"dropping-particle":"","family":"Gerber","given":"Corinna N.","non-dropping-particle":"","parse-names":false,"suffix":""},{"dropping-particle":"","family":"Carcreff","given":"Lena","non-dropping-particle":"","parse-names":false,"suffix":""},{"dropping-particle":"","family":"Paraschiv-Ionescu","given":"Anisoara","non-dropping-particle":"","parse-names":false,"suffix":""},{"dropping-particle":"","family":"Armand","given":"Stéphane","non-dropping-particle":"","parse-names":false,"suffix":""},{"dropping-particle":"","family":"Newman","given":"Christopher J.","non-dropping-particle":"","parse-names":false,"suffix":""}],"container-title":"Sensors (Switzerland)","id":"ITEM-3","issue":"20","issued":{"date-parts":[["2020","10","2"]]},"page":"1-15","publisher":"MDPI AG","title":"Multidimensional measures of physical activity and their association with gross motor capacity in children and adolescents with cerebral palsy","type":"article-journal","volume":"20"},"uris":["http://www.mendeley.com/documents/?uuid=b6cfc93e-1f43-3f66-8c42-58fcdaf3502a"]}],"mendeley":{"formattedCitation":"(Carcreff et al., 2020; Gerber et al., 2020; Halma et al., 2020)","plainTextFormattedCitation":"(Carcreff et al., 2020; Gerber et al., 2020; Halma et al., 2020)","previouslyFormattedCitation":"(Carcreff et al., 2020; Gerber et al., 2020; Halma et al., 2020)"},"properties":{"noteIndex":0},"schema":"https://github.com/citation-style-language/schema/raw/master/csl-citation.json"}</w:instrText>
      </w:r>
      <w:r>
        <w:fldChar w:fldCharType="separate"/>
      </w:r>
      <w:r w:rsidR="00254D00" w:rsidRPr="00254D00">
        <w:rPr>
          <w:noProof/>
        </w:rPr>
        <w:t>(Carcreff et al., 2020; Gerber et al., 2020; Halma et al., 2020)</w:t>
      </w:r>
      <w:r>
        <w:fldChar w:fldCharType="end"/>
      </w:r>
      <w:r>
        <w:t xml:space="preserve">. It is essential to </w:t>
      </w:r>
      <w:r w:rsidR="003D606F">
        <w:t>identify</w:t>
      </w:r>
      <w:r>
        <w:t xml:space="preserve"> the benefits via validated quality of life measures of assistive aids to improve societal participation and activity in daily life</w:t>
      </w:r>
      <w:r w:rsidR="003D606F">
        <w:t xml:space="preserve"> </w:t>
      </w:r>
      <w:r>
        <w:fldChar w:fldCharType="begin" w:fldLock="1"/>
      </w:r>
      <w:r w:rsidR="00EF53DC">
        <w:instrText>ADDIN CSL_CITATION {"citationItems":[{"id":"ITEM-1","itemData":{"DOI":"10.3390/ijerph17031102","ISSN":"16604601","PMID":"32050514","abstract":"The current study aimed to qualitatively explore parent and clinician perspectives on the factors influencing participation in a community-based Australian-Rules Football program for five to 12-year-old children with cerebral palsy (CP) in a regional setting. Six allied-health clinicians and two parents of children with CP participated in focus groups exploring factors influencing participation. Thematic analysis indicated seven key factors influencing participation—of which, six were environmental factors and one was related to child characteristics. Environmental factors included resources, communication, knowledge and previous experience, attitudes and expectations, game factors and community relevance. Child characteristics included age, preferences, confidence, as well and cognitive and physical functioning. Notwithstanding limitations, the current study highlights the central role of ‘people factors’ in the child’s environment, in facilitating participation in community-based physical activity.","author":[{"dropping-particle":"","family":"Sivaratnam","given":"Carmel","non-dropping-particle":"","parse-names":false,"suffix":""},{"dropping-particle":"","family":"Howells","given":"Katherine","non-dropping-particle":"","parse-names":false,"suffix":""},{"dropping-particle":"","family":"Stefanac","given":"Nicole","non-dropping-particle":"","parse-names":false,"suffix":""},{"dropping-particle":"","family":"Reynolds","given":"Kelly","non-dropping-particle":"","parse-names":false,"suffix":""},{"dropping-particle":"","family":"Rinehart","given":"Nicole","non-dropping-particle":"","parse-names":false,"suffix":""}],"container-title":"International Journal of Environmental Research and Public Health","id":"ITEM-1","issue":"3","issued":{"date-parts":[["2020","2","1"]]},"publisher":"MDPI AG","title":"Parent and clinician perspectives on the participation of children with cerebral palsy in community-based football: A qualitative exploration in a regional setting","type":"article-journal","volume":"17"},"uris":["http://www.mendeley.com/documents/?uuid=0a68b71a-29fa-329b-820e-7ef88f945fd9"]},{"id":"ITEM-2","itemData":{"DOI":"10.1186/s13047-020-00385-0","ISSN":"17571146","PMID":"32334625","abstract":"Background: Valid and reliable outcome measure enable measurement of health care service impact. There are limited valid and reliable outcome measures for use in podiatry practice to measure the impact of treatment. This research aimed to test the face validity of the AusTOMs for Physiotherapy (AusTOMs-PT), it's adaptability to podiatry clinical practice and the reliability of its use with podiatrists. Methods: Stage 1 used a nominal group technique with podiatrists who worked in public and/or private settings. All podiatrists underwent self-directed training in the AusTOMs framework and measures prior to interviews or focus group discussion. Discussion was centred about transferability of the core scales of the AusTOMs-PT and an adjunct measure, AusTOMs for Occupational Therapy (AusTOMs-OT) to podiatry practice. Stage 2 used 10 case studies representative of people who had foot or ankle concerns. Podiatrists were recruited and trained in the use of the relevant AusTOMs-PT scales. Podiatrists individually scored the cases at two timepoints (1 month apart) using the six scales from the AusTOMs-PT deemed by stage 1 as relevant to podiatry. Intra and inter-rater reliability of scales were determined using intraclass correlation coefficients (ICCs). Results: Thirteen podiatrists participated in individual or focus group interviews in Stage 1. Consensus was gained on six of the nine core scales adopted from the AusTOMs-PT. These were 1. Balance and Postural Control, 3. Musculoskeletal Movement Related Functions, 4. Neurological Movement Related Functions, 5. Pain, 7. Sensory Functions, 8. Skin Functions. Each core scale rated the functional domains of Impairment, Activity Limitation, Participation Restriction and Wellbeing/Distress relating to that presentation of goals of the person in the case study. There were 22 podiatrists complete training and scored two rounds of case studies using the six scales in Stage 2. There were 91%(n = 20) participants with an intra-rater ICC &gt; 0.5 (moderate or greater). Each domain had an inter-rater reliability of &gt; 0.9 (excellent) during the first round. Conclusions: The AusTOMs-PT for use in podiatry may be implemented to record change in impairment, function, participation and wellbeing of people receiving podiatry treatment. Podiatry specific training and mentoring, together with repeated use could be expected to improve intra-reliability.","author":[{"dropping-particle":"","family":"Williams","given":"Cylie M.","non-dropping-particle":"","parse-names":false,"suffix":""},{"dropping-particle":"","family":"Davies","given":"Nina","non-dropping-particle":"","parse-names":false,"suffix":""},{"dropping-particle":"","family":"Kolic","given":"Jessica","non-dropping-particle":"","parse-names":false,"suffix":""},{"dropping-particle":"","family":"Caserta","given":"Antoni","non-dropping-particle":"","parse-names":false,"suffix":""},{"dropping-particle":"","family":"James","given":"Alicia M.","non-dropping-particle":"","parse-names":false,"suffix":""},{"dropping-particle":"","family":"Unsworth","given":"Carolyn","non-dropping-particle":"","parse-names":false,"suffix":""}],"container-title":"Journal of Foot and Ankle Research","id":"ITEM-2","issue":"1","issued":{"date-parts":[["2020","4","25"]]},"page":"1-7","publisher":"BioMed Central Ltd.","title":"Validity and reliability of the Australian Therapy Outcome Measures - Physiotherapy, for podiatry (AusTOMs-PT for use in podiatry)","type":"article-journal","volume":"13"},"uris":["http://www.mendeley.com/documents/?uuid=c6de6c40-3fd5-3a27-b571-572e87d84416"]},{"id":"ITEM-3","itemData":{"DOI":"10.1111/j.1365-2214.2007.00770.x","ISSN":"03051862","PMID":"17725778","abstract":"Background: A large number of children are affected by foot and ankle problems owing to congenital deformities, clinical syndromes, neuromuscular conditions or trauma. This study aimed to identify how children's lives are affected by foot and ankle problems from the child's perspective as the first stage in developing a family-assessed instrument. Methods: This was a qualitative study using focus groups involving children with a variety of foot and ankle problems aged 5-7, 8-11 and 12-15 years, and separate concurrent groups for their parents. The focus groups were child-centred and involved creative activities; there were two main exercises. The first activity involved agreeing or disagreeing with several statements about children with foot and ankle problems; the second activity explored a typical \"day in the life\" of a child with a foot or ankle problem. All the groups were audio-recorded and transcribed; grounded theory and comparative content analysis were used to identify and code themes participants reported as important. Results: The groups ran successfully with children in all ages. Consistent themes identified by all groups were; (i) specific activities that were more difficult; (ii) physical symptoms; (iii) reduced participation in certain life situations; and (iv) self-consciousness. There were few differences in the issues raised by each age group although the life situations children encounter tend to become more complex as they get older; there is also the difficulty of negotiating a larger school campus at senior compared with junior school. There were no differences in the issues raised by children and their parents. Conclusions: Focus groups involving creative child-centred activities were used successfully to elicit children's experience of their health problems. In addition to expected activity limitations and physical symptoms some children with foot or ankle problems endure participation restrictions and self-consciousness that are exacerbated by the behaviour of other people or their environment, particularly at school. The findings of this study informed the development of a questionnaire to measure how severely children are affected by foot or ankle problems from the child's perspective. © 2007 The Authors; Journal compilation © 2007 Blackwell Publishing Ltd.","author":[{"dropping-particle":"","family":"Morris","given":"Christopher","non-dropping-particle":"","parse-names":false,"suffix":""},{"dropping-particle":"","family":"Liabo","given":"K.","non-dropping-particle":"","parse-names":false,"suffix":""},{"dropping-particle":"","family":"Wright","given":"P.","non-dropping-particle":"","parse-names":false,"suffix":""},{"dropping-particle":"","family":"Fitzpatrick","given":"R.","non-dropping-particle":"","parse-names":false,"suffix":""}],"container-title":"Child: Care, Health and Development","id":"ITEM-3","issue":"5","issued":{"date-parts":[["2007","9"]]},"page":"559-568","publisher":"Wiley/Blackwell (10.1111)","title":"Development of the Oxford ankle foot questionnaire: Finding out how children are affected by foot and ankle problems","type":"article-journal","volume":"33"},"uris":["http://www.mendeley.com/documents/?uuid=b354814e-5989-41ba-a920-fbe87f4926a3"]}],"mendeley":{"formattedCitation":"(Morris et al., 2007; Sivaratnam et al., 2020; C. M. Williams et al., 2020)","plainTextFormattedCitation":"(Morris et al., 2007; Sivaratnam et al., 2020; C. M. Williams et al., 2020)","previouslyFormattedCitation":"(Morris et al., 2007; Sivaratnam et al., 2020; C. M. Williams et al., 2020)"},"properties":{"noteIndex":0},"schema":"https://github.com/citation-style-language/schema/raw/master/csl-citation.json"}</w:instrText>
      </w:r>
      <w:r>
        <w:fldChar w:fldCharType="separate"/>
      </w:r>
      <w:r w:rsidR="00254D00" w:rsidRPr="00254D00">
        <w:rPr>
          <w:noProof/>
        </w:rPr>
        <w:t>(Morris et al., 2007; Sivaratnam et al., 2020; C. M. Williams et al., 2020)</w:t>
      </w:r>
      <w:r>
        <w:fldChar w:fldCharType="end"/>
      </w:r>
      <w:r>
        <w:t xml:space="preserve">, as mobility-impaired children commonly experience disadvantages socioeconomically and earlier morbidity and mortality from lifestyle diseases </w:t>
      </w:r>
      <w:r>
        <w:fldChar w:fldCharType="begin" w:fldLock="1"/>
      </w:r>
      <w:r w:rsidR="00D471C6">
        <w:instrText>ADDIN CSL_CITATION {"citationItems":[{"id":"ITEM-1","itemData":{"DOI":"10.1136/bjsports-2020-103780","ISSN":"1473-0480","PMID":"33547039","abstract":"This editorial is a call for action to make physical activity and sedentary behaviour messages inclusive. It focuses on disability. Numerous definitions of disability and ways of identifying as disabled exist across the globe. For example, some people, cultures, organisations and governments prefer for certain reasons to use the term ‘disabled people’, whereas others prefer ‘people with disabilities’ or ‘people with an impairment’.1 Respecting difference in terminology used around the world,1 we align with the social model and thus use the term ‘disabled people’ throughout this editorial. Disability refers to people who have long-term physical (eg, spinal cord injury), sensory (eg, visual impairment), cognitive (eg, learning difficulties) and/or mental impairments (eg, depression), which in interaction with various barriers may hinder their full and effective participation in society on an equal basis with others.2 \n\nDespite the benefits of physical activity, many disabled people live insufficiently active lifestyles. They are also more likely to be inactive when compared with non-disabled people.2 Recent UK physical activity guidelines for disabled people recommended doing strength activities on 2 or more days a week and at least 150 min of moderate-intensity aerobic physical activity each week for substantial health gains.2–4 It was also stressed in the UK guidelines that some physical activity is better than nothing as small amounts bring health benefits and the 150-min message alone can be daunting, especially for disabled adults who are mostly inactive.1–4 The new WHO global guidelines for physical activity and disability5 echoed the UK guidelines, providing support for its recommendations.\n\nTo maximise the impact of national and global physical activity guidelines, and reduce participation inequalities, inclusive and effective …","author":[{"dropping-particle":"","family":"Smith","given":"Brett","non-dropping-particle":"","parse-names":false,"suffix":""},{"dropping-particle":"","family":"Mallick","given":"Kamran","non-dropping-particle":"","parse-names":false,"suffix":""},{"dropping-particle":"","family":"Monforte","given":"Javier","non-dropping-particle":"","parse-names":false,"suffix":""},{"dropping-particle":"","family":"Foster","given":"Charlie","non-dropping-particle":"","parse-names":false,"suffix":""}],"container-title":"British journal of sports medicine","id":"ITEM-1","issue":"20","issued":{"date-parts":[["2021","10","1"]]},"page":"1121-1122","publisher":"BMJ Publishing Group Ltd and British Association of Sport and Exercise Medicine","title":"Disability, the communication of physical activity and sedentary behaviour, and ableism: a call for inclusive messages.","type":"article-journal","volume":"55"},"uris":["http://www.mendeley.com/documents/?uuid=319e6d90-e42d-4043-b187-2136d315f943"]},{"id":"ITEM-2","itemData":{"DOI":"10.3389/fpubh.2016.00204","ISSN":"2296-2565","PMID":"27709110","abstract":"BACKGROUND Social mobility is defined as the co-occurrence of self-directed locomotion and direct peer interaction. Social mobility is a product of dynamic child-environment interactions and thus likely to vary across contexts (e.g., classroom, gymnasium, and playground). PURPOSE The purpose of this present study was to examine differences in children's social mobility: (1) across contexts by age and (2) between non-disabled and disabled children. METHOD Participants (n = 55 non-disabled and three disabled children; Mage = 3.1 years, SD = 1.4) were video recorded within a university-based early learning center. Children were recorded for 20 min in each context: classroom, gymnasium, and playground. A 15-s momentary time sampling method was used to code social mobility, the simultaneous occurrence of self-directed locomotion, and direct peer interaction. This variable was calculated as percent time within each context. RESULTS A planned Friedman's rank ANOVA (n = 55), stratified by age, indicated that older children (3-5 years old) differed across contexts in their social mobility [χ2(2) ~ 7.3-10.5, p &lt; 0.025], whereas younger children (1-2 years old) were similar across contexts. Social mobility was significantly lower in the classroom compared with the playground and gymnasium (with no difference between the latter contexts) for older children. Visual analysis confirmed that disabled children (n = 3) engaged in substantially less time in social mobility (average 0-1%), compared with non-disabled, age-similar peers (2-3 years old average 1-12%) across all contexts. CONCLUSION A substantial gap exists between non-disabled and disabled children for social mobility. There is an increase in magnitude and variability of social mobility around age three that suggests the gap between non-disabled and disabled children will continue to widen.","author":[{"dropping-particle":"","family":"Logan","given":"Samuel W.","non-dropping-particle":"","parse-names":false,"suffix":""},{"dropping-particle":"","family":"Ross","given":"Samantha Mae","non-dropping-particle":"","parse-names":false,"suffix":""},{"dropping-particle":"","family":"Schreiber","given":"Melynda A.","non-dropping-particle":"","parse-names":false,"suffix":""},{"dropping-particle":"","family":"Feldner","given":"Heather A.","non-dropping-particle":"","parse-names":false,"suffix":""},{"dropping-particle":"","family":"Lobo","given":"Michele A.","non-dropping-particle":"","parse-names":false,"suffix":""},{"dropping-particle":"","family":"Catena","given":"Michele A.","non-dropping-particle":"","parse-names":false,"suffix":""},{"dropping-particle":"","family":"MacDonald","given":"Megan","non-dropping-particle":"","parse-names":false,"suffix":""},{"dropping-particle":"","family":"Galloway","given":"James C.","non-dropping-particle":"","parse-names":false,"suffix":""}],"container-title":"Frontiers in public health","id":"ITEM-2","issue":"SEP","issued":{"date-parts":[["2016","9","21"]]},"page":"204","publisher":"Frontiers Media SA","title":"Why We Move: Social Mobility Behaviors of Non-Disabled and Disabled Children across Childcare Contexts.","type":"article-journal","volume":"4"},"uris":["http://www.mendeley.com/documents/?uuid=d74f8107-1a0c-4995-94e2-ff4405fb6b25"]}],"mendeley":{"formattedCitation":"(Logan et al., 2016; Smith et al., 2021)","plainTextFormattedCitation":"(Logan et al., 2016; Smith et al., 2021)","previouslyFormattedCitation":"(Logan et al., 2016; Smith et al., 2021)"},"properties":{"noteIndex":0},"schema":"https://github.com/citation-style-language/schema/raw/master/csl-citation.json"}</w:instrText>
      </w:r>
      <w:r>
        <w:fldChar w:fldCharType="separate"/>
      </w:r>
      <w:r w:rsidR="00810D03" w:rsidRPr="009A28E3">
        <w:rPr>
          <w:noProof/>
        </w:rPr>
        <w:t>(Logan et al., 2016; Smith et al., 2021)</w:t>
      </w:r>
      <w:r>
        <w:fldChar w:fldCharType="end"/>
      </w:r>
      <w:r>
        <w:t>. The findings of Chapter 5 have provided expert consensus on three of the prerequisites from the MRC guidance on defining and assessing a clinical intervention</w:t>
      </w:r>
      <w:r w:rsidR="003D606F">
        <w:t>:</w:t>
      </w:r>
      <w:r>
        <w:t xml:space="preserve"> who will benefit, how to measure its success</w:t>
      </w:r>
      <w:r w:rsidR="003D606F">
        <w:t>,</w:t>
      </w:r>
      <w:r>
        <w:t xml:space="preserve"> and the value it will provide </w:t>
      </w:r>
      <w:r>
        <w:fldChar w:fldCharType="begin" w:fldLock="1"/>
      </w:r>
      <w:r w:rsidR="00D471C6">
        <w:instrText>ADDIN CSL_CITATION {"citationItems":[{"id":"ITEM-1","itemData":{"DOI":"10.1136/bmj.a1655","ISSN":"09598146","PMID":"18824488","abstract":"Evaluating complex interventions is complicated. The Medical Research Council's evaluation framework (2000) brought welcome clarity to the task. Now the council has updated its guidance Complex interventions are widely used in the health service, in public health practice, and in areas of social policy that have important health consequences, such as education, transport, and housing. They present various problems for evaluators, in addition to the practical and methodological difficulties that any successful evaluation must overcome. In 2000, the Medical Research Council (MRC) published a framework1 to help researchers and research funders to recognise and adopt appropriate methods. The framework has been highly influential, and the accompanying BMJ paper is widely cited.2 However, much valuable experience has since accumulated of both conventional and more innovative methods. This has now been incorporated in comprehensively revised and updated guidance recently released by the MRC (www.mrc.ac.uk/complexinterventionsguidance). In this article we summarise the issues that prompted the revision and the key messages of the new guidance. #### Summary points As experience of evaluating complex interventions has accumulated since the 2000 framework was published, interest in the methodology has also grown. Several recent papers have identified limitations in the framework, recommending, for example, greater attention to early phase piloting and development …","author":[{"dropping-particle":"","family":"Craig","given":"Peter","non-dropping-particle":"","parse-names":false,"suffix":""},{"dropping-particle":"","family":"Dieppe","given":"Paul","non-dropping-particle":"","parse-names":false,"suffix":""},{"dropping-particle":"","family":"Macintyre","given":"Sally","non-dropping-particle":"","parse-names":false,"suffix":""},{"dropping-particle":"","family":"Mitchie","given":"Susan","non-dropping-particle":"","parse-names":false,"suffix":""},{"dropping-particle":"","family":"Nazareth","given":"Irwin","non-dropping-particle":"","parse-names":false,"suffix":""},{"dropping-particle":"","family":"Petticrew","given":"Mark","non-dropping-particle":"","parse-names":false,"suffix":""}],"container-title":"BMJ","id":"ITEM-1","issue":"7676","issued":{"date-parts":[["2008","10","25"]]},"page":"979-983","publisher":"British Medical Journal Publishing Group","title":"Developing and evaluating complex interventions: The new Medical Research Council guidance","type":"article","volume":"337"},"uris":["http://www.mendeley.com/documents/?uuid=f488126c-79c3-3578-a144-c759ef163f1a"]}],"mendeley":{"formattedCitation":"(Craig et al., 2008)","plainTextFormattedCitation":"(Craig et al., 2008)","previouslyFormattedCitation":"(Craig et al., 2008)"},"properties":{"noteIndex":0},"schema":"https://github.com/citation-style-language/schema/raw/master/csl-citation.json"}</w:instrText>
      </w:r>
      <w:r>
        <w:fldChar w:fldCharType="separate"/>
      </w:r>
      <w:r w:rsidR="00810D03" w:rsidRPr="009A28E3">
        <w:rPr>
          <w:noProof/>
        </w:rPr>
        <w:t>(Craig et al., 2008)</w:t>
      </w:r>
      <w:r>
        <w:fldChar w:fldCharType="end"/>
      </w:r>
      <w:r>
        <w:t>. It is noted that the evidence to support the prescription and assessment of OSSTF has only provided the qualitative aspect of the mixed method approach and will require further objective work to corroborate the findings. However, the preliminary prescription criteria offer some initial clarity to clinical decision-making where none existed previously and will inform the development of further quantified research streams.</w:t>
      </w:r>
    </w:p>
    <w:p w14:paraId="67B1E5EC" w14:textId="77777777" w:rsidR="00094011" w:rsidRDefault="00094011" w:rsidP="00094011">
      <w:pPr>
        <w:spacing w:line="360" w:lineRule="auto"/>
      </w:pPr>
    </w:p>
    <w:p w14:paraId="2ECE70BE" w14:textId="77777777" w:rsidR="00094011" w:rsidRDefault="00094011">
      <w:pPr>
        <w:pStyle w:val="Heading2"/>
        <w:numPr>
          <w:ilvl w:val="1"/>
          <w:numId w:val="29"/>
        </w:numPr>
        <w:spacing w:line="360" w:lineRule="auto"/>
        <w:ind w:left="0" w:firstLine="0"/>
      </w:pPr>
      <w:bookmarkStart w:id="382" w:name="_Toc156403558"/>
      <w:r>
        <w:t>Limitations</w:t>
      </w:r>
      <w:bookmarkEnd w:id="382"/>
      <w:r>
        <w:t xml:space="preserve"> </w:t>
      </w:r>
    </w:p>
    <w:p w14:paraId="237BE18A" w14:textId="77777777" w:rsidR="00384A5F" w:rsidRPr="00384A5F" w:rsidRDefault="00384A5F" w:rsidP="009344E2"/>
    <w:p w14:paraId="51C14560" w14:textId="1FA14F49" w:rsidR="00094011" w:rsidRDefault="00094011" w:rsidP="00094011">
      <w:pPr>
        <w:spacing w:line="360" w:lineRule="auto"/>
        <w:jc w:val="both"/>
      </w:pPr>
      <w:r>
        <w:t>The current work has limitations that should be acknowledged</w:t>
      </w:r>
      <w:r w:rsidR="003D606F">
        <w:t xml:space="preserve">. </w:t>
      </w:r>
      <w:r>
        <w:t>The work has provided  findings based on level 5 evidence, qualitative expert opinion and quantitative bench research</w:t>
      </w:r>
      <w:r w:rsidR="004B1872">
        <w:t xml:space="preserve"> </w:t>
      </w:r>
      <w:r>
        <w:fldChar w:fldCharType="begin" w:fldLock="1"/>
      </w:r>
      <w:r w:rsidR="00EF53DC">
        <w:instrText>ADDIN CSL_CITATION {"citationItems":[{"id":"ITEM-1","itemData":{"DOI":"10.1097/PRS.0B013E318219C171","ISSN":"00321052","PMID":"21701348","abstract":"As the name suggests, evidence-based medicine (EBM), is about finding evidence and using that evidence to make clinical decisions. A cornerstone of EBM is the hierarchical system of classifying evidence. This hierarchy is known as the levels of evidence. Physicians are encouraged to find the highest level of evidence to answer clinical questions. Several papers published in Plastic Surgery journals concerning EBM topics have touched on this subject. 1-6 Specifically, previous papers have discussed the lack of higher level evidence in PRS and need to improve the evidence published in the journal. Before that can be accomplished, it is important to understand the history behind the levels and how they should be interpreted. This paper will focus on the origin of levels of evidence, their relevance to the EBM movement and the implications for the field of plastic surgery as well as the everyday practice of plastic surgery.","author":[{"dropping-particle":"","family":"Burns","given":"Patricia B.","non-dropping-particle":"","parse-names":false,"suffix":""},{"dropping-particle":"","family":"Rohrich","given":"Rod J.","non-dropping-particle":"","parse-names":false,"suffix":""},{"dropping-particle":"","family":"Chung","given":"Kevin C.","non-dropping-particle":"","parse-names":false,"suffix":""}],"container-title":"Plastic and reconstructive surgery","id":"ITEM-1","issue":"1","issued":{"date-parts":[["2011","7"]]},"page":"305","publisher":"NIH Public Access","title":"The Levels of Evidence and their role in Evidence-Based Medicine","type":"article-journal","volume":"128"},"uris":["http://www.mendeley.com/documents/?uuid=1229fb5e-3c6a-3085-9820-022264c5ab07"]}],"mendeley":{"formattedCitation":"(P. B. Burns et al., 2011)","plainTextFormattedCitation":"(P. B. Burns et al., 2011)","previouslyFormattedCitation":"(P. B. Burns et al., 2011)"},"properties":{"noteIndex":0},"schema":"https://github.com/citation-style-language/schema/raw/master/csl-citation.json"}</w:instrText>
      </w:r>
      <w:r>
        <w:fldChar w:fldCharType="separate"/>
      </w:r>
      <w:r w:rsidR="00254D00" w:rsidRPr="00254D00">
        <w:rPr>
          <w:noProof/>
        </w:rPr>
        <w:t>(P. B. Burns et al., 2011)</w:t>
      </w:r>
      <w:r>
        <w:fldChar w:fldCharType="end"/>
      </w:r>
      <w:r>
        <w:t>.</w:t>
      </w:r>
    </w:p>
    <w:p w14:paraId="7E8F4492" w14:textId="77777777" w:rsidR="00094011" w:rsidRDefault="00094011" w:rsidP="00094011">
      <w:pPr>
        <w:spacing w:line="360" w:lineRule="auto"/>
        <w:jc w:val="both"/>
      </w:pPr>
    </w:p>
    <w:p w14:paraId="594686EE" w14:textId="409A63CA" w:rsidR="00094011" w:rsidRDefault="00094011" w:rsidP="00094011">
      <w:pPr>
        <w:spacing w:line="360" w:lineRule="auto"/>
        <w:jc w:val="both"/>
      </w:pPr>
      <w:r>
        <w:t xml:space="preserve">It is recognised that although Delphi studies provide valid qualitative and quantitative data in relation to expert opinion, this data is inductive and not authoritative, requiring further objective deductive research to support or refute the findings </w:t>
      </w:r>
      <w:r>
        <w:fldChar w:fldCharType="begin" w:fldLock="1"/>
      </w:r>
      <w:r>
        <w:instrText>ADDIN CSL_CITATION {"citationItems":[{"id":"ITEM-1","itemData":{"DOI":"10.1016/J.TECHFORE.2011.04.005","ISSN":"0040-1625","abstract":"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author":[{"dropping-particle":"","family":"Hasson","given":"Felicity","non-dropping-particle":"","parse-names":false,"suffix":""},{"dropping-particle":"","family":"Keeney","given":"Sinead","non-dropping-particle":"","parse-names":false,"suffix":""}],"container-title":"Technological Forecasting and Social Change","id":"ITEM-1","issue":"9","issued":{"date-parts":[["2011","11","1"]]},"page":"1695-1704","publisher":"North-Holland","title":"Enhancing rigour in the Delphi technique research","type":"article-journal","volume":"78"},"uris":["http://www.mendeley.com/documents/?uuid=90c4d181-b01c-38b7-9e87-377061c2f561"]}],"mendeley":{"formattedCitation":"(Hasson &amp; Keeney, 2011)","plainTextFormattedCitation":"(Hasson &amp; Keeney, 2011)","previouslyFormattedCitation":"(Hasson &amp; Keeney, 2011)"},"properties":{"noteIndex":0},"schema":"https://github.com/citation-style-language/schema/raw/master/csl-citation.json"}</w:instrText>
      </w:r>
      <w:r>
        <w:fldChar w:fldCharType="separate"/>
      </w:r>
      <w:r w:rsidR="00254D00" w:rsidRPr="5B4D1E93">
        <w:rPr>
          <w:noProof/>
        </w:rPr>
        <w:t>(Hasson &amp; Keeney, 2011)</w:t>
      </w:r>
      <w:r>
        <w:fldChar w:fldCharType="end"/>
      </w:r>
      <w:r>
        <w:t>. Therefore, the findings concerning prescription criteria derived from the Delphi will require in-vivo testing on consensus suitable childhood mobility impairments.</w:t>
      </w:r>
      <w:r w:rsidR="008A4AA7">
        <w:t xml:space="preserve"> </w:t>
      </w:r>
      <w:r w:rsidR="00B76268">
        <w:t>A</w:t>
      </w:r>
      <w:r w:rsidR="008A4AA7">
        <w:t xml:space="preserve">s indicated in </w:t>
      </w:r>
      <w:r w:rsidR="00BA1C38">
        <w:t>Chapter 1</w:t>
      </w:r>
      <w:r>
        <w:fldChar w:fldCharType="begin"/>
      </w:r>
      <w:r>
        <w:instrText xml:space="preserve"> REF _Ref156388420 \r \h </w:instrText>
      </w:r>
      <w:r>
        <w:fldChar w:fldCharType="separate"/>
      </w:r>
      <w:r w:rsidR="00BA1C38">
        <w:t>1.8</w:t>
      </w:r>
      <w:r>
        <w:fldChar w:fldCharType="end"/>
      </w:r>
      <w:r w:rsidR="005030D9">
        <w:t xml:space="preserve"> </w:t>
      </w:r>
      <w:r w:rsidR="00CE674C">
        <w:t xml:space="preserve">the effects of COVID-19 </w:t>
      </w:r>
      <w:r w:rsidR="779C3F44">
        <w:t xml:space="preserve">pandemic </w:t>
      </w:r>
      <w:r w:rsidR="00CE674C">
        <w:t xml:space="preserve">had </w:t>
      </w:r>
      <w:r w:rsidR="00E0337D">
        <w:t xml:space="preserve">restructured the </w:t>
      </w:r>
      <w:r w:rsidR="00A2311C">
        <w:t>initial</w:t>
      </w:r>
      <w:r w:rsidR="00B3675F">
        <w:t xml:space="preserve"> </w:t>
      </w:r>
      <w:r w:rsidR="00E0337D">
        <w:t xml:space="preserve">proposed </w:t>
      </w:r>
      <w:r w:rsidR="00B76268">
        <w:t xml:space="preserve">framework of study </w:t>
      </w:r>
      <w:r w:rsidR="00B33F80">
        <w:t>which precluded</w:t>
      </w:r>
      <w:r w:rsidR="00CE674C">
        <w:t xml:space="preserve"> </w:t>
      </w:r>
      <w:r w:rsidR="00B76268">
        <w:t>biomechanical testing of children</w:t>
      </w:r>
      <w:r w:rsidR="00A31671">
        <w:t xml:space="preserve"> during the course of this thesis.</w:t>
      </w:r>
    </w:p>
    <w:p w14:paraId="01B335E7" w14:textId="77777777" w:rsidR="00094011" w:rsidRDefault="00094011" w:rsidP="00094011">
      <w:pPr>
        <w:spacing w:line="360" w:lineRule="auto"/>
        <w:jc w:val="both"/>
      </w:pPr>
    </w:p>
    <w:p w14:paraId="18259A3C" w14:textId="72BA6830" w:rsidR="00094011" w:rsidRDefault="00094011" w:rsidP="00094011">
      <w:pPr>
        <w:spacing w:line="360" w:lineRule="auto"/>
        <w:jc w:val="both"/>
        <w:sectPr w:rsidR="00094011" w:rsidSect="00C95173">
          <w:pgSz w:w="11900" w:h="16840"/>
          <w:pgMar w:top="1440" w:right="1134" w:bottom="1440" w:left="2268" w:header="708" w:footer="708" w:gutter="0"/>
          <w:cols w:space="708"/>
          <w:docGrid w:linePitch="360"/>
        </w:sectPr>
      </w:pPr>
      <w:r>
        <w:t xml:space="preserve">Although some of the expert consensus design characterises of OSSTF were corroborated through quantitative mechanical testing, their importance cannot be fully validated until their effects on children's gait have been studied. Other factors to consider that were beyond the scope of comparative mechanical testing to corroborate the experts' opinion are the possible proprioceptive effects of design characteristics of OSSTF, such as increased </w:t>
      </w:r>
      <w:proofErr w:type="spellStart"/>
      <w:r>
        <w:t>topline</w:t>
      </w:r>
      <w:proofErr w:type="spellEnd"/>
      <w:r>
        <w:t xml:space="preserve"> height and lacing tension. This, again, will require further validation through in-vivo biomechanical studies.</w:t>
      </w:r>
    </w:p>
    <w:p w14:paraId="45174BB4" w14:textId="73584658" w:rsidR="00094011" w:rsidRDefault="00094011" w:rsidP="009344E2">
      <w:pPr>
        <w:pStyle w:val="Heading1"/>
        <w:numPr>
          <w:ilvl w:val="0"/>
          <w:numId w:val="29"/>
        </w:numPr>
        <w:ind w:left="0" w:firstLine="0"/>
      </w:pPr>
      <w:bookmarkStart w:id="383" w:name="_Toc156403559"/>
      <w:r>
        <w:t>Recommendations</w:t>
      </w:r>
      <w:bookmarkEnd w:id="383"/>
    </w:p>
    <w:p w14:paraId="29C00173" w14:textId="77777777" w:rsidR="00094011" w:rsidRPr="00FF0738" w:rsidRDefault="00094011" w:rsidP="00094011"/>
    <w:p w14:paraId="1D9C7B37" w14:textId="77777777" w:rsidR="00094011" w:rsidRDefault="00094011" w:rsidP="009344E2">
      <w:pPr>
        <w:pStyle w:val="Heading2"/>
        <w:numPr>
          <w:ilvl w:val="1"/>
          <w:numId w:val="29"/>
        </w:numPr>
        <w:ind w:left="0" w:firstLine="0"/>
      </w:pPr>
      <w:bookmarkStart w:id="384" w:name="_Toc141904148"/>
      <w:bookmarkStart w:id="385" w:name="_Toc141904332"/>
      <w:bookmarkStart w:id="386" w:name="_Toc141904149"/>
      <w:bookmarkStart w:id="387" w:name="_Toc141904333"/>
      <w:bookmarkStart w:id="388" w:name="_Toc141904150"/>
      <w:bookmarkStart w:id="389" w:name="_Toc141904334"/>
      <w:bookmarkStart w:id="390" w:name="_Toc156403560"/>
      <w:bookmarkEnd w:id="384"/>
      <w:bookmarkEnd w:id="385"/>
      <w:bookmarkEnd w:id="386"/>
      <w:bookmarkEnd w:id="387"/>
      <w:bookmarkEnd w:id="388"/>
      <w:bookmarkEnd w:id="389"/>
      <w:r>
        <w:t>Research</w:t>
      </w:r>
      <w:bookmarkEnd w:id="390"/>
    </w:p>
    <w:p w14:paraId="172F9E96" w14:textId="77777777" w:rsidR="00094011" w:rsidRPr="00A517D5" w:rsidRDefault="00094011" w:rsidP="00094011"/>
    <w:p w14:paraId="53305911" w14:textId="01D29B88" w:rsidR="00094011" w:rsidRDefault="00094011" w:rsidP="00094011">
      <w:pPr>
        <w:spacing w:line="360" w:lineRule="auto"/>
        <w:jc w:val="both"/>
      </w:pPr>
      <w:r>
        <w:rPr>
          <w:b/>
          <w:bCs/>
        </w:rPr>
        <w:t xml:space="preserve">Consensus </w:t>
      </w:r>
      <w:r w:rsidRPr="00583756">
        <w:rPr>
          <w:b/>
          <w:bCs/>
        </w:rPr>
        <w:t>terms and definitions</w:t>
      </w:r>
      <w:r>
        <w:t xml:space="preserve"> for therapeutic footwear</w:t>
      </w:r>
      <w:r w:rsidR="003D606F">
        <w:t>:</w:t>
      </w:r>
      <w:r>
        <w:t xml:space="preserve"> It is recommended that the terms and definitions provided in this thesis be incorporated into a common taxonomy to aid an understanding of the role and purpose of the therapeutic footwear under investigation. This should assist research reporting when collating and synthesising the evidence base to inform clinical practice </w:t>
      </w:r>
      <w:r>
        <w:fldChar w:fldCharType="begin" w:fldLock="1"/>
      </w:r>
      <w:r w:rsidR="00D471C6">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fldChar w:fldCharType="separate"/>
      </w:r>
      <w:r w:rsidR="009A28E3" w:rsidRPr="009A28E3">
        <w:rPr>
          <w:noProof/>
        </w:rPr>
        <w:t>(C. M. Williams, Morrison, et al., 2022)</w:t>
      </w:r>
      <w:r>
        <w:fldChar w:fldCharType="end"/>
      </w:r>
      <w:r w:rsidR="003D606F">
        <w:t>.</w:t>
      </w:r>
    </w:p>
    <w:p w14:paraId="02CD358A" w14:textId="77777777" w:rsidR="003D606F" w:rsidRDefault="003D606F" w:rsidP="00094011">
      <w:pPr>
        <w:spacing w:line="360" w:lineRule="auto"/>
        <w:jc w:val="both"/>
      </w:pPr>
    </w:p>
    <w:p w14:paraId="00D5C489" w14:textId="042CBC6B" w:rsidR="00094011" w:rsidRDefault="00094011" w:rsidP="00094011">
      <w:pPr>
        <w:spacing w:line="360" w:lineRule="auto"/>
        <w:jc w:val="both"/>
      </w:pPr>
      <w:r w:rsidRPr="00A517D5">
        <w:rPr>
          <w:b/>
          <w:bCs/>
        </w:rPr>
        <w:t>Quantification</w:t>
      </w:r>
      <w:r w:rsidRPr="00583756">
        <w:rPr>
          <w:b/>
          <w:bCs/>
        </w:rPr>
        <w:t xml:space="preserve"> of </w:t>
      </w:r>
      <w:r w:rsidRPr="00A517D5">
        <w:rPr>
          <w:b/>
          <w:bCs/>
        </w:rPr>
        <w:t>the salient</w:t>
      </w:r>
      <w:r w:rsidRPr="00583756">
        <w:rPr>
          <w:b/>
          <w:bCs/>
        </w:rPr>
        <w:t xml:space="preserve"> design </w:t>
      </w:r>
      <w:r w:rsidRPr="00A517D5">
        <w:rPr>
          <w:b/>
          <w:bCs/>
        </w:rPr>
        <w:t>characteristics</w:t>
      </w:r>
      <w:r>
        <w:t xml:space="preserve"> of OSSTF that influence mechanical stiffness</w:t>
      </w:r>
      <w:r w:rsidR="003D606F">
        <w:t>:</w:t>
      </w:r>
      <w:r>
        <w:t xml:space="preserve"> The research identified that heel counter height and length, as well as the thickness of the outsole at the midfoot, are the primary components of OSSTF to increase mechanical stiffness in mediolateral movements. Therefore the specifics of these design characteristics should be reported in future research to ensure appropriate and consistent reporting of the OSSTF interventions implementing an effective and comparable evidence base </w:t>
      </w:r>
      <w:r>
        <w:fldChar w:fldCharType="begin" w:fldLock="1"/>
      </w:r>
      <w:r w:rsidR="00EF53DC">
        <w:instrText>ADDIN CSL_CITATION {"citationItems":[{"id":"ITEM-1","itemData":{"DOI":"10.1136/bmj.l4898","ISSN":"17561833","PMID":"31462531","author":[{"dropping-particle":"","family":"Sterne","given":"Jonathan A.C.","non-dropping-particle":"","parse-names":false,"suffix":""},{"dropping-particle":"","family":"Savović","given":"Jelena","non-dropping-particle":"","parse-names":false,"suffix":""},{"dropping-particle":"","family":"Page","given":"Matthew J.","non-dropping-particle":"","parse-names":false,"suffix":""},{"dropping-particle":"","family":"Elbers","given":"Roy G.","non-dropping-particle":"","parse-names":false,"suffix":""},{"dropping-particle":"","family":"Blencowe","given":"Natalie S.","non-dropping-particle":"","parse-names":false,"suffix":""},{"dropping-particle":"","family":"Boutron","given":"Isabelle","non-dropping-particle":"","parse-names":false,"suffix":""},{"dropping-particle":"","family":"Cates","given":"Christopher J.","non-dropping-particle":"","parse-names":false,"suffix":""},{"dropping-particle":"","family":"Cheng","given":"Hung Yuan","non-dropping-particle":"","parse-names":false,"suffix":""},{"dropping-particle":"","family":"Corbett","given":"Mark S.","non-dropping-particle":"","parse-names":false,"suffix":""},{"dropping-particle":"","family":"Eldridge","given":"Sandra M.","non-dropping-particle":"","parse-names":false,"suffix":""},{"dropping-particle":"","family":"Emberson","given":"Jonathan R.","non-dropping-particle":"","parse-names":false,"suffix":""},{"dropping-particle":"","family":"Hernán","given":"Miguel A.","non-dropping-particle":"","parse-names":false,"suffix":""},{"dropping-particle":"","family":"Hopewell","given":"Sally","non-dropping-particle":"","parse-names":false,"suffix":""},{"dropping-particle":"","family":"Hróbjartsson","given":"Asbjørn","non-dropping-particle":"","parse-names":false,"suffix":""},{"dropping-particle":"","family":"Junqueira","given":"Daniela R.","non-dropping-particle":"","parse-names":false,"suffix":""},{"dropping-particle":"","family":"Jüni","given":"Peter","non-dropping-particle":"","parse-names":false,"suffix":""},{"dropping-particle":"","family":"Kirkham","given":"Jamie J.","non-dropping-particle":"","parse-names":false,"suffix":""},{"dropping-particle":"","family":"Lasserson","given":"Toby","non-dropping-particle":"","parse-names":false,"suffix":""},{"dropping-particle":"","family":"Li","given":"Tianjing","non-dropping-particle":"","parse-names":false,"suffix":""},{"dropping-particle":"","family":"McAleenan","given":"Alexandra","non-dropping-particle":"","parse-names":false,"suffix":""},{"dropping-particle":"","family":"Reeves","given":"Barnaby C.","non-dropping-particle":"","parse-names":false,"suffix":""},{"dropping-particle":"","family":"Shepperd","given":"Sasha","non-dropping-particle":"","parse-names":false,"suffix":""},{"dropping-particle":"","family":"Shrier","given":"Ian","non-dropping-particle":"","parse-names":false,"suffix":""},{"dropping-particle":"","family":"Stewart","given":"Lesley A.","non-dropping-particle":"","parse-names":false,"suffix":""},{"dropping-particle":"","family":"Tilling","given":"Kate","non-dropping-particle":"","parse-names":false,"suffix":""},{"dropping-particle":"","family":"White","given":"Ian R.","non-dropping-particle":"","parse-names":false,"suffix":""},{"dropping-particle":"","family":"Whiting","given":"Penny F.","non-dropping-particle":"","parse-names":false,"suffix":""},{"dropping-particle":"","family":"Higgins","given":"Julian P.T.","non-dropping-particle":"","parse-names":false,"suffix":""}],"container-title":"BMJ","id":"ITEM-1","issued":{"date-parts":[["2019"]]},"publisher":"BMJ Publishing Group","title":"RoB 2: a revised tool for assessing risk of bias in randomised trials","type":"article-journal","volume":"366"},"uris":["http://www.mendeley.com/documents/?uuid=29f7f6fb-2619-3bf5-9f69-0192c5faa76b"]},{"id":"ITEM-2","itemData":{"DOI":"10.1136/bmj.i4919","ISSN":"17561833","PMID":"27733354","abstract":"Non-randomised studies of the effects of interventions are critical to many areas of healthcare evaluation, but their results may be biased. It is therefore important to understand and appraise their strengths and weaknesses. We developed ROBINS-I (\"Risk Of Bias In Non-randomised Studies-of Interventions\"), a new tool for evaluating risk of bias in estimates of the comparative effectiveness (harm or benefit) of interventions from studies that did not use randomisation to allocate units (individuals or clusters of individuals) to comparison groups. The tool will be particularly useful to those undertaking systematic reviews that include non-randomised studies.","author":[{"dropping-particle":"","family":"Sterne","given":"Jonathan Ac","non-dropping-particle":"","parse-names":false,"suffix":""},{"dropping-particle":"","family":"Hernán","given":"Miguel A.","non-dropping-particle":"","parse-names":false,"suffix":""},{"dropping-particle":"","family":"Reeves","given":"Barnaby C.","non-dropping-particle":"","parse-names":false,"suffix":""},{"dropping-particle":"","family":"Savović","given":"Jelena","non-dropping-particle":"","parse-names":false,"suffix":""},{"dropping-particle":"","family":"Berkman","given":"Nancy D.","non-dropping-particle":"","parse-names":false,"suffix":""},{"dropping-particle":"","family":"Viswanathan","given":"Meera","non-dropping-particle":"","parse-names":false,"suffix":""},{"dropping-particle":"","family":"Henry","given":"David","non-dropping-particle":"","parse-names":false,"suffix":""},{"dropping-particle":"","family":"Altman","given":"Douglas G.","non-dropping-particle":"","parse-names":false,"suffix":""},{"dropping-particle":"","family":"Ansari","given":"Mohammed T.","non-dropping-particle":"","parse-names":false,"suffix":""},{"dropping-particle":"","family":"Boutron","given":"Isabelle","non-dropping-particle":"","parse-names":false,"suffix":""},{"dropping-particle":"","family":"Carpenter","given":"James R.","non-dropping-particle":"","parse-names":false,"suffix":""},{"dropping-particle":"","family":"Chan","given":"An Wen","non-dropping-particle":"","parse-names":false,"suffix":""},{"dropping-particle":"","family":"Churchill","given":"Rachel","non-dropping-particle":"","parse-names":false,"suffix":""},{"dropping-particle":"","family":"Deeks","given":"Jonathan J.","non-dropping-particle":"","parse-names":false,"suffix":""},{"dropping-particle":"","family":"Hróbjartsson","given":"Asbjørn","non-dropping-particle":"","parse-names":false,"suffix":""},{"dropping-particle":"","family":"Kirkham","given":"Jamie","non-dropping-particle":"","parse-names":false,"suffix":""},{"dropping-particle":"","family":"Jüni","given":"Peter","non-dropping-particle":"","parse-names":false,"suffix":""},{"dropping-particle":"","family":"Loke","given":"Yoon K.","non-dropping-particle":"","parse-names":false,"suffix":""},{"dropping-particle":"","family":"Pigott","given":"Theresa D.","non-dropping-particle":"","parse-names":false,"suffix":""},{"dropping-particle":"","family":"Ramsay","given":"Craig R.","non-dropping-particle":"","parse-names":false,"suffix":""},{"dropping-particle":"","family":"Regidor","given":"Deborah","non-dropping-particle":"","parse-names":false,"suffix":""},{"dropping-particle":"","family":"Rothstein","given":"Hannah R.","non-dropping-particle":"","parse-names":false,"suffix":""},{"dropping-particle":"","family":"Sandhu","given":"Lakhbir","non-dropping-particle":"","parse-names":false,"suffix":""},{"dropping-particle":"","family":"Santaguida","given":"Pasqualina L.","non-dropping-particle":"","parse-names":false,"suffix":""},{"dropping-particle":"","family":"Schünemann","given":"Holger J.","non-dropping-particle":"","parse-names":false,"suffix":""},{"dropping-particle":"","family":"Shea","given":"Beverly","non-dropping-particle":"","parse-names":false,"suffix":""},{"dropping-particle":"","family":"Shrier","given":"Ian","non-dropping-particle":"","parse-names":false,"suffix":""},{"dropping-particle":"","family":"Tugwell","given":"Peter","non-dropping-particle":"","parse-names":false,"suffix":""},{"dropping-particle":"","family":"Turner","given":"Lucy","non-dropping-particle":"","parse-names":false,"suffix":""},{"dropping-particle":"","family":"Valentine","given":"Jeffrey C.","non-dropping-particle":"","parse-names":false,"suffix":""},{"dropping-particle":"","family":"Waddington","given":"Hugh","non-dropping-particle":"","parse-names":false,"suffix":""},{"dropping-particle":"","family":"Waters","given":"Elizabeth","non-dropping-particle":"","parse-names":false,"suffix":""},{"dropping-particle":"","family":"Wells","given":"George A.","non-dropping-particle":"","parse-names":false,"suffix":""},{"dropping-particle":"","family":"Whiting","given":"Penny F.","non-dropping-particle":"","parse-names":false,"suffix":""},{"dropping-particle":"","family":"Higgins","given":"Julian Pt","non-dropping-particle":"","parse-names":false,"suffix":""}],"container-title":"BMJ","id":"ITEM-2","issued":{"date-parts":[["2016"]]},"publisher":"BMJ Publishing Group","title":"ROBINS-I: a tool for assessing risk of bias in non-randomised studies of interventions","type":"article-journal","volume":"355"},"uris":["http://www.mendeley.com/documents/?uuid=5ee4828d-fdb8-33b5-a211-20c1a1598c5e"]}],"mendeley":{"formattedCitation":"(J. A. Sterne et al., 2016; J. A. C. Sterne et al., 2019)","plainTextFormattedCitation":"(J. A. Sterne et al., 2016; J. A. C. Sterne et al., 2019)","previouslyFormattedCitation":"(J. A. Sterne et al., 2016; J. A. C. Sterne et al., 2019)"},"properties":{"noteIndex":0},"schema":"https://github.com/citation-style-language/schema/raw/master/csl-citation.json"}</w:instrText>
      </w:r>
      <w:r>
        <w:fldChar w:fldCharType="separate"/>
      </w:r>
      <w:r w:rsidR="00254D00" w:rsidRPr="00254D00">
        <w:rPr>
          <w:noProof/>
        </w:rPr>
        <w:t>(J. A. Sterne et al., 2016; J. A. C. Sterne et al., 2019)</w:t>
      </w:r>
      <w:r>
        <w:fldChar w:fldCharType="end"/>
      </w:r>
      <w:r>
        <w:t xml:space="preserve">. </w:t>
      </w:r>
    </w:p>
    <w:p w14:paraId="35B42489" w14:textId="77777777" w:rsidR="003D606F" w:rsidRDefault="003D606F" w:rsidP="00094011">
      <w:pPr>
        <w:spacing w:line="360" w:lineRule="auto"/>
        <w:jc w:val="both"/>
      </w:pPr>
    </w:p>
    <w:p w14:paraId="5B14ACF9" w14:textId="066E814D" w:rsidR="00094011" w:rsidRDefault="00094011" w:rsidP="00094011">
      <w:pPr>
        <w:spacing w:line="360" w:lineRule="auto"/>
        <w:jc w:val="both"/>
      </w:pPr>
      <w:r w:rsidRPr="00583756">
        <w:rPr>
          <w:b/>
          <w:bCs/>
        </w:rPr>
        <w:t>Standardisation of assessing OSSTF</w:t>
      </w:r>
      <w:r w:rsidR="003D606F">
        <w:rPr>
          <w:b/>
          <w:bCs/>
        </w:rPr>
        <w:t xml:space="preserve"> d</w:t>
      </w:r>
      <w:r w:rsidRPr="00583756">
        <w:rPr>
          <w:b/>
          <w:bCs/>
        </w:rPr>
        <w:t xml:space="preserve">esign </w:t>
      </w:r>
      <w:r w:rsidRPr="00A517D5">
        <w:rPr>
          <w:b/>
          <w:bCs/>
        </w:rPr>
        <w:t>characteristics</w:t>
      </w:r>
      <w:r>
        <w:rPr>
          <w:b/>
          <w:bCs/>
        </w:rPr>
        <w:t>:</w:t>
      </w:r>
      <w:r>
        <w:t xml:space="preserve"> The OSSTF footwear tool was piloted and developed</w:t>
      </w:r>
      <w:r w:rsidR="003D606F">
        <w:t xml:space="preserve"> within the thesis. While it</w:t>
      </w:r>
      <w:r>
        <w:t xml:space="preserve"> did not achieve inter-rater agreement for the salient design characteristics that influence stability, namely heel counter dimensions and midfoot stiffness, possible solutions to improve these areas through further iteration and testing of the tool</w:t>
      </w:r>
      <w:r w:rsidR="003D606F">
        <w:t xml:space="preserve"> were identified</w:t>
      </w:r>
      <w:r>
        <w:t xml:space="preserve">. Further development will seek to provide a standardised approach to report OSSTF in future research for clarity of communication </w:t>
      </w:r>
      <w:r>
        <w:fldChar w:fldCharType="begin" w:fldLock="1"/>
      </w:r>
      <w:r w:rsidR="00D471C6">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fldChar w:fldCharType="separate"/>
      </w:r>
      <w:r w:rsidR="009A28E3" w:rsidRPr="009A28E3">
        <w:rPr>
          <w:noProof/>
        </w:rPr>
        <w:t>(C. M. Williams, Morrison, et al., 2022)</w:t>
      </w:r>
      <w:r>
        <w:fldChar w:fldCharType="end"/>
      </w:r>
      <w:r>
        <w:t xml:space="preserve">. </w:t>
      </w:r>
    </w:p>
    <w:p w14:paraId="433CB701" w14:textId="77777777" w:rsidR="00094011" w:rsidRPr="00A517D5" w:rsidRDefault="00094011" w:rsidP="00094011"/>
    <w:p w14:paraId="71CDE09C" w14:textId="64AA1C7A" w:rsidR="003D606F" w:rsidRDefault="00094011" w:rsidP="00094011">
      <w:pPr>
        <w:spacing w:line="360" w:lineRule="auto"/>
        <w:jc w:val="both"/>
      </w:pPr>
      <w:r w:rsidRPr="00583756">
        <w:rPr>
          <w:b/>
          <w:bCs/>
        </w:rPr>
        <w:t xml:space="preserve">Validating </w:t>
      </w:r>
      <w:r>
        <w:rPr>
          <w:b/>
          <w:bCs/>
        </w:rPr>
        <w:t>p</w:t>
      </w:r>
      <w:r w:rsidRPr="00A517D5">
        <w:rPr>
          <w:b/>
          <w:bCs/>
        </w:rPr>
        <w:t>rescription</w:t>
      </w:r>
      <w:r w:rsidRPr="00583756">
        <w:rPr>
          <w:b/>
          <w:bCs/>
        </w:rPr>
        <w:t xml:space="preserve"> </w:t>
      </w:r>
      <w:r>
        <w:rPr>
          <w:b/>
          <w:bCs/>
        </w:rPr>
        <w:t>c</w:t>
      </w:r>
      <w:r w:rsidRPr="00583756">
        <w:rPr>
          <w:b/>
          <w:bCs/>
        </w:rPr>
        <w:t>riteria and evaluating the effectiveness of OSSTF</w:t>
      </w:r>
      <w:r>
        <w:rPr>
          <w:b/>
          <w:bCs/>
        </w:rPr>
        <w:t>:</w:t>
      </w:r>
      <w:r>
        <w:t xml:space="preserve"> The thesis has provided a provisional consensus conceptual framework for the prescription of OSSTF for a number of mobility impairments, together with a range of outcome measures to assess the effectiveness and purpose of this intervention. </w:t>
      </w:r>
      <w:r w:rsidR="00C81CB8">
        <w:t xml:space="preserve">These conceptual, preliminary prescription criteria from inductive methods will need to be triangulated and potentially corroborated or refuted with deductive quantitative methods </w:t>
      </w:r>
      <w:r w:rsidR="00C81CB8">
        <w:fldChar w:fldCharType="begin" w:fldLock="1"/>
      </w:r>
      <w:r w:rsidR="00D471C6">
        <w:instrText>ADDIN CSL_CITATION {"citationItems":[{"id":"ITEM-1","itemData":{"DOI":"10.1007/s11577-017-0454-1","ISSN":"0023-2653","PMID":"28989188","abstract":"This article provides researchers with knowledge of how to design a high quality mixed methods research study. To design a mixed study, researchers must understand and carefully consider each of the dimensions of mixed methods design, and always keep an eye on the issue of validity. We explain the seven major design dimensions: purpose, theoretical drive, timing (simultaneity and dependency), point of integration, typological versus interactive design approaches, planned versus emergent design, and design complexity. There also are multiple secondary dimensions that need to be considered during the design process. We explain ten secondary dimensions of design to be considered for each research study. We also provide two case studies showing how the mixed designs were constructed. Der Beitrag gibt einen Überblick darüber, wie das Forschungsdesign bei Mixed Methods-Studien angelegt sein sollte. Um ein Mixed Methods-Forschungsdesign aufzustellen, müssen Forschende sorgfältig alle Dimensionen von Methodenkombinationen abwägen und von Anfang an auf die Güte und damit verbundene etwaige Probleme achten. Wir erklären und diskutieren die für Forschungsdesigns relevanten sieben Dimensionen von Methodenkombinationen: Untersuchungsziel, Rolle von Theorie im Forschungsprozess, Timing (Simultanität und Abhängigkeit), Schnittstellen, an denen Integration stattfindet, systematische vs. interaktive Design-Ansätze, geplante vs. emergente Designs und Komplexität des Designs. Es gibt außerdem zahlreiche sekundäre Dimensionen, die bei der Aufstellung des Forschungsdesigns berücksichtigt werden müssen, von denen wir zehn erklären. Der Beitrag schließt mit zwei Fallbeispielen ab, anhand derer konkret gezeigt wird, wie Mixed Methods-Forschungsdesigns aufgestellt werden können.","author":[{"dropping-particle":"","family":"Schoonenboom","given":"Judith","non-dropping-particle":"","parse-names":false,"suffix":""},{"dropping-particle":"","family":"Johnson","given":"R Burke","non-dropping-particle":"","parse-names":false,"suffix":""}],"container-title":"Kolner Zeitschrift fur Soziologie und Sozialpsychologie","id":"ITEM-1","issue":"Suppl 2","issued":{"date-parts":[["2017"]]},"page":"107-131","publisher":"Springer","title":"How to Construct a Mixed Methods Research Design.","type":"article-journal","volume":"69"},"uris":["http://www.mendeley.com/documents/?uuid=92cdc4f7-6f32-3c3b-9b85-e3b602cfdd9b"]}],"mendeley":{"formattedCitation":"(Schoonenboom &amp; Johnson, 2017)","plainTextFormattedCitation":"(Schoonenboom &amp; Johnson, 2017)","previouslyFormattedCitation":"(Schoonenboom &amp; Johnson, 2017)"},"properties":{"noteIndex":0},"schema":"https://github.com/citation-style-language/schema/raw/master/csl-citation.json"}</w:instrText>
      </w:r>
      <w:r w:rsidR="00C81CB8">
        <w:fldChar w:fldCharType="separate"/>
      </w:r>
      <w:r w:rsidR="009A28E3" w:rsidRPr="009A28E3">
        <w:rPr>
          <w:noProof/>
        </w:rPr>
        <w:t>(Schoonenboom &amp; Johnson, 2017)</w:t>
      </w:r>
      <w:r w:rsidR="00C81CB8">
        <w:fldChar w:fldCharType="end"/>
      </w:r>
      <w:r w:rsidR="00C81CB8">
        <w:t>.</w:t>
      </w:r>
      <w:r w:rsidR="00D32DB2">
        <w:t xml:space="preserve"> However, the </w:t>
      </w:r>
      <w:r>
        <w:t xml:space="preserve">concepts postulated </w:t>
      </w:r>
      <w:r w:rsidR="00D32DB2">
        <w:t xml:space="preserve">in this thesis </w:t>
      </w:r>
      <w:r>
        <w:t xml:space="preserve">will inform further in-vivo gait laboratory </w:t>
      </w:r>
      <w:r w:rsidR="003D606F">
        <w:t xml:space="preserve">research </w:t>
      </w:r>
      <w:r>
        <w:t xml:space="preserve">using the consensus-validated spatiotemporal measures TUG, 6MWT, 10 Metre Walk Test </w:t>
      </w:r>
      <w:r>
        <w:fldChar w:fldCharType="begin" w:fldLock="1"/>
      </w:r>
      <w:r w:rsidR="00D471C6">
        <w:instrText>ADDIN CSL_CITATION {"citationItems":[{"id":"ITEM-1","itemData":{"DOI":"10.1002/mus.23902","ISSN":"0148639X","abstract":"Introduction: Duchenne muscular dystrophy (DMD) subjects ≥5 years with nonsense mutations were followed for 48 weeks in a multicenter, randomized, double-blind, placebo-controlled trial of ataluren. Placebo arm data (N = 57) provided insight into the natural history of the 6-minute walk test (6MWT) and other endpoints. Methods: Evaluations performed every 6 weeks included the 6-minute walk distance (6MWD), timed function tests (TFTs), and quantitative strength using hand-held myometry. Results: Baseline age (≥7 years), 6MWD, and selected TFT performance are strong predictors of decline in ambulation (Δ6MWD) and time to 10% worsening in 6MWD. A baseline 6MWD of &lt;350 meters was associated with greater functional decline, and loss of ambulation was only seen in those with baseline 6MWD &lt;325 meters. Only 1 of 42 (2.3%) subjects able to stand from supine lost ambulation. Conclusion: Findings confirm the clinical meaningfulness of the 6MWD as the most accepted primary clinical endpoint in ambulatory DMD trials. © 2013 Wiley Periodicals, Inc.","author":[{"dropping-particle":"","family":"Mcdonald","given":"Craig M.","non-dropping-particle":"","parse-names":false,"suffix":""},{"dropping-particle":"","family":"Henricson","given":"Erik K.","non-dropping-particle":"","parse-names":false,"suffix":""},{"dropping-particle":"","family":"Abresch","given":"R. Ted","non-dropping-particle":"","parse-names":false,"suffix":""},{"dropping-particle":"","family":"Florence","given":"Julaine M.","non-dropping-particle":"","parse-names":false,"suffix":""},{"dropping-particle":"","family":"Eagle","given":"Michelle","non-dropping-particle":"","parse-names":false,"suffix":""},{"dropping-particle":"","family":"Gappmaier","given":"Eduard","non-dropping-particle":"","parse-names":false,"suffix":""},{"dropping-particle":"","family":"Glanzman","given":"Allan M.","non-dropping-particle":"","parse-names":false,"suffix":""},{"dropping-particle":"","family":"Spiegel","given":"Robert","non-dropping-particle":"","parse-names":false,"suffix":""},{"dropping-particle":"","family":"Barth","given":"Jay","non-dropping-particle":"","parse-names":false,"suffix":""},{"dropping-particle":"","family":"Elfring","given":"Gary","non-dropping-particle":"","parse-names":false,"suffix":""},{"dropping-particle":"","family":"Reha","given":"Allen","non-dropping-particle":"","parse-names":false,"suffix":""},{"dropping-particle":"","family":"Peltz","given":"Stuart","non-dropping-particle":"","parse-names":false,"suffix":""}],"container-title":"Muscle and Nerve","id":"ITEM-1","issue":"3","issued":{"date-parts":[["2013","9"]]},"page":"343-356","title":"THE 6-minute walk test and other endpoints in Duchenne muscular dystrophy: Longitudinal natural history observations over 48 weeks from a multicenter study","type":"article-journal","volume":"48"},"uris":["http://www.mendeley.com/documents/?uuid=44b7d94e-1bdb-365a-bba7-fe9e6e69b88b"]},{"id":"ITEM-2","itemData":{"DOI":"10.1371/currents.md.a93d9904d57dcb08936f2ea89bca6fe6","ISSN":"21573999","abstract":"The Performance of Upper Limb (PUL) test was specifically developed for the assessment of upper limbs in Duchenne muscular dystrophy (DMD). The first published data have shown that early signs of involvement can also be found in ambulant DMD boys. The aim of this longitudinal Italian multicentric study was to evaluate the correlation between the 6 Minute Walk Test (6MWT) and the PUL in ambulant DMD boys. Both 6MWT and PUL were administered to 164 ambulant DMD boys of age between 5.0 and 16.17 years (mean 8.82). The 6 minute walk distance (6MWD) ranged between 118 and 557 (mean: 376.38, SD: 90.59). The PUL total scores ranged between 52 and 74 (mean: 70.74, SD: 4.66). The correlation between the two measures was 0.499. The scores on the PUL largely reflect the overall impairment observed on the 6MWT but the correlation was not linear. The use of the PUL appeared to be less relevant in the very strong patients with 6MWD above 400 meters, who, with few exceptions had near full scores. In patients with lower 6MWD the severity of upper limb involvement was more variable and could not always be predicted by the 6MWD value or by the use of steroids. Our results confirm that upper limb involvement can already be found in DMD boys even in the ambulant phase.","author":[{"dropping-particle":"","family":"Pane","given":"Marika","non-dropping-particle":"","parse-names":false,"suffix":""},{"dropping-particle":"","family":"Stacy Mazzone","given":"Elena","non-dropping-particle":"","parse-names":false,"suffix":""},{"dropping-particle":"","family":"Sivo","given":"Serena","non-dropping-particle":"","parse-names":false,"suffix":""},{"dropping-particle":"","family":"Fanelli","given":"Lavinia","non-dropping-particle":"","parse-names":false,"suffix":""},{"dropping-particle":"","family":"Sanctis","given":"Roberto","non-dropping-particle":"De","parse-names":false,"suffix":""},{"dropping-particle":"","family":"D’Amico","given":"Adele","non-dropping-particle":"","parse-names":false,"suffix":""},{"dropping-particle":"","family":"Messina","given":"Sonia","non-dropping-particle":"","parse-names":false,"suffix":""},{"dropping-particle":"","family":"Battini","given":"Roberta","non-dropping-particle":"","parse-names":false,"suffix":""},{"dropping-particle":"","family":"Bianco","given":"Flaviana","non-dropping-particle":"","parse-names":false,"suffix":""},{"dropping-particle":"","family":"Scutifero","given":"Marianna","non-dropping-particle":"","parse-names":false,"suffix":""},{"dropping-particle":"","family":"Petillo","given":"Roberta","non-dropping-particle":"","parse-names":false,"suffix":""},{"dropping-particle":"","family":"Frosini","given":"Silvia","non-dropping-particle":"","parse-names":false,"suffix":""},{"dropping-particle":"","family":"Scalise","given":"Roberta","non-dropping-particle":"","parse-names":false,"suffix":""},{"dropping-particle":"","family":"Luca Vita","given":"Gian","non-dropping-particle":"","parse-names":false,"suffix":""},{"dropping-particle":"","family":"Bruno","given":"Claudio","non-dropping-particle":"","parse-names":false,"suffix":""},{"dropping-particle":"","family":"Pedemonte","given":"Marina","non-dropping-particle":"","parse-names":false,"suffix":""},{"dropping-particle":"","family":"Mongini","given":"Tiziana","non-dropping-particle":"","parse-names":false,"suffix":""},{"dropping-particle":"","family":"Pegoraro","given":"Elena","non-dropping-particle":"","parse-names":false,"suffix":""},{"dropping-particle":"","family":"Brustia","given":"Francesca","non-dropping-particle":"","parse-names":false,"suffix":""},{"dropping-particle":"","family":"Gardani","given":"Alice","non-dropping-particle":"","parse-names":false,"suffix":""},{"dropping-particle":"","family":"Berardinelli","given":"Angela","non-dropping-particle":"","parse-names":false,"suffix":""},{"dropping-particle":"","family":"Lanzillotta","given":"Valentina","non-dropping-particle":"","parse-names":false,"suffix":""},{"dropping-particle":"","family":"Viggiano","given":"Emanuela","non-dropping-particle":"","parse-names":false,"suffix":""},{"dropping-particle":"","family":"Cavallaro","given":"Filippo","non-dropping-particle":"","parse-names":false,"suffix":""},{"dropping-particle":"","family":"Sframeli","given":"Maria","non-dropping-particle":"","parse-names":false,"suffix":""},{"dropping-particle":"","family":"Bello","given":"Luca","non-dropping-particle":"","parse-names":false,"suffix":""},{"dropping-particle":"","family":"Barp","given":"Andrea","non-dropping-particle":"","parse-names":false,"suffix":""},{"dropping-particle":"","family":"Busato","given":"Fabio","non-dropping-particle":"","parse-names":false,"suffix":""},{"dropping-particle":"","family":"Bonfiglio","given":"Serena","non-dropping-particle":"","parse-names":false,"suffix":""},{"dropping-particle":"","family":"Rolle","given":"Enrica","non-dropping-particle":"","parse-names":false,"suffix":""},{"dropping-particle":"","family":"Colia","given":"Giulia","non-dropping-particle":"","parse-names":false,"suffix":""},{"dropping-particle":"","family":"Bonetti","given":"Annamaria","non-dropping-particle":"","parse-names":false,"suffix":""},{"dropping-particle":"","family":"Palermo","given":"Concetta","non-dropping-particle":"","parse-names":false,"suffix":""},{"dropping-particle":"","family":"Graziano","given":"Alessandra","non-dropping-particle":"","parse-names":false,"suffix":""},{"dropping-particle":"","family":"D’Angelo","given":"Grazia","non-dropping-particle":"","parse-names":false,"suffix":""},{"dropping-particle":"","family":"Pini","given":"Antonella","non-dropping-particle":"","parse-names":false,"suffix":""},{"dropping-particle":"","family":"Corlatti","given":"Alice","non-dropping-particle":"","parse-names":false,"suffix":""},{"dropping-particle":"","family":"Gorni","given":"Ksenija","non-dropping-particle":"","parse-names":false,"suffix":""},{"dropping-particle":"","family":"Baranello","given":"Giovanni","non-dropping-particle":"","parse-names":false,"suffix":""},{"dropping-particle":"","family":"Antonaci","given":"Laura","non-dropping-particle":"","parse-names":false,"suffix":""},{"dropping-particle":"","family":"Bertini","given":"Enrico","non-dropping-particle":"","parse-names":false,"suffix":""},{"dropping-particle":"","family":"Politano","given":"Luisa","non-dropping-particle":"","parse-names":false,"suffix":""},{"dropping-particle":"","family":"Mercuri","given":"Eugenio","non-dropping-particle":"","parse-names":false,"suffix":""}],"container-title":"PLoS Currents","id":"ITEM-2","issued":{"date-parts":[["2014","10","7"]]},"publisher":"Public Library of Science","title":"The 6 Minute Walk Test and Performance of Upper Limb in Ambulant Duchenne Muscular Dystrophy Boys","type":"article-journal","volume":"6"},"uris":["http://www.mendeley.com/documents/?uuid=ad1358c7-2646-32fd-8dd0-5679cc264c2b"]}],"mendeley":{"formattedCitation":"(Mcdonald et al., 2013; Pane et al., 2014)","plainTextFormattedCitation":"(Mcdonald et al., 2013; Pane et al., 2014)","previouslyFormattedCitation":"(Mcdonald et al., 2013; Pane et al., 2014)"},"properties":{"noteIndex":0},"schema":"https://github.com/citation-style-language/schema/raw/master/csl-citation.json"}</w:instrText>
      </w:r>
      <w:r>
        <w:fldChar w:fldCharType="separate"/>
      </w:r>
      <w:r w:rsidR="00810D03" w:rsidRPr="009A28E3">
        <w:rPr>
          <w:noProof/>
        </w:rPr>
        <w:t>(Mcdonald et al., 2013; Pane et al., 2014)</w:t>
      </w:r>
      <w:r>
        <w:fldChar w:fldCharType="end"/>
      </w:r>
      <w:r>
        <w:t xml:space="preserve"> alongside kinematic analysis with comparison to normative data sets </w:t>
      </w:r>
      <w:r>
        <w:fldChar w:fldCharType="begin" w:fldLock="1"/>
      </w:r>
      <w:r w:rsidR="00EF53DC">
        <w:instrText>ADDIN CSL_CITATION {"citationItems":[{"id":"ITEM-1","itemData":{"DOI":"10.1016/j.gaitpost.2006.06.004","ISSN":"09666362","PMID":"16875822","abstract":"Clinical gait analysis aims to quantify and assess the mechanics of walking and identify deviations from 'normal' movement patterns. To facilitate the use of clinical equipment, protocols are required to process data and produce a few meaningful summary measurements which can, in turn, be used to flag gait abnormalities. Earlier work produced a one-dimensional index of gait, calculated from sagittal hip, knee and ankle rotation angle patterns. The objective of this study was to extend the original index, incorporating kinematic and kinetic data from multiple planes, while allowing for correlations between component measures. A one-dimensional index of normal gait was developed, based on normative gait data (N = 45 children, aged 3-13 years). The new one-dimensional index was calculated using correlation patterns between seven component indices, each of which has diagnostic interpretation. The effectiveness of the new index was tested using immature normative data (N = 14) and hypotonic data (N = 10). Approximately 85% of immature normative children and 100% of hypotonic children were classified as either unusual or extreme by the one-dimensional index. These data reduction protocols improve objective gait analyses in the clinical setting. © 2006 Elsevier B.V. All rights reserved.","author":[{"dropping-particle":"","family":"Chester","given":"Victoria L.","non-dropping-particle":"","parse-names":false,"suffix":""},{"dropping-particle":"","family":"Tingley","given":"Maureen","non-dropping-particle":"","parse-names":false,"suffix":""},{"dropping-particle":"","family":"Biden","given":"Edmund N.","non-dropping-particle":"","parse-names":false,"suffix":""}],"container-title":"Gait and Posture","id":"ITEM-1","issue":"4","issued":{"date-parts":[["2007","4"]]},"page":"549-554","title":"An extended index to quantify normality of gait in children","type":"article-journal","volume":"25"},"uris":["http://www.mendeley.com/documents/?uuid=46e290f2-5c6c-3183-b154-b8302d519c06"]},{"id":"ITEM-2","itemData":{"DOI":"10.1016/j.gaitpost.2010.09.017","ISBN":"1879-2219","PMID":"57162999","abstract":"This study recorded basic gait data from 656 healthy primary school-aged children (5-13 years) and 81 young adults (18-27 years) whilst walking over-ground across a level walkway at varying speed. It investigated the effect of gait speed and re-examined the issue of gait maturation. Participants completed 6-8 walks at self-selected slow, free and fast speed along a GAITRite walkway whilst wearing athletic shoes. Outcome measures (non-normalized and normalized) were gait speed, cadence, step and stride length, step and stride time, support base, single and double support (%), stance duration (%), foot angle and associated symmetry measures. Compared to free speed, participants walked 24% slower for the slow speed and 30% faster for the fast speed (. p&lt; 0.0001). Both normalized and non-normalized measures of cadence, step and stride length increased with speed (. p&lt; 0.001) whereas step and stride time reduced (. p&lt; 0.001). As a percentage of the gait cycle, single support and stance duration increased with speed (. p&lt; 0.001) whereas double support reduced (. p&lt; 0.001). Foot angle was significantly less (less toe-out) for the fast speed than the free and slow speeds (. p&lt; 0.001) whereas support base was unaffected by speed. Symmetry measures were unaffected by age or speed. Step and stride symmetry differentials (combining conditions) fell around 0.8. cm, whereas symmetry differentials for step and stance time, single and double support fell around 0.7%. This information can be used by clinicians and researchers to assess the gait of children. © 2010 Elsevier B.V.","author":[{"dropping-particle":"","family":"Lythgo","given":"Noel","non-dropping-particle":"","parse-names":false,"suffix":""},{"dropping-particle":"","family":"Wilson","given":"Cameron","non-dropping-particle":"","parse-names":false,"suffix":""},{"dropping-particle":"","family":"Galea","given":"Mary","non-dropping-particle":"","parse-names":false,"suffix":""}],"container-title":"Gait Posture","id":"ITEM-2","issue":"1","issued":{"date-parts":[["2011"]]},"language":"English","note":"From Duplicate 1 (Basic gait and symmetry measures for primary school-aged children and young adults. II: Walking at slow, free and fast speed - Lythgo, Noel; Wilson, Cameron; Galea, Mary)\n\nAuthor: Lythgo, Noel: 1 email: nlythgo@unimelb.edu.au. Author: Wilson, Cameron: 2 Author: Galea, Mary: 1 ; Author Affiliation: 1 Rehabilitation Sciences Research Centre, University of Melbourne, Australia: 2 Centre of Physical Activity and Ageing Across the Lifespan, Australian Catholic University, Australia; No. of Pages: 7; Language: English; Publication Type: Article; Update Code: 20110124\n\nFrom Duplicate 2 (Basic gait and symmetry measures for primary school-aged children and young adults. II: Walking at slow, free and fast speed - Lythgo, Noel; Wilson, Cameron; Galea, Mary)\n\nFrom Duplicate 1 (Basic gait and symmetry measures for primary school-aged children and young adults. II: Walking at slow, free and fast speed - Lythgo, Noel; Wilson, Cameron; Galea, Mary)\n\nAuthor: Lythgo, Noel: 1 email: nlythgo@unimelb.edu.au. Author: Wilson, Cameron: 2 Author: Galea, Mary: 1 ; Author Affiliation: 1 Rehabilitation Sciences Research Centre, University of Melbourne, Australia: 2 Centre of Physical Activity and Ageing Across the Lifespan, Australian Catholic University, Australia; No. of Pages: 7; Language: English; Publication Type: Article; Update Code: 20110124\n\nFrom Duplicate 2 (Basic gait and symmetry measures for primary school-aged children and young adults. II: walking at slow, free and fast speed - Lythgo, Noel; Wilson, Cameron; Galea, Mary)\n\nDate of Electronic Publication: 20110101. Current Imprints: Publication: : Oxford, UK : Elsevier Sciencem; Original Imprints: Publication: Oxford, UK : Butterworth-Heinemann, c1993-\n\nFrom Duplicate 3 (Basic gait and symmetry measures for primary school-aged children and young adults. II: Walking at slow, free and fast speed - Lythgo, N; Wilson, C; Galea, M)\n\nCited By :41\nExport Date: 29 January 2018\nCODEN: GAPOF\nCorrespondence Address: Lythgo, N.; Rehabilitation Sciences Research Centre, C/O Royal Talbot Rehabilitation Centre, 1 Yarra Boulevard, Kew 3101, VIC, Australia; email: nlythgo@unimelb.edu.au\nReferences: Lythgo, N., Wilson, C., Galea, M., Basic gait and symmetry measures for primary school aged children and young adults whilst walking barefoot and with shoes (2009) Gait Posture, 30, pp. 502-506; Sutherland, D.H., Olshen, R., Biden, E.N., Wyatt, M.P., (1988) The development of mature walking, , MacKeith Press, London; Dusing, S.C., Thorpe, D.E., A normative sample of temporal and spatial gait parameters in children using the GAITRite® electronic walkway (2007) Gait Posture, 25, pp. 135-139; Holm, I., Tveter, A.T., Fredriksen, P.M., Vøllestad, N., A normative sample of gait and hopping on one leg parameters in children 7-12 years of age (2009) Gait Posture, 29, pp. 317-321; Schwartz, M., Rozumalski, A., Trost, J., The effect of speed on the gait of typically developing children (2008) J Biomech, 41, pp. 1639-1650; Rosengren, K., Deconinck, F., DiBerardino, L., Polk, J., Spencer-Smith, J., De Clercq, D., Differences in gait complexity and variability between children with and without developmental coordination disorder (2009) Gait Posture, 29, pp. 225-229; Ganley, K.J., Powers, C.M., Gait kinematics of 7-year-old children: a comparison to adults using age-specific anthropometric data (2005) Gait Posture, 21, pp. 141-145; Miff, S.C., Childress, D.S., Gard, S.A., Meier, M.R., Hansen, A.H., Temporal symmetries during gait initiation and termination in nondisabled ambulators and in people with unilateral transtibial limb loss (2005) J Rehabil Res Dev, 42, pp. 175-182; Lindemann, U., Najafi, B., Zijlstra, W., Hauer, K., Muche, R., Becker, C., Distance to achieve steady state walking speed in frail elderly persons (2008) Gait Posture, 27, pp. 91-96; Hof, A.L., Scaling gait data to body size (1996) Gait Posture, 4, pp. 222-223; Stansfield, B.W., Hillman, S.J., Hazelwood, M.E., Lawson, A.M., Mann, A.M., Loudon, I.R., Normalisation of gait in children (2003) Gait Posture, 17, pp. 81-87; Conover, W.J., (1980) Practical nonparametric statistics, , John Wiley and Sons, New York; Menz, B., Latt, D., Tiedeman, A., Mun Sun Kwan, M., Lord, S., Reliability of the GAITRite walkway system for the quantification of the temporo-spatial parameters of gait in young and older people (2004) Gait Posture, 20, pp. 20-25; Thorpe, D.E., Dusing, S.C., Moore, C.G., Repeatability of temporospatial gait measures in children using the GAITRite electronic walkway (2005) Arch Phys Med Rehabil, 86, pp. 2342-2346; Webster, K., Wittwer, J., Feller, J., Validity of GAITRite walkway system for the measurement of averaged and individual step parameters of gait (2005) Gait Posture, 22, pp. 317-321; Begg, R., Sparrow, W., Ageing effects on knee and ankle joint angles at key events and phases of the gait cycle (2006) J Med Eng Technol, 30, pp. 382-389","page":"29-35","publisher":"Elsevier Sciencem","publisher-place":"England","title":"Basic gait and symmetry measures for primary school-aged children and young adults. II: Walking at slow, free and fast speed","type":"article-journal","volume":"33"},"uris":["http://www.mendeley.com/documents/?uuid=4b6ec03c-b91e-4aee-abb2-447bd573f10f"]},{"id":"ITEM-3","itemData":{"DOI":"10.1016/S0966-6362(02)00012-7","ISSN":"09666362","PMID":"12297256","abstract":"Gait patterns are often described by recording the changes in angular rotation of such joints as the hip, knee and ankle, during a complete cycle. Each joint exhibits distinctive behavior throughout the gait cycle, and abnormal gait can be described by measuring departure from a typical (mean) joint rotation curve. Standard techniques for observation of gait patterns produce large sets of data. Data reduction is achieved in this work by locating primary directions of variation from mean behavior. Variation from the mean can then be summarized with a one-dimensional statistic, thought of as a squared distance from the population mean. Percentiles of this one-dimensional index can be calculated, enabling classification of a child as normal, unusual or abnormal. A key feature of this analysis is that it is applied across multiple joint angle curves and their derivatives, thus providing a measure that takes account of the interactions between the curves as well as their individual characteristics. A data base of 348 gait cycles, collected from normal children, aged 3-7, were analyzed. Data on each child were stored in a 36-dimensional vector. Most information on patterns of variation among normal children can be stored in a smaller 11-dimensional vector, which can be used for diagnostic purposes. Performance of the one-dimensional index of gait is demonstrated on data from very young children, and on children, up to age 7, who were born prematurely. © 2002 Elsevier Science B.V. All rights reserved.","author":[{"dropping-particle":"","family":"Tingley","given":"Maureen","non-dropping-particle":"","parse-names":false,"suffix":""},{"dropping-particle":"","family":"Wilson","given":"Carla","non-dropping-particle":"","parse-names":false,"suffix":""},{"dropping-particle":"","family":"Biden","given":"E.","non-dropping-particle":"","parse-names":false,"suffix":""},{"dropping-particle":"","family":"Knight","given":"W. R.","non-dropping-particle":"","parse-names":false,"suffix":""}],"container-title":"Gait and Posture","id":"ITEM-3","issue":"2","issued":{"date-parts":[["2002","10"]]},"page":"149-158","title":"An index to quantify normality of gait in young children","type":"article-journal","volume":"16"},"uris":["http://www.mendeley.com/documents/?uuid=2c379a2e-e366-3231-bf3d-913bf21f89be"]}],"mendeley":{"formattedCitation":"(Chester et al., 2007; Lythgo et al., 2011; Tingley et al., 2002)","plainTextFormattedCitation":"(Chester et al., 2007; Lythgo et al., 2011; Tingley et al., 2002)","previouslyFormattedCitation":"(Chester et al., 2007; Lythgo et al., 2011; Tingley et al., 2002)"},"properties":{"noteIndex":0},"schema":"https://github.com/citation-style-language/schema/raw/master/csl-citation.json"}</w:instrText>
      </w:r>
      <w:r>
        <w:fldChar w:fldCharType="separate"/>
      </w:r>
      <w:r w:rsidR="00254D00" w:rsidRPr="00254D00">
        <w:rPr>
          <w:noProof/>
        </w:rPr>
        <w:t>(Chester et al., 2007; Lythgo et al., 2011; Tingley et al., 2002)</w:t>
      </w:r>
      <w:r>
        <w:fldChar w:fldCharType="end"/>
      </w:r>
      <w:r>
        <w:t>.</w:t>
      </w:r>
    </w:p>
    <w:p w14:paraId="30448802" w14:textId="09EFAF76" w:rsidR="003D606F" w:rsidRDefault="003D606F" w:rsidP="00094011">
      <w:pPr>
        <w:spacing w:line="360" w:lineRule="auto"/>
        <w:jc w:val="both"/>
      </w:pPr>
    </w:p>
    <w:p w14:paraId="0B458672" w14:textId="16E36636" w:rsidR="00094011" w:rsidRDefault="00094011" w:rsidP="00094011">
      <w:pPr>
        <w:spacing w:line="360" w:lineRule="auto"/>
        <w:jc w:val="both"/>
      </w:pPr>
      <w:r>
        <w:t xml:space="preserve">From an analysis of the current body of general children’s footwear research in combination with that exploring children’s therapeutic footwear, this study has identified previous biomechanical analyses of stability footwear that had failed to use standard footwear as a comparator. Since it is now well documented that footwear of any design has a number of significant effects on gait in children </w:t>
      </w:r>
      <w:r>
        <w:fldChar w:fldCharType="begin" w:fldLock="1"/>
      </w:r>
      <w:r w:rsidR="00EF53DC">
        <w:instrText>ADDIN CSL_CITATION {"citationItems":[{"id":"ITEM-1","itemData":{"DOI":"10.1186/1757-1146-4-3","ISBN":"1757-1146","PMID":"21244647","abstract":"Background: The effect of footwear on the gait of children is poorly understood. This systematic review synthesises the evidence of the biomechanical effects of shoes on children during walking and running.; Methods: Study inclusion criteria were: barefoot and shod conditions; healthy children aged ≤ 16 years; sample size of n &gt; 1. Novelty footwear was excluded. Studies were located by online database-searching, hand-searching and contact with experts. Two authors selected studies and assessed study methodology using the Quality Index. Meta-analysis of continuous variables for homogeneous studies was undertaken using the inverse variance approach. Significance level was set at P &lt; 0.05. Heterogeneity was measured by I2. Where I2 &gt; 25%, a random-effects model analysis was used and where I2 &lt; 25%, a fixed-effects model was used.; Results: Eleven studies were included. Sample size ranged from 4-898. Median Quality Index was 20/32 (range 11-27). Five studies randomised shoe order, six studies standardised footwear. Shod walking increased: velocity, step length, step time, base of support, double-support time, stance time, time to toe-off, sagittal tibia-rearfoot range of motion (ROM), sagittal tibia-foot ROM, ankle max-plantarflexion, Ankle ROM, foot lift to max-plantarflexion, 'subtalar' rotation ROM, knee sagittal ROM and tibialis anterior activity. Shod walking decreased: cadence, single-support time, ankle max-dorsiflexion, ankle at foot-lift, hallux ROM, arch length change, foot torsion, forefoot supination, forefoot width and midfoot ROM in all planes. Shod running decreased: long axis maximum tibial-acceleration, shock-wave transmission as a ratio of maximum tibial-acceleration, ankle plantarflexion at foot strike, knee angular velocity and tibial swing velocity. No variables increased during shod running.; Conclusions: Shoes affect the gait of children. With shoes, children walk faster by taking longer steps with greater ankle and knee motion and increased tibialis anterior activity. Shoes reduce foot motion and increase the support phases of the gait cycle. During running, shoes reduce swing phase leg speed, attenuate some shock and encourage a rearfoot strike pattern. The long-term effect of these changes on growth and development are currently unknown. The impact of footwear on gait should be considered when assessing the paediatric patient and evaluating the effect of shoe or in-shoe interventions.;","author":[{"dropping-particle":"","family":"Wegener","given":"Caleb","non-dropping-particle":"","parse-names":false,"suffix":""},{"dropping-particle":"","family":"Hunt","given":"Adrienne E","non-dropping-particle":"","parse-names":false,"suffix":""},{"dropping-particle":"","family":"Vanwanseele","given":"Benedicte","non-dropping-particle":"","parse-names":false,"suffix":""},{"dropping-particle":"","family":"Burns","given":"Joshua","non-dropping-particle":"","parse-names":false,"suffix":""},{"dropping-particle":"","family":"Smith","given":"Richard M","non-dropping-particle":"","parse-names":false,"suffix":""}],"container-title":"J Foot Ankle Res","id":"ITEM-1","issue":"1","issued":{"date-parts":[["2011"]]},"language":"English","note":"From Duplicate 1 (Effect of children's shoes on gait: a systematic review and meta-analysis - Wegener, Caleb; Hunt, Adrienne E; Vanwanseele, Benedicte; Burns, Joshua; Smith, Richard M)\n\nFrom Duplicate 1 (Effect of children's shoes on gait: a systematic review and meta-analysis - Wegener, Caleb; Hunt, Adrienne E; Vanwanseele, Benedicte; Burns, Joshua; Smith, Richard M)\n\nDate of Electronic Publication: 2011 Jan 18. ; Original Imprints: Publication: London : BioMed Central, 2008-\n\nFrom Duplicate 2 (Effect of children's shoes on gait: A systematic review and meta-analysis - Wegener, C; Hunt, A E; Vanwanseele, B; Burns, J; Smith, R M)\n\nCited By :42\nExport Date: 29 January 2018\nCorrespondence Address: Wegener, C.; Discipline of Exercise and Sports Science, Faculty of Health Sciences, The University of Sydney, Cumberland Campus, PO Box 170, Lidcombe, 1825, NSW, Australia; email: cweg6974@uni.sydney.edu.au\nReferences: Emslie, M., Prevention of foot deformities in children (1939) Lancet, 234, pp. 1260-1263; Rao, U.B., Joseph, B., The influence of footwear on the prevalence of flat foot. A survey of 2300 children (1992) J Bone Joint Surg Br, 74, pp. 525-527; Echarri, J.J., Forriol, F., The development in footprint morphology in 1851 Congolese children from urban and rural areas, and the relationship between this and wearing shoes (2003) J Pediatr Orthop B, 12, pp. 141-146. , 10.1097/00009957-200303000-00012, 12584500; Gould, N., Moreland, M., Alvarez, R., Trevino, S., Fenwick, J., Development of the child's arch (1989) Foot Ankle, 9, pp. 241-245; Wenger, D.R., Mauldin, D., Speck, G., Morgan, D., Lieber, R.L., Corrective shoes and inserts as treatment for flexible flatfoot in infants and children (1989) J Bone Joint Surg Am, 71, pp. 800-810; Kirtley, C., (2006) Clinical Gait Analysis Theory and Practice, , Sydney: Elsevier Churchill Livingstone; Lythgo, N., Wilson, C., Galea, M., Basic gait and symmetry measures for primary school-aged children and young adults whilst walking barefoot and with shoes (2009) Gait Posture, 30, pp. 502-506. , 10.1016/j.gaitpost.2009.07.119, 19692245; Wolf, S., Simon, J., Patikas, D., Schuster, W., Armbrust, P., Doederlein, L., Foot motion in children shoes: A comparison of barefoot walking with shod walking in conventional and flexible shoes (2008) Gait Posture, 27, pp. 51-59. , 10.1016/j.gaitpost.2007.01.005, 17353125; Oeffinger, D., Brauch, B., Cranfill, S., Hisle, C., Wynn, C., Hicks, R., Augsburger, S., Comparison of gait with and without shoes in children (1999) Gait Posture, 9, pp. 95-100. , 10.1016/S0966-6362(99)00005-3, 10575074; Moreno-Hernández, A., Rodríguez-Reyes, G., Quiñones-Urióstegui, I., Núñez-Carrera, L., Pérez-SanPablo, A.I., Temporal and spatial gait parameters analysis in non-pathological Mexican children (2010) Gait Posture, 32, pp. 78-81; Staheli, L.T., Shoes for children: a review (1991) Pediatrics, 88, pp. 371-375; Walther, M., Herold, D., Sinderhauf, A., Morrison, R., Walther, M., Herold, D., Sinderhauf, A., Morrison, R., Children sport shoes--A systematic review of current literature (2008) Foot Ankle Surg, 14, pp. 180-189. , 10.1016/j.fas.2008.04.001, 19083640; Higgins, J., Green, S., Cochrane Handbook for Systematic Reviews of Interventions (2008), Chichester: John Wiley &amp;amp; Sons Ltd, Eds; Downs, S.H., Black, N., The feasibility of creating a checklist for the assessment of the methodological quality both of randomised and non-randomised studies of health care interventions (1998) J Epidemiol Community Health, 52, pp. 377-384. , 10.1136/jech.52.6.377, 1756728, 9764259; Kristen, K.H., Kastner, J., Holzreiter, S., Wagner, P., Engel, A., Biomechanics of children shoes using gait analyses in saddlers (1998) Z Orthop Grenzg, 136, pp. 457-462; Barton, C., Bonanno, D., Menz, H., Development and evaluation of a tool for the assessment of footwear characteristics (2009) J Foot Ankle Res, 2, p. 10. , 10.1186/1757-1146-2-10, 2678108, 19389229; Higgins, J.P.T., Thompson, S.G., Deeks, J.J., Altman, D.G., Measuring inconsistency in meta-analyses (2003) BMJ, 327, pp. 557-560. , 10.1136/bmj.327.7414.557, 192859, 12958120; Lampe, R., Mitternacht, J., Gerdesmeyer, L., Gradinger, R., Plantar pressure measurement in children and youths during sports activities (2005) Klin Padiatr, 217, pp. 70-75. , 10.1055/s-2004-818790, 15770577; Gallifa Irujo, O., Influencia cinetica en la marcha humana con diferentes tipos de calzado (1992), Dr. Universitat de Barcelona; Wilkinson, M.J., The effects of footwear on slected parameters of gait in early independent walking (1997) Masters thesis, , La Trobe University, Faculty of Health Sciences; Alcantara, E., Perez, A., Lozano, L., Garica, A.C., Generation and transmission of heel strike impacts in children running, footwear and gender influence (1996) Proceedings of the XIV Symposium on biomechanics in sports: 25-29 June 1996; Funchal, pp. 297-300. , Abrantes JMCS, Edicoes FMH; Mueller, S., Baur, H., Hirschmueller, A., Mayer, F., Effects of orthotic insoles on biomechanical gait characteristics in healthy children (Poster Session) (2004) Isokinet Exerc Sci, 12, pp. 80-81; Wegener, C., O'Meara, D.M., Smith, R.M., Hunt, A.E., Vanwanseele, B., The effect of school shoes on foot and leg motion during functional activies in children (2009), The University of Sydney, Faculty of Health Sciences; Burns, J., Ryan, M.M., Ouvrier, R.A., Evolution of foot and ankle manifestations in children with cmt1a (2009) Muscle Nerve, 39, pp. 158-166. , 10.1002/mus.21140, 19145658; Lieberman, D.E., Venkadesan, M., Werbel, W.A., Daoud, A.I., D'Andrea, S., Davis, I.S., Mang 'Eni, R.O., Pitsiladis, Y., Foot strike patterns and collision forces in habitually barefoot versus shod runners (2010) Nature, 463, pp. 531-535. , 10.1038/nature08723, 20111000; Tazuke, S., The first step: which is better, the children's sprint (50 m running) with shoes or without shoes? - from the viewpoint of 2 dimensional biomechanical motion analyse (2004) proceedings of the 2004 Pre-Olympic Congress: 6-11 August 2004; Thessaloniki, pp. 315-316. , Aristotle University of Thessaloniki: Department of Physical Education &amp;amp; Sport Science, Klisouras V; Menant, J.C., Perry, S.D., Steele, J.R., Menz, H.B., Munro, B.J., Lord, S.R., Menant, J.C., Menz, H.B., Effects of shoe characteristics on dynamic stability when walking on even and uneven surfaces in young and older people (2008) Arch Phys Med Rehabil, 89, pp. 1970-1976. , 10.1016/j.apmr.2008.02.031, 18760402; Forssberg, H., Ontogeny of human locomotor control. 1. Infant stepping, supported locomotion and transition to independent locomotion (1985) Exp Brain Res, 57, pp. 480-493. , 10.1007/BF00237835, 3979491; Robbins, S., Waked, E., Allard, P., McClaran, J., Krouglicof, N., Foot position awareness in younger and older men: the influence of footwear sole properties (1997) J Am Geriatr Soc, 45, pp. 61-66; Nigg, B.M., Morlock, M., The influence of lateral heel flare of running shoes on pronation and impact forces (1987) Med Sci Sports Exerc, 19, pp. 294-302; Bruggemann, G.P., Potthast, W., Braunstein, B., Niehoff, A., Effect of increased mechanical stimuli on foot muscles functional capacity (2005) Proceedings of the ISB XXth Congress - ASB 29th Annual Meeting: 31 July - 5 August 2005; Cleveland, p. 553; Hicks, J.H., The mechanics of the foot. 2. The plantar aponeurosis and the arch (1954) J Anat, 88, pp. 25-31. , 1244640, 13129168; De Wit, B., De Clercq, D., Aerts, P., Biomechanical analysis of the stance phase during barefoot and shod running (2000) J Biomech, 33, pp. 269-278. , 10.1016/S0021-9290(99)00192-X, 10673110\n\nFrom Duplicate 2 (Effect of children's shoes on gait: a systematic review and meta-analysis - Wegener, Caleb; Hunt, Adrienne E; Vanwanseele, Benedicte; Burns, Joshua; Smith, Richard M)\n\nDate of Electronic Publication: 2011 Jan 18. ; Original Imprints: Publication: London : BioMed Central, 2008-","page":"3","publisher":"BioMed Central","publisher-place":"England","title":"Effect of children's shoes on gait: a systematic review and meta-analysis","type":"article-journal","volume":"4"},"uris":["http://www.mendeley.com/documents/?uuid=2e7669bc-6ace-4689-9076-26cc98812a3e"]},{"id":"ITEM-2","itemData":{"DOI":"10.7547/0003-0538-105.3.218","ISBN":"8750-7315","PMID":"26146967","abstract":"Background: We sought to investigate the effect of wearing shoes on joint range of motion, ground reaction force (GRF), and muscle activity (electromyography) in children with flat and normal feet during walking.Methods: Nine children with flat feet and 12 children with normal feet aged 5 to 11 years were recruited. Each child was instructed to walk on a walkway in the barefoot and shod conditions. Joint range of motion, GRF, and electromyographic data within one gait cycle were collected simultaneously. Two-way analysis of variance was performed to evaluate the effects of foot type and shoe condition on the response measures.Results: Children with flat feet had greater joint motion and higher muscle activities in the lower extremity, as well as lower vertical GRF and longer duration of the first peak forces in vertical and mediolateral GRFs than children with normal feet while walking. Compared with the barefoot condition, shoe wearing in both groups of children showed an increase in ankle dorsiflexion at heel strike, a decrease in anteroposterior GRF and its duration, and an increase in leg muscle electromyographic activities. Pelvic tilt range of motion was affected by the interaction of foot type and shoe condition.Conclusions: Gait performance in pelvic tilt, hip flexion, and ankle dorsiflexion were different between the two groups of children. Wearing shoes increased the muscle activities of the shin. This finding can provide important information for clinical assessment of and shoe design for children with flat feet.","author":[{"dropping-particle":"","family":"Chen","given":"Jiann-Perng P","non-dropping-particle":"","parse-names":false,"suffix":""},{"dropping-particle":"","family":"Chung","given":"Meng-Jung J","non-dropping-particle":"","parse-names":false,"suffix":""},{"dropping-particle":"","family":"Wu","given":"Chao-Yin Y","non-dropping-particle":"","parse-names":false,"suffix":""},{"dropping-particle":"","family":"Cheng","given":"Kai-Wen W","non-dropping-particle":"","parse-names":false,"suffix":""},{"dropping-particle":"","family":"Wang","given":"Mao-Jiun J","non-dropping-particle":"","parse-names":false,"suffix":""}],"container-title":"J Am Podiatr Med Assoc","edition":"2015/07/07","id":"ITEM-2","issue":"3","issued":{"date-parts":[["2015"]]},"language":"eng","note":"From Duplicate 1 (Comparison of Barefoot Walking and Shod Walking Between Children with and Without Flat Feet - Chen, Jiann-Perng; Chung, Meng-Jung; Wu, Chao-Yin; Cheng, Kai-Wen; Wang, Mao-Jiun)\n\nDouble Blind Peer Reviewed; Expert Peer Reviewed; Peer Reviewed; USA. Special Interest: Perioperative Care. NLM UID: 8501423.\nPMID: 26146967.\n\nFrom Duplicate 2 (Comparison of Barefoot Walking and Shod Walking Between Children with and Without Flat Feet - Chen, Jiann-Perng P; Chung, Meng-Jung J; Wu, Chao-Yin Y; Cheng, Kai-Wen W; Wang, Mao-Jiun J)\n\nFrom Duplicate 1 (Comparison of barefoot walking and shod walking between children with and without flat feet - Chen, J P; Chung, M J; Wu, C Y; Cheng, K W; Wang, M J)\n\nExport Date: 29 January 2018\nCorrespondence Address: Wang, M.-J.; Department of Industrial Engineering and Engineering Management, National Tsing Hua University, 101 Kuang Fu Rd Sec 2, Taiwan; email: mjwang@ie.nthu.edu.tw\nReferences: Chen, J.P., Chung, M.J., Wang, M.J., Flatfoot prevalence and foot dimensions of 5-to 13-year-old children in Taiwan (2009) Foot Ankle Int, 30, p. 326; Chen, Y.C., Lou, S.Z., Huang, C.Y., Effects of foot orthoses on gait patterns of flat feet patients (2010) Clin Biomech, 25, p. 265; Whitman, R., A study of the weak foot, with reference to its causes, its diagnosis, and its cure; with an analysis of a thousand cases of so-called flat-foot (1896) J Bone Joint Surg Am, 18, p. 42; Lin, C.J., Lai, K.A., Kuan, T.S., Correlating factors and clinical significance of flexible flatfoot in preschool children (2001) J Pediatr Orthop, 21, p. 378; Hunt, A.E., Smith, R.M., Mechanics and control of the flat versus normal foot during the stance phase of walking (2004) Clin Biomech, 19, p. 391; Chuckpaiwong, B., Nunley, J.A., Mall, N.A., The effect of foot type on in-shoe plantar pressure during walking and running (2008) Gait Posture, 28, p. 405; Nigg, B., Hintzen, S., Ferber, R., Effect of an unstable shoe construction on lower extremity gait characteristics (2006) Clin Biomech, 21, p. 82; Wolf, S., Simon, J., Patikas, D., Foot motion in children shoes: A comparison of barefoot walking with shoe walking in conventional and flexible shoes (2008) Gait Posture, 27, p. 51; Oeffinger, D., Brauch, B., Cranfill, S., Comparison of gait with and without shoes in children (1999) Gait Posture, 9, p. 95; Wegener, C., Hunt, A.E., Vanwanseele, B., Effect of children’s shoes on gait: A systematic review and metaanalysis (2011) J Foot Ankle Res, 4, p. 3; Sachithanandam, V., Joseph, B., The influence of footwear on the prevalence of flat foot (1995) J Bone Joint Surg Br, 77, p. 254; Murley, G.S., Landorf, K.B., Menz, H.B., Do foot orthoses change lower limb muscle activity in flat-arched feet towards a pattern observed in normal-arched feet? (2010) Clin Biomech, 25, p. 728; Cavanagh, P.R., Rodgers, M.M., The arch index: A useful measure from footprints (1987) J Biomech, 20, p. 547; Hof, L., Scaling gait data to body size (1996) Gait Posture, 4, p. 222; Seroussi, R.E., Pope, M.H., The relationship between trunk muscle electromyography and lifting moments in the sagittal and frontal planes (1987) J Biomech, 20, p. 135; Lythgo, N., Wilson, C., Galea, M., Basic gait and symmetry measures for primary school-aged children and young adults whilst walking barefoot and with shoes (2009) Gait Posture, 30, p. 502; Bertani, A., Cappello, A., Benedetti, M.G., Flat foot functional evaluation using pattern recognition of ground reaction data (1999) Clin Biomech, 14, p. 484; Cikajlo, I., Matjacic, Z., The influence of boot stiffness on gait kinematics and kinetics during stance phase (2007) Ergonomics, 50, p. 2171; Sabir, M., Lyttle, D., Pathogenesis of Charcot-Marie-Tooth disease: Gait analysis and electrophysiologic, genetic, histopathologic, and enzyme studies in a kinship (1984) Clin Orthop Relat Res, 184, p. 223; Demura, T., Demura, S., Yamaji, S., Gait characteristics when walking with rounded soft sole shoes (2012) Foot, 22, p. 18; Twomey, D., (2006) Performance Differences between Normal and Low Arched Feet in 9-12 Year Old Children, , [PhD dissertation], School of Safety Science, University of New South Wales, Sydney, Australia; Staheli, L.T., Shoes for children: A review (1991) Pediatrics, 88, p. 371; Leung, A., Mak, A., Evans, J.H., Biomechanical gait evaluation of the immediate effect of orthotic treatment for flexible flat foot (1998) Prosthet Orthot Int, 22, p. 25; Morio, C., Lake, M.J., Gueguen, N., The influence of footwear on foot motion during walking and running (2009) J Biomech, 42, p. 2081; Keenan, G.S., Franz, J.R., Dicharry, J., Lower limb joint kinetics in walking: The role of industry recommended footwear (2011) Gait Posture, 33, p. 350; Gray, E.G., Basmajiam, J.V., Electromyography and cinematography of leg and foot (‘‘normal’’ and flat) during walking (1968) Anat Rec, 161, p. 1\n\nFrom Duplicate 2 (Comparison of Barefoot Walking and Shod Walking Between Children with and Without Flat Feet - Chen, Jiann-Perng; Chung, Meng-Jung; Wu, Chao-Yin; Cheng, Kai-Wen; Wang, Mao-Jiun)\n\nDouble Blind Peer Reviewed; Expert Peer Reviewed; Peer Reviewed; USA. Special Interest: Perioperative Care. NLM UID: 8501423.\nPMID: 26146967.\n\nFrom Duplicate 3 (Comparison of Barefoot Walking and Shod Walking Between Children with and Without Flat Feet - Chen, Jiann-Perng; Chung, Meng-Jung; Wu, Chao-Yin; Cheng, Kai-Wen; Wang, Mao-Jiun)\n\nDate of Electronic Publication: 20150501. ; Original Imprints: Publication: [Washington, DC] : American Podiatry Association, [c1985-\n\nFrom Duplicate 4 (Comparison of Barefoot Walking and Shod Walking Between Children with and Without Flat Feet - Chen, J P; Chung, M J; Wu, C Y; Cheng, K W; Wang, M J)\n\n1930-8264\nChen, Jiann-Perng\nChung, Meng-Jung\nWu, Chao-Yin\nCheng, Kai-Wen\nWang, Mao-Jiun\nJournal Article\nUnited States\nJ Am Podiatr Med Assoc. 2015 May;105(3):218-25. doi: 10.7547/0003-0538-105.3.218.","page":"218-225","publisher":"American Podiatric Medical Association, Inc.","publisher-place":"Bethesda, Maryland","title":"Comparison of Barefoot Walking and Shod Walking Between Children with and Without Flat Feet","type":"article-journal","volume":"105"},"uris":["http://www.mendeley.com/documents/?uuid=0329ce48-37c1-4d6e-9f9f-8694e6e27154"]}],"mendeley":{"formattedCitation":"(J.-P. P. Chen et al., 2015; Wegener, Hunt, et al., 2011)","plainTextFormattedCitation":"(J.-P. P. Chen et al., 2015; Wegener, Hunt, et al., 2011)","previouslyFormattedCitation":"(J.-P. P. Chen et al., 2015; Wegener, Hunt, et al., 2011)"},"properties":{"noteIndex":0},"schema":"https://github.com/citation-style-language/schema/raw/master/csl-citation.json"}</w:instrText>
      </w:r>
      <w:r>
        <w:fldChar w:fldCharType="separate"/>
      </w:r>
      <w:r w:rsidR="00254D00" w:rsidRPr="00254D00">
        <w:rPr>
          <w:noProof/>
        </w:rPr>
        <w:t>(J.-P. P. Chen et al., 2015; Wegener, Hunt, et al., 2011)</w:t>
      </w:r>
      <w:r>
        <w:fldChar w:fldCharType="end"/>
      </w:r>
      <w:r>
        <w:t xml:space="preserve"> future work is recommended to be carried out where possible with barefoot and standard retail footwear comparison to observe the possible beneficial effects on gait parameters. The work not only identified the mobility-impaired conditions that may benefit from OSSTF but the grade of the condition that may involve OSSTF as a single line of treatment to assist mobility or used simultaneously with other assistive such as AFOs which again would require a standard footwear comparator to establish the possible benefit of using OSSTF alongside other assistive aids. Other outcomes to study include the effects of OSSTF on functional motor tasks, which will help predict how OSSTF may assist children in other aspects of mobility </w:t>
      </w:r>
      <w:r>
        <w:fldChar w:fldCharType="begin" w:fldLock="1"/>
      </w:r>
      <w:r w:rsidR="00D471C6">
        <w:instrText>ADDIN CSL_CITATION {"citationItems":[{"id":"ITEM-1","itemData":{"DOI":"10.1002/mus.26500","ISSN":"10974598","abstract":"Introduction: Balance impairment contributes to gait dysfunction, falls, and reduced quality of life in adults with Charcot–Marie–Tooth disease (CMT) but has been minimally examined in pediatric CMT. Methods: The CMT Pediatric Scale (CMTPedS) was administered to 520 children with CMT. Associations between balance function (Bruininks–Oseretsky Test of Motor Proficiency [BOT-2]) and sensorimotor and gait impairments were investigated. Results: Daily trips/falls were reported by 42.3% of participants. Balance (BOT-2) varied by CMT subtype, was impaired in 42% of 4-year-olds, and declined with age (P &lt; 0.001). Vibration (P &lt; 0.001), pinprick (P &lt; 0.004), ankle dorsiflexion strength (P &lt; 0.001), and foot alignment (P &lt; 0.004) were associated with BOT-2 balance (adjusted R2 = 0.28). The visual dependence of balance increased with age. Discussion: Balance impairment occurs from a young age in children with CMT. Balance intervention studies are required in pediatric CMT and should consider the degree of sensorimotor impairment, foot malalignment, and visual dependence. Muscle Nerve, 2019.","author":[{"dropping-particle":"","family":"Estilow","given":"Timothy","non-dropping-particle":"","parse-names":false,"suffix":""},{"dropping-particle":"","family":"Glanzman","given":"Allan M.","non-dropping-particle":"","parse-names":false,"suffix":""},{"dropping-particle":"","family":"Burns","given":"Joshua","non-dropping-particle":"","parse-names":false,"suffix":""},{"dropping-particle":"","family":"Harrington","given":"Ann","non-dropping-particle":"","parse-names":false,"suffix":""},{"dropping-particle":"","family":"Cornett","given":"Kayla","non-dropping-particle":"","parse-names":false,"suffix":""},{"dropping-particle":"","family":"Menezes","given":"Manoj P.","non-dropping-particle":"","parse-names":false,"suffix":""},{"dropping-particle":"","family":"Shy","given":"Rosemary","non-dropping-particle":"","parse-names":false,"suffix":""},{"dropping-particle":"","family":"Moroni","given":"Isabella","non-dropping-particle":"","parse-names":false,"suffix":""},{"dropping-particle":"","family":"Pagliano","given":"Emanuela","non-dropping-particle":"","parse-names":false,"suffix":""},{"dropping-particle":"","family":"Pareyson","given":"Davide","non-dropping-particle":"","parse-names":false,"suffix":""},{"dropping-particle":"","family":"Bhandari","given":"Trupti","non-dropping-particle":"","parse-names":false,"suffix":""},{"dropping-particle":"","family":"Muntoni","given":"Francesco","non-dropping-particle":"","parse-names":false,"suffix":""},{"dropping-particle":"","family":"Laurá","given":"Matilde","non-dropping-particle":"","parse-names":false,"suffix":""},{"dropping-particle":"","family":"Reilly","given":"Mary M.","non-dropping-particle":"","parse-names":false,"suffix":""},{"dropping-particle":"","family":"Finkel","given":"Richard S.","non-dropping-particle":"","parse-names":false,"suffix":""},{"dropping-particle":"","family":"Eichinger","given":"Kate J.","non-dropping-particle":"","parse-names":false,"suffix":""},{"dropping-particle":"","family":"Herrmann","given":"David N.","non-dropping-particle":"","parse-names":false,"suffix":""},{"dropping-particle":"","family":"Troutman","given":"Gregory","non-dropping-particle":"","parse-names":false,"suffix":""},{"dropping-particle":"","family":"Bray","given":"Paula","non-dropping-particle":"","parse-names":false,"suffix":""},{"dropping-particle":"","family":"Halaki","given":"Mark","non-dropping-particle":"","parse-names":false,"suffix":""},{"dropping-particle":"","family":"Shy","given":"Michael E.","non-dropping-particle":"","parse-names":false,"suffix":""},{"dropping-particle":"","family":"Yum","given":"Sabrina W.","non-dropping-particle":"","parse-names":false,"suffix":""}],"container-title":"Muscle and Nerve","id":"ITEM-1","issue":"3","issued":{"date-parts":[["2019"]]},"page":"242-249","publisher":"John Wiley and Sons Inc.","title":"Balance impairment in pediatric charcot–marie–tooth disease","type":"article-journal","volume":"60"},"uris":["http://www.mendeley.com/documents/?uuid=0ea05287-ef76-3900-aef5-0a5868bc68f0"]}],"mendeley":{"formattedCitation":"(Estilow et al., 2019)","plainTextFormattedCitation":"(Estilow et al., 2019)","previouslyFormattedCitation":"(Estilow et al., 2019)"},"properties":{"noteIndex":0},"schema":"https://github.com/citation-style-language/schema/raw/master/csl-citation.json"}</w:instrText>
      </w:r>
      <w:r>
        <w:fldChar w:fldCharType="separate"/>
      </w:r>
      <w:r w:rsidR="00810D03" w:rsidRPr="009A28E3">
        <w:rPr>
          <w:noProof/>
        </w:rPr>
        <w:t>(Estilow et al., 2019)</w:t>
      </w:r>
      <w:r>
        <w:fldChar w:fldCharType="end"/>
      </w:r>
      <w:r>
        <w:t>.</w:t>
      </w:r>
    </w:p>
    <w:p w14:paraId="0543782B" w14:textId="77777777" w:rsidR="00094011" w:rsidRDefault="00094011" w:rsidP="00094011">
      <w:pPr>
        <w:spacing w:line="360" w:lineRule="auto"/>
        <w:jc w:val="both"/>
      </w:pPr>
    </w:p>
    <w:p w14:paraId="73F9A442" w14:textId="56AFF7C4" w:rsidR="003D606F" w:rsidRDefault="00094011" w:rsidP="00094011">
      <w:pPr>
        <w:spacing w:line="360" w:lineRule="auto"/>
        <w:jc w:val="both"/>
      </w:pPr>
      <w:r>
        <w:t xml:space="preserve">Physiological indexes have also been absent in previous research exploring footwear interventions; experts had suggested and reached a consensus that estimated perceived metabolic cost would be a viable outcome to explore the effectiveness of OSSTF intervention </w:t>
      </w:r>
      <w:r>
        <w:fldChar w:fldCharType="begin" w:fldLock="1"/>
      </w:r>
      <w:r w:rsidR="00EF53DC">
        <w:instrText>ADDIN CSL_CITATION {"citationItems":[{"id":"ITEM-1","itemData":{"DOI":"10.1053/apmr.2002.35655","ISBN":"0003-9993","PMID":"12474186","abstract":"Objective: To determine if the Physiological Cost Index (PCI) can be recommended as an outcome measure in clinical trials. Design: Three assessments were performed, 2 with shoes, 1 without. The difference between walking with shoes and walking barefoot was used to study the ability of the PCI to detect a change in the criterion standard. Setting: A research department affiliated with a rehabilitation hospital in the Netherlands. Participants: Twelve children with cerebral palsy. Interventions: During the first and third assessments, the children walked with shoes. During the intermediate assessment, the children walked without shoes. Main Outcome Measures: Breath-by-breath oxygen uptake, heart rate (HR), and walking speed were measured at a self-selected comfortable speed. Oxygen cost (EO2) and the PCI were subsequently calculated offline. Feasibility judgments were made regarding the ability of the PCI to detect changes in a criterion standard and the statistical power of the outcome measure. Results: Pearson correlation coefficients were .66 and .62 for Hrwalking - HRbaseline and HRwalking, respectively. The smallest detectable difference of the PCI and EO2 were 69 % and 32 %, respectively. A difference of at least 69 % or 32 % should be found before one can conclude a difference with a certainty of 95 %. Conclusions: The reproducibility of the PCI and the ability to show small differences in EO2 were moderate. Subtracting HRbaseline when calculating the PCI is probably not useful because it only increased within-subject variability. With respect to statistical power of a new clinical trial, we recommend using EO2 instead of the PCI.","author":[{"dropping-particle":"","family":"MJ","given":"I Jzerman","non-dropping-particle":"","parse-names":false,"suffix":""},{"dropping-particle":"V","family":"Nene","given":"Anand","non-dropping-particle":"","parse-names":false,"suffix":""},{"dropping-particle":"","family":"Ijzerman","given":"Maarten J","non-dropping-particle":"","parse-names":false,"suffix":""},{"dropping-particle":"V","family":"Nene","given":"Anand","non-dropping-particle":"","parse-names":false,"suffix":""}],"container-title":"Arch Phys Med Rehabil","edition":"2002/12/11","id":"ITEM-1","issue":"12","issued":{"date-parts":[["2002"]]},"language":"eng","note":"From Duplicate 1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aarten J; Nene, Anand V)\n\nIM; Date of Electronic Publication: 20021201. ; Original Imprints: Publication: Philadelphia, PA : W.B. Saunders\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n\nFrom Duplicate 2 (Feasibility of the physiological cost index as an outcome measure for the assessment of energy expenditure during walking - MJ, I Jzerman; Nene, Anand V; Ijzerman, Maarten J; Nene, Anand V)\n\nFrom Duplicate 1 (Feasibility of the physiological cost index as an outcome measure for the assessment of energy expenditure during walking - Ijzerman, M J; Nene, A V)\n\nCited By :44\nExport Date: 29 January 2018\nCODEN: APMHA\nCorrespondence Address: Ijzerman, M.J.; Roessingh Research and Development, PO Box 310, 7500 AH Enschede, Netherlands; email: m.ijzerman@rrd.nl\nChemicals/CAS: oxygen, 7782-44-7\nReferences: Perry, J., (1992) Gait Analysis: Normal and Pathological Function, pp. 444-459. , New York: McGraw-Hill; Boyd, R., Rodda, J., Olesch, C., High- or low-technology measurements of energy expenditure in clinical gait analysis? (1999) Dev Med Child Neurol, 41, pp. 676-682; McCrory, M.A., Mole, P.A., Nommsen-Rivers, L.A., Dewey, K.G., Between-day and within-day variability in the relation between heart rate and oxygen consumption: Effect on the estimation of energy expenditure by heart-rate monitoring (1997) Am J Clin Nutr, 66, pp. 18-25; Eston, R.G., Rowlands, A.V., Ingledew, D.G., Validity of heart rate, pedometry, and accelerometry for predicting the energy cost of children's activities (1998) J Appl Physiol, 84, pp. 362-371; MacGregor, J., The objective measurement of physical performance with long-term ambulatory physiological surveillance equipment (1979) Proceedings of 3rd International Symposium on Ambulatory Monitoring, pp. 29-39. , London: Academic Pr; Stallard, J., Rose, G.K., Clinical decision making with the aid of ambulatory monitoring of heart rate (1980) Prosthet Orthot Int, 4, pp. 91-96; Astrand, P.O., Rodahl, K., (1986) Textbook of Work Physiology: Physiological Bases of Exercise, , New York: McGraw-Hill; Steven, M.M., Capell, H.A., Sturrock, R.D., MacGregor, J., The physiological cost of gait (PCG): A new technique for evaluating nonsteroidal anti-inflammatory drugs in rheumatoid arthritis (1983) Br J Rheumatol, 22, pp. 141-145; Nene, A.V., Physiological cost index of walking in able bodied adolescents and adults (1993) Clin Rehabil, 7, pp. 319-326; Butler, P., Engelbrecht, M., Major, R.E., Tait, J.H., Stallard, J., Patrick, J.H., Physiological Cost Index of walking for normal children and its use as an indicator of physical handicap (1984) Dev Med Child Neurol, 26, pp. 607-612; Nene, A.V., Jennings, S.J., Physiological cost index of paraplegic locomotion using the ORLAU ParaWalker (1992) Paraplegia, 30, pp. 246-252; Winchester, P.K., Carollo, J.J., Parekh, R.N., Lutz, L.M., Aston, J.W., A comparison of paraplegic gait performance using two types of reciprocating gait orthoses (1993) Prosthet Orthot Int, 17, pp. 101-106; Ijzerman, M.J., Baardman, G., Hermens, H.J., Veltink, P.H., Zilvold, G., Boom, H.B., The influence of the reciprocal cable linkage in the ARGO on paraplegic gait performance (1997) Prosthet Orthot Int, 21, pp. 52-61; Nene, A.V., Evans, G.A., Patrick, J.H., Simultaneous multiple operations for spastic diplegia: Outcome and functional assessment of walking in 18 patients (1993) J Bone Joint Surg Br, 75, pp. 488-494; Rose, J., Gamble, J.G., Medeiros, J., Burgos, A., Haskell, W.L., Energy cost of walking in normal children and in those with cerebral palsy: Comparison of heart rate and oxygen uptake (1989) J Pediatr Orthop, 9, pp. 276-279; Rose, J., Gamble, J.G., Burgos, A., Medeiros, J., Haskell, W.L., Energy expenditure index of walking for normal children and for children with cerebral palsy (1990) Dev Med Child Neurol, 32, pp. 333-340; Bowen, T.R., Lennon, N., Castagno, M.S., Miller, F., Richards, J., Variability of energy-consumption measures in children with cerebral palsy (1998) J Pediatr Orthop, 18, pp. 738-742; Ijzerman, M.J., Baardman, G., Van't Hof, M.A., Boom, H.K., Hermens, H.J., Veltink, P.H., Validity and reproducibility of crutch force and heart rate measurements to assess energy expenditure of paraplegic gait (1999) Arch Phys Med Rehabil, 80, pp. 1017-1023; Engsberg, J.R., Herbert, L.M., Grimston, S.K., Fung, T.S., Harder, J.A., Relation among indices of effort and oxygen uptake in below-knee amputee and able-bodied children (1994) Arch Phys Med Rehabil, 75, pp. 1335-1341; Guyatt, G.H., Walter, S., Norman, G., Measuring change over time: Assessing the usefulness of evaluative instruments (1987) J Chronic Dis, 40, pp. 171-187; Deyo, R.A., Diehr, P., Patrick, D.L., Reproducibility and responsiveness of health status measures: Statistics and strategies for evaluation (1991) Control Clin Trials, 12 (4 SUPPL.), pp. 142S-158S; Kirshner, B., Guyatt, G., A methodological framework for assessing health indices (1985) J Chronic Dis, 38, pp. 27-36; Husted, J.A., Cook, R.J., Farewell, V.T., Gladman, D.D., Methods for assessing responsiveness: A critical review and recommendations (2000) J Clin Epidemiol, 53, pp. 459-468; Kleinbaum, D.G., Kupper, L.L., Muller, K.E., (1988) Applied Regression Analysis and Other Multivariable Methods. 2nd Ed., , Belmont (CA): Duxbury Pr; Beckerman, H., Roebroeck, M.E., Lankhorst, G.J., Becher, J.G., Bezemet, P.D., Verbeek, A.L., Smallest real difference: A link between reproducibility and responsiveness (2001) Qual Life Res, 10, pp. 571-578; MacGregor, J., The evaluation of patient performance using longterm ambulatory monitoring technique in the domiciliary environment (1981) Physiotherapy, 67 (2), pp. 30-33; Duffy, C.M., Hill, A.E., Cosgrove, A.P., Corry, I.S., Graham, H.K., Energy consumption in children with spina bifida and cerebral palsy: A comparative study (1996) Dev Med Child Neurol, 38, pp. 238-243; Bailey, M.J., Ratcliffe, C.M., Reliability of Physiological Cost Index measurements in walking normal subjects using steady-state, nonsteady-state and post-exercise heart rate recording (1995) Physiotherapy, 81, pp. 618-622\n\nFrom Duplicate 2 (Feasibility of the physiological cost index as an outcome measure for the assessment of energy expenditure during walking - Ijzerman, M J; Nene, A V)\n\nAuthor: Ijzerman, M.J. Author: Nene, A.V. ; No. of Pages: 6; Language: English; Parent Item: SPHP85; References: 28; Publication Type: Article; Update Code: 20030301; SIRC Article No.: S-859991\n\nFrom Duplicate 3 (Feasibility of the physiological cost index as an outcome measure for the assessment of energy expenditure during walking - Ijzerman, M J; Nene, A V)\n\nIjzerman, Maarten J\nNene, Anand V\nJournal Article\nReview\nUnited States\nArch Phys Med Rehabil. 2002 Dec;83(12):1777-82. doi: 10.1053/apmr.2002.35655.\n\nFrom Duplicate 4 (Feasibility of the physiological cost index as an outcome measure for the assessment of energy expenditure during walking - Ijzerman, Maarten J; Nene, Anand V)\n\nIM; Date of Electronic Publication: 20021201. ; Original Imprints: Publication: Philadelphia, PA : W.B. Saunders\n\nFrom Duplicate 5 (Feasibility of the Physiological Cost Index as an outcome measure for the assessment of energy expenditure during walking - MJ, I Jzerman; Nene, A V)\n\nresearch; tables/charts. Journal Subset: Allied Health; Double Blind Peer Reviewed; Editorial Board Reviewed; Expert Peer Reviewed; Peer Reviewed; USA. Instrumentation: Physiological Cost Index (PCI). NLM UID: 2985158R.\nPMID: 12474186.","page":"1777-1782","publisher":"W.B. Saunders","publisher-place":"Philadelphia, Pennsylvania","title":"Feasibility of the physiological cost index as an outcome measure for the assessment of energy expenditure during walking","type":"article-journal","volume":"83"},"uris":["http://www.mendeley.com/documents/?uuid=5744f9b4-fed3-4dc4-b8f7-a3516228be4f"]},{"id":"ITEM-2","itemData":{"DOI":"10.1111/j.1469-8749.1984.tb04499.x","ISBN":"0012-1622","PMID":"6239799","abstract":"Seventy-two normal children aged between three and 12 years were assessed to establish their walking function. Speed of walking and heart rate were monitored continuously, both barefoot and in shoes, over eight consecutive lengths of a 25m walkway. Since heart rate is affected by speed, the physiological cost index (PCI)--which combines the two parameters--was calculated for each child, both barefoot and in shoes. Speed tends to increase and walking heart rate to decrease with age. However, resting heart rate also decreases with age, so the PCI has the same range for all ages. The mean PCI in shoes was 0.4 and barefoot was 0.38. The PCI for children with pathological gait is appreciably greater than that for normal children, so the PCI is a valuable quantitative indicator of the level of handicap.;","author":[{"dropping-particle":"","family":"Butler","given":"P","non-dropping-particle":"","parse-names":false,"suffix":""},{"dropping-particle":"","family":"Engelbrecht","given":"M","non-dropping-particle":"","parse-names":false,"suffix":""},{"dropping-particle":"","family":"Major","given":"R E","non-dropping-particle":"","parse-names":false,"suffix":""},{"dropping-particle":"","family":"Tait","given":"J H","non-dropping-particle":"","parse-names":false,"suffix":""},{"dropping-particle":"","family":"Stallard","given":"J","non-dropping-particle":"","parse-names":false,"suffix":""},{"dropping-particle":"","family":"Patrick","given":"J H","non-dropping-particle":"","parse-names":false,"suffix":""}],"container-title":"Dev Med Child Neurol","id":"ITEM-2","issue":"5","issued":{"date-parts":[["1984"]]},"language":"English","note":"From Duplicate 1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n\nFrom Duplicate 2 (Physiological cost index of walking for normal children and its use as an indicator of physical handicap - Butler, P; Engelbrecht, M; Major, R E; Tait, J H; Stallard, J; Patrick, J H)\n\nFrom Duplicate 1 (PHYSIOLOGICAL COST INDEX OF WALKING FOR NORMAL CHILDREN AND ITS USE AS AN INDICATOR OF PHYSICAL HANDICAP - Butler, P; Engelbrecht, M; Major, R E; Tait, J H; Stallard, J; Patrick, J H)\n\nCited By :120\nExport Date: 29 January 2018\nCorrespondence Address: Stallard, J.\nReferences: Astrand, P.‐O., Rodhal, K., (1970) Textbook of Work Physiology, , New York:, McGraw Hill; Beck, R.J., Andriacchi, T.P., Kuo, K.N., Fermier, R.W., Galante, J.O., Changes in the gait patterns of growing children (1981) Journal of Bone and Joint Surgery, 63 A, pp. 1452-1457; Dounis, E., Rose, G.K., Wilson, R.S.E., Steventon, R.D., A comparison of efficiency of three types of crutches using oxygen consumption (1980) Rheumatology and Rehabilitation, 19, pp. 252-255; Grieve, D.W., Gear, R.J., The relationship between length of stride, step frequency, time of swing and sped of walking for children and adults (1966) Ergonomics, 5, pp. 379-399; MacGregor, J., (1979) The objective measurement of physical performance with long‐term ambulatory physiological surveillance equipment (L.A.P.S.E.), pp. 29-39. , Stott, F. D., Raftery, E. B., Goulding, L., (Eds.) Proceedings of 3rd International Symposium on Ambulatory Monitoring. London:, Academic Press; MacGregor, J., The evaluation of patient performance using long‐term ambulatory monitoring technique in the domiciliary environment (1981) Physiotherapy, 67, pp. 30-33; Nakagiri, K., (1976) Energy cost of floor walking in static encephalopathy children with and without their plastic ankle‐foot orthoses, , Stanford University, California, Division of Physical Therapy; Thesis; Stallard, J., Rose, G.K., Clinical decision making with the aid of ambulatory monitoring of heart rate (1980) Prosthetics and Orthotics International, 4, pp. 91-96; Tait, J.H., Davies, J.R., Assessment of orthoses by means of speed and heart rate (1978) Journal of Medical Engineering and Technology, 2, pp. 22-24; Statham, L., Early walking patterns of normal children (1971) Clinical Orthopedics and Related Research, 79, pp. 8-24\n\nFrom Duplicate 2 (Physiological cost index of walking for normal children and its use as an indicator of physical handicap - Butler, P; Engelbrecht, M; Major, R E; Tait, J H; Stallard, J; Patrick, J H)\n\nDate of Electronic Publication: 19841001. Current Imprints: Publication: : Oxford : Blackwell; Original Imprints: Publication: 1962- : London : National Spastics Society Medical Education and Information","page":"607-612","publisher":"Blackwell","publisher-place":"England","title":"Physiological cost index of walking for normal children and its use as an indicator of physical handicap","type":"article-journal","volume":"26"},"uris":["http://www.mendeley.com/documents/?uuid=b9e71277-10be-4a4a-a40c-a5a31a13a804"]},{"id":"ITEM-3","itemData":{"DOI":"10.2466/pms.1994.79.3f.1451","ISSN":"00315125","PMID":"7870530","abstract":"This paper describes the rationale for the Children's Effort Rating Table (CERT) designed for assessing perceived exertion by children aged 6 to 9 years. This device is similar to Borg's Rating of Perceived Exertion (RPE) which is internationally recognized and currently used in conjunction with standard metabolic measures in a wide range of settings where exercise is prescribed and the intensity of various forms of physical activity is regulated by adults. We devised CERT for use in our research on the development of perception of effort by younger children. Some validation research on CERT has been completed.","author":[{"dropping-particle":"","family":"Williams","given":"J. G.","non-dropping-particle":"","parse-names":false,"suffix":""},{"dropping-particle":"","family":"Eston","given":"R.","non-dropping-particle":"","parse-names":false,"suffix":""},{"dropping-particle":"","family":"Furlong","given":"B.","non-dropping-particle":"","parse-names":false,"suffix":""}],"container-title":"Perceptual and motor skills","id":"ITEM-3","issue":"3 Pt 2","issued":{"date-parts":[["1994"]]},"page":"1451-1458","publisher":"Percept Mot Skills","title":"CERT: a perceived exertion scale for young children.","type":"article-journal","volume":"79"},"uris":["http://www.mendeley.com/documents/?uuid=a541446b-cdb5-36bd-98ef-f7bb14a8791d"]},{"id":"ITEM-4","itemData":{"DOI":"10.1111/J.1365-2214.2007.00767.X","ISSN":"1365-2214","PMID":"18171442","abstract":"Background: Research on the diverse aspects of exercise performance in childhood in the past 20 years has included an increase in the study of perceived exertion. Objective: The aim of this study was to compare children's ratings of effort perception by means of the Borg Category-Ratio Perceived Exertion (CR-10) Scale and a pictorial version of the Children's Effort Rating Table (Pictorial-CERT) scale, and to assess the long-term repeatability of the two scales. Methods: Fifty healthy children (25 girls and 25 boys; initially aged 10.4 ± 0.5 years) participated in three incremental treadmill tests until volitional exhaustion or a maximal gradient of 22% at 5.4 km/h was attained. The first two tests (T1 and T2) were at an interval of 1 month. The third test (T3) took place 3 years later and utilized exactly the same protocol. Results: Perceived exertion correlated significantly with measures of exercise intensity - minute ventilation, heart rate and oxygen uptake for the whole group. The range of correlations for all tests was significantly higher for the Pictorial-CERT (r = 0.62-0.88 and r = 0.59-0.71 for the Pictorial-CERT and CR-10 respectively). Intraclass correlation coefficients between T1 and T2 were significantly higher for the Pictorial-CERT in comparison with the CR-10 (0.77 vs. 0.54, respectively; z = -2.07; P = 0.038). Conclusion: The Pictorial-CERT is more appropriate for use with children of this age range and appears to be more reproducible than the Borg CR-10 Scale. Concurrent and construct validity evidence promotes the use of the Pictorial-CERT by junior children. © 2007 The Authors; Journal compilation © 2007 Blackwell Publishing Ltd.","author":[{"dropping-particle":"","family":"Marinov","given":"B.","non-dropping-particle":"","parse-names":false,"suffix":""},{"dropping-particle":"","family":"Mandadjieva","given":"S.","non-dropping-particle":"","parse-names":false,"suffix":""},{"dropping-particle":"","family":"Kostianev","given":"S.","non-dropping-particle":"","parse-names":false,"suffix":""}],"container-title":"Child: Care, Health and Development","id":"ITEM-4","issue":"1","issued":{"date-parts":[["2008","1","1"]]},"page":"35-43","publisher":"John Wiley &amp; Sons, Ltd","title":"Pictorial and verbal category-ratio scales for effort estimation in children","type":"article-journal","volume":"34"},"uris":["http://www.mendeley.com/documents/?uuid=f30b4e10-4721-34aa-9aa1-c828c4c60117"]}],"mendeley":{"formattedCitation":"(Butler et al., 1984; Marinov et al., 2008; MJ et al., 2002; J. G. Williams et al., 1994)","plainTextFormattedCitation":"(Butler et al., 1984; Marinov et al., 2008; MJ et al., 2002; J. G. Williams et al., 1994)","previouslyFormattedCitation":"(Butler et al., 1984; Marinov et al., 2008; MJ et al., 2002; J. G. Williams et al., 1994)"},"properties":{"noteIndex":0},"schema":"https://github.com/citation-style-language/schema/raw/master/csl-citation.json"}</w:instrText>
      </w:r>
      <w:r>
        <w:fldChar w:fldCharType="separate"/>
      </w:r>
      <w:r w:rsidR="00254D00" w:rsidRPr="00254D00">
        <w:rPr>
          <w:noProof/>
        </w:rPr>
        <w:t>(Butler et al., 1984; Marinov et al., 2008; MJ et al., 2002; J. G. Williams et al., 1994)</w:t>
      </w:r>
      <w:r>
        <w:fldChar w:fldCharType="end"/>
      </w:r>
      <w:r>
        <w:t xml:space="preserve">. In addition to exploring the potential benefits of OSSTF on children's mobility, the physiological outcomes could also explore the potential risk of this intervention, as it was observed in Chapter 7 that OSSTF was heavier than standard retail children's footwear and was identified as a potential impediment to children's mobility. Outcomes to measure quality of life were identified and reached a consensus by the expert panel. These outcomes go beyond the body structure and functional aspects of the ICF-CY that may be accounted for in motor capacity and explore goals and outcomes of an intervention that may be perceived to be necessary for the child in daily life that enriches their social and long-term physical health </w:t>
      </w:r>
      <w:r>
        <w:fldChar w:fldCharType="begin" w:fldLock="1"/>
      </w:r>
      <w:r w:rsidR="00EF53DC">
        <w:instrText>ADDIN CSL_CITATION {"citationItems":[{"id":"ITEM-1","itemData":{"DOI":"10.1111/j.1365-2214.2011.01338.x","ISSN":"03051862","PMID":"22040377","abstract":"The 21st century is witnessing a sea change in our thinking about 'disability'. Nowhere are these developments more apparent than in the field of childhood disability, where traditional biomedical concepts are being incorporated into - but expanded considerably by - new ways of formulating ideas about children, child development, social-ecological forces in the lives of children with chronic conditions and their families, and 'points of entry' for professionals to be helpful. In this paper, we have tried to package a set of ideas, grounded in the World Health Organization's International Classification of Functioning, Disability and Health (the ICF), into a series of what we have called 'F-words' in child neurodisability - function, family, fitness, fun, friends and future. We hope this will be an appealing way for people to incorporate these concepts into every aspect of clinical service, research and advocacy regarding disabled children and their families. © 2011 Blackwell Publishing Ltd.","author":[{"dropping-particle":"","family":"Rosenbaum","given":"P.","non-dropping-particle":"","parse-names":false,"suffix":""},{"dropping-particle":"","family":"Gorter","given":"J. W.","non-dropping-particle":"","parse-names":false,"suffix":""}],"container-title":"Child: Care, Health and Development","id":"ITEM-1","issue":"4","issued":{"date-parts":[["2012","7"]]},"page":"457-463","publisher":"Child Care Health Dev","title":"The 'F-words' in childhood disability: I swear this is how we should think","type":"bill","volume":"38"},"uris":["http://www.mendeley.com/documents/?uuid=3feb8a4e-3e89-4d45-a838-347326deda33"]},{"id":"ITEM-2","itemData":{"DOI":"10.1016/j.ridd.2014.03.028","ISSN":"18733379","PMID":"24694659","abstract":"Habitual physical activity (HPA) has many benefits for general health. Motor capacity in children with cerebral palsy (CP) can impact on their HPA. This study aimed to systematically review the available literature on the relationship between HPA and motor capacity in children with CP aged 3-12 years for all gross motor functional abilities (GMFCS I-V) compared to typically developing children. Five electronic databases (Pubmed, Cochrane, Embase, Cinahl and Web of Science from 1989 to November, 2013) were searched using keywords \"children with cerebral palsy\", \"physical activity\", \"motor capacity\" and \"motor function\" including their synonyms and MesH terms. Studies were included if they (i) were conducted in children with CP aged between 3 and 12 years, (ii) assessed HPA or time spent sedentary, (iii) assessed motor capacity in order to evaluate the relationship between HPA and motor capacity. All articles retrieved were reviewed by two independent reviewers and discussed until they reached consensus. Study quality of reporting was evaluated using the Strengthening the Reporting of Observational Studies in Epidemiology (STROBE) criteria. Search results identified 864 articles but after review of the title and abstract only 21 articles warranted closer consideration. Ten articles met the strict inclusion criteria as nine articles did not assess HPA and two were conference abstracts. Study quality assessment (STROBE) found nine articles were good quality (≥60%) and one was poor quality (55.9%). Participants were mean age 8.4 (SD=2.1) years (range 2-17 years) and included children at all GMFCS levels (3 studies), while seven studies only recruited GMFCS level I-III. HPA measurements were either subjective (Activity Scale for Kids, Dutch Questionnaire of Participation in physical activity and assessment of participation in physical education at school and regular physical activity in leisure time) or objective (StepWatch® and ActiGraph®7164). Nine studies found that motor capacity was directly associated with HPA, HPA in children with CP with high functional level (GMFCS I) was higher than those with lower functional levels (GMFCS III-V); while one study reported no relationship between HPA and GMFCS level (HPA was measured by questionnaire, a potential limitation). Further studies are required to further elucidate HPA levels (active, sedentary behavior) according to objective motor capacity measures, age and gender to inform healthy lifestyle behavior (ac…","author":[{"dropping-particle":"","family":"Keawutan","given":"Piyapa","non-dropping-particle":"","parse-names":false,"suffix":""},{"dropping-particle":"","family":"Bell","given":"Kristie","non-dropping-particle":"","parse-names":false,"suffix":""},{"dropping-particle":"","family":"Davies","given":"Peter S.W.","non-dropping-particle":"","parse-names":false,"suffix":""},{"dropping-particle":"","family":"Boyd","given":"Roslyn N.","non-dropping-particle":"","parse-names":false,"suffix":""}],"container-title":"Research in Developmental Disabilities","id":"ITEM-2","issue":"6","issued":{"date-parts":[["2014"]]},"page":"1301-1309","publisher":"Elsevier Inc.","title":"Systematic review of the relationship between habitual physical activity and motor capacity in children with cerebral palsy","type":"article","volume":"35"},"uris":["http://www.mendeley.com/documents/?uuid=eb54dfa4-cb83-3162-85f1-037442552eb6"]},{"id":"ITEM-3","itemData":{"DOI":"10.1186/s13047-020-00385-0","ISSN":"17571146","PMID":"32334625","abstract":"Background: Valid and reliable outcome measure enable measurement of health care service impact. There are limited valid and reliable outcome measures for use in podiatry practice to measure the impact of treatment. This research aimed to test the face validity of the AusTOMs for Physiotherapy (AusTOMs-PT), it's adaptability to podiatry clinical practice and the reliability of its use with podiatrists. Methods: Stage 1 used a nominal group technique with podiatrists who worked in public and/or private settings. All podiatrists underwent self-directed training in the AusTOMs framework and measures prior to interviews or focus group discussion. Discussion was centred about transferability of the core scales of the AusTOMs-PT and an adjunct measure, AusTOMs for Occupational Therapy (AusTOMs-OT) to podiatry practice. Stage 2 used 10 case studies representative of people who had foot or ankle concerns. Podiatrists were recruited and trained in the use of the relevant AusTOMs-PT scales. Podiatrists individually scored the cases at two timepoints (1 month apart) using the six scales from the AusTOMs-PT deemed by stage 1 as relevant to podiatry. Intra and inter-rater reliability of scales were determined using intraclass correlation coefficients (ICCs). Results: Thirteen podiatrists participated in individual or focus group interviews in Stage 1. Consensus was gained on six of the nine core scales adopted from the AusTOMs-PT. These were 1. Balance and Postural Control, 3. Musculoskeletal Movement Related Functions, 4. Neurological Movement Related Functions, 5. Pain, 7. Sensory Functions, 8. Skin Functions. Each core scale rated the functional domains of Impairment, Activity Limitation, Participation Restriction and Wellbeing/Distress relating to that presentation of goals of the person in the case study. There were 22 podiatrists complete training and scored two rounds of case studies using the six scales in Stage 2. There were 91%(n = 20) participants with an intra-rater ICC &gt; 0.5 (moderate or greater). Each domain had an inter-rater reliability of &gt; 0.9 (excellent) during the first round. Conclusions: The AusTOMs-PT for use in podiatry may be implemented to record change in impairment, function, participation and wellbeing of people receiving podiatry treatment. Podiatry specific training and mentoring, together with repeated use could be expected to improve intra-reliability.","author":[{"dropping-particle":"","family":"Williams","given":"Cylie M.","non-dropping-particle":"","parse-names":false,"suffix":""},{"dropping-particle":"","family":"Davies","given":"Nina","non-dropping-particle":"","parse-names":false,"suffix":""},{"dropping-particle":"","family":"Kolic","given":"Jessica","non-dropping-particle":"","parse-names":false,"suffix":""},{"dropping-particle":"","family":"Caserta","given":"Antoni","non-dropping-particle":"","parse-names":false,"suffix":""},{"dropping-particle":"","family":"James","given":"Alicia M.","non-dropping-particle":"","parse-names":false,"suffix":""},{"dropping-particle":"","family":"Unsworth","given":"Carolyn","non-dropping-particle":"","parse-names":false,"suffix":""}],"container-title":"Journal of Foot and Ankle Research","id":"ITEM-3","issue":"1","issued":{"date-parts":[["2020","4","25"]]},"page":"1-7","publisher":"BioMed Central Ltd.","title":"Validity and reliability of the Australian Therapy Outcome Measures - Physiotherapy, for podiatry (AusTOMs-PT for use in podiatry)","type":"article-journal","volume":"13"},"uris":["http://www.mendeley.com/documents/?uuid=c6de6c40-3fd5-3a27-b571-572e87d84416"]}],"mendeley":{"formattedCitation":"(Keawutan et al., 2014; The “F-Words” in Childhood Disability: I Swear This Is How We Should Think, 2012; C. M. Williams et al., 2020)","plainTextFormattedCitation":"(Keawutan et al., 2014; The “F-Words” in Childhood Disability: I Swear This Is How We Should Think, 2012; C. M. Williams et al., 2020)","previouslyFormattedCitation":"(Keawutan et al., 2014; The “F-Words” in Childhood Disability: I Swear This Is How We Should Think, 2012; C. M. Williams et al., 2020)"},"properties":{"noteIndex":0},"schema":"https://github.com/citation-style-language/schema/raw/master/csl-citation.json"}</w:instrText>
      </w:r>
      <w:r>
        <w:fldChar w:fldCharType="separate"/>
      </w:r>
      <w:r w:rsidR="00254D00" w:rsidRPr="00254D00">
        <w:rPr>
          <w:noProof/>
        </w:rPr>
        <w:t>(Keawutan et al., 2014; The “F-Words” in Childhood Disability: I Swear This Is How We Should Think, 2012; C. M. Williams et al., 2020)</w:t>
      </w:r>
      <w:r>
        <w:fldChar w:fldCharType="end"/>
      </w:r>
      <w:r>
        <w:t xml:space="preserve">. </w:t>
      </w:r>
      <w:r w:rsidR="00DF7489">
        <w:t xml:space="preserve">It would also be essential for future research </w:t>
      </w:r>
      <w:r w:rsidR="00946EC8">
        <w:t xml:space="preserve">in OSSTF </w:t>
      </w:r>
      <w:r w:rsidR="00DF7489">
        <w:t xml:space="preserve">to involve the </w:t>
      </w:r>
      <w:r w:rsidR="00946EC8">
        <w:t xml:space="preserve">opinion of the child </w:t>
      </w:r>
      <w:r w:rsidR="001763E0">
        <w:t xml:space="preserve">and parent </w:t>
      </w:r>
      <w:r w:rsidR="00946EC8">
        <w:t xml:space="preserve">concerning comfort </w:t>
      </w:r>
      <w:r w:rsidR="00783B2F">
        <w:t xml:space="preserve">aesthetics and function and how these may be modified to meet user acceptance </w:t>
      </w:r>
      <w:r w:rsidR="009434EB">
        <w:t>and improved outcomes across the ICF-CY</w:t>
      </w:r>
      <w:r w:rsidR="0075409B">
        <w:t xml:space="preserve"> </w:t>
      </w:r>
      <w:r w:rsidR="001763E0">
        <w:fldChar w:fldCharType="begin" w:fldLock="1"/>
      </w:r>
      <w:r w:rsidR="00EF53DC">
        <w:instrText>ADDIN CSL_CITATION {"citationItems":[{"id":"ITEM-1","itemData":{"DOI":"10.1186/s13047-021-00487-3","ISSN":"17571146","PMID":"34271970","abstract":"Background: Footwear has an essential role including protection of the feet, overall performance, foot health and potentially, supporting normal development of the foot. In addition to these physical aspects which may influence choice of footwear design, there are psychological influences on what a person chooses to wear. The concept of footwear ‘comfort’ spans physical and psychological perceptions of comfort in adults. However, there is little understanding of what influences children’s footwear choices, how children perceive footwear comfort, or the language used to describe footwear experiences. Therefore, this study aimed to explore these three parameters as the first step to informing the development of a scale to measure footwear comfort in children. Methods: A pragmatic qualitative design with thematic analysis as an analytical approach was implemented. Passive observation and short interviews were carried out with 23 children (aged 1–12 years) at a footwear manufactures headquarters and store. Prompts included shoes being tried on and field-notes were taken relating to verbal and non-verbal communication. Field notes were coded then themes were identified, reviewed and named. Results: Overall, the children equated comfort to softness. However, influences on footwear choice were multidimensional including aesthetics, psychosocial influences, identified ‘comfort’ and ‘discomfort’ areas, practical issues and predictive concerns; all interacting with the age of the child. Conclusions: For children, footwear comfort is a complex phenomenon having physical, cognitive, social and emotional developmental components. This can be seen in how the children perceive the ‘feel’ of the shoe and how the shoe is assessed in the context of how the shoe meets the child’s physical and psychosocial developmental needs. In younger children footwear preference is related to idiosyncratic tastes in aesthetics, physical ability and comfort. As children age, societal influences begin to expand the social function of footwear denoting group membership, to include themes that transcend the functional and social function of footwear. The knowledge from this study can inform the development of age group specific tools to evaluate comfort.","author":[{"dropping-particle":"","family":"Price","given":"Carina","non-dropping-particle":"","parse-names":false,"suffix":""},{"dropping-particle":"","family":"Skidmore","given":"Sue","non-dropping-particle":"","parse-names":false,"suffix":""},{"dropping-particle":"","family":"Ratcliffe","given":"Jane","non-dropping-particle":"","parse-names":false,"suffix":""},{"dropping-particle":"","family":"Williams","given":"Anita","non-dropping-particle":"","parse-names":false,"suffix":""}],"container-title":"Journal of Foot and Ankle Research","id":"ITEM-1","issue":"1","issued":{"date-parts":[["2021","12","1"]]},"page":"1-10","publisher":"BioMed Central Ltd","title":"Children should be seen and also heard: an explorative qualitative study into the influences on children’s choice of footwear, their perception of comfort and the language they use to describe footwear experiences","type":"article-journal","volume":"14"},"uris":["http://www.mendeley.com/documents/?uuid=393c21a7-9ed0-3f87-bd7b-bc3f8a9561c0"]},{"id":"ITEM-2","itemData":{"DOI":"10.1080/19424280.2021.1917669","author":[{"dropping-particle":"","family":"Price","given":"Carina","non-dropping-particle":"","parse-names":false,"suffix":""},{"dropping-particle":"","family":"Skidmore","given":"Sue","non-dropping-particle":"","parse-names":false,"suffix":""},{"dropping-particle":"","family":"Ratcliffe","given":"Jane","non-dropping-particle":"","parse-names":false,"suffix":""},{"dropping-particle":"","family":"Williams","given":"Anita","non-dropping-particle":"","parse-names":false,"suffix":""}],"container-title":"Footwear Science","id":"ITEM-2","issue":"sup1","issued":{"date-parts":[["2021","7","1"]]},"page":"S35-S37","publisher":"Informa UK Limited","title":"A first step to defining a measurement method for footwear comfort in children","type":"article-journal","volume":"13"},"uris":["http://www.mendeley.com/documents/?uuid=99de1bda-97c3-3606-b01f-6ff4117ccc78"]},{"id":"ITEM-3","itemData":{"PMID":"33449220","author":[{"dropping-particle":"","family":"Hodgson","given":"Lisa","non-dropping-particle":"","parse-names":false,"suffix":""},{"dropping-particle":"","family":"Hodges","given":"Molly","non-dropping-particle":"","parse-names":false,"suffix":""},{"dropping-particle":"","family":"Williams","given":"Anita E.","non-dropping-particle":"","parse-names":false,"suffix":""},{"dropping-particle":"","family":"Nester","given":"Chris J.","non-dropping-particle":"","parse-names":false,"suffix":""},{"dropping-particle":"","family":"Morrison","given":"Stewart C.","non-dropping-particle":"","parse-names":false,"suffix":""}],"container-title":"European Journal of Pediatrics","id":"ITEM-3","issue":"5","issued":{"date-parts":[["2021"]]},"title":"The “price-tag” of foot health in infancy and early childhood: a cross sectional survey of UK parents","type":"article-journal","volume":"180"},"uris":["http://www.mendeley.com/documents/?uuid=84a83faf-f98e-47fb-a3bc-68a675661ab3"]}],"mendeley":{"formattedCitation":"(Hodgson et al., 2021; Price et al., 2021b, 2021a)","plainTextFormattedCitation":"(Hodgson et al., 2021; Price et al., 2021b, 2021a)","previouslyFormattedCitation":"(Hodgson et al., 2021; Price et al., 2021b, 2021a)"},"properties":{"noteIndex":0},"schema":"https://github.com/citation-style-language/schema/raw/master/csl-citation.json"}</w:instrText>
      </w:r>
      <w:r w:rsidR="001763E0">
        <w:fldChar w:fldCharType="separate"/>
      </w:r>
      <w:r w:rsidR="00254D00" w:rsidRPr="00254D00">
        <w:rPr>
          <w:noProof/>
        </w:rPr>
        <w:t>(Hodgson et al., 2021; Price et al., 2021b, 2021a)</w:t>
      </w:r>
      <w:r w:rsidR="001763E0">
        <w:fldChar w:fldCharType="end"/>
      </w:r>
    </w:p>
    <w:p w14:paraId="0A46B23A" w14:textId="77777777" w:rsidR="003D606F" w:rsidRDefault="003D606F" w:rsidP="00094011">
      <w:pPr>
        <w:spacing w:line="360" w:lineRule="auto"/>
        <w:jc w:val="both"/>
      </w:pPr>
    </w:p>
    <w:p w14:paraId="290F9EB1" w14:textId="758A88C4" w:rsidR="003D606F" w:rsidRDefault="00094011" w:rsidP="00094011">
      <w:pPr>
        <w:spacing w:line="360" w:lineRule="auto"/>
        <w:jc w:val="both"/>
      </w:pPr>
      <w:r>
        <w:t xml:space="preserve">Toe walking was a suggested condition for OSSTF that did not reach expert consensus. However, it was identified that the panel were close to achieving a consensus here. Still, a further systematic breakdown of this nebulous condition was felt required to establish how OSSTF may benefit specific clinical presentations </w:t>
      </w:r>
      <w:r>
        <w:fldChar w:fldCharType="begin" w:fldLock="1"/>
      </w:r>
      <w:r w:rsidR="003A0640">
        <w:instrText>ADDIN CSL_CITATION {"citationItems":[{"id":"ITEM-1","itemData":{"DOI":"10.1016/j.gaitpost.2010.07.011","ISSN":"09666362","PMID":"20692159","abstract":"Background: The diagnosis of idiopathic toe walking (ITW) is achieved by the exclusion of all medical causes associated with toe walking. In order to identify children with this gait type, an online Toe Walking Tool questionnaire was developed that utilized questions to identify healthy idiopathic toe walkers and excluded those who toe walk as a result of a medical condition. Method: A Delphi panel process was conducted to establish the relevance and validity of the questions. A group of 10 allied health professionals assessed 12 children utilizing the Toe Walking Tool. A kappa was calculated to determine reliability. Results: Clinicians agreed the questionnaire was an appropriate and effective assessment tool. The tool proved valid in that no child tested who toe walked as a result of a medical condition was able to progress through the testing process. Testing group of practitioners had a Fleiss Kappa agreement of 0.928. Conclusion: The Toe Walking Tool is a valid and reliable method of assessing children who present to the general allied health clinician with toe walking. This tool can assist with the decision of when to refer a child for further specialist investigation of their toe walking. © 2010 Elsevier B.V.","author":[{"dropping-particle":"","family":"Williams","given":"Cylie M.","non-dropping-particle":"","parse-names":false,"suffix":""},{"dropping-particle":"","family":"Tinley","given":"Paul","non-dropping-particle":"","parse-names":false,"suffix":""},{"dropping-particle":"","family":"Curtin","given":"Michael","non-dropping-particle":"","parse-names":false,"suffix":""}],"container-title":"Gait and Posture","id":"ITEM-1","issue":"4","issued":{"date-parts":[["2010","10","1"]]},"page":"508-511","publisher":"Elsevier","title":"The Toe Walking Tool: A novel method for assessing idiopathic toe walking children","type":"article-journal","volume":"32"},"uris":["http://www.mendeley.com/documents/?uuid=1accba44-150e-3771-8a9a-bd77a8ce3548"]}],"mendeley":{"formattedCitation":"(C. M. Williams et al., 2010)","plainTextFormattedCitation":"(C. M. Williams et al., 2010)","previouslyFormattedCitation":"(C. M. Williams et al., 2010)"},"properties":{"noteIndex":0},"schema":"https://github.com/citation-style-language/schema/raw/master/csl-citation.json"}</w:instrText>
      </w:r>
      <w:r>
        <w:fldChar w:fldCharType="separate"/>
      </w:r>
      <w:r w:rsidR="00254D00" w:rsidRPr="00254D00">
        <w:rPr>
          <w:noProof/>
        </w:rPr>
        <w:t>(C. M. Williams et al., 2010)</w:t>
      </w:r>
      <w:r>
        <w:fldChar w:fldCharType="end"/>
      </w:r>
      <w:r>
        <w:t xml:space="preserve">. The data and modified statements obtained from the Delphi Chapter 5 concerning toe walking may be further analysed to evolve future statements placed before an expert panel to reach a consensus on its suitability for OSSTF intervention. </w:t>
      </w:r>
    </w:p>
    <w:p w14:paraId="6B812C8F" w14:textId="77777777" w:rsidR="003D606F" w:rsidRDefault="003D606F" w:rsidP="00094011">
      <w:pPr>
        <w:spacing w:line="360" w:lineRule="auto"/>
        <w:jc w:val="both"/>
      </w:pPr>
    </w:p>
    <w:p w14:paraId="08E8D644" w14:textId="12E53610" w:rsidR="003D606F" w:rsidRDefault="00094011" w:rsidP="00094011">
      <w:pPr>
        <w:spacing w:line="360" w:lineRule="auto"/>
        <w:jc w:val="both"/>
      </w:pPr>
      <w:r>
        <w:t xml:space="preserve">Five further mobility impairments were suggested and reached consensus by the expert panel, </w:t>
      </w:r>
      <w:r w:rsidRPr="00C8239C">
        <w:t>Charcot Marie Tooth</w:t>
      </w:r>
      <w:r>
        <w:t xml:space="preserve">, </w:t>
      </w:r>
      <w:r w:rsidRPr="00C8239C">
        <w:t>hypermobility</w:t>
      </w:r>
      <w:r>
        <w:t xml:space="preserve"> </w:t>
      </w:r>
      <w:r w:rsidRPr="00C8239C">
        <w:t>(Ehlers Danlos type)</w:t>
      </w:r>
      <w:r>
        <w:t xml:space="preserve">, </w:t>
      </w:r>
      <w:r w:rsidRPr="00C8239C">
        <w:t>developmental coordination disorder</w:t>
      </w:r>
      <w:r>
        <w:t>, Rett's</w:t>
      </w:r>
      <w:r w:rsidRPr="00C8239C">
        <w:t xml:space="preserve"> syndrome</w:t>
      </w:r>
      <w:r>
        <w:t xml:space="preserve"> and </w:t>
      </w:r>
      <w:r w:rsidRPr="00C8239C">
        <w:t>chronic lateral ankle instability</w:t>
      </w:r>
      <w:r w:rsidR="003D606F">
        <w:t>.</w:t>
      </w:r>
      <w:r>
        <w:t xml:space="preserve"> </w:t>
      </w:r>
      <w:r w:rsidR="003D606F">
        <w:t>E</w:t>
      </w:r>
      <w:r>
        <w:t xml:space="preserve">xploration of the prescription criteria for OSSTF for these conditions will require further study but the </w:t>
      </w:r>
      <w:r w:rsidR="003D606F">
        <w:t>c</w:t>
      </w:r>
      <w:r>
        <w:t>on</w:t>
      </w:r>
      <w:r w:rsidR="003D606F">
        <w:t>sen</w:t>
      </w:r>
      <w:r>
        <w:t xml:space="preserve">sus protocols that have been developed for the previous conditions could inform the development of future expert consensus. </w:t>
      </w:r>
    </w:p>
    <w:p w14:paraId="78253E1B" w14:textId="77777777" w:rsidR="003D606F" w:rsidRDefault="003D606F" w:rsidP="00094011">
      <w:pPr>
        <w:spacing w:line="360" w:lineRule="auto"/>
        <w:jc w:val="both"/>
      </w:pPr>
    </w:p>
    <w:p w14:paraId="0224810E" w14:textId="744DE3E9" w:rsidR="001805A0" w:rsidRDefault="00094011" w:rsidP="001805A0">
      <w:pPr>
        <w:spacing w:line="360" w:lineRule="auto"/>
        <w:jc w:val="both"/>
      </w:pPr>
      <w:r>
        <w:t xml:space="preserve">Mechanical testing provided data that increased heel counter height increased stiffness to mediolateral torque, which was desirable according to expert consensus to improve stability. However, increased heel counter height also increased stiffness to ankle dorsiflexion and plantarflexion torque which expert consensus hypothesised would reduce the ergonomics of the footwear. This may indicate a risk of treatment. Further in-vivo testing would identify if this increased stiffness of ankle sagittal plane motion impeded children's mobility or, in some conditions, potentially enhanced it </w:t>
      </w:r>
      <w:r>
        <w:fldChar w:fldCharType="begin" w:fldLock="1"/>
      </w:r>
      <w:r w:rsidR="00D471C6">
        <w:instrText>ADDIN CSL_CITATION {"citationItems":[{"id":"ITEM-1","itemData":{"DOI":"10.4103/aian.AIAN_1090_20","ISSN":"19983549","abstract":"Background: Establishing an association between gait variability and direction specific balance indices may help in identifying the risk of falls in patients with spinocerebellar ataxia (SCA) which may help in developing an appropriate intervention. This study is intended to identify the association between balance and gait parameters especially gait variability in these patients. Methods: Patients with genetically confirmed SCA (n = 24) as well as controls (n = 24) who met the study criteria were recruited. Gait was assessed using the GAITRite system and balance was assessed using dynamic posturography (Biodex) to record direction-specific dynamic balance indices. Disease severity was assessed using international cooperative ataxia rating scale (ICARS). Results: The mean age of the SCA group (38.83 ± 13.03 years) and the control group (36.38 ± 9.09 years) were comparable. The age of onset of illness was 32 ± 10.62 years and duration of 5.67 ± 3.62 years. The mean ICARS was 45.10 ± 16.75. There was a significant difference in the overall balance index (OBI), anterior-posterior index (API), medial/lateral index (MLI) between SCA patients (4.56 ± 2.09, 3.49 ± 1.88, 2.94 ± 1.32) and the controls (2.72 ± 1.25, 2.08 ± 0.85, 1.85 ± 0.97). However, correlation was observed only between gait stability and balance parameters in API direction. Conclusions: There was an increased anteroposterior oriented balance deficit in patients with SCA, which was significantly correlating with the gait parameters. The balance training intervention may focus on improving anteroposterior direction to prevent falls and improving walking efficiency.","author":[{"dropping-particle":"","family":"Ganapathy","given":"V.","non-dropping-particle":"","parse-names":false,"suffix":""},{"dropping-particle":"","family":"James","given":"Tittu","non-dropping-particle":"","parse-names":false,"suffix":""},{"dropping-particle":"","family":"Philip","given":"Mariamma","non-dropping-particle":"","parse-names":false,"suffix":""},{"dropping-particle":"","family":"Kamble","given":"Nitish","non-dropping-particle":"","parse-names":false,"suffix":""},{"dropping-particle":"","family":"Bhattacharya","given":"Amitabh","non-dropping-particle":"","parse-names":false,"suffix":""},{"dropping-particle":"","family":"Dhargave","given":"Pradnya","non-dropping-particle":"","parse-names":false,"suffix":""},{"dropping-particle":"","family":"Pal","given":"Pramod","non-dropping-particle":"","parse-names":false,"suffix":""}],"container-title":"Annals of Indian Academy of Neurology","id":"ITEM-1","issue":"4","issued":{"date-parts":[["2021","7","1"]]},"page":"518-523","publisher":"Wolters Kluwer Medknow Publications","title":"Anteroposterior stability: A determinant of gait dysfunction and falls in spinocerebellar ataxia","type":"article-journal","volume":"24"},"uris":["http://www.mendeley.com/documents/?uuid=801c77a0-9f47-3b6e-8e5a-9385617de911"]},{"id":"ITEM-2","itemData":{"DOI":"10.1016/j.gaitpost.2016.06.033","ISBN":"09666362","ISSN":"18792219","PMID":"118235711","abstract":"In this observational case-control study we aimed to determine whether altered arm postures in children with unilateral CP (uniCP) are related to gait instability in a specific direction. Antero-posterior and medio-lateral Foot Placement Estimator instability measures and arm posture measures (vertical and antero-posterior hand position, sagittal and frontal upper arm elevation angle) were determined in eleven uniCP (7 years-10 months) and twenty-four typically developing children (9 years-6 months) at two walking speeds. Spearman-rank correlation analyses were made to examine the relationship between antero-posterior and medio-lateral arm posture and gait instability. Arm posture in both planes was related to antero-posterior instability (e.g. sagittal and frontal upper arm elevation angle correlated moderately with antero-posterior instability; R=0.41, p&lt;0.001, R=-0.47, p&lt;0.001). In uniCP, increased antero-posterior instability was associated with a higher (R=-0.62, p=0.002) and more frontal position of the hemiplegic hand (R=-0.58, p=0.005), while the non-hemiplegic upper arm was rotated more backward (R=0.63, p=0.002) and both upper arms rotated more sideways (hemiplegic: R=-0.58, p=0.004; non-hemiplegic: R=-0.55, p=0.008). The altered non-hemiplegic (sagittal and frontal) arm posture in uniCP may be a compensation to reduce antero-posterior gait instability. ABSTRACT FROM AUTHOR","author":[{"dropping-particle":"","family":"Meyns","given":"Pieter","non-dropping-particle":"","parse-names":false,"suffix":""},{"dropping-particle":"","family":"Duysens","given":"Jacques","non-dropping-particle":"","parse-names":false,"suffix":""},{"dropping-particle":"","family":"Desloovere","given":"Kaat","non-dropping-particle":"","parse-names":false,"suffix":""}],"container-title":"Gait Posture","id":"ITEM-2","issued":{"date-parts":[["2016","9","1"]]},"note":"From Duplicate 2 (The arm posture in children with unilateral Cerebral Palsy is mainly related to antero-posterior gait instability - Meyns, Pieter; Duysens, Jacques; Desloovere, Kaat)\n\nAuthor: Meyns, Pieter: 1,2 email: pieter.meyns@gmail.com. Author: Duysens, Jacques: 2,3 Author: Desloovere, Kaat: 4,5 ; Author Affiliation: 1 Department of Rehabilitation Medicine, MOVE Research Institute Amsterdam, VU University Medical Center, Amsterdam, The Netherlands: 2 Department of Kinesiology, Faculty of Kinesiology and Rehabilitation Sciences, KU Leuven, Heverlee, Belgium: 3 Department of Research, Development and Education, Sint Maartenskliniek, Nijmegen, The Netherlands: 4 Department of Rehabilitation Sciences, Faculty of Kinesiology and Rehabilitation Sciences, KU Leuven, Heverlee, Belgium: 5 Clinical Motion Analysis Laboratory, CERM, University Hospital Leuven, Leuven, Belgium; No. of Pages: 4; Language: English; Publication Type: journal article; Update Code: 20160924","page":"132-135","publisher":"Elsevier B.V.","title":"The arm posture in children with unilateral Cerebral Palsy is mainly related to antero-posterior gait instability","type":"article-journal","volume":"49"},"uris":["http://www.mendeley.com/documents/?uuid=4725ae7e-a016-4bd2-b18a-3b38c2dc8109"]},{"id":"ITEM-3","itemData":{"DOI":"10.1002/14651858.CD012363.pub2","ISSN":"1469493X","PMID":"31587271","abstract":"Background Idiopathic toe walking (ITW) is an exclusionary diagnosis given to healthy children who persist in walking on their toes after they should typically have achieved a heel-toe gait. The literature discusses conservative and surgical interventions using a variety of treatment modal-ities. Young children and children without a limitation in ankle dorsiflexion (the upwards movement of the foot towards the shin of the leg) are commonly treated with conservative interventions. Older children who continue toe walking and present with limitations in ankle dorsiflexion are sometimes treated with surgical procedures. This systematic review is needed to evaluate the evidence for any intervention for the treatment of ITW. The conclusions of this review may support decision making by clinicians caring for children with ITW. It may also assist families when deciding on treatment options for their children with ITW. Many of the treatments employed have financial implications for parents or healthcare services. This review also aims to highlight any deficits in the current research base. Objectives To assess the effects of conservative and surgical interventions in children with ITW, specifically effects on gait normalisation, ankle range of motion, pain, frequency of recurrence, and any adverse effects. Search methods On 29 April 2019, we searched the Cochrane Neuromuscular Specialised Register, CENTRAL, MEDLINE, Embase, CINAHL Plus, and PEDro. We searched the following registers of clinical trials for ongoing and recently completed trials: the World Health Organization (WHO) International Clinical Trials Registry Platform (ICTRP, apps.who.int/trialsearch), and ClinicalTrials.gov (clinicaltrials.gov). We searched conference proceedings and other grey literature in the BIOSIS databases and System for Information on Grey Literature in Europe (OpenGrey, opengrey.eu). We searched guidelines via the Turning Research Into Practice database (TRIP, tripdatabase.com) and National Guideline Clearinghouse (guideline.gov). We did not apply language restrictions. Selection criteria We considered randomised or quasi-randomised trials for inclusion in the review if they involved participants diagnosed with ITW gait in the absence of a medical condition known to cause toe walking, or associated with toe walking. As there is no universally accepted age group for ITW, this review includes ITW at any age, who have been toe walking for more than six months, who can or cannot wa…","author":[{"dropping-particle":"","family":"Caserta","given":"Antoni J.","non-dropping-particle":"","parse-names":false,"suffix":""},{"dropping-particle":"","family":"Pacey","given":"Verity","non-dropping-particle":"","parse-names":false,"suffix":""},{"dropping-particle":"","family":"Fahey","given":"Michael","non-dropping-particle":"","parse-names":false,"suffix":""},{"dropping-particle":"","family":"Gray","given":"Kelly","non-dropping-particle":"","parse-names":false,"suffix":""},{"dropping-particle":"","family":"Engelbert","given":"Raoul H.H.","non-dropping-particle":"","parse-names":false,"suffix":""},{"dropping-particle":"","family":"Williams","given":"Cylie M.","non-dropping-particle":"","parse-names":false,"suffix":""}],"container-title":"Cochrane Database of Systematic Reviews","id":"ITEM-3","issue":"10","issued":{"date-parts":[["2019","10","6"]]},"publisher":"John Wiley and Sons Ltd","title":"Interventions for idiopathic toe walking","type":"article","volume":"2019"},"uris":["http://www.mendeley.com/documents/?uuid=adb7bb36-653d-4ae5-a81a-a91867087bf8"]}],"mendeley":{"formattedCitation":"(Caserta et al., 2019; Ganapathy et al., 2021; Meyns et al., 2016)","plainTextFormattedCitation":"(Caserta et al., 2019; Ganapathy et al., 2021; Meyns et al., 2016)","previouslyFormattedCitation":"(Caserta et al., 2019; Ganapathy et al., 2021; Meyns et al., 2016)"},"properties":{"noteIndex":0},"schema":"https://github.com/citation-style-language/schema/raw/master/csl-citation.json"}</w:instrText>
      </w:r>
      <w:r>
        <w:fldChar w:fldCharType="separate"/>
      </w:r>
      <w:r w:rsidR="009A28E3" w:rsidRPr="009A28E3">
        <w:rPr>
          <w:noProof/>
        </w:rPr>
        <w:t>(Caserta et al., 2019; Ganapathy et al., 2021; Meyns et al., 2016)</w:t>
      </w:r>
      <w:r>
        <w:fldChar w:fldCharType="end"/>
      </w:r>
      <w:r>
        <w:t>.</w:t>
      </w:r>
      <w:r w:rsidR="00815C7D">
        <w:t xml:space="preserve"> </w:t>
      </w:r>
      <w:r w:rsidR="001805A0">
        <w:t>These combined recommendations will facilitate the development of a higher-level evidence-based OSSTF prescription protocol to aid in clinical decision-making and facilitate the potential mobility of these children.</w:t>
      </w:r>
    </w:p>
    <w:p w14:paraId="415C4208" w14:textId="77777777" w:rsidR="00094011" w:rsidRDefault="00094011" w:rsidP="00094011">
      <w:pPr>
        <w:spacing w:line="360" w:lineRule="auto"/>
        <w:jc w:val="both"/>
      </w:pPr>
    </w:p>
    <w:p w14:paraId="0B5E0181" w14:textId="6B2D600C" w:rsidR="00094011" w:rsidRDefault="00094011" w:rsidP="00094011">
      <w:pPr>
        <w:spacing w:line="360" w:lineRule="auto"/>
        <w:jc w:val="both"/>
      </w:pPr>
      <w:r w:rsidRPr="00583756">
        <w:rPr>
          <w:b/>
          <w:bCs/>
        </w:rPr>
        <w:t xml:space="preserve">Further Mechanical </w:t>
      </w:r>
      <w:r w:rsidR="003D606F">
        <w:rPr>
          <w:b/>
          <w:bCs/>
        </w:rPr>
        <w:t>t</w:t>
      </w:r>
      <w:r w:rsidRPr="00583756">
        <w:rPr>
          <w:b/>
          <w:bCs/>
        </w:rPr>
        <w:t>esting</w:t>
      </w:r>
      <w:r w:rsidR="003D606F">
        <w:rPr>
          <w:b/>
          <w:bCs/>
        </w:rPr>
        <w:t xml:space="preserve"> of OSSTF</w:t>
      </w:r>
      <w:r w:rsidRPr="00583756">
        <w:rPr>
          <w:b/>
          <w:bCs/>
        </w:rPr>
        <w:t>:</w:t>
      </w:r>
      <w:r w:rsidR="00AC07D8">
        <w:t xml:space="preserve"> </w:t>
      </w:r>
      <w:r>
        <w:t>A novel ankle loading protocol was developed in this thesis and quantified</w:t>
      </w:r>
      <w:r w:rsidR="003D606F">
        <w:t xml:space="preserve"> the </w:t>
      </w:r>
      <w:r>
        <w:t>effect</w:t>
      </w:r>
      <w:r w:rsidR="003D606F">
        <w:t xml:space="preserve"> of</w:t>
      </w:r>
      <w:r>
        <w:t xml:space="preserve"> design characteristics on mechanical stiffness. However, this employed a rudimentary ankle shank model, which, although it provided an acceptable margin of error,</w:t>
      </w:r>
      <w:r w:rsidR="003D606F">
        <w:t xml:space="preserve"> it</w:t>
      </w:r>
      <w:r>
        <w:t xml:space="preserve"> was the largest of the loading scenarios. There were also observations of differing effects of lace and Velcro fastenings on ankle plantarflexion that may have been due to the shank model stressing the tongue between the Velcro straps. Future work could potentially employ a more accurate ankle rearfoot anatomical model. This could be an ankle-foot prosthesis with two degrees of freedom to potentially lower the margin of error and further explore the tentative findings of differing fastening on sagittal ankle loading.  </w:t>
      </w:r>
    </w:p>
    <w:p w14:paraId="306C681D" w14:textId="77777777" w:rsidR="00094011" w:rsidRDefault="00094011" w:rsidP="00094011">
      <w:pPr>
        <w:spacing w:line="360" w:lineRule="auto"/>
        <w:jc w:val="both"/>
      </w:pPr>
    </w:p>
    <w:p w14:paraId="49E2E77E" w14:textId="77777777" w:rsidR="00094011" w:rsidRDefault="00094011">
      <w:pPr>
        <w:pStyle w:val="Heading2"/>
        <w:numPr>
          <w:ilvl w:val="1"/>
          <w:numId w:val="29"/>
        </w:numPr>
        <w:spacing w:line="360" w:lineRule="auto"/>
        <w:ind w:left="0" w:firstLine="0"/>
      </w:pPr>
      <w:bookmarkStart w:id="391" w:name="_Toc156403561"/>
      <w:r>
        <w:t>Clinical practice</w:t>
      </w:r>
      <w:bookmarkEnd w:id="391"/>
    </w:p>
    <w:p w14:paraId="0FC8C504" w14:textId="77777777" w:rsidR="0015714F" w:rsidRPr="0015714F" w:rsidRDefault="0015714F" w:rsidP="009344E2"/>
    <w:p w14:paraId="39DE54B3" w14:textId="46CA96AF" w:rsidR="00094011" w:rsidRDefault="00094011" w:rsidP="00513493">
      <w:pPr>
        <w:spacing w:line="360" w:lineRule="auto"/>
        <w:jc w:val="both"/>
      </w:pPr>
      <w:r>
        <w:rPr>
          <w:b/>
          <w:bCs/>
        </w:rPr>
        <w:t>D</w:t>
      </w:r>
      <w:r w:rsidRPr="00A517D5">
        <w:rPr>
          <w:b/>
          <w:bCs/>
        </w:rPr>
        <w:t>efinitions</w:t>
      </w:r>
      <w:r>
        <w:rPr>
          <w:b/>
          <w:bCs/>
        </w:rPr>
        <w:t xml:space="preserve"> and purpose of OSSTF:</w:t>
      </w:r>
      <w:r w:rsidR="0028344B">
        <w:t xml:space="preserve"> </w:t>
      </w:r>
      <w:r>
        <w:t xml:space="preserve">This work, through a mixed method approach, has provided a level 5 evidence base of consensus expert opinion to provide a conceptual framework of footwear as a clinical intervention for children with agreed terms, definitions and groupings dependent on the therapeutic role of the footwear. This framework should assist clinicians in prescribing OSSTF as it identifies that the purpose is immediately functional in nature, assisting stability in children's gait and is not intended as long-term correction of skeletal structural alignment. </w:t>
      </w:r>
    </w:p>
    <w:p w14:paraId="5E792DAF" w14:textId="77777777" w:rsidR="00513493" w:rsidRDefault="00513493" w:rsidP="00513493">
      <w:pPr>
        <w:spacing w:line="360" w:lineRule="auto"/>
        <w:jc w:val="both"/>
      </w:pPr>
    </w:p>
    <w:p w14:paraId="21641EA9" w14:textId="0795BF50" w:rsidR="00094011" w:rsidRDefault="00094011" w:rsidP="00094011">
      <w:pPr>
        <w:spacing w:line="360" w:lineRule="auto"/>
        <w:jc w:val="both"/>
      </w:pPr>
      <w:r w:rsidRPr="00583756">
        <w:rPr>
          <w:b/>
          <w:bCs/>
        </w:rPr>
        <w:t>Assessment of OSSTF design:</w:t>
      </w:r>
      <w:r>
        <w:t xml:space="preserve"> The salient design characteristics have been identified by expert consensus with corroboration of their effects on mechanical stiffness to enhance the stability or ergonomics of the footwear through further quantitative. The identification and assessment of these design characteristics of OSSTF have been </w:t>
      </w:r>
      <w:r w:rsidR="003D606F">
        <w:t>developed into</w:t>
      </w:r>
      <w:r>
        <w:t xml:space="preserve"> the OSSTF tool. A further iteration of the </w:t>
      </w:r>
      <w:r w:rsidR="003D606F">
        <w:t>tool</w:t>
      </w:r>
      <w:r>
        <w:t xml:space="preserve"> with improved inter-rater reliability will allow clinicians to readily identify the design characteristics of OSSTF to inform on their potential to act as an assistive aid in clinical practice.</w:t>
      </w:r>
    </w:p>
    <w:p w14:paraId="50D97EAA" w14:textId="77777777" w:rsidR="00094011" w:rsidRDefault="00094011">
      <w:pPr>
        <w:pStyle w:val="Heading2"/>
        <w:numPr>
          <w:ilvl w:val="1"/>
          <w:numId w:val="29"/>
        </w:numPr>
        <w:spacing w:line="360" w:lineRule="auto"/>
        <w:ind w:left="0" w:firstLine="0"/>
      </w:pPr>
      <w:bookmarkStart w:id="392" w:name="_Toc156403562"/>
      <w:r>
        <w:t>Footwear manufacture</w:t>
      </w:r>
      <w:bookmarkEnd w:id="392"/>
    </w:p>
    <w:p w14:paraId="225D1E57" w14:textId="77777777" w:rsidR="0015714F" w:rsidRPr="0015714F" w:rsidRDefault="0015714F" w:rsidP="009344E2"/>
    <w:p w14:paraId="3648AF2C" w14:textId="31549DD2" w:rsidR="00D86CC7" w:rsidRDefault="00094011" w:rsidP="00E43E7D">
      <w:pPr>
        <w:spacing w:line="360" w:lineRule="auto"/>
        <w:jc w:val="both"/>
      </w:pPr>
      <w:r>
        <w:t xml:space="preserve">The current work through mixed methodology has identified the salient design characteristics of OSSTF through structured consensus methodology of a combined group of experts in clinical footwear interventions inclusive of clinicians and researchers alongside footwear manufacturers to provide unbiased consensus opinion evidence base </w:t>
      </w:r>
      <w:r>
        <w:fldChar w:fldCharType="begin" w:fldLock="1"/>
      </w:r>
      <w:r w:rsidR="00EF53DC">
        <w:instrText>ADDIN CSL_CITATION {"citationItems":[{"id":"ITEM-1","itemData":{"DOI":"10.1016/J.TECHFORE.2011.04.005","ISSN":"0040-1625","abstract":"The cornerstone of good research is establishing integrity. However, identifying and gauging methodological rigour for the Delphi technique remains elusive. This is due to a number of reasons such as the ongoing epistemological debate, along with continual modifications. Consequently, the scant studies exploring rigour are mainly experimental, component specific and outdated. This paper discusses the literature on establishing rigour in Delphi studies, the methodological trinity of reliability, validity and trustworthiness. In addition it presents a discussion of the principal forms of establishing rigour, such as the application of rigour using both qualitative and quantitative measurements and corroborating results with relevant evidence in the field for each individual Delphi. Addressing such issues will help enhance the development and utilisation of rigour in the future.","author":[{"dropping-particle":"","family":"Hasson","given":"Felicity","non-dropping-particle":"","parse-names":false,"suffix":""},{"dropping-particle":"","family":"Keeney","given":"Sinead","non-dropping-particle":"","parse-names":false,"suffix":""}],"container-title":"Technological Forecasting and Social Change","id":"ITEM-1","issue":"9","issued":{"date-parts":[["2011","11","1"]]},"page":"1695-1704","publisher":"North-Holland","title":"Enhancing rigour in the Delphi technique research","type":"article-journal","volume":"78"},"uris":["http://www.mendeley.com/documents/?uuid=90c4d181-b01c-38b7-9e87-377061c2f561"]},{"id":"ITEM-2","itemData":{"DOI":"10.1002/9781444392029","ISBN":"9781405187541","abstract":"The Delphi Technique in Nursing and Health Research is a practical guide to using the Delphi methodology for students and researchers in nursing and health. It adopts a logical step-by-step approach, introducing the researcher to the Delphi, outlining its development, analysing key characteristics and parameters for its successful use and exploring its applications in nursing and health. The book addresses issues of methodology, design, framing the research question, sampling, instrumentation, methodological rigour, reliability and validity, and methods of data analysis. The Delphi Technique in Nursing and Health Research enables the reader to be aware of the limitations of the technique and possible solutions, to design a Delphi questionnaire for each of the different rounds of a study, to consider different approaches to the technique in relation to a study, to analyse the data from each round of a Delphi study, and to understand the importance of feedback between rounds. Key Features. A practical guide to facilitate use of the Delphi technique. Provides the reader with the necessary information to participate in and conduct Delphi studies. Examines different types of Delphi, including the e-Delphi, and modifications made to the technique. Includes examples of real empirical investigations, brief case scenarios and key learning points for each chapter. Explores the role of the Delphi researcher. Explores ethical issues and issues of anonymity, use of experts and controlled feedback. © 2011 Sinead Keeney, Felicity Hasson and Hugh McKenna.","author":[{"dropping-particle":"","family":"Keeney","given":"Sinead.","non-dropping-particle":"","parse-names":false,"suffix":""},{"dropping-particle":"","family":"Hasson","given":"Felicity.","non-dropping-particle":"","parse-names":false,"suffix":""},{"dropping-particle":"","family":"Mckenna","given":"Hugh","non-dropping-particle":"","parse-names":false,"suffix":""}],"container-title":"The Delphi Technique in Nursing and Health Research","id":"ITEM-2","issued":{"date-parts":[["2010","12","3"]]},"publisher":"Wiley-Blackwell","title":"The Delphi Technique in Nursing and Health Research","type":"book"},"uris":["http://www.mendeley.com/documents/?uuid=c1ce78d5-ceb7-42e8-8415-e6953914ca9a"]}],"mendeley":{"formattedCitation":"(Hasson &amp; Keeney, 2011; Keeney et al., 2010)","plainTextFormattedCitation":"(Hasson &amp; Keeney, 2011; Keeney et al., 2010)","previouslyFormattedCitation":"(Hasson &amp; Keeney, 2011; Keeney et al., 2010)"},"properties":{"noteIndex":0},"schema":"https://github.com/citation-style-language/schema/raw/master/csl-citation.json"}</w:instrText>
      </w:r>
      <w:r>
        <w:fldChar w:fldCharType="separate"/>
      </w:r>
      <w:r w:rsidR="00254D00" w:rsidRPr="00254D00">
        <w:rPr>
          <w:noProof/>
        </w:rPr>
        <w:t>(Hasson &amp; Keeney, 2011; Keeney et al., 2010)</w:t>
      </w:r>
      <w:r>
        <w:fldChar w:fldCharType="end"/>
      </w:r>
      <w:r>
        <w:t xml:space="preserve">. Further mechanical testing has corroborated and quantified that heel counter dimensions in height can influence stiffness to ankle inversion eversion torque, and length can influence midfoot inversion eversion torque. Lighter weight </w:t>
      </w:r>
      <w:r w:rsidR="003E49B8">
        <w:t xml:space="preserve">PU </w:t>
      </w:r>
      <w:r>
        <w:t xml:space="preserve">foam and combination </w:t>
      </w:r>
      <w:r w:rsidR="003E49B8">
        <w:t xml:space="preserve">PU </w:t>
      </w:r>
      <w:r>
        <w:t xml:space="preserve">rubber outsoles demonstrated increases in midfoot inversion eversion torque based on being thicker at the outsole in the midfoot in comparison to heavier and higher shore outsole materials such as rubber </w:t>
      </w:r>
      <w:r>
        <w:fldChar w:fldCharType="begin" w:fldLock="1"/>
      </w:r>
      <w:r w:rsidR="00D471C6">
        <w:instrText>ADDIN CSL_CITATION {"citationItems":[{"id":"ITEM-1","itemData":{"DOI":"10.3390/POLYM14224872/S1","ISSN":"20734360","abstract":"Body-temperature programmable elastic shape memory hybrids (SMHs) have great potential for the comfortable fitting of wearable devices. Traditionally, shore hardness is commonly used in the characterization of elastic materials. In this paper, the evolution of shore hardness in body-temperature programmable elastic SMHs upon cyclic loading, and during the shape memory cycle, is systematically investigated. Upon cyclic loading, similar to the Mullins effect, significant softening appears, when the applied strain is over a certain value. On the other hand, after programming, in general, the measured hardness increases with increase in programming strain. However, for certain surfaces, the hardness decreases slightly and then increases rapidly. The underlying mechanism for this phenomenon is explained by the formation of micro-gaps between the inclusion and the matrix after programming. After heating, to melt the inclusions, all samples (both cyclically loaded and programmed) largely recover their original hardness.","author":[{"dropping-particle":"","family":"Naveen","given":"Balasundaram Selvan","non-dropping-particle":"","parse-names":false,"suffix":""},{"dropping-particle":"","family":"Jose","given":"Nivya Theresa","non-dropping-particle":"","parse-names":false,"suffix":""},{"dropping-particle":"","family":"Krishnan","given":"Pranav","non-dropping-particle":"","parse-names":false,"suffix":""},{"dropping-particle":"","family":"Mohapatra","given":"Subham","non-dropping-particle":"","parse-names":false,"suffix":""},{"dropping-particle":"","family":"Pendharkar","given":"Vivek","non-dropping-particle":"","parse-names":false,"suffix":""},{"dropping-particle":"","family":"Koh","given":"Nicholas Yuan Han","non-dropping-particle":"","parse-names":false,"suffix":""},{"dropping-particle":"","family":"Lim","given":"Woon Yong","non-dropping-particle":"","parse-names":false,"suffix":""},{"dropping-particle":"","family":"Huang","given":"Wei Min","non-dropping-particle":"","parse-names":false,"suffix":""}],"container-title":"Polymers","id":"ITEM-1","issue":"22","issued":{"date-parts":[["2022","11","1"]]},"page":"4872","publisher":"MDPI","title":"Evolution of Shore Hardness under Uniaxial Tension/Compression in Body-Temperature Programmable Elastic Shape Memory Hybrids","type":"article-journal","volume":"14"},"uris":["http://www.mendeley.com/documents/?uuid=a33d8e30-e40c-37d8-8472-60965cae2faa"]},{"id":"ITEM-2","itemData":{"abstract":"ISO 7619-1:2010 specifies a method for determining the indentation hardness (Shore hardness) of vulcanized or thermoplastic rubber by means of durometers using the A scale for rubbers in the normal-hardness range; the D scale for rubbers in the high-hardness range; the AO scale for rubbers in the low-hardness range and for cellular rubbers; and the AM scale for thin rubber test pieces in the normal-hardness range.","author":[{"dropping-particle":"","family":"ISO","given":"","non-dropping-particle":"","parse-names":false,"suffix":""}],"container-title":"Standards","id":"ITEM-2","issued":{"date-parts":[["2010"]]},"page":"10","title":"ISO 7619-1:2010RSS Rubber, vulcanized or thermoplastic -- Determination of indentation hardness -- Part 1: Durometer method (Shore hardness)No Title","type":"article-journal","volume":"2010"},"uris":["http://www.mendeley.com/documents/?uuid=108f9c98-fe28-3ce2-88cf-e4e8ce7f45a4"]}],"mendeley":{"formattedCitation":"(ISO, 2010; Naveen et al., 2022)","plainTextFormattedCitation":"(ISO, 2010; Naveen et al., 2022)","previouslyFormattedCitation":"(ISO, 2010; Naveen et al., 2022)"},"properties":{"noteIndex":0},"schema":"https://github.com/citation-style-language/schema/raw/master/csl-citation.json"}</w:instrText>
      </w:r>
      <w:r>
        <w:fldChar w:fldCharType="separate"/>
      </w:r>
      <w:r w:rsidR="00810D03" w:rsidRPr="009A28E3">
        <w:rPr>
          <w:noProof/>
        </w:rPr>
        <w:t>(ISO, 2010; Naveen et al., 2022)</w:t>
      </w:r>
      <w:r>
        <w:fldChar w:fldCharType="end"/>
      </w:r>
      <w:r>
        <w:t xml:space="preserve"> which were comparatively thinner in the outsole in the Midfoot. This data should provide a preliminary evidence base to inform future design and marketing information for OSSTF by manufacturers. </w:t>
      </w:r>
    </w:p>
    <w:p w14:paraId="6E29E7CB" w14:textId="77777777" w:rsidR="00E43E7D" w:rsidRDefault="00E43E7D" w:rsidP="00E43E7D">
      <w:pPr>
        <w:spacing w:line="360" w:lineRule="auto"/>
        <w:jc w:val="both"/>
      </w:pPr>
    </w:p>
    <w:p w14:paraId="4C0BAE57" w14:textId="77777777" w:rsidR="00E30A2B" w:rsidRPr="002C0FD5" w:rsidRDefault="00E30A2B" w:rsidP="009344E2">
      <w:pPr>
        <w:pStyle w:val="Heading1"/>
        <w:numPr>
          <w:ilvl w:val="0"/>
          <w:numId w:val="29"/>
        </w:numPr>
        <w:ind w:left="0" w:firstLine="0"/>
      </w:pPr>
      <w:bookmarkStart w:id="393" w:name="_Toc141904154"/>
      <w:bookmarkStart w:id="394" w:name="_Toc141904338"/>
      <w:bookmarkStart w:id="395" w:name="_Toc141904155"/>
      <w:bookmarkStart w:id="396" w:name="_Toc141904339"/>
      <w:bookmarkStart w:id="397" w:name="_Toc141904156"/>
      <w:bookmarkStart w:id="398" w:name="_Toc141904340"/>
      <w:bookmarkStart w:id="399" w:name="_Toc156403563"/>
      <w:bookmarkEnd w:id="393"/>
      <w:bookmarkEnd w:id="394"/>
      <w:bookmarkEnd w:id="395"/>
      <w:bookmarkEnd w:id="396"/>
      <w:bookmarkEnd w:id="397"/>
      <w:bookmarkEnd w:id="398"/>
      <w:r>
        <w:t>Conclusions</w:t>
      </w:r>
      <w:bookmarkEnd w:id="399"/>
    </w:p>
    <w:p w14:paraId="772C2A4D" w14:textId="77777777" w:rsidR="00E30A2B" w:rsidRDefault="00E30A2B" w:rsidP="00E30A2B"/>
    <w:p w14:paraId="745FBEFC" w14:textId="3D2556E7" w:rsidR="00E30A2B" w:rsidRDefault="00015AC8" w:rsidP="00DA3F5D">
      <w:pPr>
        <w:spacing w:line="360" w:lineRule="auto"/>
      </w:pPr>
      <w:r w:rsidRPr="00015AC8">
        <w:t xml:space="preserve">This thesis aimed to provide a conceptual and theoretical basis for children's </w:t>
      </w:r>
      <w:r w:rsidR="00C94A96">
        <w:t xml:space="preserve">OSSTF </w:t>
      </w:r>
      <w:r w:rsidRPr="00015AC8">
        <w:t>with a combined quantitative and qualitative evaluation of their design and purpose to provide a preliminary evidence-based framework for assistive aid stakeholders.</w:t>
      </w:r>
    </w:p>
    <w:p w14:paraId="4CE4B128" w14:textId="77777777" w:rsidR="00E30A2B" w:rsidRDefault="00E30A2B" w:rsidP="00DA3F5D">
      <w:pPr>
        <w:spacing w:line="360" w:lineRule="auto"/>
      </w:pPr>
    </w:p>
    <w:p w14:paraId="65096357" w14:textId="1ABB9B6A" w:rsidR="00C13B26" w:rsidRDefault="00C13B26" w:rsidP="00C13B26">
      <w:pPr>
        <w:spacing w:line="360" w:lineRule="auto"/>
      </w:pPr>
      <w:r>
        <w:t xml:space="preserve">From the subsequent studies in this </w:t>
      </w:r>
      <w:r w:rsidR="002B22A4">
        <w:t>thesis,</w:t>
      </w:r>
      <w:r>
        <w:t xml:space="preserve"> the following </w:t>
      </w:r>
      <w:r w:rsidR="00C31D36">
        <w:t xml:space="preserve">concepts </w:t>
      </w:r>
      <w:r>
        <w:t>can be concluded for OSSTF:</w:t>
      </w:r>
    </w:p>
    <w:p w14:paraId="03FA0B29" w14:textId="3434E071" w:rsidR="006325B9" w:rsidRPr="00C13B26" w:rsidRDefault="00C13B26" w:rsidP="00C13B26">
      <w:pPr>
        <w:rPr>
          <w:b/>
          <w:bCs/>
        </w:rPr>
      </w:pPr>
      <w:r w:rsidRPr="00C13B26">
        <w:rPr>
          <w:b/>
          <w:bCs/>
        </w:rPr>
        <w:t>Terms and Definitions</w:t>
      </w:r>
    </w:p>
    <w:p w14:paraId="6B322EB4" w14:textId="77777777" w:rsidR="00E30A2B" w:rsidRPr="005C3C6C" w:rsidRDefault="00E30A2B">
      <w:pPr>
        <w:pStyle w:val="ListParagraph"/>
        <w:numPr>
          <w:ilvl w:val="0"/>
          <w:numId w:val="36"/>
        </w:numPr>
        <w:spacing w:line="360" w:lineRule="auto"/>
        <w:jc w:val="both"/>
      </w:pPr>
      <w:r>
        <w:rPr>
          <w:rFonts w:cstheme="minorHAnsi"/>
          <w:color w:val="000000"/>
        </w:rPr>
        <w:t>Children's</w:t>
      </w:r>
      <w:r w:rsidRPr="00E61949">
        <w:rPr>
          <w:rFonts w:cstheme="minorHAnsi"/>
          <w:color w:val="000000"/>
        </w:rPr>
        <w:t xml:space="preserve"> Therapeutic footwear should be the overarching term </w:t>
      </w:r>
      <w:r w:rsidRPr="005C3C6C">
        <w:t xml:space="preserve">for </w:t>
      </w:r>
      <w:r>
        <w:t>children's f</w:t>
      </w:r>
      <w:r w:rsidRPr="005C3C6C">
        <w:t xml:space="preserve">ootwear that is designed or adapted specifically to protect, support, align, prevent, or correct foot deformity or to assist mobility and standing in children. </w:t>
      </w:r>
    </w:p>
    <w:p w14:paraId="7F369EBB" w14:textId="75EA17CD"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 xml:space="preserve">Children's therapeutic footwear should be termed, </w:t>
      </w:r>
      <w:r w:rsidR="005C246B">
        <w:rPr>
          <w:rFonts w:cstheme="minorHAnsi"/>
          <w:color w:val="000000"/>
        </w:rPr>
        <w:t>defined,</w:t>
      </w:r>
      <w:r>
        <w:rPr>
          <w:rFonts w:cstheme="minorHAnsi"/>
          <w:color w:val="000000"/>
        </w:rPr>
        <w:t xml:space="preserve"> and grouped according to its intended therapeutic role</w:t>
      </w:r>
    </w:p>
    <w:p w14:paraId="6D746923" w14:textId="449B7857"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 xml:space="preserve">The three main groupings of children's therapeutic footwear are </w:t>
      </w:r>
      <w:r w:rsidRPr="005C3C6C">
        <w:rPr>
          <w:rFonts w:cstheme="minorHAnsi"/>
          <w:b/>
          <w:bCs/>
          <w:color w:val="000000"/>
        </w:rPr>
        <w:t xml:space="preserve">Accommodative, </w:t>
      </w:r>
      <w:r w:rsidR="003D606F">
        <w:rPr>
          <w:rFonts w:cstheme="minorHAnsi"/>
          <w:b/>
          <w:bCs/>
          <w:color w:val="000000"/>
        </w:rPr>
        <w:t>c</w:t>
      </w:r>
      <w:r w:rsidRPr="005C3C6C">
        <w:rPr>
          <w:rFonts w:cstheme="minorHAnsi"/>
          <w:b/>
          <w:bCs/>
          <w:color w:val="000000"/>
        </w:rPr>
        <w:t xml:space="preserve">orrective </w:t>
      </w:r>
      <w:r w:rsidRPr="000F28BC">
        <w:rPr>
          <w:rFonts w:cstheme="minorHAnsi"/>
          <w:color w:val="000000"/>
        </w:rPr>
        <w:t xml:space="preserve">and </w:t>
      </w:r>
      <w:r w:rsidR="003D606F">
        <w:rPr>
          <w:rFonts w:cstheme="minorHAnsi"/>
          <w:b/>
          <w:bCs/>
          <w:color w:val="000000"/>
        </w:rPr>
        <w:t>f</w:t>
      </w:r>
      <w:r w:rsidRPr="005C3C6C">
        <w:rPr>
          <w:rFonts w:cstheme="minorHAnsi"/>
          <w:b/>
          <w:bCs/>
          <w:color w:val="000000"/>
        </w:rPr>
        <w:t>unctional</w:t>
      </w:r>
      <w:r w:rsidR="003D606F">
        <w:rPr>
          <w:rFonts w:cstheme="minorHAnsi"/>
          <w:b/>
          <w:bCs/>
          <w:color w:val="000000"/>
        </w:rPr>
        <w:t>.</w:t>
      </w:r>
    </w:p>
    <w:p w14:paraId="25F251A3" w14:textId="77777777" w:rsidR="00E30A2B" w:rsidRDefault="00E30A2B">
      <w:pPr>
        <w:pStyle w:val="ListParagraph"/>
        <w:numPr>
          <w:ilvl w:val="1"/>
          <w:numId w:val="36"/>
        </w:numPr>
        <w:autoSpaceDE w:val="0"/>
        <w:autoSpaceDN w:val="0"/>
        <w:adjustRightInd w:val="0"/>
        <w:spacing w:line="360" w:lineRule="auto"/>
        <w:jc w:val="both"/>
        <w:rPr>
          <w:rFonts w:cstheme="minorHAnsi"/>
          <w:color w:val="000000"/>
        </w:rPr>
      </w:pPr>
      <w:r w:rsidRPr="53321C05">
        <w:rPr>
          <w:color w:val="000000" w:themeColor="text1"/>
        </w:rPr>
        <w:t>Accommodative footwear is children's therapeutic footwear that is designed to prevent the deterioration of children's foot deformities through the dimensional matching of the footwear to the child's foot.</w:t>
      </w:r>
    </w:p>
    <w:p w14:paraId="5C329FAC" w14:textId="77777777" w:rsidR="00E30A2B" w:rsidRDefault="00E30A2B">
      <w:pPr>
        <w:pStyle w:val="ListParagraph"/>
        <w:numPr>
          <w:ilvl w:val="1"/>
          <w:numId w:val="36"/>
        </w:numPr>
        <w:autoSpaceDE w:val="0"/>
        <w:autoSpaceDN w:val="0"/>
        <w:adjustRightInd w:val="0"/>
        <w:spacing w:line="360" w:lineRule="auto"/>
        <w:jc w:val="both"/>
        <w:rPr>
          <w:rFonts w:cstheme="minorHAnsi"/>
          <w:color w:val="000000"/>
        </w:rPr>
      </w:pPr>
      <w:r>
        <w:t>Corrective footwear is footwear that is designed or adapted to support the correction of congenital or acquired foot and ankle deformities in children. This may be secondary to a primary corrective measure such as serial casting or surgery</w:t>
      </w:r>
      <w:r w:rsidRPr="53321C05">
        <w:rPr>
          <w:color w:val="000000" w:themeColor="text1"/>
        </w:rPr>
        <w:t xml:space="preserve"> </w:t>
      </w:r>
    </w:p>
    <w:p w14:paraId="1D2471F0" w14:textId="77777777" w:rsidR="00E30A2B" w:rsidRPr="005C3C6C" w:rsidRDefault="00E30A2B">
      <w:pPr>
        <w:pStyle w:val="ListParagraph"/>
        <w:numPr>
          <w:ilvl w:val="1"/>
          <w:numId w:val="36"/>
        </w:numPr>
        <w:autoSpaceDE w:val="0"/>
        <w:autoSpaceDN w:val="0"/>
        <w:adjustRightInd w:val="0"/>
        <w:spacing w:line="360" w:lineRule="auto"/>
        <w:jc w:val="both"/>
        <w:rPr>
          <w:rFonts w:cstheme="minorHAnsi"/>
          <w:color w:val="000000"/>
        </w:rPr>
      </w:pPr>
      <w:r>
        <w:t>Functional footwear is children's therapeutic footwear designed or adapted to directly assist mobility and standing in children.</w:t>
      </w:r>
    </w:p>
    <w:p w14:paraId="1A33BF9C" w14:textId="77777777" w:rsidR="00E30A2B" w:rsidRPr="005C3C6C" w:rsidRDefault="00E30A2B">
      <w:pPr>
        <w:pStyle w:val="ListParagraph"/>
        <w:numPr>
          <w:ilvl w:val="0"/>
          <w:numId w:val="36"/>
        </w:numPr>
        <w:autoSpaceDE w:val="0"/>
        <w:autoSpaceDN w:val="0"/>
        <w:adjustRightInd w:val="0"/>
        <w:spacing w:line="360" w:lineRule="auto"/>
        <w:jc w:val="both"/>
        <w:rPr>
          <w:rFonts w:cstheme="minorHAnsi"/>
          <w:color w:val="000000"/>
        </w:rPr>
      </w:pPr>
      <w:r>
        <w:t xml:space="preserve">Functional therapeutic footwear consists of two further subgroupings </w:t>
      </w:r>
      <w:r w:rsidRPr="005C3C6C">
        <w:rPr>
          <w:b/>
          <w:bCs/>
        </w:rPr>
        <w:t xml:space="preserve">Adapted sole </w:t>
      </w:r>
      <w:r>
        <w:t xml:space="preserve">and </w:t>
      </w:r>
      <w:r w:rsidRPr="005C3C6C">
        <w:rPr>
          <w:b/>
          <w:bCs/>
        </w:rPr>
        <w:t xml:space="preserve">Stability </w:t>
      </w:r>
    </w:p>
    <w:p w14:paraId="4E4A78B8" w14:textId="77777777" w:rsidR="00E30A2B" w:rsidRPr="005C3C6C" w:rsidRDefault="00E30A2B">
      <w:pPr>
        <w:pStyle w:val="ListParagraph"/>
        <w:numPr>
          <w:ilvl w:val="1"/>
          <w:numId w:val="36"/>
        </w:numPr>
        <w:autoSpaceDE w:val="0"/>
        <w:autoSpaceDN w:val="0"/>
        <w:adjustRightInd w:val="0"/>
        <w:spacing w:line="360" w:lineRule="auto"/>
        <w:jc w:val="both"/>
        <w:rPr>
          <w:rFonts w:cstheme="minorHAnsi"/>
          <w:color w:val="000000"/>
        </w:rPr>
      </w:pPr>
      <w:r>
        <w:t>Adapted sole is a range of customised sole or heel adaptions to any suitable children's footwear, with the adaptions designed to assist mobility or standing in children.</w:t>
      </w:r>
    </w:p>
    <w:p w14:paraId="1A061BC3" w14:textId="77777777" w:rsidR="00E30A2B" w:rsidRDefault="00E30A2B">
      <w:pPr>
        <w:pStyle w:val="ListParagraph"/>
        <w:numPr>
          <w:ilvl w:val="1"/>
          <w:numId w:val="36"/>
        </w:numPr>
        <w:autoSpaceDE w:val="0"/>
        <w:autoSpaceDN w:val="0"/>
        <w:adjustRightInd w:val="0"/>
        <w:spacing w:line="360" w:lineRule="auto"/>
        <w:jc w:val="both"/>
        <w:rPr>
          <w:rFonts w:cstheme="minorHAnsi"/>
          <w:color w:val="000000"/>
        </w:rPr>
      </w:pPr>
      <w:r w:rsidRPr="53321C05">
        <w:rPr>
          <w:color w:val="000000" w:themeColor="text1"/>
        </w:rPr>
        <w:t>Stability therapeutic footwear is children's therapeutic footwear that is designed to assist mobility and standing in children by influencing movements and potentially proprioception of the foot and ankle.</w:t>
      </w:r>
    </w:p>
    <w:p w14:paraId="2B78D9B1" w14:textId="77777777" w:rsidR="003D606F" w:rsidRDefault="003D606F" w:rsidP="00E30A2B">
      <w:pPr>
        <w:pStyle w:val="ListParagraph"/>
        <w:autoSpaceDE w:val="0"/>
        <w:autoSpaceDN w:val="0"/>
        <w:adjustRightInd w:val="0"/>
        <w:spacing w:line="360" w:lineRule="auto"/>
        <w:ind w:left="0"/>
        <w:jc w:val="both"/>
        <w:rPr>
          <w:rFonts w:cstheme="minorHAnsi"/>
          <w:b/>
          <w:bCs/>
          <w:color w:val="000000"/>
        </w:rPr>
      </w:pPr>
    </w:p>
    <w:p w14:paraId="4C4BD39A" w14:textId="3AF3866D" w:rsidR="00E30A2B" w:rsidRDefault="00E30A2B" w:rsidP="00E30A2B">
      <w:pPr>
        <w:pStyle w:val="ListParagraph"/>
        <w:autoSpaceDE w:val="0"/>
        <w:autoSpaceDN w:val="0"/>
        <w:adjustRightInd w:val="0"/>
        <w:spacing w:line="360" w:lineRule="auto"/>
        <w:ind w:left="0"/>
        <w:jc w:val="both"/>
        <w:rPr>
          <w:rFonts w:cstheme="minorHAnsi"/>
          <w:b/>
          <w:bCs/>
          <w:color w:val="000000"/>
        </w:rPr>
      </w:pPr>
      <w:r w:rsidRPr="005C3C6C">
        <w:rPr>
          <w:rFonts w:cstheme="minorHAnsi"/>
          <w:b/>
          <w:bCs/>
          <w:color w:val="000000"/>
        </w:rPr>
        <w:t xml:space="preserve">Design characteristics </w:t>
      </w:r>
    </w:p>
    <w:p w14:paraId="1401898C" w14:textId="77777777" w:rsidR="00E30A2B" w:rsidRDefault="00E30A2B">
      <w:pPr>
        <w:pStyle w:val="ListParagraph"/>
        <w:numPr>
          <w:ilvl w:val="0"/>
          <w:numId w:val="37"/>
        </w:numPr>
        <w:autoSpaceDE w:val="0"/>
        <w:autoSpaceDN w:val="0"/>
        <w:adjustRightInd w:val="0"/>
        <w:spacing w:line="360" w:lineRule="auto"/>
        <w:jc w:val="both"/>
        <w:rPr>
          <w:rFonts w:cstheme="minorHAnsi"/>
          <w:color w:val="000000"/>
        </w:rPr>
      </w:pPr>
      <w:r>
        <w:rPr>
          <w:rFonts w:cstheme="minorHAnsi"/>
          <w:color w:val="000000"/>
        </w:rPr>
        <w:t>OSSTF tends to have higher toplines and higher and longer heel counters compared to standard children's retail footwear.</w:t>
      </w:r>
    </w:p>
    <w:p w14:paraId="1A068818" w14:textId="27570D67" w:rsidR="00E30A2B" w:rsidRDefault="00E30A2B">
      <w:pPr>
        <w:pStyle w:val="ListParagraph"/>
        <w:numPr>
          <w:ilvl w:val="0"/>
          <w:numId w:val="37"/>
        </w:numPr>
        <w:autoSpaceDE w:val="0"/>
        <w:autoSpaceDN w:val="0"/>
        <w:adjustRightInd w:val="0"/>
        <w:spacing w:line="360" w:lineRule="auto"/>
        <w:jc w:val="both"/>
        <w:rPr>
          <w:rFonts w:cstheme="minorHAnsi"/>
          <w:color w:val="000000"/>
        </w:rPr>
      </w:pPr>
      <w:r>
        <w:rPr>
          <w:rFonts w:cstheme="minorHAnsi"/>
          <w:color w:val="000000"/>
        </w:rPr>
        <w:t>The salient design characteristics of OSSTF, which increase mediolateral stiffness (inversion and eversion) at the ankle region of the footwear, is increased heel counter height</w:t>
      </w:r>
      <w:r w:rsidR="003D606F">
        <w:rPr>
          <w:rFonts w:cstheme="minorHAnsi"/>
          <w:color w:val="000000"/>
        </w:rPr>
        <w:t>.</w:t>
      </w:r>
    </w:p>
    <w:p w14:paraId="079FB818" w14:textId="3EB09BAA" w:rsidR="00E30A2B" w:rsidRDefault="00E30A2B">
      <w:pPr>
        <w:pStyle w:val="ListParagraph"/>
        <w:numPr>
          <w:ilvl w:val="0"/>
          <w:numId w:val="37"/>
        </w:numPr>
        <w:autoSpaceDE w:val="0"/>
        <w:autoSpaceDN w:val="0"/>
        <w:adjustRightInd w:val="0"/>
        <w:spacing w:line="360" w:lineRule="auto"/>
        <w:jc w:val="both"/>
        <w:rPr>
          <w:rFonts w:cstheme="minorHAnsi"/>
          <w:color w:val="000000"/>
        </w:rPr>
      </w:pPr>
      <w:r>
        <w:rPr>
          <w:rFonts w:cstheme="minorHAnsi"/>
          <w:color w:val="000000"/>
        </w:rPr>
        <w:t>The salient design characteristics of OSSTF, which increase mediolateral stiffness at the midfoot region of the footwear, are extended heel counters across the midfoot of the footwear and increased thickness of the outsole at the midfoot</w:t>
      </w:r>
      <w:r w:rsidR="003D606F">
        <w:rPr>
          <w:rFonts w:cstheme="minorHAnsi"/>
          <w:color w:val="000000"/>
        </w:rPr>
        <w:t>.</w:t>
      </w:r>
    </w:p>
    <w:p w14:paraId="15662D1D" w14:textId="77777777" w:rsidR="00E30A2B" w:rsidRDefault="00E30A2B" w:rsidP="00E30A2B">
      <w:pPr>
        <w:pStyle w:val="ListParagraph"/>
        <w:autoSpaceDE w:val="0"/>
        <w:autoSpaceDN w:val="0"/>
        <w:adjustRightInd w:val="0"/>
        <w:spacing w:line="360" w:lineRule="auto"/>
        <w:jc w:val="both"/>
        <w:rPr>
          <w:rFonts w:cstheme="minorHAnsi"/>
          <w:b/>
          <w:bCs/>
          <w:color w:val="000000"/>
        </w:rPr>
      </w:pPr>
    </w:p>
    <w:p w14:paraId="0BDD7473" w14:textId="77777777" w:rsidR="00E30A2B" w:rsidRPr="005C3C6C" w:rsidRDefault="00E30A2B" w:rsidP="00E30A2B">
      <w:pPr>
        <w:pStyle w:val="ListParagraph"/>
        <w:autoSpaceDE w:val="0"/>
        <w:autoSpaceDN w:val="0"/>
        <w:adjustRightInd w:val="0"/>
        <w:spacing w:line="360" w:lineRule="auto"/>
        <w:ind w:left="0"/>
        <w:jc w:val="both"/>
        <w:rPr>
          <w:rFonts w:cstheme="minorHAnsi"/>
          <w:b/>
          <w:bCs/>
          <w:color w:val="000000"/>
        </w:rPr>
      </w:pPr>
      <w:r>
        <w:rPr>
          <w:rFonts w:cstheme="minorHAnsi"/>
          <w:b/>
          <w:bCs/>
          <w:color w:val="000000"/>
        </w:rPr>
        <w:t>Prescription purpose and outcomes of treatment.</w:t>
      </w:r>
    </w:p>
    <w:p w14:paraId="49C91B1F" w14:textId="77777777"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Corrective therapeutic footwear is an ineffective treatment to correct pes planus in typically developing children.</w:t>
      </w:r>
    </w:p>
    <w:p w14:paraId="432248B5" w14:textId="77777777"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Corrective therapeutic footwear may play a role in maintaining skeletal geometry in CTEV subsequent to prior serial casting or surgery in young children</w:t>
      </w:r>
    </w:p>
    <w:p w14:paraId="154C166E" w14:textId="5F8BBC96"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 xml:space="preserve">OSSTF should not be prescribed to children with </w:t>
      </w:r>
      <w:proofErr w:type="spellStart"/>
      <w:r>
        <w:rPr>
          <w:rFonts w:cstheme="minorHAnsi"/>
          <w:color w:val="000000"/>
        </w:rPr>
        <w:t>intoeing</w:t>
      </w:r>
      <w:proofErr w:type="spellEnd"/>
      <w:r w:rsidR="003D606F">
        <w:rPr>
          <w:rFonts w:cstheme="minorHAnsi"/>
          <w:color w:val="000000"/>
        </w:rPr>
        <w:t>.</w:t>
      </w:r>
    </w:p>
    <w:p w14:paraId="1CD48383" w14:textId="77777777"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The purpose and indications for treatment of OSSTF are to provide</w:t>
      </w:r>
      <w:r w:rsidRPr="00A2732E">
        <w:rPr>
          <w:rFonts w:cstheme="minorHAnsi"/>
          <w:color w:val="000000"/>
        </w:rPr>
        <w:t xml:space="preserve"> mediolateral stability </w:t>
      </w:r>
      <w:r>
        <w:rPr>
          <w:rFonts w:cstheme="minorHAnsi"/>
          <w:color w:val="000000"/>
        </w:rPr>
        <w:t xml:space="preserve">to the child's foot and ankle in </w:t>
      </w:r>
      <w:r w:rsidRPr="00A2732E">
        <w:rPr>
          <w:rFonts w:cstheme="minorHAnsi"/>
          <w:color w:val="000000"/>
        </w:rPr>
        <w:t>standing and walking</w:t>
      </w:r>
      <w:r>
        <w:rPr>
          <w:rFonts w:cstheme="minorHAnsi"/>
          <w:color w:val="000000"/>
        </w:rPr>
        <w:t>.</w:t>
      </w:r>
    </w:p>
    <w:p w14:paraId="1FC5F55C" w14:textId="5631687F" w:rsidR="00E30A2B" w:rsidRPr="005C3C6C" w:rsidRDefault="00E30A2B">
      <w:pPr>
        <w:pStyle w:val="ListParagraph"/>
        <w:numPr>
          <w:ilvl w:val="0"/>
          <w:numId w:val="36"/>
        </w:numPr>
        <w:autoSpaceDE w:val="0"/>
        <w:autoSpaceDN w:val="0"/>
        <w:adjustRightInd w:val="0"/>
        <w:spacing w:line="360" w:lineRule="auto"/>
        <w:jc w:val="both"/>
        <w:rPr>
          <w:rFonts w:cstheme="minorHAnsi"/>
          <w:color w:val="000000"/>
        </w:rPr>
      </w:pPr>
      <w:r w:rsidRPr="006B295C">
        <w:t xml:space="preserve">The provision of </w:t>
      </w:r>
      <w:r>
        <w:rPr>
          <w:rFonts w:cstheme="minorHAnsi"/>
          <w:spacing w:val="-2"/>
        </w:rPr>
        <w:t>OSSTF</w:t>
      </w:r>
      <w:r w:rsidRPr="006B295C">
        <w:t xml:space="preserve"> should only be issued to children with mobility impairment after a critical assessment of the </w:t>
      </w:r>
      <w:r>
        <w:t>child's</w:t>
      </w:r>
      <w:r w:rsidRPr="006B295C">
        <w:t xml:space="preserve"> mobility needs </w:t>
      </w:r>
      <w:r>
        <w:t>with</w:t>
      </w:r>
      <w:r w:rsidRPr="006B295C">
        <w:t xml:space="preserve"> respect to other assistive aids or footwear modifications and with clear clinical outcomes</w:t>
      </w:r>
      <w:r>
        <w:t>.</w:t>
      </w:r>
    </w:p>
    <w:p w14:paraId="086289D1" w14:textId="53C36EE9"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Outcomes to assess the effectiveness of OSSTF in children should consider Body structure and function and activity aspects of the ICF (Biomechanical, Physiological) alongside personal and participation aspects (Quality of Life measures, pain)</w:t>
      </w:r>
      <w:r w:rsidR="003D606F">
        <w:rPr>
          <w:rFonts w:cstheme="minorHAnsi"/>
          <w:color w:val="000000"/>
        </w:rPr>
        <w:t>.</w:t>
      </w:r>
    </w:p>
    <w:p w14:paraId="474DBDAA" w14:textId="4082C433" w:rsidR="00E30A2B" w:rsidRPr="005C3C6C"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 xml:space="preserve">Biomechanical and </w:t>
      </w:r>
      <w:r w:rsidR="003D606F">
        <w:rPr>
          <w:rFonts w:cstheme="minorHAnsi"/>
          <w:color w:val="000000"/>
        </w:rPr>
        <w:t>p</w:t>
      </w:r>
      <w:r>
        <w:rPr>
          <w:rFonts w:cstheme="minorHAnsi"/>
          <w:color w:val="000000"/>
        </w:rPr>
        <w:t>hysiological testing of OSSTF should consider a standard retail footwear comparator as well as barefoot to account for the known effects of standard footwear on children's gait</w:t>
      </w:r>
      <w:r w:rsidR="003D606F">
        <w:rPr>
          <w:rFonts w:cstheme="minorHAnsi"/>
          <w:color w:val="000000"/>
        </w:rPr>
        <w:t>.</w:t>
      </w:r>
    </w:p>
    <w:p w14:paraId="0C71F914" w14:textId="650387D2" w:rsidR="00E30A2B" w:rsidRDefault="00E30A2B">
      <w:pPr>
        <w:pStyle w:val="ListParagraph"/>
        <w:numPr>
          <w:ilvl w:val="0"/>
          <w:numId w:val="36"/>
        </w:numPr>
        <w:autoSpaceDE w:val="0"/>
        <w:autoSpaceDN w:val="0"/>
        <w:adjustRightInd w:val="0"/>
        <w:spacing w:line="360" w:lineRule="auto"/>
        <w:jc w:val="both"/>
        <w:rPr>
          <w:rFonts w:cstheme="minorHAnsi"/>
          <w:color w:val="000000"/>
        </w:rPr>
      </w:pPr>
      <w:r>
        <w:rPr>
          <w:rFonts w:cstheme="minorHAnsi"/>
          <w:color w:val="000000"/>
        </w:rPr>
        <w:t xml:space="preserve">Further, </w:t>
      </w:r>
      <w:r w:rsidR="00874C2F">
        <w:rPr>
          <w:rFonts w:cstheme="minorHAnsi"/>
          <w:color w:val="000000"/>
        </w:rPr>
        <w:t>In-vivo</w:t>
      </w:r>
      <w:r>
        <w:rPr>
          <w:rFonts w:cstheme="minorHAnsi"/>
          <w:color w:val="000000"/>
        </w:rPr>
        <w:t>, testing is required to validate and assess the effectiveness of OSSTF against the consensus prescription criteria obtained from this work</w:t>
      </w:r>
      <w:r w:rsidR="003D606F">
        <w:rPr>
          <w:rFonts w:cstheme="minorHAnsi"/>
          <w:color w:val="000000"/>
        </w:rPr>
        <w:t>.</w:t>
      </w:r>
      <w:r>
        <w:rPr>
          <w:rFonts w:cstheme="minorHAnsi"/>
          <w:color w:val="000000"/>
        </w:rPr>
        <w:t xml:space="preserve">  </w:t>
      </w:r>
    </w:p>
    <w:p w14:paraId="71FD5D59" w14:textId="3AF34DC8" w:rsidR="00EF3897" w:rsidRDefault="00EF3897" w:rsidP="001C74EA">
      <w:pPr>
        <w:autoSpaceDE w:val="0"/>
        <w:autoSpaceDN w:val="0"/>
        <w:adjustRightInd w:val="0"/>
        <w:spacing w:line="360" w:lineRule="auto"/>
        <w:ind w:left="360"/>
        <w:jc w:val="both"/>
        <w:rPr>
          <w:rFonts w:cstheme="minorHAnsi"/>
          <w:color w:val="000000"/>
        </w:rPr>
      </w:pPr>
    </w:p>
    <w:p w14:paraId="22FBD277" w14:textId="77777777" w:rsidR="00EF3897" w:rsidRDefault="00EF3897">
      <w:pPr>
        <w:rPr>
          <w:rFonts w:cstheme="minorHAnsi"/>
          <w:color w:val="000000"/>
        </w:rPr>
      </w:pPr>
      <w:r>
        <w:rPr>
          <w:rFonts w:cstheme="minorHAnsi"/>
          <w:color w:val="000000"/>
        </w:rPr>
        <w:br w:type="page"/>
      </w:r>
    </w:p>
    <w:p w14:paraId="428D1F37" w14:textId="77777777" w:rsidR="00FC560B" w:rsidRPr="00EF1409" w:rsidRDefault="00FC560B" w:rsidP="001C74EA">
      <w:pPr>
        <w:autoSpaceDE w:val="0"/>
        <w:autoSpaceDN w:val="0"/>
        <w:adjustRightInd w:val="0"/>
        <w:spacing w:line="360" w:lineRule="auto"/>
        <w:ind w:left="360"/>
        <w:jc w:val="both"/>
        <w:rPr>
          <w:rFonts w:cstheme="minorHAnsi"/>
          <w:color w:val="000000"/>
        </w:rPr>
        <w:sectPr w:rsidR="00FC560B" w:rsidRPr="00EF1409" w:rsidSect="00C95173">
          <w:pgSz w:w="11900" w:h="16840"/>
          <w:pgMar w:top="1440" w:right="1134" w:bottom="1440" w:left="2268" w:header="708" w:footer="708" w:gutter="0"/>
          <w:cols w:space="708"/>
          <w:docGrid w:linePitch="360"/>
        </w:sectPr>
      </w:pPr>
    </w:p>
    <w:p w14:paraId="0E293129" w14:textId="43B2739D" w:rsidR="00AF1A98" w:rsidRPr="00AF1A98" w:rsidRDefault="00DC6619" w:rsidP="00036375">
      <w:pPr>
        <w:pStyle w:val="Heading1"/>
        <w:ind w:left="360"/>
        <w:jc w:val="both"/>
      </w:pPr>
      <w:bookmarkStart w:id="400" w:name="_Toc141118969"/>
      <w:bookmarkStart w:id="401" w:name="_Toc141119139"/>
      <w:bookmarkStart w:id="402" w:name="_Toc156403564"/>
      <w:bookmarkEnd w:id="249"/>
      <w:bookmarkEnd w:id="250"/>
      <w:bookmarkEnd w:id="251"/>
      <w:bookmarkEnd w:id="252"/>
      <w:bookmarkEnd w:id="400"/>
      <w:bookmarkEnd w:id="401"/>
      <w:r>
        <w:t>Refere</w:t>
      </w:r>
      <w:r w:rsidR="00F11354">
        <w:t>nces</w:t>
      </w:r>
      <w:bookmarkEnd w:id="402"/>
    </w:p>
    <w:p w14:paraId="02DC2D92" w14:textId="77777777" w:rsidR="009B3E84" w:rsidRPr="009B3E84" w:rsidRDefault="009B3E84" w:rsidP="009B3E84"/>
    <w:p w14:paraId="7A766B4C" w14:textId="41337C67" w:rsidR="00820A04" w:rsidRPr="00820A04" w:rsidRDefault="005A1423" w:rsidP="00820A04">
      <w:pPr>
        <w:widowControl w:val="0"/>
        <w:autoSpaceDE w:val="0"/>
        <w:autoSpaceDN w:val="0"/>
        <w:adjustRightInd w:val="0"/>
        <w:ind w:left="480" w:hanging="480"/>
        <w:rPr>
          <w:rFonts w:ascii="Calibri" w:hAnsi="Calibri" w:cs="Calibri"/>
          <w:noProof/>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820A04" w:rsidRPr="00820A04">
        <w:rPr>
          <w:rFonts w:ascii="Calibri" w:hAnsi="Calibri" w:cs="Calibri"/>
          <w:noProof/>
        </w:rPr>
        <w:t xml:space="preserve">Abd Elkader, S. M., Abd Elhafz, Y. N., &amp; Al-Abdulrazaq, S. S. (2013). Foot taping versus medical shoes on kinematic gait parameters in children with down’s syndrome. </w:t>
      </w:r>
      <w:r w:rsidR="00820A04" w:rsidRPr="00820A04">
        <w:rPr>
          <w:rFonts w:ascii="Calibri" w:hAnsi="Calibri" w:cs="Calibri"/>
          <w:i/>
          <w:iCs/>
          <w:noProof/>
        </w:rPr>
        <w:t>World Applied Sciences Journal</w:t>
      </w:r>
      <w:r w:rsidR="00820A04" w:rsidRPr="00820A04">
        <w:rPr>
          <w:rFonts w:ascii="Calibri" w:hAnsi="Calibri" w:cs="Calibri"/>
          <w:noProof/>
        </w:rPr>
        <w:t xml:space="preserve">, </w:t>
      </w:r>
      <w:r w:rsidR="00820A04" w:rsidRPr="00820A04">
        <w:rPr>
          <w:rFonts w:ascii="Calibri" w:hAnsi="Calibri" w:cs="Calibri"/>
          <w:i/>
          <w:iCs/>
          <w:noProof/>
        </w:rPr>
        <w:t>27</w:t>
      </w:r>
      <w:r w:rsidR="00820A04" w:rsidRPr="00820A04">
        <w:rPr>
          <w:rFonts w:ascii="Calibri" w:hAnsi="Calibri" w:cs="Calibri"/>
          <w:noProof/>
        </w:rPr>
        <w:t>(3), 311–317. https://doi.org/10.5829/idosi.wasj.2013.27.03.231</w:t>
      </w:r>
    </w:p>
    <w:p w14:paraId="2BFF461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bolarin, T., Aiyegbusi, A., Tella, A., &amp; Akinbo, S. (2011). Predictive factors for flatfoot: The role of age and footwear in children in urban and rural communities in South West Nigeria. </w:t>
      </w:r>
      <w:r w:rsidRPr="00820A04">
        <w:rPr>
          <w:rFonts w:ascii="Calibri" w:hAnsi="Calibri" w:cs="Calibri"/>
          <w:i/>
          <w:iCs/>
          <w:noProof/>
        </w:rPr>
        <w:t>Foot (Edinb)</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4), 188–192. https://doi.org/10.1016/j.foot.2011.07.002</w:t>
      </w:r>
    </w:p>
    <w:p w14:paraId="7B31719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boutorabi, A., Arazpour, M., Ahmadi Bani, M., Saeedi, H., &amp; Head, J. S. (2017). Efficacy of ankle foot orthoses types on walking in children with cerebral palsy: A systematic review. </w:t>
      </w:r>
      <w:r w:rsidRPr="00820A04">
        <w:rPr>
          <w:rFonts w:ascii="Calibri" w:hAnsi="Calibri" w:cs="Calibri"/>
          <w:i/>
          <w:iCs/>
          <w:noProof/>
        </w:rPr>
        <w:t>Annals of Physical and Rehabilitation Medicine</w:t>
      </w:r>
      <w:r w:rsidRPr="00820A04">
        <w:rPr>
          <w:rFonts w:ascii="Calibri" w:hAnsi="Calibri" w:cs="Calibri"/>
          <w:noProof/>
        </w:rPr>
        <w:t xml:space="preserve">, </w:t>
      </w:r>
      <w:r w:rsidRPr="00820A04">
        <w:rPr>
          <w:rFonts w:ascii="Calibri" w:hAnsi="Calibri" w:cs="Calibri"/>
          <w:i/>
          <w:iCs/>
          <w:noProof/>
        </w:rPr>
        <w:t>60</w:t>
      </w:r>
      <w:r w:rsidRPr="00820A04">
        <w:rPr>
          <w:rFonts w:ascii="Calibri" w:hAnsi="Calibri" w:cs="Calibri"/>
          <w:noProof/>
        </w:rPr>
        <w:t>(6), 393–402. https://doi.org/10.1016/J.REHAB.2017.05.004</w:t>
      </w:r>
    </w:p>
    <w:p w14:paraId="32E0A53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boutorabi, A., Saeedi, H., Kamali, M., Farahmand, B., Eshraghi, A., &amp; Dolagh, R. S. (2014). Immediate effect of orthopedic shoe and functional foot orthosis on center of pressure displacement and gait parameters in juvenile flexible flat foot. </w:t>
      </w:r>
      <w:r w:rsidRPr="00820A04">
        <w:rPr>
          <w:rFonts w:ascii="Calibri" w:hAnsi="Calibri" w:cs="Calibri"/>
          <w:i/>
          <w:iCs/>
          <w:noProof/>
        </w:rPr>
        <w:t>Prosthet Orthot Int</w:t>
      </w:r>
      <w:r w:rsidRPr="00820A04">
        <w:rPr>
          <w:rFonts w:ascii="Calibri" w:hAnsi="Calibri" w:cs="Calibri"/>
          <w:noProof/>
        </w:rPr>
        <w:t xml:space="preserve">, </w:t>
      </w:r>
      <w:r w:rsidRPr="00820A04">
        <w:rPr>
          <w:rFonts w:ascii="Calibri" w:hAnsi="Calibri" w:cs="Calibri"/>
          <w:i/>
          <w:iCs/>
          <w:noProof/>
        </w:rPr>
        <w:t>38</w:t>
      </w:r>
      <w:r w:rsidRPr="00820A04">
        <w:rPr>
          <w:rFonts w:ascii="Calibri" w:hAnsi="Calibri" w:cs="Calibri"/>
          <w:noProof/>
        </w:rPr>
        <w:t>(3), 218–223. https://doi.org/10.1177/0309364613496111</w:t>
      </w:r>
    </w:p>
    <w:p w14:paraId="6F303C9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dolph, K. E., Vereijken, B., &amp; Shrout, P. E. (2003). What Changes in Infant Walking and Why. </w:t>
      </w:r>
      <w:r w:rsidRPr="00820A04">
        <w:rPr>
          <w:rFonts w:ascii="Calibri" w:hAnsi="Calibri" w:cs="Calibri"/>
          <w:i/>
          <w:iCs/>
          <w:noProof/>
        </w:rPr>
        <w:t>Child Development</w:t>
      </w:r>
      <w:r w:rsidRPr="00820A04">
        <w:rPr>
          <w:rFonts w:ascii="Calibri" w:hAnsi="Calibri" w:cs="Calibri"/>
          <w:noProof/>
        </w:rPr>
        <w:t xml:space="preserve">, </w:t>
      </w:r>
      <w:r w:rsidRPr="00820A04">
        <w:rPr>
          <w:rFonts w:ascii="Calibri" w:hAnsi="Calibri" w:cs="Calibri"/>
          <w:i/>
          <w:iCs/>
          <w:noProof/>
        </w:rPr>
        <w:t>74</w:t>
      </w:r>
      <w:r w:rsidRPr="00820A04">
        <w:rPr>
          <w:rFonts w:ascii="Calibri" w:hAnsi="Calibri" w:cs="Calibri"/>
          <w:noProof/>
        </w:rPr>
        <w:t>(2), 475–497. https://doi.org/10.1111/1467-8624.7402011</w:t>
      </w:r>
    </w:p>
    <w:p w14:paraId="28929EB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ibast, H., Okutoyi, P., Sigei, T., Adero, W., Chemjor, D., Ongaro, N., Noriyuki, F., Konstabel, K., Clark, C., Lieberman, D. E., Pitsiladis, Y., Fuku, N., Konstabel, K., Clark, C., Lieberman, D. E., &amp; Pitsiladis, Y. (2017). Foot Structure and Function in Habitually Barefoot and Shod Adolescents in Kenya. </w:t>
      </w:r>
      <w:r w:rsidRPr="00820A04">
        <w:rPr>
          <w:rFonts w:ascii="Calibri" w:hAnsi="Calibri" w:cs="Calibri"/>
          <w:i/>
          <w:iCs/>
          <w:noProof/>
        </w:rPr>
        <w:t>Current Sports Medicine Reports (Lippincott Williams &amp; Wilkins)</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6), 448–458. https://doi.org/10.1249/JSR.0000000000000431</w:t>
      </w:r>
    </w:p>
    <w:p w14:paraId="1BDEBAC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kins, R. B., Tolson, H., &amp; Cole, B. R. (2005). Stability of response characteristics of a Delphi panel: Application of bootstrap data expansion. In </w:t>
      </w:r>
      <w:r w:rsidRPr="00820A04">
        <w:rPr>
          <w:rFonts w:ascii="Calibri" w:hAnsi="Calibri" w:cs="Calibri"/>
          <w:i/>
          <w:iCs/>
          <w:noProof/>
        </w:rPr>
        <w:t>BMC Medical Research Methodology</w:t>
      </w:r>
      <w:r w:rsidRPr="00820A04">
        <w:rPr>
          <w:rFonts w:ascii="Calibri" w:hAnsi="Calibri" w:cs="Calibri"/>
          <w:noProof/>
        </w:rPr>
        <w:t xml:space="preserve"> (Vol. 5, p. 37). BioMed Central. https://doi.org/10.1186/1471-2288-5-37</w:t>
      </w:r>
    </w:p>
    <w:p w14:paraId="4AAF386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mene, J., Krzak, J. J., Kruger, K. M., Killen, L., Graf, A., Altiok, H., Smith, P. A., &amp; Harris, G. F. (2019). Kinematic foot types in youth with pes planovalgus secondary to cerebral palsy.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68</w:t>
      </w:r>
      <w:r w:rsidRPr="00820A04">
        <w:rPr>
          <w:rFonts w:ascii="Calibri" w:hAnsi="Calibri" w:cs="Calibri"/>
          <w:noProof/>
        </w:rPr>
        <w:t>, 430–436. https://doi.org/10.1016/j.gaitpost.2018.12.026</w:t>
      </w:r>
    </w:p>
    <w:p w14:paraId="3F13D3C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rksey, H., &amp; O’Malley, L. (2005). Scoping studies: towards a methodological framework. </w:t>
      </w:r>
      <w:r w:rsidRPr="00820A04">
        <w:rPr>
          <w:rFonts w:ascii="Calibri" w:hAnsi="Calibri" w:cs="Calibri"/>
          <w:i/>
          <w:iCs/>
          <w:noProof/>
        </w:rPr>
        <w:t>International Journal of Social Research Methodology</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1), 19–32. https://doi.org/10.1080/1364557032000119616</w:t>
      </w:r>
    </w:p>
    <w:p w14:paraId="76AF9B7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u, I. P. H., Lau, F. O. Y., An, W. W., Zhang, J. H., Chen, T. L., &amp; Cheung, R. T. H. (2018). Immediate and short-term biomechanical adaptation of habitual barefoot runners who start shod running. </w:t>
      </w:r>
      <w:r w:rsidRPr="00820A04">
        <w:rPr>
          <w:rFonts w:ascii="Calibri" w:hAnsi="Calibri" w:cs="Calibri"/>
          <w:i/>
          <w:iCs/>
          <w:noProof/>
        </w:rPr>
        <w:t>J Sports Sci</w:t>
      </w:r>
      <w:r w:rsidRPr="00820A04">
        <w:rPr>
          <w:rFonts w:ascii="Calibri" w:hAnsi="Calibri" w:cs="Calibri"/>
          <w:noProof/>
        </w:rPr>
        <w:t xml:space="preserve">, </w:t>
      </w:r>
      <w:r w:rsidRPr="00820A04">
        <w:rPr>
          <w:rFonts w:ascii="Calibri" w:hAnsi="Calibri" w:cs="Calibri"/>
          <w:i/>
          <w:iCs/>
          <w:noProof/>
        </w:rPr>
        <w:t>36</w:t>
      </w:r>
      <w:r w:rsidRPr="00820A04">
        <w:rPr>
          <w:rFonts w:ascii="Calibri" w:hAnsi="Calibri" w:cs="Calibri"/>
          <w:noProof/>
        </w:rPr>
        <w:t>(4), 451–455. https://doi.org/10.1080/02640414.2017.1313997</w:t>
      </w:r>
    </w:p>
    <w:p w14:paraId="49ECAE0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Ayode, D., McBride, C. M., de Heer, H. D., Watanabe, E., Gebreyesus, T., Tora, A., Tadele, G., &amp; Davey, G. (2013). A Qualitative Study Exploring Barriers Related to Use of Footwear in Rural Highland Ethiopia: Implications for Neglected Tropical Disease Control. </w:t>
      </w:r>
      <w:r w:rsidRPr="00820A04">
        <w:rPr>
          <w:rFonts w:ascii="Calibri" w:hAnsi="Calibri" w:cs="Calibri"/>
          <w:i/>
          <w:iCs/>
          <w:noProof/>
        </w:rPr>
        <w:t>PLoS Negl Trop Dis</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4), e2199–e2199. https://doi.org/10.1371/journal.pntd.0002199</w:t>
      </w:r>
    </w:p>
    <w:p w14:paraId="17DC1AA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ba, K. (1976). Shoes as a necessity for children. </w:t>
      </w:r>
      <w:r w:rsidRPr="00820A04">
        <w:rPr>
          <w:rFonts w:ascii="Calibri" w:hAnsi="Calibri" w:cs="Calibri"/>
          <w:i/>
          <w:iCs/>
          <w:noProof/>
        </w:rPr>
        <w:t>J Hum Ergol (Tokyo)</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1), 82–83. http://ezproxy.staffs.ac.uk/login?url=http://search.ebscohost.com/login.aspx?direct=true&amp;db=cmedm&amp;AN=1025214&amp;site=ehost-live</w:t>
      </w:r>
    </w:p>
    <w:p w14:paraId="71F66A2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iley-Van Kuren, M., Gillette, S., Mejia, P., Stoever, T., &amp; Walker, A. (2005). Design considerations for a wearable pediatric rehabilitative boot. </w:t>
      </w:r>
      <w:r w:rsidRPr="00820A04">
        <w:rPr>
          <w:rFonts w:ascii="Calibri" w:hAnsi="Calibri" w:cs="Calibri"/>
          <w:i/>
          <w:iCs/>
          <w:noProof/>
        </w:rPr>
        <w:t>2005 IEEE 9th International Conference on Rehabilitation Robotics, ICORR 2005</w:t>
      </w:r>
      <w:r w:rsidRPr="00820A04">
        <w:rPr>
          <w:rFonts w:ascii="Calibri" w:hAnsi="Calibri" w:cs="Calibri"/>
          <w:noProof/>
        </w:rPr>
        <w:t xml:space="preserve">, </w:t>
      </w:r>
      <w:r w:rsidRPr="00820A04">
        <w:rPr>
          <w:rFonts w:ascii="Calibri" w:hAnsi="Calibri" w:cs="Calibri"/>
          <w:i/>
          <w:iCs/>
          <w:noProof/>
        </w:rPr>
        <w:t>2005</w:t>
      </w:r>
      <w:r w:rsidRPr="00820A04">
        <w:rPr>
          <w:rFonts w:ascii="Calibri" w:hAnsi="Calibri" w:cs="Calibri"/>
          <w:noProof/>
        </w:rPr>
        <w:t>, 400–403. https://doi.org/10.1109/ICORR.2005.1501128</w:t>
      </w:r>
    </w:p>
    <w:p w14:paraId="155347F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ker, M. D., &amp; Bell, R. E. (1991). The role of footwear in childhood injuries. </w:t>
      </w:r>
      <w:r w:rsidRPr="00820A04">
        <w:rPr>
          <w:rFonts w:ascii="Calibri" w:hAnsi="Calibri" w:cs="Calibri"/>
          <w:i/>
          <w:iCs/>
          <w:noProof/>
        </w:rPr>
        <w:t>Pediatr Emerg Care</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6), 353–355. https://doi.org/10.1097/00006565-199112000-00009</w:t>
      </w:r>
    </w:p>
    <w:p w14:paraId="36FBA01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kker, J. P. J., De Groot, I. J. M., De Jong, B. A., Van Tol-De Jager, M. A., &amp; Lankhorst, G. J. (1997). Prescription pattern for orthoses in The Netherlands: use and experience in the ambulatory phase of Duchenne muscular dystrophy. </w:t>
      </w:r>
      <w:r w:rsidRPr="00820A04">
        <w:rPr>
          <w:rFonts w:ascii="Calibri" w:hAnsi="Calibri" w:cs="Calibri"/>
          <w:i/>
          <w:iCs/>
          <w:noProof/>
        </w:rPr>
        <w:t>Disability And Rehabilitation</w:t>
      </w:r>
      <w:r w:rsidRPr="00820A04">
        <w:rPr>
          <w:rFonts w:ascii="Calibri" w:hAnsi="Calibri" w:cs="Calibri"/>
          <w:noProof/>
        </w:rPr>
        <w:t xml:space="preserve">, </w:t>
      </w:r>
      <w:r w:rsidRPr="00820A04">
        <w:rPr>
          <w:rFonts w:ascii="Calibri" w:hAnsi="Calibri" w:cs="Calibri"/>
          <w:i/>
          <w:iCs/>
          <w:noProof/>
        </w:rPr>
        <w:t>19</w:t>
      </w:r>
      <w:r w:rsidRPr="00820A04">
        <w:rPr>
          <w:rFonts w:ascii="Calibri" w:hAnsi="Calibri" w:cs="Calibri"/>
          <w:noProof/>
        </w:rPr>
        <w:t>(8), 318–325. https://doi.org/10.3109/09638289709166545</w:t>
      </w:r>
    </w:p>
    <w:p w14:paraId="6E38C33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nwell, H. A., Paris, M. E., Mackintosh, S., &amp; Williams, C. M. (2018). Paediatric flexible flat foot: how are we measuring it and are we getting it right? A systematic review.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1), 21. https://doi.org/10.1186/s13047-018-0264-3</w:t>
      </w:r>
    </w:p>
    <w:p w14:paraId="12A68F7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i, S. B., Othman, M., &amp; Mohd Salleh, N. (2010). Foot anthropometry for shoe design among preschool children in Malaysia. </w:t>
      </w:r>
      <w:r w:rsidRPr="00820A04">
        <w:rPr>
          <w:rFonts w:ascii="Calibri" w:hAnsi="Calibri" w:cs="Calibri"/>
          <w:i/>
          <w:iCs/>
          <w:noProof/>
        </w:rPr>
        <w:t>Pertanika Journal of Social Science and Humanities</w:t>
      </w:r>
      <w:r w:rsidRPr="00820A04">
        <w:rPr>
          <w:rFonts w:ascii="Calibri" w:hAnsi="Calibri" w:cs="Calibri"/>
          <w:noProof/>
        </w:rPr>
        <w:t xml:space="preserve">, </w:t>
      </w:r>
      <w:r w:rsidRPr="00820A04">
        <w:rPr>
          <w:rFonts w:ascii="Calibri" w:hAnsi="Calibri" w:cs="Calibri"/>
          <w:i/>
          <w:iCs/>
          <w:noProof/>
        </w:rPr>
        <w:t>18</w:t>
      </w:r>
      <w:r w:rsidRPr="00820A04">
        <w:rPr>
          <w:rFonts w:ascii="Calibri" w:hAnsi="Calibri" w:cs="Calibri"/>
          <w:noProof/>
        </w:rPr>
        <w:t>(1), 69–79. https://www.scopus.com/inward/record.uri?eid=2-s2.0-77952178336&amp;partnerID=40&amp;md5=21ac8c2f4db867196de3e09da2310d10</w:t>
      </w:r>
    </w:p>
    <w:p w14:paraId="1ADAAAC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isch-Fritz, B., Plank, C., &amp; Grau, S. (2016). Evaluation of the rule-of-thumb: calculation of the toe allowance for developing feet.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3), 119–127. https://doi.org/10.1080/19424280.2016.1144654</w:t>
      </w:r>
    </w:p>
    <w:p w14:paraId="51D5CF3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isch-Fritz, B., Schmeltzpfenning, T., Plank, C., &amp; Grau, S. (2014). Foot deformation during walking: Differences between static and dynamic 3D foot morphology in developing feet. </w:t>
      </w:r>
      <w:r w:rsidRPr="00820A04">
        <w:rPr>
          <w:rFonts w:ascii="Calibri" w:hAnsi="Calibri" w:cs="Calibri"/>
          <w:i/>
          <w:iCs/>
          <w:noProof/>
        </w:rPr>
        <w:t>Ergonomics</w:t>
      </w:r>
      <w:r w:rsidRPr="00820A04">
        <w:rPr>
          <w:rFonts w:ascii="Calibri" w:hAnsi="Calibri" w:cs="Calibri"/>
          <w:noProof/>
        </w:rPr>
        <w:t xml:space="preserve">, </w:t>
      </w:r>
      <w:r w:rsidRPr="00820A04">
        <w:rPr>
          <w:rFonts w:ascii="Calibri" w:hAnsi="Calibri" w:cs="Calibri"/>
          <w:i/>
          <w:iCs/>
          <w:noProof/>
        </w:rPr>
        <w:t>57</w:t>
      </w:r>
      <w:r w:rsidRPr="00820A04">
        <w:rPr>
          <w:rFonts w:ascii="Calibri" w:hAnsi="Calibri" w:cs="Calibri"/>
          <w:noProof/>
        </w:rPr>
        <w:t>(6), 921–933. https://doi.org/10.1080/00140139.2014.899629</w:t>
      </w:r>
    </w:p>
    <w:p w14:paraId="127B125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isch-Fritz, B., Schmeltzpfenning, T., Plank, C., Hein, T., &amp; Grau, S. (2014). The effects of gender, age, and body mass on dynamic foot shape and foot deformation in children and adolescents.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1), 27–39. https://doi.org/10.1080/19424280.2013.834982</w:t>
      </w:r>
    </w:p>
    <w:p w14:paraId="167ACD7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tkowlak, Z., Łuczak-Piechowiak, A., Zgorzalewicz-Stachowiak, M., Idzior, M., Pajor, J., Bartkowiak, Z., Łuczak-Piechowiak, A., Zgorzalewicz-Stachowiak, M., Idzior, M., Pajor, J., Bartkowlak, Z., Łuczak-Piechowiak, A., Zgorzalewicz-Stachowiak, M., Idzior, M., &amp; Pajor, J. (2008). Orthopedic equipment applied in children with cerebral palsy. </w:t>
      </w:r>
      <w:r w:rsidRPr="00820A04">
        <w:rPr>
          <w:rFonts w:ascii="Calibri" w:hAnsi="Calibri" w:cs="Calibri"/>
          <w:i/>
          <w:iCs/>
          <w:noProof/>
        </w:rPr>
        <w:t>Fizjoterapia / Physiotherapy</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4), 99–113. https://doi.org/10.2478/v10109-009-0049-0</w:t>
      </w:r>
    </w:p>
    <w:p w14:paraId="0029743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rton, C. J., Bonanno, D., &amp; Menz, H. B. (2009). Development and evaluation of a tool for the assessment of footwear characteristics. </w:t>
      </w:r>
      <w:r w:rsidRPr="00820A04">
        <w:rPr>
          <w:rFonts w:ascii="Calibri" w:hAnsi="Calibri" w:cs="Calibri"/>
          <w:i/>
          <w:iCs/>
          <w:noProof/>
        </w:rPr>
        <w:t>J Foot Ankle Res</w:t>
      </w:r>
      <w:r w:rsidRPr="00820A04">
        <w:rPr>
          <w:rFonts w:ascii="Calibri" w:hAnsi="Calibri" w:cs="Calibri"/>
          <w:noProof/>
        </w:rPr>
        <w:t xml:space="preserve">, </w:t>
      </w:r>
      <w:r w:rsidRPr="00820A04">
        <w:rPr>
          <w:rFonts w:ascii="Calibri" w:hAnsi="Calibri" w:cs="Calibri"/>
          <w:i/>
          <w:iCs/>
          <w:noProof/>
        </w:rPr>
        <w:t>2</w:t>
      </w:r>
      <w:r w:rsidRPr="00820A04">
        <w:rPr>
          <w:rFonts w:ascii="Calibri" w:hAnsi="Calibri" w:cs="Calibri"/>
          <w:noProof/>
        </w:rPr>
        <w:t>(1), 10. https://doi.org/10.1186/1757-1146-2-10</w:t>
      </w:r>
    </w:p>
    <w:p w14:paraId="515B88D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asta, N. W., Mital, M. A., Bonadio, O., Johnson, A., Kang, S. Y., &amp; O’Connor, J. (1977). A comparative study of the role of shoes, arch supports, and navicular cookies in the management of symptomatic mobile flat feet in children. </w:t>
      </w:r>
      <w:r w:rsidRPr="00820A04">
        <w:rPr>
          <w:rFonts w:ascii="Calibri" w:hAnsi="Calibri" w:cs="Calibri"/>
          <w:i/>
          <w:iCs/>
          <w:noProof/>
        </w:rPr>
        <w:t>International Orthopaedics</w:t>
      </w:r>
      <w:r w:rsidRPr="00820A04">
        <w:rPr>
          <w:rFonts w:ascii="Calibri" w:hAnsi="Calibri" w:cs="Calibri"/>
          <w:noProof/>
        </w:rPr>
        <w:t xml:space="preserve">, </w:t>
      </w:r>
      <w:r w:rsidRPr="00820A04">
        <w:rPr>
          <w:rFonts w:ascii="Calibri" w:hAnsi="Calibri" w:cs="Calibri"/>
          <w:i/>
          <w:iCs/>
          <w:noProof/>
        </w:rPr>
        <w:t>1</w:t>
      </w:r>
      <w:r w:rsidRPr="00820A04">
        <w:rPr>
          <w:rFonts w:ascii="Calibri" w:hAnsi="Calibri" w:cs="Calibri"/>
          <w:noProof/>
        </w:rPr>
        <w:t>(2), 143–148. https://doi.org/10.1007/BF00576318</w:t>
      </w:r>
    </w:p>
    <w:p w14:paraId="3F9C8DE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ecerril-Chihu, G., Bazán-Mora, E., López-Martínez, R., Sosa-de-Martínez, C., Ruiz-Maldonado, R., Bazan-Mora, E., Lopez-Martinez, R., Sosa-de-Martinez, C., Ruiz-Maldonado, R., Bazán-Mora, E., López-Martínez, R., Sosa-de-Martínez, C., &amp; Ruiz-Maldonado, R. (1999). How often are dermatophytes present in apparently normal versus scaly feet of children? </w:t>
      </w:r>
      <w:r w:rsidRPr="00820A04">
        <w:rPr>
          <w:rFonts w:ascii="Calibri" w:hAnsi="Calibri" w:cs="Calibri"/>
          <w:i/>
          <w:iCs/>
          <w:noProof/>
        </w:rPr>
        <w:t>Pediatr Dermatol</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2), 87–89. https://doi.org/10.1046/j.1525-1470.1999.00021.x</w:t>
      </w:r>
    </w:p>
    <w:p w14:paraId="73FD705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etancourt, J. P., Eleeh, P., Stark, S., &amp; Jain, N. B. (2019). Impact of Ankle-Foot Orthosis on Gait efficiency in Ambulatory Children with Cerebral Palsy. </w:t>
      </w:r>
      <w:r w:rsidRPr="00820A04">
        <w:rPr>
          <w:rFonts w:ascii="Calibri" w:hAnsi="Calibri" w:cs="Calibri"/>
          <w:i/>
          <w:iCs/>
          <w:noProof/>
        </w:rPr>
        <w:t>American Journal of Physical Medicine &amp; Rehabilitation</w:t>
      </w:r>
      <w:r w:rsidRPr="00820A04">
        <w:rPr>
          <w:rFonts w:ascii="Calibri" w:hAnsi="Calibri" w:cs="Calibri"/>
          <w:noProof/>
        </w:rPr>
        <w:t>, 1. https://doi.org/10.1097/PHM.0000000000001185</w:t>
      </w:r>
    </w:p>
    <w:p w14:paraId="5CCBE97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haskara Rao, U., Joseph, B., Rao, U. B., &amp; Joseph, B. (1992). The influence of footwear on the prevalence of flat foot. A survey of 2300 children. </w:t>
      </w:r>
      <w:r w:rsidRPr="00820A04">
        <w:rPr>
          <w:rFonts w:ascii="Calibri" w:hAnsi="Calibri" w:cs="Calibri"/>
          <w:i/>
          <w:iCs/>
          <w:noProof/>
        </w:rPr>
        <w:t>J Bone Joint Surg Br</w:t>
      </w:r>
      <w:r w:rsidRPr="00820A04">
        <w:rPr>
          <w:rFonts w:ascii="Calibri" w:hAnsi="Calibri" w:cs="Calibri"/>
          <w:noProof/>
        </w:rPr>
        <w:t xml:space="preserve">, </w:t>
      </w:r>
      <w:r w:rsidRPr="00820A04">
        <w:rPr>
          <w:rFonts w:ascii="Calibri" w:hAnsi="Calibri" w:cs="Calibri"/>
          <w:i/>
          <w:iCs/>
          <w:noProof/>
        </w:rPr>
        <w:t>74</w:t>
      </w:r>
      <w:r w:rsidRPr="00820A04">
        <w:rPr>
          <w:rFonts w:ascii="Calibri" w:hAnsi="Calibri" w:cs="Calibri"/>
          <w:noProof/>
        </w:rPr>
        <w:t>(4), 525–527. http://ezproxy.staffs.ac.uk/login?url=http://search.ebscohost.com/login.aspx?direct=true&amp;db=cmedm&amp;AN=1624509&amp;site=ehost-live</w:t>
      </w:r>
    </w:p>
    <w:p w14:paraId="15C839B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ianco, N. A., Collins, S. H., Liu, K., &amp; Delp, S. L. (2023). Simulating the effect of ankle plantarflexion and inversion-eversion exoskeleton torques on center of mass kinematics during walking. </w:t>
      </w:r>
      <w:r w:rsidRPr="00820A04">
        <w:rPr>
          <w:rFonts w:ascii="Calibri" w:hAnsi="Calibri" w:cs="Calibri"/>
          <w:i/>
          <w:iCs/>
          <w:noProof/>
        </w:rPr>
        <w:t>PLOS Computational Biology</w:t>
      </w:r>
      <w:r w:rsidRPr="00820A04">
        <w:rPr>
          <w:rFonts w:ascii="Calibri" w:hAnsi="Calibri" w:cs="Calibri"/>
          <w:noProof/>
        </w:rPr>
        <w:t xml:space="preserve">, </w:t>
      </w:r>
      <w:r w:rsidRPr="00820A04">
        <w:rPr>
          <w:rFonts w:ascii="Calibri" w:hAnsi="Calibri" w:cs="Calibri"/>
          <w:i/>
          <w:iCs/>
          <w:noProof/>
        </w:rPr>
        <w:t>19</w:t>
      </w:r>
      <w:r w:rsidRPr="00820A04">
        <w:rPr>
          <w:rFonts w:ascii="Calibri" w:hAnsi="Calibri" w:cs="Calibri"/>
          <w:noProof/>
        </w:rPr>
        <w:t>(8), e1010712. https://doi.org/10.1371/JOURNAL.PCBI.1010712</w:t>
      </w:r>
    </w:p>
    <w:p w14:paraId="3D5A35B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ird, C., Ame, S., Albonico, M., &amp; Bickle, Q. (2014). Do shoes reduce hookworm infection in school-aged children on Pemba Island, Zanzibar? A pragmatic trial. </w:t>
      </w:r>
      <w:r w:rsidRPr="00820A04">
        <w:rPr>
          <w:rFonts w:ascii="Calibri" w:hAnsi="Calibri" w:cs="Calibri"/>
          <w:i/>
          <w:iCs/>
          <w:noProof/>
        </w:rPr>
        <w:t>Trans R Soc Trop Med Hyg</w:t>
      </w:r>
      <w:r w:rsidRPr="00820A04">
        <w:rPr>
          <w:rFonts w:ascii="Calibri" w:hAnsi="Calibri" w:cs="Calibri"/>
          <w:noProof/>
        </w:rPr>
        <w:t xml:space="preserve">, </w:t>
      </w:r>
      <w:r w:rsidRPr="00820A04">
        <w:rPr>
          <w:rFonts w:ascii="Calibri" w:hAnsi="Calibri" w:cs="Calibri"/>
          <w:i/>
          <w:iCs/>
          <w:noProof/>
        </w:rPr>
        <w:t>108</w:t>
      </w:r>
      <w:r w:rsidRPr="00820A04">
        <w:rPr>
          <w:rFonts w:ascii="Calibri" w:hAnsi="Calibri" w:cs="Calibri"/>
          <w:noProof/>
        </w:rPr>
        <w:t>(5), 297–304. https://doi.org/10.1093/trstmh/tru037</w:t>
      </w:r>
    </w:p>
    <w:p w14:paraId="48CC3F7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irkimer, J. C., &amp; Brown, J. H. (1979). Back to basics: Percentage agreement measures are adequate, but there are easier ways. </w:t>
      </w:r>
      <w:r w:rsidRPr="00820A04">
        <w:rPr>
          <w:rFonts w:ascii="Calibri" w:hAnsi="Calibri" w:cs="Calibri"/>
          <w:i/>
          <w:iCs/>
          <w:noProof/>
        </w:rPr>
        <w:t>Journal of Applied Behavior Analysis</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4), 535. https://doi.org/10.1901/JABA.1979.12-535</w:t>
      </w:r>
    </w:p>
    <w:p w14:paraId="5EACA89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lackburn, C. M., Spencer, N. J., &amp; Read, J. M. (2010). Prevalence of childhood disability and the characteristics and circumstances of disabled children in the UK: secondary analysis of the Family Resources Survey. </w:t>
      </w:r>
      <w:r w:rsidRPr="00820A04">
        <w:rPr>
          <w:rFonts w:ascii="Calibri" w:hAnsi="Calibri" w:cs="Calibri"/>
          <w:i/>
          <w:iCs/>
          <w:noProof/>
        </w:rPr>
        <w:t>BMC Pediatrics</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 21. https://doi.org/10.1186/1471-2431-10-21</w:t>
      </w:r>
    </w:p>
    <w:p w14:paraId="20CC0D8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lanchet, M., Prince, F., &amp; Messier, J. (2019). Development of postural stability limits: Anteroposterior and mediolateral postural adjustment mechanisms do not follow the same maturation process. </w:t>
      </w:r>
      <w:r w:rsidRPr="00820A04">
        <w:rPr>
          <w:rFonts w:ascii="Calibri" w:hAnsi="Calibri" w:cs="Calibri"/>
          <w:i/>
          <w:iCs/>
          <w:noProof/>
        </w:rPr>
        <w:t>Human Movement Science</w:t>
      </w:r>
      <w:r w:rsidRPr="00820A04">
        <w:rPr>
          <w:rFonts w:ascii="Calibri" w:hAnsi="Calibri" w:cs="Calibri"/>
          <w:noProof/>
        </w:rPr>
        <w:t xml:space="preserve">, </w:t>
      </w:r>
      <w:r w:rsidRPr="00820A04">
        <w:rPr>
          <w:rFonts w:ascii="Calibri" w:hAnsi="Calibri" w:cs="Calibri"/>
          <w:i/>
          <w:iCs/>
          <w:noProof/>
        </w:rPr>
        <w:t>63</w:t>
      </w:r>
      <w:r w:rsidRPr="00820A04">
        <w:rPr>
          <w:rFonts w:ascii="Calibri" w:hAnsi="Calibri" w:cs="Calibri"/>
          <w:noProof/>
        </w:rPr>
        <w:t>, 164–171. https://doi.org/10.1016/J.HUMOV.2018.11.016</w:t>
      </w:r>
    </w:p>
    <w:p w14:paraId="4F2F029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leck, E. E. (1971). The Shoeing of Children: Sham or Science? </w:t>
      </w:r>
      <w:r w:rsidRPr="00820A04">
        <w:rPr>
          <w:rFonts w:ascii="Calibri" w:hAnsi="Calibri" w:cs="Calibri"/>
          <w:i/>
          <w:iCs/>
          <w:noProof/>
        </w:rPr>
        <w:t>Developmental Medicine &amp; Child Neurology</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2), 188–195. https://doi.org/10.1111/j.1469-8749.1971.tb03244.x</w:t>
      </w:r>
    </w:p>
    <w:p w14:paraId="5983A7A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litz, J. R., Stern, S., &amp; Marzan, K. A. B. (2014). A110: The Impact of Shoe Wear on the 6 Minute Walk Test in Adolescents with Juvenile Idiopathic Arthritis. </w:t>
      </w:r>
      <w:r w:rsidRPr="00820A04">
        <w:rPr>
          <w:rFonts w:ascii="Calibri" w:hAnsi="Calibri" w:cs="Calibri"/>
          <w:i/>
          <w:iCs/>
          <w:noProof/>
        </w:rPr>
        <w:t>Arthritis &amp; Rheumatology</w:t>
      </w:r>
      <w:r w:rsidRPr="00820A04">
        <w:rPr>
          <w:rFonts w:ascii="Calibri" w:hAnsi="Calibri" w:cs="Calibri"/>
          <w:noProof/>
        </w:rPr>
        <w:t xml:space="preserve">, </w:t>
      </w:r>
      <w:r w:rsidRPr="00820A04">
        <w:rPr>
          <w:rFonts w:ascii="Calibri" w:hAnsi="Calibri" w:cs="Calibri"/>
          <w:i/>
          <w:iCs/>
          <w:noProof/>
        </w:rPr>
        <w:t>66</w:t>
      </w:r>
      <w:r w:rsidRPr="00820A04">
        <w:rPr>
          <w:rFonts w:ascii="Calibri" w:hAnsi="Calibri" w:cs="Calibri"/>
          <w:noProof/>
        </w:rPr>
        <w:t>, S146–S146. https://doi.org/10.1002/art.38531</w:t>
      </w:r>
    </w:p>
    <w:p w14:paraId="2AC2DBF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öhm, H., &amp; Hösl, M. (2010). Effect of boot shaft stiffness on stability joint energy and muscular co-contraction during walking on uneven surface. </w:t>
      </w:r>
      <w:r w:rsidRPr="00820A04">
        <w:rPr>
          <w:rFonts w:ascii="Calibri" w:hAnsi="Calibri" w:cs="Calibri"/>
          <w:i/>
          <w:iCs/>
          <w:noProof/>
        </w:rPr>
        <w:t>Journal of Biomechanics</w:t>
      </w:r>
      <w:r w:rsidRPr="00820A04">
        <w:rPr>
          <w:rFonts w:ascii="Calibri" w:hAnsi="Calibri" w:cs="Calibri"/>
          <w:noProof/>
        </w:rPr>
        <w:t xml:space="preserve">, </w:t>
      </w:r>
      <w:r w:rsidRPr="00820A04">
        <w:rPr>
          <w:rFonts w:ascii="Calibri" w:hAnsi="Calibri" w:cs="Calibri"/>
          <w:i/>
          <w:iCs/>
          <w:noProof/>
        </w:rPr>
        <w:t>43</w:t>
      </w:r>
      <w:r w:rsidRPr="00820A04">
        <w:rPr>
          <w:rFonts w:ascii="Calibri" w:hAnsi="Calibri" w:cs="Calibri"/>
          <w:noProof/>
        </w:rPr>
        <w:t>(13), 2467–2472. https://doi.org/10.1016/j.jbiomech.2010.05.029</w:t>
      </w:r>
    </w:p>
    <w:p w14:paraId="107CDAE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olarinwa, O. (2015). Principles and methods of validity and reliability testing of questionnaires used in social and health science researches. </w:t>
      </w:r>
      <w:r w:rsidRPr="00820A04">
        <w:rPr>
          <w:rFonts w:ascii="Calibri" w:hAnsi="Calibri" w:cs="Calibri"/>
          <w:i/>
          <w:iCs/>
          <w:noProof/>
        </w:rPr>
        <w:t>The Nigerian Postgraduate Medical Journal</w:t>
      </w:r>
      <w:r w:rsidRPr="00820A04">
        <w:rPr>
          <w:rFonts w:ascii="Calibri" w:hAnsi="Calibri" w:cs="Calibri"/>
          <w:noProof/>
        </w:rPr>
        <w:t xml:space="preserve">, </w:t>
      </w:r>
      <w:r w:rsidRPr="00820A04">
        <w:rPr>
          <w:rFonts w:ascii="Calibri" w:hAnsi="Calibri" w:cs="Calibri"/>
          <w:i/>
          <w:iCs/>
          <w:noProof/>
        </w:rPr>
        <w:t>22</w:t>
      </w:r>
      <w:r w:rsidRPr="00820A04">
        <w:rPr>
          <w:rFonts w:ascii="Calibri" w:hAnsi="Calibri" w:cs="Calibri"/>
          <w:noProof/>
        </w:rPr>
        <w:t>(4), 195. https://doi.org/10.4103/1117-1936.173959</w:t>
      </w:r>
    </w:p>
    <w:p w14:paraId="20E6EA1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ordelon, R. L. (1983). Hypermobile flatfoot in children. Comprehension, evaluation, and treatment. </w:t>
      </w:r>
      <w:r w:rsidRPr="00820A04">
        <w:rPr>
          <w:rFonts w:ascii="Calibri" w:hAnsi="Calibri" w:cs="Calibri"/>
          <w:i/>
          <w:iCs/>
          <w:noProof/>
        </w:rPr>
        <w:t>Clin Orthop Relat Res</w:t>
      </w:r>
      <w:r w:rsidRPr="00820A04">
        <w:rPr>
          <w:rFonts w:ascii="Calibri" w:hAnsi="Calibri" w:cs="Calibri"/>
          <w:noProof/>
        </w:rPr>
        <w:t xml:space="preserve">, </w:t>
      </w:r>
      <w:r w:rsidRPr="00820A04">
        <w:rPr>
          <w:rFonts w:ascii="Calibri" w:hAnsi="Calibri" w:cs="Calibri"/>
          <w:i/>
          <w:iCs/>
          <w:noProof/>
        </w:rPr>
        <w:t>NO. 181</w:t>
      </w:r>
      <w:r w:rsidRPr="00820A04">
        <w:rPr>
          <w:rFonts w:ascii="Calibri" w:hAnsi="Calibri" w:cs="Calibri"/>
          <w:noProof/>
        </w:rPr>
        <w:t>(181), 7–14. https://www.scopus.com/inward/record.uri?eid=2-s2.0-0021022450&amp;partnerID=40&amp;md5=ca11a24608ae2a111e5866e1d35d5137</w:t>
      </w:r>
    </w:p>
    <w:p w14:paraId="55B07A0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ordelon, R. L. (1990). Hypermobile flatfoot in children: present status of diagnosis and treatment. </w:t>
      </w:r>
      <w:r w:rsidRPr="00820A04">
        <w:rPr>
          <w:rFonts w:ascii="Calibri" w:hAnsi="Calibri" w:cs="Calibri"/>
          <w:i/>
          <w:iCs/>
          <w:noProof/>
        </w:rPr>
        <w:t>Seminars in Orthopaedics</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1), 13–22. https://www.scopus.com/inward/record.uri?eid=2-s2.0-0025338386&amp;partnerID=40&amp;md5=52040f9e8d1b32625745bc191347615f</w:t>
      </w:r>
    </w:p>
    <w:p w14:paraId="6E47604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ranthwaite, H., &amp; Chockalingam, N. (2019). Everyday footwear: An overview of what we know and what we should know on ill-fitting footwear and associated pain and pathology. In </w:t>
      </w:r>
      <w:r w:rsidRPr="00820A04">
        <w:rPr>
          <w:rFonts w:ascii="Calibri" w:hAnsi="Calibri" w:cs="Calibri"/>
          <w:i/>
          <w:iCs/>
          <w:noProof/>
        </w:rPr>
        <w:t>Foot</w:t>
      </w:r>
      <w:r w:rsidRPr="00820A04">
        <w:rPr>
          <w:rFonts w:ascii="Calibri" w:hAnsi="Calibri" w:cs="Calibri"/>
          <w:noProof/>
        </w:rPr>
        <w:t xml:space="preserve"> (Vol. 39, pp. 11–14). https://doi.org/10.1016/j.foot.2019.01.007</w:t>
      </w:r>
    </w:p>
    <w:p w14:paraId="43453A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ranthwaite, H., Chockalingam, N., Grogan, S., &amp; Jones, M. (2013). Footwear choices made by young women and their potential impact on foot health. </w:t>
      </w:r>
      <w:r w:rsidRPr="00820A04">
        <w:rPr>
          <w:rFonts w:ascii="Calibri" w:hAnsi="Calibri" w:cs="Calibri"/>
          <w:i/>
          <w:iCs/>
          <w:noProof/>
        </w:rPr>
        <w:t>J Health Psychol</w:t>
      </w:r>
      <w:r w:rsidRPr="00820A04">
        <w:rPr>
          <w:rFonts w:ascii="Calibri" w:hAnsi="Calibri" w:cs="Calibri"/>
          <w:noProof/>
        </w:rPr>
        <w:t xml:space="preserve">, </w:t>
      </w:r>
      <w:r w:rsidRPr="00820A04">
        <w:rPr>
          <w:rFonts w:ascii="Calibri" w:hAnsi="Calibri" w:cs="Calibri"/>
          <w:i/>
          <w:iCs/>
          <w:noProof/>
        </w:rPr>
        <w:t>18</w:t>
      </w:r>
      <w:r w:rsidRPr="00820A04">
        <w:rPr>
          <w:rFonts w:ascii="Calibri" w:hAnsi="Calibri" w:cs="Calibri"/>
          <w:noProof/>
        </w:rPr>
        <w:t>(11), 1422–1431. https://doi.org/10.1177/1359105312463585</w:t>
      </w:r>
    </w:p>
    <w:p w14:paraId="51E49E1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regman, D. J. J., Rozumalski, A., Koops, D., de Groot, V., Schwartz, M., &amp; Harlaar, J. (2009). A new method for evaluating ankle foot orthosis characteristics: BRUCE.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30</w:t>
      </w:r>
      <w:r w:rsidRPr="00820A04">
        <w:rPr>
          <w:rFonts w:ascii="Calibri" w:hAnsi="Calibri" w:cs="Calibri"/>
          <w:noProof/>
        </w:rPr>
        <w:t>(2), 144–149. https://doi.org/10.1016/j.gaitpost.2009.05.012</w:t>
      </w:r>
    </w:p>
    <w:p w14:paraId="4A92F61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rewster, M. B. S., Gupta, M., Pattison, G. T. R., &amp; Dunn-van der Ploeg, I. D. (2008). Ponseti casting: a new soft option. </w:t>
      </w:r>
      <w:r w:rsidRPr="00820A04">
        <w:rPr>
          <w:rFonts w:ascii="Calibri" w:hAnsi="Calibri" w:cs="Calibri"/>
          <w:i/>
          <w:iCs/>
          <w:noProof/>
        </w:rPr>
        <w:t>Journal of Bone &amp; Joint Surgery, British Volume</w:t>
      </w:r>
      <w:r w:rsidRPr="00820A04">
        <w:rPr>
          <w:rFonts w:ascii="Calibri" w:hAnsi="Calibri" w:cs="Calibri"/>
          <w:noProof/>
        </w:rPr>
        <w:t xml:space="preserve">, </w:t>
      </w:r>
      <w:r w:rsidRPr="00820A04">
        <w:rPr>
          <w:rFonts w:ascii="Calibri" w:hAnsi="Calibri" w:cs="Calibri"/>
          <w:i/>
          <w:iCs/>
          <w:noProof/>
        </w:rPr>
        <w:t>90</w:t>
      </w:r>
      <w:r w:rsidRPr="00820A04">
        <w:rPr>
          <w:rFonts w:ascii="Calibri" w:hAnsi="Calibri" w:cs="Calibri"/>
          <w:noProof/>
        </w:rPr>
        <w:t>(11), 1512–1515. https://doi.org/10.1302/0301-620X.90B11.20629</w:t>
      </w:r>
    </w:p>
    <w:p w14:paraId="02F86AC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ckland, M. A., Slevin, C. M., Hafer, J. F., Choate, C., Kraszewski, A. P., Hospital for Special Surgery Pediatric Research Team, Sargent, B., &amp; Miller, M. (2014). The Effect of Torsional Shoe Flexibility on Gait and Stability in Children Learning to Walk. </w:t>
      </w:r>
      <w:r w:rsidRPr="00820A04">
        <w:rPr>
          <w:rFonts w:ascii="Calibri" w:hAnsi="Calibri" w:cs="Calibri"/>
          <w:i/>
          <w:iCs/>
          <w:noProof/>
        </w:rPr>
        <w:t>Pediatr Phys Ther</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4), 417. https://doi.org/10.1097/PEP.0000000000000084</w:t>
      </w:r>
    </w:p>
    <w:p w14:paraId="0F24857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ldt, A. K., &amp; Menz, H. B. (2018). Incorrectly fitted footwear, foot pain and foot disorders: A systematic search and narrative review of the literature. In </w:t>
      </w:r>
      <w:r w:rsidRPr="00820A04">
        <w:rPr>
          <w:rFonts w:ascii="Calibri" w:hAnsi="Calibri" w:cs="Calibri"/>
          <w:i/>
          <w:iCs/>
          <w:noProof/>
        </w:rPr>
        <w:t>Journal of Foot and Ankle Research</w:t>
      </w:r>
      <w:r w:rsidRPr="00820A04">
        <w:rPr>
          <w:rFonts w:ascii="Calibri" w:hAnsi="Calibri" w:cs="Calibri"/>
          <w:noProof/>
        </w:rPr>
        <w:t xml:space="preserve"> (Vol. 11, Issue 1). BioMed Central Ltd. https://doi.org/10.1186/s13047-018-0284-z</w:t>
      </w:r>
    </w:p>
    <w:p w14:paraId="0721232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rnard, P. (1991). A method of analysing interview transcripts in qualitative research. </w:t>
      </w:r>
      <w:r w:rsidRPr="00820A04">
        <w:rPr>
          <w:rFonts w:ascii="Calibri" w:hAnsi="Calibri" w:cs="Calibri"/>
          <w:i/>
          <w:iCs/>
          <w:noProof/>
        </w:rPr>
        <w:t>Nurse Education Today</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6), 461–466. https://doi.org/10.1016/0260-6917(91)90009-Y</w:t>
      </w:r>
    </w:p>
    <w:p w14:paraId="1D4DDEB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rns, K. E. A., Bscpharm, M. D., Kho, M. E., Meade, M. O., Adhikari, N. K. J., Sinuff, T., &amp; Cook, D. J. (2008). A guide for the design and conduct of self-administered surveys of clinicians. </w:t>
      </w:r>
      <w:r w:rsidRPr="00820A04">
        <w:rPr>
          <w:rFonts w:ascii="Calibri" w:hAnsi="Calibri" w:cs="Calibri"/>
          <w:i/>
          <w:iCs/>
          <w:noProof/>
        </w:rPr>
        <w:t>CMAJ • JULY</w:t>
      </w:r>
      <w:r w:rsidRPr="00820A04">
        <w:rPr>
          <w:rFonts w:ascii="Calibri" w:hAnsi="Calibri" w:cs="Calibri"/>
          <w:noProof/>
        </w:rPr>
        <w:t xml:space="preserve">, </w:t>
      </w:r>
      <w:r w:rsidRPr="00820A04">
        <w:rPr>
          <w:rFonts w:ascii="Calibri" w:hAnsi="Calibri" w:cs="Calibri"/>
          <w:i/>
          <w:iCs/>
          <w:noProof/>
        </w:rPr>
        <w:t>29</w:t>
      </w:r>
      <w:r w:rsidRPr="00820A04">
        <w:rPr>
          <w:rFonts w:ascii="Calibri" w:hAnsi="Calibri" w:cs="Calibri"/>
          <w:noProof/>
        </w:rPr>
        <w:t>(3). https://doi.org/10.1503/cmaj.080372</w:t>
      </w:r>
    </w:p>
    <w:p w14:paraId="4F64F22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rns, K. E. A., &amp; Kho, M. E. (2015). How to assess a survey report: a guide for readers and peer reviewers. </w:t>
      </w:r>
      <w:r w:rsidRPr="00820A04">
        <w:rPr>
          <w:rFonts w:ascii="Calibri" w:hAnsi="Calibri" w:cs="Calibri"/>
          <w:i/>
          <w:iCs/>
          <w:noProof/>
        </w:rPr>
        <w:t>CMAJ : Canadian Medical Association Journal</w:t>
      </w:r>
      <w:r w:rsidRPr="00820A04">
        <w:rPr>
          <w:rFonts w:ascii="Calibri" w:hAnsi="Calibri" w:cs="Calibri"/>
          <w:noProof/>
        </w:rPr>
        <w:t xml:space="preserve">, </w:t>
      </w:r>
      <w:r w:rsidRPr="00820A04">
        <w:rPr>
          <w:rFonts w:ascii="Calibri" w:hAnsi="Calibri" w:cs="Calibri"/>
          <w:i/>
          <w:iCs/>
          <w:noProof/>
        </w:rPr>
        <w:t>187</w:t>
      </w:r>
      <w:r w:rsidRPr="00820A04">
        <w:rPr>
          <w:rFonts w:ascii="Calibri" w:hAnsi="Calibri" w:cs="Calibri"/>
          <w:noProof/>
        </w:rPr>
        <w:t>(6), E198. https://doi.org/10.1503/CMAJ.140545</w:t>
      </w:r>
    </w:p>
    <w:p w14:paraId="6EA9E74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rns, P. B., Rohrich, R. J., &amp; Chung, K. C. (2011). The Levels of Evidence and their role in Evidence-Based Medicine. </w:t>
      </w:r>
      <w:r w:rsidRPr="00820A04">
        <w:rPr>
          <w:rFonts w:ascii="Calibri" w:hAnsi="Calibri" w:cs="Calibri"/>
          <w:i/>
          <w:iCs/>
          <w:noProof/>
        </w:rPr>
        <w:t>Plastic and Reconstructive Surgery</w:t>
      </w:r>
      <w:r w:rsidRPr="00820A04">
        <w:rPr>
          <w:rFonts w:ascii="Calibri" w:hAnsi="Calibri" w:cs="Calibri"/>
          <w:noProof/>
        </w:rPr>
        <w:t xml:space="preserve">, </w:t>
      </w:r>
      <w:r w:rsidRPr="00820A04">
        <w:rPr>
          <w:rFonts w:ascii="Calibri" w:hAnsi="Calibri" w:cs="Calibri"/>
          <w:i/>
          <w:iCs/>
          <w:noProof/>
        </w:rPr>
        <w:t>128</w:t>
      </w:r>
      <w:r w:rsidRPr="00820A04">
        <w:rPr>
          <w:rFonts w:ascii="Calibri" w:hAnsi="Calibri" w:cs="Calibri"/>
          <w:noProof/>
        </w:rPr>
        <w:t>(1), 305. https://doi.org/10.1097/PRS.0B013E318219C171</w:t>
      </w:r>
    </w:p>
    <w:p w14:paraId="071A825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ry, K. (1999). Statistical Distributions in Engineering. In </w:t>
      </w:r>
      <w:r w:rsidRPr="00820A04">
        <w:rPr>
          <w:rFonts w:ascii="Calibri" w:hAnsi="Calibri" w:cs="Calibri"/>
          <w:i/>
          <w:iCs/>
          <w:noProof/>
        </w:rPr>
        <w:t>Statistical Distributions in Engineering</w:t>
      </w:r>
      <w:r w:rsidRPr="00820A04">
        <w:rPr>
          <w:rFonts w:ascii="Calibri" w:hAnsi="Calibri" w:cs="Calibri"/>
          <w:noProof/>
        </w:rPr>
        <w:t>. Cambridge University Press. https://doi.org/10.1017/cbo9781139175081</w:t>
      </w:r>
    </w:p>
    <w:p w14:paraId="1F06D45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utler, P., Engelbrecht, M., Major, R. E., Tait, J. H., Stallard, J., &amp; Patrick, J. H. (1984). Physiological cost index of walking for normal children and its use as an indicator of physical handicap. </w:t>
      </w:r>
      <w:r w:rsidRPr="00820A04">
        <w:rPr>
          <w:rFonts w:ascii="Calibri" w:hAnsi="Calibri" w:cs="Calibri"/>
          <w:i/>
          <w:iCs/>
          <w:noProof/>
        </w:rPr>
        <w:t>Dev Med Child Neurol</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5), 607–612. https://doi.org/10.1111/j.1469-8749.1984.tb04499.x</w:t>
      </w:r>
    </w:p>
    <w:p w14:paraId="640BEE4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Byrne, M., Curran, M. J., Chapman, C., Byrne, M., Curran, M. J., Chapman, C., Byrne, M., &amp; Curran, M. J. (1998). The development and use of a footwear assessment score in comparing the fit of children’s shoes. </w:t>
      </w:r>
      <w:r w:rsidRPr="00820A04">
        <w:rPr>
          <w:rFonts w:ascii="Calibri" w:hAnsi="Calibri" w:cs="Calibri"/>
          <w:i/>
          <w:iCs/>
          <w:noProof/>
        </w:rPr>
        <w:t>Foot</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4), 215–218. https://doi.org/10.1016/S0958-2592(98)90032-3</w:t>
      </w:r>
    </w:p>
    <w:p w14:paraId="38C2201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arcreff, L., Gerber, C. N., Paraschiv-Ionescu, A., De Coulon, G., Aminian, K., Newman, C. J., &amp; Armand, S. (2020). Walking Speed of Children and Adolescents With Cerebral Palsy: Laboratory Versus Daily Life. </w:t>
      </w:r>
      <w:r w:rsidRPr="00820A04">
        <w:rPr>
          <w:rFonts w:ascii="Calibri" w:hAnsi="Calibri" w:cs="Calibri"/>
          <w:i/>
          <w:iCs/>
          <w:noProof/>
        </w:rPr>
        <w:t>Frontiers in Bioengineering and Biotechnology</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 https://doi.org/10.3389/fbioe.2020.00812</w:t>
      </w:r>
    </w:p>
    <w:p w14:paraId="0A5618E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arli, A., Saran, N., Kruijt, J., Alam, N., &amp; Hamdy, R. (2012). Physiological referrals for paediatric musculoskeletal complaints: A costly problem that needs to be addressed. </w:t>
      </w:r>
      <w:r w:rsidRPr="00820A04">
        <w:rPr>
          <w:rFonts w:ascii="Calibri" w:hAnsi="Calibri" w:cs="Calibri"/>
          <w:i/>
          <w:iCs/>
          <w:noProof/>
        </w:rPr>
        <w:t>Paediatrics &amp; Child Health</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9), e93-7. https://doi.org/10.1093/pch/17.9.e93</w:t>
      </w:r>
    </w:p>
    <w:p w14:paraId="24071EA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arlos González, J., Alemany, S., &amp; Garrido, D. (2005). </w:t>
      </w:r>
      <w:r w:rsidRPr="00820A04">
        <w:rPr>
          <w:rFonts w:ascii="Calibri" w:hAnsi="Calibri" w:cs="Calibri"/>
          <w:i/>
          <w:iCs/>
          <w:noProof/>
        </w:rPr>
        <w:t>Footwear’s Influence On Young Children’s Gait Pattern</w:t>
      </w:r>
      <w:r w:rsidRPr="00820A04">
        <w:rPr>
          <w:rFonts w:ascii="Calibri" w:hAnsi="Calibri" w:cs="Calibri"/>
          <w:noProof/>
        </w:rPr>
        <w:t>. Proceeding of the 7th Symposium on Footwear Biomechanics,. https://www.footwearbiomechanics.org/fbs-2005</w:t>
      </w:r>
    </w:p>
    <w:p w14:paraId="402EDAD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aselli, M. A., Rzonca, E. C., &amp; Lue, B. Y. (1988). Habitual toe-walking: evaluation and approach to treatment. </w:t>
      </w:r>
      <w:r w:rsidRPr="00820A04">
        <w:rPr>
          <w:rFonts w:ascii="Calibri" w:hAnsi="Calibri" w:cs="Calibri"/>
          <w:i/>
          <w:iCs/>
          <w:noProof/>
        </w:rPr>
        <w:t>Clin Podiatr Med Surg</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3), 547–559. https://www.scopus.com/inward/record.uri?eid=2-s2.0-0023809255&amp;partnerID=40&amp;md5=3f0fc41f76cf4382e2b2616e89b605dd</w:t>
      </w:r>
    </w:p>
    <w:p w14:paraId="608EF1A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aserta, A. J., Pacey, V., Fahey, M., Gray, K., Engelbert, R. H. H., &amp; Williams, C. M. (2019). Interventions for idiopathic toe walking. In </w:t>
      </w:r>
      <w:r w:rsidRPr="00820A04">
        <w:rPr>
          <w:rFonts w:ascii="Calibri" w:hAnsi="Calibri" w:cs="Calibri"/>
          <w:i/>
          <w:iCs/>
          <w:noProof/>
        </w:rPr>
        <w:t>Cochrane Database of Systematic Reviews</w:t>
      </w:r>
      <w:r w:rsidRPr="00820A04">
        <w:rPr>
          <w:rFonts w:ascii="Calibri" w:hAnsi="Calibri" w:cs="Calibri"/>
          <w:noProof/>
        </w:rPr>
        <w:t xml:space="preserve"> (Vol. 2019, Issue 10). John Wiley and Sons Ltd. https://doi.org/10.1002/14651858.CD012363.pub2</w:t>
      </w:r>
    </w:p>
    <w:p w14:paraId="66D880C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ambon, N., Sevrez, V., Ly, Q. H., Guéguen, N., Berton, E., &amp; Rao, G. (2014). Aging of running shoes and its effect on mechanical and biomechanical variables: implications for runners. </w:t>
      </w:r>
      <w:r w:rsidRPr="00820A04">
        <w:rPr>
          <w:rFonts w:ascii="Calibri" w:hAnsi="Calibri" w:cs="Calibri"/>
          <w:i/>
          <w:iCs/>
          <w:noProof/>
        </w:rPr>
        <w:t>Journal of Sports Sciences</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11), 1013–1022. https://doi.org/10.1080/02640414.2014.886127</w:t>
      </w:r>
    </w:p>
    <w:p w14:paraId="1AD25E7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ard, A., Greene, A., Hunt, A., Vanwanseele, B., &amp; Smith, R. (2013). Effect of thong style flip-flops on children’s barefoot walking and jogging kinematics. </w:t>
      </w:r>
      <w:r w:rsidRPr="00820A04">
        <w:rPr>
          <w:rFonts w:ascii="Calibri" w:hAnsi="Calibri" w:cs="Calibri"/>
          <w:i/>
          <w:iCs/>
          <w:noProof/>
        </w:rPr>
        <w:t>J Foot Ankle Res</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1), 8. https://doi.org/10.1186/1757-1146-6-8</w:t>
      </w:r>
    </w:p>
    <w:p w14:paraId="137DD55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atzistergos, P. E., Eddison, N., Ganniari-Papageorgiou, E., &amp; Chockalingam, N. (2023). A quantitative analysis of optimum design for rigid ankle foot orthoses: The effect of thickness and reinforcement design on stiffness. </w:t>
      </w:r>
      <w:r w:rsidRPr="00820A04">
        <w:rPr>
          <w:rFonts w:ascii="Calibri" w:hAnsi="Calibri" w:cs="Calibri"/>
          <w:i/>
          <w:iCs/>
          <w:noProof/>
        </w:rPr>
        <w:t>Prosthetics and Orthotics International</w:t>
      </w:r>
      <w:r w:rsidRPr="00820A04">
        <w:rPr>
          <w:rFonts w:ascii="Calibri" w:hAnsi="Calibri" w:cs="Calibri"/>
          <w:noProof/>
        </w:rPr>
        <w:t>. https://doi.org/10.1097/PXR.0000000000000247</w:t>
      </w:r>
    </w:p>
    <w:p w14:paraId="5D6E3E9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en, J.-P. P., Chung, M.-J. J., Wu, C.-Y. Y., Cheng, K.-W. W., &amp; Wang, M.-J. J. (2015). Comparison of Barefoot Walking and Shod Walking Between Children with and Without Flat Feet. </w:t>
      </w:r>
      <w:r w:rsidRPr="00820A04">
        <w:rPr>
          <w:rFonts w:ascii="Calibri" w:hAnsi="Calibri" w:cs="Calibri"/>
          <w:i/>
          <w:iCs/>
          <w:noProof/>
        </w:rPr>
        <w:t>J Am Podiatr Med Assoc</w:t>
      </w:r>
      <w:r w:rsidRPr="00820A04">
        <w:rPr>
          <w:rFonts w:ascii="Calibri" w:hAnsi="Calibri" w:cs="Calibri"/>
          <w:noProof/>
        </w:rPr>
        <w:t xml:space="preserve">, </w:t>
      </w:r>
      <w:r w:rsidRPr="00820A04">
        <w:rPr>
          <w:rFonts w:ascii="Calibri" w:hAnsi="Calibri" w:cs="Calibri"/>
          <w:i/>
          <w:iCs/>
          <w:noProof/>
        </w:rPr>
        <w:t>105</w:t>
      </w:r>
      <w:r w:rsidRPr="00820A04">
        <w:rPr>
          <w:rFonts w:ascii="Calibri" w:hAnsi="Calibri" w:cs="Calibri"/>
          <w:noProof/>
        </w:rPr>
        <w:t>(3), 218–225. https://doi.org/10.7547/0003-0538-105.3.218</w:t>
      </w:r>
    </w:p>
    <w:p w14:paraId="6964652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en, W., Pu, F., Yang, Y., Yao, J., Wang, L., Liu, H., &amp; Fan, Y. (2015). Correcting Congenital Talipes Equinovarus in Children Using Three Different Corrective Methods: A Consort Study. </w:t>
      </w:r>
      <w:r w:rsidRPr="00820A04">
        <w:rPr>
          <w:rFonts w:ascii="Calibri" w:hAnsi="Calibri" w:cs="Calibri"/>
          <w:i/>
          <w:iCs/>
          <w:noProof/>
        </w:rPr>
        <w:t>Medicine (United States)</w:t>
      </w:r>
      <w:r w:rsidRPr="00820A04">
        <w:rPr>
          <w:rFonts w:ascii="Calibri" w:hAnsi="Calibri" w:cs="Calibri"/>
          <w:noProof/>
        </w:rPr>
        <w:t xml:space="preserve">, </w:t>
      </w:r>
      <w:r w:rsidRPr="00820A04">
        <w:rPr>
          <w:rFonts w:ascii="Calibri" w:hAnsi="Calibri" w:cs="Calibri"/>
          <w:i/>
          <w:iCs/>
          <w:noProof/>
        </w:rPr>
        <w:t>94</w:t>
      </w:r>
      <w:r w:rsidRPr="00820A04">
        <w:rPr>
          <w:rFonts w:ascii="Calibri" w:hAnsi="Calibri" w:cs="Calibri"/>
          <w:noProof/>
        </w:rPr>
        <w:t>(28), e1004–e1004. https://doi.org/10.1097/MD.0000000000001004</w:t>
      </w:r>
    </w:p>
    <w:p w14:paraId="4B8A30E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ester, V. L., Tingley, M., &amp; Biden, E. N. (2007). An extended index to quantify normality of gait in children.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25</w:t>
      </w:r>
      <w:r w:rsidRPr="00820A04">
        <w:rPr>
          <w:rFonts w:ascii="Calibri" w:hAnsi="Calibri" w:cs="Calibri"/>
          <w:noProof/>
        </w:rPr>
        <w:t>(4), 549–554. https://doi.org/10.1016/j.gaitpost.2006.06.004</w:t>
      </w:r>
    </w:p>
    <w:p w14:paraId="0F83320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icoine, D., Bouchard, M., Laurendeau, S., Moisan, G., Belzile, E. L., &amp; Corbeil, P. (2021). Biomechanical effects of three types of foot orthoses in individuals with posterior tibial tendon dysfunction. </w:t>
      </w:r>
      <w:r w:rsidRPr="00820A04">
        <w:rPr>
          <w:rFonts w:ascii="Calibri" w:hAnsi="Calibri" w:cs="Calibri"/>
          <w:i/>
          <w:iCs/>
          <w:noProof/>
        </w:rPr>
        <w:t>Gait &amp; Posture</w:t>
      </w:r>
      <w:r w:rsidRPr="00820A04">
        <w:rPr>
          <w:rFonts w:ascii="Calibri" w:hAnsi="Calibri" w:cs="Calibri"/>
          <w:noProof/>
        </w:rPr>
        <w:t xml:space="preserve">, </w:t>
      </w:r>
      <w:r w:rsidRPr="00820A04">
        <w:rPr>
          <w:rFonts w:ascii="Calibri" w:hAnsi="Calibri" w:cs="Calibri"/>
          <w:i/>
          <w:iCs/>
          <w:noProof/>
        </w:rPr>
        <w:t>83</w:t>
      </w:r>
      <w:r w:rsidRPr="00820A04">
        <w:rPr>
          <w:rFonts w:ascii="Calibri" w:hAnsi="Calibri" w:cs="Calibri"/>
          <w:noProof/>
        </w:rPr>
        <w:t>, 237–244. https://doi.org/10.1016/J.GAITPOST.2020.11.001</w:t>
      </w:r>
    </w:p>
    <w:p w14:paraId="37226EF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hong, D. Y., Finberg, N. S., Conklin, M. J., Doyle, J. S., Khoury, J. G., &amp; Gilbert, S. R. (2014). Prospective evaluation of the use of Mitchell shoes and dynamic abduction brace for idiopathic clubfeet. </w:t>
      </w:r>
      <w:r w:rsidRPr="00820A04">
        <w:rPr>
          <w:rFonts w:ascii="Calibri" w:hAnsi="Calibri" w:cs="Calibri"/>
          <w:i/>
          <w:iCs/>
          <w:noProof/>
        </w:rPr>
        <w:t>J Pediatr Orthop B</w:t>
      </w:r>
      <w:r w:rsidRPr="00820A04">
        <w:rPr>
          <w:rFonts w:ascii="Calibri" w:hAnsi="Calibri" w:cs="Calibri"/>
          <w:noProof/>
        </w:rPr>
        <w:t xml:space="preserve">, </w:t>
      </w:r>
      <w:r w:rsidRPr="00820A04">
        <w:rPr>
          <w:rFonts w:ascii="Calibri" w:hAnsi="Calibri" w:cs="Calibri"/>
          <w:i/>
          <w:iCs/>
          <w:noProof/>
        </w:rPr>
        <w:t>23</w:t>
      </w:r>
      <w:r w:rsidRPr="00820A04">
        <w:rPr>
          <w:rFonts w:ascii="Calibri" w:hAnsi="Calibri" w:cs="Calibri"/>
          <w:noProof/>
        </w:rPr>
        <w:t>(6), 501–504. https://doi.org/10.1097/BPB.0000000000000090</w:t>
      </w:r>
    </w:p>
    <w:p w14:paraId="3F08A7D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ckayne, S. E., Shah, M., Messenger, A. G., &amp; Gawkrodger, D. J. (1998). Foot dermatitis in children: causative allergens and follow-up. </w:t>
      </w:r>
      <w:r w:rsidRPr="00820A04">
        <w:rPr>
          <w:rFonts w:ascii="Calibri" w:hAnsi="Calibri" w:cs="Calibri"/>
          <w:i/>
          <w:iCs/>
          <w:noProof/>
        </w:rPr>
        <w:t>Contact Dermatitis</w:t>
      </w:r>
      <w:r w:rsidRPr="00820A04">
        <w:rPr>
          <w:rFonts w:ascii="Calibri" w:hAnsi="Calibri" w:cs="Calibri"/>
          <w:noProof/>
        </w:rPr>
        <w:t xml:space="preserve">, </w:t>
      </w:r>
      <w:r w:rsidRPr="00820A04">
        <w:rPr>
          <w:rFonts w:ascii="Calibri" w:hAnsi="Calibri" w:cs="Calibri"/>
          <w:i/>
          <w:iCs/>
          <w:noProof/>
        </w:rPr>
        <w:t>38</w:t>
      </w:r>
      <w:r w:rsidRPr="00820A04">
        <w:rPr>
          <w:rFonts w:ascii="Calibri" w:hAnsi="Calibri" w:cs="Calibri"/>
          <w:noProof/>
        </w:rPr>
        <w:t>(4), 203–206. https://doi.org/10.1111/j.1600-0536.1998.tb05707.x</w:t>
      </w:r>
    </w:p>
    <w:p w14:paraId="4A1BCB5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hen, J., &amp; Cowell, H. R. (1989). Corrective shoes. </w:t>
      </w:r>
      <w:r w:rsidRPr="00820A04">
        <w:rPr>
          <w:rFonts w:ascii="Calibri" w:hAnsi="Calibri" w:cs="Calibri"/>
          <w:i/>
          <w:iCs/>
          <w:noProof/>
        </w:rPr>
        <w:t>J Bone Joint Surg Am</w:t>
      </w:r>
      <w:r w:rsidRPr="00820A04">
        <w:rPr>
          <w:rFonts w:ascii="Calibri" w:hAnsi="Calibri" w:cs="Calibri"/>
          <w:noProof/>
        </w:rPr>
        <w:t xml:space="preserve">, </w:t>
      </w:r>
      <w:r w:rsidRPr="00820A04">
        <w:rPr>
          <w:rFonts w:ascii="Calibri" w:hAnsi="Calibri" w:cs="Calibri"/>
          <w:i/>
          <w:iCs/>
          <w:noProof/>
        </w:rPr>
        <w:t>71</w:t>
      </w:r>
      <w:r w:rsidRPr="00820A04">
        <w:rPr>
          <w:rFonts w:ascii="Calibri" w:hAnsi="Calibri" w:cs="Calibri"/>
          <w:noProof/>
        </w:rPr>
        <w:t>(6), 799. http://ezproxy.staffs.ac.uk/login?url=http://search.ebscohost.com/login.aspx?direct=true&amp;db=cmedm&amp;AN=2745475&amp;site=ehost-live</w:t>
      </w:r>
    </w:p>
    <w:p w14:paraId="275448C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ll Bosch, M. D., Viladot Perice, A., &amp; Suso Vergara, A. (1999). Follow-up study of flat feet in children. </w:t>
      </w:r>
      <w:r w:rsidRPr="00820A04">
        <w:rPr>
          <w:rFonts w:ascii="Calibri" w:hAnsi="Calibri" w:cs="Calibri"/>
          <w:i/>
          <w:iCs/>
          <w:noProof/>
        </w:rPr>
        <w:t>Revista de Ortopedia y Traumatologia</w:t>
      </w:r>
      <w:r w:rsidRPr="00820A04">
        <w:rPr>
          <w:rFonts w:ascii="Calibri" w:hAnsi="Calibri" w:cs="Calibri"/>
          <w:noProof/>
        </w:rPr>
        <w:t xml:space="preserve">, </w:t>
      </w:r>
      <w:r w:rsidRPr="00820A04">
        <w:rPr>
          <w:rFonts w:ascii="Calibri" w:hAnsi="Calibri" w:cs="Calibri"/>
          <w:i/>
          <w:iCs/>
          <w:noProof/>
        </w:rPr>
        <w:t>43</w:t>
      </w:r>
      <w:r w:rsidRPr="00820A04">
        <w:rPr>
          <w:rFonts w:ascii="Calibri" w:hAnsi="Calibri" w:cs="Calibri"/>
          <w:noProof/>
        </w:rPr>
        <w:t>(3), 213–220. https://www.scopus.com/inward/record.uri?eid=2-s2.0-0032969884&amp;partnerID=40&amp;md5=2bfd642731f2e342f39fcf2b75704942</w:t>
      </w:r>
    </w:p>
    <w:p w14:paraId="6777FBE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lloud, F., Samson, W., Dohin, B., Van Hamme, A., Dumas, R., Cheze, L., Van Hamme, H., Dumas, R., &amp; Cheze, L. (2012). Shoes effect on young children gait with the increase of displacement velocity. </w:t>
      </w:r>
      <w:r w:rsidRPr="00820A04">
        <w:rPr>
          <w:rFonts w:ascii="Calibri" w:hAnsi="Calibri" w:cs="Calibri"/>
          <w:i/>
          <w:iCs/>
          <w:noProof/>
        </w:rPr>
        <w:t>Movement and Sports Sciences - Science et Motricite</w:t>
      </w:r>
      <w:r w:rsidRPr="00820A04">
        <w:rPr>
          <w:rFonts w:ascii="Calibri" w:hAnsi="Calibri" w:cs="Calibri"/>
          <w:noProof/>
        </w:rPr>
        <w:t xml:space="preserve">, </w:t>
      </w:r>
      <w:r w:rsidRPr="00820A04">
        <w:rPr>
          <w:rFonts w:ascii="Calibri" w:hAnsi="Calibri" w:cs="Calibri"/>
          <w:i/>
          <w:iCs/>
          <w:noProof/>
        </w:rPr>
        <w:t>75</w:t>
      </w:r>
      <w:r w:rsidRPr="00820A04">
        <w:rPr>
          <w:rFonts w:ascii="Calibri" w:hAnsi="Calibri" w:cs="Calibri"/>
          <w:noProof/>
        </w:rPr>
        <w:t>(1), 97–105. https://doi.org/10.1051/sm/2011157</w:t>
      </w:r>
    </w:p>
    <w:p w14:paraId="0107234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lquhoun, H. L., Levac, D., O’Brien, K. K., Straus, S., Tricco, A. C., Perrier, L., Kastner, M., &amp; Moher, D. (2014). Scoping reviews: time for clarity in definition, methods, and reporting. </w:t>
      </w:r>
      <w:r w:rsidRPr="00820A04">
        <w:rPr>
          <w:rFonts w:ascii="Calibri" w:hAnsi="Calibri" w:cs="Calibri"/>
          <w:i/>
          <w:iCs/>
          <w:noProof/>
        </w:rPr>
        <w:t>Journal of Clinical Epidemiology</w:t>
      </w:r>
      <w:r w:rsidRPr="00820A04">
        <w:rPr>
          <w:rFonts w:ascii="Calibri" w:hAnsi="Calibri" w:cs="Calibri"/>
          <w:noProof/>
        </w:rPr>
        <w:t xml:space="preserve">, </w:t>
      </w:r>
      <w:r w:rsidRPr="00820A04">
        <w:rPr>
          <w:rFonts w:ascii="Calibri" w:hAnsi="Calibri" w:cs="Calibri"/>
          <w:i/>
          <w:iCs/>
          <w:noProof/>
        </w:rPr>
        <w:t>67</w:t>
      </w:r>
      <w:r w:rsidRPr="00820A04">
        <w:rPr>
          <w:rFonts w:ascii="Calibri" w:hAnsi="Calibri" w:cs="Calibri"/>
          <w:noProof/>
        </w:rPr>
        <w:t>(12), 1291–1294. https://doi.org/10.1016/j.jclinepi.2014.03.013</w:t>
      </w:r>
    </w:p>
    <w:p w14:paraId="09E0751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ntact.org.uk. (2015). </w:t>
      </w:r>
      <w:r w:rsidRPr="00820A04">
        <w:rPr>
          <w:rFonts w:ascii="Calibri" w:hAnsi="Calibri" w:cs="Calibri"/>
          <w:i/>
          <w:iCs/>
          <w:noProof/>
        </w:rPr>
        <w:t>The next chapter in our story</w:t>
      </w:r>
      <w:r w:rsidRPr="00820A04">
        <w:rPr>
          <w:rFonts w:ascii="Calibri" w:hAnsi="Calibri" w:cs="Calibri"/>
          <w:noProof/>
        </w:rPr>
        <w:t>. https://contact.org.uk/media/841575/our_strategy_2015-2020_lores.pdf</w:t>
      </w:r>
    </w:p>
    <w:p w14:paraId="02F9C71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rnwall, M. W., &amp; McPoil, T. G. (2017). CAN RUNNERS PERCEIVE CHANGES IN HEEL CUSHIONING AS THE SHOE AGES WITH INCREASED MILEAGE? </w:t>
      </w:r>
      <w:r w:rsidRPr="00820A04">
        <w:rPr>
          <w:rFonts w:ascii="Calibri" w:hAnsi="Calibri" w:cs="Calibri"/>
          <w:i/>
          <w:iCs/>
          <w:noProof/>
        </w:rPr>
        <w:t>International Journal of Sports Physical Therapy</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4), 616–624. http://www.ncbi.nlm.nih.gov/pubmed/28900568</w:t>
      </w:r>
    </w:p>
    <w:p w14:paraId="4357450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ughlin, M. J. (1995). Juvenile Hallux Valgus: Etiology and Treatment. </w:t>
      </w:r>
      <w:r w:rsidRPr="00820A04">
        <w:rPr>
          <w:rFonts w:ascii="Calibri" w:hAnsi="Calibri" w:cs="Calibri"/>
          <w:i/>
          <w:iCs/>
          <w:noProof/>
        </w:rPr>
        <w:t>Foot Ankle Int</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11), 682–697. https://doi.org/10.1177/107110079501601104</w:t>
      </w:r>
    </w:p>
    <w:p w14:paraId="060048A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owell, H. R. (1977). Shoes and shoe corrections. </w:t>
      </w:r>
      <w:r w:rsidRPr="00820A04">
        <w:rPr>
          <w:rFonts w:ascii="Calibri" w:hAnsi="Calibri" w:cs="Calibri"/>
          <w:i/>
          <w:iCs/>
          <w:noProof/>
        </w:rPr>
        <w:t>Pediatr Clin North Am</w:t>
      </w:r>
      <w:r w:rsidRPr="00820A04">
        <w:rPr>
          <w:rFonts w:ascii="Calibri" w:hAnsi="Calibri" w:cs="Calibri"/>
          <w:noProof/>
        </w:rPr>
        <w:t xml:space="preserve">, </w:t>
      </w:r>
      <w:r w:rsidRPr="00820A04">
        <w:rPr>
          <w:rFonts w:ascii="Calibri" w:hAnsi="Calibri" w:cs="Calibri"/>
          <w:i/>
          <w:iCs/>
          <w:noProof/>
        </w:rPr>
        <w:t>24</w:t>
      </w:r>
      <w:r w:rsidRPr="00820A04">
        <w:rPr>
          <w:rFonts w:ascii="Calibri" w:hAnsi="Calibri" w:cs="Calibri"/>
          <w:noProof/>
        </w:rPr>
        <w:t>(4), 791–797. https://doi.org/10.1016/S0031-3955(16)33498-8</w:t>
      </w:r>
    </w:p>
    <w:p w14:paraId="53EFB6F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raig, P., Dieppe, P., Macintyre, S., Mitchie, S., Nazareth, I., &amp; Petticrew, M. (2008). Developing and evaluating complex interventions: The new Medical Research Council guidance. In </w:t>
      </w:r>
      <w:r w:rsidRPr="00820A04">
        <w:rPr>
          <w:rFonts w:ascii="Calibri" w:hAnsi="Calibri" w:cs="Calibri"/>
          <w:i/>
          <w:iCs/>
          <w:noProof/>
        </w:rPr>
        <w:t>BMJ</w:t>
      </w:r>
      <w:r w:rsidRPr="00820A04">
        <w:rPr>
          <w:rFonts w:ascii="Calibri" w:hAnsi="Calibri" w:cs="Calibri"/>
          <w:noProof/>
        </w:rPr>
        <w:t xml:space="preserve"> (Vol. 337, Issue 7676, pp. 979–983). British Medical Journal Publishing Group. https://doi.org/10.1136/bmj.a1655</w:t>
      </w:r>
    </w:p>
    <w:p w14:paraId="2E4BC19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ranage, S., Perraton, L., Bowles, K.-A., &amp; Williams, C. (2019). The impact of shoe flexibility on gait, pressure and muscle activity of young children. A systematic review.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1), 55. https://doi.org/10.1186/s13047-019-0365-7</w:t>
      </w:r>
    </w:p>
    <w:p w14:paraId="2B4F2BE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Cunningham, J. B., &amp; McCrum-Gardner, E. (2007). Power, effect and sample size using GPower: Practical issues for researchers and members of research ethics committees. </w:t>
      </w:r>
      <w:r w:rsidRPr="00820A04">
        <w:rPr>
          <w:rFonts w:ascii="Calibri" w:hAnsi="Calibri" w:cs="Calibri"/>
          <w:i/>
          <w:iCs/>
          <w:noProof/>
        </w:rPr>
        <w:t>Evidence Based Midwifery</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4), 132–136.</w:t>
      </w:r>
    </w:p>
    <w:p w14:paraId="1754198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ai, M., Li, X., Zhou, X., Hu, Y., Luo, Q., &amp; Zhou, S. (2015). High-heeled-related alterations in the static sagittal profile of the spino-pelvic structure in young women. </w:t>
      </w:r>
      <w:r w:rsidRPr="00820A04">
        <w:rPr>
          <w:rFonts w:ascii="Calibri" w:hAnsi="Calibri" w:cs="Calibri"/>
          <w:i/>
          <w:iCs/>
          <w:noProof/>
        </w:rPr>
        <w:t>Eur Spine J</w:t>
      </w:r>
      <w:r w:rsidRPr="00820A04">
        <w:rPr>
          <w:rFonts w:ascii="Calibri" w:hAnsi="Calibri" w:cs="Calibri"/>
          <w:noProof/>
        </w:rPr>
        <w:t xml:space="preserve">, </w:t>
      </w:r>
      <w:r w:rsidRPr="00820A04">
        <w:rPr>
          <w:rFonts w:ascii="Calibri" w:hAnsi="Calibri" w:cs="Calibri"/>
          <w:i/>
          <w:iCs/>
          <w:noProof/>
        </w:rPr>
        <w:t>24</w:t>
      </w:r>
      <w:r w:rsidRPr="00820A04">
        <w:rPr>
          <w:rFonts w:ascii="Calibri" w:hAnsi="Calibri" w:cs="Calibri"/>
          <w:noProof/>
        </w:rPr>
        <w:t>(6), 1274–1281. https://doi.org/10.1007/s00586-015-3857-6</w:t>
      </w:r>
    </w:p>
    <w:p w14:paraId="10643D5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ars, S., Uden, H., Kumar, S., &amp; Banwell, H. A. (2018). When, why and how foot orthoses (FOs) should be prescribed for children with flexible pes planus: a Delphi survey of podiatrists. </w:t>
      </w:r>
      <w:r w:rsidRPr="00820A04">
        <w:rPr>
          <w:rFonts w:ascii="Calibri" w:hAnsi="Calibri" w:cs="Calibri"/>
          <w:i/>
          <w:iCs/>
          <w:noProof/>
        </w:rPr>
        <w:t>PeerJ</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 e4667. https://doi.org/10.7717/peerj.4667</w:t>
      </w:r>
    </w:p>
    <w:p w14:paraId="7092F32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avid, M. G. (2011). Simultaneous correction of congenital vertical talus and talipes equinovarus using the ponseti method. </w:t>
      </w:r>
      <w:r w:rsidRPr="00820A04">
        <w:rPr>
          <w:rFonts w:ascii="Calibri" w:hAnsi="Calibri" w:cs="Calibri"/>
          <w:i/>
          <w:iCs/>
          <w:noProof/>
        </w:rPr>
        <w:t>Journal of Foot and Ankle Surgery</w:t>
      </w:r>
      <w:r w:rsidRPr="00820A04">
        <w:rPr>
          <w:rFonts w:ascii="Calibri" w:hAnsi="Calibri" w:cs="Calibri"/>
          <w:noProof/>
        </w:rPr>
        <w:t xml:space="preserve">, </w:t>
      </w:r>
      <w:r w:rsidRPr="00820A04">
        <w:rPr>
          <w:rFonts w:ascii="Calibri" w:hAnsi="Calibri" w:cs="Calibri"/>
          <w:i/>
          <w:iCs/>
          <w:noProof/>
        </w:rPr>
        <w:t>50</w:t>
      </w:r>
      <w:r w:rsidRPr="00820A04">
        <w:rPr>
          <w:rFonts w:ascii="Calibri" w:hAnsi="Calibri" w:cs="Calibri"/>
          <w:noProof/>
        </w:rPr>
        <w:t>(4), 494–497. https://doi.org/10.1053/j.jfas.2010.04.024</w:t>
      </w:r>
    </w:p>
    <w:p w14:paraId="5086D4E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avies, N., Branthwaite, H., &amp; Chockalingam, N. (2015). Where should a school shoe provide flexibility and support for the asymptomatic 6- to 10-year-olds and on what information is this based? A Delphi yielded consensus.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39</w:t>
      </w:r>
      <w:r w:rsidRPr="00820A04">
        <w:rPr>
          <w:rFonts w:ascii="Calibri" w:hAnsi="Calibri" w:cs="Calibri"/>
          <w:noProof/>
        </w:rPr>
        <w:t>(3), 213–218. https://doi.org/10.1177/0309364614522684</w:t>
      </w:r>
    </w:p>
    <w:p w14:paraId="5FA211C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e Jong, L. A. F., Kerkum, Y. L., Altmann, V. C., Geurts, A. C. H., &amp; Keijsers, N. L. W. (2022). Effects of orthopedic footwear on postural stability and walking in individuals with Hereditary Motor Sensory Neuropathy. </w:t>
      </w:r>
      <w:r w:rsidRPr="00820A04">
        <w:rPr>
          <w:rFonts w:ascii="Calibri" w:hAnsi="Calibri" w:cs="Calibri"/>
          <w:i/>
          <w:iCs/>
          <w:noProof/>
        </w:rPr>
        <w:t>Clinical Biomechanics</w:t>
      </w:r>
      <w:r w:rsidRPr="00820A04">
        <w:rPr>
          <w:rFonts w:ascii="Calibri" w:hAnsi="Calibri" w:cs="Calibri"/>
          <w:noProof/>
        </w:rPr>
        <w:t xml:space="preserve">, </w:t>
      </w:r>
      <w:r w:rsidRPr="00820A04">
        <w:rPr>
          <w:rFonts w:ascii="Calibri" w:hAnsi="Calibri" w:cs="Calibri"/>
          <w:i/>
          <w:iCs/>
          <w:noProof/>
        </w:rPr>
        <w:t>94</w:t>
      </w:r>
      <w:r w:rsidRPr="00820A04">
        <w:rPr>
          <w:rFonts w:ascii="Calibri" w:hAnsi="Calibri" w:cs="Calibri"/>
          <w:noProof/>
        </w:rPr>
        <w:t>, 105638. https://doi.org/10.1016/J.CLINBIOMECH.2022.105638</w:t>
      </w:r>
    </w:p>
    <w:p w14:paraId="67920A0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e Oliveira Pezzan, P. A., Joao, S. M., Ribeiro, A. P., Manfio, E. F., João, S. M. A., Ribeiro, A. P., &amp; Manfio, E. F. (2011). Postural assessment of lumbar lordosis and pelvic alignment angles in adolescent users and nonusers of high-heeled shoes. </w:t>
      </w:r>
      <w:r w:rsidRPr="00820A04">
        <w:rPr>
          <w:rFonts w:ascii="Calibri" w:hAnsi="Calibri" w:cs="Calibri"/>
          <w:i/>
          <w:iCs/>
          <w:noProof/>
        </w:rPr>
        <w:t>J Manipulative Physiol Ther</w:t>
      </w:r>
      <w:r w:rsidRPr="00820A04">
        <w:rPr>
          <w:rFonts w:ascii="Calibri" w:hAnsi="Calibri" w:cs="Calibri"/>
          <w:noProof/>
        </w:rPr>
        <w:t xml:space="preserve">, </w:t>
      </w:r>
      <w:r w:rsidRPr="00820A04">
        <w:rPr>
          <w:rFonts w:ascii="Calibri" w:hAnsi="Calibri" w:cs="Calibri"/>
          <w:i/>
          <w:iCs/>
          <w:noProof/>
        </w:rPr>
        <w:t>34</w:t>
      </w:r>
      <w:r w:rsidRPr="00820A04">
        <w:rPr>
          <w:rFonts w:ascii="Calibri" w:hAnsi="Calibri" w:cs="Calibri"/>
          <w:noProof/>
        </w:rPr>
        <w:t>(9), 614–621. https://doi.org/10.1016/j.jmpt.2011.09.006</w:t>
      </w:r>
    </w:p>
    <w:p w14:paraId="689710C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elgado-Abellán, L., Aguado, X., Jiménez-Ormeño, E., Mecerreyes, L., Alegre, L. M., Delgado-Abellan, L., Aguado, X., Jimenez-Ormeno, E., Mecerreyes, L., &amp; Alegre, L. M. (2014). Foot morphology in Spanish school children according to sex and age. </w:t>
      </w:r>
      <w:r w:rsidRPr="00820A04">
        <w:rPr>
          <w:rFonts w:ascii="Calibri" w:hAnsi="Calibri" w:cs="Calibri"/>
          <w:i/>
          <w:iCs/>
          <w:noProof/>
        </w:rPr>
        <w:t>Ergonomics</w:t>
      </w:r>
      <w:r w:rsidRPr="00820A04">
        <w:rPr>
          <w:rFonts w:ascii="Calibri" w:hAnsi="Calibri" w:cs="Calibri"/>
          <w:noProof/>
        </w:rPr>
        <w:t xml:space="preserve">, </w:t>
      </w:r>
      <w:r w:rsidRPr="00820A04">
        <w:rPr>
          <w:rFonts w:ascii="Calibri" w:hAnsi="Calibri" w:cs="Calibri"/>
          <w:i/>
          <w:iCs/>
          <w:noProof/>
        </w:rPr>
        <w:t>57</w:t>
      </w:r>
      <w:r w:rsidRPr="00820A04">
        <w:rPr>
          <w:rFonts w:ascii="Calibri" w:hAnsi="Calibri" w:cs="Calibri"/>
          <w:noProof/>
        </w:rPr>
        <w:t>(5), 787–797. https://doi.org/10.1080/00140139.2014.895055</w:t>
      </w:r>
    </w:p>
    <w:p w14:paraId="066C37A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esloovere, K., Molenaers, G., Van Gestel, L., Huenaerts, C., Van Campenhout, A., Callewaert, B., Van de Walle, P., &amp; Seyler, J. (2006). How can push-off be preserved during use of an ankle foot orthosis in children with hemiplegia? A prospective controlled study.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24</w:t>
      </w:r>
      <w:r w:rsidRPr="00820A04">
        <w:rPr>
          <w:rFonts w:ascii="Calibri" w:hAnsi="Calibri" w:cs="Calibri"/>
          <w:noProof/>
        </w:rPr>
        <w:t>(2), 142–151. https://doi.org/10.1016/j.gaitpost.2006.08.003</w:t>
      </w:r>
    </w:p>
    <w:p w14:paraId="00A0D25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esmyttere, G., Leteneur, S., Hajizadeh, M., Bleau, J., &amp; Begon, M. (2020). Effect of 3D printed foot orthoses stiffness and design on foot kinematics and plantar pressures in healthy people.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81</w:t>
      </w:r>
      <w:r w:rsidRPr="00820A04">
        <w:rPr>
          <w:rFonts w:ascii="Calibri" w:hAnsi="Calibri" w:cs="Calibri"/>
          <w:noProof/>
        </w:rPr>
        <w:t>, 247–253. https://doi.org/10.1016/j.gaitpost.2020.07.146</w:t>
      </w:r>
    </w:p>
    <w:p w14:paraId="34B171E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iamond, I. R., Grant, R. C., Feldman, B. M., Pencharz, P. B., Ling, S. C., Moore, A. M., &amp; Wales, P. W. (2014). Defining consensus: A systematic review recommends methodologic criteria for reporting of Delphi studies. </w:t>
      </w:r>
      <w:r w:rsidRPr="00820A04">
        <w:rPr>
          <w:rFonts w:ascii="Calibri" w:hAnsi="Calibri" w:cs="Calibri"/>
          <w:i/>
          <w:iCs/>
          <w:noProof/>
        </w:rPr>
        <w:t>Journal of Clinical Epidemiology</w:t>
      </w:r>
      <w:r w:rsidRPr="00820A04">
        <w:rPr>
          <w:rFonts w:ascii="Calibri" w:hAnsi="Calibri" w:cs="Calibri"/>
          <w:noProof/>
        </w:rPr>
        <w:t xml:space="preserve">, </w:t>
      </w:r>
      <w:r w:rsidRPr="00820A04">
        <w:rPr>
          <w:rFonts w:ascii="Calibri" w:hAnsi="Calibri" w:cs="Calibri"/>
          <w:i/>
          <w:iCs/>
          <w:noProof/>
        </w:rPr>
        <w:t>67</w:t>
      </w:r>
      <w:r w:rsidRPr="00820A04">
        <w:rPr>
          <w:rFonts w:ascii="Calibri" w:hAnsi="Calibri" w:cs="Calibri"/>
          <w:noProof/>
        </w:rPr>
        <w:t>(4), 401–409. https://doi.org/10.1016/j.jclinepi.2013.12.002</w:t>
      </w:r>
    </w:p>
    <w:p w14:paraId="166B63C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isability Rights Commision. (2006). </w:t>
      </w:r>
      <w:r w:rsidRPr="00820A04">
        <w:rPr>
          <w:rFonts w:ascii="Calibri" w:hAnsi="Calibri" w:cs="Calibri"/>
          <w:i/>
          <w:iCs/>
          <w:noProof/>
        </w:rPr>
        <w:t>Equal Treatment: Closing the Gap A formal investigation into physical health inequalities experienced by people with learning disabilities and/or mental health problems</w:t>
      </w:r>
      <w:r w:rsidRPr="00820A04">
        <w:rPr>
          <w:rFonts w:ascii="Calibri" w:hAnsi="Calibri" w:cs="Calibri"/>
          <w:noProof/>
        </w:rPr>
        <w:t>. http://oxleas.nhs.uk/site-media/cms-downloads/Equal_Treatment_Closing_the_Gap_FI_part1.pdf</w:t>
      </w:r>
    </w:p>
    <w:p w14:paraId="30E01C8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ohi, M., &amp; Koike, M. (2000). Consumers’ awareness concerning the selection of infant shoes. </w:t>
      </w:r>
      <w:r w:rsidRPr="00820A04">
        <w:rPr>
          <w:rFonts w:ascii="Calibri" w:hAnsi="Calibri" w:cs="Calibri"/>
          <w:i/>
          <w:iCs/>
          <w:noProof/>
        </w:rPr>
        <w:t>JOURNAL of the JAPAN RESEARCH ASSOCIATION for TEXTILE END-USES</w:t>
      </w:r>
      <w:r w:rsidRPr="00820A04">
        <w:rPr>
          <w:rFonts w:ascii="Calibri" w:hAnsi="Calibri" w:cs="Calibri"/>
          <w:noProof/>
        </w:rPr>
        <w:t xml:space="preserve">, </w:t>
      </w:r>
      <w:r w:rsidRPr="00820A04">
        <w:rPr>
          <w:rFonts w:ascii="Calibri" w:hAnsi="Calibri" w:cs="Calibri"/>
          <w:i/>
          <w:iCs/>
          <w:noProof/>
        </w:rPr>
        <w:t>41</w:t>
      </w:r>
      <w:r w:rsidRPr="00820A04">
        <w:rPr>
          <w:rFonts w:ascii="Calibri" w:hAnsi="Calibri" w:cs="Calibri"/>
          <w:noProof/>
        </w:rPr>
        <w:t>(7), 39–48.</w:t>
      </w:r>
    </w:p>
    <w:p w14:paraId="20B43F7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omagalska-Szopa, M., &amp; Szopa, A. (2014). Gait pattern differences between children with mild scoliosis and children with unilateral cerebral palsy. </w:t>
      </w:r>
      <w:r w:rsidRPr="00820A04">
        <w:rPr>
          <w:rFonts w:ascii="Calibri" w:hAnsi="Calibri" w:cs="Calibri"/>
          <w:i/>
          <w:iCs/>
          <w:noProof/>
        </w:rPr>
        <w:t>PLoS ONE</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8). https://doi.org/10.1371/journal.pone.0103095</w:t>
      </w:r>
    </w:p>
    <w:p w14:paraId="3DF3086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omagalska–Szopa, M., &amp; Szopa, A. (2019). Gait Pattern Differences Among Children With Bilateral Cerebral Palsy. </w:t>
      </w:r>
      <w:r w:rsidRPr="00820A04">
        <w:rPr>
          <w:rFonts w:ascii="Calibri" w:hAnsi="Calibri" w:cs="Calibri"/>
          <w:i/>
          <w:iCs/>
          <w:noProof/>
        </w:rPr>
        <w:t>Frontiers in Neurology</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 183. https://doi.org/10.3389/fneur.2019.00183</w:t>
      </w:r>
    </w:p>
    <w:p w14:paraId="2F95ABD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ownham, D. Y., Holmbäck, A. M., &amp; Lexell, J. (2005). 9 Reliability of measurements in medical research and clinical practice. </w:t>
      </w:r>
      <w:r w:rsidRPr="00820A04">
        <w:rPr>
          <w:rFonts w:ascii="Calibri" w:hAnsi="Calibri" w:cs="Calibri"/>
          <w:i/>
          <w:iCs/>
          <w:noProof/>
        </w:rPr>
        <w:t>Studies in Multidisciplinarity</w:t>
      </w:r>
      <w:r w:rsidRPr="00820A04">
        <w:rPr>
          <w:rFonts w:ascii="Calibri" w:hAnsi="Calibri" w:cs="Calibri"/>
          <w:noProof/>
        </w:rPr>
        <w:t xml:space="preserve">, </w:t>
      </w:r>
      <w:r w:rsidRPr="00820A04">
        <w:rPr>
          <w:rFonts w:ascii="Calibri" w:hAnsi="Calibri" w:cs="Calibri"/>
          <w:i/>
          <w:iCs/>
          <w:noProof/>
        </w:rPr>
        <w:t>3</w:t>
      </w:r>
      <w:r w:rsidRPr="00820A04">
        <w:rPr>
          <w:rFonts w:ascii="Calibri" w:hAnsi="Calibri" w:cs="Calibri"/>
          <w:noProof/>
        </w:rPr>
        <w:t>(C), 147–163. https://doi.org/10.1016/S1571-0831(06)80013-4</w:t>
      </w:r>
    </w:p>
    <w:p w14:paraId="1BEE78F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owns, S. H., &amp; Black, N. (1998). The feasibility of creating a checklist for the assessment of the methodological quality both of randomised and non-randomised studies of health care interventions. </w:t>
      </w:r>
      <w:r w:rsidRPr="00820A04">
        <w:rPr>
          <w:rFonts w:ascii="Calibri" w:hAnsi="Calibri" w:cs="Calibri"/>
          <w:i/>
          <w:iCs/>
          <w:noProof/>
        </w:rPr>
        <w:t>Journal of Epidemiology and Community Health</w:t>
      </w:r>
      <w:r w:rsidRPr="00820A04">
        <w:rPr>
          <w:rFonts w:ascii="Calibri" w:hAnsi="Calibri" w:cs="Calibri"/>
          <w:noProof/>
        </w:rPr>
        <w:t xml:space="preserve">, </w:t>
      </w:r>
      <w:r w:rsidRPr="00820A04">
        <w:rPr>
          <w:rFonts w:ascii="Calibri" w:hAnsi="Calibri" w:cs="Calibri"/>
          <w:i/>
          <w:iCs/>
          <w:noProof/>
        </w:rPr>
        <w:t>52</w:t>
      </w:r>
      <w:r w:rsidRPr="00820A04">
        <w:rPr>
          <w:rFonts w:ascii="Calibri" w:hAnsi="Calibri" w:cs="Calibri"/>
          <w:noProof/>
        </w:rPr>
        <w:t>(6), 377–384. http://www.ncbi.nlm.nih.gov/pubmed/9764259</w:t>
      </w:r>
    </w:p>
    <w:p w14:paraId="26A2E94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riano, A. N., Staheli, L. T., &amp; Staheli, L. R. (1996). The psychosocial effects of childhood corrective shoe wearing. </w:t>
      </w:r>
      <w:r w:rsidRPr="00820A04">
        <w:rPr>
          <w:rFonts w:ascii="Calibri" w:hAnsi="Calibri" w:cs="Calibri"/>
          <w:i/>
          <w:iCs/>
          <w:noProof/>
        </w:rPr>
        <w:t>Journal of Investigative Medicine</w:t>
      </w:r>
      <w:r w:rsidRPr="00820A04">
        <w:rPr>
          <w:rFonts w:ascii="Calibri" w:hAnsi="Calibri" w:cs="Calibri"/>
          <w:noProof/>
        </w:rPr>
        <w:t xml:space="preserve">, </w:t>
      </w:r>
      <w:r w:rsidRPr="00820A04">
        <w:rPr>
          <w:rFonts w:ascii="Calibri" w:hAnsi="Calibri" w:cs="Calibri"/>
          <w:i/>
          <w:iCs/>
          <w:noProof/>
        </w:rPr>
        <w:t>44</w:t>
      </w:r>
      <w:r w:rsidRPr="00820A04">
        <w:rPr>
          <w:rFonts w:ascii="Calibri" w:hAnsi="Calibri" w:cs="Calibri"/>
          <w:noProof/>
        </w:rPr>
        <w:t>(1), 101A. https://www.scopus.com/inward/record.uri?eid=2-s2.0-33749561908&amp;partnerID=40&amp;md5=036c17fb20dc5c9de206b7c35ebab253</w:t>
      </w:r>
    </w:p>
    <w:p w14:paraId="52DD25C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riano, A. N., Staheli, L. T., &amp; Staheli, L. T. (1998). Psychosocial development and corrective shoewear use in childhood. </w:t>
      </w:r>
      <w:r w:rsidRPr="00820A04">
        <w:rPr>
          <w:rFonts w:ascii="Calibri" w:hAnsi="Calibri" w:cs="Calibri"/>
          <w:i/>
          <w:iCs/>
          <w:noProof/>
        </w:rPr>
        <w:t>Journal of Pediatric Orthopaedics</w:t>
      </w:r>
      <w:r w:rsidRPr="00820A04">
        <w:rPr>
          <w:rFonts w:ascii="Calibri" w:hAnsi="Calibri" w:cs="Calibri"/>
          <w:noProof/>
        </w:rPr>
        <w:t xml:space="preserve">, </w:t>
      </w:r>
      <w:r w:rsidRPr="00820A04">
        <w:rPr>
          <w:rFonts w:ascii="Calibri" w:hAnsi="Calibri" w:cs="Calibri"/>
          <w:i/>
          <w:iCs/>
          <w:noProof/>
        </w:rPr>
        <w:t>18</w:t>
      </w:r>
      <w:r w:rsidRPr="00820A04">
        <w:rPr>
          <w:rFonts w:ascii="Calibri" w:hAnsi="Calibri" w:cs="Calibri"/>
          <w:noProof/>
        </w:rPr>
        <w:t>(3), 346–349. https://doi.org/10.1097/00004694-199805000-00014</w:t>
      </w:r>
    </w:p>
    <w:p w14:paraId="0900533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DWP. (2016). </w:t>
      </w:r>
      <w:r w:rsidRPr="00820A04">
        <w:rPr>
          <w:rFonts w:ascii="Calibri" w:hAnsi="Calibri" w:cs="Calibri"/>
          <w:i/>
          <w:iCs/>
          <w:noProof/>
        </w:rPr>
        <w:t>Family Resources Survey 2015/16</w:t>
      </w:r>
      <w:r w:rsidRPr="00820A04">
        <w:rPr>
          <w:rFonts w:ascii="Calibri" w:hAnsi="Calibri" w:cs="Calibri"/>
          <w:noProof/>
        </w:rPr>
        <w:t>. https://www.gov.uk/government/statistics/family-resources-survey-financial-year-201516</w:t>
      </w:r>
    </w:p>
    <w:p w14:paraId="6C841BD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charri, J. J., &amp; Forriol, F. (2003). Development of footprint morphology in congolese children in relation to footwear use. </w:t>
      </w:r>
      <w:r w:rsidRPr="00820A04">
        <w:rPr>
          <w:rFonts w:ascii="Calibri" w:hAnsi="Calibri" w:cs="Calibri"/>
          <w:i/>
          <w:iCs/>
          <w:noProof/>
        </w:rPr>
        <w:t>Revista de Ortopedia y Traumatologia</w:t>
      </w:r>
      <w:r w:rsidRPr="00820A04">
        <w:rPr>
          <w:rFonts w:ascii="Calibri" w:hAnsi="Calibri" w:cs="Calibri"/>
          <w:noProof/>
        </w:rPr>
        <w:t xml:space="preserve">, </w:t>
      </w:r>
      <w:r w:rsidRPr="00820A04">
        <w:rPr>
          <w:rFonts w:ascii="Calibri" w:hAnsi="Calibri" w:cs="Calibri"/>
          <w:i/>
          <w:iCs/>
          <w:noProof/>
        </w:rPr>
        <w:t>47</w:t>
      </w:r>
      <w:r w:rsidRPr="00820A04">
        <w:rPr>
          <w:rFonts w:ascii="Calibri" w:hAnsi="Calibri" w:cs="Calibri"/>
          <w:noProof/>
        </w:rPr>
        <w:t>(6), 395–399. https://www.scopus.com/inward/record.uri?eid=2-s2.0-0346264718&amp;partnerID=40&amp;md5=e3bc39b103e30dd9a750e8176f861f52</w:t>
      </w:r>
    </w:p>
    <w:p w14:paraId="232E262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amp; Chockalingam, N. (2013). The effect of tuning ankle foot orthoses-footwear combination on the gait parameters of children with cerebral palsy.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37</w:t>
      </w:r>
      <w:r w:rsidRPr="00820A04">
        <w:rPr>
          <w:rFonts w:ascii="Calibri" w:hAnsi="Calibri" w:cs="Calibri"/>
          <w:noProof/>
        </w:rPr>
        <w:t>(2), 95–107. https://doi.org/10.1177/0309364612450706</w:t>
      </w:r>
    </w:p>
    <w:p w14:paraId="3C79C46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Chockalingam, N., Healy, A., Needham, R., &amp; Unnithan, V. (2020). Exploratory Investigation into Energy Expenditure Using Tuned versus Nontuned Ankle-Foot Orthoses-Footwear Combinations in Children with Cerebral Palsy. </w:t>
      </w:r>
      <w:r w:rsidRPr="00820A04">
        <w:rPr>
          <w:rFonts w:ascii="Calibri" w:hAnsi="Calibri" w:cs="Calibri"/>
          <w:i/>
          <w:iCs/>
          <w:noProof/>
        </w:rPr>
        <w:t>Journal of Prosthetics and Orthotics</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1), 14–23. https://doi.org/10.1097/JPO.0000000000000275</w:t>
      </w:r>
    </w:p>
    <w:p w14:paraId="266FE23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Chockalingam, N., &amp; Osborne, S. (2015). Ankle foot orthosis–footwear combination tuning: An investigation into common clinical practice in the United Kingdom.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39</w:t>
      </w:r>
      <w:r w:rsidRPr="00820A04">
        <w:rPr>
          <w:rFonts w:ascii="Calibri" w:hAnsi="Calibri" w:cs="Calibri"/>
          <w:noProof/>
        </w:rPr>
        <w:t>(2), 126–133. https://doi.org/10.1177/0309364613516486</w:t>
      </w:r>
    </w:p>
    <w:p w14:paraId="2D46CA3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Healy, A., Buchanan, D., &amp; Chockalingam, N. (2022). Standardised classification system for bespoke thermoplastic ankle foot orthoses. </w:t>
      </w:r>
      <w:r w:rsidRPr="00820A04">
        <w:rPr>
          <w:rFonts w:ascii="Calibri" w:hAnsi="Calibri" w:cs="Calibri"/>
          <w:i/>
          <w:iCs/>
          <w:noProof/>
        </w:rPr>
        <w:t>Foot</w:t>
      </w:r>
      <w:r w:rsidRPr="00820A04">
        <w:rPr>
          <w:rFonts w:ascii="Calibri" w:hAnsi="Calibri" w:cs="Calibri"/>
          <w:noProof/>
        </w:rPr>
        <w:t xml:space="preserve">, </w:t>
      </w:r>
      <w:r w:rsidRPr="00820A04">
        <w:rPr>
          <w:rFonts w:ascii="Calibri" w:hAnsi="Calibri" w:cs="Calibri"/>
          <w:i/>
          <w:iCs/>
          <w:noProof/>
        </w:rPr>
        <w:t>53</w:t>
      </w:r>
      <w:r w:rsidRPr="00820A04">
        <w:rPr>
          <w:rFonts w:ascii="Calibri" w:hAnsi="Calibri" w:cs="Calibri"/>
          <w:noProof/>
        </w:rPr>
        <w:t>, 101924. https://doi.org/10.1016/j.foot.2022.101924</w:t>
      </w:r>
    </w:p>
    <w:p w14:paraId="0FC8CFE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Healy, A., &amp; Chockalingam, N. (2020). Does user perception affect adherence when wearing biomechanically optimised ankle foot orthosis – footwear combinations: A pilot study. </w:t>
      </w:r>
      <w:r w:rsidRPr="00820A04">
        <w:rPr>
          <w:rFonts w:ascii="Calibri" w:hAnsi="Calibri" w:cs="Calibri"/>
          <w:i/>
          <w:iCs/>
          <w:noProof/>
        </w:rPr>
        <w:t>Foot</w:t>
      </w:r>
      <w:r w:rsidRPr="00820A04">
        <w:rPr>
          <w:rFonts w:ascii="Calibri" w:hAnsi="Calibri" w:cs="Calibri"/>
          <w:noProof/>
        </w:rPr>
        <w:t xml:space="preserve">, </w:t>
      </w:r>
      <w:r w:rsidRPr="00820A04">
        <w:rPr>
          <w:rFonts w:ascii="Calibri" w:hAnsi="Calibri" w:cs="Calibri"/>
          <w:i/>
          <w:iCs/>
          <w:noProof/>
        </w:rPr>
        <w:t>43</w:t>
      </w:r>
      <w:r w:rsidRPr="00820A04">
        <w:rPr>
          <w:rFonts w:ascii="Calibri" w:hAnsi="Calibri" w:cs="Calibri"/>
          <w:noProof/>
        </w:rPr>
        <w:t>, 101655. https://doi.org/10.1016/j.foot.2019.101655</w:t>
      </w:r>
    </w:p>
    <w:p w14:paraId="25DD0A5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Healy, A., Needham, R., &amp; Chockalingam, N. (2017). Shank-to-Vertical Angle in Ankle-Foot Orthoses: A Comparison of Static and Dynamic Assessment in a Series of Cases. </w:t>
      </w:r>
      <w:r w:rsidRPr="00820A04">
        <w:rPr>
          <w:rFonts w:ascii="Calibri" w:hAnsi="Calibri" w:cs="Calibri"/>
          <w:i/>
          <w:iCs/>
          <w:noProof/>
        </w:rPr>
        <w:t>Journal of Prosthetics &amp; Orthotics (JPO)</w:t>
      </w:r>
      <w:r w:rsidRPr="00820A04">
        <w:rPr>
          <w:rFonts w:ascii="Calibri" w:hAnsi="Calibri" w:cs="Calibri"/>
          <w:noProof/>
        </w:rPr>
        <w:t xml:space="preserve">, </w:t>
      </w:r>
      <w:r w:rsidRPr="00820A04">
        <w:rPr>
          <w:rFonts w:ascii="Calibri" w:hAnsi="Calibri" w:cs="Calibri"/>
          <w:i/>
          <w:iCs/>
          <w:noProof/>
        </w:rPr>
        <w:t>29</w:t>
      </w:r>
      <w:r w:rsidRPr="00820A04">
        <w:rPr>
          <w:rFonts w:ascii="Calibri" w:hAnsi="Calibri" w:cs="Calibri"/>
          <w:noProof/>
        </w:rPr>
        <w:t>(4), 161–167. http://ezproxy.staffs.ac.uk/login?url=http://search.ebscohost.com/login.aspx?direct=true&amp;db=rzh&amp;AN=125354333&amp;site=ehost-live</w:t>
      </w:r>
    </w:p>
    <w:p w14:paraId="2BE3812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Healy, A., Needham, R., &amp; Chockalingam, N. (2020). The effect of tuning ankle foot orthoses-footwear combinations on gait kinematics of children with cerebral palsy: A case series. </w:t>
      </w:r>
      <w:r w:rsidRPr="00820A04">
        <w:rPr>
          <w:rFonts w:ascii="Calibri" w:hAnsi="Calibri" w:cs="Calibri"/>
          <w:i/>
          <w:iCs/>
          <w:noProof/>
        </w:rPr>
        <w:t>The Foot</w:t>
      </w:r>
      <w:r w:rsidRPr="00820A04">
        <w:rPr>
          <w:rFonts w:ascii="Calibri" w:hAnsi="Calibri" w:cs="Calibri"/>
          <w:noProof/>
        </w:rPr>
        <w:t xml:space="preserve">, </w:t>
      </w:r>
      <w:r w:rsidRPr="00820A04">
        <w:rPr>
          <w:rFonts w:ascii="Calibri" w:hAnsi="Calibri" w:cs="Calibri"/>
          <w:i/>
          <w:iCs/>
          <w:noProof/>
        </w:rPr>
        <w:t>43</w:t>
      </w:r>
      <w:r w:rsidRPr="00820A04">
        <w:rPr>
          <w:rFonts w:ascii="Calibri" w:hAnsi="Calibri" w:cs="Calibri"/>
          <w:noProof/>
        </w:rPr>
        <w:t>, 101660. https://doi.org/10.1016/J.FOOT.2019.101660</w:t>
      </w:r>
    </w:p>
    <w:p w14:paraId="51DDA5A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Mulholland, M., &amp; Chockalingam, N. (2017). Do research papers provide enough information on design and material used in ankle foot orthoses for children with cerebral palsy? A systematic review. In </w:t>
      </w:r>
      <w:r w:rsidRPr="00820A04">
        <w:rPr>
          <w:rFonts w:ascii="Calibri" w:hAnsi="Calibri" w:cs="Calibri"/>
          <w:i/>
          <w:iCs/>
          <w:noProof/>
        </w:rPr>
        <w:t>Journal of Children’s Orthopaedics</w:t>
      </w:r>
      <w:r w:rsidRPr="00820A04">
        <w:rPr>
          <w:rFonts w:ascii="Calibri" w:hAnsi="Calibri" w:cs="Calibri"/>
          <w:noProof/>
        </w:rPr>
        <w:t xml:space="preserve"> (Vol. 11, Issue 4, pp. 263–271). British Editorial Society of Bone and Joint Surgery. https://doi.org/10.1302/1863-2548.11.160256</w:t>
      </w:r>
    </w:p>
    <w:p w14:paraId="3F29E41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ddison, N., Scott, D. A., &amp; Chockalingam, N. (2022). The challenge of service planning and development without adequate data : The case for orthotic services. </w:t>
      </w:r>
      <w:r w:rsidRPr="00820A04">
        <w:rPr>
          <w:rFonts w:ascii="Calibri" w:hAnsi="Calibri" w:cs="Calibri"/>
          <w:i/>
          <w:iCs/>
          <w:noProof/>
        </w:rPr>
        <w:t>Journal of Evaluation in Clinical Practice</w:t>
      </w:r>
      <w:r w:rsidRPr="00820A04">
        <w:rPr>
          <w:rFonts w:ascii="Calibri" w:hAnsi="Calibri" w:cs="Calibri"/>
          <w:noProof/>
        </w:rPr>
        <w:t xml:space="preserve">, </w:t>
      </w:r>
      <w:r w:rsidRPr="00820A04">
        <w:rPr>
          <w:rFonts w:ascii="Calibri" w:hAnsi="Calibri" w:cs="Calibri"/>
          <w:i/>
          <w:iCs/>
          <w:noProof/>
        </w:rPr>
        <w:t>September</w:t>
      </w:r>
      <w:r w:rsidRPr="00820A04">
        <w:rPr>
          <w:rFonts w:ascii="Calibri" w:hAnsi="Calibri" w:cs="Calibri"/>
          <w:noProof/>
        </w:rPr>
        <w:t>, 1–4. https://doi.org/10.1111/jep.13801</w:t>
      </w:r>
    </w:p>
    <w:p w14:paraId="45213FE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ek, M. N., Zügner, R., Stefansdottir, I., &amp; Tranberg, R. (2017). Kinematic gait pattern in children with cerebral palsy and leg length discrepancy: Effects of an extra sole.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55</w:t>
      </w:r>
      <w:r w:rsidRPr="00820A04">
        <w:rPr>
          <w:rFonts w:ascii="Calibri" w:hAnsi="Calibri" w:cs="Calibri"/>
          <w:noProof/>
        </w:rPr>
        <w:t>, 150–156. https://doi.org/10.1016/j.gaitpost.2017.04.022</w:t>
      </w:r>
    </w:p>
    <w:p w14:paraId="279DFF3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ichinger, K., Heatwole, C., Heininger, S., Stinson, N., Matichak Stock, C., Grosmann, C., Wagner, K. R., Tawil, R., &amp; Statland, J. M. (2017). Validity of the 6 minute walk test in facioscapulohumeral muscular dystrophy. </w:t>
      </w:r>
      <w:r w:rsidRPr="00820A04">
        <w:rPr>
          <w:rFonts w:ascii="Calibri" w:hAnsi="Calibri" w:cs="Calibri"/>
          <w:i/>
          <w:iCs/>
          <w:noProof/>
        </w:rPr>
        <w:t>Muscle and Nerve</w:t>
      </w:r>
      <w:r w:rsidRPr="00820A04">
        <w:rPr>
          <w:rFonts w:ascii="Calibri" w:hAnsi="Calibri" w:cs="Calibri"/>
          <w:noProof/>
        </w:rPr>
        <w:t xml:space="preserve">, </w:t>
      </w:r>
      <w:r w:rsidRPr="00820A04">
        <w:rPr>
          <w:rFonts w:ascii="Calibri" w:hAnsi="Calibri" w:cs="Calibri"/>
          <w:i/>
          <w:iCs/>
          <w:noProof/>
        </w:rPr>
        <w:t>55</w:t>
      </w:r>
      <w:r w:rsidRPr="00820A04">
        <w:rPr>
          <w:rFonts w:ascii="Calibri" w:hAnsi="Calibri" w:cs="Calibri"/>
          <w:noProof/>
        </w:rPr>
        <w:t>(3), 333–337. https://doi.org/10.1002/mus.25251</w:t>
      </w:r>
    </w:p>
    <w:p w14:paraId="73551A4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llis, S., Branthwaite, H., &amp; Chockalingam, N. (2022). Evaluation and optimisation of a footwear assessment tool for use within a clinical environment.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1), 1–9. https://doi.org/10.1186/s13047-022-00519-6</w:t>
      </w:r>
    </w:p>
    <w:p w14:paraId="22DDF73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nke, R. C., Laskowski, E. R., &amp; Thomsen, K. M. (2009). Running shoe selection criteria among adolescent cross-country runners. </w:t>
      </w:r>
      <w:r w:rsidRPr="00820A04">
        <w:rPr>
          <w:rFonts w:ascii="Calibri" w:hAnsi="Calibri" w:cs="Calibri"/>
          <w:i/>
          <w:iCs/>
          <w:noProof/>
        </w:rPr>
        <w:t>PM &amp; R: The Journal Of Injury, Function, And Rehabilitation</w:t>
      </w:r>
      <w:r w:rsidRPr="00820A04">
        <w:rPr>
          <w:rFonts w:ascii="Calibri" w:hAnsi="Calibri" w:cs="Calibri"/>
          <w:noProof/>
        </w:rPr>
        <w:t xml:space="preserve">, </w:t>
      </w:r>
      <w:r w:rsidRPr="00820A04">
        <w:rPr>
          <w:rFonts w:ascii="Calibri" w:hAnsi="Calibri" w:cs="Calibri"/>
          <w:i/>
          <w:iCs/>
          <w:noProof/>
        </w:rPr>
        <w:t>1</w:t>
      </w:r>
      <w:r w:rsidRPr="00820A04">
        <w:rPr>
          <w:rFonts w:ascii="Calibri" w:hAnsi="Calibri" w:cs="Calibri"/>
          <w:noProof/>
        </w:rPr>
        <w:t>(9), 816–819. https://doi.org/10.1016/j.pmrj.2009.07.011</w:t>
      </w:r>
    </w:p>
    <w:p w14:paraId="38613E7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stilow, T., Glanzman, A. M., Burns, J., Harrington, A., Cornett, K., Menezes, M. P., Shy, R., Moroni, I., Pagliano, E., Pareyson, D., Bhandari, T., Muntoni, F., Laurá, M., Reilly, M. M., Finkel, R. S., Eichinger, K. J., Herrmann, D. N., Troutman, G., Bray, P., … Yum, S. W. (2019). Balance impairment in pediatric charcot–marie–tooth disease. </w:t>
      </w:r>
      <w:r w:rsidRPr="00820A04">
        <w:rPr>
          <w:rFonts w:ascii="Calibri" w:hAnsi="Calibri" w:cs="Calibri"/>
          <w:i/>
          <w:iCs/>
          <w:noProof/>
        </w:rPr>
        <w:t>Muscle and Nerve</w:t>
      </w:r>
      <w:r w:rsidRPr="00820A04">
        <w:rPr>
          <w:rFonts w:ascii="Calibri" w:hAnsi="Calibri" w:cs="Calibri"/>
          <w:noProof/>
        </w:rPr>
        <w:t xml:space="preserve">, </w:t>
      </w:r>
      <w:r w:rsidRPr="00820A04">
        <w:rPr>
          <w:rFonts w:ascii="Calibri" w:hAnsi="Calibri" w:cs="Calibri"/>
          <w:i/>
          <w:iCs/>
          <w:noProof/>
        </w:rPr>
        <w:t>60</w:t>
      </w:r>
      <w:r w:rsidRPr="00820A04">
        <w:rPr>
          <w:rFonts w:ascii="Calibri" w:hAnsi="Calibri" w:cs="Calibri"/>
          <w:noProof/>
        </w:rPr>
        <w:t>(3), 242–249. https://doi.org/10.1002/mus.26500</w:t>
      </w:r>
    </w:p>
    <w:p w14:paraId="05A6140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Evans, A. M., Rome, K., Carroll, M., &amp; Hawke, F. (2022). Foot orthoses for treating paediatric flat feet. </w:t>
      </w:r>
      <w:r w:rsidRPr="00820A04">
        <w:rPr>
          <w:rFonts w:ascii="Calibri" w:hAnsi="Calibri" w:cs="Calibri"/>
          <w:i/>
          <w:iCs/>
          <w:noProof/>
        </w:rPr>
        <w:t>Cochrane Database of Systematic Reviews</w:t>
      </w:r>
      <w:r w:rsidRPr="00820A04">
        <w:rPr>
          <w:rFonts w:ascii="Calibri" w:hAnsi="Calibri" w:cs="Calibri"/>
          <w:noProof/>
        </w:rPr>
        <w:t xml:space="preserve">, </w:t>
      </w:r>
      <w:r w:rsidRPr="00820A04">
        <w:rPr>
          <w:rFonts w:ascii="Calibri" w:hAnsi="Calibri" w:cs="Calibri"/>
          <w:i/>
          <w:iCs/>
          <w:noProof/>
        </w:rPr>
        <w:t>2022</w:t>
      </w:r>
      <w:r w:rsidRPr="00820A04">
        <w:rPr>
          <w:rFonts w:ascii="Calibri" w:hAnsi="Calibri" w:cs="Calibri"/>
          <w:noProof/>
        </w:rPr>
        <w:t>(1). https://doi.org/10.1002/14651858.cd006311.pub4</w:t>
      </w:r>
    </w:p>
    <w:p w14:paraId="4F5B1E3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Farid-Kapadia, M., Askie, L., Hartling, L., Contopoulos-Ioannidis, D., Bhutta, Z. A., Soll, R., Moher, D., &amp; Offringa, M. (2017). </w:t>
      </w:r>
      <w:r w:rsidRPr="00820A04">
        <w:rPr>
          <w:rFonts w:ascii="Calibri" w:hAnsi="Calibri" w:cs="Calibri"/>
          <w:i/>
          <w:iCs/>
          <w:noProof/>
        </w:rPr>
        <w:t>Do systematic reviews on pediatric topics need special methodological considerations?</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1), 57. https://doi.org/10.1186/s12887-017-0812-1</w:t>
      </w:r>
    </w:p>
    <w:p w14:paraId="75A4183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Fong, D. T.-P. P., Youlian, H., Jing Xian, L., Hong, Y., Li, J. X., Youlian, H., Jing Xian, L., Hong, Y., &amp; Li, J. X. (2007). Cushioning and lateral stability functions of cloth sport shoes. </w:t>
      </w:r>
      <w:r w:rsidRPr="00820A04">
        <w:rPr>
          <w:rFonts w:ascii="Calibri" w:hAnsi="Calibri" w:cs="Calibri"/>
          <w:i/>
          <w:iCs/>
          <w:noProof/>
        </w:rPr>
        <w:t>Sports Biomech</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3), 407–417. https://doi.org/10.1080/14763140701491476</w:t>
      </w:r>
    </w:p>
    <w:p w14:paraId="33422B8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anapathy, V., James, T., Philip, M., Kamble, N., Bhattacharya, A., Dhargave, P., &amp; Pal, P. (2021). Anteroposterior stability: A determinant of gait dysfunction and falls in spinocerebellar ataxia. </w:t>
      </w:r>
      <w:r w:rsidRPr="00820A04">
        <w:rPr>
          <w:rFonts w:ascii="Calibri" w:hAnsi="Calibri" w:cs="Calibri"/>
          <w:i/>
          <w:iCs/>
          <w:noProof/>
        </w:rPr>
        <w:t>Annals of Indian Academy of Neurology</w:t>
      </w:r>
      <w:r w:rsidRPr="00820A04">
        <w:rPr>
          <w:rFonts w:ascii="Calibri" w:hAnsi="Calibri" w:cs="Calibri"/>
          <w:noProof/>
        </w:rPr>
        <w:t xml:space="preserve">, </w:t>
      </w:r>
      <w:r w:rsidRPr="00820A04">
        <w:rPr>
          <w:rFonts w:ascii="Calibri" w:hAnsi="Calibri" w:cs="Calibri"/>
          <w:i/>
          <w:iCs/>
          <w:noProof/>
        </w:rPr>
        <w:t>24</w:t>
      </w:r>
      <w:r w:rsidRPr="00820A04">
        <w:rPr>
          <w:rFonts w:ascii="Calibri" w:hAnsi="Calibri" w:cs="Calibri"/>
          <w:noProof/>
        </w:rPr>
        <w:t>(4), 518–523. https://doi.org/10.4103/aian.AIAN_1090_20</w:t>
      </w:r>
    </w:p>
    <w:p w14:paraId="0C8CDEB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arcía-Rodríguez, A., Martín-Jiménez, F., Carnero-Varo, M., Gómez-Gracia, E., Gómez-Aracena, J., Fernández-Crehuet, J., Garcia-Rodriguez, A., Martin-Jimenez, F., Carnero-Varo, M., Gomez-Gracia, E., Gomez-Aracena, J., &amp; Fernandez-Crehuet, J. (1999). Flexible flat feet in children: a real problem? </w:t>
      </w:r>
      <w:r w:rsidRPr="00820A04">
        <w:rPr>
          <w:rFonts w:ascii="Calibri" w:hAnsi="Calibri" w:cs="Calibri"/>
          <w:i/>
          <w:iCs/>
          <w:noProof/>
        </w:rPr>
        <w:t>Pediatrics</w:t>
      </w:r>
      <w:r w:rsidRPr="00820A04">
        <w:rPr>
          <w:rFonts w:ascii="Calibri" w:hAnsi="Calibri" w:cs="Calibri"/>
          <w:noProof/>
        </w:rPr>
        <w:t xml:space="preserve">, </w:t>
      </w:r>
      <w:r w:rsidRPr="00820A04">
        <w:rPr>
          <w:rFonts w:ascii="Calibri" w:hAnsi="Calibri" w:cs="Calibri"/>
          <w:i/>
          <w:iCs/>
          <w:noProof/>
        </w:rPr>
        <w:t>103</w:t>
      </w:r>
      <w:r w:rsidRPr="00820A04">
        <w:rPr>
          <w:rFonts w:ascii="Calibri" w:hAnsi="Calibri" w:cs="Calibri"/>
          <w:noProof/>
        </w:rPr>
        <w:t>(6 I), 1278. https://www.scopus.com/inward/record.uri?eid=2-s2.0-0033143956&amp;partnerID=40&amp;md5=9dcc897a5503c8a4c81029c3ade74215</w:t>
      </w:r>
    </w:p>
    <w:p w14:paraId="1349ECC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erber, C. N., Carcreff, L., Paraschiv-Ionescu, A., Armand, S., &amp; Newman, C. J. (2020). Multidimensional measures of physical activity and their association with gross motor capacity in children and adolescents with cerebral palsy. </w:t>
      </w:r>
      <w:r w:rsidRPr="00820A04">
        <w:rPr>
          <w:rFonts w:ascii="Calibri" w:hAnsi="Calibri" w:cs="Calibri"/>
          <w:i/>
          <w:iCs/>
          <w:noProof/>
        </w:rPr>
        <w:t>Sensors (Switzerland)</w:t>
      </w:r>
      <w:r w:rsidRPr="00820A04">
        <w:rPr>
          <w:rFonts w:ascii="Calibri" w:hAnsi="Calibri" w:cs="Calibri"/>
          <w:noProof/>
        </w:rPr>
        <w:t xml:space="preserve">, </w:t>
      </w:r>
      <w:r w:rsidRPr="00820A04">
        <w:rPr>
          <w:rFonts w:ascii="Calibri" w:hAnsi="Calibri" w:cs="Calibri"/>
          <w:i/>
          <w:iCs/>
          <w:noProof/>
        </w:rPr>
        <w:t>20</w:t>
      </w:r>
      <w:r w:rsidRPr="00820A04">
        <w:rPr>
          <w:rFonts w:ascii="Calibri" w:hAnsi="Calibri" w:cs="Calibri"/>
          <w:noProof/>
        </w:rPr>
        <w:t>(20), 1–15. https://doi.org/10.3390/s20205861</w:t>
      </w:r>
    </w:p>
    <w:p w14:paraId="160E3CC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ijon-Nogueron, G., Martinez-Nova, A., Alfageme-Garcia, P., Montes-Alguacil, J., &amp; Evans, A. M. (2019). International normative data for paediatric foot posture assessment: A cross-sectional investigation. </w:t>
      </w:r>
      <w:r w:rsidRPr="00820A04">
        <w:rPr>
          <w:rFonts w:ascii="Calibri" w:hAnsi="Calibri" w:cs="Calibri"/>
          <w:i/>
          <w:iCs/>
          <w:noProof/>
        </w:rPr>
        <w:t>BMJ Open</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4). https://doi.org/10.1136/bmjopen-2018-023341</w:t>
      </w:r>
    </w:p>
    <w:p w14:paraId="3B3E82F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lenn, J. C., &amp; Gordon, T. J. (2009). </w:t>
      </w:r>
      <w:r w:rsidRPr="00820A04">
        <w:rPr>
          <w:rFonts w:ascii="Calibri" w:hAnsi="Calibri" w:cs="Calibri"/>
          <w:i/>
          <w:iCs/>
          <w:noProof/>
        </w:rPr>
        <w:t>Futures Research Methodology: The Millennium Project: Version 3.0</w:t>
      </w:r>
      <w:r w:rsidRPr="00820A04">
        <w:rPr>
          <w:rFonts w:ascii="Calibri" w:hAnsi="Calibri" w:cs="Calibri"/>
          <w:noProof/>
        </w:rPr>
        <w:t>. http://www.millennium-project.org/publications-2/futures-research-methodology-version-3-0/</w:t>
      </w:r>
    </w:p>
    <w:p w14:paraId="68344F4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oonetilleke, R. S. (2013). </w:t>
      </w:r>
      <w:r w:rsidRPr="00820A04">
        <w:rPr>
          <w:rFonts w:ascii="Calibri" w:hAnsi="Calibri" w:cs="Calibri"/>
          <w:i/>
          <w:iCs/>
          <w:noProof/>
        </w:rPr>
        <w:t>The science of footwear</w:t>
      </w:r>
      <w:r w:rsidRPr="00820A04">
        <w:rPr>
          <w:rFonts w:ascii="Calibri" w:hAnsi="Calibri" w:cs="Calibri"/>
          <w:noProof/>
        </w:rPr>
        <w:t>. CRC Press.</w:t>
      </w:r>
    </w:p>
    <w:p w14:paraId="39D1F3B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oonetilleke, R. S., Luximon, A., &amp; Tsui, K. L. (2000). The Quality of Footwear Fit: What we know, don’t know and should know. </w:t>
      </w:r>
      <w:r w:rsidRPr="00820A04">
        <w:rPr>
          <w:rFonts w:ascii="Calibri" w:hAnsi="Calibri" w:cs="Calibri"/>
          <w:i/>
          <w:iCs/>
          <w:noProof/>
        </w:rPr>
        <w:t>Proceedings of the Human Factors and Ergonomics Society Annual Meeting</w:t>
      </w:r>
      <w:r w:rsidRPr="00820A04">
        <w:rPr>
          <w:rFonts w:ascii="Calibri" w:hAnsi="Calibri" w:cs="Calibri"/>
          <w:noProof/>
        </w:rPr>
        <w:t xml:space="preserve">, </w:t>
      </w:r>
      <w:r w:rsidRPr="00820A04">
        <w:rPr>
          <w:rFonts w:ascii="Calibri" w:hAnsi="Calibri" w:cs="Calibri"/>
          <w:i/>
          <w:iCs/>
          <w:noProof/>
        </w:rPr>
        <w:t>44</w:t>
      </w:r>
      <w:r w:rsidRPr="00820A04">
        <w:rPr>
          <w:rFonts w:ascii="Calibri" w:hAnsi="Calibri" w:cs="Calibri"/>
          <w:noProof/>
        </w:rPr>
        <w:t>(12), 2-515-2–518. https://doi.org/10.1177/154193120004401220</w:t>
      </w:r>
    </w:p>
    <w:p w14:paraId="467F91A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ould, N., Moreland, M., Alvarez, R., Trevino, S., &amp; Fenwick, J. (1989). Development of the child’s arch. </w:t>
      </w:r>
      <w:r w:rsidRPr="00820A04">
        <w:rPr>
          <w:rFonts w:ascii="Calibri" w:hAnsi="Calibri" w:cs="Calibri"/>
          <w:i/>
          <w:iCs/>
          <w:noProof/>
        </w:rPr>
        <w:t>Foot and Ankle</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5), 241–245. https://www.scopus.com/inward/record.uri?eid=2-s2.0-0024513432&amp;partnerID=40&amp;md5=3102ee68c89c7d5f5714a7a5646cfe0f</w:t>
      </w:r>
    </w:p>
    <w:p w14:paraId="27040CF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ould, N., Moreland, M., Trevino, S., Alvarez, R., Fenwick, J., &amp; Bach, N. (1990). Foot growth in children age one to five years. </w:t>
      </w:r>
      <w:r w:rsidRPr="00820A04">
        <w:rPr>
          <w:rFonts w:ascii="Calibri" w:hAnsi="Calibri" w:cs="Calibri"/>
          <w:i/>
          <w:iCs/>
          <w:noProof/>
        </w:rPr>
        <w:t>Foot Ankle</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4), 211–213. https://doi.org/10.1177/107110079001000404</w:t>
      </w:r>
    </w:p>
    <w:p w14:paraId="617209E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rant, M. J., &amp; Booth, A. (2009). A typology of reviews: an analysis of 14 review types and associated methodologies. </w:t>
      </w:r>
      <w:r w:rsidRPr="00820A04">
        <w:rPr>
          <w:rFonts w:ascii="Calibri" w:hAnsi="Calibri" w:cs="Calibri"/>
          <w:i/>
          <w:iCs/>
          <w:noProof/>
        </w:rPr>
        <w:t>Health Information &amp; Libraries Journal</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2), 91–108. https://doi.org/10.1111/j.1471-1842.2009.00848.x</w:t>
      </w:r>
    </w:p>
    <w:p w14:paraId="6EF339F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reen, H. E. (2014). Use of theoretical and conceptual frameworks in qualitative research. </w:t>
      </w:r>
      <w:r w:rsidRPr="00820A04">
        <w:rPr>
          <w:rFonts w:ascii="Calibri" w:hAnsi="Calibri" w:cs="Calibri"/>
          <w:i/>
          <w:iCs/>
          <w:noProof/>
        </w:rPr>
        <w:t>Nurse Researcher</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6), 34–38. https://doi.org/10.7748/NR.21.6.34.E1252</w:t>
      </w:r>
    </w:p>
    <w:p w14:paraId="0403780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rueger, B., Leung, A., Otley, A., Society, C. P., &amp; Committee, G. (2009). Footwear in children. </w:t>
      </w:r>
      <w:r w:rsidRPr="00820A04">
        <w:rPr>
          <w:rFonts w:ascii="Calibri" w:hAnsi="Calibri" w:cs="Calibri"/>
          <w:i/>
          <w:iCs/>
          <w:noProof/>
        </w:rPr>
        <w:t>Paediatrics &amp; Child Health</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2), 121–122. http://ezproxy.staffs.ac.uk/login?url=http://search.ebscohost.com/login.aspx?direct=true&amp;db=cmedm&amp;AN=19436563&amp;site=ehost-live</w:t>
      </w:r>
    </w:p>
    <w:p w14:paraId="14212A9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Guerette, P., Furumasu, J., &amp; Tefft, D. (2013). The positive effects of early powered mobility on children’s psychosocial and play skills. </w:t>
      </w:r>
      <w:r w:rsidRPr="00820A04">
        <w:rPr>
          <w:rFonts w:ascii="Calibri" w:hAnsi="Calibri" w:cs="Calibri"/>
          <w:i/>
          <w:iCs/>
          <w:noProof/>
        </w:rPr>
        <w:t>Assistive Technology</w:t>
      </w:r>
      <w:r w:rsidRPr="00820A04">
        <w:rPr>
          <w:rFonts w:ascii="Calibri" w:hAnsi="Calibri" w:cs="Calibri"/>
          <w:noProof/>
        </w:rPr>
        <w:t xml:space="preserve">, </w:t>
      </w:r>
      <w:r w:rsidRPr="00820A04">
        <w:rPr>
          <w:rFonts w:ascii="Calibri" w:hAnsi="Calibri" w:cs="Calibri"/>
          <w:i/>
          <w:iCs/>
          <w:noProof/>
        </w:rPr>
        <w:t>25</w:t>
      </w:r>
      <w:r w:rsidRPr="00820A04">
        <w:rPr>
          <w:rFonts w:ascii="Calibri" w:hAnsi="Calibri" w:cs="Calibri"/>
          <w:noProof/>
        </w:rPr>
        <w:t>(1), 39–48. https://doi.org/10.1080/10400435.2012.685824</w:t>
      </w:r>
    </w:p>
    <w:p w14:paraId="576ADE1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afez, E. (2017). Effect of rounded bottom profile shoes on foot clearance in children with stiff knee gait.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57</w:t>
      </w:r>
      <w:r w:rsidRPr="00820A04">
        <w:rPr>
          <w:rFonts w:ascii="Calibri" w:hAnsi="Calibri" w:cs="Calibri"/>
          <w:noProof/>
        </w:rPr>
        <w:t>(2017), 239–240. https://doi.org/10.1016/j.gaitpost.2017.06.393</w:t>
      </w:r>
    </w:p>
    <w:p w14:paraId="39D6AA9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ajizadeh, M., Desmyttere, G., Carmona, J. P., Bleau, J., &amp; Begon, M. (2020). Can foot orthoses impose different gait features based on geometrical design in healthy subjects? A systematic review and meta-analysis. </w:t>
      </w:r>
      <w:r w:rsidRPr="00820A04">
        <w:rPr>
          <w:rFonts w:ascii="Calibri" w:hAnsi="Calibri" w:cs="Calibri"/>
          <w:i/>
          <w:iCs/>
          <w:noProof/>
        </w:rPr>
        <w:t>The Foot</w:t>
      </w:r>
      <w:r w:rsidRPr="00820A04">
        <w:rPr>
          <w:rFonts w:ascii="Calibri" w:hAnsi="Calibri" w:cs="Calibri"/>
          <w:noProof/>
        </w:rPr>
        <w:t xml:space="preserve">, </w:t>
      </w:r>
      <w:r w:rsidRPr="00820A04">
        <w:rPr>
          <w:rFonts w:ascii="Calibri" w:hAnsi="Calibri" w:cs="Calibri"/>
          <w:i/>
          <w:iCs/>
          <w:noProof/>
        </w:rPr>
        <w:t>42</w:t>
      </w:r>
      <w:r w:rsidRPr="00820A04">
        <w:rPr>
          <w:rFonts w:ascii="Calibri" w:hAnsi="Calibri" w:cs="Calibri"/>
          <w:noProof/>
        </w:rPr>
        <w:t>, 101646. https://doi.org/10.1016/J.FOOT.2019.10.001</w:t>
      </w:r>
    </w:p>
    <w:p w14:paraId="7B5A357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alma, E., Bussmann, J. B. J., van den Berg-Emons, H. J. G., Sneekes, E. M., Pangalila, R., &amp; Schasfoort, F. C. (2020). Relationship between changes in motor capacity and objectively measured motor performance in ambulatory children with spastic cerebral palsy. </w:t>
      </w:r>
      <w:r w:rsidRPr="00820A04">
        <w:rPr>
          <w:rFonts w:ascii="Calibri" w:hAnsi="Calibri" w:cs="Calibri"/>
          <w:i/>
          <w:iCs/>
          <w:noProof/>
        </w:rPr>
        <w:t>Child: Care, Health and Development</w:t>
      </w:r>
      <w:r w:rsidRPr="00820A04">
        <w:rPr>
          <w:rFonts w:ascii="Calibri" w:hAnsi="Calibri" w:cs="Calibri"/>
          <w:noProof/>
        </w:rPr>
        <w:t xml:space="preserve">, </w:t>
      </w:r>
      <w:r w:rsidRPr="00820A04">
        <w:rPr>
          <w:rFonts w:ascii="Calibri" w:hAnsi="Calibri" w:cs="Calibri"/>
          <w:i/>
          <w:iCs/>
          <w:noProof/>
        </w:rPr>
        <w:t>46</w:t>
      </w:r>
      <w:r w:rsidRPr="00820A04">
        <w:rPr>
          <w:rFonts w:ascii="Calibri" w:hAnsi="Calibri" w:cs="Calibri"/>
          <w:noProof/>
        </w:rPr>
        <w:t>(1), 66–73. https://doi.org/10.1111/cch.12719</w:t>
      </w:r>
    </w:p>
    <w:p w14:paraId="4EC230A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asson, F., &amp; Keeney, S. (2011). Enhancing rigour in the Delphi technique research. </w:t>
      </w:r>
      <w:r w:rsidRPr="00820A04">
        <w:rPr>
          <w:rFonts w:ascii="Calibri" w:hAnsi="Calibri" w:cs="Calibri"/>
          <w:i/>
          <w:iCs/>
          <w:noProof/>
        </w:rPr>
        <w:t>Technological Forecasting and Social Change</w:t>
      </w:r>
      <w:r w:rsidRPr="00820A04">
        <w:rPr>
          <w:rFonts w:ascii="Calibri" w:hAnsi="Calibri" w:cs="Calibri"/>
          <w:noProof/>
        </w:rPr>
        <w:t xml:space="preserve">, </w:t>
      </w:r>
      <w:r w:rsidRPr="00820A04">
        <w:rPr>
          <w:rFonts w:ascii="Calibri" w:hAnsi="Calibri" w:cs="Calibri"/>
          <w:i/>
          <w:iCs/>
          <w:noProof/>
        </w:rPr>
        <w:t>78</w:t>
      </w:r>
      <w:r w:rsidRPr="00820A04">
        <w:rPr>
          <w:rFonts w:ascii="Calibri" w:hAnsi="Calibri" w:cs="Calibri"/>
          <w:noProof/>
        </w:rPr>
        <w:t>(9), 1695–1704. https://doi.org/10.1016/J.TECHFORE.2011.04.005</w:t>
      </w:r>
    </w:p>
    <w:p w14:paraId="0AD184C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asson, F., Keeney, S., &amp; McKenna, H. (2000). Research guidelines for the Delphi survey technique. </w:t>
      </w:r>
      <w:r w:rsidRPr="00820A04">
        <w:rPr>
          <w:rFonts w:ascii="Calibri" w:hAnsi="Calibri" w:cs="Calibri"/>
          <w:i/>
          <w:iCs/>
          <w:noProof/>
        </w:rPr>
        <w:t>Journal of Advanced Nursing</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4), 1008–1015. http://www.ncbi.nlm.nih.gov/pubmed/11095242</w:t>
      </w:r>
    </w:p>
    <w:p w14:paraId="22E0C2A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endry, G., Gardner-Medwin, J., Watt, G. F., &amp; Woodburn, J. (2008). A survey of foot problems in juvenile idiopathic arthritis. </w:t>
      </w:r>
      <w:r w:rsidRPr="00820A04">
        <w:rPr>
          <w:rFonts w:ascii="Calibri" w:hAnsi="Calibri" w:cs="Calibri"/>
          <w:i/>
          <w:iCs/>
          <w:noProof/>
        </w:rPr>
        <w:t>Musculoskeletal Care</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4), 221–232. https://doi.org/10.1002/msc.134</w:t>
      </w:r>
    </w:p>
    <w:p w14:paraId="239774A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erbaut, A., Chavet, P., Roux, M., Guéguen, N., Barbier, F., &amp; Simoneau-Buessinger, E. (2017). The influence of shoe aging on children running biomechanics.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56</w:t>
      </w:r>
      <w:r w:rsidRPr="00820A04">
        <w:rPr>
          <w:rFonts w:ascii="Calibri" w:hAnsi="Calibri" w:cs="Calibri"/>
          <w:noProof/>
        </w:rPr>
        <w:t>, 123–128. https://doi.org/10.1016/j.gaitpost.2017.05.011</w:t>
      </w:r>
    </w:p>
    <w:p w14:paraId="04620BA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erbaut, A., Roux, M., Guéguen, N., Barbier, F., Simoneau-Buessinger, E., Chavet, P., &amp; Rozenblat, M. (2017). Influence of minimalist shoes on lower-limb overuse injuries risk in children. </w:t>
      </w:r>
      <w:r w:rsidRPr="00820A04">
        <w:rPr>
          <w:rFonts w:ascii="Calibri" w:hAnsi="Calibri" w:cs="Calibri"/>
          <w:i/>
          <w:iCs/>
          <w:noProof/>
        </w:rPr>
        <w:t>Science and Sports</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3), 119–128. https://doi.org/10.1016/j.scispo.2016.07.010</w:t>
      </w:r>
    </w:p>
    <w:p w14:paraId="40668E6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erbaut, A., Roux, M., Guéguen, N., Chavet, P., Barbier, F., &amp; Simoneau-Buessinger, E. (2017). Determination of optimal shoe fitting for children tennis players: Effects of inner-shoe volume and upper stiffness. </w:t>
      </w:r>
      <w:r w:rsidRPr="00820A04">
        <w:rPr>
          <w:rFonts w:ascii="Calibri" w:hAnsi="Calibri" w:cs="Calibri"/>
          <w:i/>
          <w:iCs/>
          <w:noProof/>
        </w:rPr>
        <w:t>Appl Ergon</w:t>
      </w:r>
      <w:r w:rsidRPr="00820A04">
        <w:rPr>
          <w:rFonts w:ascii="Calibri" w:hAnsi="Calibri" w:cs="Calibri"/>
          <w:noProof/>
        </w:rPr>
        <w:t>. https://doi.org/10.1016/j.apergo.2017.05.016</w:t>
      </w:r>
    </w:p>
    <w:p w14:paraId="3971620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ettigama, I. S., Punchihewa, H. K. G., &amp; Heenkenda, N. K. (2016). Ergonomic footwear for Sri Lankan primary schoolchildren: A review of the literature. </w:t>
      </w:r>
      <w:r w:rsidRPr="00820A04">
        <w:rPr>
          <w:rFonts w:ascii="Calibri" w:hAnsi="Calibri" w:cs="Calibri"/>
          <w:i/>
          <w:iCs/>
          <w:noProof/>
        </w:rPr>
        <w:t>Work</w:t>
      </w:r>
      <w:r w:rsidRPr="00820A04">
        <w:rPr>
          <w:rFonts w:ascii="Calibri" w:hAnsi="Calibri" w:cs="Calibri"/>
          <w:noProof/>
        </w:rPr>
        <w:t xml:space="preserve">, </w:t>
      </w:r>
      <w:r w:rsidRPr="00820A04">
        <w:rPr>
          <w:rFonts w:ascii="Calibri" w:hAnsi="Calibri" w:cs="Calibri"/>
          <w:i/>
          <w:iCs/>
          <w:noProof/>
        </w:rPr>
        <w:t>55</w:t>
      </w:r>
      <w:r w:rsidRPr="00820A04">
        <w:rPr>
          <w:rFonts w:ascii="Calibri" w:hAnsi="Calibri" w:cs="Calibri"/>
          <w:noProof/>
        </w:rPr>
        <w:t>(2), 285–295. https://doi.org/10.3233/WOR-162415</w:t>
      </w:r>
    </w:p>
    <w:p w14:paraId="4DCB70C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jmans, J. M., &amp; Geertzen, J. H. B. (2006). Development of clinical guidelines for the prescription of orthoses in patients with neurological disorders in The Netherlands.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30</w:t>
      </w:r>
      <w:r w:rsidRPr="00820A04">
        <w:rPr>
          <w:rFonts w:ascii="Calibri" w:hAnsi="Calibri" w:cs="Calibri"/>
          <w:noProof/>
        </w:rPr>
        <w:t>(1), 35–43. https://doi.org/10.1080/03093640500533232</w:t>
      </w:r>
    </w:p>
    <w:p w14:paraId="10B1626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ll, M., Healy, A., &amp; Chockalingam, N. (2018). </w:t>
      </w:r>
      <w:r w:rsidRPr="00820A04">
        <w:rPr>
          <w:rFonts w:ascii="Calibri" w:hAnsi="Calibri" w:cs="Calibri"/>
          <w:i/>
          <w:iCs/>
          <w:noProof/>
        </w:rPr>
        <w:t>Effectiveness of therapeutic footwear for children: a systematic review (review protocol)</w:t>
      </w:r>
      <w:r w:rsidRPr="00820A04">
        <w:rPr>
          <w:rFonts w:ascii="Calibri" w:hAnsi="Calibri" w:cs="Calibri"/>
          <w:noProof/>
        </w:rPr>
        <w:t>. PROSPERO International Prospective Register of Systematic Reviews: https://www.crd.york.ac.uk/PROSPERO/display_record.php?RecordID=97038</w:t>
      </w:r>
    </w:p>
    <w:p w14:paraId="0018A51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ll, M., Healy, A., &amp; Chockalingam, N. (2019). Key concepts in children’s footwear research: a scoping review focusing on therapeutic footwear.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1), 25. https://doi.org/10.1186/s13047-019-0336-z</w:t>
      </w:r>
    </w:p>
    <w:p w14:paraId="4C8157F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ll, M., Healy, A., &amp; Chockalingam, N. (2021). Defining and grouping children’s therapeutic footwear and criteria for their prescription: an international expert Delphi consensus study. </w:t>
      </w:r>
      <w:r w:rsidRPr="00820A04">
        <w:rPr>
          <w:rFonts w:ascii="Calibri" w:hAnsi="Calibri" w:cs="Calibri"/>
          <w:i/>
          <w:iCs/>
          <w:noProof/>
        </w:rPr>
        <w:t>BMJ Open</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8), e051381. https://doi.org/10.1136/BMJOPEN-2021-051381</w:t>
      </w:r>
    </w:p>
    <w:p w14:paraId="1919647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ll, M., Naemi, R., Branthwaite, H., &amp; Chockalingam, N. (2017). The relationship between arch height and foot length: Implications for size grading. </w:t>
      </w:r>
      <w:r w:rsidRPr="00820A04">
        <w:rPr>
          <w:rFonts w:ascii="Calibri" w:hAnsi="Calibri" w:cs="Calibri"/>
          <w:i/>
          <w:iCs/>
          <w:noProof/>
        </w:rPr>
        <w:t>Applied Ergonomics</w:t>
      </w:r>
      <w:r w:rsidRPr="00820A04">
        <w:rPr>
          <w:rFonts w:ascii="Calibri" w:hAnsi="Calibri" w:cs="Calibri"/>
          <w:noProof/>
        </w:rPr>
        <w:t xml:space="preserve">, </w:t>
      </w:r>
      <w:r w:rsidRPr="00820A04">
        <w:rPr>
          <w:rFonts w:ascii="Calibri" w:hAnsi="Calibri" w:cs="Calibri"/>
          <w:i/>
          <w:iCs/>
          <w:noProof/>
        </w:rPr>
        <w:t>59</w:t>
      </w:r>
      <w:r w:rsidRPr="00820A04">
        <w:rPr>
          <w:rFonts w:ascii="Calibri" w:hAnsi="Calibri" w:cs="Calibri"/>
          <w:noProof/>
        </w:rPr>
        <w:t>, 243–250. https://doi.org/10.1016/J.APERGO.2016.08.012</w:t>
      </w:r>
    </w:p>
    <w:p w14:paraId="7E2F413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illstrom, H. J., Buckland, M. A., Slevin, C. M., Hafer, J. F., Root, L. M., Backus, S. I., Kraszewski, A. P., Whitney, K. A., Scher, D. M., Song, J., Furmato, J., Choate, C. S., &amp; Scherer, P. R. (2013). Effect of shoe flexibility on plantar loading in children learning to walk. </w:t>
      </w:r>
      <w:r w:rsidRPr="00820A04">
        <w:rPr>
          <w:rFonts w:ascii="Calibri" w:hAnsi="Calibri" w:cs="Calibri"/>
          <w:i/>
          <w:iCs/>
          <w:noProof/>
        </w:rPr>
        <w:t>J Am Podiatr Med Assoc</w:t>
      </w:r>
      <w:r w:rsidRPr="00820A04">
        <w:rPr>
          <w:rFonts w:ascii="Calibri" w:hAnsi="Calibri" w:cs="Calibri"/>
          <w:noProof/>
        </w:rPr>
        <w:t xml:space="preserve">, </w:t>
      </w:r>
      <w:r w:rsidRPr="00820A04">
        <w:rPr>
          <w:rFonts w:ascii="Calibri" w:hAnsi="Calibri" w:cs="Calibri"/>
          <w:i/>
          <w:iCs/>
          <w:noProof/>
        </w:rPr>
        <w:t>103</w:t>
      </w:r>
      <w:r w:rsidRPr="00820A04">
        <w:rPr>
          <w:rFonts w:ascii="Calibri" w:hAnsi="Calibri" w:cs="Calibri"/>
          <w:noProof/>
        </w:rPr>
        <w:t>(4), 297–305. https://doi.org/10.7547/1030297</w:t>
      </w:r>
    </w:p>
    <w:p w14:paraId="75E649C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obbs, S. A., Altman, K., &amp; Halldin, M. A. (1980). Modification of a child’s deviant walking pattern: An alternative to surgery. </w:t>
      </w:r>
      <w:r w:rsidRPr="00820A04">
        <w:rPr>
          <w:rFonts w:ascii="Calibri" w:hAnsi="Calibri" w:cs="Calibri"/>
          <w:i/>
          <w:iCs/>
          <w:noProof/>
        </w:rPr>
        <w:t>Journal of Behavior Therapy and Experimental Psychiatry</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3), 227–229. https://doi.org/10.1016/0005-7916(80)90033-6</w:t>
      </w:r>
    </w:p>
    <w:p w14:paraId="1EA92CF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odgson, L., Hodges, M., Williams, A. E., Nester, C. J., &amp; Morrison, S. C. (2021). The “price-tag” of foot health in infancy and early childhood: a cross sectional survey of UK parents. </w:t>
      </w:r>
      <w:r w:rsidRPr="00820A04">
        <w:rPr>
          <w:rFonts w:ascii="Calibri" w:hAnsi="Calibri" w:cs="Calibri"/>
          <w:i/>
          <w:iCs/>
          <w:noProof/>
        </w:rPr>
        <w:t>European Journal of Pediatrics</w:t>
      </w:r>
      <w:r w:rsidRPr="00820A04">
        <w:rPr>
          <w:rFonts w:ascii="Calibri" w:hAnsi="Calibri" w:cs="Calibri"/>
          <w:noProof/>
        </w:rPr>
        <w:t xml:space="preserve">, </w:t>
      </w:r>
      <w:r w:rsidRPr="00820A04">
        <w:rPr>
          <w:rFonts w:ascii="Calibri" w:hAnsi="Calibri" w:cs="Calibri"/>
          <w:i/>
          <w:iCs/>
          <w:noProof/>
        </w:rPr>
        <w:t>180</w:t>
      </w:r>
      <w:r w:rsidRPr="00820A04">
        <w:rPr>
          <w:rFonts w:ascii="Calibri" w:hAnsi="Calibri" w:cs="Calibri"/>
          <w:noProof/>
        </w:rPr>
        <w:t>(5). https://link-springer-com.knowledge.idm.oclc.org/article/10.1007/s00431-020-03920-0</w:t>
      </w:r>
    </w:p>
    <w:p w14:paraId="5B2DBE5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ollander, K., de Villiers, J. E., Venter, R., Sehner, S., Wegscheider, K., Braumann, K.-M. M., &amp; Zech, A. (2018). Foot Strike Patterns Differ Between Children and Adolescents Growing up Barefoot vs. Shod. </w:t>
      </w:r>
      <w:r w:rsidRPr="00820A04">
        <w:rPr>
          <w:rFonts w:ascii="Calibri" w:hAnsi="Calibri" w:cs="Calibri"/>
          <w:i/>
          <w:iCs/>
          <w:noProof/>
        </w:rPr>
        <w:t>International Journal Of Sports Medicine</w:t>
      </w:r>
      <w:r w:rsidRPr="00820A04">
        <w:rPr>
          <w:rFonts w:ascii="Calibri" w:hAnsi="Calibri" w:cs="Calibri"/>
          <w:noProof/>
        </w:rPr>
        <w:t xml:space="preserve">, </w:t>
      </w:r>
      <w:r w:rsidRPr="00820A04">
        <w:rPr>
          <w:rFonts w:ascii="Calibri" w:hAnsi="Calibri" w:cs="Calibri"/>
          <w:i/>
          <w:iCs/>
          <w:noProof/>
        </w:rPr>
        <w:t>39</w:t>
      </w:r>
      <w:r w:rsidRPr="00820A04">
        <w:rPr>
          <w:rFonts w:ascii="Calibri" w:hAnsi="Calibri" w:cs="Calibri"/>
          <w:noProof/>
        </w:rPr>
        <w:t>(2), 97–103. https://doi.org/10.1055/s-0043-120344</w:t>
      </w:r>
    </w:p>
    <w:p w14:paraId="04EBF0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olt, K. S. (1991). Mobility aids and appliances for disabled children. </w:t>
      </w:r>
      <w:r w:rsidRPr="00820A04">
        <w:rPr>
          <w:rFonts w:ascii="Calibri" w:hAnsi="Calibri" w:cs="Calibri"/>
          <w:i/>
          <w:iCs/>
          <w:noProof/>
        </w:rPr>
        <w:t>BMJ (Clinical Research Ed.)</w:t>
      </w:r>
      <w:r w:rsidRPr="00820A04">
        <w:rPr>
          <w:rFonts w:ascii="Calibri" w:hAnsi="Calibri" w:cs="Calibri"/>
          <w:noProof/>
        </w:rPr>
        <w:t xml:space="preserve">, </w:t>
      </w:r>
      <w:r w:rsidRPr="00820A04">
        <w:rPr>
          <w:rFonts w:ascii="Calibri" w:hAnsi="Calibri" w:cs="Calibri"/>
          <w:i/>
          <w:iCs/>
          <w:noProof/>
        </w:rPr>
        <w:t>302</w:t>
      </w:r>
      <w:r w:rsidRPr="00820A04">
        <w:rPr>
          <w:rFonts w:ascii="Calibri" w:hAnsi="Calibri" w:cs="Calibri"/>
          <w:noProof/>
        </w:rPr>
        <w:t>(6768), 105–107. http://ezproxy.staffs.ac.uk/login?url=http://search.ebscohost.com/login.aspx?direct=true&amp;db=cmedm&amp;AN=1995105&amp;site=ehost-live</w:t>
      </w:r>
    </w:p>
    <w:p w14:paraId="6A789FC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sue, B. J., Miller, F., &amp; Su, F. C. (2009). The dynamic balance of the children with cerebral palsy and typical developing during gait. Part I: Spatial relationship between COM and COP trajectories. </w:t>
      </w:r>
      <w:r w:rsidRPr="00820A04">
        <w:rPr>
          <w:rFonts w:ascii="Calibri" w:hAnsi="Calibri" w:cs="Calibri"/>
          <w:i/>
          <w:iCs/>
          <w:noProof/>
        </w:rPr>
        <w:t>Gait &amp; Posture</w:t>
      </w:r>
      <w:r w:rsidRPr="00820A04">
        <w:rPr>
          <w:rFonts w:ascii="Calibri" w:hAnsi="Calibri" w:cs="Calibri"/>
          <w:noProof/>
        </w:rPr>
        <w:t xml:space="preserve">, </w:t>
      </w:r>
      <w:r w:rsidRPr="00820A04">
        <w:rPr>
          <w:rFonts w:ascii="Calibri" w:hAnsi="Calibri" w:cs="Calibri"/>
          <w:i/>
          <w:iCs/>
          <w:noProof/>
        </w:rPr>
        <w:t>29</w:t>
      </w:r>
      <w:r w:rsidRPr="00820A04">
        <w:rPr>
          <w:rFonts w:ascii="Calibri" w:hAnsi="Calibri" w:cs="Calibri"/>
          <w:noProof/>
        </w:rPr>
        <w:t>(3), 465–470. https://doi.org/10.1016/J.GAITPOST.2008.11.007</w:t>
      </w:r>
    </w:p>
    <w:p w14:paraId="30974CF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utchinson, B. (2010). Pediatric metatarsus adductus and skewfoot deformity. </w:t>
      </w:r>
      <w:r w:rsidRPr="00820A04">
        <w:rPr>
          <w:rFonts w:ascii="Calibri" w:hAnsi="Calibri" w:cs="Calibri"/>
          <w:i/>
          <w:iCs/>
          <w:noProof/>
        </w:rPr>
        <w:t>Clin Podiatr Med Surg</w:t>
      </w:r>
      <w:r w:rsidRPr="00820A04">
        <w:rPr>
          <w:rFonts w:ascii="Calibri" w:hAnsi="Calibri" w:cs="Calibri"/>
          <w:noProof/>
        </w:rPr>
        <w:t xml:space="preserve">, </w:t>
      </w:r>
      <w:r w:rsidRPr="00820A04">
        <w:rPr>
          <w:rFonts w:ascii="Calibri" w:hAnsi="Calibri" w:cs="Calibri"/>
          <w:i/>
          <w:iCs/>
          <w:noProof/>
        </w:rPr>
        <w:t>27</w:t>
      </w:r>
      <w:r w:rsidRPr="00820A04">
        <w:rPr>
          <w:rFonts w:ascii="Calibri" w:hAnsi="Calibri" w:cs="Calibri"/>
          <w:noProof/>
        </w:rPr>
        <w:t>(1), 93–104. https://doi.org/10.1016/j.cpm.2009.09.005</w:t>
      </w:r>
    </w:p>
    <w:p w14:paraId="37719E1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Hwang, A. W., Liao, H. F., Chen, P. C., Hsieh, W. S., Simeonsson, R. J., Weng, L. J., &amp; Su, Y. N. (2014). Applying the ICF-CY framework to examine biological and environmental factors in early childhood development. </w:t>
      </w:r>
      <w:r w:rsidRPr="00820A04">
        <w:rPr>
          <w:rFonts w:ascii="Calibri" w:hAnsi="Calibri" w:cs="Calibri"/>
          <w:i/>
          <w:iCs/>
          <w:noProof/>
        </w:rPr>
        <w:t>Journal of the Formosan Medical Association</w:t>
      </w:r>
      <w:r w:rsidRPr="00820A04">
        <w:rPr>
          <w:rFonts w:ascii="Calibri" w:hAnsi="Calibri" w:cs="Calibri"/>
          <w:noProof/>
        </w:rPr>
        <w:t xml:space="preserve">, </w:t>
      </w:r>
      <w:r w:rsidRPr="00820A04">
        <w:rPr>
          <w:rFonts w:ascii="Calibri" w:hAnsi="Calibri" w:cs="Calibri"/>
          <w:i/>
          <w:iCs/>
          <w:noProof/>
        </w:rPr>
        <w:t>113</w:t>
      </w:r>
      <w:r w:rsidRPr="00820A04">
        <w:rPr>
          <w:rFonts w:ascii="Calibri" w:hAnsi="Calibri" w:cs="Calibri"/>
          <w:noProof/>
        </w:rPr>
        <w:t>(5), 303–312. https://doi.org/10.1016/j.jfma.2011.10.004</w:t>
      </w:r>
    </w:p>
    <w:p w14:paraId="1CCAAED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i/>
          <w:iCs/>
          <w:noProof/>
        </w:rPr>
        <w:t>ICHOM | Overall Pediatric Health Standard Set | Measuring Outcomes</w:t>
      </w:r>
      <w:r w:rsidRPr="00820A04">
        <w:rPr>
          <w:rFonts w:ascii="Calibri" w:hAnsi="Calibri" w:cs="Calibri"/>
          <w:noProof/>
        </w:rPr>
        <w:t>. (2020). https://www.ichom.org/portfolio/overall-pediatric-health/?utm_source=ActiveCampaign&amp;utm_medium=email&amp;utm_content=ICHOM+Standard+Sets+Update&amp;utm_campaign=February+Newsletter+%28Split+Test%29</w:t>
      </w:r>
    </w:p>
    <w:p w14:paraId="26A19FA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lechukwu, G. C., Ilechukwu, C. G. A., Ozumba, A. N., Ojinnaka, N. C., Ibe, B. C., &amp; Onwasigwe, C. N. (2010). Some behavioural risk factors for intestinal helminthiasis in nursery and primary school children in Enugu, south eastern Nigeria. </w:t>
      </w:r>
      <w:r w:rsidRPr="00820A04">
        <w:rPr>
          <w:rFonts w:ascii="Calibri" w:hAnsi="Calibri" w:cs="Calibri"/>
          <w:i/>
          <w:iCs/>
          <w:noProof/>
        </w:rPr>
        <w:t>Nigerian Journal of Clinical Practice</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3), 288–293. https://www.scopus.com/inward/record.uri?eid=2-s2.0-77956657452&amp;partnerID=40&amp;md5=ab3124f57e3e6ae6d9fbd540d38d86e2</w:t>
      </w:r>
    </w:p>
    <w:p w14:paraId="2176C30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maizumi, K., Akimoto, M., Kobayashi, Y., Hobara, H., &amp; Kouchi, M. (2015). Effects of oversized footwear on gait parameters in children.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 S16–S18. https://doi.org/10.1080/19424280.2015.1036938</w:t>
      </w:r>
    </w:p>
    <w:p w14:paraId="6425AD7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menda, S. (2014). Is There a Conceptual Difference between Theoretical and Conceptual Frameworks? </w:t>
      </w:r>
      <w:r w:rsidRPr="00820A04">
        <w:rPr>
          <w:rFonts w:ascii="Calibri" w:hAnsi="Calibri" w:cs="Calibri"/>
          <w:i/>
          <w:iCs/>
          <w:noProof/>
        </w:rPr>
        <w:t>Journal of Social Sciences</w:t>
      </w:r>
      <w:r w:rsidRPr="00820A04">
        <w:rPr>
          <w:rFonts w:ascii="Calibri" w:hAnsi="Calibri" w:cs="Calibri"/>
          <w:noProof/>
        </w:rPr>
        <w:t xml:space="preserve">, </w:t>
      </w:r>
      <w:r w:rsidRPr="00820A04">
        <w:rPr>
          <w:rFonts w:ascii="Calibri" w:hAnsi="Calibri" w:cs="Calibri"/>
          <w:i/>
          <w:iCs/>
          <w:noProof/>
        </w:rPr>
        <w:t>38</w:t>
      </w:r>
      <w:r w:rsidRPr="00820A04">
        <w:rPr>
          <w:rFonts w:ascii="Calibri" w:hAnsi="Calibri" w:cs="Calibri"/>
          <w:noProof/>
        </w:rPr>
        <w:t>(2), 185–195. https://doi.org/10.1080/09718923.2014.11893249</w:t>
      </w:r>
    </w:p>
    <w:p w14:paraId="147C0BE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oannidis, J. P. A. (2009). Adverse Events in Randomized Trials. </w:t>
      </w:r>
      <w:r w:rsidRPr="00820A04">
        <w:rPr>
          <w:rFonts w:ascii="Calibri" w:hAnsi="Calibri" w:cs="Calibri"/>
          <w:i/>
          <w:iCs/>
          <w:noProof/>
        </w:rPr>
        <w:t>Archives of Internal Medicine</w:t>
      </w:r>
      <w:r w:rsidRPr="00820A04">
        <w:rPr>
          <w:rFonts w:ascii="Calibri" w:hAnsi="Calibri" w:cs="Calibri"/>
          <w:noProof/>
        </w:rPr>
        <w:t xml:space="preserve">, </w:t>
      </w:r>
      <w:r w:rsidRPr="00820A04">
        <w:rPr>
          <w:rFonts w:ascii="Calibri" w:hAnsi="Calibri" w:cs="Calibri"/>
          <w:i/>
          <w:iCs/>
          <w:noProof/>
        </w:rPr>
        <w:t>169</w:t>
      </w:r>
      <w:r w:rsidRPr="00820A04">
        <w:rPr>
          <w:rFonts w:ascii="Calibri" w:hAnsi="Calibri" w:cs="Calibri"/>
          <w:noProof/>
        </w:rPr>
        <w:t>(19), 1737. https://doi.org/10.1001/archinternmed.2009.313</w:t>
      </w:r>
    </w:p>
    <w:p w14:paraId="75E1E28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SO. (2010). ISO 7619-1:2010RSS Rubber, vulcanized or thermoplastic -- Determination of indentation hardness -- Part 1: Durometer method (Shore hardness)No Title. </w:t>
      </w:r>
      <w:r w:rsidRPr="00820A04">
        <w:rPr>
          <w:rFonts w:ascii="Calibri" w:hAnsi="Calibri" w:cs="Calibri"/>
          <w:i/>
          <w:iCs/>
          <w:noProof/>
        </w:rPr>
        <w:t>Standards</w:t>
      </w:r>
      <w:r w:rsidRPr="00820A04">
        <w:rPr>
          <w:rFonts w:ascii="Calibri" w:hAnsi="Calibri" w:cs="Calibri"/>
          <w:noProof/>
        </w:rPr>
        <w:t xml:space="preserve">, </w:t>
      </w:r>
      <w:r w:rsidRPr="00820A04">
        <w:rPr>
          <w:rFonts w:ascii="Calibri" w:hAnsi="Calibri" w:cs="Calibri"/>
          <w:i/>
          <w:iCs/>
          <w:noProof/>
        </w:rPr>
        <w:t>2010</w:t>
      </w:r>
      <w:r w:rsidRPr="00820A04">
        <w:rPr>
          <w:rFonts w:ascii="Calibri" w:hAnsi="Calibri" w:cs="Calibri"/>
          <w:noProof/>
        </w:rPr>
        <w:t>, 10. https://www.iso.org/standard/50756.html</w:t>
      </w:r>
    </w:p>
    <w:p w14:paraId="75BB482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SO. (2017). </w:t>
      </w:r>
      <w:r w:rsidRPr="00820A04">
        <w:rPr>
          <w:rFonts w:ascii="Calibri" w:hAnsi="Calibri" w:cs="Calibri"/>
          <w:i/>
          <w:iCs/>
          <w:noProof/>
        </w:rPr>
        <w:t>ISO 21064:2017(en), Prosthetics and orthotics — Foot orthotics — Uses, functions classification and description</w:t>
      </w:r>
      <w:r w:rsidRPr="00820A04">
        <w:rPr>
          <w:rFonts w:ascii="Calibri" w:hAnsi="Calibri" w:cs="Calibri"/>
          <w:noProof/>
        </w:rPr>
        <w:t>. https://www.iso.org/obp/ui/#iso:std:iso:21064:ed-1:v1:en</w:t>
      </w:r>
    </w:p>
    <w:p w14:paraId="2CCCD3F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SO. (2021). ISO 20344:2021(en), Personal protective equipment — Test methods for footwear. In </w:t>
      </w:r>
      <w:r w:rsidRPr="00820A04">
        <w:rPr>
          <w:rFonts w:ascii="Calibri" w:hAnsi="Calibri" w:cs="Calibri"/>
          <w:i/>
          <w:iCs/>
          <w:noProof/>
        </w:rPr>
        <w:t>Standards</w:t>
      </w:r>
      <w:r w:rsidRPr="00820A04">
        <w:rPr>
          <w:rFonts w:ascii="Calibri" w:hAnsi="Calibri" w:cs="Calibri"/>
          <w:noProof/>
        </w:rPr>
        <w:t>. https://www.iso.org/obp/ui/#iso:std:iso:20344:ed-3:v1:en</w:t>
      </w:r>
    </w:p>
    <w:p w14:paraId="48ECA10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Ivanyi, B., Schoenmakers, M., Van Veen, N., Maathuis, K., Nollet, F., &amp; Nederhand, M. (2015). The effects of orthoses, footwear, and walking aids on the walking ability of children and adolescents with spina bifida: A systematic review using International Classification of Functioning, Disability and Health for Children and Youth (ICF-CY) as a ref. </w:t>
      </w:r>
      <w:r w:rsidRPr="00820A04">
        <w:rPr>
          <w:rFonts w:ascii="Calibri" w:hAnsi="Calibri" w:cs="Calibri"/>
          <w:i/>
          <w:iCs/>
          <w:noProof/>
        </w:rPr>
        <w:t>Prosthet Orthot Int</w:t>
      </w:r>
      <w:r w:rsidRPr="00820A04">
        <w:rPr>
          <w:rFonts w:ascii="Calibri" w:hAnsi="Calibri" w:cs="Calibri"/>
          <w:noProof/>
        </w:rPr>
        <w:t xml:space="preserve">, </w:t>
      </w:r>
      <w:r w:rsidRPr="00820A04">
        <w:rPr>
          <w:rFonts w:ascii="Calibri" w:hAnsi="Calibri" w:cs="Calibri"/>
          <w:i/>
          <w:iCs/>
          <w:noProof/>
        </w:rPr>
        <w:t>39</w:t>
      </w:r>
      <w:r w:rsidRPr="00820A04">
        <w:rPr>
          <w:rFonts w:ascii="Calibri" w:hAnsi="Calibri" w:cs="Calibri"/>
          <w:noProof/>
        </w:rPr>
        <w:t>(6), 437–443. https://doi.org/10.1177/0309364614543550</w:t>
      </w:r>
    </w:p>
    <w:p w14:paraId="38EAF5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agadamma, K. C., Coutts, F. J., Mercer, T. H., Herman, J., Yirrel, J., Forbes, L., &amp; Van Der Linden, M. L. (2009). Effects of tuning of ankle foot orthoses-footwear combination using wedges on stance phase knee hyperextension in children with cerebral palsy - preliminary results. </w:t>
      </w:r>
      <w:r w:rsidRPr="00820A04">
        <w:rPr>
          <w:rFonts w:ascii="Calibri" w:hAnsi="Calibri" w:cs="Calibri"/>
          <w:i/>
          <w:iCs/>
          <w:noProof/>
        </w:rPr>
        <w:t>Disability and Rehabilitation: Assistive Technology</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6), 406–413. https://doi.org/10.3109/17483100903104774</w:t>
      </w:r>
    </w:p>
    <w:p w14:paraId="28DB9BF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agadamma, K. C., Coutts, F. J., Mercer, T. H., Herman, J., Yirrell, J., Forbes, L., &amp; van der Linden, M. L. (2014). Optimising the effects of rigid ankle foot orthoses on the gait of children with cerebral palsy (CP) - An exploratory trial. </w:t>
      </w:r>
      <w:r w:rsidRPr="00820A04">
        <w:rPr>
          <w:rFonts w:ascii="Calibri" w:hAnsi="Calibri" w:cs="Calibri"/>
          <w:i/>
          <w:iCs/>
          <w:noProof/>
        </w:rPr>
        <w:t>Disability and Rehabilitation: Assistive Technology</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6), 445–451. https://doi.org/10.3109/17483107.2014.908244</w:t>
      </w:r>
    </w:p>
    <w:p w14:paraId="0BFAEF8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ames, A. M., Williams, C. M., &amp; Haines, T. P. (2016). Effectiveness of footwear and foot orthoses for calcaneal apophysitis: a 12-month factorial randomised trial. </w:t>
      </w:r>
      <w:r w:rsidRPr="00820A04">
        <w:rPr>
          <w:rFonts w:ascii="Calibri" w:hAnsi="Calibri" w:cs="Calibri"/>
          <w:i/>
          <w:iCs/>
          <w:noProof/>
        </w:rPr>
        <w:t>Br J Sports Med</w:t>
      </w:r>
      <w:r w:rsidRPr="00820A04">
        <w:rPr>
          <w:rFonts w:ascii="Calibri" w:hAnsi="Calibri" w:cs="Calibri"/>
          <w:noProof/>
        </w:rPr>
        <w:t xml:space="preserve">, </w:t>
      </w:r>
      <w:r w:rsidRPr="00820A04">
        <w:rPr>
          <w:rFonts w:ascii="Calibri" w:hAnsi="Calibri" w:cs="Calibri"/>
          <w:i/>
          <w:iCs/>
          <w:noProof/>
        </w:rPr>
        <w:t>50</w:t>
      </w:r>
      <w:r w:rsidRPr="00820A04">
        <w:rPr>
          <w:rFonts w:ascii="Calibri" w:hAnsi="Calibri" w:cs="Calibri"/>
          <w:noProof/>
        </w:rPr>
        <w:t>(20), 1268–1275. https://doi.org/10.1136/bjsports-2015-094986</w:t>
      </w:r>
    </w:p>
    <w:p w14:paraId="34C2F81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ane MacKenzie, A., Rome, K., Evans, A. M., MacKenzie, A., Rome, K., &amp; Evans, A. M. (2012). The efficacy of nonsurgical interventions for pediatric flexible flat foot: A critical review. </w:t>
      </w:r>
      <w:r w:rsidRPr="00820A04">
        <w:rPr>
          <w:rFonts w:ascii="Calibri" w:hAnsi="Calibri" w:cs="Calibri"/>
          <w:i/>
          <w:iCs/>
          <w:noProof/>
        </w:rPr>
        <w:t>Journal of Pediatric Orthopaedics</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8), 830–834. https://doi.org/10.1097/BPO.0b013e3182648c95</w:t>
      </w:r>
    </w:p>
    <w:p w14:paraId="36B5389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arl, G., Holmefur, M., &amp; Hermansson, L. M. N. (2014). Test-retest reliability of the Swedish version of the Orthotics and Prosthetics Users’ Survey. </w:t>
      </w:r>
      <w:r w:rsidRPr="00820A04">
        <w:rPr>
          <w:rFonts w:ascii="Calibri" w:hAnsi="Calibri" w:cs="Calibri"/>
          <w:i/>
          <w:iCs/>
          <w:noProof/>
        </w:rPr>
        <w:t>Prosthet Orthot Int</w:t>
      </w:r>
      <w:r w:rsidRPr="00820A04">
        <w:rPr>
          <w:rFonts w:ascii="Calibri" w:hAnsi="Calibri" w:cs="Calibri"/>
          <w:noProof/>
        </w:rPr>
        <w:t xml:space="preserve">, </w:t>
      </w:r>
      <w:r w:rsidRPr="00820A04">
        <w:rPr>
          <w:rFonts w:ascii="Calibri" w:hAnsi="Calibri" w:cs="Calibri"/>
          <w:i/>
          <w:iCs/>
          <w:noProof/>
        </w:rPr>
        <w:t>38</w:t>
      </w:r>
      <w:r w:rsidRPr="00820A04">
        <w:rPr>
          <w:rFonts w:ascii="Calibri" w:hAnsi="Calibri" w:cs="Calibri"/>
          <w:noProof/>
        </w:rPr>
        <w:t>(1), 21–26. https://doi.org/10.1177/0309364613485113</w:t>
      </w:r>
    </w:p>
    <w:p w14:paraId="6149D53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i, T. (2003). Concepts for designing stiffer structures. </w:t>
      </w:r>
      <w:r w:rsidRPr="00820A04">
        <w:rPr>
          <w:rFonts w:ascii="Calibri" w:hAnsi="Calibri" w:cs="Calibri"/>
          <w:i/>
          <w:iCs/>
          <w:noProof/>
        </w:rPr>
        <w:t>Structural Engineer</w:t>
      </w:r>
      <w:r w:rsidRPr="00820A04">
        <w:rPr>
          <w:rFonts w:ascii="Calibri" w:hAnsi="Calibri" w:cs="Calibri"/>
          <w:noProof/>
        </w:rPr>
        <w:t xml:space="preserve">, </w:t>
      </w:r>
      <w:r w:rsidRPr="00820A04">
        <w:rPr>
          <w:rFonts w:ascii="Calibri" w:hAnsi="Calibri" w:cs="Calibri"/>
          <w:i/>
          <w:iCs/>
          <w:noProof/>
        </w:rPr>
        <w:t>81</w:t>
      </w:r>
      <w:r w:rsidRPr="00820A04">
        <w:rPr>
          <w:rFonts w:ascii="Calibri" w:hAnsi="Calibri" w:cs="Calibri"/>
          <w:noProof/>
        </w:rPr>
        <w:t>(21), 36–42. https://www.istructe.org/journal/volumes/volume-81-(published-in-2003)/issue-21/concepts-for-designing-stiffer-structures/</w:t>
      </w:r>
    </w:p>
    <w:p w14:paraId="6884CA2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Jiménez-Ormeño, E., Aguado, X., Delgado-Abellán, L., Mecerreyes, L., Alegre, L. M., Jimenez-Ormeno, E., Aguado, X., Delgado-Abellan, L., Mecerreyes, L., &amp; Alegre, L. M. (2013). Foot morphology in normal-weight, overweight, and obese schoolchildren. </w:t>
      </w:r>
      <w:r w:rsidRPr="00820A04">
        <w:rPr>
          <w:rFonts w:ascii="Calibri" w:hAnsi="Calibri" w:cs="Calibri"/>
          <w:i/>
          <w:iCs/>
          <w:noProof/>
        </w:rPr>
        <w:t>European Journal of Pediatrics</w:t>
      </w:r>
      <w:r w:rsidRPr="00820A04">
        <w:rPr>
          <w:rFonts w:ascii="Calibri" w:hAnsi="Calibri" w:cs="Calibri"/>
          <w:noProof/>
        </w:rPr>
        <w:t xml:space="preserve">, </w:t>
      </w:r>
      <w:r w:rsidRPr="00820A04">
        <w:rPr>
          <w:rFonts w:ascii="Calibri" w:hAnsi="Calibri" w:cs="Calibri"/>
          <w:i/>
          <w:iCs/>
          <w:noProof/>
        </w:rPr>
        <w:t>172</w:t>
      </w:r>
      <w:r w:rsidRPr="00820A04">
        <w:rPr>
          <w:rFonts w:ascii="Calibri" w:hAnsi="Calibri" w:cs="Calibri"/>
          <w:noProof/>
        </w:rPr>
        <w:t>(5), 645–652. https://doi.org/10.1007/s00431-013-1944-4</w:t>
      </w:r>
    </w:p>
    <w:p w14:paraId="494C6F6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czmarek, E. (2019). How to distinguish medicalization from over-medicalization? </w:t>
      </w:r>
      <w:r w:rsidRPr="00820A04">
        <w:rPr>
          <w:rFonts w:ascii="Calibri" w:hAnsi="Calibri" w:cs="Calibri"/>
          <w:i/>
          <w:iCs/>
          <w:noProof/>
        </w:rPr>
        <w:t>Medicine, Health Care and Philosophy</w:t>
      </w:r>
      <w:r w:rsidRPr="00820A04">
        <w:rPr>
          <w:rFonts w:ascii="Calibri" w:hAnsi="Calibri" w:cs="Calibri"/>
          <w:noProof/>
        </w:rPr>
        <w:t xml:space="preserve">, </w:t>
      </w:r>
      <w:r w:rsidRPr="00820A04">
        <w:rPr>
          <w:rFonts w:ascii="Calibri" w:hAnsi="Calibri" w:cs="Calibri"/>
          <w:i/>
          <w:iCs/>
          <w:noProof/>
        </w:rPr>
        <w:t>22</w:t>
      </w:r>
      <w:r w:rsidRPr="00820A04">
        <w:rPr>
          <w:rFonts w:ascii="Calibri" w:hAnsi="Calibri" w:cs="Calibri"/>
          <w:noProof/>
        </w:rPr>
        <w:t>(1), 119–128. https://doi.org/10.1007/s11019-018-9850-1</w:t>
      </w:r>
    </w:p>
    <w:p w14:paraId="145B44A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natlı, U., Aktas, E., Yetkin, H., Kanatli, U., Aktas, E., Yetkin, H., Kanatlı, U., Aktas, E., &amp; Yetkin, H. (2016). Do corrective shoes improve the development of the medial longitudinal arch in children with flexible flat feet? </w:t>
      </w:r>
      <w:r w:rsidRPr="00820A04">
        <w:rPr>
          <w:rFonts w:ascii="Calibri" w:hAnsi="Calibri" w:cs="Calibri"/>
          <w:i/>
          <w:iCs/>
          <w:noProof/>
        </w:rPr>
        <w:t>Journal of Orthopaedic Science</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5), 662–666. https://doi.org/10.1016/j.jos.2016.04.014</w:t>
      </w:r>
    </w:p>
    <w:p w14:paraId="0C645F0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ne, K. J., Lanovaz, J. L., &amp; Musselman, K. E. (2019). Physical Therapists’ Use of Evaluation Measures to Inform the Prescription of Ankle-Foot Orthoses for Children with Cerebral Palsy. </w:t>
      </w:r>
      <w:r w:rsidRPr="00820A04">
        <w:rPr>
          <w:rFonts w:ascii="Calibri" w:hAnsi="Calibri" w:cs="Calibri"/>
          <w:i/>
          <w:iCs/>
          <w:noProof/>
        </w:rPr>
        <w:t>Physical and Occupational Therapy in Pediatrics</w:t>
      </w:r>
      <w:r w:rsidRPr="00820A04">
        <w:rPr>
          <w:rFonts w:ascii="Calibri" w:hAnsi="Calibri" w:cs="Calibri"/>
          <w:noProof/>
        </w:rPr>
        <w:t xml:space="preserve">, </w:t>
      </w:r>
      <w:r w:rsidRPr="00820A04">
        <w:rPr>
          <w:rFonts w:ascii="Calibri" w:hAnsi="Calibri" w:cs="Calibri"/>
          <w:i/>
          <w:iCs/>
          <w:noProof/>
        </w:rPr>
        <w:t>39</w:t>
      </w:r>
      <w:r w:rsidRPr="00820A04">
        <w:rPr>
          <w:rFonts w:ascii="Calibri" w:hAnsi="Calibri" w:cs="Calibri"/>
          <w:noProof/>
        </w:rPr>
        <w:t>(3), 237–253. https://doi.org/10.1080/01942638.2018.1463586</w:t>
      </w:r>
    </w:p>
    <w:p w14:paraId="019F670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padia, M. Z., Askie, L., Hartling, L., Contopoulos-Ioannidis, D., Bhutta, Z. A., Soll, R., Moher, D., &amp; Offringa, M. (2016). PRISMA-Children (C) and PRISMA-Protocol for Children (P-C) Extensions: a study protocol for the development of guidelines for the conduct and reporting of systematic reviews and meta-analyses of newborn and child health research. </w:t>
      </w:r>
      <w:r w:rsidRPr="00820A04">
        <w:rPr>
          <w:rFonts w:ascii="Calibri" w:hAnsi="Calibri" w:cs="Calibri"/>
          <w:i/>
          <w:iCs/>
          <w:noProof/>
        </w:rPr>
        <w:t>BMJ Open</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4), e010270. https://doi.org/10.1136/bmjopen-2015-010270</w:t>
      </w:r>
    </w:p>
    <w:p w14:paraId="5B3FD08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stner, M., Tricco, A. C., Soobiah, C., Lillie, E., Perrier, L., Horsley, T., Welch, V., Cogo, E., Antony, J., &amp; Straus, S. E. (2012). What is the most appropriate knowledge synthesis method to conduct a review? Protocol for a scoping review. </w:t>
      </w:r>
      <w:r w:rsidRPr="00820A04">
        <w:rPr>
          <w:rFonts w:ascii="Calibri" w:hAnsi="Calibri" w:cs="Calibri"/>
          <w:i/>
          <w:iCs/>
          <w:noProof/>
        </w:rPr>
        <w:t>BMC Medical Research Methodology</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1), 114. https://doi.org/10.1186/1471-2288-12-114</w:t>
      </w:r>
    </w:p>
    <w:p w14:paraId="3A2ECCB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ayani, B., Sewell, M. D., Platinum, J., Olivier, A., Briggs, T. W. R., &amp; Eastwood, D. M. (2017). Orthopaedic manifestations of congenital indifference to pain with anhidrosis (Hereditary Sensory and Autonomic Neuropathy type IV). </w:t>
      </w:r>
      <w:r w:rsidRPr="00820A04">
        <w:rPr>
          <w:rFonts w:ascii="Calibri" w:hAnsi="Calibri" w:cs="Calibri"/>
          <w:i/>
          <w:iCs/>
          <w:noProof/>
        </w:rPr>
        <w:t>European Journal Of Paediatric Neurology: EJPN: Official Journal Of The European Paediatric Neurology Society</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2), 318–326. https://doi.org/10.1016/j.ejpn.2016.08.009</w:t>
      </w:r>
    </w:p>
    <w:p w14:paraId="3070645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awutan, P., Bell, K., Davies, P. S. W., &amp; Boyd, R. N. (2014). Systematic review of the relationship between habitual physical activity and motor capacity in children with cerebral palsy. In </w:t>
      </w:r>
      <w:r w:rsidRPr="00820A04">
        <w:rPr>
          <w:rFonts w:ascii="Calibri" w:hAnsi="Calibri" w:cs="Calibri"/>
          <w:i/>
          <w:iCs/>
          <w:noProof/>
        </w:rPr>
        <w:t>Research in Developmental Disabilities</w:t>
      </w:r>
      <w:r w:rsidRPr="00820A04">
        <w:rPr>
          <w:rFonts w:ascii="Calibri" w:hAnsi="Calibri" w:cs="Calibri"/>
          <w:noProof/>
        </w:rPr>
        <w:t xml:space="preserve"> (Vol. 35, Issue 6, pp. 1301–1309). Elsevier Inc. https://doi.org/10.1016/j.ridd.2014.03.028</w:t>
      </w:r>
    </w:p>
    <w:p w14:paraId="62C651F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eney, S., Hasson, F., &amp; Mckenna, H. (2010). The Delphi Technique in Nursing and Health Research. In </w:t>
      </w:r>
      <w:r w:rsidRPr="00820A04">
        <w:rPr>
          <w:rFonts w:ascii="Calibri" w:hAnsi="Calibri" w:cs="Calibri"/>
          <w:i/>
          <w:iCs/>
          <w:noProof/>
        </w:rPr>
        <w:t>The Delphi Technique in Nursing and Health Research</w:t>
      </w:r>
      <w:r w:rsidRPr="00820A04">
        <w:rPr>
          <w:rFonts w:ascii="Calibri" w:hAnsi="Calibri" w:cs="Calibri"/>
          <w:noProof/>
        </w:rPr>
        <w:t>. Wiley-Blackwell. https://doi.org/10.1002/9781444392029</w:t>
      </w:r>
    </w:p>
    <w:p w14:paraId="6D43744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eney, S., Hasson, F., &amp; McKenna, H. (2006). Consulting the oracle: ten lessons from using the Delphi technique in nursing research. </w:t>
      </w:r>
      <w:r w:rsidRPr="00820A04">
        <w:rPr>
          <w:rFonts w:ascii="Calibri" w:hAnsi="Calibri" w:cs="Calibri"/>
          <w:i/>
          <w:iCs/>
          <w:noProof/>
        </w:rPr>
        <w:t>Journal of Advanced Nursing</w:t>
      </w:r>
      <w:r w:rsidRPr="00820A04">
        <w:rPr>
          <w:rFonts w:ascii="Calibri" w:hAnsi="Calibri" w:cs="Calibri"/>
          <w:noProof/>
        </w:rPr>
        <w:t xml:space="preserve">, </w:t>
      </w:r>
      <w:r w:rsidRPr="00820A04">
        <w:rPr>
          <w:rFonts w:ascii="Calibri" w:hAnsi="Calibri" w:cs="Calibri"/>
          <w:i/>
          <w:iCs/>
          <w:noProof/>
        </w:rPr>
        <w:t>53</w:t>
      </w:r>
      <w:r w:rsidRPr="00820A04">
        <w:rPr>
          <w:rFonts w:ascii="Calibri" w:hAnsi="Calibri" w:cs="Calibri"/>
          <w:noProof/>
        </w:rPr>
        <w:t>(2), 205–212. https://doi.org/10.1111/j.1365-2648.2006.03716.x</w:t>
      </w:r>
    </w:p>
    <w:p w14:paraId="4FD1ACA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nnedy, R. A., Carroll, K., &amp; McGinley, J. L. (2016). Gait in children and adolescents with Charcot-Marie-Tooth disease: a systematic review. </w:t>
      </w:r>
      <w:r w:rsidRPr="00820A04">
        <w:rPr>
          <w:rFonts w:ascii="Calibri" w:hAnsi="Calibri" w:cs="Calibri"/>
          <w:i/>
          <w:iCs/>
          <w:noProof/>
        </w:rPr>
        <w:t>Journal of the Peripheral Nervous System</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4), 317–328. https://doi.org/10.1111/jns.12183</w:t>
      </w:r>
    </w:p>
    <w:p w14:paraId="39DA48A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nnedy, R. A., Carroll, K., McGinley, J. L., &amp; Paterson, K. L. (2020). Walking and weakness in children: a narrative review of gait and functional ambulation in paediatric neuromuscular disease.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1), 10. https://doi.org/10.1186/s13047-020-0378-2</w:t>
      </w:r>
    </w:p>
    <w:p w14:paraId="0623214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erkum, Y. L., Harlaar, J., Buizer, A. I., Van Den Noort, J. C., Becher, J. G., &amp; Brehm, M.-A. A. (2016). An individual approach for optimizing ankle-foot orthoses to improve mobility in children with spastic cerebral palsy walking with excessive knee flexion.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46</w:t>
      </w:r>
      <w:r w:rsidRPr="00820A04">
        <w:rPr>
          <w:rFonts w:ascii="Calibri" w:hAnsi="Calibri" w:cs="Calibri"/>
          <w:noProof/>
        </w:rPr>
        <w:t>, 104–111. https://doi.org/10.1016/j.gaitpost.2016.03.001</w:t>
      </w:r>
    </w:p>
    <w:p w14:paraId="0CBFF05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hajooei, M., Wochatz, M., Baritello, O., &amp; Mayer, F. (2020). Effects of shoes on children’s fundamental motor skills performance.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12</w:t>
      </w:r>
      <w:r w:rsidRPr="00820A04">
        <w:rPr>
          <w:rFonts w:ascii="Calibri" w:hAnsi="Calibri" w:cs="Calibri"/>
          <w:noProof/>
        </w:rPr>
        <w:t>(1), 55–62. https://doi.org/10.1080/19424280.2019.1696895</w:t>
      </w:r>
    </w:p>
    <w:p w14:paraId="3A73194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ickers.co.uk. (2024). </w:t>
      </w:r>
      <w:r w:rsidRPr="00820A04">
        <w:rPr>
          <w:rFonts w:ascii="Calibri" w:hAnsi="Calibri" w:cs="Calibri"/>
          <w:i/>
          <w:iCs/>
          <w:noProof/>
        </w:rPr>
        <w:t>Our Story | Kickers Brand Story | Kickers History | Kickers</w:t>
      </w:r>
      <w:r w:rsidRPr="00820A04">
        <w:rPr>
          <w:rFonts w:ascii="Calibri" w:hAnsi="Calibri" w:cs="Calibri"/>
          <w:noProof/>
        </w:rPr>
        <w:t>. https://www.kickers.co.uk/our-story.list</w:t>
      </w:r>
    </w:p>
    <w:p w14:paraId="6C9CDDE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im, Y., Bulea, T. C., &amp; Damiano, D. L. (2018). Children With Cerebral Palsy Have Greater Stride-to-Stride Variability of Muscle Synergies During Gait Than Typically Developing Children: Implications for Motor Control Complexity. </w:t>
      </w:r>
      <w:r w:rsidRPr="00820A04">
        <w:rPr>
          <w:rFonts w:ascii="Calibri" w:hAnsi="Calibri" w:cs="Calibri"/>
          <w:i/>
          <w:iCs/>
          <w:noProof/>
        </w:rPr>
        <w:t>Neurorehabilitation and Neural Repair</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9), 834–844. https://doi.org/10.1177/1545968318796333</w:t>
      </w:r>
    </w:p>
    <w:p w14:paraId="58F9DA7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lein, C., Groll-Knapp, E., Kundi, M., &amp; Kinz, W. (2009). Increased hallux angle in children and its association with insufficient length of footwear: a community based cross-sectional study. </w:t>
      </w:r>
      <w:r w:rsidRPr="00820A04">
        <w:rPr>
          <w:rFonts w:ascii="Calibri" w:hAnsi="Calibri" w:cs="Calibri"/>
          <w:i/>
          <w:iCs/>
          <w:noProof/>
        </w:rPr>
        <w:t>BMC Musculoskelet Disord</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1), 159. https://doi.org/10.1186/1471-2474-10-159</w:t>
      </w:r>
    </w:p>
    <w:p w14:paraId="043E97F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nittel, G., &amp; Staheli, L. T. (1976). The effectiveness of shoe modifications for intoeing. </w:t>
      </w:r>
      <w:r w:rsidRPr="00820A04">
        <w:rPr>
          <w:rFonts w:ascii="Calibri" w:hAnsi="Calibri" w:cs="Calibri"/>
          <w:i/>
          <w:iCs/>
          <w:noProof/>
        </w:rPr>
        <w:t>Orthopedic Clinics of North America</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4), 1019–1025. https://www.scopus.com/inward/record.uri?eid=2-s2.0-0017105035&amp;partnerID=40&amp;md5=643423a4b4ba98ceeb605414f2c69dc1</w:t>
      </w:r>
    </w:p>
    <w:p w14:paraId="7057BF6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och, P., &amp; Nickolaus, G. (1996). Allergic contact dermatitis and mercury exanthem due to mercury chloride in plastic boots. </w:t>
      </w:r>
      <w:r w:rsidRPr="00820A04">
        <w:rPr>
          <w:rFonts w:ascii="Calibri" w:hAnsi="Calibri" w:cs="Calibri"/>
          <w:i/>
          <w:iCs/>
          <w:noProof/>
        </w:rPr>
        <w:t>Contact Dermatitis</w:t>
      </w:r>
      <w:r w:rsidRPr="00820A04">
        <w:rPr>
          <w:rFonts w:ascii="Calibri" w:hAnsi="Calibri" w:cs="Calibri"/>
          <w:noProof/>
        </w:rPr>
        <w:t xml:space="preserve">, </w:t>
      </w:r>
      <w:r w:rsidRPr="00820A04">
        <w:rPr>
          <w:rFonts w:ascii="Calibri" w:hAnsi="Calibri" w:cs="Calibri"/>
          <w:i/>
          <w:iCs/>
          <w:noProof/>
        </w:rPr>
        <w:t>34</w:t>
      </w:r>
      <w:r w:rsidRPr="00820A04">
        <w:rPr>
          <w:rFonts w:ascii="Calibri" w:hAnsi="Calibri" w:cs="Calibri"/>
          <w:noProof/>
        </w:rPr>
        <w:t>(6), 405–409. https://doi.org/10.1111/j.1600-0536.1996.tb02242.x</w:t>
      </w:r>
    </w:p>
    <w:p w14:paraId="7157D8B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olsek, T., Jurca, A., &amp; Vidic, T. (2011). Survey on parents’ selection of children’s footwear.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3</w:t>
      </w:r>
      <w:r w:rsidRPr="00820A04">
        <w:rPr>
          <w:rFonts w:ascii="Calibri" w:hAnsi="Calibri" w:cs="Calibri"/>
          <w:noProof/>
        </w:rPr>
        <w:t>(SUPPL.1), S88–S90. https://doi.org/10.1080/19424280.2011.575848</w:t>
      </w:r>
    </w:p>
    <w:p w14:paraId="5221EB2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oo, T. K., &amp; Li, M. Y. (2016). A Guideline of Selecting and Reporting Intraclass Correlation Coefficients for Reliability Research. </w:t>
      </w:r>
      <w:r w:rsidRPr="00820A04">
        <w:rPr>
          <w:rFonts w:ascii="Calibri" w:hAnsi="Calibri" w:cs="Calibri"/>
          <w:i/>
          <w:iCs/>
          <w:noProof/>
        </w:rPr>
        <w:t>Journal of Chiropractic Medicine</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2), 155. https://doi.org/10.1016/J.JCM.2016.02.012</w:t>
      </w:r>
    </w:p>
    <w:p w14:paraId="7A46143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ottner, J., Audige, L., Brorson, S., Donner, A., Gajewski, B. J., Hróbjartsson, A., Roberts, C., Shoukri, M., &amp; Streiner, D. L. (2011). Guidelines for Reporting Reliability and Agreement Studies (GRRAS) were proposed. </w:t>
      </w:r>
      <w:r w:rsidRPr="00820A04">
        <w:rPr>
          <w:rFonts w:ascii="Calibri" w:hAnsi="Calibri" w:cs="Calibri"/>
          <w:i/>
          <w:iCs/>
          <w:noProof/>
        </w:rPr>
        <w:t>International Journal of Nursing Studies</w:t>
      </w:r>
      <w:r w:rsidRPr="00820A04">
        <w:rPr>
          <w:rFonts w:ascii="Calibri" w:hAnsi="Calibri" w:cs="Calibri"/>
          <w:noProof/>
        </w:rPr>
        <w:t xml:space="preserve">, </w:t>
      </w:r>
      <w:r w:rsidRPr="00820A04">
        <w:rPr>
          <w:rFonts w:ascii="Calibri" w:hAnsi="Calibri" w:cs="Calibri"/>
          <w:i/>
          <w:iCs/>
          <w:noProof/>
        </w:rPr>
        <w:t>48</w:t>
      </w:r>
      <w:r w:rsidRPr="00820A04">
        <w:rPr>
          <w:rFonts w:ascii="Calibri" w:hAnsi="Calibri" w:cs="Calibri"/>
          <w:noProof/>
        </w:rPr>
        <w:t>(6), 661–671. https://doi.org/10.1016/j.ijnurstu.2011.01.016</w:t>
      </w:r>
    </w:p>
    <w:p w14:paraId="6D81BFB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raemer, J. (1980). Loop sandals for early functional treatment of hallux valgus. </w:t>
      </w:r>
      <w:r w:rsidRPr="00820A04">
        <w:rPr>
          <w:rFonts w:ascii="Calibri" w:hAnsi="Calibri" w:cs="Calibri"/>
          <w:i/>
          <w:iCs/>
          <w:noProof/>
        </w:rPr>
        <w:t>Orthopadische Praxis</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10), 882–884. https://www.scopus.com/inward/record.uri?eid=2-s2.0-0019274729&amp;partnerID=40&amp;md5=821dff5960485372e785f48d61bda0b2</w:t>
      </w:r>
    </w:p>
    <w:p w14:paraId="25A5C65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risten, K. H., Kastner, J., St, H., Wagner, P., Engel, A., Holzreiter, S., Wagner, P., &amp; Engel, A. (1998). Functional evaluation of shoes for children based on gait analysis of children in the learning to walk stage. </w:t>
      </w:r>
      <w:r w:rsidRPr="00820A04">
        <w:rPr>
          <w:rFonts w:ascii="Calibri" w:hAnsi="Calibri" w:cs="Calibri"/>
          <w:i/>
          <w:iCs/>
          <w:noProof/>
        </w:rPr>
        <w:t>Z Orthop Ihre Grenzgeb</w:t>
      </w:r>
      <w:r w:rsidRPr="00820A04">
        <w:rPr>
          <w:rFonts w:ascii="Calibri" w:hAnsi="Calibri" w:cs="Calibri"/>
          <w:noProof/>
        </w:rPr>
        <w:t xml:space="preserve">, </w:t>
      </w:r>
      <w:r w:rsidRPr="00820A04">
        <w:rPr>
          <w:rFonts w:ascii="Calibri" w:hAnsi="Calibri" w:cs="Calibri"/>
          <w:i/>
          <w:iCs/>
          <w:noProof/>
        </w:rPr>
        <w:t>136</w:t>
      </w:r>
      <w:r w:rsidRPr="00820A04">
        <w:rPr>
          <w:rFonts w:ascii="Calibri" w:hAnsi="Calibri" w:cs="Calibri"/>
          <w:noProof/>
        </w:rPr>
        <w:t>(5), 457–462. https://doi.org/10.1055/s-2008-1053684</w:t>
      </w:r>
    </w:p>
    <w:p w14:paraId="63B7149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ruger, K. M., Konop, K. A., Krzak, J. J., Graf, A., Altiok, H., Smith, P. A., &amp; Harris, G. F. (2017). Segmental kinematic analysis of planovalgus feet during walking in children with cerebral palsy.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54</w:t>
      </w:r>
      <w:r w:rsidRPr="00820A04">
        <w:rPr>
          <w:rFonts w:ascii="Calibri" w:hAnsi="Calibri" w:cs="Calibri"/>
          <w:noProof/>
        </w:rPr>
        <w:t>, 277–283. https://doi.org/10.1016/j.gaitpost.2017.03.020</w:t>
      </w:r>
    </w:p>
    <w:p w14:paraId="019D603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rumm, D., Schwanitz, S., &amp; Odenwald, S. (2013). Development and reliability quantification of a novel test set-up for measuring footwear bending stiffness. </w:t>
      </w:r>
      <w:r w:rsidRPr="00820A04">
        <w:rPr>
          <w:rFonts w:ascii="Calibri" w:hAnsi="Calibri" w:cs="Calibri"/>
          <w:i/>
          <w:iCs/>
          <w:noProof/>
        </w:rPr>
        <w:t>Sports Engineering</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1), 13–19. https://doi.org/10.1007/S12283-012-0106-7/FIGURES/7</w:t>
      </w:r>
    </w:p>
    <w:p w14:paraId="0D80C76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umar, M., &amp; Garg, N. (2010). Aesthetic principles and cognitive emotion appraisals: How much of the beauty lies in the eye of the beholder? </w:t>
      </w:r>
      <w:r w:rsidRPr="00820A04">
        <w:rPr>
          <w:rFonts w:ascii="Calibri" w:hAnsi="Calibri" w:cs="Calibri"/>
          <w:i/>
          <w:iCs/>
          <w:noProof/>
        </w:rPr>
        <w:t>Journal of Consumer Psychology</w:t>
      </w:r>
      <w:r w:rsidRPr="00820A04">
        <w:rPr>
          <w:rFonts w:ascii="Calibri" w:hAnsi="Calibri" w:cs="Calibri"/>
          <w:noProof/>
        </w:rPr>
        <w:t xml:space="preserve">, </w:t>
      </w:r>
      <w:r w:rsidRPr="00820A04">
        <w:rPr>
          <w:rFonts w:ascii="Calibri" w:hAnsi="Calibri" w:cs="Calibri"/>
          <w:i/>
          <w:iCs/>
          <w:noProof/>
        </w:rPr>
        <w:t>20</w:t>
      </w:r>
      <w:r w:rsidRPr="00820A04">
        <w:rPr>
          <w:rFonts w:ascii="Calibri" w:hAnsi="Calibri" w:cs="Calibri"/>
          <w:noProof/>
        </w:rPr>
        <w:t>(4), 485–494. https://doi.org/10.1016/j.jcps.2010.06.015</w:t>
      </w:r>
    </w:p>
    <w:p w14:paraId="206F188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Küper, K., Becker, N., Obens, T., Müller-Horvat, C., Ehricke, H. H., &amp; Claussen, C. D. (2005). Evaluation of inner shoe dimensions by computed tomography. </w:t>
      </w:r>
      <w:r w:rsidRPr="00820A04">
        <w:rPr>
          <w:rFonts w:ascii="Calibri" w:hAnsi="Calibri" w:cs="Calibri"/>
          <w:i/>
          <w:iCs/>
          <w:noProof/>
        </w:rPr>
        <w:t>Fuss und Sprunggelenk</w:t>
      </w:r>
      <w:r w:rsidRPr="00820A04">
        <w:rPr>
          <w:rFonts w:ascii="Calibri" w:hAnsi="Calibri" w:cs="Calibri"/>
          <w:noProof/>
        </w:rPr>
        <w:t xml:space="preserve">, </w:t>
      </w:r>
      <w:r w:rsidRPr="00820A04">
        <w:rPr>
          <w:rFonts w:ascii="Calibri" w:hAnsi="Calibri" w:cs="Calibri"/>
          <w:i/>
          <w:iCs/>
          <w:noProof/>
        </w:rPr>
        <w:t>3</w:t>
      </w:r>
      <w:r w:rsidRPr="00820A04">
        <w:rPr>
          <w:rFonts w:ascii="Calibri" w:hAnsi="Calibri" w:cs="Calibri"/>
          <w:noProof/>
        </w:rPr>
        <w:t>(3), 159–163. https://doi.org/10.1007/s10302-005-0129-5</w:t>
      </w:r>
    </w:p>
    <w:p w14:paraId="610C00E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ahoud, D., Teng, C. H. E., Nusem, E., Burns, J., Wrigley, C., &amp; Cheng, T. L. (2021). Content analysis of child user and carer perspectives of ankle-foot orthoses.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45</w:t>
      </w:r>
      <w:r w:rsidRPr="00820A04">
        <w:rPr>
          <w:rFonts w:ascii="Calibri" w:hAnsi="Calibri" w:cs="Calibri"/>
          <w:noProof/>
        </w:rPr>
        <w:t>(1), 12–19. https://doi.org/10.1177/0309364620952906</w:t>
      </w:r>
    </w:p>
    <w:p w14:paraId="248AFBD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am, G. W. K., Park, E. J., Lee, K. K., &amp; Cheung, J. T. M. (2015). Shoe collar height effect on athletic performance, ankle joint kinematics and kinetics during unanticipated maximum-effort side-cutting performance. </w:t>
      </w:r>
      <w:r w:rsidRPr="00820A04">
        <w:rPr>
          <w:rFonts w:ascii="Calibri" w:hAnsi="Calibri" w:cs="Calibri"/>
          <w:i/>
          <w:iCs/>
          <w:noProof/>
        </w:rPr>
        <w:t>Journal of Sports Sciences</w:t>
      </w:r>
      <w:r w:rsidRPr="00820A04">
        <w:rPr>
          <w:rFonts w:ascii="Calibri" w:hAnsi="Calibri" w:cs="Calibri"/>
          <w:noProof/>
        </w:rPr>
        <w:t xml:space="preserve">, </w:t>
      </w:r>
      <w:r w:rsidRPr="00820A04">
        <w:rPr>
          <w:rFonts w:ascii="Calibri" w:hAnsi="Calibri" w:cs="Calibri"/>
          <w:i/>
          <w:iCs/>
          <w:noProof/>
        </w:rPr>
        <w:t>33</w:t>
      </w:r>
      <w:r w:rsidRPr="00820A04">
        <w:rPr>
          <w:rFonts w:ascii="Calibri" w:hAnsi="Calibri" w:cs="Calibri"/>
          <w:noProof/>
        </w:rPr>
        <w:t>(16), 1738–1749. https://doi.org/10.1080/02640414.2015.1011206</w:t>
      </w:r>
    </w:p>
    <w:p w14:paraId="02ED24F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am, W. H. O., Lui, T. H., &amp; Chan, K. M. (2011). The Epidemiology of Ankle Sprain During Hiking in Uniformed Groups. </w:t>
      </w:r>
      <w:r w:rsidRPr="00820A04">
        <w:rPr>
          <w:rFonts w:ascii="Calibri" w:hAnsi="Calibri" w:cs="Calibri"/>
          <w:i/>
          <w:iCs/>
          <w:noProof/>
        </w:rPr>
        <w:t>Journal of Orthopaedics, Trauma and Rehabilitation</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1), 10–16. https://doi.org/10.1016/j.jotr.2010.11.007</w:t>
      </w:r>
    </w:p>
    <w:p w14:paraId="5EAF6C0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ampe, R., Mitternacht, J., Schrödl, S., Gerdesmeyer, L., Natrath, M., &amp; Gradinger, R. (2004). Influence of orthopaedic-technical aid on the kinematics and kinetics of the knee joint of patients with neuro-orthopaedic diseases. </w:t>
      </w:r>
      <w:r w:rsidRPr="00820A04">
        <w:rPr>
          <w:rFonts w:ascii="Calibri" w:hAnsi="Calibri" w:cs="Calibri"/>
          <w:i/>
          <w:iCs/>
          <w:noProof/>
        </w:rPr>
        <w:t>Brain and Development</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4), 219–226. https://doi.org/10.1016/S0387-7604(03)00129-3</w:t>
      </w:r>
    </w:p>
    <w:p w14:paraId="0AD0E62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 H., Zhou, J., Shi, R., &amp; Chen, W. (2011). Identification of fungi from children’s shoes and application of a novel antimicrobial agent on shoe insole. </w:t>
      </w:r>
      <w:r w:rsidRPr="00820A04">
        <w:rPr>
          <w:rFonts w:ascii="Calibri" w:hAnsi="Calibri" w:cs="Calibri"/>
          <w:i/>
          <w:iCs/>
          <w:noProof/>
        </w:rPr>
        <w:t>African Journal of Biotechnology</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65), 14493–14497. https://www.scopus.com/inward/record.uri?eid=2-s2.0-80055014860&amp;partnerID=40&amp;md5=caaa9de0407bcd04db21e9103b4b2247</w:t>
      </w:r>
    </w:p>
    <w:p w14:paraId="0B1B005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 Y. H., &amp; Leong, J. C. (1999). Intoeing gait in children. </w:t>
      </w:r>
      <w:r w:rsidRPr="00820A04">
        <w:rPr>
          <w:rFonts w:ascii="Calibri" w:hAnsi="Calibri" w:cs="Calibri"/>
          <w:i/>
          <w:iCs/>
          <w:noProof/>
        </w:rPr>
        <w:t>Hong Kong Medical Journal = Xianggang Yi Xue Za Zhi</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4), 360–366. http://ezproxy.staffs.ac.uk/login?url=http://search.ebscohost.com/login.aspx?direct=true&amp;db=cmedm&amp;AN=10870163&amp;site=ehost-live</w:t>
      </w:r>
    </w:p>
    <w:p w14:paraId="25E9326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m, P., Nikolopoulos, N., Barrett, J., Evans, A., Munteanu, S., Shields, N., Taylor, N. F., Wollersheim, D., Lim, P., Wollersheim, D., Nikolopoulos, N., Barrett, J., Evans, A., Taylor, N. F., &amp; Munteanu, S. (2017). Do foot posture, deformity, and footwear fit influence physical activity levels in children with Down syndrome? A prospective cohort study. </w:t>
      </w:r>
      <w:r w:rsidRPr="00820A04">
        <w:rPr>
          <w:rFonts w:ascii="Calibri" w:hAnsi="Calibri" w:cs="Calibri"/>
          <w:i/>
          <w:iCs/>
          <w:noProof/>
        </w:rPr>
        <w:t>Journal of Intellectual &amp; Developmental Disability</w:t>
      </w:r>
      <w:r w:rsidRPr="00820A04">
        <w:rPr>
          <w:rFonts w:ascii="Calibri" w:hAnsi="Calibri" w:cs="Calibri"/>
          <w:noProof/>
        </w:rPr>
        <w:t xml:space="preserve">, </w:t>
      </w:r>
      <w:r w:rsidRPr="00820A04">
        <w:rPr>
          <w:rFonts w:ascii="Calibri" w:hAnsi="Calibri" w:cs="Calibri"/>
          <w:i/>
          <w:iCs/>
          <w:noProof/>
        </w:rPr>
        <w:t>42</w:t>
      </w:r>
      <w:r w:rsidRPr="00820A04">
        <w:rPr>
          <w:rFonts w:ascii="Calibri" w:hAnsi="Calibri" w:cs="Calibri"/>
          <w:noProof/>
        </w:rPr>
        <w:t>(4), 332–338. https://doi.org/10.3109/13668250.2016.1237623</w:t>
      </w:r>
    </w:p>
    <w:p w14:paraId="7E4015C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m, P. Q. X., Shields, N., Nikolopoulos, N., Barrett, J. T., Evans, A. M., Taylor, N. F., &amp; Munteanu, S. E. (2015). The association of foot structure and footwear fit with disability in children and adolescents with Down syndrome. </w:t>
      </w:r>
      <w:r w:rsidRPr="00820A04">
        <w:rPr>
          <w:rFonts w:ascii="Calibri" w:hAnsi="Calibri" w:cs="Calibri"/>
          <w:i/>
          <w:iCs/>
          <w:noProof/>
        </w:rPr>
        <w:t>J Foot Ankle Res</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1), 4. https://doi.org/10.1186/s13047-015-0062-0</w:t>
      </w:r>
    </w:p>
    <w:p w14:paraId="7B90442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ntanf, M., Bourseul, J.-S., Houx, L., Lempereur, M., Brochard, S., &amp; Pons, C. (2018). Effect of ankle-foot orthoses on gait, balance and gross motor function in children with cerebral palsy: a systematic review and meta-analysis. </w:t>
      </w:r>
      <w:r w:rsidRPr="00820A04">
        <w:rPr>
          <w:rFonts w:ascii="Calibri" w:hAnsi="Calibri" w:cs="Calibri"/>
          <w:i/>
          <w:iCs/>
          <w:noProof/>
        </w:rPr>
        <w:t>Clinical Rehabilitation</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9), 1175–1188. https://doi.org/10.1177/0269215518771824</w:t>
      </w:r>
    </w:p>
    <w:p w14:paraId="6892F29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iu, H., Wu, Z., &amp; Lam, W.-K. K. (2017). Collar height and heel counter-stiffness for ankle stability and athletic performance in basketball. </w:t>
      </w:r>
      <w:r w:rsidRPr="00820A04">
        <w:rPr>
          <w:rFonts w:ascii="Calibri" w:hAnsi="Calibri" w:cs="Calibri"/>
          <w:i/>
          <w:iCs/>
          <w:noProof/>
        </w:rPr>
        <w:t>Research in Sports Medicine</w:t>
      </w:r>
      <w:r w:rsidRPr="00820A04">
        <w:rPr>
          <w:rFonts w:ascii="Calibri" w:hAnsi="Calibri" w:cs="Calibri"/>
          <w:noProof/>
        </w:rPr>
        <w:t xml:space="preserve">, </w:t>
      </w:r>
      <w:r w:rsidRPr="00820A04">
        <w:rPr>
          <w:rFonts w:ascii="Calibri" w:hAnsi="Calibri" w:cs="Calibri"/>
          <w:i/>
          <w:iCs/>
          <w:noProof/>
        </w:rPr>
        <w:t>25</w:t>
      </w:r>
      <w:r w:rsidRPr="00820A04">
        <w:rPr>
          <w:rFonts w:ascii="Calibri" w:hAnsi="Calibri" w:cs="Calibri"/>
          <w:noProof/>
        </w:rPr>
        <w:t>(2), 209–218. https://doi.org/10.1080/15438627.2017.1282352</w:t>
      </w:r>
    </w:p>
    <w:p w14:paraId="687273A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ogan, S. W., Ross, S. M., Schreiber, M. A., Feldner, H. A., Lobo, M. A., Catena, M. A., MacDonald, M., &amp; Galloway, J. C. (2016). Why We Move: Social Mobility Behaviors of Non-Disabled and Disabled Children across Childcare Contexts. </w:t>
      </w:r>
      <w:r w:rsidRPr="00820A04">
        <w:rPr>
          <w:rFonts w:ascii="Calibri" w:hAnsi="Calibri" w:cs="Calibri"/>
          <w:i/>
          <w:iCs/>
          <w:noProof/>
        </w:rPr>
        <w:t>Frontiers in Public Health</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SEP), 204. https://doi.org/10.3389/fpubh.2016.00204</w:t>
      </w:r>
    </w:p>
    <w:p w14:paraId="09CAFEB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ord, S. R., Bashford, G. M., Howland, A., &amp; Munroe, B. J. (1999). Effects of shoe collar height and sole hardness on balance in older women. </w:t>
      </w:r>
      <w:r w:rsidRPr="00820A04">
        <w:rPr>
          <w:rFonts w:ascii="Calibri" w:hAnsi="Calibri" w:cs="Calibri"/>
          <w:i/>
          <w:iCs/>
          <w:noProof/>
        </w:rPr>
        <w:t>Journal of the American Geriatrics Society</w:t>
      </w:r>
      <w:r w:rsidRPr="00820A04">
        <w:rPr>
          <w:rFonts w:ascii="Calibri" w:hAnsi="Calibri" w:cs="Calibri"/>
          <w:noProof/>
        </w:rPr>
        <w:t xml:space="preserve">, </w:t>
      </w:r>
      <w:r w:rsidRPr="00820A04">
        <w:rPr>
          <w:rFonts w:ascii="Calibri" w:hAnsi="Calibri" w:cs="Calibri"/>
          <w:i/>
          <w:iCs/>
          <w:noProof/>
        </w:rPr>
        <w:t>47</w:t>
      </w:r>
      <w:r w:rsidRPr="00820A04">
        <w:rPr>
          <w:rFonts w:ascii="Calibri" w:hAnsi="Calibri" w:cs="Calibri"/>
          <w:noProof/>
        </w:rPr>
        <w:t>(6), 681–684. https://doi.org/10.1111/j.1532-5415.1999.tb01589.x</w:t>
      </w:r>
    </w:p>
    <w:p w14:paraId="4B99BB4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ovedbyparents.com. (2021). </w:t>
      </w:r>
      <w:r w:rsidRPr="00820A04">
        <w:rPr>
          <w:rFonts w:ascii="Calibri" w:hAnsi="Calibri" w:cs="Calibri"/>
          <w:i/>
          <w:iCs/>
          <w:noProof/>
        </w:rPr>
        <w:t>2021 Winners — LBP Awards 2024 - 14th Annual Loved by Parents Awards</w:t>
      </w:r>
      <w:r w:rsidRPr="00820A04">
        <w:rPr>
          <w:rFonts w:ascii="Calibri" w:hAnsi="Calibri" w:cs="Calibri"/>
          <w:noProof/>
        </w:rPr>
        <w:t>. https://www.lbpawards.com/2021-award-winners</w:t>
      </w:r>
    </w:p>
    <w:p w14:paraId="63B2204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ucas, P. J., Baird, J., Arai, L., Law, C., &amp; Roberts, H. M. (2007). Worked examples of alternative methods for the synthesis of qualitative and quantitative research in systematic reviews. </w:t>
      </w:r>
      <w:r w:rsidRPr="00820A04">
        <w:rPr>
          <w:rFonts w:ascii="Calibri" w:hAnsi="Calibri" w:cs="Calibri"/>
          <w:i/>
          <w:iCs/>
          <w:noProof/>
        </w:rPr>
        <w:t>BMC Medical Research Methodology</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1), 4. https://doi.org/10.1186/1471-2288-7-4</w:t>
      </w:r>
    </w:p>
    <w:p w14:paraId="438D384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ythgo, N., Wilson, C., &amp; Galea, M. (2009). Basic gait and symmetry measures for primary school-aged children and young adults whilst walking barefoot and with shoes.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30</w:t>
      </w:r>
      <w:r w:rsidRPr="00820A04">
        <w:rPr>
          <w:rFonts w:ascii="Calibri" w:hAnsi="Calibri" w:cs="Calibri"/>
          <w:noProof/>
        </w:rPr>
        <w:t>(4), 502–506. https://doi.org/10.1016/j.gaitpost.2009.07.119</w:t>
      </w:r>
    </w:p>
    <w:p w14:paraId="1BB5F37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Lythgo, N., Wilson, C., &amp; Galea, M. (2011). Basic gait and symmetry measures for primary school-aged children and young adults. II: Walking at slow, free and fast speed.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33</w:t>
      </w:r>
      <w:r w:rsidRPr="00820A04">
        <w:rPr>
          <w:rFonts w:ascii="Calibri" w:hAnsi="Calibri" w:cs="Calibri"/>
          <w:noProof/>
        </w:rPr>
        <w:t>(1), 29–35. https://doi.org/10.1016/j.gaitpost.2010.09.017</w:t>
      </w:r>
    </w:p>
    <w:p w14:paraId="2E4AAC2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cLean, C. L., Davis, I. S., &amp; Hamill, J. (2008). Short- and long-term influences of a custom foot orthotic intervention on lower extremity dynamics. </w:t>
      </w:r>
      <w:r w:rsidRPr="00820A04">
        <w:rPr>
          <w:rFonts w:ascii="Calibri" w:hAnsi="Calibri" w:cs="Calibri"/>
          <w:i/>
          <w:iCs/>
          <w:noProof/>
        </w:rPr>
        <w:t>Clinical Journal Of Sport Medicine: Official Journal Of The Canadian Academy Of Sport Medicine</w:t>
      </w:r>
      <w:r w:rsidRPr="00820A04">
        <w:rPr>
          <w:rFonts w:ascii="Calibri" w:hAnsi="Calibri" w:cs="Calibri"/>
          <w:noProof/>
        </w:rPr>
        <w:t xml:space="preserve">, </w:t>
      </w:r>
      <w:r w:rsidRPr="00820A04">
        <w:rPr>
          <w:rFonts w:ascii="Calibri" w:hAnsi="Calibri" w:cs="Calibri"/>
          <w:i/>
          <w:iCs/>
          <w:noProof/>
        </w:rPr>
        <w:t>18</w:t>
      </w:r>
      <w:r w:rsidRPr="00820A04">
        <w:rPr>
          <w:rFonts w:ascii="Calibri" w:hAnsi="Calibri" w:cs="Calibri"/>
          <w:noProof/>
        </w:rPr>
        <w:t>(4), 338–343. https://doi.org/10.1097/MJT.0b013e31815fa75a</w:t>
      </w:r>
    </w:p>
    <w:p w14:paraId="01BAE7F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jor, R. E., Hewart, P. J., &amp; Macdonald, A. M. (2004). A new structural concept in moulded fixed ankle foot orthoses and comparison of the bending stiffness of four constructions. </w:t>
      </w:r>
      <w:r w:rsidRPr="00820A04">
        <w:rPr>
          <w:rFonts w:ascii="Calibri" w:hAnsi="Calibri" w:cs="Calibri"/>
          <w:i/>
          <w:iCs/>
          <w:noProof/>
        </w:rPr>
        <w:t>Prosthetics &amp; Orthotics International</w:t>
      </w:r>
      <w:r w:rsidRPr="00820A04">
        <w:rPr>
          <w:rFonts w:ascii="Calibri" w:hAnsi="Calibri" w:cs="Calibri"/>
          <w:noProof/>
        </w:rPr>
        <w:t xml:space="preserve">, </w:t>
      </w:r>
      <w:r w:rsidRPr="00820A04">
        <w:rPr>
          <w:rFonts w:ascii="Calibri" w:hAnsi="Calibri" w:cs="Calibri"/>
          <w:i/>
          <w:iCs/>
          <w:noProof/>
        </w:rPr>
        <w:t>28</w:t>
      </w:r>
      <w:r w:rsidRPr="00820A04">
        <w:rPr>
          <w:rFonts w:ascii="Calibri" w:hAnsi="Calibri" w:cs="Calibri"/>
          <w:noProof/>
        </w:rPr>
        <w:t>(1), 44–48. https://doi.org/10.3109/03093640409167924</w:t>
      </w:r>
    </w:p>
    <w:p w14:paraId="7A612D5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kary, M. A. (1998). Reported incidence of injuries caused by street glass among urban children in Philadelphia. </w:t>
      </w:r>
      <w:r w:rsidRPr="00820A04">
        <w:rPr>
          <w:rFonts w:ascii="Calibri" w:hAnsi="Calibri" w:cs="Calibri"/>
          <w:i/>
          <w:iCs/>
          <w:noProof/>
        </w:rPr>
        <w:t>Injury Prevention</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2), 148–149. https://doi.org/10.1136/ip.4.2.148</w:t>
      </w:r>
    </w:p>
    <w:p w14:paraId="7D1466A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las, B. S. (2011). What variables influence the ability of an AFO to improve function and when are they indicated? </w:t>
      </w:r>
      <w:r w:rsidRPr="00820A04">
        <w:rPr>
          <w:rFonts w:ascii="Calibri" w:hAnsi="Calibri" w:cs="Calibri"/>
          <w:i/>
          <w:iCs/>
          <w:noProof/>
        </w:rPr>
        <w:t>Clin Orthop Relat Res</w:t>
      </w:r>
      <w:r w:rsidRPr="00820A04">
        <w:rPr>
          <w:rFonts w:ascii="Calibri" w:hAnsi="Calibri" w:cs="Calibri"/>
          <w:noProof/>
        </w:rPr>
        <w:t xml:space="preserve">, </w:t>
      </w:r>
      <w:r w:rsidRPr="00820A04">
        <w:rPr>
          <w:rFonts w:ascii="Calibri" w:hAnsi="Calibri" w:cs="Calibri"/>
          <w:i/>
          <w:iCs/>
          <w:noProof/>
        </w:rPr>
        <w:t>469</w:t>
      </w:r>
      <w:r w:rsidRPr="00820A04">
        <w:rPr>
          <w:rFonts w:ascii="Calibri" w:hAnsi="Calibri" w:cs="Calibri"/>
          <w:noProof/>
        </w:rPr>
        <w:t>(5), 1308–1314. https://doi.org/10.1007/s11999-010-1684-y</w:t>
      </w:r>
    </w:p>
    <w:p w14:paraId="12B3DB2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ltais, D. B., Bar-Or, O., Russell, D. J., &amp; Gorter, J. W. (2006). Assessing functional differences in gross motor skills in children with cerebral palsy who use an ambulatory aid or orthoses: can the GMFM-88 help?...Russell DJ, Gorter JW (2005) Assessing functional differences in gross motor skills in children with cere. </w:t>
      </w:r>
      <w:r w:rsidRPr="00820A04">
        <w:rPr>
          <w:rFonts w:ascii="Calibri" w:hAnsi="Calibri" w:cs="Calibri"/>
          <w:i/>
          <w:iCs/>
          <w:noProof/>
        </w:rPr>
        <w:t>Developmental Medicine &amp; Child Neurology</w:t>
      </w:r>
      <w:r w:rsidRPr="00820A04">
        <w:rPr>
          <w:rFonts w:ascii="Calibri" w:hAnsi="Calibri" w:cs="Calibri"/>
          <w:noProof/>
        </w:rPr>
        <w:t xml:space="preserve">, </w:t>
      </w:r>
      <w:r w:rsidRPr="00820A04">
        <w:rPr>
          <w:rFonts w:ascii="Calibri" w:hAnsi="Calibri" w:cs="Calibri"/>
          <w:i/>
          <w:iCs/>
          <w:noProof/>
        </w:rPr>
        <w:t>48</w:t>
      </w:r>
      <w:r w:rsidRPr="00820A04">
        <w:rPr>
          <w:rFonts w:ascii="Calibri" w:hAnsi="Calibri" w:cs="Calibri"/>
          <w:noProof/>
        </w:rPr>
        <w:t>(2), 158–159. http://ezproxy.staffs.ac.uk/login?url=http://search.ebscohost.com/login.aspx?direct=true&amp;db=rzh&amp;AN=106303465&amp;site=ehost-live</w:t>
      </w:r>
    </w:p>
    <w:p w14:paraId="18EA6A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rinov, B., Mandadjieva, S., &amp; Kostianev, S. (2008). Pictorial and verbal category-ratio scales for effort estimation in children. </w:t>
      </w:r>
      <w:r w:rsidRPr="00820A04">
        <w:rPr>
          <w:rFonts w:ascii="Calibri" w:hAnsi="Calibri" w:cs="Calibri"/>
          <w:i/>
          <w:iCs/>
          <w:noProof/>
        </w:rPr>
        <w:t>Child: Care, Health and Development</w:t>
      </w:r>
      <w:r w:rsidRPr="00820A04">
        <w:rPr>
          <w:rFonts w:ascii="Calibri" w:hAnsi="Calibri" w:cs="Calibri"/>
          <w:noProof/>
        </w:rPr>
        <w:t xml:space="preserve">, </w:t>
      </w:r>
      <w:r w:rsidRPr="00820A04">
        <w:rPr>
          <w:rFonts w:ascii="Calibri" w:hAnsi="Calibri" w:cs="Calibri"/>
          <w:i/>
          <w:iCs/>
          <w:noProof/>
        </w:rPr>
        <w:t>34</w:t>
      </w:r>
      <w:r w:rsidRPr="00820A04">
        <w:rPr>
          <w:rFonts w:ascii="Calibri" w:hAnsi="Calibri" w:cs="Calibri"/>
          <w:noProof/>
        </w:rPr>
        <w:t>(1), 35–43. https://doi.org/10.1111/J.1365-2214.2007.00767.X</w:t>
      </w:r>
    </w:p>
    <w:p w14:paraId="7406ED8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auch, M., Mickle, K. J., Munro, B. J., Dowling, A. M., Grau, S., &amp; Steele, J. R. (2008). Do the feet of German and Australian children differ in structure? Implications for children’s shoe design. </w:t>
      </w:r>
      <w:r w:rsidRPr="00820A04">
        <w:rPr>
          <w:rFonts w:ascii="Calibri" w:hAnsi="Calibri" w:cs="Calibri"/>
          <w:i/>
          <w:iCs/>
          <w:noProof/>
        </w:rPr>
        <w:t>Ergonomics</w:t>
      </w:r>
      <w:r w:rsidRPr="00820A04">
        <w:rPr>
          <w:rFonts w:ascii="Calibri" w:hAnsi="Calibri" w:cs="Calibri"/>
          <w:noProof/>
        </w:rPr>
        <w:t xml:space="preserve">, </w:t>
      </w:r>
      <w:r w:rsidRPr="00820A04">
        <w:rPr>
          <w:rFonts w:ascii="Calibri" w:hAnsi="Calibri" w:cs="Calibri"/>
          <w:i/>
          <w:iCs/>
          <w:noProof/>
        </w:rPr>
        <w:t>51</w:t>
      </w:r>
      <w:r w:rsidRPr="00820A04">
        <w:rPr>
          <w:rFonts w:ascii="Calibri" w:hAnsi="Calibri" w:cs="Calibri"/>
          <w:noProof/>
        </w:rPr>
        <w:t>(4), 527–539. https://doi.org/10.1080/00140130701660520</w:t>
      </w:r>
    </w:p>
    <w:p w14:paraId="48D33E5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cdonald, C. M., Henricson, E. K., Abresch, R. T., Florence, J. M., Eagle, M., Gappmaier, E., Glanzman, A. M., Spiegel, R., Barth, J., Elfring, G., Reha, A., &amp; Peltz, S. (2013). THE 6-minute walk test and other endpoints in Duchenne muscular dystrophy: Longitudinal natural history observations over 48 weeks from a multicenter study. </w:t>
      </w:r>
      <w:r w:rsidRPr="00820A04">
        <w:rPr>
          <w:rFonts w:ascii="Calibri" w:hAnsi="Calibri" w:cs="Calibri"/>
          <w:i/>
          <w:iCs/>
          <w:noProof/>
        </w:rPr>
        <w:t>Muscle and Nerve</w:t>
      </w:r>
      <w:r w:rsidRPr="00820A04">
        <w:rPr>
          <w:rFonts w:ascii="Calibri" w:hAnsi="Calibri" w:cs="Calibri"/>
          <w:noProof/>
        </w:rPr>
        <w:t xml:space="preserve">, </w:t>
      </w:r>
      <w:r w:rsidRPr="00820A04">
        <w:rPr>
          <w:rFonts w:ascii="Calibri" w:hAnsi="Calibri" w:cs="Calibri"/>
          <w:i/>
          <w:iCs/>
          <w:noProof/>
        </w:rPr>
        <w:t>48</w:t>
      </w:r>
      <w:r w:rsidRPr="00820A04">
        <w:rPr>
          <w:rFonts w:ascii="Calibri" w:hAnsi="Calibri" w:cs="Calibri"/>
          <w:noProof/>
        </w:rPr>
        <w:t>(3), 343–356. https://doi.org/10.1002/mus.23902</w:t>
      </w:r>
    </w:p>
    <w:p w14:paraId="6B0C6C6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cHugh, M. L. (2008). Standard error: Meaning and interpretation. </w:t>
      </w:r>
      <w:r w:rsidRPr="00820A04">
        <w:rPr>
          <w:rFonts w:ascii="Calibri" w:hAnsi="Calibri" w:cs="Calibri"/>
          <w:i/>
          <w:iCs/>
          <w:noProof/>
        </w:rPr>
        <w:t>Biochemia Medica</w:t>
      </w:r>
      <w:r w:rsidRPr="00820A04">
        <w:rPr>
          <w:rFonts w:ascii="Calibri" w:hAnsi="Calibri" w:cs="Calibri"/>
          <w:noProof/>
        </w:rPr>
        <w:t xml:space="preserve">, </w:t>
      </w:r>
      <w:r w:rsidRPr="00820A04">
        <w:rPr>
          <w:rFonts w:ascii="Calibri" w:hAnsi="Calibri" w:cs="Calibri"/>
          <w:i/>
          <w:iCs/>
          <w:noProof/>
        </w:rPr>
        <w:t>18</w:t>
      </w:r>
      <w:r w:rsidRPr="00820A04">
        <w:rPr>
          <w:rFonts w:ascii="Calibri" w:hAnsi="Calibri" w:cs="Calibri"/>
          <w:noProof/>
        </w:rPr>
        <w:t>(1), 7–13. https://doi.org/10.11613/BM.2008.002/FULLARTICLE</w:t>
      </w:r>
    </w:p>
    <w:p w14:paraId="56A74D2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cKay, M. J., Baldwin, J. N., Ferreira, P., Simic, M., Vanicek, N., Wojciechowski, E., Mudge, A., &amp; Burns, J. (2017). Spatiotemporal and plantar pressure patterns of 1000 healthy individuals aged 3–101 years. </w:t>
      </w:r>
      <w:r w:rsidRPr="00820A04">
        <w:rPr>
          <w:rFonts w:ascii="Calibri" w:hAnsi="Calibri" w:cs="Calibri"/>
          <w:i/>
          <w:iCs/>
          <w:noProof/>
        </w:rPr>
        <w:t>Gait &amp; Posture</w:t>
      </w:r>
      <w:r w:rsidRPr="00820A04">
        <w:rPr>
          <w:rFonts w:ascii="Calibri" w:hAnsi="Calibri" w:cs="Calibri"/>
          <w:noProof/>
        </w:rPr>
        <w:t xml:space="preserve">, </w:t>
      </w:r>
      <w:r w:rsidRPr="00820A04">
        <w:rPr>
          <w:rFonts w:ascii="Calibri" w:hAnsi="Calibri" w:cs="Calibri"/>
          <w:i/>
          <w:iCs/>
          <w:noProof/>
        </w:rPr>
        <w:t>58</w:t>
      </w:r>
      <w:r w:rsidRPr="00820A04">
        <w:rPr>
          <w:rFonts w:ascii="Calibri" w:hAnsi="Calibri" w:cs="Calibri"/>
          <w:noProof/>
        </w:rPr>
        <w:t>, 78–87. https://doi.org/10.1016/J.GAITPOST.2017.07.004</w:t>
      </w:r>
    </w:p>
    <w:p w14:paraId="6B4707A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cPherson, S., Reese, C., &amp; Wendler, M. C. (2018). Methodology Update: Delphi Studies. </w:t>
      </w:r>
      <w:r w:rsidRPr="00820A04">
        <w:rPr>
          <w:rFonts w:ascii="Calibri" w:hAnsi="Calibri" w:cs="Calibri"/>
          <w:i/>
          <w:iCs/>
          <w:noProof/>
        </w:rPr>
        <w:t>Nursing Research</w:t>
      </w:r>
      <w:r w:rsidRPr="00820A04">
        <w:rPr>
          <w:rFonts w:ascii="Calibri" w:hAnsi="Calibri" w:cs="Calibri"/>
          <w:noProof/>
        </w:rPr>
        <w:t xml:space="preserve">, </w:t>
      </w:r>
      <w:r w:rsidRPr="00820A04">
        <w:rPr>
          <w:rFonts w:ascii="Calibri" w:hAnsi="Calibri" w:cs="Calibri"/>
          <w:i/>
          <w:iCs/>
          <w:noProof/>
        </w:rPr>
        <w:t>67</w:t>
      </w:r>
      <w:r w:rsidRPr="00820A04">
        <w:rPr>
          <w:rFonts w:ascii="Calibri" w:hAnsi="Calibri" w:cs="Calibri"/>
          <w:noProof/>
        </w:rPr>
        <w:t>(5), 1. https://doi.org/10.1097/NNR.0000000000000297</w:t>
      </w:r>
    </w:p>
    <w:p w14:paraId="1EFDD75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dical Research Council. (2006). </w:t>
      </w:r>
      <w:r w:rsidRPr="00820A04">
        <w:rPr>
          <w:rFonts w:ascii="Calibri" w:hAnsi="Calibri" w:cs="Calibri"/>
          <w:i/>
          <w:iCs/>
          <w:noProof/>
        </w:rPr>
        <w:t>Developing and evaluating complex interventions</w:t>
      </w:r>
      <w:r w:rsidRPr="00820A04">
        <w:rPr>
          <w:rFonts w:ascii="Calibri" w:hAnsi="Calibri" w:cs="Calibri"/>
          <w:noProof/>
        </w:rPr>
        <w:t>. www.mrc.ac.uk/complexinterventionsguidance</w:t>
      </w:r>
    </w:p>
    <w:p w14:paraId="0B3A91F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nant, J. C., Steele, J. R., Menz, H. B., Munro, B. J., &amp; Lord, S. R. (2008a). Effects of footwear features on balance and stepping in older people. </w:t>
      </w:r>
      <w:r w:rsidRPr="00820A04">
        <w:rPr>
          <w:rFonts w:ascii="Calibri" w:hAnsi="Calibri" w:cs="Calibri"/>
          <w:i/>
          <w:iCs/>
          <w:noProof/>
        </w:rPr>
        <w:t>Gerontology</w:t>
      </w:r>
      <w:r w:rsidRPr="00820A04">
        <w:rPr>
          <w:rFonts w:ascii="Calibri" w:hAnsi="Calibri" w:cs="Calibri"/>
          <w:noProof/>
        </w:rPr>
        <w:t xml:space="preserve">, </w:t>
      </w:r>
      <w:r w:rsidRPr="00820A04">
        <w:rPr>
          <w:rFonts w:ascii="Calibri" w:hAnsi="Calibri" w:cs="Calibri"/>
          <w:i/>
          <w:iCs/>
          <w:noProof/>
        </w:rPr>
        <w:t>54</w:t>
      </w:r>
      <w:r w:rsidRPr="00820A04">
        <w:rPr>
          <w:rFonts w:ascii="Calibri" w:hAnsi="Calibri" w:cs="Calibri"/>
          <w:noProof/>
        </w:rPr>
        <w:t>(1), 18–23. https://doi.org/10.1159/000115850</w:t>
      </w:r>
    </w:p>
    <w:p w14:paraId="60FDE85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nant, J. C., Steele, J. R., Menz, H. B., Munro, B. J., &amp; Lord, S. R. (2008b). Optimizing footwear for older people at risk of falls. </w:t>
      </w:r>
      <w:r w:rsidRPr="00820A04">
        <w:rPr>
          <w:rFonts w:ascii="Calibri" w:hAnsi="Calibri" w:cs="Calibri"/>
          <w:i/>
          <w:iCs/>
          <w:noProof/>
        </w:rPr>
        <w:t>Journal of Rehabilitation Research &amp; Development</w:t>
      </w:r>
      <w:r w:rsidRPr="00820A04">
        <w:rPr>
          <w:rFonts w:ascii="Calibri" w:hAnsi="Calibri" w:cs="Calibri"/>
          <w:noProof/>
        </w:rPr>
        <w:t xml:space="preserve">, </w:t>
      </w:r>
      <w:r w:rsidRPr="00820A04">
        <w:rPr>
          <w:rFonts w:ascii="Calibri" w:hAnsi="Calibri" w:cs="Calibri"/>
          <w:i/>
          <w:iCs/>
          <w:noProof/>
        </w:rPr>
        <w:t>45</w:t>
      </w:r>
      <w:r w:rsidRPr="00820A04">
        <w:rPr>
          <w:rFonts w:ascii="Calibri" w:hAnsi="Calibri" w:cs="Calibri"/>
          <w:noProof/>
        </w:rPr>
        <w:t>(8), 1167–1181. https://doi.org/10.1682/JRRD.2007.10.0168</w:t>
      </w:r>
    </w:p>
    <w:p w14:paraId="07C78CB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ndelewich, I. A., &amp; Pitkin, M. R. (1989). Orthopedic shoes for children with cerebral palsy in residual stage and with “pes equino-varus congenital” which is feebly marked or was surgically treated. </w:t>
      </w:r>
      <w:r w:rsidRPr="00820A04">
        <w:rPr>
          <w:rFonts w:ascii="Calibri" w:hAnsi="Calibri" w:cs="Calibri"/>
          <w:i/>
          <w:iCs/>
          <w:noProof/>
        </w:rPr>
        <w:t>Abstracts of the XII Congress, International Society of Biomechanics</w:t>
      </w:r>
      <w:r w:rsidRPr="00820A04">
        <w:rPr>
          <w:rFonts w:ascii="Calibri" w:hAnsi="Calibri" w:cs="Calibri"/>
          <w:noProof/>
        </w:rPr>
        <w:t xml:space="preserve">, </w:t>
      </w:r>
      <w:r w:rsidRPr="00820A04">
        <w:rPr>
          <w:rFonts w:ascii="Calibri" w:hAnsi="Calibri" w:cs="Calibri"/>
          <w:i/>
          <w:iCs/>
          <w:noProof/>
        </w:rPr>
        <w:t>22</w:t>
      </w:r>
      <w:r w:rsidRPr="00820A04">
        <w:rPr>
          <w:rFonts w:ascii="Calibri" w:hAnsi="Calibri" w:cs="Calibri"/>
          <w:noProof/>
        </w:rPr>
        <w:t>(10), 1055. https://www.scopus.com/inward/record.uri?eid=2-s2.0-0024923584&amp;partnerID=40&amp;md5=c8d9af271181acd899041bc4004da12e</w:t>
      </w:r>
    </w:p>
    <w:p w14:paraId="0D6D9E3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nz, H. B., &amp; Bonanno, D. R. (2021). Footwear comfort: a systematic search and narrative synthesis of the literature. </w:t>
      </w:r>
      <w:r w:rsidRPr="00820A04">
        <w:rPr>
          <w:rFonts w:ascii="Calibri" w:hAnsi="Calibri" w:cs="Calibri"/>
          <w:i/>
          <w:iCs/>
          <w:noProof/>
        </w:rPr>
        <w:t>Journal of Foot and Ankle Research 2021 14:1</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1), 1–11. https://doi.org/10.1186/S13047-021-00500-9</w:t>
      </w:r>
    </w:p>
    <w:p w14:paraId="415BB97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nz, H. B., Morris, M. E., &amp; Lord, S. R. (2006). Footwear Characteristics and Risk of Indoor and Outdoor Falls in Older People. </w:t>
      </w:r>
      <w:r w:rsidRPr="00820A04">
        <w:rPr>
          <w:rFonts w:ascii="Calibri" w:hAnsi="Calibri" w:cs="Calibri"/>
          <w:i/>
          <w:iCs/>
          <w:noProof/>
        </w:rPr>
        <w:t>Gerontology</w:t>
      </w:r>
      <w:r w:rsidRPr="00820A04">
        <w:rPr>
          <w:rFonts w:ascii="Calibri" w:hAnsi="Calibri" w:cs="Calibri"/>
          <w:noProof/>
        </w:rPr>
        <w:t xml:space="preserve">, </w:t>
      </w:r>
      <w:r w:rsidRPr="00820A04">
        <w:rPr>
          <w:rFonts w:ascii="Calibri" w:hAnsi="Calibri" w:cs="Calibri"/>
          <w:i/>
          <w:iCs/>
          <w:noProof/>
        </w:rPr>
        <w:t>52</w:t>
      </w:r>
      <w:r w:rsidRPr="00820A04">
        <w:rPr>
          <w:rFonts w:ascii="Calibri" w:hAnsi="Calibri" w:cs="Calibri"/>
          <w:noProof/>
        </w:rPr>
        <w:t>(3), 174–180. https://doi.org/10.1159/000091827</w:t>
      </w:r>
    </w:p>
    <w:p w14:paraId="76E6CC0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yer, G., &amp; Ayalon, M. (2006). Biomechanical aspects of dynamic stability. In </w:t>
      </w:r>
      <w:r w:rsidRPr="00820A04">
        <w:rPr>
          <w:rFonts w:ascii="Calibri" w:hAnsi="Calibri" w:cs="Calibri"/>
          <w:i/>
          <w:iCs/>
          <w:noProof/>
        </w:rPr>
        <w:t>European Review of Aging and Physical Activity</w:t>
      </w:r>
      <w:r w:rsidRPr="00820A04">
        <w:rPr>
          <w:rFonts w:ascii="Calibri" w:hAnsi="Calibri" w:cs="Calibri"/>
          <w:noProof/>
        </w:rPr>
        <w:t xml:space="preserve"> (Vol. 3, Issue 1, pp. 29–33). BioMed Central. https://doi.org/10.1007/s11556-006-0006-6</w:t>
      </w:r>
    </w:p>
    <w:p w14:paraId="0F2DA1B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eyns, P., Duysens, J., &amp; Desloovere, K. (2016). The arm posture in children with unilateral Cerebral Palsy is mainly related to antero-posterior gait instability.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49</w:t>
      </w:r>
      <w:r w:rsidRPr="00820A04">
        <w:rPr>
          <w:rFonts w:ascii="Calibri" w:hAnsi="Calibri" w:cs="Calibri"/>
          <w:noProof/>
        </w:rPr>
        <w:t>, 132–135. https://doi.org/10.1016/j.gaitpost.2016.06.033</w:t>
      </w:r>
    </w:p>
    <w:p w14:paraId="64A2222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iddleton, A., Fritz, S. L., &amp; Lusardi, M. (2015). Walking speed: The functional vital sign. In </w:t>
      </w:r>
      <w:r w:rsidRPr="00820A04">
        <w:rPr>
          <w:rFonts w:ascii="Calibri" w:hAnsi="Calibri" w:cs="Calibri"/>
          <w:i/>
          <w:iCs/>
          <w:noProof/>
        </w:rPr>
        <w:t>Journal of Aging and Physical Activity</w:t>
      </w:r>
      <w:r w:rsidRPr="00820A04">
        <w:rPr>
          <w:rFonts w:ascii="Calibri" w:hAnsi="Calibri" w:cs="Calibri"/>
          <w:noProof/>
        </w:rPr>
        <w:t xml:space="preserve"> (Vol. 23, Issue 2, pp. 314–322). Human Kinetics Publishers Inc. https://doi.org/10.1123/japa.2013-0236</w:t>
      </w:r>
    </w:p>
    <w:p w14:paraId="3B060EB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J, I. J., Nene, A. V, Ijzerman, M. J., &amp; Nene, A. V. (2002). Feasibility of the physiological cost index as an outcome measure for the assessment of energy expenditure during walking. </w:t>
      </w:r>
      <w:r w:rsidRPr="00820A04">
        <w:rPr>
          <w:rFonts w:ascii="Calibri" w:hAnsi="Calibri" w:cs="Calibri"/>
          <w:i/>
          <w:iCs/>
          <w:noProof/>
        </w:rPr>
        <w:t>Arch Phys Med Rehabil</w:t>
      </w:r>
      <w:r w:rsidRPr="00820A04">
        <w:rPr>
          <w:rFonts w:ascii="Calibri" w:hAnsi="Calibri" w:cs="Calibri"/>
          <w:noProof/>
        </w:rPr>
        <w:t xml:space="preserve">, </w:t>
      </w:r>
      <w:r w:rsidRPr="00820A04">
        <w:rPr>
          <w:rFonts w:ascii="Calibri" w:hAnsi="Calibri" w:cs="Calibri"/>
          <w:i/>
          <w:iCs/>
          <w:noProof/>
        </w:rPr>
        <w:t>83</w:t>
      </w:r>
      <w:r w:rsidRPr="00820A04">
        <w:rPr>
          <w:rFonts w:ascii="Calibri" w:hAnsi="Calibri" w:cs="Calibri"/>
          <w:noProof/>
        </w:rPr>
        <w:t>(12), 1777–1782. https://doi.org/10.1053/apmr.2002.35655</w:t>
      </w:r>
    </w:p>
    <w:p w14:paraId="72701BD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hamed, O., &amp; Appling, H. (2020). Clinical Assessment of Gait. </w:t>
      </w:r>
      <w:r w:rsidRPr="00820A04">
        <w:rPr>
          <w:rFonts w:ascii="Calibri" w:hAnsi="Calibri" w:cs="Calibri"/>
          <w:i/>
          <w:iCs/>
          <w:noProof/>
        </w:rPr>
        <w:t>Orthotics and Prosthetics in Rehabilitation</w:t>
      </w:r>
      <w:r w:rsidRPr="00820A04">
        <w:rPr>
          <w:rFonts w:ascii="Calibri" w:hAnsi="Calibri" w:cs="Calibri"/>
          <w:noProof/>
        </w:rPr>
        <w:t>, 102–143. https://doi.org/10.1016/B978-0-323-60913-5.00005-2</w:t>
      </w:r>
    </w:p>
    <w:p w14:paraId="51E8BCE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her, D., Liberati, A., Tetzlaff, J., &amp; Altman, D. G. (2009). Preferred Reporting Items for Systematic Reviews and Meta-Analyses: The PRISMA Statement. </w:t>
      </w:r>
      <w:r w:rsidRPr="00820A04">
        <w:rPr>
          <w:rFonts w:ascii="Calibri" w:hAnsi="Calibri" w:cs="Calibri"/>
          <w:i/>
          <w:iCs/>
          <w:noProof/>
        </w:rPr>
        <w:t>PLoS Medicine</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7), e1000097. https://doi.org/10.1371/journal.pmed.1000097</w:t>
      </w:r>
    </w:p>
    <w:p w14:paraId="68A3D3F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lla, Y. B., Tomczyk, S., Amberbir, T., Tamiru, A., &amp; Davey, G. (2012). Podoconiosis in east and west Gojam zones, Northern Ethiopia. </w:t>
      </w:r>
      <w:r w:rsidRPr="00820A04">
        <w:rPr>
          <w:rFonts w:ascii="Calibri" w:hAnsi="Calibri" w:cs="Calibri"/>
          <w:i/>
          <w:iCs/>
          <w:noProof/>
        </w:rPr>
        <w:t>PLoS Negl Trop Dis</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7), e1744–e1744. https://doi.org/10.1371/journal.pntd.0001744</w:t>
      </w:r>
    </w:p>
    <w:p w14:paraId="70069F3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ore, G. F., Audrey, S., Barker, M., Bond, L., Bonell, C., Hardeman, W., Moore, L., O’Cathain, A., Tinati, T., Wight, D., &amp; Baird, J. (2015). Process evaluation of complex interventions: Medical Research Council guidance. </w:t>
      </w:r>
      <w:r w:rsidRPr="00820A04">
        <w:rPr>
          <w:rFonts w:ascii="Calibri" w:hAnsi="Calibri" w:cs="Calibri"/>
          <w:i/>
          <w:iCs/>
          <w:noProof/>
        </w:rPr>
        <w:t>BMJ (Online)</w:t>
      </w:r>
      <w:r w:rsidRPr="00820A04">
        <w:rPr>
          <w:rFonts w:ascii="Calibri" w:hAnsi="Calibri" w:cs="Calibri"/>
          <w:noProof/>
        </w:rPr>
        <w:t xml:space="preserve">, </w:t>
      </w:r>
      <w:r w:rsidRPr="00820A04">
        <w:rPr>
          <w:rFonts w:ascii="Calibri" w:hAnsi="Calibri" w:cs="Calibri"/>
          <w:i/>
          <w:iCs/>
          <w:noProof/>
        </w:rPr>
        <w:t>350</w:t>
      </w:r>
      <w:r w:rsidRPr="00820A04">
        <w:rPr>
          <w:rFonts w:ascii="Calibri" w:hAnsi="Calibri" w:cs="Calibri"/>
          <w:noProof/>
        </w:rPr>
        <w:t>. https://doi.org/10.1136/bmj.h1258</w:t>
      </w:r>
    </w:p>
    <w:p w14:paraId="4916D29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rris, C., Liabo, K., Wright, P., &amp; Fitzpatrick, R. (2007). Development of the Oxford ankle foot questionnaire: Finding out how children are affected by foot and ankle problems. </w:t>
      </w:r>
      <w:r w:rsidRPr="00820A04">
        <w:rPr>
          <w:rFonts w:ascii="Calibri" w:hAnsi="Calibri" w:cs="Calibri"/>
          <w:i/>
          <w:iCs/>
          <w:noProof/>
        </w:rPr>
        <w:t>Child: Care, Health and Development</w:t>
      </w:r>
      <w:r w:rsidRPr="00820A04">
        <w:rPr>
          <w:rFonts w:ascii="Calibri" w:hAnsi="Calibri" w:cs="Calibri"/>
          <w:noProof/>
        </w:rPr>
        <w:t xml:space="preserve">, </w:t>
      </w:r>
      <w:r w:rsidRPr="00820A04">
        <w:rPr>
          <w:rFonts w:ascii="Calibri" w:hAnsi="Calibri" w:cs="Calibri"/>
          <w:i/>
          <w:iCs/>
          <w:noProof/>
        </w:rPr>
        <w:t>33</w:t>
      </w:r>
      <w:r w:rsidRPr="00820A04">
        <w:rPr>
          <w:rFonts w:ascii="Calibri" w:hAnsi="Calibri" w:cs="Calibri"/>
          <w:noProof/>
        </w:rPr>
        <w:t>(5), 559–568. https://doi.org/10.1111/j.1365-2214.2007.00770.x</w:t>
      </w:r>
    </w:p>
    <w:p w14:paraId="0B994A4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rrison, S. C., Barrett, L., &amp; Haines, D. (2019). Foot care needs for children and young people with intellectual and developmental disabilities. </w:t>
      </w:r>
      <w:r w:rsidRPr="00820A04">
        <w:rPr>
          <w:rFonts w:ascii="Calibri" w:hAnsi="Calibri" w:cs="Calibri"/>
          <w:i/>
          <w:iCs/>
          <w:noProof/>
        </w:rPr>
        <w:t>British Journal of Learning Disabilities</w:t>
      </w:r>
      <w:r w:rsidRPr="00820A04">
        <w:rPr>
          <w:rFonts w:ascii="Calibri" w:hAnsi="Calibri" w:cs="Calibri"/>
          <w:noProof/>
        </w:rPr>
        <w:t>, bld.12291. https://doi.org/10.1111/bld.12291</w:t>
      </w:r>
    </w:p>
    <w:p w14:paraId="12C2C5A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rrison, S. C., Durward, B. R., Watt, G. F., &amp; Donaldson, M. D. C. (2009). Prediction of anthropometric foot characteristics in children. </w:t>
      </w:r>
      <w:r w:rsidRPr="00820A04">
        <w:rPr>
          <w:rFonts w:ascii="Calibri" w:hAnsi="Calibri" w:cs="Calibri"/>
          <w:i/>
          <w:iCs/>
          <w:noProof/>
        </w:rPr>
        <w:t>Journal of the American Podiatric Medical Association</w:t>
      </w:r>
      <w:r w:rsidRPr="00820A04">
        <w:rPr>
          <w:rFonts w:ascii="Calibri" w:hAnsi="Calibri" w:cs="Calibri"/>
          <w:noProof/>
        </w:rPr>
        <w:t xml:space="preserve">, </w:t>
      </w:r>
      <w:r w:rsidRPr="00820A04">
        <w:rPr>
          <w:rFonts w:ascii="Calibri" w:hAnsi="Calibri" w:cs="Calibri"/>
          <w:i/>
          <w:iCs/>
          <w:noProof/>
        </w:rPr>
        <w:t>99</w:t>
      </w:r>
      <w:r w:rsidRPr="00820A04">
        <w:rPr>
          <w:rFonts w:ascii="Calibri" w:hAnsi="Calibri" w:cs="Calibri"/>
          <w:noProof/>
        </w:rPr>
        <w:t>(6), 497–502. http://www.ncbi.nlm.nih.gov/pubmed/19917735</w:t>
      </w:r>
    </w:p>
    <w:p w14:paraId="5525854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rrison, S. C., McCarthy, D., &amp; Mahaffey, R. (2018). Associations Between Obesity and Pediatric Foot Dimensions. </w:t>
      </w:r>
      <w:r w:rsidRPr="00820A04">
        <w:rPr>
          <w:rFonts w:ascii="Calibri" w:hAnsi="Calibri" w:cs="Calibri"/>
          <w:i/>
          <w:iCs/>
          <w:noProof/>
        </w:rPr>
        <w:t>Journal of the American Podiatric Medical Association</w:t>
      </w:r>
      <w:r w:rsidRPr="00820A04">
        <w:rPr>
          <w:rFonts w:ascii="Calibri" w:hAnsi="Calibri" w:cs="Calibri"/>
          <w:noProof/>
        </w:rPr>
        <w:t xml:space="preserve">, </w:t>
      </w:r>
      <w:r w:rsidRPr="00820A04">
        <w:rPr>
          <w:rFonts w:ascii="Calibri" w:hAnsi="Calibri" w:cs="Calibri"/>
          <w:i/>
          <w:iCs/>
          <w:noProof/>
        </w:rPr>
        <w:t>108</w:t>
      </w:r>
      <w:r w:rsidRPr="00820A04">
        <w:rPr>
          <w:rFonts w:ascii="Calibri" w:hAnsi="Calibri" w:cs="Calibri"/>
          <w:noProof/>
        </w:rPr>
        <w:t>(5), 383–389. https://doi.org/10.7547/16-172</w:t>
      </w:r>
    </w:p>
    <w:p w14:paraId="1B7737C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orrison, S. C., Price, C., McClymont, J., &amp; Nester, C. (2018). Big issues for small feet: developmental, biomechanical and clinical narratives on children’s footwear.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1), 39. https://doi.org/10.1186/s13047-018-0281-2</w:t>
      </w:r>
    </w:p>
    <w:p w14:paraId="47A2D91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ueller, R., &amp; Boltze, W. H. (1975). The conservative equalization of differences in the length of the legs. </w:t>
      </w:r>
      <w:r w:rsidRPr="00820A04">
        <w:rPr>
          <w:rFonts w:ascii="Calibri" w:hAnsi="Calibri" w:cs="Calibri"/>
          <w:i/>
          <w:iCs/>
          <w:noProof/>
        </w:rPr>
        <w:t>Therapeutische Umschau</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5), 303–305. https://www.scopus.com/inward/record.uri?eid=2-s2.0-0016505603&amp;partnerID=40&amp;md5=9a2cdf5b968d7ed67f994c182b83b590</w:t>
      </w:r>
    </w:p>
    <w:p w14:paraId="4D6EB8A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uller, S., Kurth, A. A., Hovy, L., Müller, S., Kurth, A. A., Hovy, L., Muller, S., Kurth, A. A., &amp; Hovy, L. (1999). Conservative treatment measures in hemophilic arthropathy. </w:t>
      </w:r>
      <w:r w:rsidRPr="00820A04">
        <w:rPr>
          <w:rFonts w:ascii="Calibri" w:hAnsi="Calibri" w:cs="Calibri"/>
          <w:i/>
          <w:iCs/>
          <w:noProof/>
        </w:rPr>
        <w:t>Orthopade</w:t>
      </w:r>
      <w:r w:rsidRPr="00820A04">
        <w:rPr>
          <w:rFonts w:ascii="Calibri" w:hAnsi="Calibri" w:cs="Calibri"/>
          <w:noProof/>
        </w:rPr>
        <w:t xml:space="preserve">, </w:t>
      </w:r>
      <w:r w:rsidRPr="00820A04">
        <w:rPr>
          <w:rFonts w:ascii="Calibri" w:hAnsi="Calibri" w:cs="Calibri"/>
          <w:i/>
          <w:iCs/>
          <w:noProof/>
        </w:rPr>
        <w:t>28</w:t>
      </w:r>
      <w:r w:rsidRPr="00820A04">
        <w:rPr>
          <w:rFonts w:ascii="Calibri" w:hAnsi="Calibri" w:cs="Calibri"/>
          <w:noProof/>
        </w:rPr>
        <w:t>(4), 347–355. https://doi.org/10.1007/s001320050357</w:t>
      </w:r>
    </w:p>
    <w:p w14:paraId="2BAF613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unn, Z., Tufanaru, C., &amp; Aromataris, E. (2014). JBIʼs Systematic Reviews: data extraction and synthesis. </w:t>
      </w:r>
      <w:r w:rsidRPr="00820A04">
        <w:rPr>
          <w:rFonts w:ascii="Calibri" w:hAnsi="Calibri" w:cs="Calibri"/>
          <w:i/>
          <w:iCs/>
          <w:noProof/>
        </w:rPr>
        <w:t>AJN, American Journal of Nursing</w:t>
      </w:r>
      <w:r w:rsidRPr="00820A04">
        <w:rPr>
          <w:rFonts w:ascii="Calibri" w:hAnsi="Calibri" w:cs="Calibri"/>
          <w:noProof/>
        </w:rPr>
        <w:t xml:space="preserve">, </w:t>
      </w:r>
      <w:r w:rsidRPr="00820A04">
        <w:rPr>
          <w:rFonts w:ascii="Calibri" w:hAnsi="Calibri" w:cs="Calibri"/>
          <w:i/>
          <w:iCs/>
          <w:noProof/>
        </w:rPr>
        <w:t>114</w:t>
      </w:r>
      <w:r w:rsidRPr="00820A04">
        <w:rPr>
          <w:rFonts w:ascii="Calibri" w:hAnsi="Calibri" w:cs="Calibri"/>
          <w:noProof/>
        </w:rPr>
        <w:t>(7), 49–54. https://doi.org/10.1097/01.NAJ.0000451683.66447.89</w:t>
      </w:r>
    </w:p>
    <w:p w14:paraId="023281A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Murri, A., &amp; Zechner, G. (1994). [Corrective dynamic shoe fitting of the functional clubfoot in patients with infantile cerebral palsy]. </w:t>
      </w:r>
      <w:r w:rsidRPr="00820A04">
        <w:rPr>
          <w:rFonts w:ascii="Calibri" w:hAnsi="Calibri" w:cs="Calibri"/>
          <w:i/>
          <w:iCs/>
          <w:noProof/>
        </w:rPr>
        <w:t>Z Orthop Ihre Grenzgeb</w:t>
      </w:r>
      <w:r w:rsidRPr="00820A04">
        <w:rPr>
          <w:rFonts w:ascii="Calibri" w:hAnsi="Calibri" w:cs="Calibri"/>
          <w:noProof/>
        </w:rPr>
        <w:t xml:space="preserve">, </w:t>
      </w:r>
      <w:r w:rsidRPr="00820A04">
        <w:rPr>
          <w:rFonts w:ascii="Calibri" w:hAnsi="Calibri" w:cs="Calibri"/>
          <w:i/>
          <w:iCs/>
          <w:noProof/>
        </w:rPr>
        <w:t>132</w:t>
      </w:r>
      <w:r w:rsidRPr="00820A04">
        <w:rPr>
          <w:rFonts w:ascii="Calibri" w:hAnsi="Calibri" w:cs="Calibri"/>
          <w:noProof/>
        </w:rPr>
        <w:t>(3), 214–220. https://doi.org/10.1055/s-2008-1039965</w:t>
      </w:r>
    </w:p>
    <w:p w14:paraId="66A4E6B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aveen, B. S., Jose, N. T., Krishnan, P., Mohapatra, S., Pendharkar, V., Koh, N. Y. H., Lim, W. Y., &amp; Huang, W. M. (2022). Evolution of Shore Hardness under Uniaxial Tension/Compression in Body-Temperature Programmable Elastic Shape Memory Hybrids. </w:t>
      </w:r>
      <w:r w:rsidRPr="00820A04">
        <w:rPr>
          <w:rFonts w:ascii="Calibri" w:hAnsi="Calibri" w:cs="Calibri"/>
          <w:i/>
          <w:iCs/>
          <w:noProof/>
        </w:rPr>
        <w:t>Polymers</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22), 4872. https://doi.org/10.3390/POLYM14224872/S1</w:t>
      </w:r>
    </w:p>
    <w:p w14:paraId="5F33EEC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ester, C. J., Graham, A., Martinez-Santos, A., Williams, A. E., McAdam, J., Newton, V., Sweeney, D., &amp; Walker, D. (2018). National profile of foot orthotic provision in the United Kingdom, part 2: Podiatrist, orthotist and physiotherapy practices.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1), 10. https://doi.org/10.1186/s13047-018-0250-9</w:t>
      </w:r>
    </w:p>
    <w:p w14:paraId="665BE8C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eto, H. P., Collange Grecco, L. A., Duarte, N. A. C., Christovão, T. C. L., Franco de Oliveira, L. V., Dumont, A. J. L., Galli, M., Oliveira, C. S., Grecco, L. A. C., Duarte, N. A. C., Christovão, T. C. L., Franco de Oliveira, L. V., Dumont, A. J. L., Galli, M., &amp; Oliveira, C. S. (2014). Immediate effect of postural insoles on gait performance of children with cerebral palsy: Preliminary randomized controlled double-blind clinical trial. </w:t>
      </w:r>
      <w:r w:rsidRPr="00820A04">
        <w:rPr>
          <w:rFonts w:ascii="Calibri" w:hAnsi="Calibri" w:cs="Calibri"/>
          <w:i/>
          <w:iCs/>
          <w:noProof/>
        </w:rPr>
        <w:t>Journal of Physical Therapy Science</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7), 1003–1007. https://doi.org/10.1589/jpts.26.1003</w:t>
      </w:r>
    </w:p>
    <w:p w14:paraId="6EFF46F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NHS England. Improving the Quality of Orthotics Services in England. NHS England; 2015., (2015). https://www.england.nhs.uk/2015/11/orthotic-services/</w:t>
      </w:r>
    </w:p>
    <w:p w14:paraId="5252053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ielsen, R. O., Bertelsen, M. L., Ramskov, D., Damsted, C., Verhagen, E., Bredeweg, S. W., Theisen, D., &amp; Malisoux, L. (2020). Randomised controlled trials (RCTs) in sports injury research: authors-please report the compliance with the intervention. In </w:t>
      </w:r>
      <w:r w:rsidRPr="00820A04">
        <w:rPr>
          <w:rFonts w:ascii="Calibri" w:hAnsi="Calibri" w:cs="Calibri"/>
          <w:i/>
          <w:iCs/>
          <w:noProof/>
        </w:rPr>
        <w:t>British journal of sports medicine</w:t>
      </w:r>
      <w:r w:rsidRPr="00820A04">
        <w:rPr>
          <w:rFonts w:ascii="Calibri" w:hAnsi="Calibri" w:cs="Calibri"/>
          <w:noProof/>
        </w:rPr>
        <w:t xml:space="preserve"> (Vol. 54, Issue 1, pp. 51–57). NLM (Medline). https://doi.org/10.1136/bjsports-2019-100858</w:t>
      </w:r>
    </w:p>
    <w:p w14:paraId="2F9ECB2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IHR. (2020). </w:t>
      </w:r>
      <w:r w:rsidRPr="00820A04">
        <w:rPr>
          <w:rFonts w:ascii="Calibri" w:hAnsi="Calibri" w:cs="Calibri"/>
          <w:i/>
          <w:iCs/>
          <w:noProof/>
        </w:rPr>
        <w:t>Improving inclusion of underserved groups in clinical research: Summary of findings from the National Institute for Health Research ‘INCLUDE’ programme</w:t>
      </w:r>
      <w:r w:rsidRPr="00820A04">
        <w:rPr>
          <w:rFonts w:ascii="Calibri" w:hAnsi="Calibri" w:cs="Calibri"/>
          <w:noProof/>
        </w:rPr>
        <w:t>. https://www.nihr.ac.uk/documents/improving-inclusion-of-under-served-groups-in-clinical-research-guidance-from-include-project/25435</w:t>
      </w:r>
    </w:p>
    <w:p w14:paraId="79E4452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Novakowski, N., &amp; Wellar, B. (2008). Using the Delphi Technique in Normative Planning Research: Methodological Design Considerations. </w:t>
      </w:r>
      <w:r w:rsidRPr="00820A04">
        <w:rPr>
          <w:rFonts w:ascii="Calibri" w:hAnsi="Calibri" w:cs="Calibri"/>
          <w:i/>
          <w:iCs/>
          <w:noProof/>
        </w:rPr>
        <w:t>Environment and Planning A: Economy and Space</w:t>
      </w:r>
      <w:r w:rsidRPr="00820A04">
        <w:rPr>
          <w:rFonts w:ascii="Calibri" w:hAnsi="Calibri" w:cs="Calibri"/>
          <w:noProof/>
        </w:rPr>
        <w:t xml:space="preserve">, </w:t>
      </w:r>
      <w:r w:rsidRPr="00820A04">
        <w:rPr>
          <w:rFonts w:ascii="Calibri" w:hAnsi="Calibri" w:cs="Calibri"/>
          <w:i/>
          <w:iCs/>
          <w:noProof/>
        </w:rPr>
        <w:t>40</w:t>
      </w:r>
      <w:r w:rsidRPr="00820A04">
        <w:rPr>
          <w:rFonts w:ascii="Calibri" w:hAnsi="Calibri" w:cs="Calibri"/>
          <w:noProof/>
        </w:rPr>
        <w:t>(6), 1485–1500. https://doi.org/10.1068/a39267</w:t>
      </w:r>
    </w:p>
    <w:p w14:paraId="453E970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CEBM Levels of Evidence Working Group. (2011). </w:t>
      </w:r>
      <w:r w:rsidRPr="00820A04">
        <w:rPr>
          <w:rFonts w:ascii="Calibri" w:hAnsi="Calibri" w:cs="Calibri"/>
          <w:i/>
          <w:iCs/>
          <w:noProof/>
        </w:rPr>
        <w:t>The Oxford Levels of Evidence 2. Oxford Centre for Evidence-Based Medicine.</w:t>
      </w:r>
      <w:r w:rsidRPr="00820A04">
        <w:rPr>
          <w:rFonts w:ascii="Calibri" w:hAnsi="Calibri" w:cs="Calibri"/>
          <w:noProof/>
        </w:rPr>
        <w:t xml:space="preserve"> https://www.cebm.net/2016/05/ocebm-levels-of-evidence/</w:t>
      </w:r>
    </w:p>
    <w:p w14:paraId="0D35C77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effinger, D., Brauch, B., Cranfill, S., Hisle, C., Wynn, C., Hicks, R., &amp; Augsburger, S. (1999). Comparison of gait with and without shoes in children.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2), 95–100. https://doi.org/10.1016/S0966-6362(99)00005-3</w:t>
      </w:r>
    </w:p>
    <w:p w14:paraId="633299E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rsborn, S., Cagan, J., &amp; Boatwright, P. (2009). Quantifying Aesthetic Form Preference in a Utility Function. </w:t>
      </w:r>
      <w:r w:rsidRPr="00820A04">
        <w:rPr>
          <w:rFonts w:ascii="Calibri" w:hAnsi="Calibri" w:cs="Calibri"/>
          <w:i/>
          <w:iCs/>
          <w:noProof/>
        </w:rPr>
        <w:t>Journal of Mechanical Design, Transactions of the ASME</w:t>
      </w:r>
      <w:r w:rsidRPr="00820A04">
        <w:rPr>
          <w:rFonts w:ascii="Calibri" w:hAnsi="Calibri" w:cs="Calibri"/>
          <w:noProof/>
        </w:rPr>
        <w:t xml:space="preserve">, </w:t>
      </w:r>
      <w:r w:rsidRPr="00820A04">
        <w:rPr>
          <w:rFonts w:ascii="Calibri" w:hAnsi="Calibri" w:cs="Calibri"/>
          <w:i/>
          <w:iCs/>
          <w:noProof/>
        </w:rPr>
        <w:t>131</w:t>
      </w:r>
      <w:r w:rsidRPr="00820A04">
        <w:rPr>
          <w:rFonts w:ascii="Calibri" w:hAnsi="Calibri" w:cs="Calibri"/>
          <w:noProof/>
        </w:rPr>
        <w:t>(6), 0610011–06100110. http://www.asme.org/terms/Terms_Use.cfm</w:t>
      </w:r>
    </w:p>
    <w:p w14:paraId="2746A25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wen, E. (2010). The Importance of Being Earnest about Shank and Thigh Kinematics Especially When Using Ankle-Foot Orthoses.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34</w:t>
      </w:r>
      <w:r w:rsidRPr="00820A04">
        <w:rPr>
          <w:rFonts w:ascii="Calibri" w:hAnsi="Calibri" w:cs="Calibri"/>
          <w:noProof/>
        </w:rPr>
        <w:t>(3), 254–269. https://doi.org/10.3109/03093646.2010.485597</w:t>
      </w:r>
    </w:p>
    <w:p w14:paraId="5BCF77C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wen, E. (2018). Defining What We Do. In </w:t>
      </w:r>
      <w:r w:rsidRPr="00820A04">
        <w:rPr>
          <w:rFonts w:ascii="Calibri" w:hAnsi="Calibri" w:cs="Calibri"/>
          <w:i/>
          <w:iCs/>
          <w:noProof/>
        </w:rPr>
        <w:t>Journal of Prosthetics and Orthotics</w:t>
      </w:r>
      <w:r w:rsidRPr="00820A04">
        <w:rPr>
          <w:rFonts w:ascii="Calibri" w:hAnsi="Calibri" w:cs="Calibri"/>
          <w:noProof/>
        </w:rPr>
        <w:t xml:space="preserve"> (Vol. 30, Issue 1, pp. 2–4). https://doi.org/10.1097/JPO.0000000000000175</w:t>
      </w:r>
    </w:p>
    <w:p w14:paraId="41336E7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Owen, E. (2019). Call to Action: Clinical Algorithms for the Prescription of Ankle-Foot Orthoses Are Needed: A commentary on “Physical Therapists’ Use of Evaluation Measures to Inform the Prescription of Ankle-Foot Orthoses for Children with Cerebral Palsy”. In </w:t>
      </w:r>
      <w:r w:rsidRPr="00820A04">
        <w:rPr>
          <w:rFonts w:ascii="Calibri" w:hAnsi="Calibri" w:cs="Calibri"/>
          <w:i/>
          <w:iCs/>
          <w:noProof/>
        </w:rPr>
        <w:t>Physical and Occupational Therapy in Pediatrics</w:t>
      </w:r>
      <w:r w:rsidRPr="00820A04">
        <w:rPr>
          <w:rFonts w:ascii="Calibri" w:hAnsi="Calibri" w:cs="Calibri"/>
          <w:noProof/>
        </w:rPr>
        <w:t xml:space="preserve"> (Vol. 39, Issue 3, pp. 254–258). Taylor and Francis Ltd. https://doi.org/10.1080/01942638.2019.1599620</w:t>
      </w:r>
    </w:p>
    <w:p w14:paraId="6D212B7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820A04">
        <w:rPr>
          <w:rFonts w:ascii="Calibri" w:hAnsi="Calibri" w:cs="Calibri"/>
          <w:i/>
          <w:iCs/>
          <w:noProof/>
        </w:rPr>
        <w:t>BMJ</w:t>
      </w:r>
      <w:r w:rsidRPr="00820A04">
        <w:rPr>
          <w:rFonts w:ascii="Calibri" w:hAnsi="Calibri" w:cs="Calibri"/>
          <w:noProof/>
        </w:rPr>
        <w:t xml:space="preserve">, </w:t>
      </w:r>
      <w:r w:rsidRPr="00820A04">
        <w:rPr>
          <w:rFonts w:ascii="Calibri" w:hAnsi="Calibri" w:cs="Calibri"/>
          <w:i/>
          <w:iCs/>
          <w:noProof/>
        </w:rPr>
        <w:t>372</w:t>
      </w:r>
      <w:r w:rsidRPr="00820A04">
        <w:rPr>
          <w:rFonts w:ascii="Calibri" w:hAnsi="Calibri" w:cs="Calibri"/>
          <w:noProof/>
        </w:rPr>
        <w:t>. https://doi.org/10.1136/BMJ.N71</w:t>
      </w:r>
    </w:p>
    <w:p w14:paraId="2C8D271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ndey, S., Pal, C. P., Kumar, D., Singh, P., Pandey, S., Pal, C. P., Kumar, D., &amp; Singh, P. (2013). Flatfoot in Indian population. </w:t>
      </w:r>
      <w:r w:rsidRPr="00820A04">
        <w:rPr>
          <w:rFonts w:ascii="Calibri" w:hAnsi="Calibri" w:cs="Calibri"/>
          <w:i/>
          <w:iCs/>
          <w:noProof/>
        </w:rPr>
        <w:t>Journal of Orthopaedic Surgery (Hong Kong)</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1), 32–36. http://ezproxy.staffs.ac.uk/login?url=http://search.ebscohost.com/login.aspx?direct=true&amp;db=cmedm&amp;AN=23629984&amp;site=ehost-live</w:t>
      </w:r>
    </w:p>
    <w:p w14:paraId="3E221D8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ne, M., Stacy Mazzone, E., Sivo, S., Fanelli, L., De Sanctis, R., D’Amico, A., Messina, S., Battini, R., Bianco, F., Scutifero, M., Petillo, R., Frosini, S., Scalise, R., Luca Vita, G., Bruno, C., Pedemonte, M., Mongini, T., Pegoraro, E., Brustia, F., … Mercuri, E. (2014). The 6 Minute Walk Test and Performance of Upper Limb in Ambulant Duchenne Muscular Dystrophy Boys. </w:t>
      </w:r>
      <w:r w:rsidRPr="00820A04">
        <w:rPr>
          <w:rFonts w:ascii="Calibri" w:hAnsi="Calibri" w:cs="Calibri"/>
          <w:i/>
          <w:iCs/>
          <w:noProof/>
        </w:rPr>
        <w:t>PLoS Currents</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 https://doi.org/10.1371/currents.md.a93d9904d57dcb08936f2ea89bca6fe6</w:t>
      </w:r>
    </w:p>
    <w:p w14:paraId="3DD3EBB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nella, M., Marchisio, S., &amp; Di Stanislao, F. (2003). Reducing clinical variations with clinical pathways: do pathways work? </w:t>
      </w:r>
      <w:r w:rsidRPr="00820A04">
        <w:rPr>
          <w:rFonts w:ascii="Calibri" w:hAnsi="Calibri" w:cs="Calibri"/>
          <w:i/>
          <w:iCs/>
          <w:noProof/>
        </w:rPr>
        <w:t>International Journal for Quality in Health Care</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6), 509–521. https://doi.org/10.1093/INTQHC/MZG057</w:t>
      </w:r>
    </w:p>
    <w:p w14:paraId="0607526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panicolaou, G. C., &amp; Zaoutsos, S. P. (2010). Viscoelastic constitutive modeling of creep and stress relaxation in polymers and polymer matrix composites. In </w:t>
      </w:r>
      <w:r w:rsidRPr="00820A04">
        <w:rPr>
          <w:rFonts w:ascii="Calibri" w:hAnsi="Calibri" w:cs="Calibri"/>
          <w:i/>
          <w:iCs/>
          <w:noProof/>
        </w:rPr>
        <w:t>Creep and Fatigue in Polymer Matrix Composites</w:t>
      </w:r>
      <w:r w:rsidRPr="00820A04">
        <w:rPr>
          <w:rFonts w:ascii="Calibri" w:hAnsi="Calibri" w:cs="Calibri"/>
          <w:noProof/>
        </w:rPr>
        <w:t xml:space="preserve"> (pp. 3–47). Woodhead Publishing. https://doi.org/10.1533/9780857090430.1.3</w:t>
      </w:r>
    </w:p>
    <w:p w14:paraId="61F121B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rikh, S. N., Weesner, M., &amp; Welge, J. (2012). Postnatal Growth of the Calcaneus Does not Simulate Growth of the Foot. </w:t>
      </w:r>
      <w:r w:rsidRPr="00820A04">
        <w:rPr>
          <w:rFonts w:ascii="Calibri" w:hAnsi="Calibri" w:cs="Calibri"/>
          <w:i/>
          <w:iCs/>
          <w:noProof/>
        </w:rPr>
        <w:t>Journal of Pediatric Orthopaedics</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1), 93–99. https://doi.org/10.1097/BPO.0b013e31823c9038</w:t>
      </w:r>
    </w:p>
    <w:p w14:paraId="7AA763A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sin Neto, H., Grecco, L. A. C., Ferreira, L. A. B., Duarte, N. A. C., Galli, M., &amp; Oliveira, C. S. (2017). Postural insoles on gait in children with cerebral palsy: Randomized controlled double-blind clinical trial. </w:t>
      </w:r>
      <w:r w:rsidRPr="00820A04">
        <w:rPr>
          <w:rFonts w:ascii="Calibri" w:hAnsi="Calibri" w:cs="Calibri"/>
          <w:i/>
          <w:iCs/>
          <w:noProof/>
        </w:rPr>
        <w:t>Journal of Bodywork &amp; Movement Therapies</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4), 890–895. https://doi.org/10.1016/j.jbmt.2017.03.005</w:t>
      </w:r>
    </w:p>
    <w:p w14:paraId="02A83A9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tino, C. M., &amp; Ferreira, J. C. (2018). Internal and external validity: can you apply research study results to your patients? </w:t>
      </w:r>
      <w:r w:rsidRPr="00820A04">
        <w:rPr>
          <w:rFonts w:ascii="Calibri" w:hAnsi="Calibri" w:cs="Calibri"/>
          <w:i/>
          <w:iCs/>
          <w:noProof/>
        </w:rPr>
        <w:t>Jornal Brasileiro de Pneumologia</w:t>
      </w:r>
      <w:r w:rsidRPr="00820A04">
        <w:rPr>
          <w:rFonts w:ascii="Calibri" w:hAnsi="Calibri" w:cs="Calibri"/>
          <w:noProof/>
        </w:rPr>
        <w:t xml:space="preserve">, </w:t>
      </w:r>
      <w:r w:rsidRPr="00820A04">
        <w:rPr>
          <w:rFonts w:ascii="Calibri" w:hAnsi="Calibri" w:cs="Calibri"/>
          <w:i/>
          <w:iCs/>
          <w:noProof/>
        </w:rPr>
        <w:t>44</w:t>
      </w:r>
      <w:r w:rsidRPr="00820A04">
        <w:rPr>
          <w:rFonts w:ascii="Calibri" w:hAnsi="Calibri" w:cs="Calibri"/>
          <w:noProof/>
        </w:rPr>
        <w:t>(3), 183. https://doi.org/10.1590/S1806-37562018000000164</w:t>
      </w:r>
    </w:p>
    <w:p w14:paraId="0ADCA32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vlackova, J., Egner, P., Mokrejs, P., &amp; Cernekova, M. (2015). Verification of toe allowance of children’s footwear and its categorisation.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3), 149–157. https://doi.org/10.1080/19424280.2015.1049299</w:t>
      </w:r>
    </w:p>
    <w:p w14:paraId="4D6CB38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avone, P., Praticò, A. D., Pavone, V., Lubrano, R., Falsaperla, R., Rizzo, R., &amp; Ruggieri, M. (2017). Ataxia in children: early recognition and clinical evaluation. </w:t>
      </w:r>
      <w:r w:rsidRPr="00820A04">
        <w:rPr>
          <w:rFonts w:ascii="Calibri" w:hAnsi="Calibri" w:cs="Calibri"/>
          <w:i/>
          <w:iCs/>
          <w:noProof/>
        </w:rPr>
        <w:t>Italian Journal of Pediatrics</w:t>
      </w:r>
      <w:r w:rsidRPr="00820A04">
        <w:rPr>
          <w:rFonts w:ascii="Calibri" w:hAnsi="Calibri" w:cs="Calibri"/>
          <w:noProof/>
        </w:rPr>
        <w:t xml:space="preserve">, </w:t>
      </w:r>
      <w:r w:rsidRPr="00820A04">
        <w:rPr>
          <w:rFonts w:ascii="Calibri" w:hAnsi="Calibri" w:cs="Calibri"/>
          <w:i/>
          <w:iCs/>
          <w:noProof/>
        </w:rPr>
        <w:t>43</w:t>
      </w:r>
      <w:r w:rsidRPr="00820A04">
        <w:rPr>
          <w:rFonts w:ascii="Calibri" w:hAnsi="Calibri" w:cs="Calibri"/>
          <w:noProof/>
        </w:rPr>
        <w:t>. https://doi.org/10.1186/S13052-016-0325-9</w:t>
      </w:r>
    </w:p>
    <w:p w14:paraId="5E309CD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enneau, K., Lutter, L. D., &amp; Winter, R. D. (1982). Pes planus: radiographic changes with foot orthoses and shoes. </w:t>
      </w:r>
      <w:r w:rsidRPr="00820A04">
        <w:rPr>
          <w:rFonts w:ascii="Calibri" w:hAnsi="Calibri" w:cs="Calibri"/>
          <w:i/>
          <w:iCs/>
          <w:noProof/>
        </w:rPr>
        <w:t>Foot Ankle</w:t>
      </w:r>
      <w:r w:rsidRPr="00820A04">
        <w:rPr>
          <w:rFonts w:ascii="Calibri" w:hAnsi="Calibri" w:cs="Calibri"/>
          <w:noProof/>
        </w:rPr>
        <w:t xml:space="preserve">, </w:t>
      </w:r>
      <w:r w:rsidRPr="00820A04">
        <w:rPr>
          <w:rFonts w:ascii="Calibri" w:hAnsi="Calibri" w:cs="Calibri"/>
          <w:i/>
          <w:iCs/>
          <w:noProof/>
        </w:rPr>
        <w:t>2</w:t>
      </w:r>
      <w:r w:rsidRPr="00820A04">
        <w:rPr>
          <w:rFonts w:ascii="Calibri" w:hAnsi="Calibri" w:cs="Calibri"/>
          <w:noProof/>
        </w:rPr>
        <w:t>(5), 299–303. http://ezproxy.staffs.ac.uk/login?url=http://search.ebscohost.com/login.aspx?direct=true&amp;db=cmedm&amp;AN=7076063&amp;site=ehost-live</w:t>
      </w:r>
    </w:p>
    <w:p w14:paraId="09FD243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olomé, E., Théveniau, N., Vigier, C., Dumas, R., &amp; Robert, T. (2022). Shoe wear test machine: What exists versus innovations and promising concepts. A scoping review. </w:t>
      </w:r>
      <w:r w:rsidRPr="00820A04">
        <w:rPr>
          <w:rFonts w:ascii="Calibri" w:hAnsi="Calibri" w:cs="Calibri"/>
          <w:i/>
          <w:iCs/>
          <w:noProof/>
        </w:rPr>
        <w:t>Proceedings of the Institution of Mechanical Engineers, Part P: Journal of Sports Engineering and Technology</w:t>
      </w:r>
      <w:r w:rsidRPr="00820A04">
        <w:rPr>
          <w:rFonts w:ascii="Calibri" w:hAnsi="Calibri" w:cs="Calibri"/>
          <w:noProof/>
        </w:rPr>
        <w:t>. https://doi.org/10.1177/17543371221133903/SUPPL_FILE/SJ-DOCX-1-PIP-10.1177_17543371221133903.DOCX</w:t>
      </w:r>
    </w:p>
    <w:p w14:paraId="4F6247F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omarino, D., Ramírez Llamas, J., &amp; Pomarino, A. (2016). Analysis of Physiological Gait Pattern in Children Without the Influence of Footwear. </w:t>
      </w:r>
      <w:r w:rsidRPr="00820A04">
        <w:rPr>
          <w:rFonts w:ascii="Calibri" w:hAnsi="Calibri" w:cs="Calibri"/>
          <w:i/>
          <w:iCs/>
          <w:noProof/>
        </w:rPr>
        <w:t>Foot Ankle Spec</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6), 506–512. https://doi.org/10.1177/1938640016666914</w:t>
      </w:r>
    </w:p>
    <w:p w14:paraId="086F923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rice, C., Cooper, G., Graham-Smith, P., &amp; Jones, R. (2014). A mechanical protocol to replicate impact in walking footwear.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40</w:t>
      </w:r>
      <w:r w:rsidRPr="00820A04">
        <w:rPr>
          <w:rFonts w:ascii="Calibri" w:hAnsi="Calibri" w:cs="Calibri"/>
          <w:noProof/>
        </w:rPr>
        <w:t>(1), 26–31. https://doi.org/10.1016/j.gaitpost.2014.01.014</w:t>
      </w:r>
    </w:p>
    <w:p w14:paraId="3B4A214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rice, C., Skidmore, S., Ratcliffe, J., &amp; Williams, A. (2021a). A first step to defining a measurement method for footwear comfort in children.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sup1), S35–S37. https://doi.org/10.1080/19424280.2021.1917669</w:t>
      </w:r>
    </w:p>
    <w:p w14:paraId="25EA6E1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Price, C., Skidmore, S., Ratcliffe, J., &amp; Williams, A. (2021b). Children should be seen and also heard: an explorative qualitative study into the influences on children’s choice of footwear, their perception of comfort and the language they use to describe footwear experiences.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1), 1–10. https://doi.org/10.1186/s13047-021-00487-3</w:t>
      </w:r>
    </w:p>
    <w:p w14:paraId="2D8E3A0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aczkowski, J. W., Daniszewska, B., &amp; Zolynski, K. (2010). Functional scoliosis caused by leg length discrepancy. </w:t>
      </w:r>
      <w:r w:rsidRPr="00820A04">
        <w:rPr>
          <w:rFonts w:ascii="Calibri" w:hAnsi="Calibri" w:cs="Calibri"/>
          <w:i/>
          <w:iCs/>
          <w:noProof/>
        </w:rPr>
        <w:t>Archives of Medical Science</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3), 393–398. https://doi.org/10.5114/aoms.2010.14262</w:t>
      </w:r>
    </w:p>
    <w:p w14:paraId="4454F7E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ajchel-Chyla, B., Skrzyńska, B., Janocha, M., &amp; Gajewski, R. (2012). The foot length changes due to age as well as load during ambulation and determintion of the toe allowance. </w:t>
      </w:r>
      <w:r w:rsidRPr="00820A04">
        <w:rPr>
          <w:rFonts w:ascii="Calibri" w:hAnsi="Calibri" w:cs="Calibri"/>
          <w:i/>
          <w:iCs/>
          <w:noProof/>
        </w:rPr>
        <w:t>Przeglad Wlokienniczy</w:t>
      </w:r>
      <w:r w:rsidRPr="00820A04">
        <w:rPr>
          <w:rFonts w:ascii="Calibri" w:hAnsi="Calibri" w:cs="Calibri"/>
          <w:noProof/>
        </w:rPr>
        <w:t xml:space="preserve">, </w:t>
      </w:r>
      <w:r w:rsidRPr="00820A04">
        <w:rPr>
          <w:rFonts w:ascii="Calibri" w:hAnsi="Calibri" w:cs="Calibri"/>
          <w:i/>
          <w:iCs/>
          <w:noProof/>
        </w:rPr>
        <w:t>66</w:t>
      </w:r>
      <w:r w:rsidRPr="00820A04">
        <w:rPr>
          <w:rFonts w:ascii="Calibri" w:hAnsi="Calibri" w:cs="Calibri"/>
          <w:noProof/>
        </w:rPr>
        <w:t>(3), 23–26. https://www.scopus.com/inward/record.uri?eid=2-s2.0-84860364082&amp;partnerID=40&amp;md5=3c8c6854dc3671a8dc2323dcf95ae678</w:t>
      </w:r>
    </w:p>
    <w:p w14:paraId="0AB85A0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amstrand, N., Andersson, C. B., Rusaw, D., Björk Andersson, C., &amp; Rusaw, D. (2008). Effects of an unstable shoe construction on standing balance in children with developmental disabilities: a pilot study. </w:t>
      </w:r>
      <w:r w:rsidRPr="00820A04">
        <w:rPr>
          <w:rFonts w:ascii="Calibri" w:hAnsi="Calibri" w:cs="Calibri"/>
          <w:i/>
          <w:iCs/>
          <w:noProof/>
        </w:rPr>
        <w:t>Prosthet Orthot Int</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4), 422–433. https://doi.org/10.1080/03093640802339403</w:t>
      </w:r>
    </w:p>
    <w:p w14:paraId="5D63707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edmond, A. C., Crosbie, J., &amp; Ouvrier, R. A. (2006). Development and validation of a novel rating system for scoring standing foot posture: The Foot Posture Index. </w:t>
      </w:r>
      <w:r w:rsidRPr="00820A04">
        <w:rPr>
          <w:rFonts w:ascii="Calibri" w:hAnsi="Calibri" w:cs="Calibri"/>
          <w:i/>
          <w:iCs/>
          <w:noProof/>
        </w:rPr>
        <w:t>Clinical Biomechanics</w:t>
      </w:r>
      <w:r w:rsidRPr="00820A04">
        <w:rPr>
          <w:rFonts w:ascii="Calibri" w:hAnsi="Calibri" w:cs="Calibri"/>
          <w:noProof/>
        </w:rPr>
        <w:t xml:space="preserve">, </w:t>
      </w:r>
      <w:r w:rsidRPr="00820A04">
        <w:rPr>
          <w:rFonts w:ascii="Calibri" w:hAnsi="Calibri" w:cs="Calibri"/>
          <w:i/>
          <w:iCs/>
          <w:noProof/>
        </w:rPr>
        <w:t>21</w:t>
      </w:r>
      <w:r w:rsidRPr="00820A04">
        <w:rPr>
          <w:rFonts w:ascii="Calibri" w:hAnsi="Calibri" w:cs="Calibri"/>
          <w:noProof/>
        </w:rPr>
        <w:t>(1), 89–98. https://doi.org/10.1016/j.clinbiomech.2005.08.002</w:t>
      </w:r>
    </w:p>
    <w:p w14:paraId="4ADEC44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immer, J. H., Rowland, J. L., &amp; Yamaki, K. (2007). Obesity and secondary conditions in adolescents with disabilities: addressing the needs of an underserved population. </w:t>
      </w:r>
      <w:r w:rsidRPr="00820A04">
        <w:rPr>
          <w:rFonts w:ascii="Calibri" w:hAnsi="Calibri" w:cs="Calibri"/>
          <w:i/>
          <w:iCs/>
          <w:noProof/>
        </w:rPr>
        <w:t>The Journal of Adolescent Health : Official Publication of the Society for Adolescent Medicine</w:t>
      </w:r>
      <w:r w:rsidRPr="00820A04">
        <w:rPr>
          <w:rFonts w:ascii="Calibri" w:hAnsi="Calibri" w:cs="Calibri"/>
          <w:noProof/>
        </w:rPr>
        <w:t xml:space="preserve">, </w:t>
      </w:r>
      <w:r w:rsidRPr="00820A04">
        <w:rPr>
          <w:rFonts w:ascii="Calibri" w:hAnsi="Calibri" w:cs="Calibri"/>
          <w:i/>
          <w:iCs/>
          <w:noProof/>
        </w:rPr>
        <w:t>41</w:t>
      </w:r>
      <w:r w:rsidRPr="00820A04">
        <w:rPr>
          <w:rFonts w:ascii="Calibri" w:hAnsi="Calibri" w:cs="Calibri"/>
          <w:noProof/>
        </w:rPr>
        <w:t>(3), 224–229. https://doi.org/10.1016/J.JADOHEALTH.2007.05.005</w:t>
      </w:r>
    </w:p>
    <w:p w14:paraId="5F1D787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ival, C., Ceyte, H., &amp; Olivier, I. (2005). Developmental changes of static standing balance in children. </w:t>
      </w:r>
      <w:r w:rsidRPr="00820A04">
        <w:rPr>
          <w:rFonts w:ascii="Calibri" w:hAnsi="Calibri" w:cs="Calibri"/>
          <w:i/>
          <w:iCs/>
          <w:noProof/>
        </w:rPr>
        <w:t>Neuroscience Letters</w:t>
      </w:r>
      <w:r w:rsidRPr="00820A04">
        <w:rPr>
          <w:rFonts w:ascii="Calibri" w:hAnsi="Calibri" w:cs="Calibri"/>
          <w:noProof/>
        </w:rPr>
        <w:t xml:space="preserve">, </w:t>
      </w:r>
      <w:r w:rsidRPr="00820A04">
        <w:rPr>
          <w:rFonts w:ascii="Calibri" w:hAnsi="Calibri" w:cs="Calibri"/>
          <w:i/>
          <w:iCs/>
          <w:noProof/>
        </w:rPr>
        <w:t>376</w:t>
      </w:r>
      <w:r w:rsidRPr="00820A04">
        <w:rPr>
          <w:rFonts w:ascii="Calibri" w:hAnsi="Calibri" w:cs="Calibri"/>
          <w:noProof/>
        </w:rPr>
        <w:t>(2), 133–136. https://doi.org/10.1016/j.neulet.2004.11.042</w:t>
      </w:r>
    </w:p>
    <w:p w14:paraId="08A44E4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binson, L. E., Rudisil, M. E., Weimar, W. H., Shroyer, J. F., Breslin, C. M., Morera, M., Rudisill, M. E., Weimar, W. H., Breslin, C. M., Shroyer, J. F., &amp; Morera, M. (2011). Footwear and locomotor skill performance in preschoolers. </w:t>
      </w:r>
      <w:r w:rsidRPr="00820A04">
        <w:rPr>
          <w:rFonts w:ascii="Calibri" w:hAnsi="Calibri" w:cs="Calibri"/>
          <w:i/>
          <w:iCs/>
          <w:noProof/>
        </w:rPr>
        <w:t>Percept Mot Skills</w:t>
      </w:r>
      <w:r w:rsidRPr="00820A04">
        <w:rPr>
          <w:rFonts w:ascii="Calibri" w:hAnsi="Calibri" w:cs="Calibri"/>
          <w:noProof/>
        </w:rPr>
        <w:t xml:space="preserve">, </w:t>
      </w:r>
      <w:r w:rsidRPr="00820A04">
        <w:rPr>
          <w:rFonts w:ascii="Calibri" w:hAnsi="Calibri" w:cs="Calibri"/>
          <w:i/>
          <w:iCs/>
          <w:noProof/>
        </w:rPr>
        <w:t>113</w:t>
      </w:r>
      <w:r w:rsidRPr="00820A04">
        <w:rPr>
          <w:rFonts w:ascii="Calibri" w:hAnsi="Calibri" w:cs="Calibri"/>
          <w:noProof/>
        </w:rPr>
        <w:t>(2), 534–538. https://doi.org/10.2466/05.06.10.26.Pms.113.5.534-538</w:t>
      </w:r>
    </w:p>
    <w:p w14:paraId="225C68E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denberger, C. A. (1981). Torqheels. In </w:t>
      </w:r>
      <w:r w:rsidRPr="00820A04">
        <w:rPr>
          <w:rFonts w:ascii="Calibri" w:hAnsi="Calibri" w:cs="Calibri"/>
          <w:i/>
          <w:iCs/>
          <w:noProof/>
        </w:rPr>
        <w:t>Orthopaedic Mechanics</w:t>
      </w:r>
      <w:r w:rsidRPr="00820A04">
        <w:rPr>
          <w:rFonts w:ascii="Calibri" w:hAnsi="Calibri" w:cs="Calibri"/>
          <w:noProof/>
        </w:rPr>
        <w:t xml:space="preserve"> (pp. 175–198). Elsevier. https://doi.org/10.1016/b978-0-12-281602-4.50009-9</w:t>
      </w:r>
    </w:p>
    <w:p w14:paraId="4E30BDE8"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me, K., Ashford, R. L., &amp; Evans, A. (2010). Non-surgical interventions for paediatric pes planus. </w:t>
      </w:r>
      <w:r w:rsidRPr="00820A04">
        <w:rPr>
          <w:rFonts w:ascii="Calibri" w:hAnsi="Calibri" w:cs="Calibri"/>
          <w:i/>
          <w:iCs/>
          <w:noProof/>
        </w:rPr>
        <w:t>Cochrane Database Syst Rev</w:t>
      </w:r>
      <w:r w:rsidRPr="00820A04">
        <w:rPr>
          <w:rFonts w:ascii="Calibri" w:hAnsi="Calibri" w:cs="Calibri"/>
          <w:noProof/>
        </w:rPr>
        <w:t xml:space="preserve">, </w:t>
      </w:r>
      <w:r w:rsidRPr="00820A04">
        <w:rPr>
          <w:rFonts w:ascii="Calibri" w:hAnsi="Calibri" w:cs="Calibri"/>
          <w:i/>
          <w:iCs/>
          <w:noProof/>
        </w:rPr>
        <w:t>7</w:t>
      </w:r>
      <w:r w:rsidRPr="00820A04">
        <w:rPr>
          <w:rFonts w:ascii="Calibri" w:hAnsi="Calibri" w:cs="Calibri"/>
          <w:noProof/>
        </w:rPr>
        <w:t>(7), Cd006311. https://doi.org/10.1002/14651858.CD006311.pub2</w:t>
      </w:r>
    </w:p>
    <w:p w14:paraId="3EF2474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The “F-words” in childhood disability: I swear this is how we should think, 38 Child: Care, Health and Development 457 (2012). https://doi.org/10.1111/j.1365-2214.2011.01338.x</w:t>
      </w:r>
    </w:p>
    <w:p w14:paraId="6FA501A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tter, I., Wicher, J., Zułtak-Ba̧czkowska, K., Mroczek, B., &amp; Karakiewicz, B. (2009). Prevention and correction of faulty postures among children in pre-school age-parents’ opinion. </w:t>
      </w:r>
      <w:r w:rsidRPr="00820A04">
        <w:rPr>
          <w:rFonts w:ascii="Calibri" w:hAnsi="Calibri" w:cs="Calibri"/>
          <w:i/>
          <w:iCs/>
          <w:noProof/>
        </w:rPr>
        <w:t>Family Medicine and Primary Care Review</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3), 471–472. https://www.scopus.com/inward/record.uri?eid=2-s2.0-70349548937&amp;partnerID=40&amp;md5=deff2ea301e8e9b2f04b5090c5c4c498</w:t>
      </w:r>
    </w:p>
    <w:p w14:paraId="283E1AF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tter, T., de Jong, R., Lacko, S., &amp; Al, E. (2017). Clinical pathways as a quality strategy. In </w:t>
      </w:r>
      <w:r w:rsidRPr="00820A04">
        <w:rPr>
          <w:rFonts w:ascii="Calibri" w:hAnsi="Calibri" w:cs="Calibri"/>
          <w:i/>
          <w:iCs/>
          <w:noProof/>
        </w:rPr>
        <w:t>Improving healthcare quality in Europe: Characteristics, effectiveness and implementation of different strategies [Internet]</w:t>
      </w:r>
      <w:r w:rsidRPr="00820A04">
        <w:rPr>
          <w:rFonts w:ascii="Calibri" w:hAnsi="Calibri" w:cs="Calibri"/>
          <w:noProof/>
        </w:rPr>
        <w:t xml:space="preserve"> (Vol. 27, Issue suppl_3). European Observatory on Health Systems and Policies. https://www.ncbi.nlm.nih.gov/books/NBK549262/</w:t>
      </w:r>
    </w:p>
    <w:p w14:paraId="719E77A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Roye, D. P. J., &amp; Raimondo, R. A. (2000). Surgical treatment of the child’s and adolescent’s flexible flatfoot. </w:t>
      </w:r>
      <w:r w:rsidRPr="00820A04">
        <w:rPr>
          <w:rFonts w:ascii="Calibri" w:hAnsi="Calibri" w:cs="Calibri"/>
          <w:i/>
          <w:iCs/>
          <w:noProof/>
        </w:rPr>
        <w:t>Clinics in Podiatric Medicine and Surgery</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3), 515–530, vii–viii.</w:t>
      </w:r>
    </w:p>
    <w:p w14:paraId="6762669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angiorgio, S. N., Ho, N. C., Morgan, R. D., Ebramzadeh, E., &amp; Zionts, L. E. (2016). The Objective Measurement of Brace-Use Adherence in the Treatment of Idiopathic Clubfoot. </w:t>
      </w:r>
      <w:r w:rsidRPr="00820A04">
        <w:rPr>
          <w:rFonts w:ascii="Calibri" w:hAnsi="Calibri" w:cs="Calibri"/>
          <w:i/>
          <w:iCs/>
          <w:noProof/>
        </w:rPr>
        <w:t>Journal of Bone and Joint Surgery - American Volume</w:t>
      </w:r>
      <w:r w:rsidRPr="00820A04">
        <w:rPr>
          <w:rFonts w:ascii="Calibri" w:hAnsi="Calibri" w:cs="Calibri"/>
          <w:noProof/>
        </w:rPr>
        <w:t xml:space="preserve">, </w:t>
      </w:r>
      <w:r w:rsidRPr="00820A04">
        <w:rPr>
          <w:rFonts w:ascii="Calibri" w:hAnsi="Calibri" w:cs="Calibri"/>
          <w:i/>
          <w:iCs/>
          <w:noProof/>
        </w:rPr>
        <w:t>98</w:t>
      </w:r>
      <w:r w:rsidRPr="00820A04">
        <w:rPr>
          <w:rFonts w:ascii="Calibri" w:hAnsi="Calibri" w:cs="Calibri"/>
          <w:noProof/>
        </w:rPr>
        <w:t>(19), 1598–1605. https://doi.org/10.2106/JBJS.16.00170</w:t>
      </w:r>
    </w:p>
    <w:p w14:paraId="4507808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ass, P., &amp; Hassan, G. (2003). Lower extremity abnormalities in children. </w:t>
      </w:r>
      <w:r w:rsidRPr="00820A04">
        <w:rPr>
          <w:rFonts w:ascii="Calibri" w:hAnsi="Calibri" w:cs="Calibri"/>
          <w:i/>
          <w:iCs/>
          <w:noProof/>
        </w:rPr>
        <w:t>Am Fam Physician</w:t>
      </w:r>
      <w:r w:rsidRPr="00820A04">
        <w:rPr>
          <w:rFonts w:ascii="Calibri" w:hAnsi="Calibri" w:cs="Calibri"/>
          <w:noProof/>
        </w:rPr>
        <w:t xml:space="preserve">, </w:t>
      </w:r>
      <w:r w:rsidRPr="00820A04">
        <w:rPr>
          <w:rFonts w:ascii="Calibri" w:hAnsi="Calibri" w:cs="Calibri"/>
          <w:i/>
          <w:iCs/>
          <w:noProof/>
        </w:rPr>
        <w:t>68</w:t>
      </w:r>
      <w:r w:rsidRPr="00820A04">
        <w:rPr>
          <w:rFonts w:ascii="Calibri" w:hAnsi="Calibri" w:cs="Calibri"/>
          <w:noProof/>
        </w:rPr>
        <w:t>(3), 461–468. https://www.scopus.com/inward/record.uri?eid=2-s2.0-0041562451&amp;partnerID=40&amp;md5=259fcfad37b061f02b7660989b39ea07</w:t>
      </w:r>
    </w:p>
    <w:p w14:paraId="4BDBBA8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cheper, M. C., Nicholson, L. L., Adams, R. D., Tofts, L., &amp; Pacey, V. (2017). The natural history of children with joint hypermobility syndrome and Ehlers–Danlos hypermobility type: a longitudinal cohort study. </w:t>
      </w:r>
      <w:r w:rsidRPr="00820A04">
        <w:rPr>
          <w:rFonts w:ascii="Calibri" w:hAnsi="Calibri" w:cs="Calibri"/>
          <w:i/>
          <w:iCs/>
          <w:noProof/>
        </w:rPr>
        <w:t>Rheumatology</w:t>
      </w:r>
      <w:r w:rsidRPr="00820A04">
        <w:rPr>
          <w:rFonts w:ascii="Calibri" w:hAnsi="Calibri" w:cs="Calibri"/>
          <w:noProof/>
        </w:rPr>
        <w:t xml:space="preserve">, </w:t>
      </w:r>
      <w:r w:rsidRPr="00820A04">
        <w:rPr>
          <w:rFonts w:ascii="Calibri" w:hAnsi="Calibri" w:cs="Calibri"/>
          <w:i/>
          <w:iCs/>
          <w:noProof/>
        </w:rPr>
        <w:t>56</w:t>
      </w:r>
      <w:r w:rsidRPr="00820A04">
        <w:rPr>
          <w:rFonts w:ascii="Calibri" w:hAnsi="Calibri" w:cs="Calibri"/>
          <w:noProof/>
        </w:rPr>
        <w:t>(12), 2073–2083. https://doi.org/10.1093/rheumatology/kex148</w:t>
      </w:r>
    </w:p>
    <w:p w14:paraId="478F98F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chmidt, S. C. E., Henn, A., Albrecht, C., &amp; Woll, A. (2017). Physical activity of German children and adolescents 2003-2012: The MoMo-study. </w:t>
      </w:r>
      <w:r w:rsidRPr="00820A04">
        <w:rPr>
          <w:rFonts w:ascii="Calibri" w:hAnsi="Calibri" w:cs="Calibri"/>
          <w:i/>
          <w:iCs/>
          <w:noProof/>
        </w:rPr>
        <w:t>International Journal of Environmental Research and Public Health</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11). https://doi.org/10.3390/IJERPH14111375</w:t>
      </w:r>
    </w:p>
    <w:p w14:paraId="6AEB55D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choenmakers, M. A. G. C., Uiterwaal, C. S. P. M., Gulmans, V. A. M., Gooskens, R. H. J. M., &amp; Helders, P. J. M. (2005). Determinants of functional independence and quality of life in children with spina bifida. </w:t>
      </w:r>
      <w:r w:rsidRPr="00820A04">
        <w:rPr>
          <w:rFonts w:ascii="Calibri" w:hAnsi="Calibri" w:cs="Calibri"/>
          <w:i/>
          <w:iCs/>
          <w:noProof/>
        </w:rPr>
        <w:t>Clinical Rehabilitation</w:t>
      </w:r>
      <w:r w:rsidRPr="00820A04">
        <w:rPr>
          <w:rFonts w:ascii="Calibri" w:hAnsi="Calibri" w:cs="Calibri"/>
          <w:noProof/>
        </w:rPr>
        <w:t xml:space="preserve">, </w:t>
      </w:r>
      <w:r w:rsidRPr="00820A04">
        <w:rPr>
          <w:rFonts w:ascii="Calibri" w:hAnsi="Calibri" w:cs="Calibri"/>
          <w:i/>
          <w:iCs/>
          <w:noProof/>
        </w:rPr>
        <w:t>19</w:t>
      </w:r>
      <w:r w:rsidRPr="00820A04">
        <w:rPr>
          <w:rFonts w:ascii="Calibri" w:hAnsi="Calibri" w:cs="Calibri"/>
          <w:noProof/>
        </w:rPr>
        <w:t>(6), 677–685. https://doi.org/10.1191/0269215505cr865oa</w:t>
      </w:r>
    </w:p>
    <w:p w14:paraId="61487EA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choonenboom, J., &amp; Johnson, R. B. (2017). How to Construct a Mixed Methods Research Design. </w:t>
      </w:r>
      <w:r w:rsidRPr="00820A04">
        <w:rPr>
          <w:rFonts w:ascii="Calibri" w:hAnsi="Calibri" w:cs="Calibri"/>
          <w:i/>
          <w:iCs/>
          <w:noProof/>
        </w:rPr>
        <w:t>Kolner Zeitschrift Fur Soziologie Und Sozialpsychologie</w:t>
      </w:r>
      <w:r w:rsidRPr="00820A04">
        <w:rPr>
          <w:rFonts w:ascii="Calibri" w:hAnsi="Calibri" w:cs="Calibri"/>
          <w:noProof/>
        </w:rPr>
        <w:t xml:space="preserve">, </w:t>
      </w:r>
      <w:r w:rsidRPr="00820A04">
        <w:rPr>
          <w:rFonts w:ascii="Calibri" w:hAnsi="Calibri" w:cs="Calibri"/>
          <w:i/>
          <w:iCs/>
          <w:noProof/>
        </w:rPr>
        <w:t>69</w:t>
      </w:r>
      <w:r w:rsidRPr="00820A04">
        <w:rPr>
          <w:rFonts w:ascii="Calibri" w:hAnsi="Calibri" w:cs="Calibri"/>
          <w:noProof/>
        </w:rPr>
        <w:t>(Suppl 2), 107–131. https://doi.org/10.1007/s11577-017-0454-1</w:t>
      </w:r>
    </w:p>
    <w:p w14:paraId="352FC86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chwanitz, S., Möser, S., &amp; Odenwald, S. (2010). Comparison of test methods to quantify shock attenuating properties of athletic footwear. </w:t>
      </w:r>
      <w:r w:rsidRPr="00820A04">
        <w:rPr>
          <w:rFonts w:ascii="Calibri" w:hAnsi="Calibri" w:cs="Calibri"/>
          <w:i/>
          <w:iCs/>
          <w:noProof/>
        </w:rPr>
        <w:t>Procedia Engineering</w:t>
      </w:r>
      <w:r w:rsidRPr="00820A04">
        <w:rPr>
          <w:rFonts w:ascii="Calibri" w:hAnsi="Calibri" w:cs="Calibri"/>
          <w:noProof/>
        </w:rPr>
        <w:t xml:space="preserve">, </w:t>
      </w:r>
      <w:r w:rsidRPr="00820A04">
        <w:rPr>
          <w:rFonts w:ascii="Calibri" w:hAnsi="Calibri" w:cs="Calibri"/>
          <w:i/>
          <w:iCs/>
          <w:noProof/>
        </w:rPr>
        <w:t>2</w:t>
      </w:r>
      <w:r w:rsidRPr="00820A04">
        <w:rPr>
          <w:rFonts w:ascii="Calibri" w:hAnsi="Calibri" w:cs="Calibri"/>
          <w:noProof/>
        </w:rPr>
        <w:t>(2), 2805–2810. https://doi.org/10.1016/J.PROENG.2010.04.070</w:t>
      </w:r>
    </w:p>
    <w:p w14:paraId="0526E07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hoe Master. (2021). </w:t>
      </w:r>
      <w:r w:rsidRPr="00820A04">
        <w:rPr>
          <w:rFonts w:ascii="Calibri" w:hAnsi="Calibri" w:cs="Calibri"/>
          <w:i/>
          <w:iCs/>
          <w:noProof/>
        </w:rPr>
        <w:t>Kickers History | Daniel Raufast Kickers Boots</w:t>
      </w:r>
      <w:r w:rsidRPr="00820A04">
        <w:rPr>
          <w:rFonts w:ascii="Calibri" w:hAnsi="Calibri" w:cs="Calibri"/>
          <w:noProof/>
        </w:rPr>
        <w:t>. https://www.mastershoe.co.uk/kickers-history</w:t>
      </w:r>
    </w:p>
    <w:p w14:paraId="3F7D398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hultz, S. P., Houltham, S. D., Kung, S. M., Hume, P., &amp; Fink, P. W. (2016). Metabolic Differences between Shod and Barefoot Walking in Children. </w:t>
      </w:r>
      <w:r w:rsidRPr="00820A04">
        <w:rPr>
          <w:rFonts w:ascii="Calibri" w:hAnsi="Calibri" w:cs="Calibri"/>
          <w:i/>
          <w:iCs/>
          <w:noProof/>
        </w:rPr>
        <w:t>Int J Sports Med</w:t>
      </w:r>
      <w:r w:rsidRPr="00820A04">
        <w:rPr>
          <w:rFonts w:ascii="Calibri" w:hAnsi="Calibri" w:cs="Calibri"/>
          <w:noProof/>
        </w:rPr>
        <w:t xml:space="preserve">, </w:t>
      </w:r>
      <w:r w:rsidRPr="00820A04">
        <w:rPr>
          <w:rFonts w:ascii="Calibri" w:hAnsi="Calibri" w:cs="Calibri"/>
          <w:i/>
          <w:iCs/>
          <w:noProof/>
        </w:rPr>
        <w:t>37</w:t>
      </w:r>
      <w:r w:rsidRPr="00820A04">
        <w:rPr>
          <w:rFonts w:ascii="Calibri" w:hAnsi="Calibri" w:cs="Calibri"/>
          <w:noProof/>
        </w:rPr>
        <w:t>(5), 401–404. https://doi.org/10.1055/s-0035-1569349</w:t>
      </w:r>
    </w:p>
    <w:p w14:paraId="4214A7C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ilvester, R. N., Williams, A. E., Dalbeth, N., &amp; Rome, K. (2010). “Choosing shoes”: A preliminary study into the challenges facing clinicians in assessing footwear for rheumatoid patients.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3</w:t>
      </w:r>
      <w:r w:rsidRPr="00820A04">
        <w:rPr>
          <w:rFonts w:ascii="Calibri" w:hAnsi="Calibri" w:cs="Calibri"/>
          <w:noProof/>
        </w:rPr>
        <w:t>(1), 1–8. https://doi.org/10.1186/1757-1146-3-24/TABLES/5</w:t>
      </w:r>
    </w:p>
    <w:p w14:paraId="2D75CF9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imon, T. D., Soep, J. B., &amp; Hollister, J. R. (2005). Pernio in pediatrics. </w:t>
      </w:r>
      <w:r w:rsidRPr="00820A04">
        <w:rPr>
          <w:rFonts w:ascii="Calibri" w:hAnsi="Calibri" w:cs="Calibri"/>
          <w:i/>
          <w:iCs/>
          <w:noProof/>
        </w:rPr>
        <w:t>Pediatrics</w:t>
      </w:r>
      <w:r w:rsidRPr="00820A04">
        <w:rPr>
          <w:rFonts w:ascii="Calibri" w:hAnsi="Calibri" w:cs="Calibri"/>
          <w:noProof/>
        </w:rPr>
        <w:t xml:space="preserve">, </w:t>
      </w:r>
      <w:r w:rsidRPr="00820A04">
        <w:rPr>
          <w:rFonts w:ascii="Calibri" w:hAnsi="Calibri" w:cs="Calibri"/>
          <w:i/>
          <w:iCs/>
          <w:noProof/>
        </w:rPr>
        <w:t>116</w:t>
      </w:r>
      <w:r w:rsidRPr="00820A04">
        <w:rPr>
          <w:rFonts w:ascii="Calibri" w:hAnsi="Calibri" w:cs="Calibri"/>
          <w:noProof/>
        </w:rPr>
        <w:t>(3), e472–e475. https://doi.org/10.1542/peds.2004-2681</w:t>
      </w:r>
    </w:p>
    <w:p w14:paraId="1BAAB51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ivaratnam, C., Howells, K., Stefanac, N., Reynolds, K., &amp; Rinehart, N. (2020). Parent and clinician perspectives on the participation of children with cerebral palsy in community-based football: A qualitative exploration in a regional setting. </w:t>
      </w:r>
      <w:r w:rsidRPr="00820A04">
        <w:rPr>
          <w:rFonts w:ascii="Calibri" w:hAnsi="Calibri" w:cs="Calibri"/>
          <w:i/>
          <w:iCs/>
          <w:noProof/>
        </w:rPr>
        <w:t>International Journal of Environmental Research and Public Health</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3). https://doi.org/10.3390/ijerph17031102</w:t>
      </w:r>
    </w:p>
    <w:p w14:paraId="7EF130C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kivington, K., Matthews, L., Simpson, S. A., Craig, P., Baird, J., Blazeby, J. M., Boyd, K. A., Craig, N., French, D. P., McIntosh, E., Petticrew, M., Rycroft-Malone, J., White, M., &amp; Moore, L. (2021). A new framework for developing and evaluating complex interventions: update of Medical Research Council guidance. </w:t>
      </w:r>
      <w:r w:rsidRPr="00820A04">
        <w:rPr>
          <w:rFonts w:ascii="Calibri" w:hAnsi="Calibri" w:cs="Calibri"/>
          <w:i/>
          <w:iCs/>
          <w:noProof/>
        </w:rPr>
        <w:t>BMJ</w:t>
      </w:r>
      <w:r w:rsidRPr="00820A04">
        <w:rPr>
          <w:rFonts w:ascii="Calibri" w:hAnsi="Calibri" w:cs="Calibri"/>
          <w:noProof/>
        </w:rPr>
        <w:t xml:space="preserve">, </w:t>
      </w:r>
      <w:r w:rsidRPr="00820A04">
        <w:rPr>
          <w:rFonts w:ascii="Calibri" w:hAnsi="Calibri" w:cs="Calibri"/>
          <w:i/>
          <w:iCs/>
          <w:noProof/>
        </w:rPr>
        <w:t>374</w:t>
      </w:r>
      <w:r w:rsidRPr="00820A04">
        <w:rPr>
          <w:rFonts w:ascii="Calibri" w:hAnsi="Calibri" w:cs="Calibri"/>
          <w:noProof/>
        </w:rPr>
        <w:t>. https://doi.org/10.1136/BMJ.N2061</w:t>
      </w:r>
    </w:p>
    <w:p w14:paraId="05E8455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mith, B., Mallick, K., Monforte, J., &amp; Foster, C. (2021). Disability, the communication of physical activity and sedentary behaviour, and ableism: a call for inclusive messages. </w:t>
      </w:r>
      <w:r w:rsidRPr="00820A04">
        <w:rPr>
          <w:rFonts w:ascii="Calibri" w:hAnsi="Calibri" w:cs="Calibri"/>
          <w:i/>
          <w:iCs/>
          <w:noProof/>
        </w:rPr>
        <w:t>British Journal of Sports Medicine</w:t>
      </w:r>
      <w:r w:rsidRPr="00820A04">
        <w:rPr>
          <w:rFonts w:ascii="Calibri" w:hAnsi="Calibri" w:cs="Calibri"/>
          <w:noProof/>
        </w:rPr>
        <w:t xml:space="preserve">, </w:t>
      </w:r>
      <w:r w:rsidRPr="00820A04">
        <w:rPr>
          <w:rFonts w:ascii="Calibri" w:hAnsi="Calibri" w:cs="Calibri"/>
          <w:i/>
          <w:iCs/>
          <w:noProof/>
        </w:rPr>
        <w:t>55</w:t>
      </w:r>
      <w:r w:rsidRPr="00820A04">
        <w:rPr>
          <w:rFonts w:ascii="Calibri" w:hAnsi="Calibri" w:cs="Calibri"/>
          <w:noProof/>
        </w:rPr>
        <w:t>(20), 1121–1122. https://doi.org/10.1136/bjsports-2020-103780</w:t>
      </w:r>
    </w:p>
    <w:p w14:paraId="3AB7E8C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pencer EA, H. C. (2018). Compliance bias. In </w:t>
      </w:r>
      <w:r w:rsidRPr="00820A04">
        <w:rPr>
          <w:rFonts w:ascii="Calibri" w:hAnsi="Calibri" w:cs="Calibri"/>
          <w:i/>
          <w:iCs/>
          <w:noProof/>
        </w:rPr>
        <w:t>Catalogue Of Biases 2018</w:t>
      </w:r>
      <w:r w:rsidRPr="00820A04">
        <w:rPr>
          <w:rFonts w:ascii="Calibri" w:hAnsi="Calibri" w:cs="Calibri"/>
          <w:noProof/>
        </w:rPr>
        <w:t>. https://catalogofbias.org/biases/compliance-bias/</w:t>
      </w:r>
    </w:p>
    <w:p w14:paraId="3C6AD90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aheli, L. T. (1986). Torsional deformity. </w:t>
      </w:r>
      <w:r w:rsidRPr="00820A04">
        <w:rPr>
          <w:rFonts w:ascii="Calibri" w:hAnsi="Calibri" w:cs="Calibri"/>
          <w:i/>
          <w:iCs/>
          <w:noProof/>
        </w:rPr>
        <w:t>Pediatr Clin North Am</w:t>
      </w:r>
      <w:r w:rsidRPr="00820A04">
        <w:rPr>
          <w:rFonts w:ascii="Calibri" w:hAnsi="Calibri" w:cs="Calibri"/>
          <w:noProof/>
        </w:rPr>
        <w:t xml:space="preserve">, </w:t>
      </w:r>
      <w:r w:rsidRPr="00820A04">
        <w:rPr>
          <w:rFonts w:ascii="Calibri" w:hAnsi="Calibri" w:cs="Calibri"/>
          <w:i/>
          <w:iCs/>
          <w:noProof/>
        </w:rPr>
        <w:t>33</w:t>
      </w:r>
      <w:r w:rsidRPr="00820A04">
        <w:rPr>
          <w:rFonts w:ascii="Calibri" w:hAnsi="Calibri" w:cs="Calibri"/>
          <w:noProof/>
        </w:rPr>
        <w:t>(6), 1373–1383. https://doi.org/10.1016/S0031-3955(16)36148-X</w:t>
      </w:r>
    </w:p>
    <w:p w14:paraId="6A1522E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aheli, L. T. (1991). Shoes for children: a review. </w:t>
      </w:r>
      <w:r w:rsidRPr="00820A04">
        <w:rPr>
          <w:rFonts w:ascii="Calibri" w:hAnsi="Calibri" w:cs="Calibri"/>
          <w:i/>
          <w:iCs/>
          <w:noProof/>
        </w:rPr>
        <w:t>Pediatrics</w:t>
      </w:r>
      <w:r w:rsidRPr="00820A04">
        <w:rPr>
          <w:rFonts w:ascii="Calibri" w:hAnsi="Calibri" w:cs="Calibri"/>
          <w:noProof/>
        </w:rPr>
        <w:t xml:space="preserve">, </w:t>
      </w:r>
      <w:r w:rsidRPr="00820A04">
        <w:rPr>
          <w:rFonts w:ascii="Calibri" w:hAnsi="Calibri" w:cs="Calibri"/>
          <w:i/>
          <w:iCs/>
          <w:noProof/>
        </w:rPr>
        <w:t>88</w:t>
      </w:r>
      <w:r w:rsidRPr="00820A04">
        <w:rPr>
          <w:rFonts w:ascii="Calibri" w:hAnsi="Calibri" w:cs="Calibri"/>
          <w:noProof/>
        </w:rPr>
        <w:t>(2), 371–375. https://www.scopus.com/inward/record.uri?eid=2-s2.0-0026333022&amp;partnerID=40&amp;md5=80515c895e84c84cf62e69096d2c7d22</w:t>
      </w:r>
    </w:p>
    <w:p w14:paraId="47E9FD8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aheli, L. T. (1996). Corrective shoes for children: are they really necessary? </w:t>
      </w:r>
      <w:r w:rsidRPr="00820A04">
        <w:rPr>
          <w:rFonts w:ascii="Calibri" w:hAnsi="Calibri" w:cs="Calibri"/>
          <w:i/>
          <w:iCs/>
          <w:noProof/>
        </w:rPr>
        <w:t>Journal of Musculoskeletal Medicine</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12), 11–15. http://ezproxy.staffs.ac.uk/login?url=http://search.ebscohost.com/login.aspx?direct=true&amp;db=rzh&amp;AN=107313964&amp;site=ehost-live</w:t>
      </w:r>
    </w:p>
    <w:p w14:paraId="76B0ABB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aheli, L. T. (1999). Planovalgus foot deformity. Current status. </w:t>
      </w:r>
      <w:r w:rsidRPr="00820A04">
        <w:rPr>
          <w:rFonts w:ascii="Calibri" w:hAnsi="Calibri" w:cs="Calibri"/>
          <w:i/>
          <w:iCs/>
          <w:noProof/>
        </w:rPr>
        <w:t>J Am Podiatr Med Assoc</w:t>
      </w:r>
      <w:r w:rsidRPr="00820A04">
        <w:rPr>
          <w:rFonts w:ascii="Calibri" w:hAnsi="Calibri" w:cs="Calibri"/>
          <w:noProof/>
        </w:rPr>
        <w:t xml:space="preserve">, </w:t>
      </w:r>
      <w:r w:rsidRPr="00820A04">
        <w:rPr>
          <w:rFonts w:ascii="Calibri" w:hAnsi="Calibri" w:cs="Calibri"/>
          <w:i/>
          <w:iCs/>
          <w:noProof/>
        </w:rPr>
        <w:t>89</w:t>
      </w:r>
      <w:r w:rsidRPr="00820A04">
        <w:rPr>
          <w:rFonts w:ascii="Calibri" w:hAnsi="Calibri" w:cs="Calibri"/>
          <w:noProof/>
        </w:rPr>
        <w:t>(2), 94–99. https://doi.org/10.7547/87507315-89-2-94</w:t>
      </w:r>
    </w:p>
    <w:p w14:paraId="72B86CB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aheli, L. T., &amp; Giffin, L. (1980). Corrective shoes for children: a survey of current practice. </w:t>
      </w:r>
      <w:r w:rsidRPr="00820A04">
        <w:rPr>
          <w:rFonts w:ascii="Calibri" w:hAnsi="Calibri" w:cs="Calibri"/>
          <w:i/>
          <w:iCs/>
          <w:noProof/>
        </w:rPr>
        <w:t>Pediatrics</w:t>
      </w:r>
      <w:r w:rsidRPr="00820A04">
        <w:rPr>
          <w:rFonts w:ascii="Calibri" w:hAnsi="Calibri" w:cs="Calibri"/>
          <w:noProof/>
        </w:rPr>
        <w:t xml:space="preserve">, </w:t>
      </w:r>
      <w:r w:rsidRPr="00820A04">
        <w:rPr>
          <w:rFonts w:ascii="Calibri" w:hAnsi="Calibri" w:cs="Calibri"/>
          <w:i/>
          <w:iCs/>
          <w:noProof/>
        </w:rPr>
        <w:t>65</w:t>
      </w:r>
      <w:r w:rsidRPr="00820A04">
        <w:rPr>
          <w:rFonts w:ascii="Calibri" w:hAnsi="Calibri" w:cs="Calibri"/>
          <w:noProof/>
        </w:rPr>
        <w:t>(1), 13–17. https://www.scopus.com/inward/record.uri?eid=2-s2.0-0018817494&amp;partnerID=40&amp;md5=25a389354d847de65fcb56f4f5946621</w:t>
      </w:r>
    </w:p>
    <w:p w14:paraId="28305FC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een, H., Terjesen, T., &amp; Bjerkreim, I. (1997). [Anisomelia. Clinical consequences and treatment]. </w:t>
      </w:r>
      <w:r w:rsidRPr="00820A04">
        <w:rPr>
          <w:rFonts w:ascii="Calibri" w:hAnsi="Calibri" w:cs="Calibri"/>
          <w:i/>
          <w:iCs/>
          <w:noProof/>
        </w:rPr>
        <w:t>Tidsskrift For Den Norske Laegeforening: Tidsskrift For Praktisk Medicin, Ny Raekke</w:t>
      </w:r>
      <w:r w:rsidRPr="00820A04">
        <w:rPr>
          <w:rFonts w:ascii="Calibri" w:hAnsi="Calibri" w:cs="Calibri"/>
          <w:noProof/>
        </w:rPr>
        <w:t xml:space="preserve">, </w:t>
      </w:r>
      <w:r w:rsidRPr="00820A04">
        <w:rPr>
          <w:rFonts w:ascii="Calibri" w:hAnsi="Calibri" w:cs="Calibri"/>
          <w:i/>
          <w:iCs/>
          <w:noProof/>
        </w:rPr>
        <w:t>117</w:t>
      </w:r>
      <w:r w:rsidRPr="00820A04">
        <w:rPr>
          <w:rFonts w:ascii="Calibri" w:hAnsi="Calibri" w:cs="Calibri"/>
          <w:noProof/>
        </w:rPr>
        <w:t>(11), 1595–1600. http://ezproxy.staffs.ac.uk/login?url=http://search.ebscohost.com/login.aspx?direct=true&amp;db=cmedm&amp;AN=9198942&amp;site=ehost-live</w:t>
      </w:r>
    </w:p>
    <w:p w14:paraId="62D8573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erne, J. A. C., Savović, J., Page, M. J., Elbers, R. G., Blencowe, N. S., Boutron, I., Cates, C. J., Cheng, H. Y., Corbett, M. S., Eldridge, S. M., Emberson, J. R., Hernán, M. A., Hopewell, S., Hróbjartsson, A., Junqueira, D. R., Jüni, P., Kirkham, J. J., Lasserson, T., Li, T., … Higgins, J. P. T. (2019). RoB 2: a revised tool for assessing risk of bias in randomised trials. </w:t>
      </w:r>
      <w:r w:rsidRPr="00820A04">
        <w:rPr>
          <w:rFonts w:ascii="Calibri" w:hAnsi="Calibri" w:cs="Calibri"/>
          <w:i/>
          <w:iCs/>
          <w:noProof/>
        </w:rPr>
        <w:t>BMJ</w:t>
      </w:r>
      <w:r w:rsidRPr="00820A04">
        <w:rPr>
          <w:rFonts w:ascii="Calibri" w:hAnsi="Calibri" w:cs="Calibri"/>
          <w:noProof/>
        </w:rPr>
        <w:t xml:space="preserve">, </w:t>
      </w:r>
      <w:r w:rsidRPr="00820A04">
        <w:rPr>
          <w:rFonts w:ascii="Calibri" w:hAnsi="Calibri" w:cs="Calibri"/>
          <w:i/>
          <w:iCs/>
          <w:noProof/>
        </w:rPr>
        <w:t>366</w:t>
      </w:r>
      <w:r w:rsidRPr="00820A04">
        <w:rPr>
          <w:rFonts w:ascii="Calibri" w:hAnsi="Calibri" w:cs="Calibri"/>
          <w:noProof/>
        </w:rPr>
        <w:t>. https://doi.org/10.1136/bmj.l4898</w:t>
      </w:r>
    </w:p>
    <w:p w14:paraId="2097FDE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erne, J. A., Hernán, M. A., Reeves, B. C., Savović, J., Berkman, N. D., Viswanathan, M., Henry, D., Altman, D. G., Ansari, M. T., Boutron, I., Carpenter, J. R., Chan, A. W., Churchill, R., Deeks, J. J., Hróbjartsson, A., Kirkham, J., Jüni, P., Loke, Y. K., Pigott, T. D., … Higgins, J. P. (2016). ROBINS-I: a tool for assessing risk of bias in non-randomised studies of interventions. </w:t>
      </w:r>
      <w:r w:rsidRPr="00820A04">
        <w:rPr>
          <w:rFonts w:ascii="Calibri" w:hAnsi="Calibri" w:cs="Calibri"/>
          <w:i/>
          <w:iCs/>
          <w:noProof/>
        </w:rPr>
        <w:t>BMJ</w:t>
      </w:r>
      <w:r w:rsidRPr="00820A04">
        <w:rPr>
          <w:rFonts w:ascii="Calibri" w:hAnsi="Calibri" w:cs="Calibri"/>
          <w:noProof/>
        </w:rPr>
        <w:t xml:space="preserve">, </w:t>
      </w:r>
      <w:r w:rsidRPr="00820A04">
        <w:rPr>
          <w:rFonts w:ascii="Calibri" w:hAnsi="Calibri" w:cs="Calibri"/>
          <w:i/>
          <w:iCs/>
          <w:noProof/>
        </w:rPr>
        <w:t>355</w:t>
      </w:r>
      <w:r w:rsidRPr="00820A04">
        <w:rPr>
          <w:rFonts w:ascii="Calibri" w:hAnsi="Calibri" w:cs="Calibri"/>
          <w:noProof/>
        </w:rPr>
        <w:t>. https://doi.org/10.1136/bmj.i4919</w:t>
      </w:r>
    </w:p>
    <w:p w14:paraId="01F5587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ewart, S., Dalbeth, N., McNair, P., Parmar, P., Gow, P., &amp; Rome, K. (2014). The effect of good and poor walking shoe characteristics on plantar pressure and gait in people with gout. </w:t>
      </w:r>
      <w:r w:rsidRPr="00820A04">
        <w:rPr>
          <w:rFonts w:ascii="Calibri" w:hAnsi="Calibri" w:cs="Calibri"/>
          <w:i/>
          <w:iCs/>
          <w:noProof/>
        </w:rPr>
        <w:t>Clinical Biomechanics</w:t>
      </w:r>
      <w:r w:rsidRPr="00820A04">
        <w:rPr>
          <w:rFonts w:ascii="Calibri" w:hAnsi="Calibri" w:cs="Calibri"/>
          <w:noProof/>
        </w:rPr>
        <w:t xml:space="preserve">, </w:t>
      </w:r>
      <w:r w:rsidRPr="00820A04">
        <w:rPr>
          <w:rFonts w:ascii="Calibri" w:hAnsi="Calibri" w:cs="Calibri"/>
          <w:i/>
          <w:iCs/>
          <w:noProof/>
        </w:rPr>
        <w:t>29</w:t>
      </w:r>
      <w:r w:rsidRPr="00820A04">
        <w:rPr>
          <w:rFonts w:ascii="Calibri" w:hAnsi="Calibri" w:cs="Calibri"/>
          <w:noProof/>
        </w:rPr>
        <w:t>(10), 1158–1163. https://doi.org/10.1016/J.CLINBIOMECH.2014.09.009</w:t>
      </w:r>
    </w:p>
    <w:p w14:paraId="3C4FD89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olze, H., Kuhtz-Buschbeck, J. ., Mondwurf, C., Boczek-Funcke, A., Jöhnk, K., Deuschl, G., &amp; Illert, M. (1997). Gait analysis during treadmill and overground locomotion in children and adults. </w:t>
      </w:r>
      <w:r w:rsidRPr="00820A04">
        <w:rPr>
          <w:rFonts w:ascii="Calibri" w:hAnsi="Calibri" w:cs="Calibri"/>
          <w:i/>
          <w:iCs/>
          <w:noProof/>
        </w:rPr>
        <w:t>Electroencephalography and Clinical Neurophysiology/Electromyography and Motor Control</w:t>
      </w:r>
      <w:r w:rsidRPr="00820A04">
        <w:rPr>
          <w:rFonts w:ascii="Calibri" w:hAnsi="Calibri" w:cs="Calibri"/>
          <w:noProof/>
        </w:rPr>
        <w:t xml:space="preserve">, </w:t>
      </w:r>
      <w:r w:rsidRPr="00820A04">
        <w:rPr>
          <w:rFonts w:ascii="Calibri" w:hAnsi="Calibri" w:cs="Calibri"/>
          <w:i/>
          <w:iCs/>
          <w:noProof/>
        </w:rPr>
        <w:t>105</w:t>
      </w:r>
      <w:r w:rsidRPr="00820A04">
        <w:rPr>
          <w:rFonts w:ascii="Calibri" w:hAnsi="Calibri" w:cs="Calibri"/>
          <w:noProof/>
        </w:rPr>
        <w:t>(6), 490–497. https://doi.org/10.1016/S0924-980X(97)00055-6</w:t>
      </w:r>
    </w:p>
    <w:p w14:paraId="5E3539B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tucki, G., Ewert, T., &amp; Cieza, A. (2002). Value and application of the ICF in rehabilitation medicine. </w:t>
      </w:r>
      <w:r w:rsidRPr="00820A04">
        <w:rPr>
          <w:rFonts w:ascii="Calibri" w:hAnsi="Calibri" w:cs="Calibri"/>
          <w:i/>
          <w:iCs/>
          <w:noProof/>
        </w:rPr>
        <w:t>Disability and Rehabilitation</w:t>
      </w:r>
      <w:r w:rsidRPr="00820A04">
        <w:rPr>
          <w:rFonts w:ascii="Calibri" w:hAnsi="Calibri" w:cs="Calibri"/>
          <w:noProof/>
        </w:rPr>
        <w:t xml:space="preserve">, </w:t>
      </w:r>
      <w:r w:rsidRPr="00820A04">
        <w:rPr>
          <w:rFonts w:ascii="Calibri" w:hAnsi="Calibri" w:cs="Calibri"/>
          <w:i/>
          <w:iCs/>
          <w:noProof/>
        </w:rPr>
        <w:t>24</w:t>
      </w:r>
      <w:r w:rsidRPr="00820A04">
        <w:rPr>
          <w:rFonts w:ascii="Calibri" w:hAnsi="Calibri" w:cs="Calibri"/>
          <w:noProof/>
        </w:rPr>
        <w:t>(17), 932–938. http://www.ncbi.nlm.nih.gov/pubmed/12523361</w:t>
      </w:r>
    </w:p>
    <w:p w14:paraId="3AF484B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u, S., Mo, Z., Guo, J., &amp; Fan, Y. (2017). The Effect of Arch Height and Material Hardness of Personalized Insole on Correction and Tissues of Flatfoot. </w:t>
      </w:r>
      <w:r w:rsidRPr="00820A04">
        <w:rPr>
          <w:rFonts w:ascii="Calibri" w:hAnsi="Calibri" w:cs="Calibri"/>
          <w:i/>
          <w:iCs/>
          <w:noProof/>
        </w:rPr>
        <w:t>Journal of Healthcare Engineering</w:t>
      </w:r>
      <w:r w:rsidRPr="00820A04">
        <w:rPr>
          <w:rFonts w:ascii="Calibri" w:hAnsi="Calibri" w:cs="Calibri"/>
          <w:noProof/>
        </w:rPr>
        <w:t xml:space="preserve">, </w:t>
      </w:r>
      <w:r w:rsidRPr="00820A04">
        <w:rPr>
          <w:rFonts w:ascii="Calibri" w:hAnsi="Calibri" w:cs="Calibri"/>
          <w:i/>
          <w:iCs/>
          <w:noProof/>
        </w:rPr>
        <w:t>2017</w:t>
      </w:r>
      <w:r w:rsidRPr="00820A04">
        <w:rPr>
          <w:rFonts w:ascii="Calibri" w:hAnsi="Calibri" w:cs="Calibri"/>
          <w:noProof/>
        </w:rPr>
        <w:t>. https://doi.org/10.1155/2017/8614341</w:t>
      </w:r>
    </w:p>
    <w:p w14:paraId="51951D4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Sumiya, T., Suzuki, Y., &amp; Kasahara, T. (1996). Stiffness control in posterior-type plastic ankle-foot orthoses: Effect of ankle trimline. Part 1: A device for measuring ankle moment. </w:t>
      </w:r>
      <w:r w:rsidRPr="00820A04">
        <w:rPr>
          <w:rFonts w:ascii="Calibri" w:hAnsi="Calibri" w:cs="Calibri"/>
          <w:i/>
          <w:iCs/>
          <w:noProof/>
        </w:rPr>
        <w:t>Prosthetics and Orthotics International</w:t>
      </w:r>
      <w:r w:rsidRPr="00820A04">
        <w:rPr>
          <w:rFonts w:ascii="Calibri" w:hAnsi="Calibri" w:cs="Calibri"/>
          <w:noProof/>
        </w:rPr>
        <w:t xml:space="preserve">, </w:t>
      </w:r>
      <w:r w:rsidRPr="00820A04">
        <w:rPr>
          <w:rFonts w:ascii="Calibri" w:hAnsi="Calibri" w:cs="Calibri"/>
          <w:i/>
          <w:iCs/>
          <w:noProof/>
        </w:rPr>
        <w:t>20</w:t>
      </w:r>
      <w:r w:rsidRPr="00820A04">
        <w:rPr>
          <w:rFonts w:ascii="Calibri" w:hAnsi="Calibri" w:cs="Calibri"/>
          <w:noProof/>
        </w:rPr>
        <w:t>(2), 129–131. https://doi.org/10.3109/03093649609164430</w:t>
      </w:r>
    </w:p>
    <w:p w14:paraId="609105B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aeho, Y. (2005). Parent, peer and TV influences on American teens’ athletic shoes purchasing. </w:t>
      </w:r>
      <w:r w:rsidRPr="00820A04">
        <w:rPr>
          <w:rFonts w:ascii="Calibri" w:hAnsi="Calibri" w:cs="Calibri"/>
          <w:i/>
          <w:iCs/>
          <w:noProof/>
        </w:rPr>
        <w:t>International Journal of Sport Management &amp; Marketing</w:t>
      </w:r>
      <w:r w:rsidRPr="00820A04">
        <w:rPr>
          <w:rFonts w:ascii="Calibri" w:hAnsi="Calibri" w:cs="Calibri"/>
          <w:noProof/>
        </w:rPr>
        <w:t xml:space="preserve">, </w:t>
      </w:r>
      <w:r w:rsidRPr="00820A04">
        <w:rPr>
          <w:rFonts w:ascii="Calibri" w:hAnsi="Calibri" w:cs="Calibri"/>
          <w:i/>
          <w:iCs/>
          <w:noProof/>
        </w:rPr>
        <w:t>1</w:t>
      </w:r>
      <w:r w:rsidRPr="00820A04">
        <w:rPr>
          <w:rFonts w:ascii="Calibri" w:hAnsi="Calibri" w:cs="Calibri"/>
          <w:noProof/>
        </w:rPr>
        <w:t>(1/2), 2. http://ezproxy.staffs.ac.uk/login?url=http://search.ebscohost.com/login.aspx?direct=true&amp;db=s3h&amp;AN=43825713&amp;site=ehost-live</w:t>
      </w:r>
    </w:p>
    <w:p w14:paraId="3695C81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alusan, P. G., Milewski, M. D., Reach Jr, J. S., &amp; Reach Jr., J. S. (2013). Fifth Toe Deformities: Overlapping and Underlapping Toe. </w:t>
      </w:r>
      <w:r w:rsidRPr="00820A04">
        <w:rPr>
          <w:rFonts w:ascii="Calibri" w:hAnsi="Calibri" w:cs="Calibri"/>
          <w:i/>
          <w:iCs/>
          <w:noProof/>
        </w:rPr>
        <w:t>Foot and Ankle Specialist</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2), 145–149. https://doi.org/10.1177/1938640013477129</w:t>
      </w:r>
    </w:p>
    <w:p w14:paraId="2B29656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ariq, S., &amp; Woodman, J. (2013). Using mixed methods in health research. </w:t>
      </w:r>
      <w:r w:rsidRPr="00820A04">
        <w:rPr>
          <w:rFonts w:ascii="Calibri" w:hAnsi="Calibri" w:cs="Calibri"/>
          <w:i/>
          <w:iCs/>
          <w:noProof/>
        </w:rPr>
        <w:t>JRSM Short Reports</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6), 2042533313479197. https://doi.org/10.1177/2042533313479197</w:t>
      </w:r>
    </w:p>
    <w:p w14:paraId="6E232A5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echnology Centre, S. (2020). </w:t>
      </w:r>
      <w:r w:rsidRPr="00820A04">
        <w:rPr>
          <w:rFonts w:ascii="Calibri" w:hAnsi="Calibri" w:cs="Calibri"/>
          <w:i/>
          <w:iCs/>
          <w:noProof/>
        </w:rPr>
        <w:t>SATRA Test Methods</w:t>
      </w:r>
      <w:r w:rsidRPr="00820A04">
        <w:rPr>
          <w:rFonts w:ascii="Calibri" w:hAnsi="Calibri" w:cs="Calibri"/>
          <w:noProof/>
        </w:rPr>
        <w:t>. https://www.satra.com/test_methods/</w:t>
      </w:r>
    </w:p>
    <w:p w14:paraId="561BCE8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hompson, A. L. T., &amp; Zipfel, B. (2005). The unshod child into womanhood -- forefoot morphology in two populations. </w:t>
      </w:r>
      <w:r w:rsidRPr="00820A04">
        <w:rPr>
          <w:rFonts w:ascii="Calibri" w:hAnsi="Calibri" w:cs="Calibri"/>
          <w:i/>
          <w:iCs/>
          <w:noProof/>
        </w:rPr>
        <w:t>Foot</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1), 22–28. https://doi.org/10.1016/j.foot.2004.10.002</w:t>
      </w:r>
    </w:p>
    <w:p w14:paraId="03CEEE2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ingley, M., Wilson, C., Biden, E., &amp; Knight, W. R. (2002). An index to quantify normality of gait in young children.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2), 149–158. https://doi.org/10.1016/S0966-6362(02)00012-7</w:t>
      </w:r>
    </w:p>
    <w:p w14:paraId="34942C1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omono, N., Anantaphruti, M. T., Jongsuksuntigul, P., Thongthien, P., Leerapan, P., Silapharatsamee, Y., Kojima, S., &amp; Looareesuwan, S. (2003). Risk factors of helminthiases among schoolchildren in southern Thailand. </w:t>
      </w:r>
      <w:r w:rsidRPr="00820A04">
        <w:rPr>
          <w:rFonts w:ascii="Calibri" w:hAnsi="Calibri" w:cs="Calibri"/>
          <w:i/>
          <w:iCs/>
          <w:noProof/>
        </w:rPr>
        <w:t>Southeast Asian J Trop Med Public Health</w:t>
      </w:r>
      <w:r w:rsidRPr="00820A04">
        <w:rPr>
          <w:rFonts w:ascii="Calibri" w:hAnsi="Calibri" w:cs="Calibri"/>
          <w:noProof/>
        </w:rPr>
        <w:t xml:space="preserve">, </w:t>
      </w:r>
      <w:r w:rsidRPr="00820A04">
        <w:rPr>
          <w:rFonts w:ascii="Calibri" w:hAnsi="Calibri" w:cs="Calibri"/>
          <w:i/>
          <w:iCs/>
          <w:noProof/>
        </w:rPr>
        <w:t>34</w:t>
      </w:r>
      <w:r w:rsidRPr="00820A04">
        <w:rPr>
          <w:rFonts w:ascii="Calibri" w:hAnsi="Calibri" w:cs="Calibri"/>
          <w:noProof/>
        </w:rPr>
        <w:t>(2), 264–268. http://ezproxy.staffs.ac.uk/login?url=http://search.ebscohost.com/login.aspx?direct=true&amp;db=cmedm&amp;AN=12971547&amp;site=ehost-live</w:t>
      </w:r>
    </w:p>
    <w:p w14:paraId="336C058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rac, M. H., McArthur, E., Jandoc, R., Dixon, S. N., Nash, D. M., Hackam, D. G., &amp; Garg, A. X. (2016). Macrolide antibiotics and the risk of ventricular arrhythmia in older adults. </w:t>
      </w:r>
      <w:r w:rsidRPr="00820A04">
        <w:rPr>
          <w:rFonts w:ascii="Calibri" w:hAnsi="Calibri" w:cs="Calibri"/>
          <w:i/>
          <w:iCs/>
          <w:noProof/>
        </w:rPr>
        <w:t>CMAJ : Canadian Medical Association Journal = Journal de l’Association Medicale Canadienne</w:t>
      </w:r>
      <w:r w:rsidRPr="00820A04">
        <w:rPr>
          <w:rFonts w:ascii="Calibri" w:hAnsi="Calibri" w:cs="Calibri"/>
          <w:noProof/>
        </w:rPr>
        <w:t xml:space="preserve">, </w:t>
      </w:r>
      <w:r w:rsidRPr="00820A04">
        <w:rPr>
          <w:rFonts w:ascii="Calibri" w:hAnsi="Calibri" w:cs="Calibri"/>
          <w:i/>
          <w:iCs/>
          <w:noProof/>
        </w:rPr>
        <w:t>188</w:t>
      </w:r>
      <w:r w:rsidRPr="00820A04">
        <w:rPr>
          <w:rFonts w:ascii="Calibri" w:hAnsi="Calibri" w:cs="Calibri"/>
          <w:noProof/>
        </w:rPr>
        <w:t>(7), E120–E129. https://doi.org/10.1503/cmaj.150901</w:t>
      </w:r>
    </w:p>
    <w:p w14:paraId="521C2AE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revisan, G., Kokeli, E., &amp; Kokelj, F. (1992). Allergic contact dermatitis due to shoes in children: a 5 year follow up. </w:t>
      </w:r>
      <w:r w:rsidRPr="00820A04">
        <w:rPr>
          <w:rFonts w:ascii="Calibri" w:hAnsi="Calibri" w:cs="Calibri"/>
          <w:i/>
          <w:iCs/>
          <w:noProof/>
        </w:rPr>
        <w:t>Contact Dermatitis</w:t>
      </w:r>
      <w:r w:rsidRPr="00820A04">
        <w:rPr>
          <w:rFonts w:ascii="Calibri" w:hAnsi="Calibri" w:cs="Calibri"/>
          <w:noProof/>
        </w:rPr>
        <w:t xml:space="preserve">, </w:t>
      </w:r>
      <w:r w:rsidRPr="00820A04">
        <w:rPr>
          <w:rFonts w:ascii="Calibri" w:hAnsi="Calibri" w:cs="Calibri"/>
          <w:i/>
          <w:iCs/>
          <w:noProof/>
        </w:rPr>
        <w:t>26</w:t>
      </w:r>
      <w:r w:rsidRPr="00820A04">
        <w:rPr>
          <w:rFonts w:ascii="Calibri" w:hAnsi="Calibri" w:cs="Calibri"/>
          <w:noProof/>
        </w:rPr>
        <w:t>(1), 45–45. https://doi.org/10.1111/j.1600-0536.1992.tb00866.x</w:t>
      </w:r>
    </w:p>
    <w:p w14:paraId="1DA8037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ricco, A. C., Lillie, E., Zarin, W., O’Brien, K. K., Colquhoun, H., Levac, D., Moher, D., Peters, M. D. J., Horsley, T., Weeks, L., Hempel, S., Akl, E. A., Chang, C., McGowan, J., Stewart, L., Hartling, L., Aldcroft, A., Wilson, M. G., Garritty, C., … Straus, S. E. (2018). PRISMA extension for scoping reviews (PRISMA-ScR): Checklist and explanation. In </w:t>
      </w:r>
      <w:r w:rsidRPr="00820A04">
        <w:rPr>
          <w:rFonts w:ascii="Calibri" w:hAnsi="Calibri" w:cs="Calibri"/>
          <w:i/>
          <w:iCs/>
          <w:noProof/>
        </w:rPr>
        <w:t>Annals of Internal Medicine</w:t>
      </w:r>
      <w:r w:rsidRPr="00820A04">
        <w:rPr>
          <w:rFonts w:ascii="Calibri" w:hAnsi="Calibri" w:cs="Calibri"/>
          <w:noProof/>
        </w:rPr>
        <w:t xml:space="preserve"> (Vol. 169, Issue 7, pp. 467–473). American College of Physicians. https://doi.org/10.7326/M18-0850</w:t>
      </w:r>
    </w:p>
    <w:p w14:paraId="5198E01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ugui, R. D., &amp; Antonescu, D. (2013). Cerebral palsy gait, clinical importance. </w:t>
      </w:r>
      <w:r w:rsidRPr="00820A04">
        <w:rPr>
          <w:rFonts w:ascii="Calibri" w:hAnsi="Calibri" w:cs="Calibri"/>
          <w:i/>
          <w:iCs/>
          <w:noProof/>
        </w:rPr>
        <w:t>Maedica</w:t>
      </w:r>
      <w:r w:rsidRPr="00820A04">
        <w:rPr>
          <w:rFonts w:ascii="Calibri" w:hAnsi="Calibri" w:cs="Calibri"/>
          <w:noProof/>
        </w:rPr>
        <w:t xml:space="preserve">, </w:t>
      </w:r>
      <w:r w:rsidRPr="00820A04">
        <w:rPr>
          <w:rFonts w:ascii="Calibri" w:hAnsi="Calibri" w:cs="Calibri"/>
          <w:i/>
          <w:iCs/>
          <w:noProof/>
        </w:rPr>
        <w:t>8</w:t>
      </w:r>
      <w:r w:rsidRPr="00820A04">
        <w:rPr>
          <w:rFonts w:ascii="Calibri" w:hAnsi="Calibri" w:cs="Calibri"/>
          <w:noProof/>
        </w:rPr>
        <w:t>(4), 388–393. http://www.ncbi.nlm.nih.gov/pubmed/24790675</w:t>
      </w:r>
    </w:p>
    <w:p w14:paraId="70DA9F1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Tyrrell, W., &amp; Carter, G. (2009). </w:t>
      </w:r>
      <w:r w:rsidRPr="00820A04">
        <w:rPr>
          <w:rFonts w:ascii="Calibri" w:hAnsi="Calibri" w:cs="Calibri"/>
          <w:i/>
          <w:iCs/>
          <w:noProof/>
        </w:rPr>
        <w:t>Therapeutic footwear : a comprehensive guide</w:t>
      </w:r>
      <w:r w:rsidRPr="00820A04">
        <w:rPr>
          <w:rFonts w:ascii="Calibri" w:hAnsi="Calibri" w:cs="Calibri"/>
          <w:noProof/>
        </w:rPr>
        <w:t>. Churchill Livingstone.</w:t>
      </w:r>
    </w:p>
    <w:p w14:paraId="0E16E8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Uden, H., &amp; Kumar, S. (2012). Non-surgical management of a pediatric “intoed”gait pattern - a systematic review of the current best evidence. </w:t>
      </w:r>
      <w:r w:rsidRPr="00820A04">
        <w:rPr>
          <w:rFonts w:ascii="Calibri" w:hAnsi="Calibri" w:cs="Calibri"/>
          <w:i/>
          <w:iCs/>
          <w:noProof/>
        </w:rPr>
        <w:t>Journal of Multidisciplinary Healthcare</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 27–35. https://doi.org/10.2147/JMDH.S28669</w:t>
      </w:r>
    </w:p>
    <w:p w14:paraId="1FE4ABA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Uden, H., Scharfbillig, R., &amp; Causby, R. (2017). The typically developing paediatric foot: how flat should it be? A systematic review.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1), 37. https://doi.org/10.1186/s13047-017-0218-1</w:t>
      </w:r>
    </w:p>
    <w:p w14:paraId="229A59F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UNICEF. (2013). </w:t>
      </w:r>
      <w:r w:rsidRPr="00820A04">
        <w:rPr>
          <w:rFonts w:ascii="Calibri" w:hAnsi="Calibri" w:cs="Calibri"/>
          <w:i/>
          <w:iCs/>
          <w:noProof/>
        </w:rPr>
        <w:t>THE STATE OF THE WORLD’S CHILDREN 2013</w:t>
      </w:r>
      <w:r w:rsidRPr="00820A04">
        <w:rPr>
          <w:rFonts w:ascii="Calibri" w:hAnsi="Calibri" w:cs="Calibri"/>
          <w:noProof/>
        </w:rPr>
        <w:t>. United Nations Publication. https://data.unicef.org/wp-content/uploads/2015/12/SOWC_2013_75.pdf</w:t>
      </w:r>
    </w:p>
    <w:p w14:paraId="167973C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Vaidya, A., &amp; Pathak, K. (2019). Mechanical stability of dental materials. In </w:t>
      </w:r>
      <w:r w:rsidRPr="00820A04">
        <w:rPr>
          <w:rFonts w:ascii="Calibri" w:hAnsi="Calibri" w:cs="Calibri"/>
          <w:i/>
          <w:iCs/>
          <w:noProof/>
        </w:rPr>
        <w:t>Applications of Nanocomposite Materials in Dentistry</w:t>
      </w:r>
      <w:r w:rsidRPr="00820A04">
        <w:rPr>
          <w:rFonts w:ascii="Calibri" w:hAnsi="Calibri" w:cs="Calibri"/>
          <w:noProof/>
        </w:rPr>
        <w:t xml:space="preserve"> (pp. 285–305). Woodhead Publishing. https://doi.org/10.1016/B978-0-12-813742-0.00017-1</w:t>
      </w:r>
    </w:p>
    <w:p w14:paraId="4C5C65F9"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Valmassy, R. L., &amp; Terrafranca, N. (1986). The triplane wedge. An adjunctive treatment modality in pediatric biomechanics. </w:t>
      </w:r>
      <w:r w:rsidRPr="00820A04">
        <w:rPr>
          <w:rFonts w:ascii="Calibri" w:hAnsi="Calibri" w:cs="Calibri"/>
          <w:i/>
          <w:iCs/>
          <w:noProof/>
        </w:rPr>
        <w:t>Journal of the American Podiatric Medical Association</w:t>
      </w:r>
      <w:r w:rsidRPr="00820A04">
        <w:rPr>
          <w:rFonts w:ascii="Calibri" w:hAnsi="Calibri" w:cs="Calibri"/>
          <w:noProof/>
        </w:rPr>
        <w:t xml:space="preserve">, </w:t>
      </w:r>
      <w:r w:rsidRPr="00820A04">
        <w:rPr>
          <w:rFonts w:ascii="Calibri" w:hAnsi="Calibri" w:cs="Calibri"/>
          <w:i/>
          <w:iCs/>
          <w:noProof/>
        </w:rPr>
        <w:t>76</w:t>
      </w:r>
      <w:r w:rsidRPr="00820A04">
        <w:rPr>
          <w:rFonts w:ascii="Calibri" w:hAnsi="Calibri" w:cs="Calibri"/>
          <w:noProof/>
        </w:rPr>
        <w:t>(12), 672–675. https://doi.org/10.7547/87507315-76-12-672</w:t>
      </w:r>
    </w:p>
    <w:p w14:paraId="0FC0EDE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Van Hamme, A., Samson, W., Dohin, B., Dumas, R., Chèze, L., Cheze, L., &amp; Chèze, L. (2013). Is there a predominant influence between heel height, upper height and sole stiffness on young children gait dynamics? </w:t>
      </w:r>
      <w:r w:rsidRPr="00820A04">
        <w:rPr>
          <w:rFonts w:ascii="Calibri" w:hAnsi="Calibri" w:cs="Calibri"/>
          <w:i/>
          <w:iCs/>
          <w:noProof/>
        </w:rPr>
        <w:t>Computer Methods in Biomechanics and Biomedical Engineering</w:t>
      </w:r>
      <w:r w:rsidRPr="00820A04">
        <w:rPr>
          <w:rFonts w:ascii="Calibri" w:hAnsi="Calibri" w:cs="Calibri"/>
          <w:noProof/>
        </w:rPr>
        <w:t xml:space="preserve">, </w:t>
      </w:r>
      <w:r w:rsidRPr="00820A04">
        <w:rPr>
          <w:rFonts w:ascii="Calibri" w:hAnsi="Calibri" w:cs="Calibri"/>
          <w:i/>
          <w:iCs/>
          <w:noProof/>
        </w:rPr>
        <w:t>16</w:t>
      </w:r>
      <w:r w:rsidRPr="00820A04">
        <w:rPr>
          <w:rFonts w:ascii="Calibri" w:hAnsi="Calibri" w:cs="Calibri"/>
          <w:noProof/>
        </w:rPr>
        <w:t>(SUPPL 1), 66–67. https://doi.org/10.1080/10255842.2013.815956</w:t>
      </w:r>
    </w:p>
    <w:p w14:paraId="7772A43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Verbecque, E., Vereeck, L., &amp; Hallemans, A. (2016). Postural sway in children: A literature review.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49</w:t>
      </w:r>
      <w:r w:rsidRPr="00820A04">
        <w:rPr>
          <w:rFonts w:ascii="Calibri" w:hAnsi="Calibri" w:cs="Calibri"/>
          <w:noProof/>
        </w:rPr>
        <w:t>, 402–410. https://doi.org/10.1016/j.gaitpost.2016.08.003</w:t>
      </w:r>
    </w:p>
    <w:p w14:paraId="04126C6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Vogel Jr, F. (1984). Short-leg syndrome. </w:t>
      </w:r>
      <w:r w:rsidRPr="00820A04">
        <w:rPr>
          <w:rFonts w:ascii="Calibri" w:hAnsi="Calibri" w:cs="Calibri"/>
          <w:i/>
          <w:iCs/>
          <w:noProof/>
        </w:rPr>
        <w:t>Clin Podiatry</w:t>
      </w:r>
      <w:r w:rsidRPr="00820A04">
        <w:rPr>
          <w:rFonts w:ascii="Calibri" w:hAnsi="Calibri" w:cs="Calibri"/>
          <w:noProof/>
        </w:rPr>
        <w:t xml:space="preserve">, </w:t>
      </w:r>
      <w:r w:rsidRPr="00820A04">
        <w:rPr>
          <w:rFonts w:ascii="Calibri" w:hAnsi="Calibri" w:cs="Calibri"/>
          <w:i/>
          <w:iCs/>
          <w:noProof/>
        </w:rPr>
        <w:t>1</w:t>
      </w:r>
      <w:r w:rsidRPr="00820A04">
        <w:rPr>
          <w:rFonts w:ascii="Calibri" w:hAnsi="Calibri" w:cs="Calibri"/>
          <w:noProof/>
        </w:rPr>
        <w:t>(3), 581–599. http://ezproxy.staffs.ac.uk/login?url=http://search.ebscohost.com/login.aspx?direct=true&amp;db=cmedm&amp;AN=6536410&amp;site=ehost-live</w:t>
      </w:r>
    </w:p>
    <w:p w14:paraId="51D6967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ade, L., Birch, J., &amp; Farris, D. J. (2022). Walking with increasing acceleration is achieved by tuning ankle torque onset timing and rate of torque development. </w:t>
      </w:r>
      <w:r w:rsidRPr="00820A04">
        <w:rPr>
          <w:rFonts w:ascii="Calibri" w:hAnsi="Calibri" w:cs="Calibri"/>
          <w:i/>
          <w:iCs/>
          <w:noProof/>
        </w:rPr>
        <w:t>Journal of the Royal Society Interface</w:t>
      </w:r>
      <w:r w:rsidRPr="00820A04">
        <w:rPr>
          <w:rFonts w:ascii="Calibri" w:hAnsi="Calibri" w:cs="Calibri"/>
          <w:noProof/>
        </w:rPr>
        <w:t xml:space="preserve">, </w:t>
      </w:r>
      <w:r w:rsidRPr="00820A04">
        <w:rPr>
          <w:rFonts w:ascii="Calibri" w:hAnsi="Calibri" w:cs="Calibri"/>
          <w:i/>
          <w:iCs/>
          <w:noProof/>
        </w:rPr>
        <w:t>19</w:t>
      </w:r>
      <w:r w:rsidRPr="00820A04">
        <w:rPr>
          <w:rFonts w:ascii="Calibri" w:hAnsi="Calibri" w:cs="Calibri"/>
          <w:noProof/>
        </w:rPr>
        <w:t>(191). https://doi.org/10.1098/RSIF.2022.0035</w:t>
      </w:r>
    </w:p>
    <w:p w14:paraId="30566F2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alker, S. L., Lebas, E., De Sario, V., Deyasso, Z., Doni, S. N., Marks, M., Roberts, C. H., &amp; Lambert, S. M. (2017). The prevalence and association with health-related quality of life of tungiasis and scabies in schoolchildren in southern Ethiopia. </w:t>
      </w:r>
      <w:r w:rsidRPr="00820A04">
        <w:rPr>
          <w:rFonts w:ascii="Calibri" w:hAnsi="Calibri" w:cs="Calibri"/>
          <w:i/>
          <w:iCs/>
          <w:noProof/>
        </w:rPr>
        <w:t>PLoS Negl Trop Dis</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8), e0005808. https://doi.org/10.1371/journal.pntd.0005808</w:t>
      </w:r>
    </w:p>
    <w:p w14:paraId="7EF2050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alther, M., Herold, D., Sinderhauf, A., Körger, H., Kleindienst, F., &amp; Krabbe, B. (2005). Requirements for children sport shoes, when taking into consideration the evolution of the child’s foot. A systematic review of current literature. </w:t>
      </w:r>
      <w:r w:rsidRPr="00820A04">
        <w:rPr>
          <w:rFonts w:ascii="Calibri" w:hAnsi="Calibri" w:cs="Calibri"/>
          <w:i/>
          <w:iCs/>
          <w:noProof/>
        </w:rPr>
        <w:t>Fuss und Sprunggelenk</w:t>
      </w:r>
      <w:r w:rsidRPr="00820A04">
        <w:rPr>
          <w:rFonts w:ascii="Calibri" w:hAnsi="Calibri" w:cs="Calibri"/>
          <w:noProof/>
        </w:rPr>
        <w:t xml:space="preserve">, </w:t>
      </w:r>
      <w:r w:rsidRPr="00820A04">
        <w:rPr>
          <w:rFonts w:ascii="Calibri" w:hAnsi="Calibri" w:cs="Calibri"/>
          <w:i/>
          <w:iCs/>
          <w:noProof/>
        </w:rPr>
        <w:t>3</w:t>
      </w:r>
      <w:r w:rsidRPr="00820A04">
        <w:rPr>
          <w:rFonts w:ascii="Calibri" w:hAnsi="Calibri" w:cs="Calibri"/>
          <w:noProof/>
        </w:rPr>
        <w:t>(1), 23–33. https://doi.org/10.1007/s10302-005-0096-x</w:t>
      </w:r>
    </w:p>
    <w:p w14:paraId="25B8A92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alther, M., Herold, D., Sinderhauf, A., &amp; Morrison, R. (2008). Children sport shoes--a systematic review of current literature. </w:t>
      </w:r>
      <w:r w:rsidRPr="00820A04">
        <w:rPr>
          <w:rFonts w:ascii="Calibri" w:hAnsi="Calibri" w:cs="Calibri"/>
          <w:i/>
          <w:iCs/>
          <w:noProof/>
        </w:rPr>
        <w:t>Foot Ankle Surg</w:t>
      </w:r>
      <w:r w:rsidRPr="00820A04">
        <w:rPr>
          <w:rFonts w:ascii="Calibri" w:hAnsi="Calibri" w:cs="Calibri"/>
          <w:noProof/>
        </w:rPr>
        <w:t xml:space="preserve">, </w:t>
      </w:r>
      <w:r w:rsidRPr="00820A04">
        <w:rPr>
          <w:rFonts w:ascii="Calibri" w:hAnsi="Calibri" w:cs="Calibri"/>
          <w:i/>
          <w:iCs/>
          <w:noProof/>
        </w:rPr>
        <w:t>14</w:t>
      </w:r>
      <w:r w:rsidRPr="00820A04">
        <w:rPr>
          <w:rFonts w:ascii="Calibri" w:hAnsi="Calibri" w:cs="Calibri"/>
          <w:noProof/>
        </w:rPr>
        <w:t>(4), 180–189. https://doi.org/10.1016/j.fas.2008.04.001</w:t>
      </w:r>
    </w:p>
    <w:p w14:paraId="383EFB1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gener, C., Greene, A., Burns, J., Vanwanseele, B., Hunt, A. E., &amp; Smith, R. (2013a). Effect of sports shoes on children’s vertical jump performance and midfoot and ankle kinetics.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SUPPL. 1), S58–S59. https://doi.org/10.1080/19424280.2013.799555</w:t>
      </w:r>
    </w:p>
    <w:p w14:paraId="63336FB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gener, C., Greene, A., Burns, J., Vanwanseele, B., Hunt, A. E., &amp; Smith, R. M. (2013b). Power generation of the midfoot in children wearing sports shoes. </w:t>
      </w:r>
      <w:r w:rsidRPr="00820A04">
        <w:rPr>
          <w:rFonts w:ascii="Calibri" w:hAnsi="Calibri" w:cs="Calibri"/>
          <w:i/>
          <w:iCs/>
          <w:noProof/>
        </w:rPr>
        <w:t>Journal of Foot and Ankle Research 2013 6:1</w:t>
      </w:r>
      <w:r w:rsidRPr="00820A04">
        <w:rPr>
          <w:rFonts w:ascii="Calibri" w:hAnsi="Calibri" w:cs="Calibri"/>
          <w:noProof/>
        </w:rPr>
        <w:t xml:space="preserve">, </w:t>
      </w:r>
      <w:r w:rsidRPr="00820A04">
        <w:rPr>
          <w:rFonts w:ascii="Calibri" w:hAnsi="Calibri" w:cs="Calibri"/>
          <w:i/>
          <w:iCs/>
          <w:noProof/>
        </w:rPr>
        <w:t>6</w:t>
      </w:r>
      <w:r w:rsidRPr="00820A04">
        <w:rPr>
          <w:rFonts w:ascii="Calibri" w:hAnsi="Calibri" w:cs="Calibri"/>
          <w:noProof/>
        </w:rPr>
        <w:t>(1), O35. https://doi.org/10.1186/1757-1146-6-s1-o35</w:t>
      </w:r>
    </w:p>
    <w:p w14:paraId="4752329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gener, C., Hunt, A. E., Vanwanseele, B., Burns, J., &amp; Smith, R. M. (2011). Effect of children’s shoes on gait: a systematic review and meta-analysis. </w:t>
      </w:r>
      <w:r w:rsidRPr="00820A04">
        <w:rPr>
          <w:rFonts w:ascii="Calibri" w:hAnsi="Calibri" w:cs="Calibri"/>
          <w:i/>
          <w:iCs/>
          <w:noProof/>
        </w:rPr>
        <w:t>J Foot Ankle Res</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1), 3. https://doi.org/10.1186/1757-1146-4-3</w:t>
      </w:r>
    </w:p>
    <w:p w14:paraId="376CE7D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gener, C., O’Meara, D., Hunt, A. E., Burns, J., Vanwanseele, B., Greene, A., &amp; Smith, R. M. (2012). Three-dimensional ankle kinematics in children’s school shoes during running.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5</w:t>
      </w:r>
      <w:r w:rsidRPr="00820A04">
        <w:rPr>
          <w:rFonts w:ascii="Calibri" w:hAnsi="Calibri" w:cs="Calibri"/>
          <w:noProof/>
        </w:rPr>
        <w:t>, O20. https://jfootankleres.biomedcentral.com/articles/10.1186/1757-1146-5-S1-O20</w:t>
      </w:r>
    </w:p>
    <w:p w14:paraId="6807C48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gener, C., Smith, R., Hunt, A., Vanwanseele, B., Greene, A., &amp; Burns, J. (2011). Children’s rearfoot and midfoot motion while walking in school shoes.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4</w:t>
      </w:r>
      <w:r w:rsidRPr="00820A04">
        <w:rPr>
          <w:rFonts w:ascii="Calibri" w:hAnsi="Calibri" w:cs="Calibri"/>
          <w:noProof/>
        </w:rPr>
        <w:t>(Suppl 1), O49. https://doi.org/10.1186/1757-1146-4-S1-O49</w:t>
      </w:r>
    </w:p>
    <w:p w14:paraId="0D0C491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iss, J., De Jong, A., Packer, E., &amp; Bonanni, L. (1981). Purchasing infant shoes: attitudes of parents, pediatricians, and store managers. </w:t>
      </w:r>
      <w:r w:rsidRPr="00820A04">
        <w:rPr>
          <w:rFonts w:ascii="Calibri" w:hAnsi="Calibri" w:cs="Calibri"/>
          <w:i/>
          <w:iCs/>
          <w:noProof/>
        </w:rPr>
        <w:t>Pediatrics</w:t>
      </w:r>
      <w:r w:rsidRPr="00820A04">
        <w:rPr>
          <w:rFonts w:ascii="Calibri" w:hAnsi="Calibri" w:cs="Calibri"/>
          <w:noProof/>
        </w:rPr>
        <w:t xml:space="preserve">, </w:t>
      </w:r>
      <w:r w:rsidRPr="00820A04">
        <w:rPr>
          <w:rFonts w:ascii="Calibri" w:hAnsi="Calibri" w:cs="Calibri"/>
          <w:i/>
          <w:iCs/>
          <w:noProof/>
        </w:rPr>
        <w:t>67</w:t>
      </w:r>
      <w:r w:rsidRPr="00820A04">
        <w:rPr>
          <w:rFonts w:ascii="Calibri" w:hAnsi="Calibri" w:cs="Calibri"/>
          <w:noProof/>
        </w:rPr>
        <w:t>(5), 718–720. http://ezproxy.staffs.ac.uk/login?url=http://search.ebscohost.com/login.aspx?direct=true&amp;db=cmedm&amp;AN=7255003&amp;site=ehost-live</w:t>
      </w:r>
    </w:p>
    <w:p w14:paraId="2B5BBD9C"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nger, D. R., Mauldin, D., Speck, G., Morgan, D., &amp; Lieber, R. L. (1989). Corrective Shoes and Inserts as Treatment for Flexible Flatfoot in Infants and Children. </w:t>
      </w:r>
      <w:r w:rsidRPr="00820A04">
        <w:rPr>
          <w:rFonts w:ascii="Calibri" w:hAnsi="Calibri" w:cs="Calibri"/>
          <w:i/>
          <w:iCs/>
          <w:noProof/>
        </w:rPr>
        <w:t>J Bone Joint Surg Am</w:t>
      </w:r>
      <w:r w:rsidRPr="00820A04">
        <w:rPr>
          <w:rFonts w:ascii="Calibri" w:hAnsi="Calibri" w:cs="Calibri"/>
          <w:noProof/>
        </w:rPr>
        <w:t xml:space="preserve">, </w:t>
      </w:r>
      <w:r w:rsidRPr="00820A04">
        <w:rPr>
          <w:rFonts w:ascii="Calibri" w:hAnsi="Calibri" w:cs="Calibri"/>
          <w:i/>
          <w:iCs/>
          <w:noProof/>
        </w:rPr>
        <w:t>71</w:t>
      </w:r>
      <w:r w:rsidRPr="00820A04">
        <w:rPr>
          <w:rFonts w:ascii="Calibri" w:hAnsi="Calibri" w:cs="Calibri"/>
          <w:noProof/>
        </w:rPr>
        <w:t>(6), 953–954. http://ezproxy.staffs.ac.uk/login?url=http://search.ebscohost.com/login.aspx?direct=true&amp;db=cmedm&amp;AN=2312550&amp;site=ehost-live</w:t>
      </w:r>
    </w:p>
    <w:p w14:paraId="7985D87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esdock, K. A., &amp; Edge, A. M. (2003). Effects of wedged shoes and ankle-foot orthoses on standing balance and knee extension in children with cerebral palsy who crouch. </w:t>
      </w:r>
      <w:r w:rsidRPr="00820A04">
        <w:rPr>
          <w:rFonts w:ascii="Calibri" w:hAnsi="Calibri" w:cs="Calibri"/>
          <w:i/>
          <w:iCs/>
          <w:noProof/>
        </w:rPr>
        <w:t>Pediatric Physical Therapy</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4), 221–231. https://doi.org/10.1097/01.PEP.0000096383.80789.A4</w:t>
      </w:r>
    </w:p>
    <w:p w14:paraId="1ECF5D46"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Banwell, H. A., Paterson, K. L., Gobbi, K., Burton, S., Hill, M., Harber, E., &amp; Morrison, S. C. (2022). Parents, health professionals and footwear stakeholders’ beliefs on the importance of different features of young children’s footwear: a qualitative study. </w:t>
      </w:r>
      <w:r w:rsidRPr="00820A04">
        <w:rPr>
          <w:rFonts w:ascii="Calibri" w:hAnsi="Calibri" w:cs="Calibri"/>
          <w:i/>
          <w:iCs/>
          <w:noProof/>
        </w:rPr>
        <w:t>Journal of Foot and Ankle Research 2022 15:1</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1), 1–9. https://doi.org/10.1186/S13047-022-00580-1</w:t>
      </w:r>
    </w:p>
    <w:p w14:paraId="143A17E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Davies, N., Kolic, J., Caserta, A., James, A. M., &amp; Unsworth, C. (2020). Validity and reliability of the Australian Therapy Outcome Measures - Physiotherapy, for podiatry (AusTOMs-PT for use in podiatry). </w:t>
      </w:r>
      <w:r w:rsidRPr="00820A04">
        <w:rPr>
          <w:rFonts w:ascii="Calibri" w:hAnsi="Calibri" w:cs="Calibri"/>
          <w:i/>
          <w:iCs/>
          <w:noProof/>
        </w:rPr>
        <w:t>Journal of Foot and Ankle Research</w:t>
      </w:r>
      <w:r w:rsidRPr="00820A04">
        <w:rPr>
          <w:rFonts w:ascii="Calibri" w:hAnsi="Calibri" w:cs="Calibri"/>
          <w:noProof/>
        </w:rPr>
        <w:t xml:space="preserve">, </w:t>
      </w:r>
      <w:r w:rsidRPr="00820A04">
        <w:rPr>
          <w:rFonts w:ascii="Calibri" w:hAnsi="Calibri" w:cs="Calibri"/>
          <w:i/>
          <w:iCs/>
          <w:noProof/>
        </w:rPr>
        <w:t>13</w:t>
      </w:r>
      <w:r w:rsidRPr="00820A04">
        <w:rPr>
          <w:rFonts w:ascii="Calibri" w:hAnsi="Calibri" w:cs="Calibri"/>
          <w:noProof/>
        </w:rPr>
        <w:t>(1), 1–7. https://doi.org/10.1186/s13047-020-00385-0</w:t>
      </w:r>
    </w:p>
    <w:p w14:paraId="13B2D73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James, A. M., &amp; Tran, T. (2013). Metatarsus adductus: development of a non-surgical treatment pathway. </w:t>
      </w:r>
      <w:r w:rsidRPr="00820A04">
        <w:rPr>
          <w:rFonts w:ascii="Calibri" w:hAnsi="Calibri" w:cs="Calibri"/>
          <w:i/>
          <w:iCs/>
          <w:noProof/>
        </w:rPr>
        <w:t>J Paediatr Child Health</w:t>
      </w:r>
      <w:r w:rsidRPr="00820A04">
        <w:rPr>
          <w:rFonts w:ascii="Calibri" w:hAnsi="Calibri" w:cs="Calibri"/>
          <w:noProof/>
        </w:rPr>
        <w:t xml:space="preserve">, </w:t>
      </w:r>
      <w:r w:rsidRPr="00820A04">
        <w:rPr>
          <w:rFonts w:ascii="Calibri" w:hAnsi="Calibri" w:cs="Calibri"/>
          <w:i/>
          <w:iCs/>
          <w:noProof/>
        </w:rPr>
        <w:t>49</w:t>
      </w:r>
      <w:r w:rsidRPr="00820A04">
        <w:rPr>
          <w:rFonts w:ascii="Calibri" w:hAnsi="Calibri" w:cs="Calibri"/>
          <w:noProof/>
        </w:rPr>
        <w:t>(9), E428-33. https://doi.org/10.1111/jpc.12219</w:t>
      </w:r>
    </w:p>
    <w:p w14:paraId="4EF7804B"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Morrison, S. C., Paterson, K., Gobbi, K., Burton, S., Hill, M., Harber, E., &amp; Banwell, H. (2022). Young children’s footwear taxonomy: An international Delphi survey of parents, health and footwear industry professionals. </w:t>
      </w:r>
      <w:r w:rsidRPr="00820A04">
        <w:rPr>
          <w:rFonts w:ascii="Calibri" w:hAnsi="Calibri" w:cs="Calibri"/>
          <w:i/>
          <w:iCs/>
          <w:noProof/>
        </w:rPr>
        <w:t>PLOS ONE</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6), e0269223. https://doi.org/10.1371/journal.pone.0269223</w:t>
      </w:r>
    </w:p>
    <w:p w14:paraId="0801AE3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Pacey, V., de Bakker, P. B., Caserta, A. J., Gray, K., &amp; Engelbert, R. H. (2016). Interventions for idiopathic toe walking. </w:t>
      </w:r>
      <w:r w:rsidRPr="00820A04">
        <w:rPr>
          <w:rFonts w:ascii="Calibri" w:hAnsi="Calibri" w:cs="Calibri"/>
          <w:i/>
          <w:iCs/>
          <w:noProof/>
        </w:rPr>
        <w:t>Cochrane Database of Systematic Reviews</w:t>
      </w:r>
      <w:r w:rsidRPr="00820A04">
        <w:rPr>
          <w:rFonts w:ascii="Calibri" w:hAnsi="Calibri" w:cs="Calibri"/>
          <w:noProof/>
        </w:rPr>
        <w:t xml:space="preserve">, </w:t>
      </w:r>
      <w:r w:rsidRPr="00820A04">
        <w:rPr>
          <w:rFonts w:ascii="Calibri" w:hAnsi="Calibri" w:cs="Calibri"/>
          <w:i/>
          <w:iCs/>
          <w:noProof/>
        </w:rPr>
        <w:t>2016</w:t>
      </w:r>
      <w:r w:rsidRPr="00820A04">
        <w:rPr>
          <w:rFonts w:ascii="Calibri" w:hAnsi="Calibri" w:cs="Calibri"/>
          <w:noProof/>
        </w:rPr>
        <w:t>(10). https://doi.org/10.1002/14651858.CD012363</w:t>
      </w:r>
    </w:p>
    <w:p w14:paraId="438630B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Tinley, P., &amp; Curtin, M. (2010). The Toe Walking Tool: A novel method for assessing idiopathic toe walking children. </w:t>
      </w:r>
      <w:r w:rsidRPr="00820A04">
        <w:rPr>
          <w:rFonts w:ascii="Calibri" w:hAnsi="Calibri" w:cs="Calibri"/>
          <w:i/>
          <w:iCs/>
          <w:noProof/>
        </w:rPr>
        <w:t>Gait and Posture</w:t>
      </w:r>
      <w:r w:rsidRPr="00820A04">
        <w:rPr>
          <w:rFonts w:ascii="Calibri" w:hAnsi="Calibri" w:cs="Calibri"/>
          <w:noProof/>
        </w:rPr>
        <w:t xml:space="preserve">, </w:t>
      </w:r>
      <w:r w:rsidRPr="00820A04">
        <w:rPr>
          <w:rFonts w:ascii="Calibri" w:hAnsi="Calibri" w:cs="Calibri"/>
          <w:i/>
          <w:iCs/>
          <w:noProof/>
        </w:rPr>
        <w:t>32</w:t>
      </w:r>
      <w:r w:rsidRPr="00820A04">
        <w:rPr>
          <w:rFonts w:ascii="Calibri" w:hAnsi="Calibri" w:cs="Calibri"/>
          <w:noProof/>
        </w:rPr>
        <w:t>(4), 508–511. https://doi.org/10.1016/j.gaitpost.2010.07.011</w:t>
      </w:r>
    </w:p>
    <w:p w14:paraId="0E073B5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C. M., Tinley, P., &amp; Rawicki, B. (2014). Idiopathic toe-walking: have we progressed in our knowledge of the causality and treatment of this gait type? </w:t>
      </w:r>
      <w:r w:rsidRPr="00820A04">
        <w:rPr>
          <w:rFonts w:ascii="Calibri" w:hAnsi="Calibri" w:cs="Calibri"/>
          <w:i/>
          <w:iCs/>
          <w:noProof/>
        </w:rPr>
        <w:t>J Am Podiatr Med Assoc</w:t>
      </w:r>
      <w:r w:rsidRPr="00820A04">
        <w:rPr>
          <w:rFonts w:ascii="Calibri" w:hAnsi="Calibri" w:cs="Calibri"/>
          <w:noProof/>
        </w:rPr>
        <w:t xml:space="preserve">, </w:t>
      </w:r>
      <w:r w:rsidRPr="00820A04">
        <w:rPr>
          <w:rFonts w:ascii="Calibri" w:hAnsi="Calibri" w:cs="Calibri"/>
          <w:i/>
          <w:iCs/>
          <w:noProof/>
        </w:rPr>
        <w:t>104</w:t>
      </w:r>
      <w:r w:rsidRPr="00820A04">
        <w:rPr>
          <w:rFonts w:ascii="Calibri" w:hAnsi="Calibri" w:cs="Calibri"/>
          <w:noProof/>
        </w:rPr>
        <w:t>(3), 253–262. https://doi.org/10.7547/0003-0538-104.3.253</w:t>
      </w:r>
    </w:p>
    <w:p w14:paraId="467D2DA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liams, J. G., Eston, R., &amp; Furlong, B. (1994). CERT: a perceived exertion scale for young children. </w:t>
      </w:r>
      <w:r w:rsidRPr="00820A04">
        <w:rPr>
          <w:rFonts w:ascii="Calibri" w:hAnsi="Calibri" w:cs="Calibri"/>
          <w:i/>
          <w:iCs/>
          <w:noProof/>
        </w:rPr>
        <w:t>Perceptual and Motor Skills</w:t>
      </w:r>
      <w:r w:rsidRPr="00820A04">
        <w:rPr>
          <w:rFonts w:ascii="Calibri" w:hAnsi="Calibri" w:cs="Calibri"/>
          <w:noProof/>
        </w:rPr>
        <w:t xml:space="preserve">, </w:t>
      </w:r>
      <w:r w:rsidRPr="00820A04">
        <w:rPr>
          <w:rFonts w:ascii="Calibri" w:hAnsi="Calibri" w:cs="Calibri"/>
          <w:i/>
          <w:iCs/>
          <w:noProof/>
        </w:rPr>
        <w:t>79</w:t>
      </w:r>
      <w:r w:rsidRPr="00820A04">
        <w:rPr>
          <w:rFonts w:ascii="Calibri" w:hAnsi="Calibri" w:cs="Calibri"/>
          <w:noProof/>
        </w:rPr>
        <w:t>(3 Pt 2), 1451–1458. https://doi.org/10.2466/pms.1994.79.3f.1451</w:t>
      </w:r>
    </w:p>
    <w:p w14:paraId="4B4E76AE"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lson, P. H., Ruddock, S., Smits-Engelsman, B., Polatajko, H., &amp; Blank, R. (2013). Understanding performance deficits in developmental coordination disorder: A meta-analysis of recent research. In </w:t>
      </w:r>
      <w:r w:rsidRPr="00820A04">
        <w:rPr>
          <w:rFonts w:ascii="Calibri" w:hAnsi="Calibri" w:cs="Calibri"/>
          <w:i/>
          <w:iCs/>
          <w:noProof/>
        </w:rPr>
        <w:t>Developmental Medicine and Child Neurology</w:t>
      </w:r>
      <w:r w:rsidRPr="00820A04">
        <w:rPr>
          <w:rFonts w:ascii="Calibri" w:hAnsi="Calibri" w:cs="Calibri"/>
          <w:noProof/>
        </w:rPr>
        <w:t xml:space="preserve"> (Vol. 55, Issue 3, pp. 217–228). https://doi.org/10.1111/j.1469-8749.2012.04436.x</w:t>
      </w:r>
    </w:p>
    <w:p w14:paraId="1C2BBE7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st, S., Carcreff, L., Bruijn, S. M., Allali, G., Newman, C. J., Fluss, J., &amp; Armand, S. (2022). Gait stability in ambulant children with cerebral palsy during dual tasks. </w:t>
      </w:r>
      <w:r w:rsidRPr="00820A04">
        <w:rPr>
          <w:rFonts w:ascii="Calibri" w:hAnsi="Calibri" w:cs="Calibri"/>
          <w:i/>
          <w:iCs/>
          <w:noProof/>
        </w:rPr>
        <w:t>PLOS ONE</w:t>
      </w:r>
      <w:r w:rsidRPr="00820A04">
        <w:rPr>
          <w:rFonts w:ascii="Calibri" w:hAnsi="Calibri" w:cs="Calibri"/>
          <w:noProof/>
        </w:rPr>
        <w:t xml:space="preserve">, </w:t>
      </w:r>
      <w:r w:rsidRPr="00820A04">
        <w:rPr>
          <w:rFonts w:ascii="Calibri" w:hAnsi="Calibri" w:cs="Calibri"/>
          <w:i/>
          <w:iCs/>
          <w:noProof/>
        </w:rPr>
        <w:t>17</w:t>
      </w:r>
      <w:r w:rsidRPr="00820A04">
        <w:rPr>
          <w:rFonts w:ascii="Calibri" w:hAnsi="Calibri" w:cs="Calibri"/>
          <w:noProof/>
        </w:rPr>
        <w:t>(6), e0270145. https://doi.org/10.1371/JOURNAL.PONE.0270145</w:t>
      </w:r>
    </w:p>
    <w:p w14:paraId="5536991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itana, C. P., Goonetilleke, R. S., Au, E. Y. L., Xiong, S., &amp; Lu, X. (2009). Footbed shapes for enhanced footwear comfort. </w:t>
      </w:r>
      <w:r w:rsidRPr="00820A04">
        <w:rPr>
          <w:rFonts w:ascii="Calibri" w:hAnsi="Calibri" w:cs="Calibri"/>
          <w:i/>
          <w:iCs/>
          <w:noProof/>
        </w:rPr>
        <w:t>Ergonomics</w:t>
      </w:r>
      <w:r w:rsidRPr="00820A04">
        <w:rPr>
          <w:rFonts w:ascii="Calibri" w:hAnsi="Calibri" w:cs="Calibri"/>
          <w:noProof/>
        </w:rPr>
        <w:t xml:space="preserve">, </w:t>
      </w:r>
      <w:r w:rsidRPr="00820A04">
        <w:rPr>
          <w:rFonts w:ascii="Calibri" w:hAnsi="Calibri" w:cs="Calibri"/>
          <w:i/>
          <w:iCs/>
          <w:noProof/>
        </w:rPr>
        <w:t>52</w:t>
      </w:r>
      <w:r w:rsidRPr="00820A04">
        <w:rPr>
          <w:rFonts w:ascii="Calibri" w:hAnsi="Calibri" w:cs="Calibri"/>
          <w:noProof/>
        </w:rPr>
        <w:t>(5), 617–628. https://doi.org/10.1080/00140130802419503</w:t>
      </w:r>
    </w:p>
    <w:p w14:paraId="2A9D157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olf, S., Simon, J., Patikas, D., Schuster, W., Armbrust, P., Doderlein, L., Döderlein, L., Doderlein, L., &amp; Döderlein, L. (2008). Foot motion in children shoes: a comparison of barefoot walking with shod walking in conventional and flexible shoes. </w:t>
      </w:r>
      <w:r w:rsidRPr="00820A04">
        <w:rPr>
          <w:rFonts w:ascii="Calibri" w:hAnsi="Calibri" w:cs="Calibri"/>
          <w:i/>
          <w:iCs/>
          <w:noProof/>
        </w:rPr>
        <w:t>Gait Posture</w:t>
      </w:r>
      <w:r w:rsidRPr="00820A04">
        <w:rPr>
          <w:rFonts w:ascii="Calibri" w:hAnsi="Calibri" w:cs="Calibri"/>
          <w:noProof/>
        </w:rPr>
        <w:t xml:space="preserve">, </w:t>
      </w:r>
      <w:r w:rsidRPr="00820A04">
        <w:rPr>
          <w:rFonts w:ascii="Calibri" w:hAnsi="Calibri" w:cs="Calibri"/>
          <w:i/>
          <w:iCs/>
          <w:noProof/>
        </w:rPr>
        <w:t>27</w:t>
      </w:r>
      <w:r w:rsidRPr="00820A04">
        <w:rPr>
          <w:rFonts w:ascii="Calibri" w:hAnsi="Calibri" w:cs="Calibri"/>
          <w:noProof/>
        </w:rPr>
        <w:t>(1), 51–59. https://doi.org/10.1016/j.gaitpost.2007.01.005</w:t>
      </w:r>
    </w:p>
    <w:p w14:paraId="674CB8C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onnacott, T., &amp; Wonnacott, R. (1990). </w:t>
      </w:r>
      <w:r w:rsidRPr="00820A04">
        <w:rPr>
          <w:rFonts w:ascii="Calibri" w:hAnsi="Calibri" w:cs="Calibri"/>
          <w:i/>
          <w:iCs/>
          <w:noProof/>
        </w:rPr>
        <w:t>Introductary Statistics</w:t>
      </w:r>
      <w:r w:rsidRPr="00820A04">
        <w:rPr>
          <w:rFonts w:ascii="Calibri" w:hAnsi="Calibri" w:cs="Calibri"/>
          <w:noProof/>
        </w:rPr>
        <w:t>. John Wiley &amp; Sons, Inc.</w:t>
      </w:r>
    </w:p>
    <w:p w14:paraId="0559F953"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orld Health Organization. (2006). WHO Motor Development Study: windows of achievement for six gross motor development milestones. </w:t>
      </w:r>
      <w:r w:rsidRPr="00820A04">
        <w:rPr>
          <w:rFonts w:ascii="Calibri" w:hAnsi="Calibri" w:cs="Calibri"/>
          <w:i/>
          <w:iCs/>
          <w:noProof/>
        </w:rPr>
        <w:t>Acta Paediatrica (Oslo, Norway : 1992). Supplement.</w:t>
      </w:r>
      <w:r w:rsidRPr="00820A04">
        <w:rPr>
          <w:rFonts w:ascii="Calibri" w:hAnsi="Calibri" w:cs="Calibri"/>
          <w:noProof/>
        </w:rPr>
        <w:t xml:space="preserve">, </w:t>
      </w:r>
      <w:r w:rsidRPr="00820A04">
        <w:rPr>
          <w:rFonts w:ascii="Calibri" w:hAnsi="Calibri" w:cs="Calibri"/>
          <w:i/>
          <w:iCs/>
          <w:noProof/>
        </w:rPr>
        <w:t>450</w:t>
      </w:r>
      <w:r w:rsidRPr="00820A04">
        <w:rPr>
          <w:rFonts w:ascii="Calibri" w:hAnsi="Calibri" w:cs="Calibri"/>
          <w:noProof/>
        </w:rPr>
        <w:t>, 86–95. https://doi.org/10.1111/j.1651-2227.2006.tb02379.x</w:t>
      </w:r>
    </w:p>
    <w:p w14:paraId="67BE93C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orld Health Organization. (2007). </w:t>
      </w:r>
      <w:r w:rsidRPr="00820A04">
        <w:rPr>
          <w:rFonts w:ascii="Calibri" w:hAnsi="Calibri" w:cs="Calibri"/>
          <w:i/>
          <w:iCs/>
          <w:noProof/>
        </w:rPr>
        <w:t>International Classification of Functioning, Disability and Health Children &amp; Youth Version</w:t>
      </w:r>
      <w:r w:rsidRPr="00820A04">
        <w:rPr>
          <w:rFonts w:ascii="Calibri" w:hAnsi="Calibri" w:cs="Calibri"/>
          <w:noProof/>
        </w:rPr>
        <w:t>. http://apps.who.int/iris/bitstream/handle/10665/43737/?sequence=1</w:t>
      </w:r>
    </w:p>
    <w:p w14:paraId="1537529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orld Health Organization. (2010). </w:t>
      </w:r>
      <w:r w:rsidRPr="00820A04">
        <w:rPr>
          <w:rFonts w:ascii="Calibri" w:hAnsi="Calibri" w:cs="Calibri"/>
          <w:i/>
          <w:iCs/>
          <w:noProof/>
        </w:rPr>
        <w:t>WHO | WHO publishes new standard for documenting the health of children and youth</w:t>
      </w:r>
      <w:r w:rsidRPr="00820A04">
        <w:rPr>
          <w:rFonts w:ascii="Calibri" w:hAnsi="Calibri" w:cs="Calibri"/>
          <w:noProof/>
        </w:rPr>
        <w:t>. http://www.who.int/mediacentre/news/releases/2007/pr59/en/</w:t>
      </w:r>
    </w:p>
    <w:p w14:paraId="06675D65"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Wu, G., Sanderson, B., &amp; Bittner, V. (2003). The 6-minute walk test: How important is the learning effect? </w:t>
      </w:r>
      <w:r w:rsidRPr="00820A04">
        <w:rPr>
          <w:rFonts w:ascii="Calibri" w:hAnsi="Calibri" w:cs="Calibri"/>
          <w:i/>
          <w:iCs/>
          <w:noProof/>
        </w:rPr>
        <w:t>American Heart Journal</w:t>
      </w:r>
      <w:r w:rsidRPr="00820A04">
        <w:rPr>
          <w:rFonts w:ascii="Calibri" w:hAnsi="Calibri" w:cs="Calibri"/>
          <w:noProof/>
        </w:rPr>
        <w:t xml:space="preserve">, </w:t>
      </w:r>
      <w:r w:rsidRPr="00820A04">
        <w:rPr>
          <w:rFonts w:ascii="Calibri" w:hAnsi="Calibri" w:cs="Calibri"/>
          <w:i/>
          <w:iCs/>
          <w:noProof/>
        </w:rPr>
        <w:t>146</w:t>
      </w:r>
      <w:r w:rsidRPr="00820A04">
        <w:rPr>
          <w:rFonts w:ascii="Calibri" w:hAnsi="Calibri" w:cs="Calibri"/>
          <w:noProof/>
        </w:rPr>
        <w:t>(1), 129–133. https://doi.org/10.1016/S0002-8703(03)00119-4</w:t>
      </w:r>
    </w:p>
    <w:p w14:paraId="4676A191"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Yamamoto, A., &amp; Imamatsu, R. (1990). A Study of the Foot Form for Footwear Design (Part 2) —The Increment of Foot Growth of Children Aged Three to Six Traced and Measured—. </w:t>
      </w:r>
      <w:r w:rsidRPr="00820A04">
        <w:rPr>
          <w:rFonts w:ascii="Calibri" w:hAnsi="Calibri" w:cs="Calibri"/>
          <w:i/>
          <w:iCs/>
          <w:noProof/>
        </w:rPr>
        <w:t>JOURNAL of the JAPAN RESEARCH ASSOCIATION for TEXTILE END-USES</w:t>
      </w:r>
      <w:r w:rsidRPr="00820A04">
        <w:rPr>
          <w:rFonts w:ascii="Calibri" w:hAnsi="Calibri" w:cs="Calibri"/>
          <w:noProof/>
        </w:rPr>
        <w:t xml:space="preserve">, </w:t>
      </w:r>
      <w:r w:rsidRPr="00820A04">
        <w:rPr>
          <w:rFonts w:ascii="Calibri" w:hAnsi="Calibri" w:cs="Calibri"/>
          <w:i/>
          <w:iCs/>
          <w:noProof/>
        </w:rPr>
        <w:t>31</w:t>
      </w:r>
      <w:r w:rsidRPr="00820A04">
        <w:rPr>
          <w:rFonts w:ascii="Calibri" w:hAnsi="Calibri" w:cs="Calibri"/>
          <w:noProof/>
        </w:rPr>
        <w:t>(5), 245–249. https://doi.org/10.11419/senshoshi1960.31.245</w:t>
      </w:r>
    </w:p>
    <w:p w14:paraId="50210227"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Yamamoto, S. (1985). Studies on upright postural sway in normal and cerebral palsy children. </w:t>
      </w:r>
      <w:r w:rsidRPr="00820A04">
        <w:rPr>
          <w:rFonts w:ascii="Calibri" w:hAnsi="Calibri" w:cs="Calibri"/>
          <w:i/>
          <w:iCs/>
          <w:noProof/>
        </w:rPr>
        <w:t>Acta Scholae Medicinalis Universitatis in Gifu</w:t>
      </w:r>
      <w:r w:rsidRPr="00820A04">
        <w:rPr>
          <w:rFonts w:ascii="Calibri" w:hAnsi="Calibri" w:cs="Calibri"/>
          <w:noProof/>
        </w:rPr>
        <w:t xml:space="preserve">, </w:t>
      </w:r>
      <w:r w:rsidRPr="00820A04">
        <w:rPr>
          <w:rFonts w:ascii="Calibri" w:hAnsi="Calibri" w:cs="Calibri"/>
          <w:i/>
          <w:iCs/>
          <w:noProof/>
        </w:rPr>
        <w:t>33</w:t>
      </w:r>
      <w:r w:rsidRPr="00820A04">
        <w:rPr>
          <w:rFonts w:ascii="Calibri" w:hAnsi="Calibri" w:cs="Calibri"/>
          <w:noProof/>
        </w:rPr>
        <w:t>(5), 822–849. https://www.scopus.com/inward/record.uri?eid=2-s2.0-0022352318&amp;partnerID=40&amp;md5=af2a88f68794206babde234efe265601</w:t>
      </w:r>
    </w:p>
    <w:p w14:paraId="1D5C8124"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Yi, N., Wang, B. S., Wang, B., Liu, W., Mou, X., &amp; Wang, Y. (2007). Improved influence of the combination of wedged shoes and ankle foot orthoses on the extension ability of knee joint in cerebral palsy children. </w:t>
      </w:r>
      <w:r w:rsidRPr="00820A04">
        <w:rPr>
          <w:rFonts w:ascii="Calibri" w:hAnsi="Calibri" w:cs="Calibri"/>
          <w:i/>
          <w:iCs/>
          <w:noProof/>
        </w:rPr>
        <w:t>Journal of Clinical Rehabilitative Tissue Engineering Research</w:t>
      </w:r>
      <w:r w:rsidRPr="00820A04">
        <w:rPr>
          <w:rFonts w:ascii="Calibri" w:hAnsi="Calibri" w:cs="Calibri"/>
          <w:noProof/>
        </w:rPr>
        <w:t xml:space="preserve">, </w:t>
      </w:r>
      <w:r w:rsidRPr="00820A04">
        <w:rPr>
          <w:rFonts w:ascii="Calibri" w:hAnsi="Calibri" w:cs="Calibri"/>
          <w:i/>
          <w:iCs/>
          <w:noProof/>
        </w:rPr>
        <w:t>11</w:t>
      </w:r>
      <w:r w:rsidRPr="00820A04">
        <w:rPr>
          <w:rFonts w:ascii="Calibri" w:hAnsi="Calibri" w:cs="Calibri"/>
          <w:noProof/>
        </w:rPr>
        <w:t>(5), 900–902. https://www.scopus.com/inward/record.uri?eid=2-s2.0-34250361932&amp;partnerID=40&amp;md5=867d9f1ab10e4425b9058b6b1217cef5</w:t>
      </w:r>
    </w:p>
    <w:p w14:paraId="00D2F5EF"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Yoh, T. (2006). Parent, Peer, and Television Influences in Teens’ Athletic Shoe Purchasing. (Abstract). </w:t>
      </w:r>
      <w:r w:rsidRPr="00820A04">
        <w:rPr>
          <w:rFonts w:ascii="Calibri" w:hAnsi="Calibri" w:cs="Calibri"/>
          <w:i/>
          <w:iCs/>
          <w:noProof/>
        </w:rPr>
        <w:t>Research Quarterly for Exercise &amp; Sport</w:t>
      </w:r>
      <w:r w:rsidRPr="00820A04">
        <w:rPr>
          <w:rFonts w:ascii="Calibri" w:hAnsi="Calibri" w:cs="Calibri"/>
          <w:noProof/>
        </w:rPr>
        <w:t xml:space="preserve">, </w:t>
      </w:r>
      <w:r w:rsidRPr="00820A04">
        <w:rPr>
          <w:rFonts w:ascii="Calibri" w:hAnsi="Calibri" w:cs="Calibri"/>
          <w:i/>
          <w:iCs/>
          <w:noProof/>
        </w:rPr>
        <w:t>77</w:t>
      </w:r>
      <w:r w:rsidRPr="00820A04">
        <w:rPr>
          <w:rFonts w:ascii="Calibri" w:hAnsi="Calibri" w:cs="Calibri"/>
          <w:noProof/>
        </w:rPr>
        <w:t>(1 Suppl), A-109. http://articles.sirc.ca/search.cfm?id=S-1018444</w:t>
      </w:r>
    </w:p>
    <w:p w14:paraId="3831799D"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Yurt, Y., Sener, G., &amp; Yakut, Y. (2014). Footwear suitability in Turkish preschool-aged children. </w:t>
      </w:r>
      <w:r w:rsidRPr="00820A04">
        <w:rPr>
          <w:rFonts w:ascii="Calibri" w:hAnsi="Calibri" w:cs="Calibri"/>
          <w:i/>
          <w:iCs/>
          <w:noProof/>
        </w:rPr>
        <w:t>Prosthetics &amp; Orthotics International (Taylor &amp; Francis Ltd)</w:t>
      </w:r>
      <w:r w:rsidRPr="00820A04">
        <w:rPr>
          <w:rFonts w:ascii="Calibri" w:hAnsi="Calibri" w:cs="Calibri"/>
          <w:noProof/>
        </w:rPr>
        <w:t xml:space="preserve">, </w:t>
      </w:r>
      <w:r w:rsidRPr="00820A04">
        <w:rPr>
          <w:rFonts w:ascii="Calibri" w:hAnsi="Calibri" w:cs="Calibri"/>
          <w:i/>
          <w:iCs/>
          <w:noProof/>
        </w:rPr>
        <w:t>38</w:t>
      </w:r>
      <w:r w:rsidRPr="00820A04">
        <w:rPr>
          <w:rFonts w:ascii="Calibri" w:hAnsi="Calibri" w:cs="Calibri"/>
          <w:noProof/>
        </w:rPr>
        <w:t>(3), 224–231. https://doi.org/10.1177/0309364613497047</w:t>
      </w:r>
    </w:p>
    <w:p w14:paraId="5D1340D2"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Zabjek, K. F., Leroux, M. A., Coillard, C., Martinez, X., Griffet, J., Simard, G., &amp; Rivard, C. H. (2001). Acute postural adaptations induced by a shoe lift in idiopathic scoliosis patients. </w:t>
      </w:r>
      <w:r w:rsidRPr="00820A04">
        <w:rPr>
          <w:rFonts w:ascii="Calibri" w:hAnsi="Calibri" w:cs="Calibri"/>
          <w:i/>
          <w:iCs/>
          <w:noProof/>
        </w:rPr>
        <w:t>European Spine Journal: Official Publication Of The European Spine Society, The European Spinal Deformity Society, And The European Section Of The Cervical Spine Research Society</w:t>
      </w:r>
      <w:r w:rsidRPr="00820A04">
        <w:rPr>
          <w:rFonts w:ascii="Calibri" w:hAnsi="Calibri" w:cs="Calibri"/>
          <w:noProof/>
        </w:rPr>
        <w:t xml:space="preserve">, </w:t>
      </w:r>
      <w:r w:rsidRPr="00820A04">
        <w:rPr>
          <w:rFonts w:ascii="Calibri" w:hAnsi="Calibri" w:cs="Calibri"/>
          <w:i/>
          <w:iCs/>
          <w:noProof/>
        </w:rPr>
        <w:t>10</w:t>
      </w:r>
      <w:r w:rsidRPr="00820A04">
        <w:rPr>
          <w:rFonts w:ascii="Calibri" w:hAnsi="Calibri" w:cs="Calibri"/>
          <w:noProof/>
        </w:rPr>
        <w:t>(2), 107–113. https://doi.org/10.1007/s005860000244</w:t>
      </w:r>
    </w:p>
    <w:p w14:paraId="46AA93DA"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Zhou, J., Li, T., Xu, B., &amp; Chen, W. (2015). Investigation of children’s plantar pressure distribution with varied angle of hallux. </w:t>
      </w:r>
      <w:r w:rsidRPr="00820A04">
        <w:rPr>
          <w:rFonts w:ascii="Calibri" w:hAnsi="Calibri" w:cs="Calibri"/>
          <w:i/>
          <w:iCs/>
          <w:noProof/>
        </w:rPr>
        <w:t>Leather and Footwear Journal</w:t>
      </w:r>
      <w:r w:rsidRPr="00820A04">
        <w:rPr>
          <w:rFonts w:ascii="Calibri" w:hAnsi="Calibri" w:cs="Calibri"/>
          <w:noProof/>
        </w:rPr>
        <w:t xml:space="preserve">, </w:t>
      </w:r>
      <w:r w:rsidRPr="00820A04">
        <w:rPr>
          <w:rFonts w:ascii="Calibri" w:hAnsi="Calibri" w:cs="Calibri"/>
          <w:i/>
          <w:iCs/>
          <w:noProof/>
        </w:rPr>
        <w:t>15</w:t>
      </w:r>
      <w:r w:rsidRPr="00820A04">
        <w:rPr>
          <w:rFonts w:ascii="Calibri" w:hAnsi="Calibri" w:cs="Calibri"/>
          <w:noProof/>
        </w:rPr>
        <w:t>(1), 3–14. https://doi.org/10.24264/lfj.15.1.1</w:t>
      </w:r>
    </w:p>
    <w:p w14:paraId="18F6EAB0" w14:textId="77777777" w:rsidR="00820A04" w:rsidRPr="00820A04" w:rsidRDefault="00820A04" w:rsidP="00820A04">
      <w:pPr>
        <w:widowControl w:val="0"/>
        <w:autoSpaceDE w:val="0"/>
        <w:autoSpaceDN w:val="0"/>
        <w:adjustRightInd w:val="0"/>
        <w:ind w:left="480" w:hanging="480"/>
        <w:rPr>
          <w:rFonts w:ascii="Calibri" w:hAnsi="Calibri" w:cs="Calibri"/>
          <w:noProof/>
        </w:rPr>
      </w:pPr>
      <w:r w:rsidRPr="00820A04">
        <w:rPr>
          <w:rFonts w:ascii="Calibri" w:hAnsi="Calibri" w:cs="Calibri"/>
          <w:noProof/>
        </w:rPr>
        <w:t xml:space="preserve">Zifchock, R., Sulley, M., Helton, G., Freisinger, G., Wilson, R., Blackmon, W., &amp; Goss, D. (2017). Quantification of torsional stiffness in running footwear: proposed methodology. </w:t>
      </w:r>
      <w:r w:rsidRPr="00820A04">
        <w:rPr>
          <w:rFonts w:ascii="Calibri" w:hAnsi="Calibri" w:cs="Calibri"/>
          <w:i/>
          <w:iCs/>
          <w:noProof/>
        </w:rPr>
        <w:t>Footwear Science</w:t>
      </w:r>
      <w:r w:rsidRPr="00820A04">
        <w:rPr>
          <w:rFonts w:ascii="Calibri" w:hAnsi="Calibri" w:cs="Calibri"/>
          <w:noProof/>
        </w:rPr>
        <w:t xml:space="preserve">, </w:t>
      </w:r>
      <w:r w:rsidRPr="00820A04">
        <w:rPr>
          <w:rFonts w:ascii="Calibri" w:hAnsi="Calibri" w:cs="Calibri"/>
          <w:i/>
          <w:iCs/>
          <w:noProof/>
        </w:rPr>
        <w:t>9</w:t>
      </w:r>
      <w:r w:rsidRPr="00820A04">
        <w:rPr>
          <w:rFonts w:ascii="Calibri" w:hAnsi="Calibri" w:cs="Calibri"/>
          <w:noProof/>
        </w:rPr>
        <w:t>(3), 121–126. https://doi.org/10.1080/19424280.2017.1342703</w:t>
      </w:r>
    </w:p>
    <w:p w14:paraId="1C74FA85" w14:textId="53962945" w:rsidR="00E74F7F" w:rsidRDefault="005A1423" w:rsidP="00820A04">
      <w:pPr>
        <w:widowControl w:val="0"/>
        <w:autoSpaceDE w:val="0"/>
        <w:autoSpaceDN w:val="0"/>
        <w:adjustRightInd w:val="0"/>
        <w:ind w:left="480" w:hanging="480"/>
        <w:rPr>
          <w:rFonts w:cstheme="minorHAnsi"/>
        </w:rPr>
        <w:sectPr w:rsidR="00E74F7F" w:rsidSect="00C95173">
          <w:pgSz w:w="11900" w:h="16840"/>
          <w:pgMar w:top="1440" w:right="1134" w:bottom="1440" w:left="2268" w:header="708" w:footer="708" w:gutter="0"/>
          <w:cols w:space="708"/>
          <w:docGrid w:linePitch="360"/>
        </w:sectPr>
      </w:pPr>
      <w:r>
        <w:rPr>
          <w:rFonts w:cstheme="minorHAnsi"/>
        </w:rPr>
        <w:fldChar w:fldCharType="end"/>
      </w:r>
    </w:p>
    <w:p w14:paraId="4EBB91C3" w14:textId="77777777" w:rsidR="00E74F7F" w:rsidRDefault="00E74F7F" w:rsidP="00E74F7F">
      <w:pPr>
        <w:pStyle w:val="Heading1"/>
      </w:pPr>
      <w:bookmarkStart w:id="403" w:name="_Toc156403565"/>
      <w:r w:rsidRPr="001B241C">
        <w:t>Appendix</w:t>
      </w:r>
      <w:bookmarkEnd w:id="403"/>
    </w:p>
    <w:p w14:paraId="6903097E" w14:textId="77777777" w:rsidR="0015714F" w:rsidRPr="0015714F" w:rsidRDefault="0015714F" w:rsidP="009344E2"/>
    <w:p w14:paraId="0CD3D0B1" w14:textId="4C9154DD" w:rsidR="00E74F7F" w:rsidRDefault="00E74F7F">
      <w:pPr>
        <w:pStyle w:val="Heading2"/>
        <w:numPr>
          <w:ilvl w:val="0"/>
          <w:numId w:val="19"/>
        </w:numPr>
      </w:pPr>
      <w:bookmarkStart w:id="404" w:name="_Toc156403566"/>
      <w:r>
        <w:t>Chapter</w:t>
      </w:r>
      <w:r w:rsidR="001A66AB">
        <w:t xml:space="preserve"> 2</w:t>
      </w:r>
      <w:bookmarkEnd w:id="404"/>
      <w:r w:rsidR="0026679C">
        <w:t xml:space="preserve"> </w:t>
      </w:r>
    </w:p>
    <w:p w14:paraId="073B485A" w14:textId="77777777" w:rsidR="0015714F" w:rsidRPr="0015714F" w:rsidRDefault="0015714F" w:rsidP="009344E2"/>
    <w:p w14:paraId="34F9CA87" w14:textId="77777777" w:rsidR="00E74F7F" w:rsidRDefault="00E74F7F">
      <w:pPr>
        <w:pStyle w:val="Heading3"/>
        <w:numPr>
          <w:ilvl w:val="1"/>
          <w:numId w:val="19"/>
        </w:numPr>
      </w:pPr>
      <w:bookmarkStart w:id="405" w:name="_Toc156403567"/>
      <w:bookmarkStart w:id="406" w:name="_Ref132202426"/>
      <w:r w:rsidRPr="000B4B1B">
        <w:t>PRISMA-</w:t>
      </w:r>
      <w:proofErr w:type="spellStart"/>
      <w:r w:rsidRPr="000B4B1B">
        <w:t>ScR</w:t>
      </w:r>
      <w:proofErr w:type="spellEnd"/>
      <w:r w:rsidRPr="000B4B1B">
        <w:t xml:space="preserve"> Checklist</w:t>
      </w:r>
      <w:bookmarkEnd w:id="405"/>
    </w:p>
    <w:p w14:paraId="15250808" w14:textId="77777777" w:rsidR="00E74F7F" w:rsidRPr="00C430F7" w:rsidRDefault="00E74F7F" w:rsidP="00C4529A">
      <w:r w:rsidRPr="00C430F7">
        <w:t>Preferred Reporting Items for Systematic reviews and Meta-Analyses extension for Scoping Reviews (PRISMA-</w:t>
      </w:r>
      <w:proofErr w:type="spellStart"/>
      <w:r w:rsidRPr="00C430F7">
        <w:t>ScR</w:t>
      </w:r>
      <w:proofErr w:type="spellEnd"/>
      <w:r w:rsidRPr="00C430F7">
        <w:t>) Checklist</w:t>
      </w:r>
    </w:p>
    <w:tbl>
      <w:tblPr>
        <w:tblStyle w:val="TableGridLight1"/>
        <w:tblW w:w="0" w:type="auto"/>
        <w:tblLook w:val="04A0" w:firstRow="1" w:lastRow="0" w:firstColumn="1" w:lastColumn="0" w:noHBand="0" w:noVBand="1"/>
      </w:tblPr>
      <w:tblGrid>
        <w:gridCol w:w="2012"/>
        <w:gridCol w:w="694"/>
        <w:gridCol w:w="4265"/>
        <w:gridCol w:w="1517"/>
      </w:tblGrid>
      <w:tr w:rsidR="00E74F7F" w:rsidRPr="00410502" w14:paraId="7F6FBC54" w14:textId="77777777" w:rsidTr="00AA765F">
        <w:trPr>
          <w:tblHeader/>
        </w:trPr>
        <w:tc>
          <w:tcPr>
            <w:tcW w:w="0" w:type="auto"/>
            <w:shd w:val="clear" w:color="auto" w:fill="4472C4" w:themeFill="accent1"/>
            <w:vAlign w:val="center"/>
          </w:tcPr>
          <w:p w14:paraId="48B1C697" w14:textId="77777777" w:rsidR="00E74F7F" w:rsidRPr="003101FF" w:rsidRDefault="00E74F7F" w:rsidP="00AA765F">
            <w:pP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SECTION</w:t>
            </w:r>
          </w:p>
        </w:tc>
        <w:tc>
          <w:tcPr>
            <w:tcW w:w="0" w:type="auto"/>
            <w:shd w:val="clear" w:color="auto" w:fill="4472C4" w:themeFill="accent1"/>
            <w:vAlign w:val="center"/>
          </w:tcPr>
          <w:p w14:paraId="671C64B9" w14:textId="77777777" w:rsidR="00E74F7F" w:rsidRPr="003101FF" w:rsidRDefault="00E74F7F" w:rsidP="00AA765F">
            <w:pPr>
              <w:autoSpaceDE w:val="0"/>
              <w:autoSpaceDN w:val="0"/>
              <w:adjustRightInd w:val="0"/>
              <w:jc w:val="center"/>
              <w:rPr>
                <w:rFonts w:ascii="Arial" w:hAnsi="Arial" w:cs="Arial"/>
                <w:b/>
                <w:color w:val="F2F2F2" w:themeColor="background1" w:themeShade="F2"/>
                <w:sz w:val="20"/>
                <w:szCs w:val="20"/>
              </w:rPr>
            </w:pPr>
            <w:r w:rsidRPr="003101FF">
              <w:rPr>
                <w:rFonts w:ascii="Arial" w:hAnsi="Arial" w:cs="Arial"/>
                <w:b/>
                <w:bCs/>
                <w:color w:val="F2F2F2" w:themeColor="background1" w:themeShade="F2"/>
                <w:sz w:val="20"/>
                <w:szCs w:val="20"/>
              </w:rPr>
              <w:t>ITEM</w:t>
            </w:r>
          </w:p>
        </w:tc>
        <w:tc>
          <w:tcPr>
            <w:tcW w:w="0" w:type="auto"/>
            <w:shd w:val="clear" w:color="auto" w:fill="4472C4" w:themeFill="accent1"/>
            <w:vAlign w:val="center"/>
          </w:tcPr>
          <w:p w14:paraId="4750ED31" w14:textId="77777777" w:rsidR="00E74F7F" w:rsidRPr="003101FF" w:rsidRDefault="00E74F7F" w:rsidP="00AA765F">
            <w:pPr>
              <w:rPr>
                <w:rFonts w:ascii="Arial" w:hAnsi="Arial" w:cs="Arial"/>
                <w:b/>
                <w:color w:val="F2F2F2" w:themeColor="background1" w:themeShade="F2"/>
                <w:sz w:val="20"/>
                <w:szCs w:val="20"/>
              </w:rPr>
            </w:pPr>
            <w:r>
              <w:rPr>
                <w:rFonts w:ascii="Arial" w:hAnsi="Arial" w:cs="Arial"/>
                <w:b/>
                <w:color w:val="F2F2F2" w:themeColor="background1" w:themeShade="F2"/>
                <w:sz w:val="20"/>
                <w:szCs w:val="20"/>
              </w:rPr>
              <w:t>PRISMA-</w:t>
            </w:r>
            <w:proofErr w:type="spellStart"/>
            <w:r>
              <w:rPr>
                <w:rFonts w:ascii="Arial" w:hAnsi="Arial" w:cs="Arial"/>
                <w:b/>
                <w:color w:val="F2F2F2" w:themeColor="background1" w:themeShade="F2"/>
                <w:sz w:val="20"/>
                <w:szCs w:val="20"/>
              </w:rPr>
              <w:t>Sc</w:t>
            </w:r>
            <w:r w:rsidRPr="003101FF">
              <w:rPr>
                <w:rFonts w:ascii="Arial" w:hAnsi="Arial" w:cs="Arial"/>
                <w:b/>
                <w:color w:val="F2F2F2" w:themeColor="background1" w:themeShade="F2"/>
                <w:sz w:val="20"/>
                <w:szCs w:val="20"/>
              </w:rPr>
              <w:t>R</w:t>
            </w:r>
            <w:proofErr w:type="spellEnd"/>
            <w:r w:rsidRPr="003101FF">
              <w:rPr>
                <w:rFonts w:ascii="Arial" w:hAnsi="Arial" w:cs="Arial"/>
                <w:b/>
                <w:color w:val="F2F2F2" w:themeColor="background1" w:themeShade="F2"/>
                <w:sz w:val="20"/>
                <w:szCs w:val="20"/>
              </w:rPr>
              <w:t xml:space="preserve"> CHECKLIST ITEM</w:t>
            </w:r>
          </w:p>
        </w:tc>
        <w:tc>
          <w:tcPr>
            <w:tcW w:w="0" w:type="auto"/>
            <w:shd w:val="clear" w:color="auto" w:fill="4472C4" w:themeFill="accent1"/>
            <w:vAlign w:val="center"/>
          </w:tcPr>
          <w:p w14:paraId="06A83E6E" w14:textId="77777777" w:rsidR="00E74F7F" w:rsidRPr="003101FF" w:rsidRDefault="00E74F7F" w:rsidP="00AA765F">
            <w:pPr>
              <w:rPr>
                <w:rFonts w:ascii="Arial" w:hAnsi="Arial" w:cs="Arial"/>
                <w:b/>
                <w:color w:val="F2F2F2" w:themeColor="background1" w:themeShade="F2"/>
                <w:sz w:val="20"/>
                <w:szCs w:val="20"/>
              </w:rPr>
            </w:pPr>
            <w:r w:rsidRPr="003101FF">
              <w:rPr>
                <w:rFonts w:ascii="Arial" w:hAnsi="Arial" w:cs="Arial"/>
                <w:b/>
                <w:color w:val="F2F2F2" w:themeColor="background1" w:themeShade="F2"/>
                <w:sz w:val="20"/>
                <w:szCs w:val="20"/>
              </w:rPr>
              <w:t>REPORTED ON PAGE #</w:t>
            </w:r>
          </w:p>
        </w:tc>
      </w:tr>
      <w:tr w:rsidR="00E74F7F" w:rsidRPr="00410502" w14:paraId="0D5BBFE8" w14:textId="77777777" w:rsidTr="00AA765F">
        <w:tc>
          <w:tcPr>
            <w:tcW w:w="0" w:type="auto"/>
            <w:gridSpan w:val="4"/>
            <w:shd w:val="clear" w:color="auto" w:fill="D9E2F3" w:themeFill="accent1" w:themeFillTint="33"/>
            <w:vAlign w:val="center"/>
          </w:tcPr>
          <w:p w14:paraId="7C98CF75" w14:textId="77777777" w:rsidR="00E74F7F" w:rsidRPr="00410502" w:rsidRDefault="00E74F7F" w:rsidP="00AA765F">
            <w:pPr>
              <w:rPr>
                <w:rFonts w:ascii="Arial" w:hAnsi="Arial" w:cs="Arial"/>
                <w:b/>
                <w:sz w:val="20"/>
                <w:szCs w:val="20"/>
              </w:rPr>
            </w:pPr>
            <w:r w:rsidRPr="003101FF">
              <w:rPr>
                <w:rFonts w:ascii="Arial" w:hAnsi="Arial" w:cs="Arial"/>
                <w:b/>
                <w:sz w:val="20"/>
                <w:szCs w:val="20"/>
              </w:rPr>
              <w:t>TITLE</w:t>
            </w:r>
          </w:p>
        </w:tc>
      </w:tr>
      <w:tr w:rsidR="00E74F7F" w:rsidRPr="00410502" w14:paraId="002721B4" w14:textId="77777777" w:rsidTr="00AA765F">
        <w:tc>
          <w:tcPr>
            <w:tcW w:w="0" w:type="auto"/>
            <w:vAlign w:val="center"/>
          </w:tcPr>
          <w:p w14:paraId="13DDD943" w14:textId="77777777" w:rsidR="00E74F7F" w:rsidRPr="00F348AF" w:rsidRDefault="00E74F7F" w:rsidP="00AA765F">
            <w:pPr>
              <w:ind w:left="180"/>
              <w:rPr>
                <w:rFonts w:ascii="Arial" w:hAnsi="Arial" w:cs="Arial"/>
                <w:sz w:val="20"/>
                <w:szCs w:val="20"/>
              </w:rPr>
            </w:pPr>
            <w:r w:rsidRPr="00F348AF">
              <w:rPr>
                <w:rFonts w:ascii="Arial" w:hAnsi="Arial" w:cs="Arial"/>
                <w:sz w:val="20"/>
                <w:szCs w:val="20"/>
              </w:rPr>
              <w:t>Title</w:t>
            </w:r>
          </w:p>
        </w:tc>
        <w:tc>
          <w:tcPr>
            <w:tcW w:w="0" w:type="auto"/>
            <w:vAlign w:val="center"/>
          </w:tcPr>
          <w:p w14:paraId="40E498BC"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1</w:t>
            </w:r>
          </w:p>
        </w:tc>
        <w:tc>
          <w:tcPr>
            <w:tcW w:w="0" w:type="auto"/>
            <w:vAlign w:val="center"/>
          </w:tcPr>
          <w:p w14:paraId="1CC44362" w14:textId="77777777" w:rsidR="00E74F7F" w:rsidRPr="00410502" w:rsidRDefault="00E74F7F" w:rsidP="00AA765F">
            <w:pPr>
              <w:rPr>
                <w:rFonts w:ascii="Arial" w:hAnsi="Arial" w:cs="Arial"/>
                <w:sz w:val="20"/>
                <w:szCs w:val="20"/>
              </w:rPr>
            </w:pPr>
            <w:r w:rsidRPr="00410502">
              <w:rPr>
                <w:rFonts w:ascii="Arial" w:hAnsi="Arial" w:cs="Arial"/>
                <w:sz w:val="20"/>
                <w:szCs w:val="20"/>
              </w:rPr>
              <w:t>Identify the report as a scoping review.</w:t>
            </w:r>
          </w:p>
        </w:tc>
        <w:sdt>
          <w:sdtPr>
            <w:rPr>
              <w:rFonts w:ascii="Arial" w:hAnsi="Arial" w:cs="Arial"/>
              <w:sz w:val="20"/>
              <w:szCs w:val="20"/>
            </w:rPr>
            <w:id w:val="-1886790070"/>
            <w:placeholder>
              <w:docPart w:val="E406A67DCB496F4EBED720C021B9305A"/>
            </w:placeholder>
          </w:sdtPr>
          <w:sdtEndPr/>
          <w:sdtContent>
            <w:tc>
              <w:tcPr>
                <w:tcW w:w="0" w:type="auto"/>
                <w:vAlign w:val="center"/>
              </w:tcPr>
              <w:p w14:paraId="3059CD56" w14:textId="77777777" w:rsidR="00E74F7F" w:rsidRPr="00410502" w:rsidRDefault="00E74F7F" w:rsidP="00AA765F">
                <w:pPr>
                  <w:rPr>
                    <w:rFonts w:ascii="Arial" w:hAnsi="Arial" w:cs="Arial"/>
                    <w:sz w:val="20"/>
                    <w:szCs w:val="20"/>
                  </w:rPr>
                </w:pPr>
                <w:r>
                  <w:rPr>
                    <w:rFonts w:ascii="Arial" w:hAnsi="Arial" w:cs="Arial"/>
                    <w:sz w:val="20"/>
                    <w:szCs w:val="20"/>
                  </w:rPr>
                  <w:t>Reported on Page 1</w:t>
                </w:r>
              </w:p>
            </w:tc>
          </w:sdtContent>
        </w:sdt>
      </w:tr>
      <w:tr w:rsidR="00E74F7F" w:rsidRPr="00410502" w14:paraId="7F66021A" w14:textId="77777777" w:rsidTr="00AA765F">
        <w:tc>
          <w:tcPr>
            <w:tcW w:w="0" w:type="auto"/>
            <w:gridSpan w:val="4"/>
            <w:shd w:val="clear" w:color="auto" w:fill="D9E2F3" w:themeFill="accent1" w:themeFillTint="33"/>
            <w:vAlign w:val="center"/>
          </w:tcPr>
          <w:p w14:paraId="7844B879" w14:textId="77777777" w:rsidR="00E74F7F" w:rsidRPr="00410502" w:rsidRDefault="00E74F7F" w:rsidP="00AA765F">
            <w:pPr>
              <w:rPr>
                <w:rFonts w:ascii="Arial" w:hAnsi="Arial" w:cs="Arial"/>
                <w:b/>
                <w:sz w:val="20"/>
                <w:szCs w:val="20"/>
              </w:rPr>
            </w:pPr>
            <w:r w:rsidRPr="00410502">
              <w:rPr>
                <w:rFonts w:ascii="Arial" w:hAnsi="Arial" w:cs="Arial"/>
                <w:b/>
                <w:sz w:val="20"/>
                <w:szCs w:val="20"/>
              </w:rPr>
              <w:t>ABSTRACT</w:t>
            </w:r>
          </w:p>
        </w:tc>
      </w:tr>
      <w:tr w:rsidR="00E74F7F" w:rsidRPr="00410502" w14:paraId="203F0B77" w14:textId="77777777" w:rsidTr="00AA765F">
        <w:tc>
          <w:tcPr>
            <w:tcW w:w="0" w:type="auto"/>
            <w:vAlign w:val="center"/>
          </w:tcPr>
          <w:p w14:paraId="076B8953"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tructured summary</w:t>
            </w:r>
          </w:p>
        </w:tc>
        <w:tc>
          <w:tcPr>
            <w:tcW w:w="0" w:type="auto"/>
            <w:vAlign w:val="center"/>
          </w:tcPr>
          <w:p w14:paraId="437FDB97"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2</w:t>
            </w:r>
          </w:p>
        </w:tc>
        <w:tc>
          <w:tcPr>
            <w:tcW w:w="0" w:type="auto"/>
            <w:vAlign w:val="center"/>
          </w:tcPr>
          <w:p w14:paraId="1B1810AA" w14:textId="77777777" w:rsidR="00E74F7F" w:rsidRPr="00410502" w:rsidRDefault="00E74F7F" w:rsidP="00AA765F">
            <w:pPr>
              <w:rPr>
                <w:rFonts w:ascii="Arial" w:hAnsi="Arial" w:cs="Arial"/>
                <w:sz w:val="20"/>
                <w:szCs w:val="20"/>
              </w:rPr>
            </w:pPr>
            <w:r w:rsidRPr="00410502">
              <w:rPr>
                <w:rFonts w:ascii="Arial" w:hAnsi="Arial" w:cs="Arial"/>
                <w:sz w:val="20"/>
                <w:szCs w:val="20"/>
              </w:rPr>
              <w:t>Provide a structured summary</w:t>
            </w:r>
            <w:r>
              <w:rPr>
                <w:rFonts w:ascii="Arial" w:hAnsi="Arial" w:cs="Arial"/>
                <w:sz w:val="20"/>
                <w:szCs w:val="20"/>
              </w:rPr>
              <w:t xml:space="preserve"> that</w:t>
            </w:r>
            <w:r w:rsidRPr="00410502">
              <w:rPr>
                <w:rFonts w:ascii="Arial" w:hAnsi="Arial" w:cs="Arial"/>
                <w:sz w:val="20"/>
                <w:szCs w:val="20"/>
              </w:rPr>
              <w:t xml:space="preserve"> includ</w:t>
            </w:r>
            <w:r>
              <w:rPr>
                <w:rFonts w:ascii="Arial" w:hAnsi="Arial" w:cs="Arial"/>
                <w:sz w:val="20"/>
                <w:szCs w:val="20"/>
              </w:rPr>
              <w:t>es</w:t>
            </w:r>
            <w:r w:rsidRPr="00410502">
              <w:rPr>
                <w:rFonts w:ascii="Arial" w:hAnsi="Arial" w:cs="Arial"/>
                <w:sz w:val="20"/>
                <w:szCs w:val="20"/>
              </w:rPr>
              <w:t xml:space="preserve"> </w:t>
            </w:r>
            <w:r>
              <w:rPr>
                <w:rFonts w:ascii="Arial" w:hAnsi="Arial" w:cs="Arial"/>
                <w:sz w:val="20"/>
                <w:szCs w:val="20"/>
              </w:rPr>
              <w:t>(</w:t>
            </w:r>
            <w:r w:rsidRPr="00410502">
              <w:rPr>
                <w:rFonts w:ascii="Arial" w:hAnsi="Arial" w:cs="Arial"/>
                <w:sz w:val="20"/>
                <w:szCs w:val="20"/>
              </w:rPr>
              <w:t>as applicable</w:t>
            </w:r>
            <w:r>
              <w:rPr>
                <w:rFonts w:ascii="Arial" w:hAnsi="Arial" w:cs="Arial"/>
                <w:sz w:val="20"/>
                <w:szCs w:val="20"/>
              </w:rPr>
              <w:t>):</w:t>
            </w:r>
            <w:r w:rsidRPr="00410502">
              <w:rPr>
                <w:rFonts w:ascii="Arial" w:hAnsi="Arial" w:cs="Arial"/>
                <w:sz w:val="20"/>
                <w:szCs w:val="20"/>
              </w:rPr>
              <w:t xml:space="preserve"> background, objectives, eligibility criteria, sources of evidence, charting methods, results, and conclusions that relate to the review questions and objectives.</w:t>
            </w:r>
          </w:p>
        </w:tc>
        <w:sdt>
          <w:sdtPr>
            <w:rPr>
              <w:rFonts w:ascii="Arial" w:hAnsi="Arial" w:cs="Arial"/>
              <w:sz w:val="20"/>
              <w:szCs w:val="20"/>
            </w:rPr>
            <w:id w:val="1190178197"/>
            <w:placeholder>
              <w:docPart w:val="E406A67DCB496F4EBED720C021B9305A"/>
            </w:placeholder>
          </w:sdtPr>
          <w:sdtEndPr/>
          <w:sdtContent>
            <w:tc>
              <w:tcPr>
                <w:tcW w:w="0" w:type="auto"/>
                <w:vAlign w:val="center"/>
              </w:tcPr>
              <w:p w14:paraId="05441750" w14:textId="77777777" w:rsidR="00E74F7F" w:rsidRPr="00410502" w:rsidRDefault="00E74F7F" w:rsidP="00AA765F">
                <w:pPr>
                  <w:rPr>
                    <w:rFonts w:ascii="Arial" w:hAnsi="Arial" w:cs="Arial"/>
                    <w:sz w:val="20"/>
                    <w:szCs w:val="20"/>
                  </w:rPr>
                </w:pPr>
                <w:r>
                  <w:rPr>
                    <w:rFonts w:ascii="Arial" w:hAnsi="Arial" w:cs="Arial"/>
                    <w:sz w:val="20"/>
                    <w:szCs w:val="20"/>
                  </w:rPr>
                  <w:t>Reported on Page 2-3</w:t>
                </w:r>
              </w:p>
            </w:tc>
          </w:sdtContent>
        </w:sdt>
      </w:tr>
      <w:tr w:rsidR="00E74F7F" w:rsidRPr="00410502" w14:paraId="12891456" w14:textId="77777777" w:rsidTr="00AA765F">
        <w:tc>
          <w:tcPr>
            <w:tcW w:w="0" w:type="auto"/>
            <w:gridSpan w:val="4"/>
            <w:shd w:val="clear" w:color="auto" w:fill="D9E2F3" w:themeFill="accent1" w:themeFillTint="33"/>
            <w:vAlign w:val="center"/>
          </w:tcPr>
          <w:p w14:paraId="2DA79EEF" w14:textId="77777777" w:rsidR="00E74F7F" w:rsidRPr="00410502" w:rsidRDefault="00E74F7F" w:rsidP="00AA765F">
            <w:pPr>
              <w:tabs>
                <w:tab w:val="left" w:pos="1774"/>
              </w:tabs>
              <w:rPr>
                <w:rFonts w:ascii="Arial" w:hAnsi="Arial" w:cs="Arial"/>
                <w:b/>
                <w:sz w:val="20"/>
                <w:szCs w:val="20"/>
              </w:rPr>
            </w:pPr>
            <w:r w:rsidRPr="00410502">
              <w:rPr>
                <w:rFonts w:ascii="Arial" w:hAnsi="Arial" w:cs="Arial"/>
                <w:b/>
                <w:sz w:val="20"/>
                <w:szCs w:val="20"/>
              </w:rPr>
              <w:t>INTRODUCTION</w:t>
            </w:r>
          </w:p>
        </w:tc>
      </w:tr>
      <w:tr w:rsidR="00E74F7F" w:rsidRPr="00410502" w14:paraId="079EE8AD" w14:textId="77777777" w:rsidTr="00AA765F">
        <w:trPr>
          <w:trHeight w:val="530"/>
        </w:trPr>
        <w:tc>
          <w:tcPr>
            <w:tcW w:w="0" w:type="auto"/>
            <w:vAlign w:val="center"/>
          </w:tcPr>
          <w:p w14:paraId="2FDDF518"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Rationale</w:t>
            </w:r>
          </w:p>
        </w:tc>
        <w:tc>
          <w:tcPr>
            <w:tcW w:w="0" w:type="auto"/>
            <w:vAlign w:val="center"/>
          </w:tcPr>
          <w:p w14:paraId="711068FD"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3</w:t>
            </w:r>
          </w:p>
        </w:tc>
        <w:tc>
          <w:tcPr>
            <w:tcW w:w="0" w:type="auto"/>
            <w:vAlign w:val="center"/>
          </w:tcPr>
          <w:p w14:paraId="1D98B8DC" w14:textId="77777777" w:rsidR="00E74F7F" w:rsidRPr="00410502" w:rsidRDefault="00E74F7F" w:rsidP="00AA765F">
            <w:pPr>
              <w:rPr>
                <w:rFonts w:ascii="Arial" w:hAnsi="Arial" w:cs="Arial"/>
                <w:sz w:val="20"/>
                <w:szCs w:val="20"/>
              </w:rPr>
            </w:pPr>
            <w:r w:rsidRPr="00410502">
              <w:rPr>
                <w:rFonts w:ascii="Arial" w:hAnsi="Arial" w:cs="Arial"/>
                <w:sz w:val="20"/>
                <w:szCs w:val="20"/>
              </w:rPr>
              <w:t>Describe the rationale for the review in the context of what is already known. Explain why the review questions/objectives lend themselves to a scoping review approach.</w:t>
            </w:r>
          </w:p>
        </w:tc>
        <w:sdt>
          <w:sdtPr>
            <w:rPr>
              <w:rFonts w:ascii="Arial" w:hAnsi="Arial" w:cs="Arial"/>
              <w:sz w:val="20"/>
              <w:szCs w:val="20"/>
            </w:rPr>
            <w:id w:val="56057269"/>
            <w:placeholder>
              <w:docPart w:val="E406A67DCB496F4EBED720C021B9305A"/>
            </w:placeholder>
          </w:sdtPr>
          <w:sdtEndPr/>
          <w:sdtContent>
            <w:tc>
              <w:tcPr>
                <w:tcW w:w="0" w:type="auto"/>
                <w:vAlign w:val="center"/>
              </w:tcPr>
              <w:p w14:paraId="06F888A5" w14:textId="77777777" w:rsidR="00E74F7F" w:rsidRPr="00410502" w:rsidRDefault="00E74F7F" w:rsidP="00AA765F">
                <w:pPr>
                  <w:rPr>
                    <w:rFonts w:ascii="Arial" w:hAnsi="Arial" w:cs="Arial"/>
                    <w:sz w:val="20"/>
                    <w:szCs w:val="20"/>
                  </w:rPr>
                </w:pPr>
                <w:r>
                  <w:rPr>
                    <w:rFonts w:ascii="Arial" w:hAnsi="Arial" w:cs="Arial"/>
                    <w:sz w:val="20"/>
                    <w:szCs w:val="20"/>
                  </w:rPr>
                  <w:t>Reported on Page 3-6</w:t>
                </w:r>
              </w:p>
            </w:tc>
          </w:sdtContent>
        </w:sdt>
      </w:tr>
      <w:tr w:rsidR="00E74F7F" w:rsidRPr="00410502" w14:paraId="55121BCD" w14:textId="77777777" w:rsidTr="00AA765F">
        <w:trPr>
          <w:trHeight w:val="800"/>
        </w:trPr>
        <w:tc>
          <w:tcPr>
            <w:tcW w:w="0" w:type="auto"/>
            <w:vAlign w:val="center"/>
          </w:tcPr>
          <w:p w14:paraId="7650FA4E"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Objectives</w:t>
            </w:r>
          </w:p>
        </w:tc>
        <w:tc>
          <w:tcPr>
            <w:tcW w:w="0" w:type="auto"/>
            <w:vAlign w:val="center"/>
          </w:tcPr>
          <w:p w14:paraId="1B9F6ACA"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4</w:t>
            </w:r>
          </w:p>
        </w:tc>
        <w:tc>
          <w:tcPr>
            <w:tcW w:w="0" w:type="auto"/>
            <w:vAlign w:val="center"/>
          </w:tcPr>
          <w:p w14:paraId="4DD082F3" w14:textId="77777777" w:rsidR="00E74F7F" w:rsidRPr="00410502" w:rsidRDefault="00E74F7F" w:rsidP="00AA765F">
            <w:pPr>
              <w:rPr>
                <w:rFonts w:ascii="Arial" w:hAnsi="Arial" w:cs="Arial"/>
                <w:sz w:val="20"/>
                <w:szCs w:val="20"/>
              </w:rPr>
            </w:pPr>
            <w:r w:rsidRPr="00410502">
              <w:rPr>
                <w:rFonts w:ascii="Arial" w:hAnsi="Arial" w:cs="Arial"/>
                <w:sz w:val="20"/>
                <w:szCs w:val="20"/>
              </w:rPr>
              <w:t>Provide an explicit statement of the questions and objectives being addressed with reference to their key elements (e.g., population or participants, concepts, and context) or other relevant key elements used to conceptualize the review questions and/or objectives.</w:t>
            </w:r>
          </w:p>
        </w:tc>
        <w:sdt>
          <w:sdtPr>
            <w:rPr>
              <w:rFonts w:ascii="Arial" w:hAnsi="Arial" w:cs="Arial"/>
              <w:sz w:val="20"/>
              <w:szCs w:val="20"/>
            </w:rPr>
            <w:id w:val="-1797599034"/>
            <w:placeholder>
              <w:docPart w:val="E406A67DCB496F4EBED720C021B9305A"/>
            </w:placeholder>
          </w:sdtPr>
          <w:sdtEndPr/>
          <w:sdtContent>
            <w:tc>
              <w:tcPr>
                <w:tcW w:w="0" w:type="auto"/>
                <w:vAlign w:val="center"/>
              </w:tcPr>
              <w:p w14:paraId="533C8DA0" w14:textId="77777777" w:rsidR="00E74F7F" w:rsidRPr="00410502" w:rsidRDefault="00E74F7F" w:rsidP="00AA765F">
                <w:pPr>
                  <w:rPr>
                    <w:rFonts w:ascii="Arial" w:hAnsi="Arial" w:cs="Arial"/>
                    <w:sz w:val="20"/>
                    <w:szCs w:val="20"/>
                  </w:rPr>
                </w:pPr>
                <w:r>
                  <w:rPr>
                    <w:rFonts w:ascii="Arial" w:hAnsi="Arial" w:cs="Arial"/>
                    <w:sz w:val="20"/>
                    <w:szCs w:val="20"/>
                  </w:rPr>
                  <w:t>Reported on Page 5</w:t>
                </w:r>
              </w:p>
            </w:tc>
          </w:sdtContent>
        </w:sdt>
      </w:tr>
      <w:tr w:rsidR="00E74F7F" w:rsidRPr="00410502" w14:paraId="3E51FC29" w14:textId="77777777" w:rsidTr="00AA765F">
        <w:tc>
          <w:tcPr>
            <w:tcW w:w="0" w:type="auto"/>
            <w:gridSpan w:val="4"/>
            <w:shd w:val="clear" w:color="auto" w:fill="D9E2F3" w:themeFill="accent1" w:themeFillTint="33"/>
            <w:vAlign w:val="center"/>
          </w:tcPr>
          <w:p w14:paraId="32C157CC" w14:textId="77777777" w:rsidR="00E74F7F" w:rsidRPr="00410502" w:rsidRDefault="00E74F7F" w:rsidP="00AA765F">
            <w:pPr>
              <w:rPr>
                <w:rFonts w:ascii="Arial" w:hAnsi="Arial" w:cs="Arial"/>
                <w:b/>
                <w:sz w:val="20"/>
                <w:szCs w:val="20"/>
              </w:rPr>
            </w:pPr>
            <w:r w:rsidRPr="00410502">
              <w:rPr>
                <w:rFonts w:ascii="Arial" w:hAnsi="Arial" w:cs="Arial"/>
                <w:b/>
                <w:sz w:val="20"/>
                <w:szCs w:val="20"/>
              </w:rPr>
              <w:t>METHODS</w:t>
            </w:r>
          </w:p>
        </w:tc>
      </w:tr>
      <w:tr w:rsidR="00E74F7F" w:rsidRPr="00410502" w14:paraId="7F0B3570" w14:textId="77777777" w:rsidTr="00AA765F">
        <w:tc>
          <w:tcPr>
            <w:tcW w:w="0" w:type="auto"/>
            <w:vAlign w:val="center"/>
          </w:tcPr>
          <w:p w14:paraId="6A437C92"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Protocol and registration</w:t>
            </w:r>
          </w:p>
        </w:tc>
        <w:tc>
          <w:tcPr>
            <w:tcW w:w="0" w:type="auto"/>
            <w:vAlign w:val="center"/>
          </w:tcPr>
          <w:p w14:paraId="3A0ED869"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5</w:t>
            </w:r>
          </w:p>
        </w:tc>
        <w:tc>
          <w:tcPr>
            <w:tcW w:w="0" w:type="auto"/>
            <w:vAlign w:val="center"/>
          </w:tcPr>
          <w:p w14:paraId="66911925" w14:textId="77777777" w:rsidR="00E74F7F" w:rsidRPr="00410502" w:rsidRDefault="00E74F7F" w:rsidP="00AA765F">
            <w:pPr>
              <w:rPr>
                <w:rFonts w:ascii="Arial" w:hAnsi="Arial" w:cs="Arial"/>
                <w:sz w:val="20"/>
                <w:szCs w:val="20"/>
              </w:rPr>
            </w:pPr>
            <w:r w:rsidRPr="00410502">
              <w:rPr>
                <w:rFonts w:ascii="Arial" w:hAnsi="Arial" w:cs="Arial"/>
                <w:sz w:val="20"/>
                <w:szCs w:val="20"/>
              </w:rPr>
              <w:t>Indicate whether a review protocol exists</w:t>
            </w:r>
            <w:r>
              <w:rPr>
                <w:rFonts w:ascii="Arial" w:hAnsi="Arial" w:cs="Arial"/>
                <w:sz w:val="20"/>
                <w:szCs w:val="20"/>
              </w:rPr>
              <w:t>; state</w:t>
            </w:r>
            <w:r w:rsidRPr="00410502">
              <w:rPr>
                <w:rFonts w:ascii="Arial" w:hAnsi="Arial" w:cs="Arial"/>
                <w:sz w:val="20"/>
                <w:szCs w:val="20"/>
              </w:rPr>
              <w:t xml:space="preserve"> if and where it can be accessed (e.g., a Web address)</w:t>
            </w:r>
            <w:r>
              <w:rPr>
                <w:rFonts w:ascii="Arial" w:hAnsi="Arial" w:cs="Arial"/>
                <w:sz w:val="20"/>
                <w:szCs w:val="20"/>
              </w:rPr>
              <w:t>;</w:t>
            </w:r>
            <w:r w:rsidRPr="00410502">
              <w:rPr>
                <w:rFonts w:ascii="Arial" w:hAnsi="Arial" w:cs="Arial"/>
                <w:sz w:val="20"/>
                <w:szCs w:val="20"/>
              </w:rPr>
              <w:t xml:space="preserve"> and if available, provide registration information, including the registration number.</w:t>
            </w:r>
          </w:p>
        </w:tc>
        <w:sdt>
          <w:sdtPr>
            <w:rPr>
              <w:rFonts w:ascii="Arial" w:hAnsi="Arial" w:cs="Arial"/>
              <w:sz w:val="20"/>
              <w:szCs w:val="20"/>
            </w:rPr>
            <w:id w:val="-1888323895"/>
            <w:placeholder>
              <w:docPart w:val="E406A67DCB496F4EBED720C021B9305A"/>
            </w:placeholder>
          </w:sdtPr>
          <w:sdtEndPr/>
          <w:sdtContent>
            <w:tc>
              <w:tcPr>
                <w:tcW w:w="0" w:type="auto"/>
                <w:vAlign w:val="center"/>
              </w:tcPr>
              <w:p w14:paraId="677E9AF2" w14:textId="77777777" w:rsidR="00E74F7F" w:rsidRPr="00410502" w:rsidRDefault="00E74F7F" w:rsidP="00AA765F">
                <w:pPr>
                  <w:rPr>
                    <w:rFonts w:ascii="Arial" w:hAnsi="Arial" w:cs="Arial"/>
                    <w:sz w:val="20"/>
                    <w:szCs w:val="20"/>
                  </w:rPr>
                </w:pPr>
                <w:r w:rsidRPr="00665E44">
                  <w:rPr>
                    <w:rFonts w:ascii="Arial" w:hAnsi="Arial" w:cs="Arial"/>
                    <w:sz w:val="20"/>
                    <w:szCs w:val="20"/>
                  </w:rPr>
                  <w:t>Reported on Page</w:t>
                </w:r>
                <w:r>
                  <w:rPr>
                    <w:rFonts w:ascii="Arial" w:hAnsi="Arial" w:cs="Arial"/>
                    <w:sz w:val="20"/>
                    <w:szCs w:val="20"/>
                  </w:rPr>
                  <w:t xml:space="preserve"> 6-8</w:t>
                </w:r>
              </w:p>
            </w:tc>
          </w:sdtContent>
        </w:sdt>
      </w:tr>
      <w:tr w:rsidR="00E74F7F" w:rsidRPr="00410502" w14:paraId="02DC56AA" w14:textId="77777777" w:rsidTr="00AA765F">
        <w:tc>
          <w:tcPr>
            <w:tcW w:w="0" w:type="auto"/>
            <w:vAlign w:val="center"/>
          </w:tcPr>
          <w:p w14:paraId="6C0E0FBB"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Eligibility criteria</w:t>
            </w:r>
          </w:p>
        </w:tc>
        <w:tc>
          <w:tcPr>
            <w:tcW w:w="0" w:type="auto"/>
            <w:vAlign w:val="center"/>
          </w:tcPr>
          <w:p w14:paraId="727E777C"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6</w:t>
            </w:r>
          </w:p>
        </w:tc>
        <w:tc>
          <w:tcPr>
            <w:tcW w:w="0" w:type="auto"/>
            <w:vAlign w:val="center"/>
          </w:tcPr>
          <w:p w14:paraId="78BAC84E" w14:textId="77777777" w:rsidR="00E74F7F" w:rsidRPr="00410502" w:rsidRDefault="00E74F7F" w:rsidP="00AA765F">
            <w:pPr>
              <w:rPr>
                <w:rFonts w:ascii="Arial" w:hAnsi="Arial" w:cs="Arial"/>
                <w:sz w:val="20"/>
                <w:szCs w:val="20"/>
              </w:rPr>
            </w:pPr>
            <w:r w:rsidRPr="00410502">
              <w:rPr>
                <w:rFonts w:ascii="Arial" w:hAnsi="Arial" w:cs="Arial"/>
                <w:sz w:val="20"/>
                <w:szCs w:val="20"/>
              </w:rPr>
              <w:t xml:space="preserve">Specify characteristics of the sources of evidence used as </w:t>
            </w:r>
            <w:r>
              <w:rPr>
                <w:rFonts w:ascii="Arial" w:hAnsi="Arial" w:cs="Arial"/>
                <w:sz w:val="20"/>
                <w:szCs w:val="20"/>
              </w:rPr>
              <w:t xml:space="preserve">eligibility </w:t>
            </w:r>
            <w:r w:rsidRPr="00410502">
              <w:rPr>
                <w:rFonts w:ascii="Arial" w:hAnsi="Arial" w:cs="Arial"/>
                <w:sz w:val="20"/>
                <w:szCs w:val="20"/>
              </w:rPr>
              <w:t>criteria (e.g., years considered, language, and publication status), and provide a rationale.</w:t>
            </w:r>
          </w:p>
        </w:tc>
        <w:sdt>
          <w:sdtPr>
            <w:rPr>
              <w:rFonts w:ascii="Arial" w:hAnsi="Arial" w:cs="Arial"/>
              <w:sz w:val="20"/>
              <w:szCs w:val="20"/>
            </w:rPr>
            <w:id w:val="623510431"/>
            <w:placeholder>
              <w:docPart w:val="E406A67DCB496F4EBED720C021B9305A"/>
            </w:placeholder>
          </w:sdtPr>
          <w:sdtEndPr/>
          <w:sdtContent>
            <w:tc>
              <w:tcPr>
                <w:tcW w:w="0" w:type="auto"/>
                <w:vAlign w:val="center"/>
              </w:tcPr>
              <w:p w14:paraId="30A346B5" w14:textId="77777777" w:rsidR="00E74F7F" w:rsidRPr="00410502" w:rsidRDefault="00E74F7F" w:rsidP="00AA765F">
                <w:pPr>
                  <w:rPr>
                    <w:rFonts w:ascii="Arial" w:hAnsi="Arial" w:cs="Arial"/>
                    <w:sz w:val="20"/>
                    <w:szCs w:val="20"/>
                  </w:rPr>
                </w:pPr>
                <w:r w:rsidRPr="00E764EC">
                  <w:rPr>
                    <w:rFonts w:ascii="Arial" w:hAnsi="Arial" w:cs="Arial"/>
                    <w:sz w:val="20"/>
                    <w:szCs w:val="20"/>
                  </w:rPr>
                  <w:t>Reported on Page</w:t>
                </w:r>
                <w:r>
                  <w:rPr>
                    <w:rFonts w:ascii="Arial" w:hAnsi="Arial" w:cs="Arial"/>
                    <w:sz w:val="20"/>
                    <w:szCs w:val="20"/>
                  </w:rPr>
                  <w:t xml:space="preserve"> 6-7</w:t>
                </w:r>
              </w:p>
            </w:tc>
          </w:sdtContent>
        </w:sdt>
      </w:tr>
      <w:tr w:rsidR="00E74F7F" w:rsidRPr="00410502" w14:paraId="34F5684D" w14:textId="77777777" w:rsidTr="00AA765F">
        <w:trPr>
          <w:trHeight w:val="260"/>
        </w:trPr>
        <w:tc>
          <w:tcPr>
            <w:tcW w:w="0" w:type="auto"/>
            <w:vAlign w:val="center"/>
          </w:tcPr>
          <w:p w14:paraId="59F5611E"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Information sources</w:t>
            </w:r>
            <w:r>
              <w:rPr>
                <w:rFonts w:ascii="Arial" w:hAnsi="Arial" w:cs="Arial"/>
                <w:sz w:val="20"/>
                <w:szCs w:val="20"/>
              </w:rPr>
              <w:t>*</w:t>
            </w:r>
          </w:p>
        </w:tc>
        <w:tc>
          <w:tcPr>
            <w:tcW w:w="0" w:type="auto"/>
            <w:vAlign w:val="center"/>
          </w:tcPr>
          <w:p w14:paraId="359B9FEE"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7</w:t>
            </w:r>
          </w:p>
        </w:tc>
        <w:tc>
          <w:tcPr>
            <w:tcW w:w="0" w:type="auto"/>
            <w:vAlign w:val="center"/>
          </w:tcPr>
          <w:p w14:paraId="2E534AC0" w14:textId="77777777" w:rsidR="00E74F7F" w:rsidRPr="00410502" w:rsidRDefault="00E74F7F" w:rsidP="00AA765F">
            <w:pPr>
              <w:rPr>
                <w:rFonts w:ascii="Arial" w:hAnsi="Arial" w:cs="Arial"/>
                <w:sz w:val="20"/>
                <w:szCs w:val="20"/>
              </w:rPr>
            </w:pPr>
            <w:r w:rsidRPr="00410502">
              <w:rPr>
                <w:rFonts w:ascii="Arial" w:hAnsi="Arial" w:cs="Arial"/>
                <w:sz w:val="20"/>
                <w:szCs w:val="20"/>
              </w:rPr>
              <w:t>Describe all information sources</w:t>
            </w:r>
            <w:r>
              <w:rPr>
                <w:rFonts w:ascii="Arial" w:hAnsi="Arial" w:cs="Arial"/>
                <w:sz w:val="20"/>
                <w:szCs w:val="20"/>
              </w:rPr>
              <w:t xml:space="preserve"> </w:t>
            </w:r>
            <w:r w:rsidRPr="00410502">
              <w:rPr>
                <w:rFonts w:ascii="Arial" w:hAnsi="Arial" w:cs="Arial"/>
                <w:sz w:val="20"/>
                <w:szCs w:val="20"/>
              </w:rPr>
              <w:t>in the search (e.g., databases with dates of coverage and contact with authors to identify additional sources), as well as the date the most recent search was executed.</w:t>
            </w:r>
          </w:p>
        </w:tc>
        <w:sdt>
          <w:sdtPr>
            <w:rPr>
              <w:rFonts w:ascii="Arial" w:hAnsi="Arial" w:cs="Arial"/>
              <w:sz w:val="20"/>
              <w:szCs w:val="20"/>
            </w:rPr>
            <w:id w:val="1510949160"/>
            <w:placeholder>
              <w:docPart w:val="E406A67DCB496F4EBED720C021B9305A"/>
            </w:placeholder>
          </w:sdtPr>
          <w:sdtEndPr/>
          <w:sdtContent>
            <w:tc>
              <w:tcPr>
                <w:tcW w:w="0" w:type="auto"/>
                <w:vAlign w:val="center"/>
              </w:tcPr>
              <w:p w14:paraId="4C6760B2" w14:textId="77777777" w:rsidR="00E74F7F" w:rsidRPr="00410502" w:rsidRDefault="00E74F7F" w:rsidP="00AA765F">
                <w:pPr>
                  <w:rPr>
                    <w:rFonts w:ascii="Arial" w:hAnsi="Arial" w:cs="Arial"/>
                    <w:sz w:val="20"/>
                    <w:szCs w:val="20"/>
                  </w:rPr>
                </w:pPr>
                <w:r w:rsidRPr="00E764EC">
                  <w:rPr>
                    <w:rFonts w:ascii="Arial" w:hAnsi="Arial" w:cs="Arial"/>
                    <w:sz w:val="20"/>
                    <w:szCs w:val="20"/>
                  </w:rPr>
                  <w:t>Reported on Page</w:t>
                </w:r>
                <w:r>
                  <w:rPr>
                    <w:rFonts w:ascii="Arial" w:hAnsi="Arial" w:cs="Arial"/>
                    <w:sz w:val="20"/>
                    <w:szCs w:val="20"/>
                  </w:rPr>
                  <w:t xml:space="preserve"> 7</w:t>
                </w:r>
              </w:p>
            </w:tc>
          </w:sdtContent>
        </w:sdt>
      </w:tr>
      <w:tr w:rsidR="00E74F7F" w:rsidRPr="00410502" w14:paraId="5216DC42" w14:textId="77777777" w:rsidTr="00AA765F">
        <w:tc>
          <w:tcPr>
            <w:tcW w:w="0" w:type="auto"/>
            <w:vAlign w:val="center"/>
          </w:tcPr>
          <w:p w14:paraId="45AF316E"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earch</w:t>
            </w:r>
          </w:p>
        </w:tc>
        <w:tc>
          <w:tcPr>
            <w:tcW w:w="0" w:type="auto"/>
            <w:vAlign w:val="center"/>
          </w:tcPr>
          <w:p w14:paraId="6D083288"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8</w:t>
            </w:r>
          </w:p>
        </w:tc>
        <w:tc>
          <w:tcPr>
            <w:tcW w:w="0" w:type="auto"/>
            <w:vAlign w:val="center"/>
          </w:tcPr>
          <w:p w14:paraId="6E8788FC" w14:textId="77777777" w:rsidR="00E74F7F" w:rsidRPr="00410502" w:rsidRDefault="00E74F7F" w:rsidP="00AA765F">
            <w:pPr>
              <w:rPr>
                <w:rFonts w:ascii="Arial" w:hAnsi="Arial" w:cs="Arial"/>
                <w:sz w:val="20"/>
                <w:szCs w:val="20"/>
              </w:rPr>
            </w:pPr>
            <w:r w:rsidRPr="00410502">
              <w:rPr>
                <w:rFonts w:ascii="Arial" w:hAnsi="Arial" w:cs="Arial"/>
                <w:sz w:val="20"/>
                <w:szCs w:val="20"/>
              </w:rPr>
              <w:t>Present the full electronic search strategy for at least 1 database, including any limits used, such that it could be repeated.</w:t>
            </w:r>
          </w:p>
        </w:tc>
        <w:sdt>
          <w:sdtPr>
            <w:rPr>
              <w:rFonts w:ascii="Arial" w:hAnsi="Arial" w:cs="Arial"/>
              <w:sz w:val="20"/>
              <w:szCs w:val="20"/>
            </w:rPr>
            <w:id w:val="964171142"/>
            <w:placeholder>
              <w:docPart w:val="E406A67DCB496F4EBED720C021B9305A"/>
            </w:placeholder>
          </w:sdtPr>
          <w:sdtEndPr/>
          <w:sdtContent>
            <w:tc>
              <w:tcPr>
                <w:tcW w:w="0" w:type="auto"/>
                <w:vAlign w:val="center"/>
              </w:tcPr>
              <w:p w14:paraId="609F15DE" w14:textId="77777777" w:rsidR="00E74F7F" w:rsidRPr="00410502" w:rsidRDefault="00E74F7F" w:rsidP="00AA765F">
                <w:pPr>
                  <w:rPr>
                    <w:rFonts w:ascii="Arial" w:hAnsi="Arial" w:cs="Arial"/>
                    <w:sz w:val="20"/>
                    <w:szCs w:val="20"/>
                  </w:rPr>
                </w:pPr>
                <w:r>
                  <w:rPr>
                    <w:rFonts w:ascii="Arial" w:hAnsi="Arial" w:cs="Arial"/>
                    <w:sz w:val="20"/>
                    <w:szCs w:val="20"/>
                  </w:rPr>
                  <w:t>Reported in Additional File 2</w:t>
                </w:r>
              </w:p>
            </w:tc>
          </w:sdtContent>
        </w:sdt>
      </w:tr>
      <w:tr w:rsidR="00E74F7F" w:rsidRPr="00410502" w14:paraId="0E6563CE" w14:textId="77777777" w:rsidTr="00AA765F">
        <w:tc>
          <w:tcPr>
            <w:tcW w:w="0" w:type="auto"/>
            <w:vAlign w:val="center"/>
          </w:tcPr>
          <w:p w14:paraId="520CBE6C"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election of sources of evidence</w:t>
            </w:r>
            <w:r>
              <w:rPr>
                <w:rFonts w:ascii="Arial" w:hAnsi="Arial" w:cs="Arial"/>
                <w:sz w:val="20"/>
                <w:szCs w:val="20"/>
              </w:rPr>
              <w:t>†</w:t>
            </w:r>
          </w:p>
        </w:tc>
        <w:tc>
          <w:tcPr>
            <w:tcW w:w="0" w:type="auto"/>
            <w:vAlign w:val="center"/>
          </w:tcPr>
          <w:p w14:paraId="4DF20508"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9</w:t>
            </w:r>
          </w:p>
        </w:tc>
        <w:tc>
          <w:tcPr>
            <w:tcW w:w="0" w:type="auto"/>
            <w:vAlign w:val="center"/>
          </w:tcPr>
          <w:p w14:paraId="58B7EEE7" w14:textId="77777777" w:rsidR="00E74F7F" w:rsidRPr="00410502" w:rsidRDefault="00E74F7F" w:rsidP="00AA765F">
            <w:pPr>
              <w:rPr>
                <w:rFonts w:ascii="Arial" w:hAnsi="Arial" w:cs="Arial"/>
                <w:sz w:val="20"/>
                <w:szCs w:val="20"/>
              </w:rPr>
            </w:pPr>
            <w:r w:rsidRPr="00410502">
              <w:rPr>
                <w:rFonts w:ascii="Arial" w:hAnsi="Arial" w:cs="Arial"/>
                <w:sz w:val="20"/>
                <w:szCs w:val="20"/>
              </w:rPr>
              <w:t>State the process for selecting sources of evidence (i.e., screening and eligibility) included in the scoping review.</w:t>
            </w:r>
          </w:p>
        </w:tc>
        <w:sdt>
          <w:sdtPr>
            <w:rPr>
              <w:rFonts w:ascii="Arial" w:hAnsi="Arial" w:cs="Arial"/>
              <w:sz w:val="20"/>
              <w:szCs w:val="20"/>
            </w:rPr>
            <w:id w:val="-2090377787"/>
            <w:placeholder>
              <w:docPart w:val="E406A67DCB496F4EBED720C021B9305A"/>
            </w:placeholder>
          </w:sdtPr>
          <w:sdtEndPr/>
          <w:sdtContent>
            <w:tc>
              <w:tcPr>
                <w:tcW w:w="0" w:type="auto"/>
                <w:vAlign w:val="center"/>
              </w:tcPr>
              <w:p w14:paraId="2354FC72" w14:textId="77777777" w:rsidR="00E74F7F" w:rsidRPr="00410502" w:rsidRDefault="00E74F7F" w:rsidP="00AA765F">
                <w:pPr>
                  <w:rPr>
                    <w:rFonts w:ascii="Arial" w:hAnsi="Arial" w:cs="Arial"/>
                    <w:sz w:val="20"/>
                    <w:szCs w:val="20"/>
                  </w:rPr>
                </w:pPr>
                <w:r>
                  <w:rPr>
                    <w:rFonts w:ascii="Arial" w:hAnsi="Arial" w:cs="Arial"/>
                    <w:sz w:val="20"/>
                    <w:szCs w:val="20"/>
                  </w:rPr>
                  <w:t>Reported on Page 8</w:t>
                </w:r>
              </w:p>
            </w:tc>
          </w:sdtContent>
        </w:sdt>
      </w:tr>
      <w:tr w:rsidR="00E74F7F" w:rsidRPr="00410502" w14:paraId="79FBDE55" w14:textId="77777777" w:rsidTr="00AA765F">
        <w:tc>
          <w:tcPr>
            <w:tcW w:w="0" w:type="auto"/>
            <w:vAlign w:val="center"/>
          </w:tcPr>
          <w:p w14:paraId="62B286C3"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Data charting process</w:t>
            </w:r>
            <w:r>
              <w:rPr>
                <w:rFonts w:ascii="Arial" w:hAnsi="Arial" w:cs="Arial"/>
                <w:sz w:val="20"/>
                <w:szCs w:val="20"/>
              </w:rPr>
              <w:t>‡</w:t>
            </w:r>
          </w:p>
        </w:tc>
        <w:tc>
          <w:tcPr>
            <w:tcW w:w="0" w:type="auto"/>
            <w:vAlign w:val="center"/>
          </w:tcPr>
          <w:p w14:paraId="75E8D821"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10</w:t>
            </w:r>
          </w:p>
        </w:tc>
        <w:tc>
          <w:tcPr>
            <w:tcW w:w="0" w:type="auto"/>
            <w:vAlign w:val="center"/>
          </w:tcPr>
          <w:p w14:paraId="00B85C68" w14:textId="77777777" w:rsidR="00E74F7F" w:rsidRPr="00410502" w:rsidRDefault="00E74F7F" w:rsidP="00AA765F">
            <w:pPr>
              <w:rPr>
                <w:rFonts w:ascii="Arial" w:hAnsi="Arial" w:cs="Arial"/>
                <w:sz w:val="20"/>
                <w:szCs w:val="20"/>
              </w:rPr>
            </w:pPr>
            <w:r w:rsidRPr="00410502">
              <w:rPr>
                <w:rFonts w:ascii="Arial" w:hAnsi="Arial" w:cs="Arial"/>
                <w:sz w:val="20"/>
                <w:szCs w:val="20"/>
              </w:rPr>
              <w:t xml:space="preserve">Describe the methods of charting data from the included sources of evidence (e.g., </w:t>
            </w:r>
            <w:r>
              <w:rPr>
                <w:rFonts w:ascii="Arial" w:hAnsi="Arial" w:cs="Arial"/>
                <w:sz w:val="20"/>
                <w:szCs w:val="20"/>
              </w:rPr>
              <w:t>calibrated</w:t>
            </w:r>
            <w:r w:rsidRPr="00410502">
              <w:rPr>
                <w:rFonts w:ascii="Arial" w:hAnsi="Arial" w:cs="Arial"/>
                <w:sz w:val="20"/>
                <w:szCs w:val="20"/>
              </w:rPr>
              <w:t xml:space="preserve"> forms</w:t>
            </w:r>
            <w:r>
              <w:rPr>
                <w:rFonts w:ascii="Arial" w:hAnsi="Arial" w:cs="Arial"/>
                <w:sz w:val="20"/>
                <w:szCs w:val="20"/>
              </w:rPr>
              <w:t xml:space="preserve"> or</w:t>
            </w:r>
            <w:r w:rsidRPr="00410502">
              <w:rPr>
                <w:rFonts w:ascii="Arial" w:hAnsi="Arial" w:cs="Arial"/>
                <w:sz w:val="20"/>
                <w:szCs w:val="20"/>
              </w:rPr>
              <w:t xml:space="preserve"> forms that have been tested by the team before their use, and whether data charting was done independently</w:t>
            </w:r>
            <w:r>
              <w:rPr>
                <w:rFonts w:ascii="Arial" w:hAnsi="Arial" w:cs="Arial"/>
                <w:sz w:val="20"/>
                <w:szCs w:val="20"/>
              </w:rPr>
              <w:t xml:space="preserve"> or</w:t>
            </w:r>
            <w:r w:rsidRPr="00410502">
              <w:rPr>
                <w:rFonts w:ascii="Arial" w:hAnsi="Arial" w:cs="Arial"/>
                <w:sz w:val="20"/>
                <w:szCs w:val="20"/>
              </w:rPr>
              <w:t xml:space="preserve"> in duplicate) and any processes for obtaining and confirming data from investigators.</w:t>
            </w:r>
          </w:p>
        </w:tc>
        <w:sdt>
          <w:sdtPr>
            <w:rPr>
              <w:rFonts w:ascii="Arial" w:hAnsi="Arial" w:cs="Arial"/>
              <w:sz w:val="20"/>
              <w:szCs w:val="20"/>
            </w:rPr>
            <w:id w:val="1943252725"/>
            <w:placeholder>
              <w:docPart w:val="E406A67DCB496F4EBED720C021B9305A"/>
            </w:placeholder>
          </w:sdtPr>
          <w:sdtEndPr/>
          <w:sdtContent>
            <w:tc>
              <w:tcPr>
                <w:tcW w:w="0" w:type="auto"/>
                <w:vAlign w:val="center"/>
              </w:tcPr>
              <w:p w14:paraId="3BBDC358" w14:textId="77777777" w:rsidR="00E74F7F" w:rsidRPr="00410502" w:rsidRDefault="00E74F7F" w:rsidP="00AA765F">
                <w:pPr>
                  <w:rPr>
                    <w:rFonts w:ascii="Arial" w:hAnsi="Arial" w:cs="Arial"/>
                    <w:sz w:val="20"/>
                    <w:szCs w:val="20"/>
                  </w:rPr>
                </w:pPr>
                <w:r w:rsidRPr="00EF71BD">
                  <w:rPr>
                    <w:rFonts w:ascii="Arial" w:hAnsi="Arial" w:cs="Arial"/>
                    <w:sz w:val="20"/>
                    <w:szCs w:val="20"/>
                  </w:rPr>
                  <w:t>Reported on Page</w:t>
                </w:r>
                <w:r>
                  <w:rPr>
                    <w:rFonts w:ascii="Arial" w:hAnsi="Arial" w:cs="Arial"/>
                    <w:sz w:val="20"/>
                    <w:szCs w:val="20"/>
                  </w:rPr>
                  <w:t xml:space="preserve"> 8</w:t>
                </w:r>
              </w:p>
            </w:tc>
          </w:sdtContent>
        </w:sdt>
      </w:tr>
      <w:tr w:rsidR="00E74F7F" w:rsidRPr="00410502" w14:paraId="47DFD0AA" w14:textId="77777777" w:rsidTr="00AA765F">
        <w:trPr>
          <w:trHeight w:val="260"/>
        </w:trPr>
        <w:tc>
          <w:tcPr>
            <w:tcW w:w="0" w:type="auto"/>
            <w:vAlign w:val="center"/>
          </w:tcPr>
          <w:p w14:paraId="4E8D669A"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Data items</w:t>
            </w:r>
          </w:p>
        </w:tc>
        <w:tc>
          <w:tcPr>
            <w:tcW w:w="0" w:type="auto"/>
            <w:vAlign w:val="center"/>
          </w:tcPr>
          <w:p w14:paraId="21A60860"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11</w:t>
            </w:r>
          </w:p>
        </w:tc>
        <w:tc>
          <w:tcPr>
            <w:tcW w:w="0" w:type="auto"/>
            <w:vAlign w:val="center"/>
          </w:tcPr>
          <w:p w14:paraId="799C09F6" w14:textId="77777777" w:rsidR="00E74F7F" w:rsidRPr="00410502" w:rsidRDefault="00E74F7F" w:rsidP="00AA765F">
            <w:pPr>
              <w:rPr>
                <w:rFonts w:ascii="Arial" w:hAnsi="Arial" w:cs="Arial"/>
                <w:sz w:val="20"/>
                <w:szCs w:val="20"/>
              </w:rPr>
            </w:pPr>
            <w:r w:rsidRPr="00410502">
              <w:rPr>
                <w:rFonts w:ascii="Arial" w:hAnsi="Arial" w:cs="Arial"/>
                <w:sz w:val="20"/>
                <w:szCs w:val="20"/>
              </w:rPr>
              <w:t>List and define all variables for which data were sought and any assumptions and simplifications made.</w:t>
            </w:r>
          </w:p>
        </w:tc>
        <w:sdt>
          <w:sdtPr>
            <w:rPr>
              <w:rFonts w:ascii="Arial" w:hAnsi="Arial" w:cs="Arial"/>
              <w:sz w:val="20"/>
              <w:szCs w:val="20"/>
            </w:rPr>
            <w:id w:val="667444934"/>
            <w:placeholder>
              <w:docPart w:val="E406A67DCB496F4EBED720C021B9305A"/>
            </w:placeholder>
          </w:sdtPr>
          <w:sdtEndPr/>
          <w:sdtContent>
            <w:tc>
              <w:tcPr>
                <w:tcW w:w="0" w:type="auto"/>
                <w:vAlign w:val="center"/>
              </w:tcPr>
              <w:p w14:paraId="72372052" w14:textId="77777777" w:rsidR="00E74F7F" w:rsidRPr="00410502" w:rsidRDefault="00E74F7F" w:rsidP="00AA765F">
                <w:pPr>
                  <w:rPr>
                    <w:rFonts w:ascii="Arial" w:hAnsi="Arial" w:cs="Arial"/>
                    <w:sz w:val="20"/>
                    <w:szCs w:val="20"/>
                  </w:rPr>
                </w:pPr>
                <w:r w:rsidRPr="00EF71BD">
                  <w:rPr>
                    <w:rFonts w:ascii="Arial" w:hAnsi="Arial" w:cs="Arial"/>
                    <w:sz w:val="20"/>
                    <w:szCs w:val="20"/>
                  </w:rPr>
                  <w:t>Reported on Page</w:t>
                </w:r>
                <w:r>
                  <w:rPr>
                    <w:rFonts w:ascii="Arial" w:hAnsi="Arial" w:cs="Arial"/>
                    <w:sz w:val="20"/>
                    <w:szCs w:val="20"/>
                  </w:rPr>
                  <w:t xml:space="preserve"> 8</w:t>
                </w:r>
              </w:p>
            </w:tc>
          </w:sdtContent>
        </w:sdt>
      </w:tr>
      <w:tr w:rsidR="00E74F7F" w:rsidRPr="00410502" w14:paraId="4FBE9E25" w14:textId="77777777" w:rsidTr="00AA765F">
        <w:tc>
          <w:tcPr>
            <w:tcW w:w="0" w:type="auto"/>
            <w:vAlign w:val="center"/>
          </w:tcPr>
          <w:p w14:paraId="7054F2BB"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Critical appraisal of individual sources of evidence</w:t>
            </w:r>
            <w:r>
              <w:rPr>
                <w:rFonts w:ascii="Arial" w:hAnsi="Arial" w:cs="Arial"/>
                <w:sz w:val="20"/>
                <w:szCs w:val="20"/>
              </w:rPr>
              <w:t>§</w:t>
            </w:r>
          </w:p>
        </w:tc>
        <w:tc>
          <w:tcPr>
            <w:tcW w:w="0" w:type="auto"/>
            <w:vAlign w:val="center"/>
          </w:tcPr>
          <w:p w14:paraId="05F0DC22" w14:textId="77777777" w:rsidR="00E74F7F" w:rsidRPr="00410502" w:rsidRDefault="00E74F7F" w:rsidP="00AA765F">
            <w:pPr>
              <w:jc w:val="center"/>
              <w:rPr>
                <w:rFonts w:ascii="Arial" w:hAnsi="Arial" w:cs="Arial"/>
                <w:sz w:val="20"/>
                <w:szCs w:val="20"/>
              </w:rPr>
            </w:pPr>
            <w:r w:rsidRPr="00410502">
              <w:rPr>
                <w:rFonts w:ascii="Arial" w:hAnsi="Arial" w:cs="Arial"/>
                <w:sz w:val="20"/>
                <w:szCs w:val="20"/>
              </w:rPr>
              <w:t>12</w:t>
            </w:r>
          </w:p>
        </w:tc>
        <w:tc>
          <w:tcPr>
            <w:tcW w:w="0" w:type="auto"/>
            <w:vAlign w:val="center"/>
          </w:tcPr>
          <w:p w14:paraId="0439C2EC" w14:textId="77777777" w:rsidR="00E74F7F" w:rsidRPr="00410502" w:rsidRDefault="00E74F7F" w:rsidP="00AA765F">
            <w:pPr>
              <w:rPr>
                <w:rFonts w:ascii="Arial" w:hAnsi="Arial" w:cs="Arial"/>
                <w:sz w:val="20"/>
                <w:szCs w:val="20"/>
              </w:rPr>
            </w:pPr>
            <w:r w:rsidRPr="00410502">
              <w:rPr>
                <w:rFonts w:ascii="Arial" w:hAnsi="Arial" w:cs="Arial"/>
                <w:sz w:val="20"/>
                <w:szCs w:val="20"/>
              </w:rPr>
              <w:t>If done, provide a rationale for conducting a critical appraisal of included sources of evidence; describe the methods used and how this information was used in any data synthesis (if appropriate).</w:t>
            </w:r>
          </w:p>
        </w:tc>
        <w:sdt>
          <w:sdtPr>
            <w:rPr>
              <w:rFonts w:ascii="Arial" w:hAnsi="Arial" w:cs="Arial"/>
              <w:sz w:val="20"/>
              <w:szCs w:val="20"/>
            </w:rPr>
            <w:id w:val="-336618198"/>
            <w:placeholder>
              <w:docPart w:val="E406A67DCB496F4EBED720C021B9305A"/>
            </w:placeholder>
          </w:sdtPr>
          <w:sdtEndPr/>
          <w:sdtContent>
            <w:tc>
              <w:tcPr>
                <w:tcW w:w="0" w:type="auto"/>
                <w:vAlign w:val="center"/>
              </w:tcPr>
              <w:p w14:paraId="36F77E8C" w14:textId="77777777" w:rsidR="00E74F7F" w:rsidRPr="00410502" w:rsidRDefault="00E74F7F" w:rsidP="00AA765F">
                <w:pPr>
                  <w:rPr>
                    <w:rFonts w:ascii="Arial" w:hAnsi="Arial" w:cs="Arial"/>
                    <w:sz w:val="20"/>
                    <w:szCs w:val="20"/>
                  </w:rPr>
                </w:pPr>
                <w:r>
                  <w:rPr>
                    <w:rFonts w:ascii="Arial" w:hAnsi="Arial" w:cs="Arial"/>
                    <w:sz w:val="20"/>
                    <w:szCs w:val="20"/>
                  </w:rPr>
                  <w:t>Not Performed</w:t>
                </w:r>
              </w:p>
            </w:tc>
          </w:sdtContent>
        </w:sdt>
      </w:tr>
      <w:tr w:rsidR="00E74F7F" w:rsidRPr="00410502" w14:paraId="4576A66A" w14:textId="77777777" w:rsidTr="00AA765F">
        <w:tc>
          <w:tcPr>
            <w:tcW w:w="0" w:type="auto"/>
            <w:vAlign w:val="center"/>
          </w:tcPr>
          <w:p w14:paraId="5EC5D0C0"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65E63163" w14:textId="77777777" w:rsidR="00E74F7F" w:rsidRPr="00410502" w:rsidRDefault="00E74F7F" w:rsidP="00AA765F">
            <w:pPr>
              <w:jc w:val="center"/>
              <w:rPr>
                <w:rFonts w:ascii="Arial" w:hAnsi="Arial" w:cs="Arial"/>
                <w:sz w:val="20"/>
                <w:szCs w:val="20"/>
              </w:rPr>
            </w:pPr>
            <w:r>
              <w:rPr>
                <w:rFonts w:ascii="Arial" w:hAnsi="Arial" w:cs="Arial"/>
                <w:sz w:val="20"/>
                <w:szCs w:val="20"/>
              </w:rPr>
              <w:t>13</w:t>
            </w:r>
          </w:p>
        </w:tc>
        <w:tc>
          <w:tcPr>
            <w:tcW w:w="0" w:type="auto"/>
            <w:vAlign w:val="center"/>
          </w:tcPr>
          <w:p w14:paraId="4B01826C" w14:textId="77777777" w:rsidR="00E74F7F" w:rsidRPr="00410502" w:rsidRDefault="00E74F7F" w:rsidP="00AA765F">
            <w:pPr>
              <w:rPr>
                <w:rFonts w:ascii="Arial" w:hAnsi="Arial" w:cs="Arial"/>
                <w:sz w:val="20"/>
                <w:szCs w:val="20"/>
              </w:rPr>
            </w:pPr>
            <w:r w:rsidRPr="00410502">
              <w:rPr>
                <w:rFonts w:ascii="Arial" w:hAnsi="Arial" w:cs="Arial"/>
                <w:sz w:val="20"/>
                <w:szCs w:val="20"/>
              </w:rPr>
              <w:t>Describe the methods of handling and summarizing the data that were charted.</w:t>
            </w:r>
          </w:p>
        </w:tc>
        <w:sdt>
          <w:sdtPr>
            <w:rPr>
              <w:rFonts w:ascii="Arial" w:hAnsi="Arial" w:cs="Arial"/>
              <w:sz w:val="20"/>
              <w:szCs w:val="20"/>
            </w:rPr>
            <w:id w:val="1751841620"/>
            <w:placeholder>
              <w:docPart w:val="E406A67DCB496F4EBED720C021B9305A"/>
            </w:placeholder>
          </w:sdtPr>
          <w:sdtEndPr/>
          <w:sdtContent>
            <w:tc>
              <w:tcPr>
                <w:tcW w:w="0" w:type="auto"/>
                <w:vAlign w:val="center"/>
              </w:tcPr>
              <w:p w14:paraId="13F552D0" w14:textId="77777777" w:rsidR="00E74F7F" w:rsidRPr="00410502" w:rsidRDefault="00E74F7F" w:rsidP="00AA765F">
                <w:pPr>
                  <w:rPr>
                    <w:rFonts w:ascii="Arial" w:hAnsi="Arial" w:cs="Arial"/>
                    <w:sz w:val="20"/>
                    <w:szCs w:val="20"/>
                  </w:rPr>
                </w:pPr>
                <w:r>
                  <w:rPr>
                    <w:rFonts w:ascii="Arial" w:hAnsi="Arial" w:cs="Arial"/>
                    <w:sz w:val="20"/>
                    <w:szCs w:val="20"/>
                  </w:rPr>
                  <w:t>Reported on Page 8</w:t>
                </w:r>
              </w:p>
            </w:tc>
          </w:sdtContent>
        </w:sdt>
      </w:tr>
      <w:tr w:rsidR="00E74F7F" w:rsidRPr="00410502" w14:paraId="37A12D8E" w14:textId="77777777" w:rsidTr="00AA765F">
        <w:tc>
          <w:tcPr>
            <w:tcW w:w="0" w:type="auto"/>
            <w:gridSpan w:val="4"/>
            <w:shd w:val="clear" w:color="auto" w:fill="D9E2F3" w:themeFill="accent1" w:themeFillTint="33"/>
            <w:vAlign w:val="center"/>
          </w:tcPr>
          <w:p w14:paraId="73DB1AD4" w14:textId="77777777" w:rsidR="00E74F7F" w:rsidRPr="00410502" w:rsidRDefault="00E74F7F" w:rsidP="00AA765F">
            <w:pPr>
              <w:rPr>
                <w:rFonts w:ascii="Arial" w:hAnsi="Arial" w:cs="Arial"/>
                <w:b/>
                <w:sz w:val="20"/>
                <w:szCs w:val="20"/>
              </w:rPr>
            </w:pPr>
            <w:r w:rsidRPr="00410502">
              <w:rPr>
                <w:rFonts w:ascii="Arial" w:hAnsi="Arial" w:cs="Arial"/>
                <w:b/>
                <w:sz w:val="20"/>
                <w:szCs w:val="20"/>
              </w:rPr>
              <w:t>RESULTS</w:t>
            </w:r>
          </w:p>
        </w:tc>
      </w:tr>
      <w:tr w:rsidR="00E74F7F" w:rsidRPr="00410502" w14:paraId="13F32BA9" w14:textId="77777777" w:rsidTr="00AA765F">
        <w:tc>
          <w:tcPr>
            <w:tcW w:w="0" w:type="auto"/>
            <w:vAlign w:val="center"/>
          </w:tcPr>
          <w:p w14:paraId="3D5D61D9"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election of sources of evidence</w:t>
            </w:r>
          </w:p>
        </w:tc>
        <w:tc>
          <w:tcPr>
            <w:tcW w:w="0" w:type="auto"/>
            <w:vAlign w:val="center"/>
          </w:tcPr>
          <w:p w14:paraId="427FA3B0" w14:textId="77777777" w:rsidR="00E74F7F" w:rsidRPr="00410502" w:rsidRDefault="00E74F7F" w:rsidP="00AA765F">
            <w:pPr>
              <w:jc w:val="center"/>
              <w:rPr>
                <w:rFonts w:ascii="Arial" w:hAnsi="Arial" w:cs="Arial"/>
                <w:sz w:val="20"/>
                <w:szCs w:val="20"/>
              </w:rPr>
            </w:pPr>
            <w:r>
              <w:rPr>
                <w:rFonts w:ascii="Arial" w:hAnsi="Arial" w:cs="Arial"/>
                <w:sz w:val="20"/>
                <w:szCs w:val="20"/>
              </w:rPr>
              <w:t>14</w:t>
            </w:r>
          </w:p>
        </w:tc>
        <w:tc>
          <w:tcPr>
            <w:tcW w:w="0" w:type="auto"/>
            <w:vAlign w:val="center"/>
          </w:tcPr>
          <w:p w14:paraId="35B77952" w14:textId="77777777" w:rsidR="00E74F7F" w:rsidRPr="00410502" w:rsidRDefault="00E74F7F" w:rsidP="00AA765F">
            <w:pPr>
              <w:rPr>
                <w:rFonts w:ascii="Arial" w:hAnsi="Arial" w:cs="Arial"/>
                <w:sz w:val="20"/>
                <w:szCs w:val="20"/>
              </w:rPr>
            </w:pPr>
            <w:r w:rsidRPr="00410502">
              <w:rPr>
                <w:rFonts w:ascii="Arial" w:hAnsi="Arial" w:cs="Arial"/>
                <w:sz w:val="20"/>
                <w:szCs w:val="20"/>
              </w:rPr>
              <w:t>Give numbers of sources of evidence screened, assessed for eligibility, and included in the review, with reasons for exclusions at each stage, ideally using a flow diagram.</w:t>
            </w:r>
          </w:p>
        </w:tc>
        <w:sdt>
          <w:sdtPr>
            <w:rPr>
              <w:rFonts w:ascii="Arial" w:hAnsi="Arial" w:cs="Arial"/>
              <w:sz w:val="20"/>
              <w:szCs w:val="20"/>
            </w:rPr>
            <w:id w:val="-83771692"/>
            <w:placeholder>
              <w:docPart w:val="E406A67DCB496F4EBED720C021B9305A"/>
            </w:placeholder>
          </w:sdtPr>
          <w:sdtEndPr/>
          <w:sdtContent>
            <w:tc>
              <w:tcPr>
                <w:tcW w:w="0" w:type="auto"/>
                <w:vAlign w:val="center"/>
              </w:tcPr>
              <w:p w14:paraId="5AB60538" w14:textId="77777777" w:rsidR="00E74F7F" w:rsidRPr="00410502" w:rsidRDefault="00E74F7F" w:rsidP="00AA765F">
                <w:pPr>
                  <w:rPr>
                    <w:rFonts w:ascii="Arial" w:hAnsi="Arial" w:cs="Arial"/>
                    <w:sz w:val="20"/>
                    <w:szCs w:val="20"/>
                  </w:rPr>
                </w:pPr>
                <w:r w:rsidRPr="00EF71BD">
                  <w:rPr>
                    <w:rFonts w:ascii="Arial" w:hAnsi="Arial" w:cs="Arial"/>
                    <w:sz w:val="20"/>
                    <w:szCs w:val="20"/>
                  </w:rPr>
                  <w:t>Reported on Page</w:t>
                </w:r>
                <w:r>
                  <w:rPr>
                    <w:rFonts w:ascii="Arial" w:hAnsi="Arial" w:cs="Arial"/>
                    <w:sz w:val="20"/>
                    <w:szCs w:val="20"/>
                  </w:rPr>
                  <w:t xml:space="preserve"> 9 and Figure 1</w:t>
                </w:r>
              </w:p>
            </w:tc>
          </w:sdtContent>
        </w:sdt>
      </w:tr>
      <w:tr w:rsidR="00E74F7F" w:rsidRPr="00410502" w14:paraId="7B8B41DA" w14:textId="77777777" w:rsidTr="00AA765F">
        <w:tc>
          <w:tcPr>
            <w:tcW w:w="0" w:type="auto"/>
            <w:vAlign w:val="center"/>
          </w:tcPr>
          <w:p w14:paraId="72DE9E99"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Characteristics of sources of evidence</w:t>
            </w:r>
          </w:p>
        </w:tc>
        <w:tc>
          <w:tcPr>
            <w:tcW w:w="0" w:type="auto"/>
            <w:vAlign w:val="center"/>
          </w:tcPr>
          <w:p w14:paraId="61775A3A" w14:textId="77777777" w:rsidR="00E74F7F" w:rsidRPr="00410502" w:rsidRDefault="00E74F7F" w:rsidP="00AA765F">
            <w:pPr>
              <w:jc w:val="center"/>
              <w:rPr>
                <w:rFonts w:ascii="Arial" w:hAnsi="Arial" w:cs="Arial"/>
                <w:sz w:val="20"/>
                <w:szCs w:val="20"/>
              </w:rPr>
            </w:pPr>
            <w:r>
              <w:rPr>
                <w:rFonts w:ascii="Arial" w:hAnsi="Arial" w:cs="Arial"/>
                <w:sz w:val="20"/>
                <w:szCs w:val="20"/>
              </w:rPr>
              <w:t>15</w:t>
            </w:r>
          </w:p>
        </w:tc>
        <w:tc>
          <w:tcPr>
            <w:tcW w:w="0" w:type="auto"/>
            <w:vAlign w:val="center"/>
          </w:tcPr>
          <w:p w14:paraId="3ACD4CA5" w14:textId="77777777" w:rsidR="00E74F7F" w:rsidRPr="00410502" w:rsidRDefault="00E74F7F" w:rsidP="00AA765F">
            <w:pPr>
              <w:rPr>
                <w:rFonts w:ascii="Arial" w:hAnsi="Arial" w:cs="Arial"/>
                <w:sz w:val="20"/>
                <w:szCs w:val="20"/>
              </w:rPr>
            </w:pPr>
            <w:r w:rsidRPr="00410502">
              <w:rPr>
                <w:rFonts w:ascii="Arial" w:hAnsi="Arial" w:cs="Arial"/>
                <w:sz w:val="20"/>
                <w:szCs w:val="20"/>
              </w:rPr>
              <w:t>For each source of evidence, present characteristics for which data were charted and provide the citations.</w:t>
            </w:r>
          </w:p>
        </w:tc>
        <w:sdt>
          <w:sdtPr>
            <w:rPr>
              <w:rFonts w:ascii="Arial" w:hAnsi="Arial" w:cs="Arial"/>
              <w:sz w:val="20"/>
              <w:szCs w:val="20"/>
            </w:rPr>
            <w:id w:val="-137040765"/>
            <w:placeholder>
              <w:docPart w:val="E406A67DCB496F4EBED720C021B9305A"/>
            </w:placeholder>
          </w:sdtPr>
          <w:sdtEndPr/>
          <w:sdtContent>
            <w:tc>
              <w:tcPr>
                <w:tcW w:w="0" w:type="auto"/>
                <w:vAlign w:val="center"/>
              </w:tcPr>
              <w:p w14:paraId="71022D28" w14:textId="77777777" w:rsidR="00E74F7F" w:rsidRPr="00410502" w:rsidRDefault="00E74F7F" w:rsidP="00AA765F">
                <w:pPr>
                  <w:rPr>
                    <w:rFonts w:ascii="Arial" w:hAnsi="Arial" w:cs="Arial"/>
                    <w:sz w:val="20"/>
                    <w:szCs w:val="20"/>
                  </w:rPr>
                </w:pPr>
                <w:r w:rsidRPr="00EF71BD">
                  <w:rPr>
                    <w:rFonts w:ascii="Arial" w:hAnsi="Arial" w:cs="Arial"/>
                    <w:sz w:val="20"/>
                    <w:szCs w:val="20"/>
                  </w:rPr>
                  <w:t xml:space="preserve">Reported </w:t>
                </w:r>
                <w:r>
                  <w:rPr>
                    <w:rFonts w:ascii="Arial" w:hAnsi="Arial" w:cs="Arial"/>
                    <w:sz w:val="20"/>
                    <w:szCs w:val="20"/>
                  </w:rPr>
                  <w:t>in Additional File 3</w:t>
                </w:r>
              </w:p>
            </w:tc>
          </w:sdtContent>
        </w:sdt>
      </w:tr>
      <w:tr w:rsidR="00E74F7F" w:rsidRPr="00410502" w14:paraId="64DB14F1" w14:textId="77777777" w:rsidTr="00AA765F">
        <w:tc>
          <w:tcPr>
            <w:tcW w:w="0" w:type="auto"/>
            <w:vAlign w:val="center"/>
          </w:tcPr>
          <w:p w14:paraId="286A3ECF"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Critical appraisal within sources of evidence</w:t>
            </w:r>
          </w:p>
        </w:tc>
        <w:tc>
          <w:tcPr>
            <w:tcW w:w="0" w:type="auto"/>
            <w:vAlign w:val="center"/>
          </w:tcPr>
          <w:p w14:paraId="0EF8535C" w14:textId="77777777" w:rsidR="00E74F7F" w:rsidRPr="00410502" w:rsidRDefault="00E74F7F" w:rsidP="00AA765F">
            <w:pPr>
              <w:jc w:val="center"/>
              <w:rPr>
                <w:rFonts w:ascii="Arial" w:hAnsi="Arial" w:cs="Arial"/>
                <w:sz w:val="20"/>
                <w:szCs w:val="20"/>
              </w:rPr>
            </w:pPr>
            <w:r>
              <w:rPr>
                <w:rFonts w:ascii="Arial" w:hAnsi="Arial" w:cs="Arial"/>
                <w:sz w:val="20"/>
                <w:szCs w:val="20"/>
              </w:rPr>
              <w:t>16</w:t>
            </w:r>
          </w:p>
        </w:tc>
        <w:tc>
          <w:tcPr>
            <w:tcW w:w="0" w:type="auto"/>
            <w:vAlign w:val="center"/>
          </w:tcPr>
          <w:p w14:paraId="67A2A0D3" w14:textId="77777777" w:rsidR="00E74F7F" w:rsidRPr="00410502" w:rsidRDefault="00E74F7F" w:rsidP="00AA765F">
            <w:pPr>
              <w:rPr>
                <w:rFonts w:ascii="Arial" w:hAnsi="Arial" w:cs="Arial"/>
                <w:sz w:val="20"/>
                <w:szCs w:val="20"/>
              </w:rPr>
            </w:pPr>
            <w:r w:rsidRPr="00410502">
              <w:rPr>
                <w:rFonts w:ascii="Arial" w:hAnsi="Arial" w:cs="Arial"/>
                <w:sz w:val="20"/>
                <w:szCs w:val="20"/>
              </w:rPr>
              <w:t>If done, present data on critical appraisal of included sources of evidence (see item 12).</w:t>
            </w:r>
          </w:p>
        </w:tc>
        <w:sdt>
          <w:sdtPr>
            <w:rPr>
              <w:rFonts w:ascii="Arial" w:hAnsi="Arial" w:cs="Arial"/>
              <w:sz w:val="20"/>
              <w:szCs w:val="20"/>
            </w:rPr>
            <w:id w:val="945268124"/>
            <w:placeholder>
              <w:docPart w:val="E406A67DCB496F4EBED720C021B9305A"/>
            </w:placeholder>
          </w:sdtPr>
          <w:sdtEndPr/>
          <w:sdtContent>
            <w:tc>
              <w:tcPr>
                <w:tcW w:w="0" w:type="auto"/>
                <w:vAlign w:val="center"/>
              </w:tcPr>
              <w:p w14:paraId="6500A587" w14:textId="77777777" w:rsidR="00E74F7F" w:rsidRPr="00410502" w:rsidRDefault="00E74F7F" w:rsidP="00AA765F">
                <w:pPr>
                  <w:rPr>
                    <w:rFonts w:ascii="Arial" w:hAnsi="Arial" w:cs="Arial"/>
                    <w:sz w:val="20"/>
                    <w:szCs w:val="20"/>
                  </w:rPr>
                </w:pPr>
                <w:r>
                  <w:rPr>
                    <w:rFonts w:ascii="Arial" w:hAnsi="Arial" w:cs="Arial"/>
                    <w:sz w:val="20"/>
                    <w:szCs w:val="20"/>
                  </w:rPr>
                  <w:t>Not Performed</w:t>
                </w:r>
              </w:p>
            </w:tc>
          </w:sdtContent>
        </w:sdt>
      </w:tr>
      <w:tr w:rsidR="00E74F7F" w:rsidRPr="00410502" w14:paraId="43B31A5D" w14:textId="77777777" w:rsidTr="00AA765F">
        <w:tc>
          <w:tcPr>
            <w:tcW w:w="0" w:type="auto"/>
            <w:vAlign w:val="center"/>
          </w:tcPr>
          <w:p w14:paraId="43BF46C7"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Results of individual sources of evidence</w:t>
            </w:r>
          </w:p>
        </w:tc>
        <w:tc>
          <w:tcPr>
            <w:tcW w:w="0" w:type="auto"/>
            <w:vAlign w:val="center"/>
          </w:tcPr>
          <w:p w14:paraId="1C0B2958" w14:textId="77777777" w:rsidR="00E74F7F" w:rsidRPr="00410502" w:rsidRDefault="00E74F7F" w:rsidP="00AA765F">
            <w:pPr>
              <w:jc w:val="center"/>
              <w:rPr>
                <w:rFonts w:ascii="Arial" w:hAnsi="Arial" w:cs="Arial"/>
                <w:sz w:val="20"/>
                <w:szCs w:val="20"/>
              </w:rPr>
            </w:pPr>
            <w:r>
              <w:rPr>
                <w:rFonts w:ascii="Arial" w:hAnsi="Arial" w:cs="Arial"/>
                <w:sz w:val="20"/>
                <w:szCs w:val="20"/>
              </w:rPr>
              <w:t>17</w:t>
            </w:r>
          </w:p>
        </w:tc>
        <w:tc>
          <w:tcPr>
            <w:tcW w:w="0" w:type="auto"/>
            <w:vAlign w:val="center"/>
          </w:tcPr>
          <w:p w14:paraId="733DE1C4" w14:textId="77777777" w:rsidR="00E74F7F" w:rsidRPr="00410502" w:rsidRDefault="00E74F7F" w:rsidP="00AA765F">
            <w:pPr>
              <w:rPr>
                <w:rFonts w:ascii="Arial" w:hAnsi="Arial" w:cs="Arial"/>
                <w:sz w:val="20"/>
                <w:szCs w:val="20"/>
              </w:rPr>
            </w:pPr>
            <w:r w:rsidRPr="00410502">
              <w:rPr>
                <w:rFonts w:ascii="Arial" w:hAnsi="Arial" w:cs="Arial"/>
                <w:sz w:val="20"/>
                <w:szCs w:val="20"/>
              </w:rPr>
              <w:t xml:space="preserve">For each included source of evidence, present the relevant data that were </w:t>
            </w:r>
            <w:r>
              <w:rPr>
                <w:rFonts w:ascii="Arial" w:hAnsi="Arial" w:cs="Arial"/>
                <w:sz w:val="20"/>
                <w:szCs w:val="20"/>
              </w:rPr>
              <w:t xml:space="preserve">charted </w:t>
            </w:r>
            <w:r w:rsidRPr="00410502">
              <w:rPr>
                <w:rFonts w:ascii="Arial" w:hAnsi="Arial" w:cs="Arial"/>
                <w:sz w:val="20"/>
                <w:szCs w:val="20"/>
              </w:rPr>
              <w:t>that relate to the review questions and objectives.</w:t>
            </w:r>
          </w:p>
        </w:tc>
        <w:sdt>
          <w:sdtPr>
            <w:rPr>
              <w:rFonts w:ascii="Arial" w:hAnsi="Arial" w:cs="Arial"/>
              <w:sz w:val="20"/>
              <w:szCs w:val="20"/>
            </w:rPr>
            <w:id w:val="-1628242984"/>
            <w:placeholder>
              <w:docPart w:val="E406A67DCB496F4EBED720C021B9305A"/>
            </w:placeholder>
          </w:sdtPr>
          <w:sdtEndPr/>
          <w:sdtContent>
            <w:tc>
              <w:tcPr>
                <w:tcW w:w="0" w:type="auto"/>
                <w:vAlign w:val="center"/>
              </w:tcPr>
              <w:p w14:paraId="280B2360" w14:textId="77777777" w:rsidR="00E74F7F" w:rsidRDefault="00E74F7F" w:rsidP="00AA765F">
                <w:pPr>
                  <w:rPr>
                    <w:rFonts w:ascii="Arial" w:hAnsi="Arial" w:cs="Arial"/>
                    <w:sz w:val="20"/>
                    <w:szCs w:val="20"/>
                  </w:rPr>
                </w:pPr>
                <w:r>
                  <w:rPr>
                    <w:rFonts w:ascii="Arial" w:hAnsi="Arial" w:cs="Arial"/>
                    <w:sz w:val="20"/>
                    <w:szCs w:val="20"/>
                  </w:rPr>
                  <w:t>Reported</w:t>
                </w:r>
              </w:p>
              <w:p w14:paraId="4E58E76D" w14:textId="77777777" w:rsidR="00E74F7F" w:rsidRPr="00410502" w:rsidRDefault="00E74F7F" w:rsidP="00AA765F">
                <w:pPr>
                  <w:rPr>
                    <w:rFonts w:ascii="Arial" w:hAnsi="Arial" w:cs="Arial"/>
                    <w:sz w:val="20"/>
                    <w:szCs w:val="20"/>
                  </w:rPr>
                </w:pPr>
                <w:r>
                  <w:rPr>
                    <w:rFonts w:ascii="Arial" w:hAnsi="Arial" w:cs="Arial"/>
                    <w:sz w:val="20"/>
                    <w:szCs w:val="20"/>
                  </w:rPr>
                  <w:t>Additional File 3</w:t>
                </w:r>
              </w:p>
            </w:tc>
          </w:sdtContent>
        </w:sdt>
      </w:tr>
      <w:tr w:rsidR="00E74F7F" w:rsidRPr="00410502" w14:paraId="314F6BC9" w14:textId="77777777" w:rsidTr="00AA765F">
        <w:tc>
          <w:tcPr>
            <w:tcW w:w="0" w:type="auto"/>
            <w:vAlign w:val="center"/>
          </w:tcPr>
          <w:p w14:paraId="49072C7D"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ynthesis of results</w:t>
            </w:r>
          </w:p>
        </w:tc>
        <w:tc>
          <w:tcPr>
            <w:tcW w:w="0" w:type="auto"/>
            <w:vAlign w:val="center"/>
          </w:tcPr>
          <w:p w14:paraId="334294EC" w14:textId="77777777" w:rsidR="00E74F7F" w:rsidRPr="00410502" w:rsidRDefault="00E74F7F" w:rsidP="00AA765F">
            <w:pPr>
              <w:jc w:val="center"/>
              <w:rPr>
                <w:rFonts w:ascii="Arial" w:hAnsi="Arial" w:cs="Arial"/>
                <w:sz w:val="20"/>
                <w:szCs w:val="20"/>
              </w:rPr>
            </w:pPr>
            <w:r>
              <w:rPr>
                <w:rFonts w:ascii="Arial" w:hAnsi="Arial" w:cs="Arial"/>
                <w:sz w:val="20"/>
                <w:szCs w:val="20"/>
              </w:rPr>
              <w:t>18</w:t>
            </w:r>
          </w:p>
        </w:tc>
        <w:tc>
          <w:tcPr>
            <w:tcW w:w="0" w:type="auto"/>
            <w:vAlign w:val="center"/>
          </w:tcPr>
          <w:p w14:paraId="1C57EF96" w14:textId="77777777" w:rsidR="00E74F7F" w:rsidRPr="00410502" w:rsidRDefault="00E74F7F" w:rsidP="00AA765F">
            <w:pPr>
              <w:rPr>
                <w:rFonts w:ascii="Arial" w:hAnsi="Arial" w:cs="Arial"/>
                <w:sz w:val="20"/>
                <w:szCs w:val="20"/>
              </w:rPr>
            </w:pPr>
            <w:r w:rsidRPr="00410502">
              <w:rPr>
                <w:rFonts w:ascii="Arial" w:hAnsi="Arial" w:cs="Arial"/>
                <w:sz w:val="20"/>
                <w:szCs w:val="20"/>
              </w:rPr>
              <w:t>Summarize and/or present the charting results as they relate to the review questions and objectives.</w:t>
            </w:r>
          </w:p>
        </w:tc>
        <w:sdt>
          <w:sdtPr>
            <w:rPr>
              <w:rFonts w:ascii="Arial" w:hAnsi="Arial" w:cs="Arial"/>
              <w:sz w:val="20"/>
              <w:szCs w:val="20"/>
            </w:rPr>
            <w:id w:val="547573417"/>
            <w:placeholder>
              <w:docPart w:val="E406A67DCB496F4EBED720C021B9305A"/>
            </w:placeholder>
          </w:sdtPr>
          <w:sdtEndPr/>
          <w:sdtContent>
            <w:tc>
              <w:tcPr>
                <w:tcW w:w="0" w:type="auto"/>
                <w:vAlign w:val="center"/>
              </w:tcPr>
              <w:p w14:paraId="748F1CC3" w14:textId="67369E05" w:rsidR="00E74F7F" w:rsidRPr="00410502" w:rsidRDefault="00E74F7F" w:rsidP="00AA765F">
                <w:pPr>
                  <w:rPr>
                    <w:rFonts w:ascii="Arial" w:hAnsi="Arial" w:cs="Arial"/>
                    <w:sz w:val="20"/>
                    <w:szCs w:val="20"/>
                  </w:rPr>
                </w:pPr>
                <w:r w:rsidRPr="00DC7817">
                  <w:rPr>
                    <w:rFonts w:ascii="Arial" w:hAnsi="Arial" w:cs="Arial"/>
                    <w:sz w:val="20"/>
                    <w:szCs w:val="20"/>
                  </w:rPr>
                  <w:t xml:space="preserve">Reported in Page </w:t>
                </w:r>
                <w:r>
                  <w:rPr>
                    <w:rFonts w:ascii="Arial" w:hAnsi="Arial" w:cs="Arial"/>
                    <w:sz w:val="20"/>
                    <w:szCs w:val="20"/>
                  </w:rPr>
                  <w:t>9</w:t>
                </w:r>
                <w:r w:rsidRPr="00DC7817">
                  <w:rPr>
                    <w:rFonts w:ascii="Arial" w:hAnsi="Arial" w:cs="Arial"/>
                    <w:sz w:val="20"/>
                    <w:szCs w:val="20"/>
                  </w:rPr>
                  <w:t>-</w:t>
                </w:r>
                <w:r w:rsidR="006F14D0" w:rsidRPr="00DC7817">
                  <w:rPr>
                    <w:rFonts w:ascii="Arial" w:hAnsi="Arial" w:cs="Arial"/>
                    <w:sz w:val="20"/>
                    <w:szCs w:val="20"/>
                  </w:rPr>
                  <w:t xml:space="preserve">16 </w:t>
                </w:r>
                <w:r w:rsidR="006F14D0">
                  <w:rPr>
                    <w:rFonts w:ascii="Arial" w:hAnsi="Arial" w:cs="Arial"/>
                    <w:sz w:val="20"/>
                    <w:szCs w:val="20"/>
                  </w:rPr>
                  <w:t>and</w:t>
                </w:r>
                <w:r>
                  <w:rPr>
                    <w:rFonts w:ascii="Arial" w:hAnsi="Arial" w:cs="Arial"/>
                    <w:sz w:val="20"/>
                    <w:szCs w:val="20"/>
                  </w:rPr>
                  <w:t xml:space="preserve"> Figure 3 </w:t>
                </w:r>
              </w:p>
            </w:tc>
          </w:sdtContent>
        </w:sdt>
      </w:tr>
      <w:tr w:rsidR="00E74F7F" w:rsidRPr="00410502" w14:paraId="09BD1B8B" w14:textId="77777777" w:rsidTr="00AA765F">
        <w:tc>
          <w:tcPr>
            <w:tcW w:w="0" w:type="auto"/>
            <w:gridSpan w:val="4"/>
            <w:shd w:val="clear" w:color="auto" w:fill="D9E2F3" w:themeFill="accent1" w:themeFillTint="33"/>
            <w:vAlign w:val="center"/>
          </w:tcPr>
          <w:p w14:paraId="4EE6DD1A" w14:textId="77777777" w:rsidR="00E74F7F" w:rsidRPr="00410502" w:rsidRDefault="00E74F7F" w:rsidP="00AA765F">
            <w:pPr>
              <w:rPr>
                <w:rFonts w:ascii="Arial" w:hAnsi="Arial" w:cs="Arial"/>
                <w:b/>
                <w:sz w:val="20"/>
                <w:szCs w:val="20"/>
              </w:rPr>
            </w:pPr>
            <w:r w:rsidRPr="00410502">
              <w:rPr>
                <w:rFonts w:ascii="Arial" w:hAnsi="Arial" w:cs="Arial"/>
                <w:b/>
                <w:sz w:val="20"/>
                <w:szCs w:val="20"/>
              </w:rPr>
              <w:t>DISCUSSION</w:t>
            </w:r>
          </w:p>
        </w:tc>
      </w:tr>
      <w:tr w:rsidR="00E74F7F" w:rsidRPr="00410502" w14:paraId="0CB9678C" w14:textId="77777777" w:rsidTr="00AA765F">
        <w:tc>
          <w:tcPr>
            <w:tcW w:w="0" w:type="auto"/>
            <w:vAlign w:val="center"/>
          </w:tcPr>
          <w:p w14:paraId="36D668F5"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Summary of evidence</w:t>
            </w:r>
          </w:p>
        </w:tc>
        <w:tc>
          <w:tcPr>
            <w:tcW w:w="0" w:type="auto"/>
            <w:vAlign w:val="center"/>
          </w:tcPr>
          <w:p w14:paraId="5A854117" w14:textId="77777777" w:rsidR="00E74F7F" w:rsidRPr="00410502" w:rsidRDefault="00E74F7F" w:rsidP="00AA765F">
            <w:pPr>
              <w:jc w:val="center"/>
              <w:rPr>
                <w:rFonts w:ascii="Arial" w:hAnsi="Arial" w:cs="Arial"/>
                <w:sz w:val="20"/>
                <w:szCs w:val="20"/>
              </w:rPr>
            </w:pPr>
            <w:r>
              <w:rPr>
                <w:rFonts w:ascii="Arial" w:hAnsi="Arial" w:cs="Arial"/>
                <w:sz w:val="20"/>
                <w:szCs w:val="20"/>
              </w:rPr>
              <w:t>19</w:t>
            </w:r>
          </w:p>
        </w:tc>
        <w:tc>
          <w:tcPr>
            <w:tcW w:w="0" w:type="auto"/>
            <w:vAlign w:val="center"/>
          </w:tcPr>
          <w:p w14:paraId="451EF123" w14:textId="77777777" w:rsidR="00E74F7F" w:rsidRPr="00410502" w:rsidRDefault="00E74F7F" w:rsidP="00AA765F">
            <w:pPr>
              <w:rPr>
                <w:rFonts w:ascii="Arial" w:hAnsi="Arial" w:cs="Arial"/>
                <w:sz w:val="20"/>
                <w:szCs w:val="20"/>
              </w:rPr>
            </w:pPr>
            <w:r w:rsidRPr="00410502">
              <w:rPr>
                <w:rFonts w:ascii="Arial" w:hAnsi="Arial" w:cs="Arial"/>
                <w:sz w:val="20"/>
                <w:szCs w:val="20"/>
              </w:rPr>
              <w:t xml:space="preserve">Summarize the main results (including an overview of concepts, themes, and types of evidence available), </w:t>
            </w:r>
            <w:r>
              <w:rPr>
                <w:rFonts w:ascii="Arial" w:hAnsi="Arial" w:cs="Arial"/>
                <w:sz w:val="20"/>
                <w:szCs w:val="20"/>
              </w:rPr>
              <w:t>link</w:t>
            </w:r>
            <w:r w:rsidRPr="00410502">
              <w:rPr>
                <w:rFonts w:ascii="Arial" w:hAnsi="Arial" w:cs="Arial"/>
                <w:sz w:val="20"/>
                <w:szCs w:val="20"/>
              </w:rPr>
              <w:t xml:space="preserve"> to the review questions and objectives, and consider the relevance to key groups.</w:t>
            </w:r>
          </w:p>
        </w:tc>
        <w:sdt>
          <w:sdtPr>
            <w:rPr>
              <w:rFonts w:ascii="Arial" w:hAnsi="Arial" w:cs="Arial"/>
              <w:sz w:val="20"/>
              <w:szCs w:val="20"/>
            </w:rPr>
            <w:id w:val="1890606668"/>
            <w:placeholder>
              <w:docPart w:val="E406A67DCB496F4EBED720C021B9305A"/>
            </w:placeholder>
          </w:sdtPr>
          <w:sdtEndPr/>
          <w:sdtContent>
            <w:tc>
              <w:tcPr>
                <w:tcW w:w="0" w:type="auto"/>
                <w:vAlign w:val="center"/>
              </w:tcPr>
              <w:p w14:paraId="4F15A720" w14:textId="77777777" w:rsidR="00E74F7F" w:rsidRPr="00410502" w:rsidRDefault="00E74F7F" w:rsidP="00AA765F">
                <w:pPr>
                  <w:rPr>
                    <w:rFonts w:ascii="Arial" w:hAnsi="Arial" w:cs="Arial"/>
                    <w:sz w:val="20"/>
                    <w:szCs w:val="20"/>
                  </w:rPr>
                </w:pPr>
                <w:r w:rsidRPr="00B2508E">
                  <w:rPr>
                    <w:rFonts w:ascii="Arial" w:hAnsi="Arial" w:cs="Arial"/>
                    <w:sz w:val="20"/>
                    <w:szCs w:val="20"/>
                  </w:rPr>
                  <w:t>Reported on Page</w:t>
                </w:r>
                <w:r>
                  <w:rPr>
                    <w:rFonts w:ascii="Arial" w:hAnsi="Arial" w:cs="Arial"/>
                    <w:sz w:val="20"/>
                    <w:szCs w:val="20"/>
                  </w:rPr>
                  <w:t xml:space="preserve"> 16-19</w:t>
                </w:r>
              </w:p>
            </w:tc>
          </w:sdtContent>
        </w:sdt>
      </w:tr>
      <w:tr w:rsidR="00E74F7F" w:rsidRPr="00410502" w14:paraId="3EED565B" w14:textId="77777777" w:rsidTr="00AA765F">
        <w:tc>
          <w:tcPr>
            <w:tcW w:w="0" w:type="auto"/>
            <w:vAlign w:val="center"/>
          </w:tcPr>
          <w:p w14:paraId="3FC60F12"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Limitations</w:t>
            </w:r>
          </w:p>
        </w:tc>
        <w:tc>
          <w:tcPr>
            <w:tcW w:w="0" w:type="auto"/>
            <w:vAlign w:val="center"/>
          </w:tcPr>
          <w:p w14:paraId="2C3CFBA2" w14:textId="77777777" w:rsidR="00E74F7F" w:rsidRPr="00410502" w:rsidRDefault="00E74F7F" w:rsidP="00AA765F">
            <w:pPr>
              <w:jc w:val="center"/>
              <w:rPr>
                <w:rFonts w:ascii="Arial" w:hAnsi="Arial" w:cs="Arial"/>
                <w:sz w:val="20"/>
                <w:szCs w:val="20"/>
              </w:rPr>
            </w:pPr>
            <w:r>
              <w:rPr>
                <w:rFonts w:ascii="Arial" w:hAnsi="Arial" w:cs="Arial"/>
                <w:sz w:val="20"/>
                <w:szCs w:val="20"/>
              </w:rPr>
              <w:t>20</w:t>
            </w:r>
          </w:p>
        </w:tc>
        <w:tc>
          <w:tcPr>
            <w:tcW w:w="0" w:type="auto"/>
            <w:vAlign w:val="center"/>
          </w:tcPr>
          <w:p w14:paraId="3A8E4461" w14:textId="77777777" w:rsidR="00E74F7F" w:rsidRPr="00410502" w:rsidRDefault="00E74F7F" w:rsidP="00AA765F">
            <w:pPr>
              <w:rPr>
                <w:rFonts w:ascii="Arial" w:hAnsi="Arial" w:cs="Arial"/>
                <w:b/>
                <w:i/>
                <w:sz w:val="20"/>
                <w:szCs w:val="20"/>
              </w:rPr>
            </w:pPr>
            <w:r w:rsidRPr="00410502">
              <w:rPr>
                <w:rFonts w:ascii="Arial" w:hAnsi="Arial" w:cs="Arial"/>
                <w:sz w:val="20"/>
                <w:szCs w:val="20"/>
              </w:rPr>
              <w:t>Discuss the limitations of the scoping review process.</w:t>
            </w:r>
          </w:p>
        </w:tc>
        <w:sdt>
          <w:sdtPr>
            <w:rPr>
              <w:rFonts w:ascii="Arial" w:hAnsi="Arial" w:cs="Arial"/>
              <w:sz w:val="20"/>
              <w:szCs w:val="20"/>
            </w:rPr>
            <w:id w:val="-1476291050"/>
            <w:placeholder>
              <w:docPart w:val="E406A67DCB496F4EBED720C021B9305A"/>
            </w:placeholder>
          </w:sdtPr>
          <w:sdtEndPr/>
          <w:sdtContent>
            <w:tc>
              <w:tcPr>
                <w:tcW w:w="0" w:type="auto"/>
                <w:vAlign w:val="center"/>
              </w:tcPr>
              <w:p w14:paraId="7EE1FE7F" w14:textId="77777777" w:rsidR="00E74F7F" w:rsidRPr="00410502" w:rsidRDefault="00E74F7F" w:rsidP="00AA765F">
                <w:pPr>
                  <w:rPr>
                    <w:rFonts w:ascii="Arial" w:hAnsi="Arial" w:cs="Arial"/>
                    <w:sz w:val="20"/>
                    <w:szCs w:val="20"/>
                  </w:rPr>
                </w:pPr>
                <w:r w:rsidRPr="00043FA1">
                  <w:rPr>
                    <w:rFonts w:ascii="Arial" w:hAnsi="Arial" w:cs="Arial"/>
                    <w:sz w:val="20"/>
                    <w:szCs w:val="20"/>
                  </w:rPr>
                  <w:t>Reported</w:t>
                </w:r>
                <w:r>
                  <w:rPr>
                    <w:rFonts w:ascii="Arial" w:hAnsi="Arial" w:cs="Arial"/>
                    <w:sz w:val="20"/>
                    <w:szCs w:val="20"/>
                  </w:rPr>
                  <w:t xml:space="preserve"> on</w:t>
                </w:r>
                <w:r w:rsidRPr="00043FA1">
                  <w:rPr>
                    <w:rFonts w:ascii="Arial" w:hAnsi="Arial" w:cs="Arial"/>
                    <w:sz w:val="20"/>
                    <w:szCs w:val="20"/>
                  </w:rPr>
                  <w:t xml:space="preserve"> Page </w:t>
                </w:r>
                <w:r>
                  <w:rPr>
                    <w:rFonts w:ascii="Arial" w:hAnsi="Arial" w:cs="Arial"/>
                    <w:sz w:val="20"/>
                    <w:szCs w:val="20"/>
                  </w:rPr>
                  <w:t>19</w:t>
                </w:r>
              </w:p>
            </w:tc>
          </w:sdtContent>
        </w:sdt>
      </w:tr>
      <w:tr w:rsidR="00E74F7F" w:rsidRPr="00410502" w14:paraId="0AB70547" w14:textId="77777777" w:rsidTr="00AA765F">
        <w:tc>
          <w:tcPr>
            <w:tcW w:w="0" w:type="auto"/>
            <w:vAlign w:val="center"/>
          </w:tcPr>
          <w:p w14:paraId="3216C397" w14:textId="77777777" w:rsidR="00E74F7F" w:rsidRPr="00410502" w:rsidRDefault="00E74F7F" w:rsidP="00AA765F">
            <w:pPr>
              <w:ind w:left="180"/>
              <w:rPr>
                <w:rFonts w:ascii="Arial" w:hAnsi="Arial" w:cs="Arial"/>
                <w:sz w:val="20"/>
                <w:szCs w:val="20"/>
              </w:rPr>
            </w:pPr>
            <w:r w:rsidRPr="00410502">
              <w:rPr>
                <w:rFonts w:ascii="Arial" w:hAnsi="Arial" w:cs="Arial"/>
                <w:sz w:val="20"/>
                <w:szCs w:val="20"/>
              </w:rPr>
              <w:t>Conclusions</w:t>
            </w:r>
          </w:p>
        </w:tc>
        <w:tc>
          <w:tcPr>
            <w:tcW w:w="0" w:type="auto"/>
            <w:vAlign w:val="center"/>
          </w:tcPr>
          <w:p w14:paraId="2E5A4C3A" w14:textId="77777777" w:rsidR="00E74F7F" w:rsidRPr="00410502" w:rsidRDefault="00E74F7F" w:rsidP="00AA765F">
            <w:pPr>
              <w:jc w:val="center"/>
              <w:rPr>
                <w:rFonts w:ascii="Arial" w:hAnsi="Arial" w:cs="Arial"/>
                <w:sz w:val="20"/>
                <w:szCs w:val="20"/>
              </w:rPr>
            </w:pPr>
            <w:r>
              <w:rPr>
                <w:rFonts w:ascii="Arial" w:hAnsi="Arial" w:cs="Arial"/>
                <w:sz w:val="20"/>
                <w:szCs w:val="20"/>
              </w:rPr>
              <w:t>21</w:t>
            </w:r>
          </w:p>
        </w:tc>
        <w:tc>
          <w:tcPr>
            <w:tcW w:w="0" w:type="auto"/>
            <w:vAlign w:val="center"/>
          </w:tcPr>
          <w:p w14:paraId="592B14C7" w14:textId="77777777" w:rsidR="00E74F7F" w:rsidRPr="00410502" w:rsidRDefault="00E74F7F" w:rsidP="00AA765F">
            <w:pPr>
              <w:rPr>
                <w:rFonts w:ascii="Arial" w:hAnsi="Arial" w:cs="Arial"/>
                <w:sz w:val="20"/>
                <w:szCs w:val="20"/>
              </w:rPr>
            </w:pPr>
            <w:r w:rsidRPr="00410502">
              <w:rPr>
                <w:rFonts w:ascii="Arial" w:hAnsi="Arial" w:cs="Arial"/>
                <w:sz w:val="20"/>
                <w:szCs w:val="20"/>
              </w:rPr>
              <w:t>Provide a general interpretation of the results with respect to the review questions and objectives, as well as potential implications and/or next steps.</w:t>
            </w:r>
          </w:p>
        </w:tc>
        <w:sdt>
          <w:sdtPr>
            <w:rPr>
              <w:rFonts w:ascii="Arial" w:hAnsi="Arial" w:cs="Arial"/>
              <w:sz w:val="20"/>
              <w:szCs w:val="20"/>
            </w:rPr>
            <w:id w:val="-1052302124"/>
            <w:placeholder>
              <w:docPart w:val="E406A67DCB496F4EBED720C021B9305A"/>
            </w:placeholder>
          </w:sdtPr>
          <w:sdtEndPr/>
          <w:sdtContent>
            <w:tc>
              <w:tcPr>
                <w:tcW w:w="0" w:type="auto"/>
                <w:vAlign w:val="center"/>
              </w:tcPr>
              <w:p w14:paraId="64C8E99C" w14:textId="77777777" w:rsidR="00E74F7F" w:rsidRPr="00410502" w:rsidRDefault="00E74F7F" w:rsidP="00AA765F">
                <w:pPr>
                  <w:rPr>
                    <w:rFonts w:ascii="Arial" w:hAnsi="Arial" w:cs="Arial"/>
                    <w:sz w:val="20"/>
                    <w:szCs w:val="20"/>
                  </w:rPr>
                </w:pPr>
                <w:r w:rsidRPr="00043FA1">
                  <w:rPr>
                    <w:rFonts w:ascii="Arial" w:hAnsi="Arial" w:cs="Arial"/>
                    <w:sz w:val="20"/>
                    <w:szCs w:val="20"/>
                  </w:rPr>
                  <w:t xml:space="preserve">Reported </w:t>
                </w:r>
                <w:r>
                  <w:rPr>
                    <w:rFonts w:ascii="Arial" w:hAnsi="Arial" w:cs="Arial"/>
                    <w:sz w:val="20"/>
                    <w:szCs w:val="20"/>
                  </w:rPr>
                  <w:t>on</w:t>
                </w:r>
                <w:r w:rsidRPr="00043FA1">
                  <w:rPr>
                    <w:rFonts w:ascii="Arial" w:hAnsi="Arial" w:cs="Arial"/>
                    <w:sz w:val="20"/>
                    <w:szCs w:val="20"/>
                  </w:rPr>
                  <w:t xml:space="preserve"> Page</w:t>
                </w:r>
                <w:r>
                  <w:rPr>
                    <w:rFonts w:ascii="Arial" w:hAnsi="Arial" w:cs="Arial"/>
                    <w:sz w:val="20"/>
                    <w:szCs w:val="20"/>
                  </w:rPr>
                  <w:t xml:space="preserve"> 19</w:t>
                </w:r>
              </w:p>
            </w:tc>
          </w:sdtContent>
        </w:sdt>
      </w:tr>
      <w:tr w:rsidR="00E74F7F" w:rsidRPr="00410502" w14:paraId="2ECB3AA0" w14:textId="77777777" w:rsidTr="00AA765F">
        <w:tc>
          <w:tcPr>
            <w:tcW w:w="0" w:type="auto"/>
            <w:gridSpan w:val="4"/>
            <w:shd w:val="clear" w:color="auto" w:fill="D9E2F3" w:themeFill="accent1" w:themeFillTint="33"/>
            <w:vAlign w:val="center"/>
          </w:tcPr>
          <w:p w14:paraId="2A523515" w14:textId="77777777" w:rsidR="00E74F7F" w:rsidRPr="00410502" w:rsidRDefault="00E74F7F" w:rsidP="00AA765F">
            <w:pPr>
              <w:rPr>
                <w:rFonts w:ascii="Arial" w:hAnsi="Arial" w:cs="Arial"/>
                <w:b/>
                <w:sz w:val="20"/>
                <w:szCs w:val="20"/>
              </w:rPr>
            </w:pPr>
            <w:r w:rsidRPr="00410502">
              <w:rPr>
                <w:rFonts w:ascii="Arial" w:hAnsi="Arial" w:cs="Arial"/>
                <w:b/>
                <w:sz w:val="20"/>
                <w:szCs w:val="20"/>
              </w:rPr>
              <w:t>FUNDING</w:t>
            </w:r>
          </w:p>
        </w:tc>
      </w:tr>
      <w:tr w:rsidR="00E74F7F" w:rsidRPr="00410502" w14:paraId="2D4C2124" w14:textId="77777777" w:rsidTr="00AA765F">
        <w:tc>
          <w:tcPr>
            <w:tcW w:w="0" w:type="auto"/>
            <w:vAlign w:val="center"/>
          </w:tcPr>
          <w:p w14:paraId="4594D75A" w14:textId="77777777" w:rsidR="00E74F7F" w:rsidRPr="00F348AF" w:rsidRDefault="00E74F7F" w:rsidP="00AA765F">
            <w:pPr>
              <w:ind w:left="180"/>
              <w:rPr>
                <w:rFonts w:ascii="Arial" w:hAnsi="Arial" w:cs="Arial"/>
                <w:sz w:val="20"/>
                <w:szCs w:val="20"/>
              </w:rPr>
            </w:pPr>
            <w:r w:rsidRPr="00F348AF">
              <w:rPr>
                <w:rFonts w:ascii="Arial" w:hAnsi="Arial" w:cs="Arial"/>
                <w:sz w:val="20"/>
                <w:szCs w:val="20"/>
              </w:rPr>
              <w:t>Funding</w:t>
            </w:r>
          </w:p>
        </w:tc>
        <w:tc>
          <w:tcPr>
            <w:tcW w:w="0" w:type="auto"/>
            <w:vAlign w:val="center"/>
          </w:tcPr>
          <w:p w14:paraId="7A167F9E" w14:textId="77777777" w:rsidR="00E74F7F" w:rsidRPr="00410502" w:rsidRDefault="00E74F7F" w:rsidP="00AA765F">
            <w:pPr>
              <w:jc w:val="center"/>
              <w:rPr>
                <w:rFonts w:ascii="Arial" w:hAnsi="Arial" w:cs="Arial"/>
                <w:sz w:val="20"/>
                <w:szCs w:val="20"/>
              </w:rPr>
            </w:pPr>
            <w:r>
              <w:rPr>
                <w:rFonts w:ascii="Arial" w:hAnsi="Arial" w:cs="Arial"/>
                <w:sz w:val="20"/>
                <w:szCs w:val="20"/>
              </w:rPr>
              <w:t>22</w:t>
            </w:r>
          </w:p>
        </w:tc>
        <w:tc>
          <w:tcPr>
            <w:tcW w:w="0" w:type="auto"/>
            <w:vAlign w:val="center"/>
          </w:tcPr>
          <w:p w14:paraId="4C2ACE21" w14:textId="77777777" w:rsidR="00E74F7F" w:rsidRPr="00410502" w:rsidRDefault="00E74F7F" w:rsidP="00AA765F">
            <w:pPr>
              <w:rPr>
                <w:rFonts w:ascii="Arial" w:hAnsi="Arial" w:cs="Arial"/>
                <w:sz w:val="20"/>
                <w:szCs w:val="20"/>
              </w:rPr>
            </w:pPr>
            <w:r w:rsidRPr="00410502">
              <w:rPr>
                <w:rFonts w:ascii="Arial" w:hAnsi="Arial" w:cs="Arial"/>
                <w:sz w:val="20"/>
                <w:szCs w:val="20"/>
              </w:rPr>
              <w:t>Describe sources of funding for the included sources of evidence, as well as sources of funding for the scoping review. Describe the role of the funders of the scoping review.</w:t>
            </w:r>
          </w:p>
        </w:tc>
        <w:sdt>
          <w:sdtPr>
            <w:rPr>
              <w:rFonts w:ascii="Arial" w:hAnsi="Arial" w:cs="Arial"/>
              <w:sz w:val="20"/>
              <w:szCs w:val="20"/>
            </w:rPr>
            <w:id w:val="-1660921886"/>
            <w:placeholder>
              <w:docPart w:val="E406A67DCB496F4EBED720C021B9305A"/>
            </w:placeholder>
          </w:sdtPr>
          <w:sdtEndPr/>
          <w:sdtContent>
            <w:tc>
              <w:tcPr>
                <w:tcW w:w="0" w:type="auto"/>
                <w:vAlign w:val="center"/>
              </w:tcPr>
              <w:p w14:paraId="21329A09" w14:textId="21F6A9F1" w:rsidR="00E74F7F" w:rsidRPr="00410502" w:rsidRDefault="00E74F7F" w:rsidP="00AA765F">
                <w:pPr>
                  <w:rPr>
                    <w:rFonts w:ascii="Arial" w:hAnsi="Arial" w:cs="Arial"/>
                    <w:sz w:val="20"/>
                    <w:szCs w:val="20"/>
                  </w:rPr>
                </w:pPr>
                <w:r w:rsidRPr="00043FA1">
                  <w:rPr>
                    <w:rFonts w:ascii="Arial" w:hAnsi="Arial" w:cs="Arial"/>
                    <w:sz w:val="20"/>
                    <w:szCs w:val="20"/>
                  </w:rPr>
                  <w:t xml:space="preserve">Reported </w:t>
                </w:r>
                <w:r>
                  <w:rPr>
                    <w:rFonts w:ascii="Arial" w:hAnsi="Arial" w:cs="Arial"/>
                    <w:sz w:val="20"/>
                    <w:szCs w:val="20"/>
                  </w:rPr>
                  <w:t>on</w:t>
                </w:r>
                <w:r w:rsidRPr="00043FA1">
                  <w:rPr>
                    <w:rFonts w:ascii="Arial" w:hAnsi="Arial" w:cs="Arial"/>
                    <w:sz w:val="20"/>
                    <w:szCs w:val="20"/>
                  </w:rPr>
                  <w:t xml:space="preserve"> Page </w:t>
                </w:r>
                <w:r>
                  <w:rPr>
                    <w:rFonts w:ascii="Arial" w:hAnsi="Arial" w:cs="Arial"/>
                    <w:sz w:val="20"/>
                    <w:szCs w:val="20"/>
                  </w:rPr>
                  <w:t>20</w:t>
                </w:r>
                <w:r w:rsidRPr="00043FA1">
                  <w:rPr>
                    <w:rFonts w:ascii="Arial" w:hAnsi="Arial" w:cs="Arial"/>
                    <w:sz w:val="20"/>
                    <w:szCs w:val="20"/>
                  </w:rPr>
                  <w:t xml:space="preserve">  </w:t>
                </w:r>
              </w:p>
            </w:tc>
          </w:sdtContent>
        </w:sdt>
      </w:tr>
    </w:tbl>
    <w:p w14:paraId="5CA01BB2" w14:textId="77777777" w:rsidR="00E74F7F" w:rsidRPr="00A61977" w:rsidRDefault="00E74F7F" w:rsidP="00E74F7F">
      <w:pPr>
        <w:rPr>
          <w:rFonts w:ascii="Arial" w:hAnsi="Arial" w:cs="Arial"/>
          <w:sz w:val="18"/>
          <w:szCs w:val="20"/>
        </w:rPr>
      </w:pPr>
      <w:r w:rsidRPr="00A61977">
        <w:rPr>
          <w:rFonts w:ascii="Arial" w:hAnsi="Arial" w:cs="Arial"/>
          <w:sz w:val="18"/>
          <w:szCs w:val="20"/>
        </w:rPr>
        <w:t>JBI = Joanna Briggs Institute; PRISMA-</w:t>
      </w:r>
      <w:proofErr w:type="spellStart"/>
      <w:r w:rsidRPr="00A61977">
        <w:rPr>
          <w:rFonts w:ascii="Arial" w:hAnsi="Arial" w:cs="Arial"/>
          <w:sz w:val="18"/>
          <w:szCs w:val="20"/>
        </w:rPr>
        <w:t>ScR</w:t>
      </w:r>
      <w:proofErr w:type="spellEnd"/>
      <w:r w:rsidRPr="00A61977">
        <w:rPr>
          <w:rFonts w:ascii="Arial" w:hAnsi="Arial" w:cs="Arial"/>
          <w:sz w:val="18"/>
          <w:szCs w:val="20"/>
        </w:rPr>
        <w:t xml:space="preserve"> = Preferred Reporting Items for Systematic reviews and Meta-Analyses extension for Scoping Reviews.</w:t>
      </w:r>
    </w:p>
    <w:p w14:paraId="05536FA8" w14:textId="77777777" w:rsidR="00E74F7F" w:rsidRPr="00C430F7" w:rsidRDefault="00E74F7F" w:rsidP="00E74F7F">
      <w:pPr>
        <w:pStyle w:val="ListParagraph"/>
        <w:ind w:left="0"/>
        <w:rPr>
          <w:rFonts w:ascii="Arial" w:hAnsi="Arial" w:cs="Arial"/>
          <w:sz w:val="18"/>
          <w:szCs w:val="20"/>
        </w:rPr>
      </w:pPr>
      <w:r w:rsidRPr="00C430F7">
        <w:rPr>
          <w:rFonts w:ascii="Arial" w:hAnsi="Arial" w:cs="Arial"/>
          <w:sz w:val="18"/>
          <w:szCs w:val="20"/>
        </w:rPr>
        <w:t xml:space="preserve">* Where </w:t>
      </w:r>
      <w:r w:rsidRPr="00C430F7">
        <w:rPr>
          <w:rFonts w:ascii="Arial" w:hAnsi="Arial" w:cs="Arial"/>
          <w:i/>
          <w:sz w:val="18"/>
          <w:szCs w:val="20"/>
        </w:rPr>
        <w:t>sources of evidence</w:t>
      </w:r>
      <w:r w:rsidRPr="00C430F7">
        <w:rPr>
          <w:rFonts w:ascii="Arial" w:hAnsi="Arial" w:cs="Arial"/>
          <w:sz w:val="18"/>
          <w:szCs w:val="20"/>
        </w:rPr>
        <w:t xml:space="preserve"> (see second footnote) are compiled from, such as bibliographic databases, social media platforms, and Web sites.</w:t>
      </w:r>
    </w:p>
    <w:p w14:paraId="6CEF3A66" w14:textId="77777777" w:rsidR="00E74F7F" w:rsidRPr="00C430F7" w:rsidRDefault="00E74F7F" w:rsidP="00E74F7F">
      <w:pPr>
        <w:pStyle w:val="ListParagraph"/>
        <w:ind w:left="0"/>
        <w:rPr>
          <w:rFonts w:ascii="Arial" w:hAnsi="Arial" w:cs="Arial"/>
          <w:sz w:val="18"/>
          <w:szCs w:val="20"/>
        </w:rPr>
      </w:pPr>
      <w:r w:rsidRPr="00C430F7">
        <w:rPr>
          <w:rFonts w:ascii="Arial" w:hAnsi="Arial" w:cs="Arial"/>
          <w:sz w:val="18"/>
          <w:szCs w:val="20"/>
        </w:rPr>
        <w:t xml:space="preserve">† A more inclusive/heterogeneous term used to account for the different types of evidence or data sources (e.g., quantitative and/or qualitative research, expert opinion, and policy documents) that may be eligible in a scoping review as opposed to only studies. This is not to be confused with </w:t>
      </w:r>
      <w:r w:rsidRPr="00C430F7">
        <w:rPr>
          <w:rFonts w:ascii="Arial" w:hAnsi="Arial" w:cs="Arial"/>
          <w:i/>
          <w:sz w:val="18"/>
          <w:szCs w:val="20"/>
        </w:rPr>
        <w:t>information sources</w:t>
      </w:r>
      <w:r w:rsidRPr="00C430F7">
        <w:rPr>
          <w:rFonts w:ascii="Arial" w:hAnsi="Arial" w:cs="Arial"/>
          <w:sz w:val="18"/>
          <w:szCs w:val="20"/>
        </w:rPr>
        <w:t xml:space="preserve"> (see first footnote).</w:t>
      </w:r>
    </w:p>
    <w:p w14:paraId="30A04800" w14:textId="77777777" w:rsidR="00E74F7F" w:rsidRPr="00C430F7" w:rsidRDefault="00E74F7F" w:rsidP="00E74F7F">
      <w:pPr>
        <w:pStyle w:val="ListParagraph"/>
        <w:ind w:left="0"/>
        <w:rPr>
          <w:rFonts w:ascii="Arial" w:hAnsi="Arial" w:cs="Arial"/>
          <w:sz w:val="18"/>
          <w:szCs w:val="20"/>
        </w:rPr>
      </w:pPr>
      <w:r w:rsidRPr="00C430F7">
        <w:rPr>
          <w:rFonts w:ascii="Arial" w:hAnsi="Arial" w:cs="Arial"/>
          <w:sz w:val="18"/>
          <w:szCs w:val="20"/>
        </w:rPr>
        <w:t xml:space="preserve">‡ The frameworks by Arksey and O’Malley (6) and </w:t>
      </w:r>
      <w:proofErr w:type="spellStart"/>
      <w:r w:rsidRPr="00C430F7">
        <w:rPr>
          <w:rFonts w:ascii="Arial" w:hAnsi="Arial" w:cs="Arial"/>
          <w:sz w:val="18"/>
          <w:szCs w:val="20"/>
        </w:rPr>
        <w:t>Levac</w:t>
      </w:r>
      <w:proofErr w:type="spellEnd"/>
      <w:r w:rsidRPr="00C430F7">
        <w:rPr>
          <w:rFonts w:ascii="Arial" w:hAnsi="Arial" w:cs="Arial"/>
          <w:sz w:val="18"/>
          <w:szCs w:val="20"/>
        </w:rPr>
        <w:t xml:space="preserve"> and colleagues (7) and the JBI guidance (4, 5) refer to the process of data extraction in a scoping review as data charting</w:t>
      </w:r>
      <w:r w:rsidRPr="00C430F7">
        <w:rPr>
          <w:rFonts w:ascii="Arial" w:hAnsi="Arial" w:cs="Arial"/>
          <w:i/>
          <w:sz w:val="18"/>
          <w:szCs w:val="20"/>
        </w:rPr>
        <w:t>.</w:t>
      </w:r>
    </w:p>
    <w:p w14:paraId="0FF7060A" w14:textId="77777777" w:rsidR="00E74F7F" w:rsidRPr="00C430F7" w:rsidRDefault="00E74F7F" w:rsidP="00E74F7F">
      <w:pPr>
        <w:pStyle w:val="ListParagraph"/>
        <w:ind w:left="0"/>
        <w:rPr>
          <w:rFonts w:ascii="Arial" w:hAnsi="Arial" w:cs="Arial"/>
          <w:sz w:val="18"/>
          <w:szCs w:val="20"/>
        </w:rPr>
      </w:pPr>
      <w:r w:rsidRPr="00C430F7">
        <w:rPr>
          <w:rFonts w:ascii="Arial" w:hAnsi="Arial" w:cs="Arial"/>
          <w:sz w:val="18"/>
          <w:szCs w:val="20"/>
        </w:rPr>
        <w:t>§</w:t>
      </w:r>
      <w:r w:rsidRPr="00C430F7">
        <w:rPr>
          <w:rFonts w:ascii="Arial" w:hAnsi="Arial" w:cs="Arial"/>
          <w:i/>
          <w:sz w:val="18"/>
          <w:szCs w:val="20"/>
        </w:rPr>
        <w:t xml:space="preserve"> </w:t>
      </w:r>
      <w:r w:rsidRPr="00C430F7">
        <w:rPr>
          <w:rFonts w:ascii="Arial" w:hAnsi="Arial" w:cs="Arial"/>
          <w:sz w:val="18"/>
          <w:szCs w:val="20"/>
        </w:rPr>
        <w:t>The process of systematically examining research evidence to assess its validity, results, and relevance before using it to inform a decision. This term is used for items 12 and 19 instead of "risk of bias" (which is more applicable to systematic reviews of interventions) to include and acknowledge the various sources of evidence that may be used in a scoping review (e.g., quantitative and/or qualitative research, expert opinion, and policy document).</w:t>
      </w:r>
    </w:p>
    <w:p w14:paraId="12AF5F8A" w14:textId="77777777" w:rsidR="00E74F7F" w:rsidRPr="00C430F7" w:rsidRDefault="00E74F7F" w:rsidP="00E74F7F">
      <w:pPr>
        <w:pStyle w:val="ListParagraph"/>
        <w:ind w:left="0"/>
        <w:rPr>
          <w:rFonts w:ascii="Arial" w:hAnsi="Arial" w:cs="Arial"/>
          <w:sz w:val="18"/>
          <w:szCs w:val="20"/>
        </w:rPr>
      </w:pPr>
    </w:p>
    <w:p w14:paraId="6CF0E38F" w14:textId="446B12F3" w:rsidR="00E74F7F" w:rsidRPr="00A61977" w:rsidRDefault="00E74F7F" w:rsidP="00E74F7F">
      <w:pPr>
        <w:pStyle w:val="ListParagraph"/>
        <w:ind w:left="0"/>
        <w:rPr>
          <w:rFonts w:ascii="Arial" w:hAnsi="Arial" w:cs="Arial"/>
          <w:sz w:val="18"/>
          <w:szCs w:val="20"/>
        </w:rPr>
      </w:pPr>
      <w:r w:rsidRPr="00A61977">
        <w:rPr>
          <w:i/>
          <w:sz w:val="16"/>
          <w:szCs w:val="16"/>
        </w:rPr>
        <w:t>From:</w:t>
      </w:r>
      <w:r w:rsidRPr="00A61977">
        <w:rPr>
          <w:sz w:val="16"/>
          <w:szCs w:val="16"/>
        </w:rPr>
        <w:t xml:space="preserve"> </w:t>
      </w:r>
      <w:proofErr w:type="spellStart"/>
      <w:r w:rsidRPr="00A61977">
        <w:rPr>
          <w:sz w:val="16"/>
          <w:szCs w:val="16"/>
        </w:rPr>
        <w:t>Tricco</w:t>
      </w:r>
      <w:proofErr w:type="spellEnd"/>
      <w:r w:rsidRPr="00A61977">
        <w:rPr>
          <w:sz w:val="16"/>
          <w:szCs w:val="16"/>
        </w:rPr>
        <w:t xml:space="preserve"> AC, Lillie E, </w:t>
      </w:r>
      <w:proofErr w:type="spellStart"/>
      <w:r w:rsidRPr="00A61977">
        <w:rPr>
          <w:sz w:val="16"/>
          <w:szCs w:val="16"/>
        </w:rPr>
        <w:t>Zarin</w:t>
      </w:r>
      <w:proofErr w:type="spellEnd"/>
      <w:r w:rsidRPr="00A61977">
        <w:rPr>
          <w:sz w:val="16"/>
          <w:szCs w:val="16"/>
        </w:rPr>
        <w:t xml:space="preserve"> W, O'Brien KK, Colquhoun H, </w:t>
      </w:r>
      <w:proofErr w:type="spellStart"/>
      <w:r w:rsidRPr="00A61977">
        <w:rPr>
          <w:sz w:val="16"/>
          <w:szCs w:val="16"/>
        </w:rPr>
        <w:t>Levac</w:t>
      </w:r>
      <w:proofErr w:type="spellEnd"/>
      <w:r w:rsidRPr="00A61977">
        <w:rPr>
          <w:sz w:val="16"/>
          <w:szCs w:val="16"/>
        </w:rPr>
        <w:t xml:space="preserve"> D, et al. PRISMA Extension for Scoping Reviews (PRISMA-</w:t>
      </w:r>
      <w:proofErr w:type="spellStart"/>
      <w:r w:rsidRPr="00A61977">
        <w:rPr>
          <w:sz w:val="16"/>
          <w:szCs w:val="16"/>
        </w:rPr>
        <w:t>ScR</w:t>
      </w:r>
      <w:proofErr w:type="spellEnd"/>
      <w:r w:rsidRPr="00A61977">
        <w:rPr>
          <w:sz w:val="16"/>
          <w:szCs w:val="16"/>
        </w:rPr>
        <w:t xml:space="preserve">): Checklist and Explanation. Ann Intern </w:t>
      </w:r>
      <w:r w:rsidR="006F14D0" w:rsidRPr="00A61977">
        <w:rPr>
          <w:sz w:val="16"/>
          <w:szCs w:val="16"/>
        </w:rPr>
        <w:t>Med.;</w:t>
      </w:r>
      <w:r w:rsidRPr="00A61977">
        <w:rPr>
          <w:sz w:val="16"/>
          <w:szCs w:val="16"/>
        </w:rPr>
        <w:t xml:space="preserve">169:467–473. </w:t>
      </w:r>
      <w:proofErr w:type="spellStart"/>
      <w:r w:rsidRPr="00A61977">
        <w:rPr>
          <w:sz w:val="16"/>
          <w:szCs w:val="16"/>
        </w:rPr>
        <w:t>doi</w:t>
      </w:r>
      <w:proofErr w:type="spellEnd"/>
      <w:r w:rsidRPr="00A61977">
        <w:rPr>
          <w:sz w:val="16"/>
          <w:szCs w:val="16"/>
        </w:rPr>
        <w:t>: 10.7326/M18-0850</w:t>
      </w:r>
    </w:p>
    <w:p w14:paraId="7056C827" w14:textId="77777777" w:rsidR="00E74F7F" w:rsidRDefault="00E74F7F" w:rsidP="00E74F7F"/>
    <w:p w14:paraId="49F652AE" w14:textId="660E67C9" w:rsidR="00DD100D" w:rsidRPr="00551019" w:rsidRDefault="00551019" w:rsidP="0072239F">
      <w:pPr>
        <w:pStyle w:val="Heading3"/>
        <w:numPr>
          <w:ilvl w:val="1"/>
          <w:numId w:val="19"/>
        </w:numPr>
      </w:pPr>
      <w:bookmarkStart w:id="407" w:name="_Ref132203418"/>
      <w:bookmarkStart w:id="408" w:name="_Toc156403568"/>
      <w:r w:rsidRPr="00551019">
        <w:t>Example of Medline (EBSCO) search strategy</w:t>
      </w:r>
      <w:bookmarkEnd w:id="407"/>
      <w:bookmarkEnd w:id="408"/>
    </w:p>
    <w:p w14:paraId="09CEAF1C" w14:textId="77777777" w:rsidR="00DD100D" w:rsidRDefault="00DD100D" w:rsidP="00DD100D">
      <w:r>
        <w:t>1.</w:t>
      </w:r>
      <w:r>
        <w:tab/>
        <w:t>Child*.</w:t>
      </w:r>
      <w:proofErr w:type="spellStart"/>
      <w:r>
        <w:t>ti,ab</w:t>
      </w:r>
      <w:proofErr w:type="spellEnd"/>
      <w:r>
        <w:t>.</w:t>
      </w:r>
    </w:p>
    <w:p w14:paraId="59208D1A" w14:textId="77777777" w:rsidR="00DD100D" w:rsidRDefault="00DD100D" w:rsidP="00DD100D">
      <w:r>
        <w:t>2.</w:t>
      </w:r>
      <w:r>
        <w:tab/>
        <w:t>Infant*</w:t>
      </w:r>
      <w:proofErr w:type="spellStart"/>
      <w:r>
        <w:t>ti,ab</w:t>
      </w:r>
      <w:proofErr w:type="spellEnd"/>
      <w:r>
        <w:t>.</w:t>
      </w:r>
    </w:p>
    <w:p w14:paraId="50D206AB" w14:textId="77777777" w:rsidR="00DD100D" w:rsidRDefault="00DD100D" w:rsidP="00DD100D">
      <w:r>
        <w:t>3.</w:t>
      </w:r>
      <w:r>
        <w:tab/>
        <w:t>Adolescent *</w:t>
      </w:r>
      <w:proofErr w:type="spellStart"/>
      <w:r>
        <w:t>ti,ab</w:t>
      </w:r>
      <w:proofErr w:type="spellEnd"/>
      <w:r>
        <w:t>.</w:t>
      </w:r>
    </w:p>
    <w:p w14:paraId="2456C15D" w14:textId="77777777" w:rsidR="00DD100D" w:rsidRDefault="00DD100D" w:rsidP="00DD100D">
      <w:r>
        <w:t>4.</w:t>
      </w:r>
      <w:r>
        <w:tab/>
        <w:t>Paediatric*</w:t>
      </w:r>
      <w:proofErr w:type="spellStart"/>
      <w:r>
        <w:t>ti,ab</w:t>
      </w:r>
      <w:proofErr w:type="spellEnd"/>
      <w:r>
        <w:t>.</w:t>
      </w:r>
    </w:p>
    <w:p w14:paraId="2F44CE33" w14:textId="77777777" w:rsidR="00DD100D" w:rsidRDefault="00DD100D" w:rsidP="00DD100D">
      <w:r>
        <w:t>5.</w:t>
      </w:r>
      <w:r>
        <w:tab/>
      </w:r>
      <w:proofErr w:type="spellStart"/>
      <w:r>
        <w:t>Pediatric</w:t>
      </w:r>
      <w:proofErr w:type="spellEnd"/>
      <w:r>
        <w:t>*</w:t>
      </w:r>
      <w:proofErr w:type="spellStart"/>
      <w:r>
        <w:t>ti,ab</w:t>
      </w:r>
      <w:proofErr w:type="spellEnd"/>
      <w:r>
        <w:t>.</w:t>
      </w:r>
    </w:p>
    <w:p w14:paraId="7DA743F4" w14:textId="77777777" w:rsidR="00DD100D" w:rsidRDefault="00DD100D" w:rsidP="00DD100D">
      <w:r>
        <w:t>6.</w:t>
      </w:r>
      <w:r>
        <w:tab/>
        <w:t>Schoolchild*</w:t>
      </w:r>
      <w:proofErr w:type="spellStart"/>
      <w:r>
        <w:t>ti,ab</w:t>
      </w:r>
      <w:proofErr w:type="spellEnd"/>
      <w:r>
        <w:t>.</w:t>
      </w:r>
    </w:p>
    <w:p w14:paraId="14E6E825" w14:textId="77777777" w:rsidR="00DD100D" w:rsidRDefault="00DD100D" w:rsidP="00DD100D">
      <w:r>
        <w:t>7.</w:t>
      </w:r>
      <w:r>
        <w:tab/>
        <w:t>Toddler*</w:t>
      </w:r>
      <w:proofErr w:type="spellStart"/>
      <w:r>
        <w:t>ti,ab</w:t>
      </w:r>
      <w:proofErr w:type="spellEnd"/>
      <w:r>
        <w:t>.</w:t>
      </w:r>
    </w:p>
    <w:p w14:paraId="79649AB2" w14:textId="77777777" w:rsidR="00DD100D" w:rsidRDefault="00DD100D" w:rsidP="00DD100D">
      <w:r>
        <w:t>8.</w:t>
      </w:r>
      <w:r>
        <w:tab/>
        <w:t>Preschool*</w:t>
      </w:r>
      <w:proofErr w:type="spellStart"/>
      <w:r>
        <w:t>ti,ab</w:t>
      </w:r>
      <w:proofErr w:type="spellEnd"/>
      <w:r>
        <w:t>.</w:t>
      </w:r>
    </w:p>
    <w:p w14:paraId="238F94E7" w14:textId="77777777" w:rsidR="00DD100D" w:rsidRDefault="00DD100D" w:rsidP="00DD100D">
      <w:r>
        <w:t>9.</w:t>
      </w:r>
      <w:r>
        <w:tab/>
        <w:t>teenage*</w:t>
      </w:r>
      <w:proofErr w:type="spellStart"/>
      <w:r>
        <w:t>ti,ab</w:t>
      </w:r>
      <w:proofErr w:type="spellEnd"/>
      <w:r>
        <w:t>.</w:t>
      </w:r>
    </w:p>
    <w:p w14:paraId="56502DAB" w14:textId="77777777" w:rsidR="00DD100D" w:rsidRDefault="00DD100D" w:rsidP="00DD100D">
      <w:r>
        <w:t>10.</w:t>
      </w:r>
      <w:r>
        <w:tab/>
        <w:t>Exp Child/</w:t>
      </w:r>
    </w:p>
    <w:p w14:paraId="5CF4EB76" w14:textId="77777777" w:rsidR="00DD100D" w:rsidRDefault="00DD100D" w:rsidP="00DD100D">
      <w:r>
        <w:t>11.</w:t>
      </w:r>
      <w:r>
        <w:tab/>
        <w:t>Exp Infant/</w:t>
      </w:r>
    </w:p>
    <w:p w14:paraId="3AF9EEC0" w14:textId="77777777" w:rsidR="00DD100D" w:rsidRDefault="00DD100D" w:rsidP="00DD100D">
      <w:r>
        <w:t>12.</w:t>
      </w:r>
      <w:r>
        <w:tab/>
        <w:t>Adolescent/</w:t>
      </w:r>
    </w:p>
    <w:p w14:paraId="21491045" w14:textId="77777777" w:rsidR="00DD100D" w:rsidRDefault="00DD100D" w:rsidP="00DD100D">
      <w:r>
        <w:t>13.</w:t>
      </w:r>
      <w:r>
        <w:tab/>
        <w:t>1 OR 2 OR 3 OR 4 OR 5 OR 6 OR 7 OR 8 OR 9 OR 10 OR 11 OR 12</w:t>
      </w:r>
    </w:p>
    <w:p w14:paraId="0B01FCB7" w14:textId="77777777" w:rsidR="00DD100D" w:rsidRDefault="00DD100D" w:rsidP="00DD100D">
      <w:r>
        <w:t>14.</w:t>
      </w:r>
      <w:r>
        <w:tab/>
        <w:t>Shoe*.</w:t>
      </w:r>
      <w:proofErr w:type="spellStart"/>
      <w:r>
        <w:t>ti,ab</w:t>
      </w:r>
      <w:proofErr w:type="spellEnd"/>
      <w:r>
        <w:t>.</w:t>
      </w:r>
    </w:p>
    <w:p w14:paraId="66489D31" w14:textId="77777777" w:rsidR="00DD100D" w:rsidRDefault="00DD100D" w:rsidP="00DD100D">
      <w:r>
        <w:t>15.</w:t>
      </w:r>
      <w:r>
        <w:tab/>
        <w:t>Footwear*.</w:t>
      </w:r>
      <w:proofErr w:type="spellStart"/>
      <w:r>
        <w:t>ti,ab</w:t>
      </w:r>
      <w:proofErr w:type="spellEnd"/>
      <w:r>
        <w:t>.</w:t>
      </w:r>
    </w:p>
    <w:p w14:paraId="0AC36128" w14:textId="77777777" w:rsidR="00DD100D" w:rsidRDefault="00DD100D" w:rsidP="00DD100D">
      <w:r>
        <w:t>16.</w:t>
      </w:r>
      <w:r>
        <w:tab/>
      </w:r>
      <w:proofErr w:type="spellStart"/>
      <w:r>
        <w:t>Boot.ti,ab</w:t>
      </w:r>
      <w:proofErr w:type="spellEnd"/>
      <w:r>
        <w:t>.</w:t>
      </w:r>
    </w:p>
    <w:p w14:paraId="0472F4C8" w14:textId="77777777" w:rsidR="00DD100D" w:rsidRDefault="00DD100D" w:rsidP="00DD100D">
      <w:r>
        <w:t>17.</w:t>
      </w:r>
      <w:r>
        <w:tab/>
      </w:r>
      <w:proofErr w:type="spellStart"/>
      <w:r>
        <w:t>Boots.ti,ab</w:t>
      </w:r>
      <w:proofErr w:type="spellEnd"/>
      <w:r>
        <w:t>.</w:t>
      </w:r>
    </w:p>
    <w:p w14:paraId="49254771" w14:textId="77777777" w:rsidR="00DD100D" w:rsidRDefault="00DD100D" w:rsidP="00DD100D">
      <w:r>
        <w:t>18.</w:t>
      </w:r>
      <w:r>
        <w:tab/>
        <w:t>Sandal*.</w:t>
      </w:r>
      <w:proofErr w:type="spellStart"/>
      <w:r>
        <w:t>ti,ab</w:t>
      </w:r>
      <w:proofErr w:type="spellEnd"/>
      <w:r>
        <w:t>.</w:t>
      </w:r>
    </w:p>
    <w:p w14:paraId="36328907" w14:textId="77777777" w:rsidR="00DD100D" w:rsidRDefault="00DD100D" w:rsidP="00DD100D">
      <w:r>
        <w:t>19.</w:t>
      </w:r>
      <w:r>
        <w:tab/>
        <w:t>Exp Shoes/</w:t>
      </w:r>
    </w:p>
    <w:p w14:paraId="4BBF9640" w14:textId="77777777" w:rsidR="00DD100D" w:rsidRDefault="00DD100D" w:rsidP="00DD100D">
      <w:r>
        <w:t>20.</w:t>
      </w:r>
      <w:r>
        <w:tab/>
        <w:t>14 OR 15 OR 16 OR 17 OR 18 OR 19</w:t>
      </w:r>
    </w:p>
    <w:p w14:paraId="3065E8A4" w14:textId="2B9E735E" w:rsidR="0054451B" w:rsidRDefault="00DD100D" w:rsidP="00DD100D">
      <w:pPr>
        <w:sectPr w:rsidR="0054451B" w:rsidSect="00C95173">
          <w:pgSz w:w="11900" w:h="16840"/>
          <w:pgMar w:top="1440" w:right="1134" w:bottom="1440" w:left="2268" w:header="708" w:footer="708" w:gutter="0"/>
          <w:cols w:space="708"/>
          <w:docGrid w:linePitch="360"/>
        </w:sectPr>
      </w:pPr>
      <w:r>
        <w:t>21.</w:t>
      </w:r>
      <w:r>
        <w:tab/>
        <w:t xml:space="preserve">13 AND </w:t>
      </w:r>
    </w:p>
    <w:p w14:paraId="5201C5F0" w14:textId="6BDD058F" w:rsidR="00387F8D" w:rsidRDefault="00E3288B">
      <w:pPr>
        <w:pStyle w:val="Heading3"/>
        <w:numPr>
          <w:ilvl w:val="1"/>
          <w:numId w:val="19"/>
        </w:numPr>
        <w:rPr>
          <w:bCs/>
        </w:rPr>
      </w:pPr>
      <w:bookmarkStart w:id="409" w:name="_Ref132205442"/>
      <w:bookmarkStart w:id="410" w:name="_Toc156403569"/>
      <w:r w:rsidRPr="0054451B">
        <w:rPr>
          <w:bCs/>
        </w:rPr>
        <w:t>Results of individual sources of evidence.</w:t>
      </w:r>
      <w:bookmarkEnd w:id="409"/>
      <w:bookmarkEnd w:id="410"/>
    </w:p>
    <w:p w14:paraId="5223813E" w14:textId="77777777" w:rsidR="00927B7F" w:rsidRPr="00927B7F" w:rsidRDefault="00927B7F" w:rsidP="00927B7F"/>
    <w:tbl>
      <w:tblPr>
        <w:tblW w:w="14737" w:type="dxa"/>
        <w:tblCellMar>
          <w:left w:w="10" w:type="dxa"/>
          <w:right w:w="10" w:type="dxa"/>
        </w:tblCellMar>
        <w:tblLook w:val="0000" w:firstRow="0" w:lastRow="0" w:firstColumn="0" w:lastColumn="0" w:noHBand="0" w:noVBand="0"/>
      </w:tblPr>
      <w:tblGrid>
        <w:gridCol w:w="5098"/>
        <w:gridCol w:w="3119"/>
        <w:gridCol w:w="2410"/>
        <w:gridCol w:w="4110"/>
      </w:tblGrid>
      <w:tr w:rsidR="0079408D" w14:paraId="0A57FBD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3B5B25" w14:textId="77777777" w:rsidR="0079408D" w:rsidRDefault="0079408D" w:rsidP="00AA765F">
            <w:pPr>
              <w:rPr>
                <w:b/>
              </w:rPr>
            </w:pPr>
            <w:r>
              <w:rPr>
                <w:b/>
              </w:rPr>
              <w:t>Article</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246272" w14:textId="77777777" w:rsidR="0079408D" w:rsidRDefault="0079408D" w:rsidP="00AA765F">
            <w:pPr>
              <w:rPr>
                <w:b/>
              </w:rPr>
            </w:pPr>
            <w:r>
              <w:rPr>
                <w:b/>
              </w:rPr>
              <w:t>Study Desig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E19E9B" w14:textId="77777777" w:rsidR="0079408D" w:rsidRDefault="0079408D" w:rsidP="00AA765F">
            <w:pPr>
              <w:rPr>
                <w:b/>
              </w:rPr>
            </w:pPr>
            <w:r>
              <w:rPr>
                <w:b/>
              </w:rPr>
              <w:t xml:space="preserve">Age/Age Range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8E8F6D" w14:textId="77777777" w:rsidR="0079408D" w:rsidRDefault="0079408D" w:rsidP="00AA765F">
            <w:pPr>
              <w:rPr>
                <w:b/>
              </w:rPr>
            </w:pPr>
            <w:r>
              <w:rPr>
                <w:b/>
              </w:rPr>
              <w:t>Charted:</w:t>
            </w:r>
          </w:p>
          <w:p w14:paraId="6E2130BF" w14:textId="77777777" w:rsidR="0079408D" w:rsidRDefault="0079408D" w:rsidP="00AA765F">
            <w:pPr>
              <w:rPr>
                <w:b/>
              </w:rPr>
            </w:pPr>
            <w:r>
              <w:rPr>
                <w:b/>
              </w:rPr>
              <w:t xml:space="preserve"> Area/ Grouping/ Sub Grouping</w:t>
            </w:r>
          </w:p>
        </w:tc>
      </w:tr>
      <w:tr w:rsidR="0079408D" w14:paraId="45AFF3A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6407BE" w14:textId="77777777" w:rsidR="0079408D" w:rsidRDefault="0079408D" w:rsidP="00AA765F">
            <w:r>
              <w:t xml:space="preserve">1. Abd Elkader, S. M., Abd </w:t>
            </w:r>
            <w:proofErr w:type="spellStart"/>
            <w:r>
              <w:t>Elhafz</w:t>
            </w:r>
            <w:proofErr w:type="spellEnd"/>
            <w:r>
              <w:t>, Y. N. &amp; Al-</w:t>
            </w:r>
            <w:proofErr w:type="spellStart"/>
            <w:r>
              <w:t>Abdulrazaq</w:t>
            </w:r>
            <w:proofErr w:type="spellEnd"/>
            <w:r>
              <w:t>, S. S. Foot taping versus medical shoes on kinematic gait parameters in children with down’s syndrome. World Appl. Sci. J. 27, 311–317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9F22B"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1C360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52C082" w14:textId="77777777" w:rsidR="0079408D" w:rsidRPr="00352B5E" w:rsidRDefault="0079408D" w:rsidP="00AA765F">
            <w:r w:rsidRPr="00352B5E">
              <w:t>Biomechanics, Developmental Effects, Effects of Footwear, Therapeutic Footwear, Therapeutic Footwear Functional, Therapeutic-Footwear Stability</w:t>
            </w:r>
          </w:p>
        </w:tc>
      </w:tr>
      <w:tr w:rsidR="0079408D" w14:paraId="3143213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22F888" w14:textId="77777777" w:rsidR="0079408D" w:rsidRDefault="0079408D" w:rsidP="00AA765F">
            <w:r>
              <w:t xml:space="preserve">2. </w:t>
            </w:r>
            <w:proofErr w:type="spellStart"/>
            <w:r>
              <w:t>Abera</w:t>
            </w:r>
            <w:proofErr w:type="spellEnd"/>
            <w:r>
              <w:rPr>
                <w:b/>
              </w:rPr>
              <w:t>,</w:t>
            </w:r>
            <w:r>
              <w:t xml:space="preserve"> B., </w:t>
            </w:r>
            <w:proofErr w:type="spellStart"/>
            <w:r>
              <w:t>Alem</w:t>
            </w:r>
            <w:proofErr w:type="spellEnd"/>
            <w:r>
              <w:t xml:space="preserve">, G., </w:t>
            </w:r>
            <w:proofErr w:type="spellStart"/>
            <w:r>
              <w:t>Yimer</w:t>
            </w:r>
            <w:proofErr w:type="spellEnd"/>
            <w:r>
              <w:t xml:space="preserve">, M. &amp; </w:t>
            </w:r>
            <w:proofErr w:type="spellStart"/>
            <w:r>
              <w:t>Herrador</w:t>
            </w:r>
            <w:proofErr w:type="spellEnd"/>
            <w:r>
              <w:t xml:space="preserve">, Z. Epidemiology of soil-transmitted helminths, Schistosoma </w:t>
            </w:r>
            <w:proofErr w:type="spellStart"/>
            <w:r>
              <w:t>mansoni</w:t>
            </w:r>
            <w:proofErr w:type="spellEnd"/>
            <w:r>
              <w:t xml:space="preserve">, and haematocrit values among schoolchildren in Ethiopia. J. Infect. Dev. </w:t>
            </w:r>
            <w:proofErr w:type="spellStart"/>
            <w:r>
              <w:t>Ctries</w:t>
            </w:r>
            <w:proofErr w:type="spellEnd"/>
            <w:r>
              <w:t>. 7, 253–260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A528F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223280"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F82228" w14:textId="77777777" w:rsidR="0079408D" w:rsidRPr="00352B5E" w:rsidRDefault="0079408D" w:rsidP="00AA765F">
            <w:r w:rsidRPr="00352B5E">
              <w:t xml:space="preserve">Effects of Footwear, Protective Role, Protective Role Infective  </w:t>
            </w:r>
          </w:p>
        </w:tc>
      </w:tr>
      <w:tr w:rsidR="0079408D" w14:paraId="69A7816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5DF5CC" w14:textId="77777777" w:rsidR="0079408D" w:rsidRDefault="0079408D" w:rsidP="00AA765F">
            <w:r>
              <w:t xml:space="preserve">3. </w:t>
            </w:r>
            <w:proofErr w:type="spellStart"/>
            <w:r>
              <w:t>Abolarin</w:t>
            </w:r>
            <w:proofErr w:type="spellEnd"/>
            <w:r>
              <w:t xml:space="preserve">, T., </w:t>
            </w:r>
            <w:proofErr w:type="spellStart"/>
            <w:r>
              <w:t>Aiyegbusi</w:t>
            </w:r>
            <w:proofErr w:type="spellEnd"/>
            <w:r>
              <w:t xml:space="preserve">, A., </w:t>
            </w:r>
            <w:proofErr w:type="spellStart"/>
            <w:r>
              <w:t>Tella</w:t>
            </w:r>
            <w:proofErr w:type="spellEnd"/>
            <w:r>
              <w:t xml:space="preserve">, A. &amp; </w:t>
            </w:r>
            <w:proofErr w:type="spellStart"/>
            <w:r>
              <w:t>Akinbo</w:t>
            </w:r>
            <w:proofErr w:type="spellEnd"/>
            <w:r>
              <w:t>, S. Predictive factors for flatfoot: The role of age and footwear in children in urban and rural communities in South West Nigeria. Foot 21, 188–192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AB838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E0B105"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F3FFC1" w14:textId="77777777" w:rsidR="0079408D" w:rsidRPr="00352B5E" w:rsidRDefault="0079408D" w:rsidP="00AA765F">
            <w:r w:rsidRPr="00352B5E">
              <w:t>Anthropometrics, Developmental Effects, Effects of Footwear</w:t>
            </w:r>
          </w:p>
        </w:tc>
      </w:tr>
      <w:tr w:rsidR="0079408D" w14:paraId="1A7C826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1B4027" w14:textId="77777777" w:rsidR="0079408D" w:rsidRDefault="0079408D" w:rsidP="00AA765F">
            <w:r>
              <w:t xml:space="preserve">4. </w:t>
            </w:r>
            <w:proofErr w:type="spellStart"/>
            <w:r>
              <w:t>Aboutorabi</w:t>
            </w:r>
            <w:proofErr w:type="spellEnd"/>
            <w:r>
              <w:t xml:space="preserve">, A. et al. Immediate effect of </w:t>
            </w:r>
            <w:proofErr w:type="spellStart"/>
            <w:r>
              <w:t>orthopedic</w:t>
            </w:r>
            <w:proofErr w:type="spellEnd"/>
            <w:r>
              <w:t xml:space="preserve"> shoe and functional foot orthosis on </w:t>
            </w:r>
            <w:proofErr w:type="spellStart"/>
            <w:r>
              <w:t>center</w:t>
            </w:r>
            <w:proofErr w:type="spellEnd"/>
            <w:r>
              <w:t xml:space="preserve"> of pressure displacement and gait parameters in juvenile flexible flat foot. </w:t>
            </w:r>
            <w:proofErr w:type="spellStart"/>
            <w:r>
              <w:t>Prosthet</w:t>
            </w:r>
            <w:proofErr w:type="spellEnd"/>
            <w:r>
              <w:t xml:space="preserve"> </w:t>
            </w:r>
            <w:proofErr w:type="spellStart"/>
            <w:r>
              <w:t>Orthot</w:t>
            </w:r>
            <w:proofErr w:type="spellEnd"/>
            <w:r>
              <w:t xml:space="preserve"> Int 38, 218–223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8F0C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BB0A77"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8D6C32" w14:textId="77777777" w:rsidR="0079408D" w:rsidRPr="00352B5E" w:rsidRDefault="0079408D" w:rsidP="00AA765F">
            <w:r w:rsidRPr="00352B5E">
              <w:t xml:space="preserve">Biomechanics, Effects of Footwear, Therapeutic Footwear, Therapeutic Footwear Functional, Therapeutic Footwear Functional Stability </w:t>
            </w:r>
          </w:p>
        </w:tc>
      </w:tr>
      <w:tr w:rsidR="0079408D" w14:paraId="43304AE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A33A6D" w14:textId="77777777" w:rsidR="0079408D" w:rsidRDefault="0079408D" w:rsidP="00AA765F">
            <w:r>
              <w:t>5. Adams, D. W. &amp; Marshall-Battle, M. R. Shoe contact dermatitis: a case report of an acute severe reaction to potassium dichromate. Foot 22, 141–145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054A5A"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0247F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8FD6CC" w14:textId="77777777" w:rsidR="0079408D" w:rsidRPr="00352B5E" w:rsidRDefault="0079408D" w:rsidP="00AA765F">
            <w:r w:rsidRPr="00352B5E">
              <w:t>Risk Factor Injury/Pathology, Risk Factor Dermatology, Effects of Footwear, Footwear Design</w:t>
            </w:r>
          </w:p>
        </w:tc>
      </w:tr>
      <w:tr w:rsidR="0079408D" w14:paraId="15AE3DC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B6E80C" w14:textId="77777777" w:rsidR="0079408D" w:rsidRDefault="0079408D" w:rsidP="00AA765F">
            <w:r>
              <w:t xml:space="preserve">6. </w:t>
            </w:r>
            <w:proofErr w:type="spellStart"/>
            <w:r>
              <w:t>Aibast</w:t>
            </w:r>
            <w:proofErr w:type="spellEnd"/>
            <w:r>
              <w:t xml:space="preserve">, H. et al. Foot Structure and Function in Habitually Barefoot and Shod Adolescents in Kenya. </w:t>
            </w:r>
            <w:proofErr w:type="spellStart"/>
            <w:r>
              <w:t>Curr</w:t>
            </w:r>
            <w:proofErr w:type="spellEnd"/>
            <w:r>
              <w:t>. Sport. Med. Reports (Lippincott Williams Wilkins) 16, 448–45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F0E38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56BE90"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D97D71" w14:textId="77777777" w:rsidR="0079408D" w:rsidRPr="00352B5E" w:rsidRDefault="0079408D" w:rsidP="00AA765F">
            <w:r w:rsidRPr="00352B5E">
              <w:t>Anthropometrics, Biomechanics, Developmental Effects, Effects of Footwear</w:t>
            </w:r>
          </w:p>
        </w:tc>
      </w:tr>
      <w:tr w:rsidR="0079408D" w14:paraId="775C07E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85D4F0" w14:textId="77777777" w:rsidR="0079408D" w:rsidRDefault="0079408D" w:rsidP="00AA765F">
            <w:r>
              <w:t xml:space="preserve">7. </w:t>
            </w:r>
            <w:proofErr w:type="spellStart"/>
            <w:r>
              <w:t>Aimpun</w:t>
            </w:r>
            <w:proofErr w:type="spellEnd"/>
            <w:r>
              <w:t xml:space="preserve">, P. &amp; </w:t>
            </w:r>
            <w:proofErr w:type="spellStart"/>
            <w:r>
              <w:t>Hshieh</w:t>
            </w:r>
            <w:proofErr w:type="spellEnd"/>
            <w:r>
              <w:t>, P. Survey for intestinal parasites in Belize, Central America. Southeast Asian J Trop Med Public Heal. 35, 506–511 (2004).</w:t>
            </w:r>
          </w:p>
          <w:p w14:paraId="2146D18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E0254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038983"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BF2336" w14:textId="77777777" w:rsidR="0079408D" w:rsidRPr="00352B5E" w:rsidRDefault="0079408D" w:rsidP="00AA765F">
            <w:r w:rsidRPr="00352B5E">
              <w:t>Effects of Footwear, Protective Role,</w:t>
            </w:r>
          </w:p>
          <w:p w14:paraId="5FB68011" w14:textId="77777777" w:rsidR="0079408D" w:rsidRPr="00352B5E" w:rsidRDefault="0079408D" w:rsidP="00AA765F">
            <w:r w:rsidRPr="00352B5E">
              <w:t xml:space="preserve">Protective Role Infective </w:t>
            </w:r>
          </w:p>
        </w:tc>
      </w:tr>
      <w:tr w:rsidR="0079408D" w14:paraId="103998D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A73EAC" w14:textId="77777777" w:rsidR="0079408D" w:rsidRDefault="0079408D" w:rsidP="00AA765F">
            <w:r>
              <w:t>8. Akiko, Y. A Study of the Foot Form for Footwear Design. Part 4: The Application of Principal Component Analysis to the Property of Foot Form of Children Aged 3 to 6. J. JAPAN Res. Assoc. Text. END-USES 31, 533–538 (199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1C10BE"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BB3513"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EFCA88" w14:textId="77777777" w:rsidR="0079408D" w:rsidRPr="00352B5E" w:rsidRDefault="0079408D" w:rsidP="00AA765F">
            <w:r w:rsidRPr="00352B5E">
              <w:t>Anthropometrics, Footwear Design</w:t>
            </w:r>
          </w:p>
        </w:tc>
      </w:tr>
      <w:tr w:rsidR="0079408D" w14:paraId="626D60D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A8B331" w14:textId="77777777" w:rsidR="0079408D" w:rsidRDefault="0079408D" w:rsidP="00AA765F">
            <w:r>
              <w:t>9. Al-</w:t>
            </w:r>
            <w:proofErr w:type="spellStart"/>
            <w:r>
              <w:t>Delaimy</w:t>
            </w:r>
            <w:proofErr w:type="spellEnd"/>
            <w:r>
              <w:t xml:space="preserve">, A. K. et al. Epidemiology of intestinal polyparasitism among Orang Asli school children in rural Malaysia. </w:t>
            </w:r>
            <w:proofErr w:type="spellStart"/>
            <w:r>
              <w:t>PLoS</w:t>
            </w:r>
            <w:proofErr w:type="spellEnd"/>
            <w:r>
              <w:t xml:space="preserve"> </w:t>
            </w:r>
            <w:proofErr w:type="spellStart"/>
            <w:r>
              <w:t>Negl</w:t>
            </w:r>
            <w:proofErr w:type="spellEnd"/>
            <w:r>
              <w:t xml:space="preserve"> Trop Dis 8, e3074–e3074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EF1ECA"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7D09DD"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F0655D" w14:textId="77777777" w:rsidR="0079408D" w:rsidRPr="00352B5E" w:rsidRDefault="0079408D" w:rsidP="00AA765F">
            <w:r w:rsidRPr="00352B5E">
              <w:t>Effects of Footwear, Protective Role, Protective Role Infective</w:t>
            </w:r>
          </w:p>
        </w:tc>
      </w:tr>
      <w:tr w:rsidR="0079408D" w14:paraId="121A136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94A4A" w14:textId="77777777" w:rsidR="0079408D" w:rsidRDefault="0079408D" w:rsidP="00AA765F">
            <w:r>
              <w:t xml:space="preserve">10. </w:t>
            </w:r>
            <w:proofErr w:type="spellStart"/>
            <w:r>
              <w:t>Alelign</w:t>
            </w:r>
            <w:proofErr w:type="spellEnd"/>
            <w:r>
              <w:t xml:space="preserve">, T., </w:t>
            </w:r>
            <w:proofErr w:type="spellStart"/>
            <w:r>
              <w:t>Degarege</w:t>
            </w:r>
            <w:proofErr w:type="spellEnd"/>
            <w:r>
              <w:t xml:space="preserve">, A. &amp; </w:t>
            </w:r>
            <w:proofErr w:type="spellStart"/>
            <w:r>
              <w:t>Erko</w:t>
            </w:r>
            <w:proofErr w:type="spellEnd"/>
            <w:r>
              <w:t xml:space="preserve">, B. Soil-Transmitted Helminth Infections and Associated Risk Factors among Schoolchildren in </w:t>
            </w:r>
            <w:proofErr w:type="spellStart"/>
            <w:r>
              <w:t>Durbete</w:t>
            </w:r>
            <w:proofErr w:type="spellEnd"/>
            <w:r>
              <w:t xml:space="preserve"> Town, </w:t>
            </w:r>
            <w:proofErr w:type="spellStart"/>
            <w:r>
              <w:t>Northwestern</w:t>
            </w:r>
            <w:proofErr w:type="spellEnd"/>
            <w:r>
              <w:t xml:space="preserve"> Ethiopia. J. </w:t>
            </w:r>
            <w:proofErr w:type="spellStart"/>
            <w:r>
              <w:t>Parasitol</w:t>
            </w:r>
            <w:proofErr w:type="spellEnd"/>
            <w:r>
              <w:t>. Res. 2015, 641602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13AA1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71DAF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EA6463" w14:textId="77777777" w:rsidR="0079408D" w:rsidRPr="00352B5E" w:rsidRDefault="0079408D" w:rsidP="00AA765F">
            <w:r w:rsidRPr="00352B5E">
              <w:t>Effects of Footwear, Protective Role, Protective Role Infective</w:t>
            </w:r>
          </w:p>
        </w:tc>
      </w:tr>
      <w:tr w:rsidR="0079408D" w14:paraId="71571F5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66AC9D" w14:textId="77777777" w:rsidR="0079408D" w:rsidRDefault="0079408D" w:rsidP="00AA765F">
            <w:r>
              <w:t xml:space="preserve">11. Alemu, A. et al. Soil transmitted helminths and </w:t>
            </w:r>
            <w:proofErr w:type="spellStart"/>
            <w:r>
              <w:t>schistosoma</w:t>
            </w:r>
            <w:proofErr w:type="spellEnd"/>
            <w:r>
              <w:t xml:space="preserve"> </w:t>
            </w:r>
            <w:proofErr w:type="spellStart"/>
            <w:r>
              <w:t>mansoni</w:t>
            </w:r>
            <w:proofErr w:type="spellEnd"/>
            <w:r>
              <w:t xml:space="preserve"> infections among school children in </w:t>
            </w:r>
            <w:proofErr w:type="spellStart"/>
            <w:r>
              <w:t>zarima</w:t>
            </w:r>
            <w:proofErr w:type="spellEnd"/>
            <w:r>
              <w:t xml:space="preserve"> town, northwest Ethiopia. BMC Infect. Dis. 11, 189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F8A8E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7368C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8848A0" w14:textId="77777777" w:rsidR="0079408D" w:rsidRPr="00352B5E" w:rsidRDefault="0079408D" w:rsidP="00AA765F">
            <w:r w:rsidRPr="00352B5E">
              <w:t xml:space="preserve">Effects of Footwear, Protective Role, Protective Role Infective </w:t>
            </w:r>
          </w:p>
        </w:tc>
      </w:tr>
      <w:tr w:rsidR="0079408D" w14:paraId="2B47201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59C770" w14:textId="77777777" w:rsidR="0079408D" w:rsidRDefault="0079408D" w:rsidP="00AA765F">
            <w:r>
              <w:t xml:space="preserve">12. Alemu, A., </w:t>
            </w:r>
            <w:proofErr w:type="spellStart"/>
            <w:r>
              <w:t>Tegegne</w:t>
            </w:r>
            <w:proofErr w:type="spellEnd"/>
            <w:r>
              <w:t xml:space="preserve">, Y., </w:t>
            </w:r>
            <w:proofErr w:type="spellStart"/>
            <w:r>
              <w:t>Damte</w:t>
            </w:r>
            <w:proofErr w:type="spellEnd"/>
            <w:r>
              <w:t xml:space="preserve">, D. &amp; </w:t>
            </w:r>
            <w:proofErr w:type="spellStart"/>
            <w:r>
              <w:t>Melku</w:t>
            </w:r>
            <w:proofErr w:type="spellEnd"/>
            <w:r>
              <w:t xml:space="preserve">, M. Schistosoma </w:t>
            </w:r>
            <w:proofErr w:type="spellStart"/>
            <w:r>
              <w:t>mansoni</w:t>
            </w:r>
            <w:proofErr w:type="spellEnd"/>
            <w:r>
              <w:t xml:space="preserve"> and soil-transmitted helminths among Preschool-aged children in </w:t>
            </w:r>
            <w:proofErr w:type="spellStart"/>
            <w:r>
              <w:t>Chuahit</w:t>
            </w:r>
            <w:proofErr w:type="spellEnd"/>
            <w:r>
              <w:t xml:space="preserve">, </w:t>
            </w:r>
            <w:proofErr w:type="spellStart"/>
            <w:r>
              <w:t>Dembia</w:t>
            </w:r>
            <w:proofErr w:type="spellEnd"/>
            <w:r>
              <w:t xml:space="preserve"> district, Northwest Ethiopia: prevalence, intensity of infection and associated risk factors. BMC Public Health 16, 1–9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44D92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4B48E4"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8349B" w14:textId="77777777" w:rsidR="0079408D" w:rsidRPr="00352B5E" w:rsidRDefault="0079408D" w:rsidP="00AA765F">
            <w:r w:rsidRPr="00352B5E">
              <w:t>Effects of Footwear, Protective Role, Protective Role Infective</w:t>
            </w:r>
          </w:p>
        </w:tc>
      </w:tr>
      <w:tr w:rsidR="0079408D" w14:paraId="1908E55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A6B68B" w14:textId="77777777" w:rsidR="0079408D" w:rsidRDefault="0079408D" w:rsidP="00AA765F">
            <w:r>
              <w:t xml:space="preserve">13. Als, C. &amp; </w:t>
            </w:r>
            <w:proofErr w:type="spellStart"/>
            <w:r>
              <w:t>Marugg</w:t>
            </w:r>
            <w:proofErr w:type="spellEnd"/>
            <w:r>
              <w:t xml:space="preserve">, S. Exclusive wearing of shoes of impregnated cloth by an adolescent girl during a cold winter: Late effects in osseous </w:t>
            </w:r>
            <w:proofErr w:type="spellStart"/>
            <w:r>
              <w:t>tomoscintigraphy</w:t>
            </w:r>
            <w:proofErr w:type="spellEnd"/>
            <w:r>
              <w:t xml:space="preserve"> and in magnetic resonance imaging. Med. </w:t>
            </w:r>
            <w:proofErr w:type="spellStart"/>
            <w:r>
              <w:t>Nucl</w:t>
            </w:r>
            <w:proofErr w:type="spellEnd"/>
            <w:r>
              <w:t>. 33, 658–661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B5E86F"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A2C06B" w14:textId="77777777" w:rsidR="0079408D" w:rsidRPr="00352B5E" w:rsidRDefault="0079408D" w:rsidP="00AA765F">
            <w:r w:rsidRPr="00352B5E">
              <w:t xml:space="preserve">14 yea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C9765" w14:textId="77777777" w:rsidR="0079408D" w:rsidRPr="00352B5E" w:rsidRDefault="0079408D" w:rsidP="00AA765F">
            <w:r w:rsidRPr="00352B5E">
              <w:t>Effects of Footwear, Footwear Design, Risk Factor Injury/Pathology, Risk Factor Injury</w:t>
            </w:r>
          </w:p>
        </w:tc>
      </w:tr>
      <w:tr w:rsidR="0079408D" w14:paraId="1F644C1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52365C" w14:textId="77777777" w:rsidR="0079408D" w:rsidRDefault="0079408D" w:rsidP="00AA765F">
            <w:r>
              <w:t>14. Au, I. P. H. et al. Immediate and short-term biomechanical adaptation of habitual barefoot runners who start shod running. J Sport. Sci 36, 451–455 (201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FC2A69"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F3C076"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2B18D3" w14:textId="77777777" w:rsidR="0079408D" w:rsidRPr="00352B5E" w:rsidRDefault="0079408D" w:rsidP="00AA765F">
            <w:r w:rsidRPr="00352B5E">
              <w:t xml:space="preserve"> Biomechanics, Effects of Footwear</w:t>
            </w:r>
          </w:p>
        </w:tc>
      </w:tr>
      <w:tr w:rsidR="0079408D" w14:paraId="075D8F3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C6F3DA" w14:textId="77777777" w:rsidR="0079408D" w:rsidRDefault="0079408D" w:rsidP="00AA765F">
            <w:r>
              <w:t xml:space="preserve">15. Ayala, F. et al. A multicentre study of contact sensitization in children. Gruppo </w:t>
            </w:r>
            <w:proofErr w:type="spellStart"/>
            <w:r>
              <w:t>Italiano</w:t>
            </w:r>
            <w:proofErr w:type="spellEnd"/>
            <w:r>
              <w:t xml:space="preserve"> </w:t>
            </w:r>
            <w:proofErr w:type="spellStart"/>
            <w:r>
              <w:t>Ricerca</w:t>
            </w:r>
            <w:proofErr w:type="spellEnd"/>
            <w:r>
              <w:t xml:space="preserve"> </w:t>
            </w:r>
            <w:proofErr w:type="spellStart"/>
            <w:r>
              <w:t>Dermatiti</w:t>
            </w:r>
            <w:proofErr w:type="spellEnd"/>
            <w:r>
              <w:t xml:space="preserve"> da </w:t>
            </w:r>
            <w:proofErr w:type="spellStart"/>
            <w:r>
              <w:t>Contatto</w:t>
            </w:r>
            <w:proofErr w:type="spellEnd"/>
            <w:r>
              <w:t xml:space="preserve"> e </w:t>
            </w:r>
            <w:proofErr w:type="spellStart"/>
            <w:r>
              <w:t>Ambientali</w:t>
            </w:r>
            <w:proofErr w:type="spellEnd"/>
            <w:r>
              <w:t xml:space="preserve"> (GIRDCA). Contact Dermatitis 26, 307–310 (199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85DD92"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91E8A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982F5B" w14:textId="77777777" w:rsidR="0079408D" w:rsidRPr="00352B5E" w:rsidRDefault="0079408D" w:rsidP="00AA765F">
            <w:r w:rsidRPr="00352B5E">
              <w:t>Risk Factor Injury/Pathology, Risk Factor Dermatology, Effects of Footwear, Footwear Design</w:t>
            </w:r>
          </w:p>
        </w:tc>
      </w:tr>
      <w:tr w:rsidR="0079408D" w14:paraId="0D62BAC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4C5D64" w14:textId="77777777" w:rsidR="0079408D" w:rsidRDefault="0079408D" w:rsidP="00AA765F">
            <w:r>
              <w:t xml:space="preserve">16. </w:t>
            </w:r>
            <w:proofErr w:type="spellStart"/>
            <w:r>
              <w:t>Ayode</w:t>
            </w:r>
            <w:proofErr w:type="spellEnd"/>
            <w:r>
              <w:t xml:space="preserve">, D. et al. A Qualitative Study Exploring Barriers Related to Use of Footwear in Rural Highland Ethiopia: Implications for Neglected Tropical Disease Control. </w:t>
            </w:r>
            <w:proofErr w:type="spellStart"/>
            <w:r>
              <w:t>PLoS</w:t>
            </w:r>
            <w:proofErr w:type="spellEnd"/>
            <w:r>
              <w:t xml:space="preserve"> </w:t>
            </w:r>
            <w:proofErr w:type="spellStart"/>
            <w:r>
              <w:t>Negl</w:t>
            </w:r>
            <w:proofErr w:type="spellEnd"/>
            <w:r>
              <w:t xml:space="preserve"> Trop Dis 7, e2199–e2199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A79D72"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4FE944"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B4C127" w14:textId="7F671B30" w:rsidR="0079408D" w:rsidRPr="00352B5E" w:rsidRDefault="0079408D" w:rsidP="00AA765F">
            <w:r w:rsidRPr="00352B5E">
              <w:t xml:space="preserve">Protective Role, </w:t>
            </w:r>
            <w:r w:rsidR="006F14D0" w:rsidRPr="00352B5E">
              <w:t>Psychosocial, Effects</w:t>
            </w:r>
            <w:r w:rsidRPr="00352B5E">
              <w:t xml:space="preserve"> of Footwear, Protective Role Infective</w:t>
            </w:r>
          </w:p>
        </w:tc>
      </w:tr>
      <w:tr w:rsidR="0079408D" w14:paraId="2B6240D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A43452" w14:textId="77777777" w:rsidR="0079408D" w:rsidRDefault="0079408D" w:rsidP="00AA765F">
            <w:r>
              <w:t xml:space="preserve">17. Baba, K. Shoes as a necessity for children. J Hum </w:t>
            </w:r>
            <w:proofErr w:type="spellStart"/>
            <w:r>
              <w:t>Ergol</w:t>
            </w:r>
            <w:proofErr w:type="spellEnd"/>
            <w:r>
              <w:t xml:space="preserve"> 5, 82–83 (197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77E0F6"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FE3FE5"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E5F7DA" w14:textId="77777777" w:rsidR="0079408D" w:rsidRPr="00352B5E" w:rsidRDefault="0079408D" w:rsidP="00AA765F">
            <w:r w:rsidRPr="00352B5E">
              <w:t>Developmental Effects, Footwear Design</w:t>
            </w:r>
          </w:p>
        </w:tc>
      </w:tr>
      <w:tr w:rsidR="0079408D" w14:paraId="19DAB94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5F0984" w14:textId="77777777" w:rsidR="0079408D" w:rsidRDefault="0079408D" w:rsidP="00AA765F">
            <w:r>
              <w:t xml:space="preserve">18. Bailey-Van </w:t>
            </w:r>
            <w:proofErr w:type="spellStart"/>
            <w:r>
              <w:t>Kuren</w:t>
            </w:r>
            <w:proofErr w:type="spellEnd"/>
            <w:r>
              <w:t xml:space="preserve">, M., Gillette, S., Mejia, P., </w:t>
            </w:r>
            <w:proofErr w:type="spellStart"/>
            <w:r>
              <w:t>Stoever</w:t>
            </w:r>
            <w:proofErr w:type="spellEnd"/>
            <w:r>
              <w:t xml:space="preserve">, T. &amp; Walker, A. Design considerations for a wearable </w:t>
            </w:r>
            <w:proofErr w:type="spellStart"/>
            <w:r>
              <w:t>pediatric</w:t>
            </w:r>
            <w:proofErr w:type="spellEnd"/>
            <w:r>
              <w:t xml:space="preserve"> rehabilitative boot. in 2005 IEEE 9th International Conference on Rehabilitation Robotics, ICORR 2005 2005, 400–403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FD05BD"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D1F60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D7761B" w14:textId="77777777" w:rsidR="0079408D" w:rsidRPr="00352B5E" w:rsidRDefault="0079408D" w:rsidP="00AA765F">
            <w:r w:rsidRPr="00352B5E">
              <w:t>Therapeutic Footwear, Therapeutic Footwear Functional, Therapeutic Footwear Functional Stability, Footwear Design</w:t>
            </w:r>
          </w:p>
        </w:tc>
      </w:tr>
      <w:tr w:rsidR="0079408D" w14:paraId="7C8B567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03DAD2" w14:textId="77777777" w:rsidR="0079408D" w:rsidRDefault="0079408D" w:rsidP="00AA765F">
            <w:r>
              <w:t xml:space="preserve">19. Baker, M. D. &amp; Bell, R. E. The role of footwear in childhood injuries. </w:t>
            </w:r>
            <w:proofErr w:type="spellStart"/>
            <w:r>
              <w:t>Pediatr</w:t>
            </w:r>
            <w:proofErr w:type="spellEnd"/>
            <w:r>
              <w:t xml:space="preserve"> </w:t>
            </w:r>
            <w:proofErr w:type="spellStart"/>
            <w:r>
              <w:t>Emerg</w:t>
            </w:r>
            <w:proofErr w:type="spellEnd"/>
            <w:r>
              <w:t xml:space="preserve"> Care 7, 353–355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EEA34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B81F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B49A2D" w14:textId="77777777" w:rsidR="0079408D" w:rsidRPr="00352B5E" w:rsidRDefault="0079408D" w:rsidP="00AA765F">
            <w:r w:rsidRPr="00352B5E">
              <w:t>Protective Role, Protective Role Functional. Risk Factor Injury/Pathology, Risk Factor Injury, Footwear Design, Effects of Footwear</w:t>
            </w:r>
          </w:p>
        </w:tc>
      </w:tr>
      <w:tr w:rsidR="0079408D" w14:paraId="41296B3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81D557" w14:textId="77777777" w:rsidR="0079408D" w:rsidRDefault="0079408D" w:rsidP="00AA765F">
            <w:r>
              <w:t xml:space="preserve">20. Bakker, J. P. J., De Groot, I. J. M., De Jong, B. A., Van Tol-De Jager, M. A. &amp; </w:t>
            </w:r>
            <w:proofErr w:type="spellStart"/>
            <w:r>
              <w:t>Lankhorst</w:t>
            </w:r>
            <w:proofErr w:type="spellEnd"/>
            <w:r>
              <w:t xml:space="preserve">, G. J. Prescription pattern for orthoses in The Netherlands: use and experience in the ambulatory phase of Duchenne muscular dystrophy. </w:t>
            </w:r>
            <w:proofErr w:type="spellStart"/>
            <w:r>
              <w:t>Disabil</w:t>
            </w:r>
            <w:proofErr w:type="spellEnd"/>
            <w:r>
              <w:t xml:space="preserve">. </w:t>
            </w:r>
            <w:proofErr w:type="spellStart"/>
            <w:r>
              <w:t>Rehabil</w:t>
            </w:r>
            <w:proofErr w:type="spellEnd"/>
            <w:r>
              <w:t>. 19, 318–325 (199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E2305C"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63DB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5B99D5" w14:textId="77777777" w:rsidR="0079408D" w:rsidRPr="00352B5E" w:rsidRDefault="0079408D" w:rsidP="00AA765F">
            <w:r w:rsidRPr="00352B5E">
              <w:t>Therapeutic Footwear, Therapeutic Footwear Functional, Therapeutic Footwear Functional Stability, Footwear Design, Effects of Footwear</w:t>
            </w:r>
          </w:p>
        </w:tc>
      </w:tr>
      <w:tr w:rsidR="0079408D" w14:paraId="4BA2EE9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036AA8" w14:textId="77777777" w:rsidR="0079408D" w:rsidRDefault="0079408D" w:rsidP="00AA765F">
            <w:r>
              <w:t xml:space="preserve">21. Bari, S. B., Othman, M. &amp; </w:t>
            </w:r>
            <w:proofErr w:type="spellStart"/>
            <w:r>
              <w:t>Mohd</w:t>
            </w:r>
            <w:proofErr w:type="spellEnd"/>
            <w:r>
              <w:t xml:space="preserve"> Salleh, N. Foot anthropometry for shoe design among Preschool children in Malaysia. </w:t>
            </w:r>
            <w:proofErr w:type="spellStart"/>
            <w:r>
              <w:t>Pertanika</w:t>
            </w:r>
            <w:proofErr w:type="spellEnd"/>
            <w:r>
              <w:t xml:space="preserve"> J. Soc. Sci. </w:t>
            </w:r>
            <w:proofErr w:type="spellStart"/>
            <w:r>
              <w:t>Humanit</w:t>
            </w:r>
            <w:proofErr w:type="spellEnd"/>
            <w:r>
              <w:t>. 18, 69–79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1FA00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4ADCB9"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02772D" w14:textId="77777777" w:rsidR="0079408D" w:rsidRPr="00352B5E" w:rsidRDefault="0079408D" w:rsidP="00AA765F">
            <w:r w:rsidRPr="00352B5E">
              <w:t xml:space="preserve">Anthropometrics, Footwear Design </w:t>
            </w:r>
          </w:p>
        </w:tc>
      </w:tr>
      <w:tr w:rsidR="0079408D" w14:paraId="3D821E2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A8BADA" w14:textId="77777777" w:rsidR="0079408D" w:rsidRDefault="0079408D" w:rsidP="00AA765F">
            <w:r>
              <w:t xml:space="preserve">22. </w:t>
            </w:r>
            <w:proofErr w:type="spellStart"/>
            <w:r>
              <w:t>Barisch</w:t>
            </w:r>
            <w:proofErr w:type="spellEnd"/>
            <w:r>
              <w:t>-Fritz, B., Plank, C. &amp; Grau, S. Evaluation of the rule-of-thumb: calculation of the toe allowance for developing feet. Footwear Sci. 8, 119–127 (2016).</w:t>
            </w:r>
          </w:p>
          <w:p w14:paraId="1815116B" w14:textId="77777777" w:rsidR="0079408D" w:rsidRDefault="0079408D" w:rsidP="00AA765F"/>
          <w:p w14:paraId="7B49EFA3"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7B422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A537B8"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57631E" w14:textId="77777777" w:rsidR="0079408D" w:rsidRPr="00352B5E" w:rsidRDefault="0079408D" w:rsidP="00AA765F">
            <w:r w:rsidRPr="00352B5E">
              <w:t xml:space="preserve">Anthropometrics, Footwear Design </w:t>
            </w:r>
          </w:p>
        </w:tc>
      </w:tr>
      <w:tr w:rsidR="0079408D" w14:paraId="78938EE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CAECF2" w14:textId="77777777" w:rsidR="0079408D" w:rsidRDefault="0079408D" w:rsidP="00AA765F">
            <w:r>
              <w:t xml:space="preserve">23. </w:t>
            </w:r>
            <w:proofErr w:type="spellStart"/>
            <w:r>
              <w:t>Barisch</w:t>
            </w:r>
            <w:proofErr w:type="spellEnd"/>
            <w:r>
              <w:t xml:space="preserve">-Fritz, B., </w:t>
            </w:r>
            <w:proofErr w:type="spellStart"/>
            <w:r>
              <w:t>Schmeltzpfenning</w:t>
            </w:r>
            <w:proofErr w:type="spellEnd"/>
            <w:r>
              <w:t>, T., Plank, C., Hein, T. &amp; Grau, S. The effects of gender, age, and body mass on dynamic foot shape and foot deformation in children and adolescents. Footwear Sci. 6, 27–39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F0DDA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740C0F"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FF84BA" w14:textId="77777777" w:rsidR="0079408D" w:rsidRPr="00352B5E" w:rsidRDefault="0079408D" w:rsidP="00AA765F">
            <w:r w:rsidRPr="00352B5E">
              <w:t>Anthropometrics, Footwear Design</w:t>
            </w:r>
          </w:p>
        </w:tc>
      </w:tr>
      <w:tr w:rsidR="0079408D" w14:paraId="60828C7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DE7B74" w14:textId="77777777" w:rsidR="0079408D" w:rsidRDefault="0079408D" w:rsidP="00AA765F">
            <w:r>
              <w:t xml:space="preserve">24. </w:t>
            </w:r>
            <w:proofErr w:type="spellStart"/>
            <w:r>
              <w:t>Barisch</w:t>
            </w:r>
            <w:proofErr w:type="spellEnd"/>
            <w:r>
              <w:t xml:space="preserve">-Fritz, B., </w:t>
            </w:r>
            <w:proofErr w:type="spellStart"/>
            <w:r>
              <w:t>Schmeltzpfenning</w:t>
            </w:r>
            <w:proofErr w:type="spellEnd"/>
            <w:r>
              <w:t>, T., Plank, C. &amp; Grau, S. Foot deformation during walking: Differences between static and dynamic 3D foot morphology in developing feet. Ergonomics 57, 921–933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32DFE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C403FF"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DA2322" w14:textId="77777777" w:rsidR="0079408D" w:rsidRPr="00352B5E" w:rsidRDefault="0079408D" w:rsidP="00AA765F">
            <w:r w:rsidRPr="00352B5E">
              <w:t xml:space="preserve">Anthropometrics, Footwear Design </w:t>
            </w:r>
          </w:p>
        </w:tc>
      </w:tr>
      <w:tr w:rsidR="0079408D" w14:paraId="49E27A3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4A002" w14:textId="77777777" w:rsidR="0079408D" w:rsidRDefault="0079408D" w:rsidP="00AA765F">
            <w:r>
              <w:t xml:space="preserve">25. </w:t>
            </w:r>
            <w:proofErr w:type="spellStart"/>
            <w:r>
              <w:t>Bartkowlak</w:t>
            </w:r>
            <w:proofErr w:type="spellEnd"/>
            <w:r>
              <w:t xml:space="preserve">, Z. et al. </w:t>
            </w:r>
            <w:proofErr w:type="spellStart"/>
            <w:r>
              <w:t>Orthopedic</w:t>
            </w:r>
            <w:proofErr w:type="spellEnd"/>
            <w:r>
              <w:t xml:space="preserve"> equipment applied in children with cerebral palsy. </w:t>
            </w:r>
            <w:proofErr w:type="spellStart"/>
            <w:r>
              <w:t>Fizjoterapia</w:t>
            </w:r>
            <w:proofErr w:type="spellEnd"/>
            <w:r>
              <w:t xml:space="preserve"> / </w:t>
            </w:r>
            <w:proofErr w:type="spellStart"/>
            <w:r>
              <w:t>Physiother</w:t>
            </w:r>
            <w:proofErr w:type="spellEnd"/>
            <w:r>
              <w:t>. 16, 99–113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8B2539"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1FD3E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10F060" w14:textId="77777777" w:rsidR="0079408D" w:rsidRPr="00352B5E" w:rsidRDefault="0079408D" w:rsidP="00AA765F">
            <w:r w:rsidRPr="00352B5E">
              <w:t>Therapeutic Footwear, Therapeutic Footwear Functional, Therapeutic Footwear Functional Stability, Effects of Footwear</w:t>
            </w:r>
          </w:p>
        </w:tc>
      </w:tr>
      <w:tr w:rsidR="0079408D" w14:paraId="4F1A099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76E2E0" w14:textId="77777777" w:rsidR="0079408D" w:rsidRDefault="0079408D" w:rsidP="00AA765F">
            <w:r>
              <w:t xml:space="preserve">26. Basta, N. W. et al. A comparative study of the role of shoes, arch supports, and navicular cookies in the management of symptomatic mobile flat feet in children. Int. </w:t>
            </w:r>
            <w:proofErr w:type="spellStart"/>
            <w:r>
              <w:t>Orthop</w:t>
            </w:r>
            <w:proofErr w:type="spellEnd"/>
            <w:r>
              <w:t>. 1, 143–148 (197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EA77E1" w14:textId="77777777" w:rsidR="0079408D" w:rsidRPr="00352B5E" w:rsidRDefault="0079408D" w:rsidP="00AA765F">
            <w:r w:rsidRPr="00352B5E">
              <w:t>Cohor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05B7A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641F85" w14:textId="77777777" w:rsidR="0079408D" w:rsidRPr="00352B5E" w:rsidRDefault="0079408D" w:rsidP="00AA765F">
            <w:r w:rsidRPr="00352B5E">
              <w:t>Anthropometrics, Developmental Effects, Therapeutic Footwear, Therapeutic Footwear Corrective, Footwear Design, Effects of Footwear</w:t>
            </w:r>
          </w:p>
        </w:tc>
      </w:tr>
      <w:tr w:rsidR="0079408D" w14:paraId="05762C0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EE71EC" w14:textId="77777777" w:rsidR="0079408D" w:rsidRDefault="0079408D" w:rsidP="00AA765F">
            <w:r>
              <w:t>27. Beattie, P. E., Green, C., Lowe, G. &amp; Lewis-Jones, M. S. Which children should we patch test? Clin Exp Dermatol 32, 6–11 (200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952794"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1C1F21"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E2D79B" w14:textId="77777777" w:rsidR="0079408D" w:rsidRPr="00352B5E" w:rsidRDefault="0079408D" w:rsidP="00AA765F">
            <w:r w:rsidRPr="00352B5E">
              <w:t>Effects of Footwear, Risk Factor Injury/Pathology, Risk Factor Dermatology, Footwear Design</w:t>
            </w:r>
          </w:p>
        </w:tc>
      </w:tr>
      <w:tr w:rsidR="0079408D" w14:paraId="0772891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82DBE9" w14:textId="77777777" w:rsidR="0079408D" w:rsidRDefault="0079408D" w:rsidP="00AA765F">
            <w:r>
              <w:t xml:space="preserve">28. </w:t>
            </w:r>
            <w:proofErr w:type="spellStart"/>
            <w:r>
              <w:t>Becerril-Chihu</w:t>
            </w:r>
            <w:proofErr w:type="spellEnd"/>
            <w:r>
              <w:t xml:space="preserve">, G. et al. How often are dermatophytes present in apparently normal versus scaly feet of children? </w:t>
            </w:r>
            <w:proofErr w:type="spellStart"/>
            <w:r>
              <w:t>Pediatr</w:t>
            </w:r>
            <w:proofErr w:type="spellEnd"/>
            <w:r>
              <w:t xml:space="preserve"> Dermatol 16, 87–89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3B404E"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1EAED3"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25C13A" w14:textId="77777777" w:rsidR="0079408D" w:rsidRPr="00352B5E" w:rsidRDefault="0079408D" w:rsidP="00AA765F">
            <w:r w:rsidRPr="00352B5E">
              <w:t>Risk Factor Injury/Pathology, Risk Factor Infective, Effects of Footwear, Footwear Design</w:t>
            </w:r>
          </w:p>
        </w:tc>
      </w:tr>
      <w:tr w:rsidR="0079408D" w14:paraId="5C2F3E9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02FC78" w14:textId="77777777" w:rsidR="0079408D" w:rsidRDefault="0079408D" w:rsidP="00AA765F">
            <w:r>
              <w:t xml:space="preserve">29. </w:t>
            </w:r>
            <w:proofErr w:type="spellStart"/>
            <w:r>
              <w:t>Benbella</w:t>
            </w:r>
            <w:proofErr w:type="spellEnd"/>
            <w:r>
              <w:t xml:space="preserve">, I. et al. [Cutaneous larva </w:t>
            </w:r>
            <w:proofErr w:type="spellStart"/>
            <w:r>
              <w:t>migrans</w:t>
            </w:r>
            <w:proofErr w:type="spellEnd"/>
            <w:r>
              <w:t xml:space="preserve"> syndrome on a malformed foot (a case report)]. Pan Afr. Med. J. 23, 50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9C66C1"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1EC7D1" w14:textId="77777777" w:rsidR="0079408D" w:rsidRPr="00352B5E" w:rsidRDefault="0079408D" w:rsidP="00AA765F">
            <w:r w:rsidRPr="00352B5E">
              <w:t>15 month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E45E43" w14:textId="77777777" w:rsidR="0079408D" w:rsidRPr="00352B5E" w:rsidRDefault="0079408D" w:rsidP="00AA765F">
            <w:r w:rsidRPr="00352B5E">
              <w:t>Effects of Footwear, Protective Role,</w:t>
            </w:r>
          </w:p>
          <w:p w14:paraId="0301192B" w14:textId="77777777" w:rsidR="0079408D" w:rsidRPr="00352B5E" w:rsidRDefault="0079408D" w:rsidP="00AA765F">
            <w:r w:rsidRPr="00352B5E">
              <w:t>Protective Role Infective</w:t>
            </w:r>
          </w:p>
        </w:tc>
      </w:tr>
      <w:tr w:rsidR="0079408D" w14:paraId="2638F6C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811B00" w14:textId="77777777" w:rsidR="0079408D" w:rsidRDefault="0079408D" w:rsidP="00AA765F">
            <w:r>
              <w:t>30. Berger, C. Children’s shoe: a miniature version of the adult shoe? Sport. Sport. 7, 183–186 (199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F587F2"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6D2A8D"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0642AE" w14:textId="77777777" w:rsidR="0079408D" w:rsidRPr="00352B5E" w:rsidRDefault="0079408D" w:rsidP="00AA765F">
            <w:r w:rsidRPr="00352B5E">
              <w:t>Developmental Effects, Footwear Design</w:t>
            </w:r>
          </w:p>
        </w:tc>
      </w:tr>
      <w:tr w:rsidR="0079408D" w14:paraId="33B9942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60543C" w14:textId="77777777" w:rsidR="0079408D" w:rsidRDefault="0079408D" w:rsidP="00AA765F">
            <w:r>
              <w:t xml:space="preserve">31. </w:t>
            </w:r>
            <w:proofErr w:type="spellStart"/>
            <w:r>
              <w:t>Bernardczyk</w:t>
            </w:r>
            <w:proofErr w:type="spellEnd"/>
            <w:r>
              <w:t xml:space="preserve">, K. The influence of the footwear on the health status of the child’s foot. </w:t>
            </w:r>
            <w:proofErr w:type="spellStart"/>
            <w:r>
              <w:t>Chir</w:t>
            </w:r>
            <w:proofErr w:type="spellEnd"/>
            <w:r>
              <w:t xml:space="preserve"> </w:t>
            </w:r>
            <w:proofErr w:type="spellStart"/>
            <w:r>
              <w:t>Narzadow</w:t>
            </w:r>
            <w:proofErr w:type="spellEnd"/>
            <w:r>
              <w:t xml:space="preserve"> </w:t>
            </w:r>
            <w:proofErr w:type="spellStart"/>
            <w:r>
              <w:t>Ruchu</w:t>
            </w:r>
            <w:proofErr w:type="spellEnd"/>
            <w:r>
              <w:t xml:space="preserve"> </w:t>
            </w:r>
            <w:proofErr w:type="spellStart"/>
            <w:r>
              <w:t>Ortop</w:t>
            </w:r>
            <w:proofErr w:type="spellEnd"/>
            <w:r>
              <w:t xml:space="preserve"> Pol 38, 233–238 (197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8C6C1E"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1CB18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2B6BF" w14:textId="77777777" w:rsidR="0079408D" w:rsidRPr="00352B5E" w:rsidRDefault="0079408D" w:rsidP="00AA765F">
            <w:r w:rsidRPr="00352B5E">
              <w:t>Developmental Effects, Footwear Design</w:t>
            </w:r>
          </w:p>
        </w:tc>
      </w:tr>
      <w:tr w:rsidR="0079408D" w14:paraId="7646D68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75830B" w14:textId="77777777" w:rsidR="0079408D" w:rsidRDefault="0079408D" w:rsidP="00AA765F">
            <w:r>
              <w:t xml:space="preserve">32. Bernhard, M. K. &amp; </w:t>
            </w:r>
            <w:proofErr w:type="spellStart"/>
            <w:r>
              <w:t>Merkenschlager</w:t>
            </w:r>
            <w:proofErr w:type="spellEnd"/>
            <w:r>
              <w:t xml:space="preserve">, A. Does barefoot walking influence the prevalence of idiopathic toe walking? Differences between German and Bengal children. </w:t>
            </w:r>
            <w:proofErr w:type="spellStart"/>
            <w:r>
              <w:t>Padiatr</w:t>
            </w:r>
            <w:proofErr w:type="spellEnd"/>
            <w:r>
              <w:t xml:space="preserve">. </w:t>
            </w:r>
            <w:proofErr w:type="spellStart"/>
            <w:r>
              <w:t>Prax</w:t>
            </w:r>
            <w:proofErr w:type="spellEnd"/>
            <w:r>
              <w:t>. 72, 301–305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3125E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87A76C"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2E9CEB" w14:textId="77777777" w:rsidR="0079408D" w:rsidRPr="00352B5E" w:rsidRDefault="0079408D" w:rsidP="00AA765F">
            <w:r w:rsidRPr="00352B5E">
              <w:t xml:space="preserve">Biomechanics, Developmental Effects, Effects of Footwear </w:t>
            </w:r>
          </w:p>
        </w:tc>
      </w:tr>
      <w:tr w:rsidR="0079408D" w14:paraId="417245F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A126A8" w14:textId="77777777" w:rsidR="0079408D" w:rsidRDefault="0079408D" w:rsidP="00AA765F">
            <w:r>
              <w:t xml:space="preserve">33. </w:t>
            </w:r>
            <w:proofErr w:type="spellStart"/>
            <w:r>
              <w:t>Bhaskara</w:t>
            </w:r>
            <w:proofErr w:type="spellEnd"/>
            <w:r>
              <w:t xml:space="preserve"> Rao, U., Joseph, B., Rao, U. B. &amp; Joseph, B. The influence of footwear on the prevalence of flat foot. A survey of 2300 children. J Bone Jt. </w:t>
            </w:r>
            <w:proofErr w:type="spellStart"/>
            <w:r>
              <w:t>Surg</w:t>
            </w:r>
            <w:proofErr w:type="spellEnd"/>
            <w:r>
              <w:t xml:space="preserve"> Br 74, 525–527 (199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54A94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EE4BF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E49699" w14:textId="77777777" w:rsidR="0079408D" w:rsidRPr="00352B5E" w:rsidRDefault="0079408D" w:rsidP="00AA765F">
            <w:r w:rsidRPr="00352B5E">
              <w:t>Anthropometrics, Developmental Effects, Effects of Footwear, Footwear Design</w:t>
            </w:r>
          </w:p>
        </w:tc>
      </w:tr>
      <w:tr w:rsidR="0079408D" w14:paraId="755569C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F23100" w14:textId="77777777" w:rsidR="0079408D" w:rsidRDefault="0079408D" w:rsidP="00AA765F">
            <w:r>
              <w:t xml:space="preserve">34. Bird, C., </w:t>
            </w:r>
            <w:proofErr w:type="spellStart"/>
            <w:r>
              <w:t>Ame</w:t>
            </w:r>
            <w:proofErr w:type="spellEnd"/>
            <w:r>
              <w:t xml:space="preserve">, S., </w:t>
            </w:r>
            <w:proofErr w:type="spellStart"/>
            <w:r>
              <w:t>Albonico</w:t>
            </w:r>
            <w:proofErr w:type="spellEnd"/>
            <w:r>
              <w:t xml:space="preserve">, M. &amp; </w:t>
            </w:r>
            <w:proofErr w:type="spellStart"/>
            <w:r>
              <w:t>Bickle</w:t>
            </w:r>
            <w:proofErr w:type="spellEnd"/>
            <w:r>
              <w:t xml:space="preserve">, Q. Do shoes reduce hookworm infection in school-aged children on Pemba Island, Zanzibar? A pragmatic trial. Trans R Soc Trop Med </w:t>
            </w:r>
            <w:proofErr w:type="spellStart"/>
            <w:r>
              <w:t>Hyg</w:t>
            </w:r>
            <w:proofErr w:type="spellEnd"/>
            <w:r>
              <w:t xml:space="preserve"> 108, 297–304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4EAFE9"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BF282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735374" w14:textId="77777777" w:rsidR="0079408D" w:rsidRPr="00352B5E" w:rsidRDefault="0079408D" w:rsidP="00AA765F">
            <w:r w:rsidRPr="00352B5E">
              <w:t>Effects of Footwear, Protective Role, Protective Role Infective</w:t>
            </w:r>
          </w:p>
        </w:tc>
      </w:tr>
      <w:tr w:rsidR="0079408D" w14:paraId="7359041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C89D16" w14:textId="77777777" w:rsidR="0079408D" w:rsidRDefault="0079408D" w:rsidP="00AA765F">
            <w:r>
              <w:t>35. Bleck, E. E. The Shoeing of Children: Sham or Science? Dev. Med. Child Neurol. 13, 188–195 (197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3F3712"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30A4D3"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01315" w14:textId="77777777" w:rsidR="0079408D" w:rsidRPr="00352B5E" w:rsidRDefault="0079408D" w:rsidP="00AA765F">
            <w:r w:rsidRPr="00352B5E">
              <w:t>Anthropometrics, Developmental Effects, Therapeutic Footwear, Therapeutic Footwear Corrective, Effects of Footwear, Footwear Design</w:t>
            </w:r>
          </w:p>
        </w:tc>
      </w:tr>
      <w:tr w:rsidR="0079408D" w14:paraId="53D66CD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FDC855" w14:textId="77777777" w:rsidR="0079408D" w:rsidRDefault="0079408D" w:rsidP="00AA765F">
            <w:r>
              <w:t xml:space="preserve">36. Blitz, J. R., Stern, S. &amp; </w:t>
            </w:r>
            <w:proofErr w:type="spellStart"/>
            <w:r>
              <w:t>Marzan</w:t>
            </w:r>
            <w:proofErr w:type="spellEnd"/>
            <w:r>
              <w:t xml:space="preserve">, K. A. B. A110: The Impact of Shoe Wear on the 6 Minute Walk Test in Adolescents with Juvenile Idiopathic Arthritis. Arthritis </w:t>
            </w:r>
            <w:proofErr w:type="spellStart"/>
            <w:r>
              <w:t>Rheumatol</w:t>
            </w:r>
            <w:proofErr w:type="spellEnd"/>
            <w:r>
              <w:t>. 66, S146–S146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FB3BB8" w14:textId="77777777" w:rsidR="0079408D" w:rsidRPr="00352B5E" w:rsidRDefault="0079408D" w:rsidP="00AA765F">
            <w:r w:rsidRPr="00352B5E">
              <w:t>Pilo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2EEFB1"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AE17DF" w14:textId="77777777" w:rsidR="0079408D" w:rsidRPr="00352B5E" w:rsidRDefault="0079408D" w:rsidP="00AA765F">
            <w:r w:rsidRPr="00352B5E">
              <w:t xml:space="preserve">Biomechanics, Effects of Footwear, Protective Role, Protective Role Functional, Footwear Design, </w:t>
            </w:r>
          </w:p>
        </w:tc>
      </w:tr>
      <w:tr w:rsidR="0079408D" w14:paraId="00960E8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19B7F0" w14:textId="77777777" w:rsidR="0079408D" w:rsidRDefault="0079408D" w:rsidP="00AA765F">
            <w:r>
              <w:t xml:space="preserve">37. </w:t>
            </w:r>
            <w:proofErr w:type="spellStart"/>
            <w:r>
              <w:t>Böhm</w:t>
            </w:r>
            <w:proofErr w:type="spellEnd"/>
            <w:r>
              <w:t xml:space="preserve">, H. et al. Effect of floor reaction ankle-foot orthosis on crouch gait in patients with cerebral palsy: What can be expected? </w:t>
            </w:r>
            <w:proofErr w:type="spellStart"/>
            <w:r>
              <w:t>Prosthet</w:t>
            </w:r>
            <w:proofErr w:type="spellEnd"/>
            <w:r>
              <w:t xml:space="preserve"> </w:t>
            </w:r>
            <w:proofErr w:type="spellStart"/>
            <w:r>
              <w:t>Orthot</w:t>
            </w:r>
            <w:proofErr w:type="spellEnd"/>
            <w:r>
              <w:t xml:space="preserve"> Int 42, 309364617716240–309364617716240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B2517F"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ED50C6"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409B64" w14:textId="77777777" w:rsidR="0079408D" w:rsidRPr="00352B5E" w:rsidRDefault="0079408D" w:rsidP="00AA765F">
            <w:r w:rsidRPr="00352B5E">
              <w:t>Biomechanics, Effects of Footwear</w:t>
            </w:r>
          </w:p>
        </w:tc>
      </w:tr>
      <w:tr w:rsidR="0079408D" w14:paraId="1077825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B89B5A" w14:textId="77777777" w:rsidR="0079408D" w:rsidRDefault="0079408D" w:rsidP="00AA765F">
            <w:r>
              <w:t xml:space="preserve">38. Bordelon, R. L. Hypermobile flatfoot in children: present status of diagnosis and treatment. Semin. </w:t>
            </w:r>
            <w:proofErr w:type="spellStart"/>
            <w:r>
              <w:t>Orthop</w:t>
            </w:r>
            <w:proofErr w:type="spellEnd"/>
            <w:r>
              <w:t>. 5, 13–22 (199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2C8FA9"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8FFBB4"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B81E83" w14:textId="77777777" w:rsidR="0079408D" w:rsidRPr="00352B5E" w:rsidRDefault="0079408D" w:rsidP="00AA765F">
            <w:r w:rsidRPr="00352B5E">
              <w:t>Therapeutic Footwear, Therapeutic Footwear Corrective, Developmental Effects, Effects of Footwear</w:t>
            </w:r>
          </w:p>
        </w:tc>
      </w:tr>
      <w:tr w:rsidR="0079408D" w14:paraId="0DD726F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CF7202" w14:textId="77777777" w:rsidR="0079408D" w:rsidRDefault="0079408D" w:rsidP="00AA765F">
            <w:r>
              <w:t xml:space="preserve">39. Bordelon, R. L. Hypermobile flatfoot in children. Comprehension, evaluation, and treatment. Clin </w:t>
            </w:r>
            <w:proofErr w:type="spellStart"/>
            <w:r>
              <w:t>Orthop</w:t>
            </w:r>
            <w:proofErr w:type="spellEnd"/>
            <w:r>
              <w:t xml:space="preserve"> </w:t>
            </w:r>
            <w:proofErr w:type="spellStart"/>
            <w:r>
              <w:t>Relat</w:t>
            </w:r>
            <w:proofErr w:type="spellEnd"/>
            <w:r>
              <w:t xml:space="preserve"> Res NO. 181, 7–14 (1983).</w:t>
            </w:r>
          </w:p>
          <w:p w14:paraId="585597FB" w14:textId="77777777" w:rsidR="0079408D" w:rsidRDefault="0079408D" w:rsidP="00AA765F"/>
          <w:p w14:paraId="66B46F8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280EE6"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D05A8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2CF59C" w14:textId="77777777" w:rsidR="0079408D" w:rsidRPr="00352B5E" w:rsidRDefault="0079408D" w:rsidP="00AA765F">
            <w:r w:rsidRPr="00352B5E">
              <w:t>Therapeutic Footwear, Therapeutic Footwear Corrective, Effects of Footwear, Developmental Effects</w:t>
            </w:r>
          </w:p>
        </w:tc>
      </w:tr>
      <w:tr w:rsidR="0079408D" w14:paraId="75E8A4F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FF45B3" w14:textId="77777777" w:rsidR="0079408D" w:rsidRDefault="0079408D" w:rsidP="00AA765F">
            <w:r>
              <w:t xml:space="preserve">40. Branthwaite, H., Chockalingam, N., Grogan, S. &amp; Jones, M. Footwear choices made by young women and their potential impact on foot health. J Heal. </w:t>
            </w:r>
            <w:proofErr w:type="spellStart"/>
            <w:r>
              <w:t>Psychol</w:t>
            </w:r>
            <w:proofErr w:type="spellEnd"/>
            <w:r>
              <w:t xml:space="preserve"> 18, 1422–1431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21A7B1"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2AE599"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B7168A" w14:textId="77777777" w:rsidR="0079408D" w:rsidRPr="00352B5E" w:rsidRDefault="0079408D" w:rsidP="00AA765F">
            <w:r w:rsidRPr="00352B5E">
              <w:t>Psychosocial, Effects of Footwear, Footwear Design</w:t>
            </w:r>
          </w:p>
        </w:tc>
      </w:tr>
      <w:tr w:rsidR="0079408D" w14:paraId="13E775A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E7D96" w14:textId="77777777" w:rsidR="0079408D" w:rsidRDefault="0079408D" w:rsidP="00AA765F">
            <w:r>
              <w:t xml:space="preserve">41. Buckland, M. A. et al. The Effect of Torsional Shoe Flexibility on Gait and Stability in Children Learning to Walk. </w:t>
            </w:r>
            <w:proofErr w:type="spellStart"/>
            <w:r>
              <w:t>Pediatr</w:t>
            </w:r>
            <w:proofErr w:type="spellEnd"/>
            <w:r>
              <w:t xml:space="preserve"> Phys </w:t>
            </w:r>
            <w:proofErr w:type="spellStart"/>
            <w:r>
              <w:t>Ther</w:t>
            </w:r>
            <w:proofErr w:type="spellEnd"/>
            <w:r>
              <w:t xml:space="preserve"> 26, 417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F4D11D"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07157C"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D0089E" w14:textId="77777777" w:rsidR="0079408D" w:rsidRPr="00352B5E" w:rsidRDefault="0079408D" w:rsidP="00AA765F">
            <w:r w:rsidRPr="00352B5E">
              <w:t xml:space="preserve">Biomechanics, Developmental Effects, Effects of Footwear, Footwear Design </w:t>
            </w:r>
          </w:p>
        </w:tc>
      </w:tr>
      <w:tr w:rsidR="0079408D" w14:paraId="2B1F366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9A7DB6" w14:textId="77777777" w:rsidR="0079408D" w:rsidRDefault="0079408D" w:rsidP="00AA765F">
            <w:r>
              <w:t xml:space="preserve">42. Butler, P. et al. Physiological cost index of walking for normal children and its use as an indicator of physical handicap. Dev Med Child </w:t>
            </w:r>
            <w:proofErr w:type="spellStart"/>
            <w:r>
              <w:t>Neurol</w:t>
            </w:r>
            <w:proofErr w:type="spellEnd"/>
            <w:r>
              <w:t xml:space="preserve"> 26, 607–612 (198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D57F5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4013B"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30043B" w14:textId="77777777" w:rsidR="0079408D" w:rsidRPr="00352B5E" w:rsidRDefault="0079408D" w:rsidP="00AA765F">
            <w:r w:rsidRPr="00352B5E">
              <w:t>Biomechanics, Physiological, Effects of Footwear</w:t>
            </w:r>
          </w:p>
        </w:tc>
      </w:tr>
      <w:tr w:rsidR="0079408D" w14:paraId="079ECF7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78027C" w14:textId="77777777" w:rsidR="0079408D" w:rsidRDefault="0079408D" w:rsidP="00AA765F">
            <w:r>
              <w:t>43. Byrne, M. et al. The development and use of a footwear assessment score in comparing the fit of children’s shoes. Foot 8, 215–218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0437CD"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DD646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618E5A" w14:textId="77777777" w:rsidR="0079408D" w:rsidRPr="00352B5E" w:rsidRDefault="0079408D" w:rsidP="00AA765F">
            <w:r w:rsidRPr="00352B5E">
              <w:t>Anthropometrics, Developmental Effects, Effects of Footwear, Footwear Design</w:t>
            </w:r>
          </w:p>
        </w:tc>
      </w:tr>
      <w:tr w:rsidR="0079408D" w14:paraId="62988E0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89C79E" w14:textId="77777777" w:rsidR="0079408D" w:rsidRDefault="0079408D" w:rsidP="00AA765F">
            <w:r>
              <w:t xml:space="preserve">44. Camper, P. The classic: Dissertation on the best form of shoe, Pieter Camper. Clin </w:t>
            </w:r>
            <w:proofErr w:type="spellStart"/>
            <w:r>
              <w:t>Orthop</w:t>
            </w:r>
            <w:proofErr w:type="spellEnd"/>
            <w:r>
              <w:t xml:space="preserve"> </w:t>
            </w:r>
            <w:proofErr w:type="spellStart"/>
            <w:r>
              <w:t>Relat</w:t>
            </w:r>
            <w:proofErr w:type="spellEnd"/>
            <w:r>
              <w:t xml:space="preserve"> Res No. 110, 2–5 (197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BEBDD"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5453A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1AFE3E" w14:textId="77777777" w:rsidR="0079408D" w:rsidRPr="00352B5E" w:rsidRDefault="0079408D" w:rsidP="00AA765F">
            <w:r w:rsidRPr="00352B5E">
              <w:t>Therapeutic Footwear, Footwear Design</w:t>
            </w:r>
          </w:p>
        </w:tc>
      </w:tr>
      <w:tr w:rsidR="0079408D" w14:paraId="1F90D7E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8D85FA" w14:textId="77777777" w:rsidR="0079408D" w:rsidRDefault="0079408D" w:rsidP="00AA765F">
            <w:r>
              <w:t xml:space="preserve">45. Carstensen, H. &amp; Baumann, J. U. </w:t>
            </w:r>
            <w:proofErr w:type="spellStart"/>
            <w:r>
              <w:t>Orthopedic</w:t>
            </w:r>
            <w:proofErr w:type="spellEnd"/>
            <w:r>
              <w:t xml:space="preserve"> care of the feet in patients with cerebral disorders of motion. </w:t>
            </w:r>
            <w:proofErr w:type="spellStart"/>
            <w:r>
              <w:t>Ther</w:t>
            </w:r>
            <w:proofErr w:type="spellEnd"/>
            <w:r>
              <w:t xml:space="preserve">. </w:t>
            </w:r>
            <w:proofErr w:type="spellStart"/>
            <w:r>
              <w:t>Umschau</w:t>
            </w:r>
            <w:proofErr w:type="spellEnd"/>
            <w:r>
              <w:t xml:space="preserve"> 31, 18–22 (197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597CB7"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1281D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0B538A" w14:textId="77777777" w:rsidR="0079408D" w:rsidRPr="00352B5E" w:rsidRDefault="0079408D" w:rsidP="00AA765F">
            <w:r w:rsidRPr="00352B5E">
              <w:t xml:space="preserve">Therapeutic Footwear, Therapeutic Footwear Functional, Therapeutic Footwear Functional Stability, Footwear Design </w:t>
            </w:r>
          </w:p>
        </w:tc>
      </w:tr>
      <w:tr w:rsidR="0079408D" w14:paraId="6DC657C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B6D198" w14:textId="77777777" w:rsidR="0079408D" w:rsidRDefault="0079408D" w:rsidP="00AA765F">
            <w:r>
              <w:t xml:space="preserve">46. Caselli, M. A., </w:t>
            </w:r>
            <w:proofErr w:type="spellStart"/>
            <w:r>
              <w:t>Rzonca</w:t>
            </w:r>
            <w:proofErr w:type="spellEnd"/>
            <w:r>
              <w:t xml:space="preserve">, E. C. &amp; Lue, B. Y. Habitual toe-walking: evaluation and approach to treatment. Clin Pod. Med </w:t>
            </w:r>
            <w:proofErr w:type="spellStart"/>
            <w:r>
              <w:t>Surg</w:t>
            </w:r>
            <w:proofErr w:type="spellEnd"/>
            <w:r>
              <w:t xml:space="preserve"> 5, 547–559 (198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937B8E"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F7A710"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D0FEA8" w14:textId="77777777" w:rsidR="0079408D" w:rsidRPr="00352B5E" w:rsidRDefault="0079408D" w:rsidP="00AA765F">
            <w:r w:rsidRPr="00352B5E">
              <w:t>Therapeutic Footwear, Therapeutic Footwear Functional, Therapeutic Footwear Functional Stability, Effects of Footwear</w:t>
            </w:r>
          </w:p>
        </w:tc>
      </w:tr>
      <w:tr w:rsidR="0079408D" w14:paraId="734735D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2385E0" w14:textId="77777777" w:rsidR="0079408D" w:rsidRDefault="0079408D" w:rsidP="00AA765F">
            <w:r>
              <w:t xml:space="preserve">47. Chard, A., Greene, A., Hunt, A., </w:t>
            </w:r>
            <w:proofErr w:type="spellStart"/>
            <w:r>
              <w:t>Vanwanseele</w:t>
            </w:r>
            <w:proofErr w:type="spellEnd"/>
            <w:r>
              <w:t>, B. &amp; Smith, R. Effect of thong style flip-flops on children’s barefoot walking and jogging kinematics. J Foot Ankle Res 6, 8 (2013).</w:t>
            </w:r>
          </w:p>
          <w:p w14:paraId="06D3CEF3" w14:textId="77777777" w:rsidR="0079408D" w:rsidRDefault="0079408D" w:rsidP="00AA765F"/>
          <w:p w14:paraId="06B6FB66" w14:textId="77777777" w:rsidR="0079408D" w:rsidRDefault="0079408D" w:rsidP="00AA765F"/>
          <w:p w14:paraId="34D73798" w14:textId="77777777" w:rsidR="0079408D" w:rsidRDefault="0079408D" w:rsidP="00AA765F"/>
          <w:p w14:paraId="3F7C9D4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A9BB0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79C5E7"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A0322" w14:textId="77777777" w:rsidR="0079408D" w:rsidRPr="00352B5E" w:rsidRDefault="0079408D" w:rsidP="00AA765F">
            <w:r w:rsidRPr="00352B5E">
              <w:t>Biomechanics, Effects of Footwear, Developmental Effects, Footwear Design</w:t>
            </w:r>
          </w:p>
        </w:tc>
      </w:tr>
      <w:tr w:rsidR="0079408D" w14:paraId="092E5F2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9A179" w14:textId="77777777" w:rsidR="0079408D" w:rsidRDefault="0079408D" w:rsidP="00AA765F">
            <w:r>
              <w:t>48. Chen, J.-P. P., Chung, M.-J. J., Wu, C.-Y. Y., Cheng, K.-W. W. &amp; Wang, M.-J. J. Comparison of Barefoot Walking and Shod Walking Between Children with and Without Flat Feet. J Am Pod. Med Assoc 105, 218–225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E45820"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15B42C"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ADA8B8" w14:textId="77777777" w:rsidR="0079408D" w:rsidRPr="00352B5E" w:rsidRDefault="0079408D" w:rsidP="00AA765F">
            <w:r w:rsidRPr="00352B5E">
              <w:t xml:space="preserve">Biomechanics, Effects of Footwear, Developmental Effects </w:t>
            </w:r>
          </w:p>
        </w:tc>
      </w:tr>
      <w:tr w:rsidR="0079408D" w14:paraId="0E5B7CD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06345D" w14:textId="77777777" w:rsidR="0079408D" w:rsidRDefault="0079408D" w:rsidP="00AA765F">
            <w:r>
              <w:t>49. Chen, W. et al. Correcting Congenital Talipes Equinovarus in Children Using Three Different Corrective Methods: A Consort Study. Med. (United States) 94, e1004–e1004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13A6A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ED50D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4287AB" w14:textId="77777777" w:rsidR="0079408D" w:rsidRPr="00352B5E" w:rsidRDefault="0079408D" w:rsidP="00AA765F">
            <w:r w:rsidRPr="00352B5E">
              <w:t>Anthropometrics, Developmental Effects, Therapeutic Footwear, Therapeutic Footwear Corrective, Biomechanics, Effects of Footwear, Footwear Design</w:t>
            </w:r>
          </w:p>
        </w:tc>
      </w:tr>
      <w:tr w:rsidR="0079408D" w14:paraId="1DD7D39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D23101" w14:textId="77777777" w:rsidR="0079408D" w:rsidRDefault="0079408D" w:rsidP="00AA765F">
            <w:r>
              <w:t>50. Choy, S. H. et al. Prevalence and associated risk factors of Giardia infection among indigenous communities in rural Malaysia. Sci Rep 4, 6909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AEE3D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672E8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6FF9B0" w14:textId="77777777" w:rsidR="0079408D" w:rsidRPr="00352B5E" w:rsidRDefault="0079408D" w:rsidP="00AA765F">
            <w:r w:rsidRPr="00352B5E">
              <w:t>Effects of Footwear, Protective Role,</w:t>
            </w:r>
          </w:p>
          <w:p w14:paraId="27CA7ADA" w14:textId="77777777" w:rsidR="0079408D" w:rsidRPr="00352B5E" w:rsidRDefault="0079408D" w:rsidP="00AA765F">
            <w:r w:rsidRPr="00352B5E">
              <w:t xml:space="preserve"> Protective Role Infective</w:t>
            </w:r>
          </w:p>
        </w:tc>
      </w:tr>
      <w:tr w:rsidR="0079408D" w14:paraId="5D1D088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D0BE3" w14:textId="77777777" w:rsidR="0079408D" w:rsidRDefault="0079408D" w:rsidP="00AA765F">
            <w:r>
              <w:t xml:space="preserve">51. Cockayne, S. E., Shah, M., Messenger, A. G. &amp; </w:t>
            </w:r>
            <w:proofErr w:type="spellStart"/>
            <w:r>
              <w:t>Gawkrodger</w:t>
            </w:r>
            <w:proofErr w:type="spellEnd"/>
            <w:r>
              <w:t>, D. J. Foot dermatitis in children: causative allergens and follow-up. Contact Dermatitis 38, 203–206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1E00F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180D87"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CBA8F1" w14:textId="77777777" w:rsidR="0079408D" w:rsidRPr="00352B5E" w:rsidRDefault="0079408D" w:rsidP="00AA765F">
            <w:r w:rsidRPr="00352B5E">
              <w:t xml:space="preserve">Effects of Footwear, Risk Factor Injury/Pathology, Risk Factor Dermatology, Footwear Design </w:t>
            </w:r>
          </w:p>
        </w:tc>
      </w:tr>
      <w:tr w:rsidR="0079408D" w14:paraId="5775B72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DD2139" w14:textId="77777777" w:rsidR="0079408D" w:rsidRDefault="0079408D" w:rsidP="00AA765F">
            <w:r>
              <w:t xml:space="preserve">52. Coll Bosch, M. D., </w:t>
            </w:r>
            <w:proofErr w:type="spellStart"/>
            <w:r>
              <w:t>Viladot</w:t>
            </w:r>
            <w:proofErr w:type="spellEnd"/>
            <w:r>
              <w:t xml:space="preserve"> </w:t>
            </w:r>
            <w:proofErr w:type="spellStart"/>
            <w:r>
              <w:t>Perice</w:t>
            </w:r>
            <w:proofErr w:type="spellEnd"/>
            <w:r>
              <w:t xml:space="preserve">, A. &amp; </w:t>
            </w:r>
            <w:proofErr w:type="spellStart"/>
            <w:r>
              <w:t>Suso</w:t>
            </w:r>
            <w:proofErr w:type="spellEnd"/>
            <w:r>
              <w:t xml:space="preserve"> Vergara, A. Follow-up study of flat feet in children. Rev. </w:t>
            </w:r>
            <w:proofErr w:type="spellStart"/>
            <w:r>
              <w:t>Ortop</w:t>
            </w:r>
            <w:proofErr w:type="spellEnd"/>
            <w:r>
              <w:t xml:space="preserve">. y </w:t>
            </w:r>
            <w:proofErr w:type="spellStart"/>
            <w:r>
              <w:t>Traumatol</w:t>
            </w:r>
            <w:proofErr w:type="spellEnd"/>
            <w:r>
              <w:t>. 43, 213–220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505D0C" w14:textId="13E62B5B" w:rsidR="0079408D" w:rsidRPr="00352B5E" w:rsidRDefault="00933AFA" w:rsidP="00AA765F">
            <w:r w:rsidRPr="00352B5E">
              <w:t>Non-Randomised</w:t>
            </w:r>
            <w:r w:rsidR="0079408D" w:rsidRPr="00352B5E">
              <w:t xml:space="preserve">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0E914B"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E8AE5A" w14:textId="77777777" w:rsidR="0079408D" w:rsidRPr="00352B5E" w:rsidRDefault="0079408D" w:rsidP="00AA765F">
            <w:r w:rsidRPr="00352B5E">
              <w:t>Anthropometrics, Biomechanics, Effects of Footwear, Developmental Effects, Therapeutic Footwear, Therapeutic Footwear Corrective</w:t>
            </w:r>
          </w:p>
        </w:tc>
      </w:tr>
      <w:tr w:rsidR="0079408D" w14:paraId="61CF418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00CBDB" w14:textId="77777777" w:rsidR="0079408D" w:rsidRDefault="0079408D" w:rsidP="00AA765F">
            <w:r>
              <w:t xml:space="preserve">53. </w:t>
            </w:r>
            <w:proofErr w:type="spellStart"/>
            <w:r>
              <w:t>Colloud</w:t>
            </w:r>
            <w:proofErr w:type="spellEnd"/>
            <w:r>
              <w:t>, F. et al. Shoes effect on young children gait with the increase of displacement velocity. Mov. Sport. Sci. - Sci. Mot. 75, 97–105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99653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CD45A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F5DA94" w14:textId="77777777" w:rsidR="0079408D" w:rsidRPr="00352B5E" w:rsidRDefault="0079408D" w:rsidP="00AA765F">
            <w:r w:rsidRPr="00352B5E">
              <w:t>Biomechanics, Effects of Footwear, Developmental Effects, Footwear Design</w:t>
            </w:r>
          </w:p>
        </w:tc>
      </w:tr>
      <w:tr w:rsidR="0079408D" w14:paraId="1533D19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127345" w14:textId="77777777" w:rsidR="0079408D" w:rsidRDefault="0079408D" w:rsidP="00AA765F">
            <w:r>
              <w:t xml:space="preserve">54. Coughlin, M. J. Juvenile Hallux Valgus: </w:t>
            </w:r>
            <w:proofErr w:type="spellStart"/>
            <w:r>
              <w:t>Etiology</w:t>
            </w:r>
            <w:proofErr w:type="spellEnd"/>
            <w:r>
              <w:t xml:space="preserve"> and Treatment. Foot Ankle Int 16, 682–697 (199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D0EF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94A91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28E05B" w14:textId="77777777" w:rsidR="0079408D" w:rsidRPr="00352B5E" w:rsidRDefault="0079408D" w:rsidP="00AA765F">
            <w:r w:rsidRPr="00352B5E">
              <w:t>Anthropometrics, Developmental Effects, Footwear Design, Effects of Footwear</w:t>
            </w:r>
          </w:p>
        </w:tc>
      </w:tr>
      <w:tr w:rsidR="0079408D" w14:paraId="4727BAD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FC28C0" w14:textId="77777777" w:rsidR="0079408D" w:rsidRDefault="0079408D" w:rsidP="00AA765F">
            <w:r>
              <w:t xml:space="preserve">55. Cowell, H. R. Shoes and shoe corrections. </w:t>
            </w:r>
            <w:proofErr w:type="spellStart"/>
            <w:r>
              <w:t>Pediatr</w:t>
            </w:r>
            <w:proofErr w:type="spellEnd"/>
            <w:r>
              <w:t xml:space="preserve"> Clin North Am 24, 791–797 (197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455F9"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52EDA0"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72E780" w14:textId="77777777" w:rsidR="0079408D" w:rsidRPr="00352B5E" w:rsidRDefault="0079408D" w:rsidP="00AA765F">
            <w:r w:rsidRPr="00352B5E">
              <w:t>Therapeutic Footwear, Therapeutic, Developmental effects, Footwear Corrective, Footwear Design</w:t>
            </w:r>
          </w:p>
        </w:tc>
      </w:tr>
      <w:tr w:rsidR="0079408D" w14:paraId="5185874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37C3CA" w14:textId="77777777" w:rsidR="0079408D" w:rsidRDefault="0079408D" w:rsidP="00AA765F">
            <w:r>
              <w:t xml:space="preserve">56. Da Rocha, E. S., Bratz, D. T. K., </w:t>
            </w:r>
            <w:proofErr w:type="spellStart"/>
            <w:r>
              <w:t>Gubert</w:t>
            </w:r>
            <w:proofErr w:type="spellEnd"/>
            <w:r>
              <w:t xml:space="preserve">, L. C., De David, A. &amp; </w:t>
            </w:r>
            <w:proofErr w:type="spellStart"/>
            <w:r>
              <w:t>Carpes</w:t>
            </w:r>
            <w:proofErr w:type="spellEnd"/>
            <w:r>
              <w:t xml:space="preserve">, F. P. Obese children experience higher plantar pressure and lower foot sensitivity than non-obese. Clin. </w:t>
            </w:r>
            <w:proofErr w:type="spellStart"/>
            <w:r>
              <w:t>Biomech</w:t>
            </w:r>
            <w:proofErr w:type="spellEnd"/>
            <w:r>
              <w:t>. 29, 822–827 (2014).</w:t>
            </w:r>
          </w:p>
          <w:p w14:paraId="285EF5A0"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01BB6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7FA58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FD1117" w14:textId="77777777" w:rsidR="0079408D" w:rsidRPr="00352B5E" w:rsidRDefault="0079408D" w:rsidP="00AA765F">
            <w:r w:rsidRPr="00352B5E">
              <w:t>Biomechanics, Effects of Footwear, Developmental Effects, Footwear Design</w:t>
            </w:r>
          </w:p>
        </w:tc>
      </w:tr>
      <w:tr w:rsidR="0079408D" w14:paraId="180302B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A3AC87" w14:textId="77777777" w:rsidR="0079408D" w:rsidRDefault="0079408D" w:rsidP="00AA765F">
            <w:r>
              <w:t xml:space="preserve">57. Dai, M. et al. High-heeled-related alterations in the static sagittal profile of the </w:t>
            </w:r>
            <w:proofErr w:type="spellStart"/>
            <w:r>
              <w:t>spino</w:t>
            </w:r>
            <w:proofErr w:type="spellEnd"/>
            <w:r>
              <w:t xml:space="preserve">-pelvic structure in young women. </w:t>
            </w:r>
            <w:proofErr w:type="spellStart"/>
            <w:r>
              <w:t>Eur</w:t>
            </w:r>
            <w:proofErr w:type="spellEnd"/>
            <w:r>
              <w:t xml:space="preserve"> Spine J 24, 1274–1281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1E6294"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B88FB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6D87E4" w14:textId="77777777" w:rsidR="0079408D" w:rsidRPr="00352B5E" w:rsidRDefault="0079408D" w:rsidP="00AA765F">
            <w:r w:rsidRPr="00352B5E">
              <w:t xml:space="preserve">Anthropometrics, Footwear Design, Developmental Effects, Effects of Footwear </w:t>
            </w:r>
          </w:p>
        </w:tc>
      </w:tr>
      <w:tr w:rsidR="0079408D" w14:paraId="7BD4B35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8B9B2B" w14:textId="77777777" w:rsidR="0079408D" w:rsidRDefault="0079408D" w:rsidP="00AA765F">
            <w:r>
              <w:t xml:space="preserve">58. Davies, N., Branthwaite, H. &amp; Chockalingam, N. Where should a school shoe provide flexibility and support for the asymptomatic 6- to 10-year-olds and on what information is this based? A Delphi yielded consensus. </w:t>
            </w:r>
            <w:proofErr w:type="spellStart"/>
            <w:r>
              <w:t>Prosthet</w:t>
            </w:r>
            <w:proofErr w:type="spellEnd"/>
            <w:r>
              <w:t xml:space="preserve">. </w:t>
            </w:r>
            <w:proofErr w:type="spellStart"/>
            <w:r>
              <w:t>Orthot</w:t>
            </w:r>
            <w:proofErr w:type="spellEnd"/>
            <w:r>
              <w:t>. Int. 39, 213–8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CC8A0C"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D8EEDC"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505B8B" w14:textId="77777777" w:rsidR="0079408D" w:rsidRPr="00352B5E" w:rsidRDefault="0079408D" w:rsidP="00AA765F">
            <w:r w:rsidRPr="00352B5E">
              <w:t>Footwear Design, Developmental Effects,</w:t>
            </w:r>
          </w:p>
        </w:tc>
      </w:tr>
      <w:tr w:rsidR="0079408D" w14:paraId="28F9F34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F20F1E" w14:textId="77777777" w:rsidR="0079408D" w:rsidRDefault="0079408D" w:rsidP="00AA765F">
            <w:r>
              <w:t>59. Davis, I. What Can We Learn from Watching Children Run? AMAA J. 24, 7–8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3AB004"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7F532F"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701B9" w14:textId="77777777" w:rsidR="0079408D" w:rsidRPr="00352B5E" w:rsidRDefault="0079408D" w:rsidP="00AA765F">
            <w:r w:rsidRPr="00352B5E">
              <w:t xml:space="preserve">Footwear Design, Developmental Effects </w:t>
            </w:r>
          </w:p>
        </w:tc>
      </w:tr>
      <w:tr w:rsidR="0079408D" w14:paraId="365D3D1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F66879" w14:textId="77777777" w:rsidR="0079408D" w:rsidRDefault="0079408D" w:rsidP="00AA765F">
            <w:r>
              <w:t xml:space="preserve">60. de Oliveira </w:t>
            </w:r>
            <w:proofErr w:type="spellStart"/>
            <w:r>
              <w:t>Pezzan</w:t>
            </w:r>
            <w:proofErr w:type="spellEnd"/>
            <w:r>
              <w:t>, P. A. &amp; de Freitas Lopes, D. M. in Posture: Types, Exercises and Health Effects 171–191 (Nova Science Publishers, Inc.,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2AB9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DC48D"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7A495C" w14:textId="77777777" w:rsidR="0079408D" w:rsidRPr="00352B5E" w:rsidRDefault="0079408D" w:rsidP="00AA765F">
            <w:r w:rsidRPr="00352B5E">
              <w:t>Anthropometrics, Developmental Effects, Footwear Design, Effects of Footwear</w:t>
            </w:r>
          </w:p>
        </w:tc>
      </w:tr>
      <w:tr w:rsidR="0079408D" w14:paraId="1AC2170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FD800F" w14:textId="77777777" w:rsidR="0079408D" w:rsidRDefault="0079408D" w:rsidP="00AA765F">
            <w:r>
              <w:t xml:space="preserve">61. de Oliveira </w:t>
            </w:r>
            <w:proofErr w:type="spellStart"/>
            <w:r>
              <w:t>Pezzan</w:t>
            </w:r>
            <w:proofErr w:type="spellEnd"/>
            <w:r>
              <w:t xml:space="preserve">, P. A. et al. Postural assessment of lumbar lordosis and pelvic alignment angles in adolescent users and nonusers of high-heeled shoes. J </w:t>
            </w:r>
            <w:proofErr w:type="spellStart"/>
            <w:r>
              <w:t>Manip</w:t>
            </w:r>
            <w:proofErr w:type="spellEnd"/>
            <w:r>
              <w:t xml:space="preserve">. </w:t>
            </w:r>
            <w:proofErr w:type="spellStart"/>
            <w:r>
              <w:t>Physiol</w:t>
            </w:r>
            <w:proofErr w:type="spellEnd"/>
            <w:r>
              <w:t xml:space="preserve"> </w:t>
            </w:r>
            <w:proofErr w:type="spellStart"/>
            <w:r>
              <w:t>Ther</w:t>
            </w:r>
            <w:proofErr w:type="spellEnd"/>
            <w:r>
              <w:t xml:space="preserve"> 34, 614–621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269E1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B7548"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1F02FB" w14:textId="77777777" w:rsidR="0079408D" w:rsidRPr="00352B5E" w:rsidRDefault="0079408D" w:rsidP="00AA765F">
            <w:r w:rsidRPr="00352B5E">
              <w:t>Anthropometrics, Developmental Effects, Footwear Design, Effects of Footwear</w:t>
            </w:r>
          </w:p>
        </w:tc>
      </w:tr>
      <w:tr w:rsidR="0079408D" w14:paraId="749DEEE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FA11BB" w14:textId="77777777" w:rsidR="0079408D" w:rsidRDefault="0079408D" w:rsidP="00AA765F">
            <w:r>
              <w:t xml:space="preserve">62. De </w:t>
            </w:r>
            <w:proofErr w:type="spellStart"/>
            <w:r>
              <w:t>Vetten</w:t>
            </w:r>
            <w:proofErr w:type="spellEnd"/>
            <w:r>
              <w:t xml:space="preserve">, A. L. &amp; </w:t>
            </w:r>
            <w:proofErr w:type="spellStart"/>
            <w:r>
              <w:t>Heesters</w:t>
            </w:r>
            <w:proofErr w:type="spellEnd"/>
            <w:r>
              <w:t xml:space="preserve">, P. J. J. The qualities of children’s shoes (Dutch). Ned </w:t>
            </w:r>
            <w:proofErr w:type="spellStart"/>
            <w:r>
              <w:t>Tijdschr</w:t>
            </w:r>
            <w:proofErr w:type="spellEnd"/>
            <w:r>
              <w:t xml:space="preserve"> </w:t>
            </w:r>
            <w:proofErr w:type="spellStart"/>
            <w:r>
              <w:t>Geneeskd</w:t>
            </w:r>
            <w:proofErr w:type="spellEnd"/>
            <w:r>
              <w:t xml:space="preserve"> 120, 2044–2049 (197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86F086"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C62A5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53D1A1" w14:textId="77777777" w:rsidR="0079408D" w:rsidRPr="00352B5E" w:rsidRDefault="0079408D" w:rsidP="00AA765F">
            <w:r w:rsidRPr="00352B5E">
              <w:t xml:space="preserve">Footwear Design, Developmental Effects </w:t>
            </w:r>
          </w:p>
        </w:tc>
      </w:tr>
      <w:tr w:rsidR="0079408D" w14:paraId="6C29838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E2A620" w14:textId="77777777" w:rsidR="0079408D" w:rsidRDefault="0079408D" w:rsidP="00AA765F">
            <w:r>
              <w:t>63. Delgado-</w:t>
            </w:r>
            <w:proofErr w:type="spellStart"/>
            <w:r>
              <w:t>Abellán</w:t>
            </w:r>
            <w:proofErr w:type="spellEnd"/>
            <w:r>
              <w:t>, L. et al. Foot morphology in Spanish school children according to sex and age. Ergonomics 57, 787–797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0BF8DC" w14:textId="77777777" w:rsidR="0079408D" w:rsidRPr="00352B5E" w:rsidRDefault="0079408D" w:rsidP="00AA765F">
            <w:r w:rsidRPr="00352B5E">
              <w:t>Cross Sectional 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56E497"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8C586F" w14:textId="77777777" w:rsidR="0079408D" w:rsidRPr="00352B5E" w:rsidRDefault="0079408D" w:rsidP="00AA765F">
            <w:r w:rsidRPr="00352B5E">
              <w:t xml:space="preserve">Anthropometrics, Footwear Design </w:t>
            </w:r>
          </w:p>
        </w:tc>
      </w:tr>
      <w:tr w:rsidR="0079408D" w14:paraId="0CC73BE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A7866C" w14:textId="77777777" w:rsidR="0079408D" w:rsidRDefault="0079408D" w:rsidP="00AA765F">
            <w:r>
              <w:t xml:space="preserve">64. </w:t>
            </w:r>
            <w:proofErr w:type="spellStart"/>
            <w:r>
              <w:t>Desloovere</w:t>
            </w:r>
            <w:proofErr w:type="spellEnd"/>
            <w:r>
              <w:t>, K. et al. How can push-off be preserved during use of an ankle foot orthosis in children with hemiplegia? A prospective controlled study. Gait Posture 24, 142–151 (200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DC8F83"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7A69DC"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3BEB85" w14:textId="77777777" w:rsidR="0079408D" w:rsidRPr="00352B5E" w:rsidRDefault="0079408D" w:rsidP="00AA765F">
            <w:r w:rsidRPr="00352B5E">
              <w:t xml:space="preserve">Biomechanics, Effects of Footwear </w:t>
            </w:r>
          </w:p>
        </w:tc>
      </w:tr>
      <w:tr w:rsidR="0079408D" w14:paraId="0E52FA2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523761" w14:textId="77777777" w:rsidR="0079408D" w:rsidRDefault="0079408D" w:rsidP="00AA765F">
            <w:r>
              <w:t xml:space="preserve">65. </w:t>
            </w:r>
            <w:proofErr w:type="spellStart"/>
            <w:r>
              <w:t>Desmons</w:t>
            </w:r>
            <w:proofErr w:type="spellEnd"/>
            <w:r>
              <w:t xml:space="preserve">, F. Contact dermatitis in children. </w:t>
            </w:r>
            <w:proofErr w:type="spellStart"/>
            <w:r>
              <w:t>Allergol</w:t>
            </w:r>
            <w:proofErr w:type="spellEnd"/>
            <w:r>
              <w:t xml:space="preserve"> </w:t>
            </w:r>
            <w:proofErr w:type="spellStart"/>
            <w:r>
              <w:t>Immunopathol</w:t>
            </w:r>
            <w:proofErr w:type="spellEnd"/>
            <w:r>
              <w:t xml:space="preserve"> (</w:t>
            </w:r>
            <w:proofErr w:type="spellStart"/>
            <w:r>
              <w:t>Madr</w:t>
            </w:r>
            <w:proofErr w:type="spellEnd"/>
            <w:r>
              <w:t>) 3, 35–42 (197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2366FF"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33078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B56792" w14:textId="77777777" w:rsidR="0079408D" w:rsidRPr="00352B5E" w:rsidRDefault="0079408D" w:rsidP="00AA765F">
            <w:r w:rsidRPr="00352B5E">
              <w:t xml:space="preserve">Effects of Footwear, Risk Factor Injury/Pathology, Risk Factor Dermatology, Footwear Design </w:t>
            </w:r>
          </w:p>
        </w:tc>
      </w:tr>
      <w:tr w:rsidR="0079408D" w14:paraId="66CCA0F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5245F0" w14:textId="77777777" w:rsidR="0079408D" w:rsidRDefault="0079408D" w:rsidP="00AA765F">
            <w:r>
              <w:t xml:space="preserve">66. Dias, M. P. et al. IDENTIFICAÃÃO DOS FATORES DE RISCO PARA ACIDENTES NA PRIMEIRA INFÃNCIA NO CONTEXTO CRECHE. Rev. </w:t>
            </w:r>
            <w:proofErr w:type="spellStart"/>
            <w:r>
              <w:t>Atencao</w:t>
            </w:r>
            <w:proofErr w:type="spellEnd"/>
            <w:r>
              <w:t xml:space="preserve"> Primaria a </w:t>
            </w:r>
            <w:proofErr w:type="spellStart"/>
            <w:r>
              <w:t>Saude</w:t>
            </w:r>
            <w:proofErr w:type="spellEnd"/>
            <w:r>
              <w:t xml:space="preserve"> 16, 20–26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51D76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C0CA94"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2872E5" w14:textId="77777777" w:rsidR="0079408D" w:rsidRPr="00352B5E" w:rsidRDefault="0079408D" w:rsidP="00AA765F">
            <w:r w:rsidRPr="00352B5E">
              <w:t xml:space="preserve">Effects of Footwear, Risk Factor Injury/Pathology, Risk Factor Injury, Footwear Design </w:t>
            </w:r>
          </w:p>
        </w:tc>
      </w:tr>
      <w:tr w:rsidR="0079408D" w14:paraId="1E6BEA2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47312A" w14:textId="77777777" w:rsidR="0079408D" w:rsidRDefault="0079408D" w:rsidP="00AA765F">
            <w:r>
              <w:t xml:space="preserve">67. </w:t>
            </w:r>
            <w:proofErr w:type="spellStart"/>
            <w:r>
              <w:t>Dohi</w:t>
            </w:r>
            <w:proofErr w:type="spellEnd"/>
            <w:r>
              <w:t>, M. &amp; Koike, M. Consumers’ awareness concerning the selection of infant shoes. J. JAPAN Res. Assoc. Text. END-USES 41, 39–48 (200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35FC82"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2508C7"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CE9661" w14:textId="77777777" w:rsidR="0079408D" w:rsidRPr="00352B5E" w:rsidRDefault="0079408D" w:rsidP="00AA765F">
            <w:r w:rsidRPr="00352B5E">
              <w:t>Psychosocial, Footwear Design, Developmental Effects</w:t>
            </w:r>
          </w:p>
        </w:tc>
      </w:tr>
      <w:tr w:rsidR="0079408D" w14:paraId="0873A43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025E4A" w14:textId="77777777" w:rsidR="0079408D" w:rsidRDefault="0079408D" w:rsidP="00AA765F">
            <w:r>
              <w:t xml:space="preserve">68. </w:t>
            </w:r>
            <w:proofErr w:type="spellStart"/>
            <w:r>
              <w:t>Driano</w:t>
            </w:r>
            <w:proofErr w:type="spellEnd"/>
            <w:r>
              <w:t xml:space="preserve">, A. N., </w:t>
            </w:r>
            <w:proofErr w:type="spellStart"/>
            <w:r>
              <w:t>Staheli</w:t>
            </w:r>
            <w:proofErr w:type="spellEnd"/>
            <w:r>
              <w:t xml:space="preserve">, L. T. &amp; </w:t>
            </w:r>
            <w:proofErr w:type="spellStart"/>
            <w:r>
              <w:t>Staheli</w:t>
            </w:r>
            <w:proofErr w:type="spellEnd"/>
            <w:r>
              <w:t xml:space="preserve">, L. R. The psychosocial effects of childhood corrective shoe wearing. J. </w:t>
            </w:r>
            <w:proofErr w:type="spellStart"/>
            <w:r>
              <w:t>Investig</w:t>
            </w:r>
            <w:proofErr w:type="spellEnd"/>
            <w:r>
              <w:t>. Med. 44, 101A (199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E8165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AE2987"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7BE7AE" w14:textId="77777777" w:rsidR="0079408D" w:rsidRPr="00352B5E" w:rsidRDefault="0079408D" w:rsidP="00AA765F">
            <w:r w:rsidRPr="00352B5E">
              <w:t>Psychosocial, Therapeutic Footwear, Therapeutic Footwear Corrective, Footwear Design, Effects of Footwear</w:t>
            </w:r>
          </w:p>
        </w:tc>
      </w:tr>
      <w:tr w:rsidR="0079408D" w14:paraId="34ADA9C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6F15E3" w14:textId="77777777" w:rsidR="0079408D" w:rsidRDefault="0079408D" w:rsidP="00AA765F">
            <w:r>
              <w:t xml:space="preserve">69. </w:t>
            </w:r>
            <w:proofErr w:type="spellStart"/>
            <w:r>
              <w:t>Driano</w:t>
            </w:r>
            <w:proofErr w:type="spellEnd"/>
            <w:r>
              <w:t xml:space="preserve">, A. N., </w:t>
            </w:r>
            <w:proofErr w:type="spellStart"/>
            <w:r>
              <w:t>Staheli</w:t>
            </w:r>
            <w:proofErr w:type="spellEnd"/>
            <w:r>
              <w:t xml:space="preserve">, L. T. &amp; </w:t>
            </w:r>
            <w:proofErr w:type="spellStart"/>
            <w:r>
              <w:t>Staheli</w:t>
            </w:r>
            <w:proofErr w:type="spellEnd"/>
            <w:r>
              <w:t xml:space="preserve">, L. T. Psychosocial development and corrective </w:t>
            </w:r>
            <w:proofErr w:type="spellStart"/>
            <w:r>
              <w:t>shoewear</w:t>
            </w:r>
            <w:proofErr w:type="spellEnd"/>
            <w:r>
              <w:t xml:space="preserve"> use in childhood. J. </w:t>
            </w:r>
            <w:proofErr w:type="spellStart"/>
            <w:r>
              <w:t>Pediatr</w:t>
            </w:r>
            <w:proofErr w:type="spellEnd"/>
            <w:r>
              <w:t xml:space="preserve">. </w:t>
            </w:r>
            <w:proofErr w:type="spellStart"/>
            <w:r>
              <w:t>Orthop</w:t>
            </w:r>
            <w:proofErr w:type="spellEnd"/>
            <w:r>
              <w:t>. 18, 346–349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A78BBE"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A8CF8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2EC0F7" w14:textId="77777777" w:rsidR="0079408D" w:rsidRPr="00352B5E" w:rsidRDefault="0079408D" w:rsidP="00AA765F">
            <w:r w:rsidRPr="00352B5E">
              <w:t>Psychosocial, Therapeutic Footwear, Therapeutic Footwear Corrective, Footwear Design, Effects of Footwear</w:t>
            </w:r>
          </w:p>
        </w:tc>
      </w:tr>
      <w:tr w:rsidR="0079408D" w14:paraId="7368640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5746C9" w14:textId="77777777" w:rsidR="0079408D" w:rsidRDefault="0079408D" w:rsidP="00AA765F">
            <w:r>
              <w:t xml:space="preserve">70. </w:t>
            </w:r>
            <w:proofErr w:type="spellStart"/>
            <w:r>
              <w:t>Echarri</w:t>
            </w:r>
            <w:proofErr w:type="spellEnd"/>
            <w:r>
              <w:t xml:space="preserve">, J. J. &amp; </w:t>
            </w:r>
            <w:proofErr w:type="spellStart"/>
            <w:r>
              <w:t>Forriol</w:t>
            </w:r>
            <w:proofErr w:type="spellEnd"/>
            <w:r>
              <w:t xml:space="preserve">, F. Development of footprint morphology in </w:t>
            </w:r>
            <w:proofErr w:type="spellStart"/>
            <w:r>
              <w:t>congolese</w:t>
            </w:r>
            <w:proofErr w:type="spellEnd"/>
            <w:r>
              <w:t xml:space="preserve"> children in relation to footwear use. Rev. </w:t>
            </w:r>
            <w:proofErr w:type="spellStart"/>
            <w:r>
              <w:t>Ortop</w:t>
            </w:r>
            <w:proofErr w:type="spellEnd"/>
            <w:r>
              <w:t xml:space="preserve">. y </w:t>
            </w:r>
            <w:proofErr w:type="spellStart"/>
            <w:r>
              <w:t>Traumatol</w:t>
            </w:r>
            <w:proofErr w:type="spellEnd"/>
            <w:r>
              <w:t>. 47, 395–399 (200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433A6E"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254449"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B97272" w14:textId="77777777" w:rsidR="0079408D" w:rsidRPr="00352B5E" w:rsidRDefault="0079408D" w:rsidP="00AA765F">
            <w:r w:rsidRPr="00352B5E">
              <w:t>Anthropometrics, Developmental Effects, Effects of Footwear, Cross Sectional Study</w:t>
            </w:r>
          </w:p>
        </w:tc>
      </w:tr>
      <w:tr w:rsidR="0079408D" w14:paraId="41CE951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D2D1AB" w14:textId="77777777" w:rsidR="0079408D" w:rsidRDefault="0079408D" w:rsidP="00AA765F">
            <w:r>
              <w:t xml:space="preserve">71. </w:t>
            </w:r>
            <w:proofErr w:type="spellStart"/>
            <w:r>
              <w:t>Echarri</w:t>
            </w:r>
            <w:proofErr w:type="spellEnd"/>
            <w:r>
              <w:t xml:space="preserve">, J. J. &amp; </w:t>
            </w:r>
            <w:proofErr w:type="spellStart"/>
            <w:r>
              <w:t>Forriol</w:t>
            </w:r>
            <w:proofErr w:type="spellEnd"/>
            <w:r>
              <w:t xml:space="preserve">, F. The development in footprint morphology in 1851 Congolese children from urban and rural areas, and the relationship between this and wearing shoes. J. </w:t>
            </w:r>
            <w:proofErr w:type="spellStart"/>
            <w:r>
              <w:t>Pediatr</w:t>
            </w:r>
            <w:proofErr w:type="spellEnd"/>
            <w:r>
              <w:t xml:space="preserve">. </w:t>
            </w:r>
            <w:proofErr w:type="spellStart"/>
            <w:r>
              <w:t>Orthop</w:t>
            </w:r>
            <w:proofErr w:type="spellEnd"/>
            <w:r>
              <w:t>. Part B 12, 141–146 (200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C22E5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779ED0"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144CAE" w14:textId="77777777" w:rsidR="0079408D" w:rsidRPr="00352B5E" w:rsidRDefault="0079408D" w:rsidP="00AA765F">
            <w:r w:rsidRPr="00352B5E">
              <w:t>Anthropometrics, Developmental Effects, Effects of Footwear, Cross Sectional Study</w:t>
            </w:r>
          </w:p>
        </w:tc>
      </w:tr>
      <w:tr w:rsidR="0079408D" w14:paraId="725C75F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3B5493" w14:textId="77777777" w:rsidR="0079408D" w:rsidRDefault="0079408D" w:rsidP="00AA765F">
            <w:r>
              <w:t xml:space="preserve">72. Eddison, N. &amp; Chockalingam, N. The effect of tuning ankle foot orthoses-footwear combination on the gait parameters of children with cerebral palsy. </w:t>
            </w:r>
            <w:proofErr w:type="spellStart"/>
            <w:r>
              <w:t>Prosthet</w:t>
            </w:r>
            <w:proofErr w:type="spellEnd"/>
            <w:r>
              <w:t xml:space="preserve">. </w:t>
            </w:r>
            <w:proofErr w:type="spellStart"/>
            <w:r>
              <w:t>Orthot</w:t>
            </w:r>
            <w:proofErr w:type="spellEnd"/>
            <w:r>
              <w:t>. Int. 37, 95–107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28597A"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FD8180"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5DDFB7" w14:textId="77777777" w:rsidR="0079408D" w:rsidRPr="00352B5E" w:rsidRDefault="0079408D" w:rsidP="00AA765F">
            <w:r w:rsidRPr="00352B5E">
              <w:t>Therapeutic Footwear, Therapeutic Footwear Functional, Therapeutic Footwear Functional Stability, Effects of Footwear</w:t>
            </w:r>
          </w:p>
        </w:tc>
      </w:tr>
      <w:tr w:rsidR="0079408D" w14:paraId="4260F9B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26D375" w14:textId="77777777" w:rsidR="0079408D" w:rsidRDefault="0079408D" w:rsidP="00AA765F">
            <w:r>
              <w:t xml:space="preserve">73. Eddison, N., Healy, A., Needham, R. &amp; Chockalingam, N. Shank-to-Vertical Angle in Ankle-Foot Orthoses: A Comparison of Static and Dynamic Assessment in a Series of Cases. J. Prosthetics </w:t>
            </w:r>
            <w:proofErr w:type="spellStart"/>
            <w:r>
              <w:t>Orthot</w:t>
            </w:r>
            <w:proofErr w:type="spellEnd"/>
            <w:r>
              <w:t>. 29, 161–167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8B0F09"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CCBCD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744AA9" w14:textId="27667DC1" w:rsidR="0079408D" w:rsidRPr="00352B5E" w:rsidRDefault="0079408D" w:rsidP="00AA765F">
            <w:r w:rsidRPr="00352B5E">
              <w:t xml:space="preserve">Biomechanics, Effects of </w:t>
            </w:r>
            <w:r w:rsidR="000A0891" w:rsidRPr="00352B5E">
              <w:t>Footwear,</w:t>
            </w:r>
            <w:r w:rsidR="00933AFA" w:rsidRPr="00352B5E">
              <w:t xml:space="preserve"> Therapeutic</w:t>
            </w:r>
            <w:r w:rsidRPr="00352B5E">
              <w:t xml:space="preserve"> Footwear, Therapeutic Footwear Functional, Therapeutic Footwear Functional Stability</w:t>
            </w:r>
          </w:p>
        </w:tc>
      </w:tr>
      <w:tr w:rsidR="0079408D" w14:paraId="34791F0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594797" w14:textId="77777777" w:rsidR="0079408D" w:rsidRDefault="0079408D" w:rsidP="00AA765F">
            <w:r>
              <w:t xml:space="preserve">74. Eek, M. N., </w:t>
            </w:r>
            <w:proofErr w:type="spellStart"/>
            <w:r>
              <w:t>Zügner</w:t>
            </w:r>
            <w:proofErr w:type="spellEnd"/>
            <w:r>
              <w:t xml:space="preserve">, R., </w:t>
            </w:r>
            <w:proofErr w:type="spellStart"/>
            <w:r>
              <w:t>Stefansdottir</w:t>
            </w:r>
            <w:proofErr w:type="spellEnd"/>
            <w:r>
              <w:t xml:space="preserve">, I. &amp; </w:t>
            </w:r>
            <w:proofErr w:type="spellStart"/>
            <w:r>
              <w:t>Tranberg</w:t>
            </w:r>
            <w:proofErr w:type="spellEnd"/>
            <w:r>
              <w:t>, R. Kinematic gait pattern in children with cerebral palsy and leg length discrepancy: Effects of an extra sole. Gait Posture 55, 150–156 (2017).</w:t>
            </w:r>
          </w:p>
          <w:p w14:paraId="051C2F5F"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51F5E1"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526C37"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E4BA6" w14:textId="77777777" w:rsidR="0079408D" w:rsidRPr="00352B5E" w:rsidRDefault="0079408D" w:rsidP="00AA765F">
            <w:r w:rsidRPr="00352B5E">
              <w:t>Biomechanics, Effects of Footwear, Therapeutic Footwear, Therapeutic Footwear Functional, Therapeutic Footwear Functional Lift</w:t>
            </w:r>
          </w:p>
        </w:tc>
      </w:tr>
      <w:tr w:rsidR="0079408D" w14:paraId="253BBE2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A950C0" w14:textId="77777777" w:rsidR="0079408D" w:rsidRDefault="0079408D" w:rsidP="00AA765F">
            <w:r>
              <w:t xml:space="preserve">75. </w:t>
            </w:r>
            <w:proofErr w:type="spellStart"/>
            <w:r>
              <w:t>Eiff</w:t>
            </w:r>
            <w:proofErr w:type="spellEnd"/>
            <w:r>
              <w:t>, M. P., Steiner, E., Judkins, D. Z. &amp; Winkler-</w:t>
            </w:r>
            <w:proofErr w:type="spellStart"/>
            <w:r>
              <w:t>Prins</w:t>
            </w:r>
            <w:proofErr w:type="spellEnd"/>
            <w:r>
              <w:t>, V. Clinical inquiries. What is the appropriate evaluation and treatment of children who are ‘toe walkers’? J Fam Pr. 55, 447 (200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8BA878"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CAF1D0"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AB99E4" w14:textId="77777777" w:rsidR="0079408D" w:rsidRPr="00352B5E" w:rsidRDefault="0079408D" w:rsidP="00AA765F">
            <w:r w:rsidRPr="00352B5E">
              <w:t>Therapeutic Footwear, Therapeutic Footwear Functional, Therapeutic Footwear Functional Stability, Effects of Footwear</w:t>
            </w:r>
          </w:p>
        </w:tc>
      </w:tr>
      <w:tr w:rsidR="0079408D" w14:paraId="113B6B2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FAE7F5" w14:textId="77777777" w:rsidR="0079408D" w:rsidRDefault="0079408D" w:rsidP="00AA765F">
            <w:r>
              <w:t xml:space="preserve">76. </w:t>
            </w:r>
            <w:proofErr w:type="spellStart"/>
            <w:r>
              <w:t>Elyana</w:t>
            </w:r>
            <w:proofErr w:type="spellEnd"/>
            <w:r>
              <w:t>, F. N. et al. A tale of two communities: intestinal polyparasitism among Orang Asli and Malay communities in rural Terengganu, Malaysia. Parasites and Vectors 9, 398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A1A3A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0F3A9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48A527" w14:textId="77777777" w:rsidR="0079408D" w:rsidRPr="00352B5E" w:rsidRDefault="0079408D" w:rsidP="00AA765F">
            <w:r w:rsidRPr="00352B5E">
              <w:t>Effects of Footwear, Protective Role,</w:t>
            </w:r>
          </w:p>
          <w:p w14:paraId="1BF4966C" w14:textId="77777777" w:rsidR="0079408D" w:rsidRPr="00352B5E" w:rsidRDefault="0079408D" w:rsidP="00AA765F">
            <w:r w:rsidRPr="00352B5E">
              <w:t>Protective Role Infective</w:t>
            </w:r>
          </w:p>
        </w:tc>
      </w:tr>
      <w:tr w:rsidR="0079408D" w14:paraId="2D94797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8985D0" w14:textId="77777777" w:rsidR="0079408D" w:rsidRDefault="0079408D" w:rsidP="00AA765F">
            <w:r>
              <w:t>77. English, M. P., Gibson, M. D. &amp; Duncan, E. H. L. Studies in the epidemiology of tinea pedis. Br Med J 2, 573–576 (196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F589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55DB58"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CC6D93" w14:textId="77777777" w:rsidR="0079408D" w:rsidRPr="00352B5E" w:rsidRDefault="0079408D" w:rsidP="00AA765F">
            <w:r w:rsidRPr="00352B5E">
              <w:t>Effects of Footwear, Risk Factor Injury/Pathology, Risk Factor Infective, Footwear Design</w:t>
            </w:r>
          </w:p>
        </w:tc>
      </w:tr>
      <w:tr w:rsidR="0079408D" w14:paraId="19BC0B5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05AF7D" w14:textId="77777777" w:rsidR="0079408D" w:rsidRDefault="0079408D" w:rsidP="00AA765F">
            <w:r>
              <w:t xml:space="preserve">78. </w:t>
            </w:r>
            <w:proofErr w:type="spellStart"/>
            <w:r>
              <w:t>Enke</w:t>
            </w:r>
            <w:proofErr w:type="spellEnd"/>
            <w:r>
              <w:t xml:space="preserve">, R. C., Laskowski, E. R. &amp; Thomsen, K. M. Running shoe selection criteria among adolescent cross-country runners. PM R J. Inj. </w:t>
            </w:r>
            <w:proofErr w:type="spellStart"/>
            <w:r>
              <w:t>Funct</w:t>
            </w:r>
            <w:proofErr w:type="spellEnd"/>
            <w:r>
              <w:t xml:space="preserve">. </w:t>
            </w:r>
            <w:proofErr w:type="spellStart"/>
            <w:r>
              <w:t>Rehabil</w:t>
            </w:r>
            <w:proofErr w:type="spellEnd"/>
            <w:r>
              <w:t>. 1, 816–819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A2AA5"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B2ECC9"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32A3A1" w14:textId="77777777" w:rsidR="0079408D" w:rsidRPr="00352B5E" w:rsidRDefault="0079408D" w:rsidP="00AA765F">
            <w:r w:rsidRPr="00352B5E">
              <w:t>Psychosocial, Footwear Design</w:t>
            </w:r>
          </w:p>
        </w:tc>
      </w:tr>
      <w:tr w:rsidR="0079408D" w14:paraId="5D60CE3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0BD6C1" w14:textId="77777777" w:rsidR="0079408D" w:rsidRDefault="0079408D" w:rsidP="00AA765F">
            <w:r>
              <w:t xml:space="preserve">79. Espinosa-Muñoz, D. Y., Gómez-Gómez, N. E., Polanco, L. C., Cardona-Arias, J. A. &amp; Ríos-Osorio, L. A. Prevalence of gastrointestinal parasite in the indigenous community of </w:t>
            </w:r>
            <w:proofErr w:type="spellStart"/>
            <w:r>
              <w:t>Seminke</w:t>
            </w:r>
            <w:proofErr w:type="spellEnd"/>
            <w:r>
              <w:t xml:space="preserve"> of </w:t>
            </w:r>
            <w:proofErr w:type="spellStart"/>
            <w:r>
              <w:t>Wiwa</w:t>
            </w:r>
            <w:proofErr w:type="spellEnd"/>
            <w:r>
              <w:t xml:space="preserve"> shelter, in Sierra Nevada de Santa Marta, 2014. Arch. Med. 11,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3A954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7CFB70"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C6D831" w14:textId="77777777" w:rsidR="0079408D" w:rsidRPr="00352B5E" w:rsidRDefault="0079408D" w:rsidP="00AA765F">
            <w:r w:rsidRPr="00352B5E">
              <w:t>Effects of Footwear, Protective Role, Protective Role Infective</w:t>
            </w:r>
          </w:p>
        </w:tc>
      </w:tr>
      <w:tr w:rsidR="0079408D" w14:paraId="7C87D16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D38B36" w14:textId="77777777" w:rsidR="0079408D" w:rsidRDefault="0079408D" w:rsidP="00AA765F">
            <w:r>
              <w:t xml:space="preserve">80. Evans, A. M. &amp; Rome, K. A Cochrane review of the evidence for non-surgical interventions for flexible </w:t>
            </w:r>
            <w:proofErr w:type="spellStart"/>
            <w:r>
              <w:t>pediatric</w:t>
            </w:r>
            <w:proofErr w:type="spellEnd"/>
            <w:r>
              <w:t xml:space="preserve"> flat feet. Eur. J. Phys. </w:t>
            </w:r>
            <w:proofErr w:type="spellStart"/>
            <w:r>
              <w:t>Rehabil</w:t>
            </w:r>
            <w:proofErr w:type="spellEnd"/>
            <w:r>
              <w:t>. Med. 47, 69–89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908D26"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3F8A4"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E6A5F0" w14:textId="77777777" w:rsidR="0079408D" w:rsidRPr="00352B5E" w:rsidRDefault="0079408D" w:rsidP="00AA765F">
            <w:r w:rsidRPr="00352B5E">
              <w:t>Therapeutic Footwear, Therapeutic Footwear Corrective, Effects of Footwear</w:t>
            </w:r>
          </w:p>
          <w:p w14:paraId="4778B36A" w14:textId="77777777" w:rsidR="0079408D" w:rsidRPr="00352B5E" w:rsidRDefault="0079408D" w:rsidP="00AA765F">
            <w:r w:rsidRPr="00352B5E">
              <w:t>Developmental Effects</w:t>
            </w:r>
          </w:p>
        </w:tc>
      </w:tr>
      <w:tr w:rsidR="0079408D" w14:paraId="6D68B99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7A66B2" w14:textId="77777777" w:rsidR="0079408D" w:rsidRDefault="0079408D" w:rsidP="00AA765F">
            <w:r>
              <w:t xml:space="preserve">81. Flores, J. M., Castillo, V. B., Franco, F. C. &amp; </w:t>
            </w:r>
            <w:proofErr w:type="spellStart"/>
            <w:r>
              <w:t>Huata</w:t>
            </w:r>
            <w:proofErr w:type="spellEnd"/>
            <w:r>
              <w:t xml:space="preserve">, A. B. Superficial fungal infections: Clinical and epidemiological study in adolescents from marginal districts of Lima and Callao, Peru. J. Infect. Dev. </w:t>
            </w:r>
            <w:proofErr w:type="spellStart"/>
            <w:r>
              <w:t>Ctries</w:t>
            </w:r>
            <w:proofErr w:type="spellEnd"/>
            <w:r>
              <w:t>. 3, 313–317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C2665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DD3A33"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0EA1FA" w14:textId="77777777" w:rsidR="0079408D" w:rsidRPr="00352B5E" w:rsidRDefault="0079408D" w:rsidP="00AA765F">
            <w:r w:rsidRPr="00352B5E">
              <w:t>Effects of Footwear, Risk Factor Injury/Pathology, Risk Factor Infective, Footwear Design</w:t>
            </w:r>
          </w:p>
        </w:tc>
      </w:tr>
      <w:tr w:rsidR="0079408D" w14:paraId="0BD30BF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A440B9" w14:textId="77777777" w:rsidR="0079408D" w:rsidRDefault="0079408D" w:rsidP="00AA765F">
            <w:r>
              <w:t xml:space="preserve">82. </w:t>
            </w:r>
            <w:proofErr w:type="spellStart"/>
            <w:r>
              <w:t>Foiasi</w:t>
            </w:r>
            <w:proofErr w:type="spellEnd"/>
            <w:r>
              <w:t xml:space="preserve">, T. &amp; </w:t>
            </w:r>
            <w:proofErr w:type="spellStart"/>
            <w:r>
              <w:t>Pantazi</w:t>
            </w:r>
            <w:proofErr w:type="spellEnd"/>
            <w:r>
              <w:t>, M. Children’s footwear - Health, comfort, fashion. Leather Footwear J. 10, 45–60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53F104"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52114D" w14:textId="77777777" w:rsidR="0079408D" w:rsidRPr="00352B5E" w:rsidRDefault="0079408D" w:rsidP="00AA765F">
            <w:r w:rsidRPr="00352B5E">
              <w:t xml:space="preserve">Not Applicable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6E918F" w14:textId="77777777" w:rsidR="0079408D" w:rsidRPr="00352B5E" w:rsidRDefault="0079408D" w:rsidP="00AA765F">
            <w:r w:rsidRPr="00352B5E">
              <w:t>Footwear Design, Developmental Effects</w:t>
            </w:r>
          </w:p>
        </w:tc>
      </w:tr>
      <w:tr w:rsidR="0079408D" w14:paraId="4A27AE1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7DF318" w14:textId="77777777" w:rsidR="0079408D" w:rsidRDefault="0079408D" w:rsidP="00AA765F">
            <w:r>
              <w:t xml:space="preserve">83. Fong, D. T.-P. P. et al. Cushioning and lateral stability functions of cloth sport shoes. Sport. </w:t>
            </w:r>
            <w:proofErr w:type="spellStart"/>
            <w:r>
              <w:t>Biomech</w:t>
            </w:r>
            <w:proofErr w:type="spellEnd"/>
            <w:r>
              <w:t xml:space="preserve"> 6, 407–417 (200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E3B1B2"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24A23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6F62A2" w14:textId="77777777" w:rsidR="0079408D" w:rsidRPr="00352B5E" w:rsidRDefault="0079408D" w:rsidP="00AA765F">
            <w:r w:rsidRPr="00352B5E">
              <w:t>Biomechanics, Effects of Footwear, Footwear Design, Protective Role, Protective Role Functional</w:t>
            </w:r>
          </w:p>
        </w:tc>
      </w:tr>
      <w:tr w:rsidR="0079408D" w14:paraId="71B6487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4EFFB2" w14:textId="77777777" w:rsidR="0079408D" w:rsidRDefault="0079408D" w:rsidP="00AA765F">
            <w:r>
              <w:t xml:space="preserve">84. Forrest, D., </w:t>
            </w:r>
            <w:proofErr w:type="spellStart"/>
            <w:r>
              <w:t>Dufek</w:t>
            </w:r>
            <w:proofErr w:type="spellEnd"/>
            <w:r>
              <w:t xml:space="preserve">, J. S. &amp; Mercer, J. A. Impact Characteristics of Female Children Running in Adult Versus Youth Shoes of the Same Size. J </w:t>
            </w:r>
            <w:proofErr w:type="spellStart"/>
            <w:r>
              <w:t>Appl</w:t>
            </w:r>
            <w:proofErr w:type="spellEnd"/>
            <w:r>
              <w:t xml:space="preserve"> </w:t>
            </w:r>
            <w:proofErr w:type="spellStart"/>
            <w:r>
              <w:t>Biomech</w:t>
            </w:r>
            <w:proofErr w:type="spellEnd"/>
            <w:r>
              <w:t xml:space="preserve"> 28, 593–598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B45137"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9C8711"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F67A16" w14:textId="77777777" w:rsidR="0079408D" w:rsidRPr="00352B5E" w:rsidRDefault="0079408D" w:rsidP="00AA765F">
            <w:r w:rsidRPr="00352B5E">
              <w:t xml:space="preserve">Biomechanics, Effects of Footwear, Footwear Design </w:t>
            </w:r>
          </w:p>
        </w:tc>
      </w:tr>
      <w:tr w:rsidR="0079408D" w14:paraId="3AFE695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749C8" w14:textId="77777777" w:rsidR="0079408D" w:rsidRDefault="0079408D" w:rsidP="00AA765F">
            <w:r>
              <w:t xml:space="preserve">85. Freeman, S. Shoe dermatitis. </w:t>
            </w:r>
            <w:proofErr w:type="spellStart"/>
            <w:r>
              <w:t>Australas</w:t>
            </w:r>
            <w:proofErr w:type="spellEnd"/>
            <w:r>
              <w:t xml:space="preserve"> J Dermatol 24, 63–68 (1983).</w:t>
            </w:r>
          </w:p>
          <w:p w14:paraId="27A6795D"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8ABA6E" w14:textId="77777777" w:rsidR="0079408D" w:rsidRPr="00352B5E" w:rsidRDefault="0079408D" w:rsidP="00AA765F">
            <w:r w:rsidRPr="00352B5E">
              <w:t>Technical Repor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1ED90A"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792E9F" w14:textId="77777777" w:rsidR="0079408D" w:rsidRPr="00352B5E" w:rsidRDefault="0079408D" w:rsidP="00AA765F">
            <w:r w:rsidRPr="00352B5E">
              <w:t xml:space="preserve">Effects of Footwear, Risk Factor Injury/Pathology, Risk Factor Dermatology,  </w:t>
            </w:r>
          </w:p>
        </w:tc>
      </w:tr>
      <w:tr w:rsidR="0079408D" w14:paraId="5F74423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1D32A9" w14:textId="77777777" w:rsidR="0079408D" w:rsidRDefault="0079408D" w:rsidP="00AA765F">
            <w:r>
              <w:t xml:space="preserve">86. </w:t>
            </w:r>
            <w:proofErr w:type="spellStart"/>
            <w:r>
              <w:t>Frigerio</w:t>
            </w:r>
            <w:proofErr w:type="spellEnd"/>
            <w:r>
              <w:t>, S. et al. Knowledge, Attitudes, and Practices Related to Schistosomiasis Among Children in Northern Senegal. Ann. Glob. Heal. 82, 840–847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D4C5E"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D79D3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B75CE9" w14:textId="0B683F05" w:rsidR="0079408D" w:rsidRPr="00352B5E" w:rsidRDefault="0079408D" w:rsidP="00AA765F">
            <w:r w:rsidRPr="00352B5E">
              <w:t xml:space="preserve">Effects of Footwear, Protective </w:t>
            </w:r>
            <w:r w:rsidR="00933AFA" w:rsidRPr="00352B5E">
              <w:t>Role, Protective</w:t>
            </w:r>
            <w:r w:rsidRPr="00352B5E">
              <w:t xml:space="preserve"> Role Infective</w:t>
            </w:r>
          </w:p>
        </w:tc>
      </w:tr>
      <w:tr w:rsidR="0079408D" w14:paraId="067BD8A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E1812" w14:textId="77777777" w:rsidR="0079408D" w:rsidRDefault="0079408D" w:rsidP="00AA765F">
            <w:r>
              <w:t xml:space="preserve">87. Fritz, B., </w:t>
            </w:r>
            <w:proofErr w:type="spellStart"/>
            <w:r>
              <w:t>Schmeltzpfenning</w:t>
            </w:r>
            <w:proofErr w:type="spellEnd"/>
            <w:r>
              <w:t>, T., Plank, C. &amp; Grau, S. Development of well-fitting shoes for children and adolescents. Footwear Sci. 5, S93–S94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8E3252"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2D4E14"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192A62" w14:textId="77777777" w:rsidR="0079408D" w:rsidRPr="00352B5E" w:rsidRDefault="0079408D" w:rsidP="00AA765F">
            <w:r w:rsidRPr="00352B5E">
              <w:t xml:space="preserve">Anthropometrics, Footwear Design </w:t>
            </w:r>
          </w:p>
        </w:tc>
      </w:tr>
      <w:tr w:rsidR="0079408D" w14:paraId="057A483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3268F6" w14:textId="77777777" w:rsidR="0079408D" w:rsidRDefault="0079408D" w:rsidP="00AA765F">
            <w:r>
              <w:t xml:space="preserve">88. Ganesh, M. S. P. &amp; Magnani, B. The Influence of Footwear on the Prevalence of Flat Foot. Indian J. </w:t>
            </w:r>
            <w:proofErr w:type="spellStart"/>
            <w:r>
              <w:t>Physiother</w:t>
            </w:r>
            <w:proofErr w:type="spellEnd"/>
            <w:r>
              <w:t xml:space="preserve">. </w:t>
            </w:r>
            <w:proofErr w:type="spellStart"/>
            <w:r>
              <w:t>Occup</w:t>
            </w:r>
            <w:proofErr w:type="spellEnd"/>
            <w:r>
              <w:t xml:space="preserve">. </w:t>
            </w:r>
            <w:proofErr w:type="spellStart"/>
            <w:r>
              <w:t>Ther</w:t>
            </w:r>
            <w:proofErr w:type="spellEnd"/>
            <w:r>
              <w:t>. 10, 157–159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F1825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22A07E"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73EDE6" w14:textId="77777777" w:rsidR="0079408D" w:rsidRPr="00352B5E" w:rsidRDefault="0079408D" w:rsidP="00AA765F">
            <w:r w:rsidRPr="00352B5E">
              <w:t xml:space="preserve">Anthropometrics, Developmental Effects, Effects of Footwear </w:t>
            </w:r>
          </w:p>
        </w:tc>
      </w:tr>
      <w:tr w:rsidR="0079408D" w14:paraId="5551732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31B156" w14:textId="77777777" w:rsidR="0079408D" w:rsidRDefault="0079408D" w:rsidP="00AA765F">
            <w:r>
              <w:t xml:space="preserve">89. </w:t>
            </w:r>
            <w:proofErr w:type="spellStart"/>
            <w:r>
              <w:t>Ganjehie</w:t>
            </w:r>
            <w:proofErr w:type="spellEnd"/>
            <w:r>
              <w:t xml:space="preserve">, S., </w:t>
            </w:r>
            <w:proofErr w:type="spellStart"/>
            <w:r>
              <w:t>Saeedi</w:t>
            </w:r>
            <w:proofErr w:type="spellEnd"/>
            <w:r>
              <w:t xml:space="preserve">, H., </w:t>
            </w:r>
            <w:proofErr w:type="spellStart"/>
            <w:r>
              <w:t>Farahmand</w:t>
            </w:r>
            <w:proofErr w:type="spellEnd"/>
            <w:r>
              <w:t xml:space="preserve">, B. &amp; Curran, S. The efficiency of gait plate insole for children with in-toeing gait due to femoral </w:t>
            </w:r>
            <w:proofErr w:type="spellStart"/>
            <w:r>
              <w:t>antetorsion</w:t>
            </w:r>
            <w:proofErr w:type="spellEnd"/>
            <w:r>
              <w:t xml:space="preserve">. Prosthetics </w:t>
            </w:r>
            <w:proofErr w:type="spellStart"/>
            <w:r>
              <w:t>Orthot</w:t>
            </w:r>
            <w:proofErr w:type="spellEnd"/>
            <w:r>
              <w:t>. Int. (Sage Publ. Ltd.) 41, 51–57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6D0908"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005B1D"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B42DE6" w14:textId="77777777" w:rsidR="0079408D" w:rsidRPr="00352B5E" w:rsidRDefault="0079408D" w:rsidP="00AA765F">
            <w:r w:rsidRPr="00352B5E">
              <w:t xml:space="preserve">Biomechanics, Effects of Footwear, Developmental Effects, Effects of Footwear </w:t>
            </w:r>
          </w:p>
        </w:tc>
      </w:tr>
      <w:tr w:rsidR="0079408D" w14:paraId="4EDC70C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BC35AE" w14:textId="77777777" w:rsidR="0079408D" w:rsidRDefault="0079408D" w:rsidP="00AA765F">
            <w:r>
              <w:t xml:space="preserve">90. García-Rodríguez, A. et al. Flexible flat feet in children: a real problem? </w:t>
            </w:r>
            <w:proofErr w:type="spellStart"/>
            <w:r>
              <w:t>Pediatrics</w:t>
            </w:r>
            <w:proofErr w:type="spellEnd"/>
            <w:r>
              <w:t xml:space="preserve"> 103, 1278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6424C2"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E30A6D"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1403A4" w14:textId="77777777" w:rsidR="0079408D" w:rsidRPr="00352B5E" w:rsidRDefault="0079408D" w:rsidP="00AA765F">
            <w:r w:rsidRPr="00352B5E">
              <w:t>Anthropometrics, Developmental Effects, Therapeutic Footwear, Therapeutic Footwear Corrective, Effects of Footwear</w:t>
            </w:r>
          </w:p>
        </w:tc>
      </w:tr>
      <w:tr w:rsidR="0079408D" w14:paraId="4886C07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DFB06C" w14:textId="77777777" w:rsidR="0079408D" w:rsidRDefault="0079408D" w:rsidP="00AA765F">
            <w:r>
              <w:t xml:space="preserve">91. George, D. A. &amp; </w:t>
            </w:r>
            <w:proofErr w:type="spellStart"/>
            <w:r>
              <w:t>Elchert</w:t>
            </w:r>
            <w:proofErr w:type="spellEnd"/>
            <w:r>
              <w:t xml:space="preserve">, L. The influence of foot orthoses on the function of a child with developmental delay. </w:t>
            </w:r>
            <w:proofErr w:type="spellStart"/>
            <w:r>
              <w:t>Pediatr</w:t>
            </w:r>
            <w:proofErr w:type="spellEnd"/>
            <w:r>
              <w:t xml:space="preserve">. Phys. </w:t>
            </w:r>
            <w:proofErr w:type="spellStart"/>
            <w:r>
              <w:t>Ther</w:t>
            </w:r>
            <w:proofErr w:type="spellEnd"/>
            <w:r>
              <w:t>. 19, 332–336 (2007).</w:t>
            </w:r>
          </w:p>
          <w:p w14:paraId="15802489" w14:textId="77777777" w:rsidR="0079408D" w:rsidRDefault="0079408D" w:rsidP="00AA765F"/>
          <w:p w14:paraId="700654A3"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E9EC3F"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19109E" w14:textId="77777777" w:rsidR="0079408D" w:rsidRPr="00352B5E" w:rsidRDefault="0079408D" w:rsidP="00AA765F">
            <w:r w:rsidRPr="00352B5E">
              <w:t>19 month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9F4E2C" w14:textId="77777777" w:rsidR="0079408D" w:rsidRPr="00352B5E" w:rsidRDefault="0079408D" w:rsidP="00AA765F">
            <w:r w:rsidRPr="00352B5E">
              <w:t>Biomechanics, Effects of Footwear, Developmental Effects</w:t>
            </w:r>
          </w:p>
        </w:tc>
      </w:tr>
      <w:tr w:rsidR="0079408D" w14:paraId="1D51BCE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9307FF" w14:textId="77777777" w:rsidR="0079408D" w:rsidRDefault="0079408D" w:rsidP="00AA765F">
            <w:r>
              <w:t xml:space="preserve">92. Gilmore, A. &amp; Thompson, G. H. Common childhood foot deformities: to treat, to wait, or to refer? Many are benign and self-correcting, but parental concerns must be addressed. J. </w:t>
            </w:r>
            <w:proofErr w:type="spellStart"/>
            <w:r>
              <w:t>Musculoskelet</w:t>
            </w:r>
            <w:proofErr w:type="spellEnd"/>
            <w:r>
              <w:t>. Med. 19, 287–295 (200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A6AF42"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9E46EC"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13C4AB" w14:textId="77777777" w:rsidR="0079408D" w:rsidRPr="00352B5E" w:rsidRDefault="0079408D" w:rsidP="00AA765F">
            <w:r w:rsidRPr="00352B5E">
              <w:t>Therapeutic Footwear, Therapeutic Footwear Corrective, Effects of Footwear</w:t>
            </w:r>
          </w:p>
          <w:p w14:paraId="186CB468" w14:textId="77777777" w:rsidR="0079408D" w:rsidRPr="00352B5E" w:rsidRDefault="0079408D" w:rsidP="00AA765F">
            <w:r w:rsidRPr="00352B5E">
              <w:t>Developmental Effects</w:t>
            </w:r>
          </w:p>
        </w:tc>
      </w:tr>
      <w:tr w:rsidR="0079408D" w14:paraId="1D8E728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C9539E" w14:textId="77777777" w:rsidR="0079408D" w:rsidRDefault="0079408D" w:rsidP="00AA765F">
            <w:r>
              <w:t>93. Gould, N. Shoes versus sneakers in toddler ambulation. Foot Ankle 6, 105–107 (198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99C2D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D4A844"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823B3" w14:textId="77777777" w:rsidR="0079408D" w:rsidRPr="00352B5E" w:rsidRDefault="0079408D" w:rsidP="00AA765F">
            <w:r w:rsidRPr="00352B5E">
              <w:t>Biomechanics, Effects of Footwear, Developmental Effects, Footwear Design</w:t>
            </w:r>
          </w:p>
        </w:tc>
      </w:tr>
      <w:tr w:rsidR="0079408D" w14:paraId="66FDF4F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CD73F8" w14:textId="77777777" w:rsidR="0079408D" w:rsidRDefault="0079408D" w:rsidP="00AA765F">
            <w:r>
              <w:t>94. Gould, N., Moreland, M., Alvarez, R., Trevino, S. &amp; Fenwick, J. Development of the child’s arch. Foot Ankle 9, 241–245 (198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E6EEBF"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6206C0"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A9ED35" w14:textId="77777777" w:rsidR="0079408D" w:rsidRPr="00352B5E" w:rsidRDefault="0079408D" w:rsidP="00AA765F">
            <w:r w:rsidRPr="00352B5E">
              <w:t>Anthropometrics, Developmental Effects, Therapeutic Footwear, Therapeutic Footwear Corrective, Footwear Design, Effects of Footwear</w:t>
            </w:r>
          </w:p>
        </w:tc>
      </w:tr>
      <w:tr w:rsidR="0079408D" w14:paraId="6C1A8D2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AB014B" w14:textId="77777777" w:rsidR="0079408D" w:rsidRDefault="0079408D" w:rsidP="00AA765F">
            <w:r>
              <w:t>95. Gould, N. et al. Foot growth in children age one to five years. Foot Ankle 10, 211–213 (199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5D6D1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2FEDB1"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BE7850" w14:textId="77777777" w:rsidR="0079408D" w:rsidRPr="00352B5E" w:rsidRDefault="0079408D" w:rsidP="00AA765F">
            <w:r w:rsidRPr="00352B5E">
              <w:t>Preschool and Infants 9mths-5yrs, Anthropometrics, Footwear Design</w:t>
            </w:r>
          </w:p>
        </w:tc>
      </w:tr>
      <w:tr w:rsidR="0079408D" w14:paraId="2E9719A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A6B16B" w14:textId="77777777" w:rsidR="0079408D" w:rsidRDefault="0079408D" w:rsidP="00AA765F">
            <w:r>
              <w:t>96. Grieve, D. W. &amp; Gear, R. J. The relationships between length of stride, step frequency, time of swing and speed of walking for children and adults. Ergonomics 9, 379–399 (196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F12706"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72B9CA"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4E6575" w14:textId="77777777" w:rsidR="0079408D" w:rsidRPr="00352B5E" w:rsidRDefault="0079408D" w:rsidP="00AA765F">
            <w:r w:rsidRPr="00352B5E">
              <w:t>Biomechanics, Effects of Footwear, Developmental Effects</w:t>
            </w:r>
          </w:p>
        </w:tc>
      </w:tr>
      <w:tr w:rsidR="0079408D" w14:paraId="1F11DB8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BF5DC6" w14:textId="77777777" w:rsidR="0079408D" w:rsidRDefault="0079408D" w:rsidP="00AA765F">
            <w:r>
              <w:t xml:space="preserve">97. </w:t>
            </w:r>
            <w:proofErr w:type="spellStart"/>
            <w:r>
              <w:t>Grueger</w:t>
            </w:r>
            <w:proofErr w:type="spellEnd"/>
            <w:r>
              <w:t xml:space="preserve">, B., Leung, A., Otley, A., Society, C. P. &amp; Committee, G. Footwear in children. </w:t>
            </w:r>
            <w:proofErr w:type="spellStart"/>
            <w:r>
              <w:t>Paediatr</w:t>
            </w:r>
            <w:proofErr w:type="spellEnd"/>
            <w:r>
              <w:t>. Child Health 14, 121–122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7D73C8"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CFAD6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3D0C68" w14:textId="77777777" w:rsidR="0079408D" w:rsidRPr="00352B5E" w:rsidRDefault="0079408D" w:rsidP="00AA765F">
            <w:r w:rsidRPr="00352B5E">
              <w:t>Footwear Design, Developmental Effects, Therapeutic Footwear, Therapeutic Footwear Corrective</w:t>
            </w:r>
          </w:p>
        </w:tc>
      </w:tr>
      <w:tr w:rsidR="0079408D" w14:paraId="72C07AB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1EC918" w14:textId="77777777" w:rsidR="0079408D" w:rsidRDefault="0079408D" w:rsidP="00AA765F">
            <w:r>
              <w:t>98. Hafez, E. Effect of rounded bottom profile shoes on foot clearance in children with stiff knee gait. Gait Posture 57, 239–240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156068" w14:textId="77777777" w:rsidR="0079408D" w:rsidRPr="00352B5E" w:rsidRDefault="0079408D" w:rsidP="00AA765F">
            <w:r w:rsidRPr="00352B5E">
              <w:t>Pilo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20429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A72EEF" w14:textId="77777777" w:rsidR="0079408D" w:rsidRPr="00352B5E" w:rsidRDefault="0079408D" w:rsidP="00AA765F">
            <w:r w:rsidRPr="00352B5E">
              <w:t>Biomechanics, Effects of Footwear, Therapeutic Footwear, Therapeutic Footwear Functional, Therapeutic Footwear Functional Rounded-Bottom-Sole, Footwear Design</w:t>
            </w:r>
          </w:p>
        </w:tc>
      </w:tr>
      <w:tr w:rsidR="0079408D" w14:paraId="2F99DE5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317E6C" w14:textId="77777777" w:rsidR="0079408D" w:rsidRDefault="0079408D" w:rsidP="00AA765F">
            <w:r>
              <w:t xml:space="preserve">99. </w:t>
            </w:r>
            <w:proofErr w:type="spellStart"/>
            <w:r>
              <w:t>Hailegebriel</w:t>
            </w:r>
            <w:proofErr w:type="spellEnd"/>
            <w:r>
              <w:t>, T. Prevalence of intestinal parasitic infections and associated risk factors among students at Dona Berber primary school, Bahir Dar, Ethiopia. BMC Infect. Dis. 17, 1–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CBE67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54B539"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B937AD" w14:textId="2C652947" w:rsidR="0079408D" w:rsidRPr="00352B5E" w:rsidRDefault="0079408D" w:rsidP="00AA765F">
            <w:r w:rsidRPr="00352B5E">
              <w:t xml:space="preserve">Effects of Footwear, Protective </w:t>
            </w:r>
            <w:r w:rsidR="00933AFA" w:rsidRPr="00352B5E">
              <w:t>Role, Protective</w:t>
            </w:r>
            <w:r w:rsidRPr="00352B5E">
              <w:t xml:space="preserve"> Role Infective</w:t>
            </w:r>
          </w:p>
        </w:tc>
      </w:tr>
      <w:tr w:rsidR="0079408D" w14:paraId="1102F05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F25D48" w14:textId="77777777" w:rsidR="0079408D" w:rsidRDefault="0079408D" w:rsidP="00AA765F">
            <w:r>
              <w:t>100. Helfand, A. E. Basic considerations for shoes, shoe modifications, and orthoses in foot care. Clin Pod. 1, 431–440 (1984).</w:t>
            </w:r>
          </w:p>
          <w:p w14:paraId="38F1722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B59B63"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16EE8B"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CA3292" w14:textId="77777777" w:rsidR="0079408D" w:rsidRPr="00352B5E" w:rsidRDefault="0079408D" w:rsidP="00AA765F">
            <w:r w:rsidRPr="00352B5E">
              <w:t>Footwear Design, Therapeutic Footwear</w:t>
            </w:r>
          </w:p>
        </w:tc>
      </w:tr>
      <w:tr w:rsidR="0079408D" w14:paraId="342B11F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CB29A0" w14:textId="77777777" w:rsidR="0079408D" w:rsidRDefault="0079408D" w:rsidP="00AA765F">
            <w:r>
              <w:t xml:space="preserve">101. </w:t>
            </w:r>
            <w:proofErr w:type="spellStart"/>
            <w:r>
              <w:t>Herbaut</w:t>
            </w:r>
            <w:proofErr w:type="spellEnd"/>
            <w:r>
              <w:t>, A. et al. Influence of minimalist shoes on lower-limb overuse injuries risk in children. Sci. Sport. 32, 119–12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08A7CE"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1A6B05"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8868D8" w14:textId="77777777" w:rsidR="0079408D" w:rsidRPr="00352B5E" w:rsidRDefault="0079408D" w:rsidP="00AA765F">
            <w:r w:rsidRPr="00352B5E">
              <w:t xml:space="preserve">Effects of Footwear, Protective Role, Protective Role Functional, Footwear Design </w:t>
            </w:r>
          </w:p>
        </w:tc>
      </w:tr>
      <w:tr w:rsidR="0079408D" w14:paraId="2EA639E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5E09D9" w14:textId="77777777" w:rsidR="0079408D" w:rsidRDefault="0079408D" w:rsidP="00AA765F">
            <w:r>
              <w:t xml:space="preserve">102. </w:t>
            </w:r>
            <w:proofErr w:type="spellStart"/>
            <w:r>
              <w:t>Herbaut</w:t>
            </w:r>
            <w:proofErr w:type="spellEnd"/>
            <w:r>
              <w:t>, A. et al. The influence of shoe aging on children running biomechanics. Gait Posture 56, 123–12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ACBC18"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8E51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38C339" w14:textId="77777777" w:rsidR="0079408D" w:rsidRPr="00352B5E" w:rsidRDefault="0079408D" w:rsidP="00AA765F">
            <w:r w:rsidRPr="00352B5E">
              <w:t xml:space="preserve">Biomechanics, Effects of Footwear, Risk Factor Injury/Pathology, Risk Factor Injury </w:t>
            </w:r>
          </w:p>
        </w:tc>
      </w:tr>
      <w:tr w:rsidR="0079408D" w14:paraId="6D5A25B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07FE61" w14:textId="77777777" w:rsidR="0079408D" w:rsidRDefault="0079408D" w:rsidP="00AA765F">
            <w:r>
              <w:t xml:space="preserve">103. </w:t>
            </w:r>
            <w:proofErr w:type="spellStart"/>
            <w:r>
              <w:t>Herbaut</w:t>
            </w:r>
            <w:proofErr w:type="spellEnd"/>
            <w:r>
              <w:t xml:space="preserve">, A. et al. Determination of optimal shoe fitting for children tennis players: Effects of inner-shoe volume and upper stiffness. </w:t>
            </w:r>
            <w:proofErr w:type="spellStart"/>
            <w:r>
              <w:t>Appl</w:t>
            </w:r>
            <w:proofErr w:type="spellEnd"/>
            <w:r>
              <w:t xml:space="preserve"> Erg. (2017). doi:10.1016/j.apergo.2017.05.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B69033"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C6E0DF"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ADBDE0" w14:textId="77777777" w:rsidR="0079408D" w:rsidRPr="00352B5E" w:rsidRDefault="0079408D" w:rsidP="00AA765F">
            <w:r w:rsidRPr="00352B5E">
              <w:t xml:space="preserve">Biomechanics, Effects of Footwear, Footwear Design  </w:t>
            </w:r>
          </w:p>
        </w:tc>
      </w:tr>
      <w:tr w:rsidR="0079408D" w14:paraId="2274380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66F564" w14:textId="77777777" w:rsidR="0079408D" w:rsidRDefault="0079408D" w:rsidP="00AA765F">
            <w:r>
              <w:t xml:space="preserve">104. </w:t>
            </w:r>
            <w:proofErr w:type="spellStart"/>
            <w:r>
              <w:t>Herkt</w:t>
            </w:r>
            <w:proofErr w:type="spellEnd"/>
            <w:r>
              <w:t xml:space="preserve">, R. The Forest Town boot as an aid in treatment of cerebral palsy. </w:t>
            </w:r>
            <w:proofErr w:type="spellStart"/>
            <w:r>
              <w:t>Krankengymnastik</w:t>
            </w:r>
            <w:proofErr w:type="spellEnd"/>
            <w:r>
              <w:t xml:space="preserve"> 27, 367–368 (197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E0D179"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D0E820" w14:textId="77777777" w:rsidR="0079408D" w:rsidRPr="00352B5E" w:rsidRDefault="0079408D" w:rsidP="00AA765F">
            <w:r w:rsidRPr="00352B5E">
              <w:t xml:space="preserve">Not Applicable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65CCF1" w14:textId="77777777" w:rsidR="0079408D" w:rsidRPr="00352B5E" w:rsidRDefault="0079408D" w:rsidP="00AA765F">
            <w:r w:rsidRPr="00352B5E">
              <w:t>Therapeutic Footwear, Therapeutic Footwear Functional, Therapeutic Footwear Functional Stability, Footwear Design</w:t>
            </w:r>
          </w:p>
        </w:tc>
      </w:tr>
      <w:tr w:rsidR="0079408D" w14:paraId="5E5D25D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9655C2" w14:textId="77777777" w:rsidR="0079408D" w:rsidRDefault="0079408D" w:rsidP="00AA765F">
            <w:r>
              <w:t>105. Herro, E. &amp; Jacob, S. E. p-tert-Butylphenol formaldehyde resin and its impact on children. Dermatitis 23, 86–88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64DEED" w14:textId="77777777" w:rsidR="0079408D" w:rsidRPr="00352B5E" w:rsidRDefault="0079408D" w:rsidP="00AA765F">
            <w:r w:rsidRPr="00352B5E">
              <w:t>Technical Report</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C8EFB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A0C2C8" w14:textId="77777777" w:rsidR="0079408D" w:rsidRPr="00352B5E" w:rsidRDefault="0079408D" w:rsidP="00AA765F">
            <w:r w:rsidRPr="00352B5E">
              <w:t>Effects of Footwear, Risk Factor Injury/Pathology, Risk Factor Dermatology, Footwear Design</w:t>
            </w:r>
          </w:p>
        </w:tc>
      </w:tr>
      <w:tr w:rsidR="0079408D" w14:paraId="0D1C2EE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81388B" w14:textId="77777777" w:rsidR="0079408D" w:rsidRDefault="0079408D" w:rsidP="00AA765F">
            <w:r>
              <w:t xml:space="preserve">106. </w:t>
            </w:r>
            <w:proofErr w:type="spellStart"/>
            <w:r>
              <w:t>Hettigama</w:t>
            </w:r>
            <w:proofErr w:type="spellEnd"/>
            <w:r>
              <w:t xml:space="preserve">, I. S., </w:t>
            </w:r>
            <w:proofErr w:type="spellStart"/>
            <w:r>
              <w:t>Punchihewa</w:t>
            </w:r>
            <w:proofErr w:type="spellEnd"/>
            <w:r>
              <w:t xml:space="preserve">, H. K. G. &amp; </w:t>
            </w:r>
            <w:proofErr w:type="spellStart"/>
            <w:r>
              <w:t>Heenkenda</w:t>
            </w:r>
            <w:proofErr w:type="spellEnd"/>
            <w:r>
              <w:t>, N. K. Ergonomic footwear for Sri Lankan primary schoolchildren: A review of the literature. Work 55, 285–295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62F002"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9E4973"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74C0FC" w14:textId="77777777" w:rsidR="0079408D" w:rsidRPr="00352B5E" w:rsidRDefault="0079408D" w:rsidP="00AA765F">
            <w:r w:rsidRPr="00352B5E">
              <w:t>Footwear Design, Developmental Effects</w:t>
            </w:r>
          </w:p>
        </w:tc>
      </w:tr>
      <w:tr w:rsidR="0079408D" w14:paraId="19D313A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4140D2" w14:textId="77777777" w:rsidR="0079408D" w:rsidRDefault="0079408D" w:rsidP="00AA765F">
            <w:r>
              <w:t>107. Hicks, J. F. FITTING A POPULATION OF FEET. J. Test. Eval. 16, 404–406 (198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60826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7728D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65C8BE" w14:textId="77777777" w:rsidR="0079408D" w:rsidRPr="00352B5E" w:rsidRDefault="0079408D" w:rsidP="00AA765F">
            <w:r w:rsidRPr="00352B5E">
              <w:t xml:space="preserve">Anthropometrics, Footwear Design </w:t>
            </w:r>
          </w:p>
        </w:tc>
      </w:tr>
      <w:tr w:rsidR="0079408D" w14:paraId="7159E18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A63726" w14:textId="77777777" w:rsidR="0079408D" w:rsidRDefault="0079408D" w:rsidP="00AA765F">
            <w:r>
              <w:t>108. Hillstrom, H. et al. Torsional shoe flexibility effects on functional performance of children learning to walk. Footwear Sci. 1, 73–75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9E9733"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1B7D09"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987F56" w14:textId="77777777" w:rsidR="0079408D" w:rsidRPr="00352B5E" w:rsidRDefault="0079408D" w:rsidP="00AA765F">
            <w:r w:rsidRPr="00352B5E">
              <w:t xml:space="preserve">Biomechanics, Effects of Footwear, Developmental Effects, Footwear Design </w:t>
            </w:r>
          </w:p>
        </w:tc>
      </w:tr>
      <w:tr w:rsidR="0079408D" w14:paraId="361410E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2CF4D9" w14:textId="77777777" w:rsidR="0079408D" w:rsidRDefault="0079408D" w:rsidP="00AA765F">
            <w:r>
              <w:t>109. Hillstrom, H. J. et al. Effect of shoe flexibility on plantar loading in children learning to walk. J Am Pod. Med Assoc 103, 297–305 (2013).</w:t>
            </w:r>
          </w:p>
          <w:p w14:paraId="77B9DA5B" w14:textId="77777777" w:rsidR="0079408D" w:rsidRDefault="0079408D" w:rsidP="00AA765F"/>
          <w:p w14:paraId="2FFAD7BC" w14:textId="77777777" w:rsidR="0079408D" w:rsidRDefault="0079408D" w:rsidP="00AA765F"/>
          <w:p w14:paraId="453318BE" w14:textId="77777777" w:rsidR="0079408D" w:rsidRDefault="0079408D" w:rsidP="00AA765F"/>
          <w:p w14:paraId="54491BDF"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BF149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862293"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E937F2" w14:textId="77777777" w:rsidR="0079408D" w:rsidRPr="00352B5E" w:rsidRDefault="0079408D" w:rsidP="00AA765F">
            <w:r w:rsidRPr="00352B5E">
              <w:t>Biomechanics, Effects of Footwear, Developmental Effects, Footwear Design</w:t>
            </w:r>
          </w:p>
        </w:tc>
      </w:tr>
      <w:tr w:rsidR="0079408D" w14:paraId="52612A8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D8A35D" w14:textId="77777777" w:rsidR="0079408D" w:rsidRDefault="0079408D" w:rsidP="00AA765F">
            <w:r>
              <w:t xml:space="preserve">110. Hobbs, S. A., Altman, K. &amp; </w:t>
            </w:r>
            <w:proofErr w:type="spellStart"/>
            <w:r>
              <w:t>Halldin</w:t>
            </w:r>
            <w:proofErr w:type="spellEnd"/>
            <w:r>
              <w:t xml:space="preserve">, M. A. Modification of a child’s deviant walking pattern: An alternative to surgery. J. </w:t>
            </w:r>
            <w:proofErr w:type="spellStart"/>
            <w:r>
              <w:t>Behav</w:t>
            </w:r>
            <w:proofErr w:type="spellEnd"/>
            <w:r>
              <w:t xml:space="preserve">. </w:t>
            </w:r>
            <w:proofErr w:type="spellStart"/>
            <w:r>
              <w:t>Ther</w:t>
            </w:r>
            <w:proofErr w:type="spellEnd"/>
            <w:r>
              <w:t>. Exp. Psychiatry 11, 227–229 (198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000AE4"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AE9A15" w14:textId="77777777" w:rsidR="0079408D" w:rsidRPr="00352B5E" w:rsidRDefault="0079408D" w:rsidP="00AA765F">
            <w:r w:rsidRPr="00352B5E">
              <w:t>3.5 yea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59D585" w14:textId="77777777" w:rsidR="0079408D" w:rsidRPr="00352B5E" w:rsidRDefault="0079408D" w:rsidP="00AA765F">
            <w:r w:rsidRPr="00352B5E">
              <w:t>Therapeutic Footwear, Therapeutic Footwear Functional, Therapeutic Footwear Functional Stability, Effects of Footwear, Footwear Design</w:t>
            </w:r>
          </w:p>
        </w:tc>
      </w:tr>
      <w:tr w:rsidR="0079408D" w14:paraId="22326D1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A872DF" w14:textId="77777777" w:rsidR="0079408D" w:rsidRDefault="0079408D" w:rsidP="00AA765F">
            <w:r>
              <w:t>111. Hollander, K. et al. Growing-up (habitually) barefoot influences the development of foot and arch morphology in children and adolescents. Sci Rep 7, 8079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BD74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8FED1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8804F0" w14:textId="77777777" w:rsidR="0079408D" w:rsidRPr="00352B5E" w:rsidRDefault="0079408D" w:rsidP="00AA765F">
            <w:r w:rsidRPr="00352B5E">
              <w:t>Anthropometrics, Developmental Effects, Effects of Footwear</w:t>
            </w:r>
          </w:p>
        </w:tc>
      </w:tr>
      <w:tr w:rsidR="0079408D" w14:paraId="700ED36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90CA08" w14:textId="77777777" w:rsidR="0079408D" w:rsidRDefault="0079408D" w:rsidP="00AA765F">
            <w:r>
              <w:t>112. Hollander, K. et al. Foot Strike Patterns Differ Between Children and Adolescents Growing up Barefoot vs. Shod. Int. J. Sports Med. 39, 97–103 (201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A335D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56A937"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A690D3" w14:textId="77777777" w:rsidR="0079408D" w:rsidRPr="00352B5E" w:rsidRDefault="0079408D" w:rsidP="00AA765F">
            <w:r w:rsidRPr="00352B5E">
              <w:t>Biomechanics, Effects of Footwear, Developmental Effects</w:t>
            </w:r>
          </w:p>
        </w:tc>
      </w:tr>
      <w:tr w:rsidR="0079408D" w14:paraId="0E2B699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D208A5" w14:textId="77777777" w:rsidR="0079408D" w:rsidRDefault="0079408D" w:rsidP="00AA765F">
            <w:r>
              <w:t xml:space="preserve">113. Hollander, K., Riebe, D., </w:t>
            </w:r>
            <w:proofErr w:type="spellStart"/>
            <w:r>
              <w:t>Campe</w:t>
            </w:r>
            <w:proofErr w:type="spellEnd"/>
            <w:r>
              <w:t xml:space="preserve">, S., </w:t>
            </w:r>
            <w:proofErr w:type="spellStart"/>
            <w:r>
              <w:t>Braumann</w:t>
            </w:r>
            <w:proofErr w:type="spellEnd"/>
            <w:r>
              <w:t xml:space="preserve">, K.-M. M. &amp; </w:t>
            </w:r>
            <w:proofErr w:type="spellStart"/>
            <w:r>
              <w:t>Zech</w:t>
            </w:r>
            <w:proofErr w:type="spellEnd"/>
            <w:r>
              <w:t>, A. Effects of footwear on treadmill running biomechanics in preadolescent children. Gait Posture 40, 381–385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A241C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C29D6E"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1E3D88" w14:textId="77777777" w:rsidR="0079408D" w:rsidRPr="00352B5E" w:rsidRDefault="0079408D" w:rsidP="00AA765F">
            <w:r w:rsidRPr="00352B5E">
              <w:t>Biomechanics, Effects of Footwear, Developmental Effects</w:t>
            </w:r>
          </w:p>
        </w:tc>
      </w:tr>
      <w:tr w:rsidR="0079408D" w14:paraId="0F5495B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7DAD61" w14:textId="77777777" w:rsidR="0079408D" w:rsidRDefault="0079408D" w:rsidP="00AA765F">
            <w:r>
              <w:t xml:space="preserve">114. Hollander, K. et al. The effects of being habitually barefoot on foot mechanics and motor performance in children and adolescents aged 6-18 years: study protocol for a </w:t>
            </w:r>
            <w:proofErr w:type="spellStart"/>
            <w:r>
              <w:t>multicenter</w:t>
            </w:r>
            <w:proofErr w:type="spellEnd"/>
            <w:r>
              <w:t xml:space="preserve"> cross-sectional study (Barefoot LIFE project). J Foot Ankle Res 9, 36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712394" w14:textId="77777777" w:rsidR="0079408D" w:rsidRPr="00352B5E" w:rsidRDefault="0079408D" w:rsidP="00AA765F">
            <w:r w:rsidRPr="00352B5E">
              <w:t>Research Protoco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6EA73B"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123A55" w14:textId="77777777" w:rsidR="0079408D" w:rsidRPr="00352B5E" w:rsidRDefault="0079408D" w:rsidP="00AA765F">
            <w:r w:rsidRPr="00352B5E">
              <w:t>Developmental Effects, Effects of Footwear</w:t>
            </w:r>
          </w:p>
        </w:tc>
      </w:tr>
      <w:tr w:rsidR="0079408D" w14:paraId="7AD13D3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FF58DE" w14:textId="77777777" w:rsidR="0079408D" w:rsidRDefault="0079408D" w:rsidP="00AA765F">
            <w:r>
              <w:t xml:space="preserve">115. Holt, K. S. Mobility aids and appliances for disabled children. </w:t>
            </w:r>
            <w:proofErr w:type="spellStart"/>
            <w:r>
              <w:t>Bmj</w:t>
            </w:r>
            <w:proofErr w:type="spellEnd"/>
            <w:r>
              <w:t xml:space="preserve"> 302, 105–107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010943"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CD31F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01EC41" w14:textId="77777777" w:rsidR="0079408D" w:rsidRPr="00352B5E" w:rsidRDefault="0079408D" w:rsidP="00AA765F">
            <w:r w:rsidRPr="00352B5E">
              <w:t>Therapeutic Footwear, Therapeutic Footwear Corrective, Therapeutic Footwear Functional, Therapeutic Footwear Functional Lift, Therapeutic Footwear Functional Stability, Footwear Design, Therapeutic Accommodative, Developmental effects</w:t>
            </w:r>
          </w:p>
        </w:tc>
      </w:tr>
      <w:tr w:rsidR="0079408D" w14:paraId="071376B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25A139" w14:textId="77777777" w:rsidR="0079408D" w:rsidRDefault="0079408D" w:rsidP="00AA765F">
            <w:r>
              <w:t>116. Hon, K. L. E. et al. Does age or gender influence quality of life in children with atopic dermatitis? Clin Exp Dermatol 33, 705–709 (2008).</w:t>
            </w:r>
          </w:p>
          <w:p w14:paraId="66A6DD7F" w14:textId="77777777" w:rsidR="0079408D" w:rsidRDefault="0079408D" w:rsidP="00AA765F"/>
          <w:p w14:paraId="2A8C5084"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F9A9B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F01862"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E45812" w14:textId="77777777" w:rsidR="0079408D" w:rsidRPr="00352B5E" w:rsidRDefault="0079408D" w:rsidP="00AA765F">
            <w:r w:rsidRPr="00352B5E">
              <w:t>Effects of Footwear, Risk Factor Injury/Pathology, Risk Factor Dermatology, Pathology</w:t>
            </w:r>
          </w:p>
        </w:tc>
      </w:tr>
      <w:tr w:rsidR="0079408D" w14:paraId="61DF2DD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BF2673" w14:textId="77777777" w:rsidR="0079408D" w:rsidRDefault="0079408D" w:rsidP="00AA765F">
            <w:r>
              <w:t xml:space="preserve">117. </w:t>
            </w:r>
            <w:proofErr w:type="spellStart"/>
            <w:r>
              <w:t>Hulstaert</w:t>
            </w:r>
            <w:proofErr w:type="spellEnd"/>
            <w:r>
              <w:t>, E. et al. Contact dermatitis caused by a new rubber compound detected in canvas shoes. Contact Dermatitis 78, 12–17 (201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32D1F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AC9498"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CD4BBB" w14:textId="77777777" w:rsidR="0079408D" w:rsidRPr="00352B5E" w:rsidRDefault="0079408D" w:rsidP="00AA765F">
            <w:r w:rsidRPr="00352B5E">
              <w:t>Effects of Footwear, Risk Factor Injury/Pathology, Risk Factor Dermatology, Footwear Design</w:t>
            </w:r>
          </w:p>
        </w:tc>
      </w:tr>
      <w:tr w:rsidR="0079408D" w14:paraId="440B933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EE299B" w14:textId="77777777" w:rsidR="0079408D" w:rsidRDefault="0079408D" w:rsidP="00AA765F">
            <w:r>
              <w:t xml:space="preserve">118. Hutchinson, B. </w:t>
            </w:r>
            <w:proofErr w:type="spellStart"/>
            <w:r>
              <w:t>Pediatric</w:t>
            </w:r>
            <w:proofErr w:type="spellEnd"/>
            <w:r>
              <w:t xml:space="preserve"> metatarsus </w:t>
            </w:r>
            <w:proofErr w:type="spellStart"/>
            <w:r>
              <w:t>adductus</w:t>
            </w:r>
            <w:proofErr w:type="spellEnd"/>
            <w:r>
              <w:t xml:space="preserve"> and </w:t>
            </w:r>
            <w:proofErr w:type="spellStart"/>
            <w:r>
              <w:t>skewfoot</w:t>
            </w:r>
            <w:proofErr w:type="spellEnd"/>
            <w:r>
              <w:t xml:space="preserve"> deformity. Clin Pod. Med </w:t>
            </w:r>
            <w:proofErr w:type="spellStart"/>
            <w:r>
              <w:t>Surg</w:t>
            </w:r>
            <w:proofErr w:type="spellEnd"/>
            <w:r>
              <w:t xml:space="preserve"> 27, 93–104 (2010).</w:t>
            </w:r>
          </w:p>
          <w:p w14:paraId="50BF085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B07E39"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E73184"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636281" w14:textId="77777777" w:rsidR="0079408D" w:rsidRPr="00352B5E" w:rsidRDefault="0079408D" w:rsidP="00AA765F">
            <w:r w:rsidRPr="00352B5E">
              <w:t>Therapeutic Footwear, Therapeutic Footwear Corrective, Effects of Footwear,</w:t>
            </w:r>
          </w:p>
          <w:p w14:paraId="6BC6C8A0" w14:textId="77777777" w:rsidR="0079408D" w:rsidRPr="00352B5E" w:rsidRDefault="0079408D" w:rsidP="00AA765F">
            <w:r w:rsidRPr="00352B5E">
              <w:t>Developmental Effects</w:t>
            </w:r>
          </w:p>
        </w:tc>
      </w:tr>
      <w:tr w:rsidR="0079408D" w14:paraId="765EF90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1A9C64" w14:textId="77777777" w:rsidR="0079408D" w:rsidRDefault="0079408D" w:rsidP="00AA765F">
            <w:r>
              <w:t xml:space="preserve">119. </w:t>
            </w:r>
            <w:proofErr w:type="spellStart"/>
            <w:r>
              <w:t>Ilechukwu</w:t>
            </w:r>
            <w:proofErr w:type="spellEnd"/>
            <w:r>
              <w:t xml:space="preserve">, G. C. et al. Some behavioural risk factors for intestinal helminthiasis in nursery and primary school children in Enugu, south eastern Nigeria. Niger. J. Clin. </w:t>
            </w:r>
            <w:proofErr w:type="spellStart"/>
            <w:r>
              <w:t>Pract</w:t>
            </w:r>
            <w:proofErr w:type="spellEnd"/>
            <w:r>
              <w:t>. 13, 288–293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EE56C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84282C"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600F0" w14:textId="77777777" w:rsidR="0079408D" w:rsidRPr="00352B5E" w:rsidRDefault="0079408D" w:rsidP="00AA765F">
            <w:r w:rsidRPr="00352B5E">
              <w:t>Effects of Footwear, Protective Role, Protective Role Infective</w:t>
            </w:r>
          </w:p>
        </w:tc>
      </w:tr>
      <w:tr w:rsidR="0079408D" w14:paraId="7DA3541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84C63B" w14:textId="77777777" w:rsidR="0079408D" w:rsidRDefault="0079408D" w:rsidP="00AA765F">
            <w:r>
              <w:t xml:space="preserve">120. </w:t>
            </w:r>
            <w:proofErr w:type="spellStart"/>
            <w:r>
              <w:t>Imaizumi</w:t>
            </w:r>
            <w:proofErr w:type="spellEnd"/>
            <w:r>
              <w:t xml:space="preserve">, K., Akimoto, M., Kobayashi, Y., </w:t>
            </w:r>
            <w:proofErr w:type="spellStart"/>
            <w:r>
              <w:t>Hobara</w:t>
            </w:r>
            <w:proofErr w:type="spellEnd"/>
            <w:r>
              <w:t xml:space="preserve">, H. &amp; </w:t>
            </w:r>
            <w:proofErr w:type="spellStart"/>
            <w:r>
              <w:t>Kouchi</w:t>
            </w:r>
            <w:proofErr w:type="spellEnd"/>
            <w:r>
              <w:t>, M. Effects of oversized footwear on gait parameters in children. Footwear Sci. 7, S16–S18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B597ED"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925EC7"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4ABF8C" w14:textId="77777777" w:rsidR="0079408D" w:rsidRPr="00352B5E" w:rsidRDefault="0079408D" w:rsidP="00AA765F">
            <w:r w:rsidRPr="00352B5E">
              <w:t>Biomechanics, Effects of Footwear, Footwear Design, Developmental Effects</w:t>
            </w:r>
          </w:p>
        </w:tc>
      </w:tr>
      <w:tr w:rsidR="0079408D" w14:paraId="0741701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DE0ED5" w14:textId="77777777" w:rsidR="0079408D" w:rsidRDefault="0079408D" w:rsidP="00AA765F">
            <w:r>
              <w:t xml:space="preserve">121. </w:t>
            </w:r>
            <w:proofErr w:type="spellStart"/>
            <w:r>
              <w:t>Ivanyi</w:t>
            </w:r>
            <w:proofErr w:type="spellEnd"/>
            <w:r>
              <w:t xml:space="preserve">, B. et al. The effects of orthoses, footwear, and walking aids on the walking ability of children and adolescents with spina bifida: A systematic review using International Classification of Functioning, Disability and Health for Children and Youth (ICF-CY) as a ref. </w:t>
            </w:r>
            <w:proofErr w:type="spellStart"/>
            <w:r>
              <w:t>Prosthet</w:t>
            </w:r>
            <w:proofErr w:type="spellEnd"/>
            <w:r>
              <w:t xml:space="preserve"> </w:t>
            </w:r>
            <w:proofErr w:type="spellStart"/>
            <w:r>
              <w:t>Orthot</w:t>
            </w:r>
            <w:proofErr w:type="spellEnd"/>
            <w:r>
              <w:t xml:space="preserve"> Int 39, 437–443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EBF3CB"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F49AA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DE8FDA" w14:textId="77777777" w:rsidR="0079408D" w:rsidRPr="00352B5E" w:rsidRDefault="0079408D" w:rsidP="00AA765F">
            <w:r w:rsidRPr="00352B5E">
              <w:t>Therapeutic Footwear, Therapeutic Footwear Functional, Therapeutic Footwear Functional Stability, Effects of Footwear</w:t>
            </w:r>
          </w:p>
        </w:tc>
      </w:tr>
      <w:tr w:rsidR="0079408D" w14:paraId="49A2461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7610A6" w14:textId="77777777" w:rsidR="0079408D" w:rsidRDefault="0079408D" w:rsidP="00AA765F">
            <w:r>
              <w:t xml:space="preserve">122. </w:t>
            </w:r>
            <w:proofErr w:type="spellStart"/>
            <w:r>
              <w:t>Jafarnezhadgero</w:t>
            </w:r>
            <w:proofErr w:type="spellEnd"/>
            <w:r>
              <w:t xml:space="preserve">, A., </w:t>
            </w:r>
            <w:proofErr w:type="spellStart"/>
            <w:r>
              <w:t>Majlesi</w:t>
            </w:r>
            <w:proofErr w:type="spellEnd"/>
            <w:r>
              <w:t xml:space="preserve">, M. &amp; </w:t>
            </w:r>
            <w:proofErr w:type="spellStart"/>
            <w:r>
              <w:t>Madadi</w:t>
            </w:r>
            <w:proofErr w:type="spellEnd"/>
            <w:r>
              <w:t>-Shad, M. The effects of low arched feet on lower limb joints moment asymmetry during gait in children: A cross sectional study. Foot 34, 63–68 (2018).</w:t>
            </w:r>
          </w:p>
          <w:p w14:paraId="70699887" w14:textId="77777777" w:rsidR="0079408D" w:rsidRDefault="0079408D" w:rsidP="00AA765F"/>
          <w:p w14:paraId="1E0D665C" w14:textId="77777777" w:rsidR="0079408D" w:rsidRDefault="0079408D" w:rsidP="00AA765F"/>
          <w:p w14:paraId="031C9FE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2E470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673AD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4971E0" w14:textId="77777777" w:rsidR="0079408D" w:rsidRPr="00352B5E" w:rsidRDefault="0079408D" w:rsidP="00AA765F">
            <w:r w:rsidRPr="00352B5E">
              <w:t xml:space="preserve">Biomechanics, Effects of Footwear, Footwear Design </w:t>
            </w:r>
          </w:p>
        </w:tc>
      </w:tr>
      <w:tr w:rsidR="0079408D" w14:paraId="5232CB8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679E2B" w14:textId="77777777" w:rsidR="0079408D" w:rsidRDefault="0079408D" w:rsidP="00AA765F">
            <w:r>
              <w:t>123. James, A. M., Williams, C. M. &amp; Haines, T. P. Effectiveness of footwear and foot orthoses for calcaneal apophysitis: a 12-month factorial randomised trial. Br J Sport. Med 50, 1268–1275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2BD235"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2BF506"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63C2BF" w14:textId="77777777" w:rsidR="0079408D" w:rsidRPr="00352B5E" w:rsidRDefault="0079408D" w:rsidP="00AA765F">
            <w:r w:rsidRPr="00352B5E">
              <w:t>Effects of Footwear, Protective Role, Protective Role Functional</w:t>
            </w:r>
          </w:p>
        </w:tc>
      </w:tr>
      <w:tr w:rsidR="0079408D" w14:paraId="1B09138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B64E4A" w14:textId="77777777" w:rsidR="0079408D" w:rsidRDefault="0079408D" w:rsidP="00AA765F">
            <w:r>
              <w:t xml:space="preserve">124. Jane </w:t>
            </w:r>
            <w:proofErr w:type="spellStart"/>
            <w:r>
              <w:t>MacKenzie</w:t>
            </w:r>
            <w:proofErr w:type="spellEnd"/>
            <w:r>
              <w:t xml:space="preserve">, A., Rome, K. &amp; Evans, A. M. The efficacy of nonsurgical interventions for </w:t>
            </w:r>
            <w:proofErr w:type="spellStart"/>
            <w:r>
              <w:t>pediatric</w:t>
            </w:r>
            <w:proofErr w:type="spellEnd"/>
            <w:r>
              <w:t xml:space="preserve"> flexible flat foot: A critical review. J. </w:t>
            </w:r>
            <w:proofErr w:type="spellStart"/>
            <w:r>
              <w:t>Pediatr</w:t>
            </w:r>
            <w:proofErr w:type="spellEnd"/>
            <w:r>
              <w:t xml:space="preserve">. </w:t>
            </w:r>
            <w:proofErr w:type="spellStart"/>
            <w:r>
              <w:t>Orthop</w:t>
            </w:r>
            <w:proofErr w:type="spellEnd"/>
            <w:r>
              <w:t>. 32, 830–834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E61D5C"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01404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0B6C7B" w14:textId="77777777" w:rsidR="0079408D" w:rsidRPr="00352B5E" w:rsidRDefault="0079408D" w:rsidP="00AA765F">
            <w:r w:rsidRPr="00352B5E">
              <w:t>Therapeutic Footwear, Therapeutic Footwear Corrective, Effects of Footwear,</w:t>
            </w:r>
          </w:p>
          <w:p w14:paraId="0C4DAD96" w14:textId="77777777" w:rsidR="0079408D" w:rsidRPr="00352B5E" w:rsidRDefault="0079408D" w:rsidP="00AA765F">
            <w:r w:rsidRPr="00352B5E">
              <w:t>Developmental Effects</w:t>
            </w:r>
          </w:p>
        </w:tc>
      </w:tr>
      <w:tr w:rsidR="0079408D" w14:paraId="29D7304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40140A" w14:textId="77777777" w:rsidR="0079408D" w:rsidRDefault="0079408D" w:rsidP="00AA765F">
            <w:r>
              <w:t xml:space="preserve">125. </w:t>
            </w:r>
            <w:proofErr w:type="spellStart"/>
            <w:r>
              <w:t>Jelić</w:t>
            </w:r>
            <w:proofErr w:type="spellEnd"/>
            <w:r>
              <w:t xml:space="preserve">, M. </w:t>
            </w:r>
            <w:proofErr w:type="spellStart"/>
            <w:r>
              <w:t>Orthopedic</w:t>
            </w:r>
            <w:proofErr w:type="spellEnd"/>
            <w:r>
              <w:t xml:space="preserve"> devices for children. </w:t>
            </w:r>
            <w:proofErr w:type="spellStart"/>
            <w:r>
              <w:t>Paediatr</w:t>
            </w:r>
            <w:proofErr w:type="spellEnd"/>
            <w:r>
              <w:t>. Croat. Suppl. 44, 205–210 (2000).</w:t>
            </w:r>
          </w:p>
          <w:p w14:paraId="234D9B3A"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48C081"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0E1D28"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8170F5" w14:textId="77777777" w:rsidR="0079408D" w:rsidRPr="00352B5E" w:rsidRDefault="0079408D" w:rsidP="00AA765F">
            <w:r w:rsidRPr="00352B5E">
              <w:t>Therapeutic Footwear, Footwear Design</w:t>
            </w:r>
          </w:p>
        </w:tc>
      </w:tr>
      <w:tr w:rsidR="0079408D" w14:paraId="17C9E62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642CB9" w14:textId="77777777" w:rsidR="0079408D" w:rsidRDefault="0079408D" w:rsidP="00AA765F">
            <w:r>
              <w:t>126. Jiménez-</w:t>
            </w:r>
            <w:proofErr w:type="spellStart"/>
            <w:r>
              <w:t>Ormeño</w:t>
            </w:r>
            <w:proofErr w:type="spellEnd"/>
            <w:r>
              <w:t xml:space="preserve">, E. et al. Foot morphology in normal-weight, overweight, and obese schoolchildren. Eur. J. </w:t>
            </w:r>
            <w:proofErr w:type="spellStart"/>
            <w:r>
              <w:t>Pediatr</w:t>
            </w:r>
            <w:proofErr w:type="spellEnd"/>
            <w:r>
              <w:t>. 172, 645–652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1484A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310303"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D3A7E" w14:textId="77777777" w:rsidR="0079408D" w:rsidRPr="00352B5E" w:rsidRDefault="0079408D" w:rsidP="00AA765F">
            <w:r w:rsidRPr="00352B5E">
              <w:t xml:space="preserve">Anthropometrics, Footwear Design </w:t>
            </w:r>
          </w:p>
        </w:tc>
      </w:tr>
      <w:tr w:rsidR="0079408D" w14:paraId="5CA8764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F3777" w14:textId="77777777" w:rsidR="0079408D" w:rsidRDefault="0079408D" w:rsidP="00AA765F">
            <w:r>
              <w:t xml:space="preserve">127. João, S. M. A., Cardillo, C., </w:t>
            </w:r>
            <w:proofErr w:type="spellStart"/>
            <w:r>
              <w:t>Kieling</w:t>
            </w:r>
            <w:proofErr w:type="spellEnd"/>
            <w:r>
              <w:t xml:space="preserve">, I., de Oliveira </w:t>
            </w:r>
            <w:proofErr w:type="spellStart"/>
            <w:r>
              <w:t>Pezzan</w:t>
            </w:r>
            <w:proofErr w:type="spellEnd"/>
            <w:r>
              <w:t xml:space="preserve">, P. A. &amp; Sauer, J. F. Analysis of the medial longitudinal arch in adolescents user of high heeled shoes. </w:t>
            </w:r>
            <w:proofErr w:type="spellStart"/>
            <w:r>
              <w:t>Fisioter</w:t>
            </w:r>
            <w:proofErr w:type="spellEnd"/>
            <w:r>
              <w:t xml:space="preserve">. e </w:t>
            </w:r>
            <w:proofErr w:type="spellStart"/>
            <w:r>
              <w:t>Pesqui</w:t>
            </w:r>
            <w:proofErr w:type="spellEnd"/>
            <w:r>
              <w:t>. 19, 20–25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4FAD2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B220E8"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A55486" w14:textId="77777777" w:rsidR="0079408D" w:rsidRPr="00352B5E" w:rsidRDefault="0079408D" w:rsidP="00AA765F">
            <w:r w:rsidRPr="00352B5E">
              <w:t>Anthropometrics, Developmental Effects, Effects of Footwear, Footwear Design</w:t>
            </w:r>
          </w:p>
        </w:tc>
      </w:tr>
      <w:tr w:rsidR="0079408D" w14:paraId="18C6B77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CDE386" w14:textId="77777777" w:rsidR="0079408D" w:rsidRDefault="0079408D" w:rsidP="00AA765F">
            <w:r>
              <w:t xml:space="preserve">128. Joffe, M., Torrey, S. B. &amp; Baker, M. D. Fire hydrant play: injuries and their prevention. </w:t>
            </w:r>
            <w:proofErr w:type="spellStart"/>
            <w:r>
              <w:t>Pediatrics</w:t>
            </w:r>
            <w:proofErr w:type="spellEnd"/>
            <w:r>
              <w:t xml:space="preserve"> 87, 900–903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9E56D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760A57"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7760BA" w14:textId="77777777" w:rsidR="0079408D" w:rsidRPr="00352B5E" w:rsidRDefault="0079408D" w:rsidP="00AA765F">
            <w:r w:rsidRPr="00352B5E">
              <w:t>Effects of Footwear, Protective Role, Protective Role Environmental</w:t>
            </w:r>
          </w:p>
        </w:tc>
      </w:tr>
      <w:tr w:rsidR="0079408D" w14:paraId="7C6DE4B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78CEF6" w14:textId="77777777" w:rsidR="0079408D" w:rsidRDefault="0079408D" w:rsidP="00AA765F">
            <w:r>
              <w:t>129. Jones, S. K., English, J. S. C., Forsyth, A. &amp; Mackie, R. M. Juvenile Plantar Dermatosis—an 8‐year follow‐up of 102 patients. Clin Exp Dermatol 12, 5–7 (198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86379" w14:textId="77777777" w:rsidR="0079408D" w:rsidRPr="00352B5E" w:rsidRDefault="0079408D" w:rsidP="00AA765F">
            <w:r w:rsidRPr="00352B5E">
              <w:t>Cohor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FCE3F7"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C22763" w14:textId="77777777" w:rsidR="0079408D" w:rsidRPr="00352B5E" w:rsidRDefault="0079408D" w:rsidP="00AA765F">
            <w:r w:rsidRPr="00352B5E">
              <w:t>Effects of Footwear, Risk Factor Injury/Pathology, Risk Factor Dermatology, Cohort Study</w:t>
            </w:r>
          </w:p>
        </w:tc>
      </w:tr>
      <w:tr w:rsidR="0079408D" w14:paraId="0CABE3D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EB6871" w14:textId="77777777" w:rsidR="0079408D" w:rsidRDefault="0079408D" w:rsidP="00AA765F">
            <w:r>
              <w:t xml:space="preserve">130. Jung, J. H., McLaughlin, J. L., Stannard, J. &amp; </w:t>
            </w:r>
            <w:proofErr w:type="spellStart"/>
            <w:r>
              <w:t>Guin</w:t>
            </w:r>
            <w:proofErr w:type="spellEnd"/>
            <w:r>
              <w:t xml:space="preserve">, J. D. Isolation, via activity-directed fractionation, of </w:t>
            </w:r>
            <w:proofErr w:type="spellStart"/>
            <w:r>
              <w:t>mercaptobenzothiazole</w:t>
            </w:r>
            <w:proofErr w:type="spellEnd"/>
            <w:r>
              <w:t xml:space="preserve"> and </w:t>
            </w:r>
            <w:proofErr w:type="spellStart"/>
            <w:r>
              <w:t>dibenzothiazyl</w:t>
            </w:r>
            <w:proofErr w:type="spellEnd"/>
            <w:r>
              <w:t xml:space="preserve"> </w:t>
            </w:r>
            <w:proofErr w:type="spellStart"/>
            <w:r>
              <w:t>disulfide</w:t>
            </w:r>
            <w:proofErr w:type="spellEnd"/>
            <w:r>
              <w:t xml:space="preserve"> as 2 allergens responsible for tennis shoe dermatitis. Contact Dermatitis 19, 254–259 (198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12808E"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DAA8B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8677BA" w14:textId="77777777" w:rsidR="0079408D" w:rsidRPr="00352B5E" w:rsidRDefault="0079408D" w:rsidP="00AA765F">
            <w:r w:rsidRPr="00352B5E">
              <w:t>Effects of Footwear, Risk Factor Injury/Pathology, Risk Factor Dermatology, Footwear Design</w:t>
            </w:r>
          </w:p>
        </w:tc>
      </w:tr>
      <w:tr w:rsidR="0079408D" w14:paraId="282373D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50EE66" w14:textId="77777777" w:rsidR="0079408D" w:rsidRDefault="0079408D" w:rsidP="00AA765F">
            <w:r>
              <w:t xml:space="preserve">131. </w:t>
            </w:r>
            <w:proofErr w:type="spellStart"/>
            <w:r>
              <w:t>Kanatlı</w:t>
            </w:r>
            <w:proofErr w:type="spellEnd"/>
            <w:r>
              <w:t xml:space="preserve">, U. et al. Do corrective shoes improve the development of the medial longitudinal arch in children with flexible flat feet? J. </w:t>
            </w:r>
            <w:proofErr w:type="spellStart"/>
            <w:r>
              <w:t>Orthop</w:t>
            </w:r>
            <w:proofErr w:type="spellEnd"/>
            <w:r>
              <w:t>. Sci. 21, 662–666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D68E7A" w14:textId="097F96C4" w:rsidR="0079408D" w:rsidRPr="00352B5E" w:rsidRDefault="000A0891" w:rsidP="00AA765F">
            <w:r w:rsidRPr="00352B5E">
              <w:t>Non-Randomised</w:t>
            </w:r>
            <w:r w:rsidR="0079408D" w:rsidRPr="00352B5E">
              <w:t xml:space="preserve"> Control Desig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24CCD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D32AF3" w14:textId="77777777" w:rsidR="0079408D" w:rsidRPr="00352B5E" w:rsidRDefault="0079408D" w:rsidP="00AA765F">
            <w:r w:rsidRPr="00352B5E">
              <w:t>Anthropometrics, Developmental Effects, Therapeutic Footwear, Therapeutic Footwear Corrective, Effects of Footwear</w:t>
            </w:r>
          </w:p>
        </w:tc>
      </w:tr>
      <w:tr w:rsidR="0079408D" w14:paraId="4FEFCB7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1F9E1F" w14:textId="77777777" w:rsidR="0079408D" w:rsidRDefault="0079408D" w:rsidP="00AA765F">
            <w:r>
              <w:t xml:space="preserve">132. Kato, T. &amp; Watanabe, S. The </w:t>
            </w:r>
            <w:proofErr w:type="spellStart"/>
            <w:r>
              <w:t>etiology</w:t>
            </w:r>
            <w:proofErr w:type="spellEnd"/>
            <w:r>
              <w:t xml:space="preserve"> of Hallux Valgus in Japan. Clin </w:t>
            </w:r>
            <w:proofErr w:type="spellStart"/>
            <w:r>
              <w:t>Orthop</w:t>
            </w:r>
            <w:proofErr w:type="spellEnd"/>
            <w:r>
              <w:t xml:space="preserve"> </w:t>
            </w:r>
            <w:proofErr w:type="spellStart"/>
            <w:r>
              <w:t>Relat</w:t>
            </w:r>
            <w:proofErr w:type="spellEnd"/>
            <w:r>
              <w:t xml:space="preserve"> Res No.157, 78–81 (198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02131C"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A3D8CA"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C07908" w14:textId="77777777" w:rsidR="0079408D" w:rsidRPr="00352B5E" w:rsidRDefault="0079408D" w:rsidP="00AA765F">
            <w:r w:rsidRPr="00352B5E">
              <w:t>Developmental Effects, Footwear Design</w:t>
            </w:r>
          </w:p>
        </w:tc>
      </w:tr>
      <w:tr w:rsidR="0079408D" w14:paraId="6B8D0CF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5EABB1" w14:textId="77777777" w:rsidR="0079408D" w:rsidRDefault="0079408D" w:rsidP="00AA765F">
            <w:r>
              <w:t xml:space="preserve">133. Kayani, B. et al. Orthopaedic manifestations of congenital indifference to pain with anhidrosis (Hereditary Sensory and Autonomic Neuropathy type IV). Eur. J. </w:t>
            </w:r>
            <w:proofErr w:type="spellStart"/>
            <w:r>
              <w:t>Paediatr</w:t>
            </w:r>
            <w:proofErr w:type="spellEnd"/>
            <w:r>
              <w:t xml:space="preserve">. Neurol. EJPN Off. J. Eur. </w:t>
            </w:r>
            <w:proofErr w:type="spellStart"/>
            <w:r>
              <w:t>Paediatr</w:t>
            </w:r>
            <w:proofErr w:type="spellEnd"/>
            <w:r>
              <w:t>. Neurol. Soc. 21, 318–326 (2017).</w:t>
            </w:r>
          </w:p>
          <w:p w14:paraId="73ED8D00" w14:textId="77777777" w:rsidR="0079408D" w:rsidRDefault="0079408D" w:rsidP="00AA765F"/>
          <w:p w14:paraId="7B4721D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E979FC" w14:textId="77777777" w:rsidR="0079408D" w:rsidRPr="00352B5E" w:rsidRDefault="0079408D" w:rsidP="00AA765F">
            <w:r w:rsidRPr="00352B5E">
              <w:t>Case-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F9ACC4"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658430" w14:textId="77777777" w:rsidR="0079408D" w:rsidRPr="00352B5E" w:rsidRDefault="0079408D" w:rsidP="00AA765F">
            <w:r w:rsidRPr="00352B5E">
              <w:t>Therapeutic Footwear, Therapeutic Footwear Functional, Therapeutic Footwear Functional Lift, Effects of Footwear</w:t>
            </w:r>
          </w:p>
        </w:tc>
      </w:tr>
      <w:tr w:rsidR="0079408D" w14:paraId="379A87F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3837CE" w14:textId="77777777" w:rsidR="0079408D" w:rsidRDefault="0079408D" w:rsidP="00AA765F">
            <w:r>
              <w:t xml:space="preserve">134. Kebede, S. W., </w:t>
            </w:r>
            <w:proofErr w:type="spellStart"/>
            <w:r>
              <w:t>Beyene</w:t>
            </w:r>
            <w:proofErr w:type="spellEnd"/>
            <w:r>
              <w:t xml:space="preserve">, D. A., </w:t>
            </w:r>
            <w:proofErr w:type="spellStart"/>
            <w:r>
              <w:t>Meshesha</w:t>
            </w:r>
            <w:proofErr w:type="spellEnd"/>
            <w:r>
              <w:t xml:space="preserve">, A. G. &amp; </w:t>
            </w:r>
            <w:proofErr w:type="spellStart"/>
            <w:r>
              <w:t>Sinishaw</w:t>
            </w:r>
            <w:proofErr w:type="spellEnd"/>
            <w:r>
              <w:t xml:space="preserve">, M. A. Two thirds of hookworm infected children were </w:t>
            </w:r>
            <w:proofErr w:type="spellStart"/>
            <w:r>
              <w:t>anemic</w:t>
            </w:r>
            <w:proofErr w:type="spellEnd"/>
            <w:r>
              <w:t xml:space="preserve"> at the outpatient department in </w:t>
            </w:r>
            <w:proofErr w:type="spellStart"/>
            <w:r>
              <w:t>Jimma</w:t>
            </w:r>
            <w:proofErr w:type="spellEnd"/>
            <w:r>
              <w:t xml:space="preserve"> Health Center, </w:t>
            </w:r>
            <w:proofErr w:type="spellStart"/>
            <w:r>
              <w:t>Jimma</w:t>
            </w:r>
            <w:proofErr w:type="spellEnd"/>
            <w:r>
              <w:t>, Southwest Ethiopia. Asian Pacific J. Trop. Dis. 6, 691–694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C190E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E1018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046B71" w14:textId="77777777" w:rsidR="0079408D" w:rsidRPr="00352B5E" w:rsidRDefault="0079408D" w:rsidP="00AA765F">
            <w:r w:rsidRPr="00352B5E">
              <w:t>Effects of Footwear, Protective Role, Protective Role Infective</w:t>
            </w:r>
          </w:p>
        </w:tc>
      </w:tr>
      <w:tr w:rsidR="0079408D" w14:paraId="71A17CF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5F1E98" w14:textId="77777777" w:rsidR="0079408D" w:rsidRDefault="0079408D" w:rsidP="00AA765F">
            <w:r>
              <w:t xml:space="preserve">135. </w:t>
            </w:r>
            <w:proofErr w:type="spellStart"/>
            <w:r>
              <w:t>Ketema</w:t>
            </w:r>
            <w:proofErr w:type="spellEnd"/>
            <w:r>
              <w:t xml:space="preserve">, H., </w:t>
            </w:r>
            <w:proofErr w:type="spellStart"/>
            <w:r>
              <w:t>Biruksew</w:t>
            </w:r>
            <w:proofErr w:type="spellEnd"/>
            <w:r>
              <w:t xml:space="preserve">, A. &amp; </w:t>
            </w:r>
            <w:proofErr w:type="spellStart"/>
            <w:r>
              <w:t>Mekonnen</w:t>
            </w:r>
            <w:proofErr w:type="spellEnd"/>
            <w:r>
              <w:t xml:space="preserve">, Z. Prevalence of </w:t>
            </w:r>
            <w:proofErr w:type="spellStart"/>
            <w:r>
              <w:t>Necator</w:t>
            </w:r>
            <w:proofErr w:type="spellEnd"/>
            <w:r>
              <w:t xml:space="preserve"> americanus infection and risk factors among school-age children in </w:t>
            </w:r>
            <w:proofErr w:type="spellStart"/>
            <w:r>
              <w:t>Mirab</w:t>
            </w:r>
            <w:proofErr w:type="spellEnd"/>
            <w:r>
              <w:t xml:space="preserve"> Abaya District, South Ethiopia. Asian Pacific J. Trop. Dis. 5, 363–368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257D7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4B2CAD"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DB8A6" w14:textId="77777777" w:rsidR="0079408D" w:rsidRPr="00352B5E" w:rsidRDefault="0079408D" w:rsidP="00AA765F">
            <w:r w:rsidRPr="00352B5E">
              <w:t>Effects of Footwear, Protective Role, Protective Role Infective</w:t>
            </w:r>
          </w:p>
        </w:tc>
      </w:tr>
      <w:tr w:rsidR="0079408D" w14:paraId="6BA9C6F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42EBB6" w14:textId="77777777" w:rsidR="0079408D" w:rsidRDefault="0079408D" w:rsidP="00AA765F">
            <w:r>
              <w:t>136. Khan, M. Y. An analytical study of factors related to infestation by intestinal parasites in rural school children (report of a pilot study). Public Health 93, 82–88 (197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598DF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A734C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1D65E" w14:textId="77777777" w:rsidR="0079408D" w:rsidRPr="00352B5E" w:rsidRDefault="0079408D" w:rsidP="00AA765F">
            <w:r w:rsidRPr="00352B5E">
              <w:t>Effects of Footwear, Protective Role, Protective Role Infective</w:t>
            </w:r>
          </w:p>
        </w:tc>
      </w:tr>
      <w:tr w:rsidR="0079408D" w14:paraId="42C5962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41C984" w14:textId="77777777" w:rsidR="0079408D" w:rsidRDefault="0079408D" w:rsidP="00AA765F">
            <w:r>
              <w:t xml:space="preserve">137. Khieu, V. et al. </w:t>
            </w:r>
            <w:proofErr w:type="spellStart"/>
            <w:r>
              <w:t>Strongyloides</w:t>
            </w:r>
            <w:proofErr w:type="spellEnd"/>
            <w:r>
              <w:t xml:space="preserve"> </w:t>
            </w:r>
            <w:proofErr w:type="spellStart"/>
            <w:r>
              <w:t>stercoralis</w:t>
            </w:r>
            <w:proofErr w:type="spellEnd"/>
            <w:r>
              <w:t xml:space="preserve"> infection and re-infection in a cohort of children in Cambodia. </w:t>
            </w:r>
            <w:proofErr w:type="spellStart"/>
            <w:r>
              <w:t>Parasitol</w:t>
            </w:r>
            <w:proofErr w:type="spellEnd"/>
            <w:r>
              <w:t>. Int. 63, 708–712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DCAF2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397D03"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7D94E3" w14:textId="77777777" w:rsidR="0079408D" w:rsidRPr="00352B5E" w:rsidRDefault="0079408D" w:rsidP="00AA765F">
            <w:r w:rsidRPr="00352B5E">
              <w:t>Effects of Footwear, Protective Role, Protective Role Infective</w:t>
            </w:r>
          </w:p>
        </w:tc>
      </w:tr>
      <w:tr w:rsidR="0079408D" w14:paraId="77E0373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1EB0F6" w14:textId="77777777" w:rsidR="0079408D" w:rsidRDefault="0079408D" w:rsidP="00AA765F">
            <w:r>
              <w:t xml:space="preserve">138. Klein, C., </w:t>
            </w:r>
            <w:proofErr w:type="spellStart"/>
            <w:r>
              <w:t>Groll</w:t>
            </w:r>
            <w:proofErr w:type="spellEnd"/>
            <w:r>
              <w:t xml:space="preserve">-Knapp, E., </w:t>
            </w:r>
            <w:proofErr w:type="spellStart"/>
            <w:r>
              <w:t>Kundi</w:t>
            </w:r>
            <w:proofErr w:type="spellEnd"/>
            <w:r>
              <w:t xml:space="preserve">, M. &amp; </w:t>
            </w:r>
            <w:proofErr w:type="spellStart"/>
            <w:r>
              <w:t>Kinz</w:t>
            </w:r>
            <w:proofErr w:type="spellEnd"/>
            <w:r>
              <w:t xml:space="preserve">, W. Increased hallux angle in children and its association with insufficient length of footwear: a community based cross-sectional study. BMC </w:t>
            </w:r>
            <w:proofErr w:type="spellStart"/>
            <w:r>
              <w:t>Musculoskelet</w:t>
            </w:r>
            <w:proofErr w:type="spellEnd"/>
            <w:r>
              <w:t xml:space="preserve"> </w:t>
            </w:r>
            <w:proofErr w:type="spellStart"/>
            <w:r>
              <w:t>Disord</w:t>
            </w:r>
            <w:proofErr w:type="spellEnd"/>
            <w:r>
              <w:t xml:space="preserve"> 10, 159 (2009).</w:t>
            </w:r>
          </w:p>
          <w:p w14:paraId="01778FD5" w14:textId="77777777" w:rsidR="0079408D" w:rsidRDefault="0079408D" w:rsidP="00AA765F"/>
          <w:p w14:paraId="62D59646" w14:textId="77777777" w:rsidR="0079408D" w:rsidRDefault="0079408D" w:rsidP="00AA765F"/>
          <w:p w14:paraId="36F2E89A" w14:textId="77777777" w:rsidR="0079408D" w:rsidRDefault="0079408D" w:rsidP="00AA765F"/>
          <w:p w14:paraId="1FD233D7"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1B750D"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666B88"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382B42" w14:textId="77777777" w:rsidR="0079408D" w:rsidRPr="00352B5E" w:rsidRDefault="0079408D" w:rsidP="00AA765F">
            <w:r w:rsidRPr="00352B5E">
              <w:t>Anthropometrics, Developmental Effects, Footwear Design, Effects of Footwear</w:t>
            </w:r>
          </w:p>
        </w:tc>
      </w:tr>
      <w:tr w:rsidR="0079408D" w14:paraId="3908955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B29084" w14:textId="77777777" w:rsidR="0079408D" w:rsidRDefault="0079408D" w:rsidP="00AA765F">
            <w:r>
              <w:t xml:space="preserve">139. </w:t>
            </w:r>
            <w:proofErr w:type="spellStart"/>
            <w:r>
              <w:t>Knittel</w:t>
            </w:r>
            <w:proofErr w:type="spellEnd"/>
            <w:r>
              <w:t xml:space="preserve">, G. &amp; </w:t>
            </w:r>
            <w:proofErr w:type="spellStart"/>
            <w:r>
              <w:t>Staheli</w:t>
            </w:r>
            <w:proofErr w:type="spellEnd"/>
            <w:r>
              <w:t xml:space="preserve">, L. T. The effectiveness of shoe modifications for </w:t>
            </w:r>
            <w:proofErr w:type="spellStart"/>
            <w:r>
              <w:t>intoeing</w:t>
            </w:r>
            <w:proofErr w:type="spellEnd"/>
            <w:r>
              <w:t xml:space="preserve">. </w:t>
            </w:r>
            <w:proofErr w:type="spellStart"/>
            <w:r>
              <w:t>Orthop</w:t>
            </w:r>
            <w:proofErr w:type="spellEnd"/>
            <w:r>
              <w:t>. Clin. North Am. 7, 1019–1025 (197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5F14DC"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00DF8"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14B8F6" w14:textId="77777777" w:rsidR="0079408D" w:rsidRPr="00352B5E" w:rsidRDefault="0079408D" w:rsidP="00AA765F">
            <w:r w:rsidRPr="00352B5E">
              <w:t>Biomechanics, Developmental Effects, Effects of Footwear, Therapeutic Footwear, Therapeutic Footwear Functional, Therapeutic Footwear Functional Stability, Footwear Design</w:t>
            </w:r>
          </w:p>
        </w:tc>
      </w:tr>
      <w:tr w:rsidR="0079408D" w14:paraId="4E5AAB8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566B53" w14:textId="77777777" w:rsidR="0079408D" w:rsidRDefault="0079408D" w:rsidP="00AA765F">
            <w:r>
              <w:t xml:space="preserve">140. Koch, P. &amp; </w:t>
            </w:r>
            <w:proofErr w:type="spellStart"/>
            <w:r>
              <w:t>Nickolaus</w:t>
            </w:r>
            <w:proofErr w:type="spellEnd"/>
            <w:r>
              <w:t>, G. Allergic contact dermatitis and mercury exanthem due to mercury chloride in plastic boots. Contact Dermatitis 34, 405–409 (1996).</w:t>
            </w:r>
          </w:p>
          <w:p w14:paraId="23600986" w14:textId="77777777" w:rsidR="0079408D" w:rsidRDefault="0079408D" w:rsidP="00AA765F"/>
          <w:p w14:paraId="365A2043"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94883A"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3AE366" w14:textId="77777777" w:rsidR="0079408D" w:rsidRPr="00352B5E" w:rsidRDefault="0079408D" w:rsidP="00AA765F">
            <w:r w:rsidRPr="00352B5E">
              <w:t>5 yea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32A116" w14:textId="77777777" w:rsidR="0079408D" w:rsidRPr="00352B5E" w:rsidRDefault="0079408D" w:rsidP="00AA765F">
            <w:r w:rsidRPr="00352B5E">
              <w:t>Effects of Footwear, Risk Factor Injury/Pathology, Risk Factor Dermatology, Footwear Design</w:t>
            </w:r>
          </w:p>
        </w:tc>
      </w:tr>
      <w:tr w:rsidR="0079408D" w14:paraId="06F5715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73080D" w14:textId="77777777" w:rsidR="0079408D" w:rsidRDefault="0079408D" w:rsidP="00AA765F">
            <w:r>
              <w:t xml:space="preserve">141. </w:t>
            </w:r>
            <w:proofErr w:type="spellStart"/>
            <w:r>
              <w:t>Kolsek</w:t>
            </w:r>
            <w:proofErr w:type="spellEnd"/>
            <w:r>
              <w:t xml:space="preserve">, T., </w:t>
            </w:r>
            <w:proofErr w:type="spellStart"/>
            <w:r>
              <w:t>Jurca</w:t>
            </w:r>
            <w:proofErr w:type="spellEnd"/>
            <w:r>
              <w:t xml:space="preserve">, A. &amp; </w:t>
            </w:r>
            <w:proofErr w:type="spellStart"/>
            <w:r>
              <w:t>Vidic</w:t>
            </w:r>
            <w:proofErr w:type="spellEnd"/>
            <w:r>
              <w:t>, T. Survey on parents’ selection of children’s footwear. Footwear Sci. 3, S88–S90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08A26D"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4C2948"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D88865" w14:textId="77777777" w:rsidR="0079408D" w:rsidRPr="00352B5E" w:rsidRDefault="0079408D" w:rsidP="00AA765F">
            <w:r w:rsidRPr="00352B5E">
              <w:t>Anthropometrics, Footwear Design, Psychosocial</w:t>
            </w:r>
          </w:p>
        </w:tc>
      </w:tr>
      <w:tr w:rsidR="0079408D" w14:paraId="3D1C97E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0A10F7" w14:textId="77777777" w:rsidR="0079408D" w:rsidRDefault="0079408D" w:rsidP="00AA765F">
            <w:r>
              <w:t xml:space="preserve">142. Kraemer, J. Loop sandals for early functional treatment of hallux valgus. </w:t>
            </w:r>
            <w:proofErr w:type="spellStart"/>
            <w:r>
              <w:t>Orthopadische</w:t>
            </w:r>
            <w:proofErr w:type="spellEnd"/>
            <w:r>
              <w:t xml:space="preserve"> </w:t>
            </w:r>
            <w:proofErr w:type="spellStart"/>
            <w:r>
              <w:t>Prax</w:t>
            </w:r>
            <w:proofErr w:type="spellEnd"/>
            <w:r>
              <w:t>. 16, 882–884 (198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99EF5"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9404EF"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DF5D5" w14:textId="77777777" w:rsidR="0079408D" w:rsidRPr="00352B5E" w:rsidRDefault="0079408D" w:rsidP="00AA765F">
            <w:r w:rsidRPr="00352B5E">
              <w:t>Therapeutic Footwear, Therapeutic Footwear Corrective, Footwear Design, Effects of Footwear, Developmental Effects</w:t>
            </w:r>
          </w:p>
        </w:tc>
      </w:tr>
      <w:tr w:rsidR="0079408D" w14:paraId="3DC312A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FCB3F1" w14:textId="77777777" w:rsidR="0079408D" w:rsidRDefault="0079408D" w:rsidP="00AA765F">
            <w:r>
              <w:t xml:space="preserve">143. Kristen, H. Wholesome shoes for children. The role of the doctor in this problem. </w:t>
            </w:r>
            <w:proofErr w:type="spellStart"/>
            <w:r>
              <w:t>Osterr</w:t>
            </w:r>
            <w:proofErr w:type="spellEnd"/>
            <w:r>
              <w:t xml:space="preserve">. </w:t>
            </w:r>
            <w:proofErr w:type="spellStart"/>
            <w:r>
              <w:t>Arzteztg</w:t>
            </w:r>
            <w:proofErr w:type="spellEnd"/>
            <w:r>
              <w:t>. 29, 1299–1314 (197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8FE669"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73D63"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4AC061" w14:textId="77777777" w:rsidR="0079408D" w:rsidRPr="00352B5E" w:rsidRDefault="0079408D" w:rsidP="00AA765F">
            <w:r w:rsidRPr="00352B5E">
              <w:t xml:space="preserve">Developmental Effects, Footwear Design </w:t>
            </w:r>
          </w:p>
        </w:tc>
      </w:tr>
      <w:tr w:rsidR="0079408D" w14:paraId="316FB5C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B00442" w14:textId="77777777" w:rsidR="0079408D" w:rsidRDefault="0079408D" w:rsidP="00AA765F">
            <w:r>
              <w:t xml:space="preserve">144. Kristen, K. H. et al. [Functional evaluation of shoes for children based on gait analysis of children in the learning to walk stage]. Z </w:t>
            </w:r>
            <w:proofErr w:type="spellStart"/>
            <w:r>
              <w:t>Orthop</w:t>
            </w:r>
            <w:proofErr w:type="spellEnd"/>
            <w:r>
              <w:t xml:space="preserve"> </w:t>
            </w:r>
            <w:proofErr w:type="spellStart"/>
            <w:r>
              <w:t>Ihre</w:t>
            </w:r>
            <w:proofErr w:type="spellEnd"/>
            <w:r>
              <w:t xml:space="preserve"> </w:t>
            </w:r>
            <w:proofErr w:type="spellStart"/>
            <w:r>
              <w:t>Grenzgeb</w:t>
            </w:r>
            <w:proofErr w:type="spellEnd"/>
            <w:r>
              <w:t xml:space="preserve"> 136, 457–462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A04586"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97EEBD"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AE7FF5" w14:textId="77777777" w:rsidR="0079408D" w:rsidRPr="00352B5E" w:rsidRDefault="0079408D" w:rsidP="00AA765F">
            <w:r w:rsidRPr="00352B5E">
              <w:t>Biomechanics, Developmental Effects, Effects of Footwear, Footwear Design</w:t>
            </w:r>
          </w:p>
        </w:tc>
      </w:tr>
      <w:tr w:rsidR="0079408D" w14:paraId="190ADF8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9DF3C8" w14:textId="77777777" w:rsidR="0079408D" w:rsidRDefault="0079408D" w:rsidP="00AA765F">
            <w:r>
              <w:t xml:space="preserve">145. </w:t>
            </w:r>
            <w:proofErr w:type="spellStart"/>
            <w:r>
              <w:t>Krol</w:t>
            </w:r>
            <w:proofErr w:type="spellEnd"/>
            <w:r>
              <w:t xml:space="preserve">, R. Treatment of deformities associated with congenital absence of the fibula. </w:t>
            </w:r>
            <w:proofErr w:type="spellStart"/>
            <w:r>
              <w:t>Chir</w:t>
            </w:r>
            <w:proofErr w:type="spellEnd"/>
            <w:r>
              <w:t xml:space="preserve"> </w:t>
            </w:r>
            <w:proofErr w:type="spellStart"/>
            <w:r>
              <w:t>Narzadow</w:t>
            </w:r>
            <w:proofErr w:type="spellEnd"/>
            <w:r>
              <w:t xml:space="preserve"> </w:t>
            </w:r>
            <w:proofErr w:type="spellStart"/>
            <w:r>
              <w:t>Ruchu</w:t>
            </w:r>
            <w:proofErr w:type="spellEnd"/>
            <w:r>
              <w:t xml:space="preserve"> </w:t>
            </w:r>
            <w:proofErr w:type="spellStart"/>
            <w:r>
              <w:t>Ortop</w:t>
            </w:r>
            <w:proofErr w:type="spellEnd"/>
            <w:r>
              <w:t xml:space="preserve"> Pol 45, 161–165 (198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9DFAA0"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A4A417"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37E9A3" w14:textId="77777777" w:rsidR="0079408D" w:rsidRPr="00352B5E" w:rsidRDefault="0079408D" w:rsidP="00AA765F">
            <w:r w:rsidRPr="00352B5E">
              <w:t>Therapeutic Footwear, Therapeutic Footwear Corrective, Footwear Design</w:t>
            </w:r>
          </w:p>
        </w:tc>
      </w:tr>
      <w:tr w:rsidR="0079408D" w14:paraId="1476EE4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2E9C5B" w14:textId="77777777" w:rsidR="0079408D" w:rsidRDefault="0079408D" w:rsidP="00AA765F">
            <w:r>
              <w:t>146. Kung, S. M., Fink, P. W., Hume, P. &amp; Shultz, S. P. Kinematic and kinetic differences between barefoot and shod walking in children. Footwear Sci. 7, 95–105 (2015).</w:t>
            </w:r>
          </w:p>
          <w:p w14:paraId="04312621" w14:textId="77777777" w:rsidR="0079408D" w:rsidRDefault="0079408D" w:rsidP="00AA765F"/>
          <w:p w14:paraId="6C90760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0C2980"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A12097"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6C1BE4" w14:textId="77777777" w:rsidR="0079408D" w:rsidRPr="00352B5E" w:rsidRDefault="0079408D" w:rsidP="00AA765F">
            <w:r w:rsidRPr="00352B5E">
              <w:t>Biomechanics, Developmental Effects, Effects of Footwear, Cross Sectional Study</w:t>
            </w:r>
          </w:p>
        </w:tc>
      </w:tr>
      <w:tr w:rsidR="0079408D" w14:paraId="4F19F4D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9F8B09" w14:textId="77777777" w:rsidR="0079408D" w:rsidRDefault="0079408D" w:rsidP="00AA765F">
            <w:r>
              <w:t xml:space="preserve">147. </w:t>
            </w:r>
            <w:proofErr w:type="spellStart"/>
            <w:r>
              <w:t>Küper</w:t>
            </w:r>
            <w:proofErr w:type="spellEnd"/>
            <w:r>
              <w:t xml:space="preserve">, K. et al. Evaluation of inner shoe dimensions by computed tomography. Fuss und </w:t>
            </w:r>
            <w:proofErr w:type="spellStart"/>
            <w:r>
              <w:t>Sprunggelenk</w:t>
            </w:r>
            <w:proofErr w:type="spellEnd"/>
            <w:r>
              <w:t xml:space="preserve"> 3, 159–163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5941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2E01B3"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0432B4" w14:textId="77777777" w:rsidR="0079408D" w:rsidRPr="00352B5E" w:rsidRDefault="0079408D" w:rsidP="00AA765F">
            <w:r w:rsidRPr="00352B5E">
              <w:t xml:space="preserve">Anthropometrics, Developmental Effects, Footwear Design </w:t>
            </w:r>
          </w:p>
        </w:tc>
      </w:tr>
      <w:tr w:rsidR="0079408D" w14:paraId="15DB80D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D2A097" w14:textId="77777777" w:rsidR="0079408D" w:rsidRDefault="0079408D" w:rsidP="00AA765F">
            <w:r>
              <w:t xml:space="preserve">148. </w:t>
            </w:r>
            <w:proofErr w:type="spellStart"/>
            <w:r>
              <w:t>Kurup</w:t>
            </w:r>
            <w:proofErr w:type="spellEnd"/>
            <w:r>
              <w:t xml:space="preserve">, H. V, Clark, C. I. M. &amp; </w:t>
            </w:r>
            <w:proofErr w:type="spellStart"/>
            <w:r>
              <w:t>Dega</w:t>
            </w:r>
            <w:proofErr w:type="spellEnd"/>
            <w:r>
              <w:t xml:space="preserve">, R. K. Footwear and orthopaedics. Foot Ankle </w:t>
            </w:r>
            <w:proofErr w:type="spellStart"/>
            <w:r>
              <w:t>Surg</w:t>
            </w:r>
            <w:proofErr w:type="spellEnd"/>
            <w:r>
              <w:t xml:space="preserve"> 18, 79–83 (2012).</w:t>
            </w:r>
          </w:p>
          <w:p w14:paraId="78679B71" w14:textId="77777777" w:rsidR="0079408D" w:rsidRDefault="0079408D" w:rsidP="00AA765F"/>
          <w:p w14:paraId="39C32F0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F08F8B"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BF731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AFA1B5" w14:textId="77777777" w:rsidR="0079408D" w:rsidRPr="00352B5E" w:rsidRDefault="0079408D" w:rsidP="00AA765F">
            <w:r w:rsidRPr="00352B5E">
              <w:t>Developmental Effects, Footwear Design, Effects of Footwear</w:t>
            </w:r>
          </w:p>
        </w:tc>
      </w:tr>
      <w:tr w:rsidR="0079408D" w14:paraId="36AD0DC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EB452D" w14:textId="77777777" w:rsidR="0079408D" w:rsidRDefault="0079408D" w:rsidP="00AA765F">
            <w:r>
              <w:t xml:space="preserve">149. </w:t>
            </w:r>
            <w:proofErr w:type="spellStart"/>
            <w:r>
              <w:t>Lachapelle</w:t>
            </w:r>
            <w:proofErr w:type="spellEnd"/>
            <w:r>
              <w:t xml:space="preserve">, J. M. &amp; </w:t>
            </w:r>
            <w:proofErr w:type="spellStart"/>
            <w:r>
              <w:t>Tennstedt</w:t>
            </w:r>
            <w:proofErr w:type="spellEnd"/>
            <w:r>
              <w:t>, D. Juvenile plantar dermatosis: a report of 80 cases. Am J Ind Med 8, 291–295 (198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C98D3C"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3C385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4A8A6C" w14:textId="77777777" w:rsidR="0079408D" w:rsidRPr="00352B5E" w:rsidRDefault="0079408D" w:rsidP="00AA765F">
            <w:r w:rsidRPr="00352B5E">
              <w:t>Effects of Footwear, Risk Factor Injury/Pathology, Risk Factor Dermatology, Footwear Design</w:t>
            </w:r>
          </w:p>
        </w:tc>
      </w:tr>
      <w:tr w:rsidR="0079408D" w14:paraId="3DE930B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F65C24" w14:textId="77777777" w:rsidR="0079408D" w:rsidRDefault="0079408D" w:rsidP="00AA765F">
            <w:r>
              <w:t xml:space="preserve">150. Lago, D. C. F., Coutinho, C. A., Kochi, C. &amp; </w:t>
            </w:r>
            <w:proofErr w:type="spellStart"/>
            <w:r>
              <w:t>Longui</w:t>
            </w:r>
            <w:proofErr w:type="spellEnd"/>
            <w:r>
              <w:t xml:space="preserve">, C. A. Reported shoes size during </w:t>
            </w:r>
            <w:proofErr w:type="spellStart"/>
            <w:r>
              <w:t>gh</w:t>
            </w:r>
            <w:proofErr w:type="spellEnd"/>
            <w:r>
              <w:t xml:space="preserve"> therapy: Is foot overgrowth a myth or reality? Arch Endocrinol </w:t>
            </w:r>
            <w:proofErr w:type="spellStart"/>
            <w:r>
              <w:t>Metab</w:t>
            </w:r>
            <w:proofErr w:type="spellEnd"/>
            <w:r>
              <w:t xml:space="preserve"> 59, 414–421 (2015).</w:t>
            </w:r>
          </w:p>
          <w:p w14:paraId="3139AA8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506BB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402CF0"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08992D" w14:textId="77777777" w:rsidR="0079408D" w:rsidRPr="00352B5E" w:rsidRDefault="0079408D" w:rsidP="00AA765F">
            <w:r w:rsidRPr="00352B5E">
              <w:t xml:space="preserve">Anthropometrics, Footwear Design </w:t>
            </w:r>
          </w:p>
        </w:tc>
      </w:tr>
      <w:tr w:rsidR="0079408D" w14:paraId="1CD332E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FE7608" w14:textId="77777777" w:rsidR="0079408D" w:rsidRDefault="0079408D" w:rsidP="00AA765F">
            <w:r>
              <w:t xml:space="preserve">151. Lam, W. H. O., Lui, T. H. &amp; Chan, K. M. The Epidemiology of Ankle Sprain During Hiking in Uniformed Groups. J. </w:t>
            </w:r>
            <w:proofErr w:type="spellStart"/>
            <w:r>
              <w:t>Orthop</w:t>
            </w:r>
            <w:proofErr w:type="spellEnd"/>
            <w:r>
              <w:t xml:space="preserve">. Trauma </w:t>
            </w:r>
            <w:proofErr w:type="spellStart"/>
            <w:r>
              <w:t>Rehabil</w:t>
            </w:r>
            <w:proofErr w:type="spellEnd"/>
            <w:r>
              <w:t>. 15, 10–16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02E86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9B5711"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680D4D" w14:textId="77777777" w:rsidR="0079408D" w:rsidRPr="00352B5E" w:rsidRDefault="0079408D" w:rsidP="00AA765F">
            <w:r w:rsidRPr="00352B5E">
              <w:t>Effects of Footwear, Risk Factor Injury/Pathology, Risk Factor Injury, Footwear Design</w:t>
            </w:r>
          </w:p>
        </w:tc>
      </w:tr>
      <w:tr w:rsidR="0079408D" w14:paraId="52FEDD6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55233B" w14:textId="77777777" w:rsidR="0079408D" w:rsidRDefault="0079408D" w:rsidP="00AA765F">
            <w:r>
              <w:t xml:space="preserve">152. Lampe, R., </w:t>
            </w:r>
            <w:proofErr w:type="spellStart"/>
            <w:r>
              <w:t>Mitternacht</w:t>
            </w:r>
            <w:proofErr w:type="spellEnd"/>
            <w:r>
              <w:t xml:space="preserve">, J., </w:t>
            </w:r>
            <w:proofErr w:type="spellStart"/>
            <w:r>
              <w:t>Gerdesmeyer</w:t>
            </w:r>
            <w:proofErr w:type="spellEnd"/>
            <w:r>
              <w:t xml:space="preserve">, L. &amp; </w:t>
            </w:r>
            <w:proofErr w:type="spellStart"/>
            <w:r>
              <w:t>Gradinger</w:t>
            </w:r>
            <w:proofErr w:type="spellEnd"/>
            <w:r>
              <w:t xml:space="preserve">, R. Plantar pressure measurement in children and youths during sports activities. </w:t>
            </w:r>
            <w:proofErr w:type="spellStart"/>
            <w:r>
              <w:t>Klin</w:t>
            </w:r>
            <w:proofErr w:type="spellEnd"/>
            <w:r>
              <w:t xml:space="preserve"> </w:t>
            </w:r>
            <w:proofErr w:type="spellStart"/>
            <w:r>
              <w:t>Padiatr</w:t>
            </w:r>
            <w:proofErr w:type="spellEnd"/>
            <w:r>
              <w:t xml:space="preserve"> 217, 70–75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3581A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BC8B68"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3D1296" w14:textId="77777777" w:rsidR="0079408D" w:rsidRPr="00352B5E" w:rsidRDefault="0079408D" w:rsidP="00AA765F">
            <w:r w:rsidRPr="00352B5E">
              <w:t>Anthropometrics, Biomechanics, Effects of Footwear, Footwear Design</w:t>
            </w:r>
          </w:p>
        </w:tc>
      </w:tr>
      <w:tr w:rsidR="0079408D" w14:paraId="2C9112D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81B61B" w14:textId="77777777" w:rsidR="0079408D" w:rsidRDefault="0079408D" w:rsidP="00AA765F">
            <w:r>
              <w:t>153. Lampe, R. et al. Influence of orthopaedic-technical aid on the kinematics and kinetics of the knee joint of patients with neuro-orthopaedic diseases. Brain Dev. 26, 219–226 (200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33E7E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5538D4"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71ECAB" w14:textId="77777777" w:rsidR="0079408D" w:rsidRPr="00352B5E" w:rsidRDefault="0079408D" w:rsidP="00AA765F">
            <w:r w:rsidRPr="00352B5E">
              <w:t>Biomechanics, Developmental Effects, Effects of Footwear, Therapeutic Footwear, Therapeutic Footwear Functional, Therapeutic Footwear Functional Stability</w:t>
            </w:r>
          </w:p>
        </w:tc>
      </w:tr>
      <w:tr w:rsidR="0079408D" w14:paraId="4346FEA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8BCCB1" w14:textId="77777777" w:rsidR="0079408D" w:rsidRDefault="0079408D" w:rsidP="00AA765F">
            <w:r>
              <w:t xml:space="preserve">154. </w:t>
            </w:r>
            <w:proofErr w:type="spellStart"/>
            <w:r>
              <w:t>Latorre</w:t>
            </w:r>
            <w:proofErr w:type="spellEnd"/>
            <w:r>
              <w:t xml:space="preserve"> Roman, P. A., Balboa, F. R. &amp; </w:t>
            </w:r>
            <w:proofErr w:type="spellStart"/>
            <w:r>
              <w:t>Pinillos</w:t>
            </w:r>
            <w:proofErr w:type="spellEnd"/>
            <w:r>
              <w:t>, F. G. Foot strike pattern in children during shod-unshod running. Gait Posture 58, 220–222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388A4E"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1E8A4F"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ACC67A" w14:textId="77777777" w:rsidR="0079408D" w:rsidRPr="00352B5E" w:rsidRDefault="0079408D" w:rsidP="00AA765F">
            <w:r w:rsidRPr="00352B5E">
              <w:t xml:space="preserve">Developmental Effects, Biomechanics, Effects of Footwear </w:t>
            </w:r>
          </w:p>
        </w:tc>
      </w:tr>
      <w:tr w:rsidR="0079408D" w14:paraId="0D68DED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A324D5" w14:textId="77777777" w:rsidR="0079408D" w:rsidRDefault="0079408D" w:rsidP="00AA765F">
            <w:r>
              <w:t xml:space="preserve">155. Leong Lim, K. B. et al. Escalators, rubber clogs, and severe foot injuries in children. J </w:t>
            </w:r>
            <w:proofErr w:type="spellStart"/>
            <w:r>
              <w:t>Pediatr</w:t>
            </w:r>
            <w:proofErr w:type="spellEnd"/>
            <w:r>
              <w:t xml:space="preserve"> </w:t>
            </w:r>
            <w:proofErr w:type="spellStart"/>
            <w:r>
              <w:t>Orthop</w:t>
            </w:r>
            <w:proofErr w:type="spellEnd"/>
            <w:r>
              <w:t xml:space="preserve"> 30, 414–419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C8B7A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3A44F4"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7422D4" w14:textId="77777777" w:rsidR="0079408D" w:rsidRPr="00352B5E" w:rsidRDefault="0079408D" w:rsidP="00AA765F">
            <w:r w:rsidRPr="00352B5E">
              <w:t xml:space="preserve">Effects of Footwear, Risk Factor Injury/Pathology, Risk Factor Injury, Footwear Design </w:t>
            </w:r>
          </w:p>
        </w:tc>
      </w:tr>
      <w:tr w:rsidR="0079408D" w14:paraId="7245520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3A481C" w14:textId="77777777" w:rsidR="0079408D" w:rsidRDefault="0079408D" w:rsidP="00AA765F">
            <w:r>
              <w:t xml:space="preserve">156. Li, H., Zhao, C., Zhou, J., Shao, H. &amp; Chen, W. Isolation, purification and identification of bacteria from the shoes worn by children. African J. </w:t>
            </w:r>
            <w:proofErr w:type="spellStart"/>
            <w:r>
              <w:t>Biotechnol</w:t>
            </w:r>
            <w:proofErr w:type="spellEnd"/>
            <w:r>
              <w:t>. 10, 4133–4137 (2011).</w:t>
            </w:r>
          </w:p>
          <w:p w14:paraId="55ED17C3" w14:textId="77777777" w:rsidR="0079408D" w:rsidRDefault="0079408D" w:rsidP="00AA765F"/>
          <w:p w14:paraId="03B57986" w14:textId="77777777" w:rsidR="0079408D" w:rsidRDefault="0079408D" w:rsidP="00AA765F"/>
          <w:p w14:paraId="6403A973"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887B3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EBD009"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98C835" w14:textId="77777777" w:rsidR="0079408D" w:rsidRPr="00352B5E" w:rsidRDefault="0079408D" w:rsidP="00AA765F">
            <w:r w:rsidRPr="00352B5E">
              <w:t>Risk Factor Injury/Pathology, Risk Factor Infective, Footwear Design, Cross Sectional Study</w:t>
            </w:r>
          </w:p>
        </w:tc>
      </w:tr>
      <w:tr w:rsidR="0079408D" w14:paraId="45A030B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698A6C" w14:textId="77777777" w:rsidR="0079408D" w:rsidRDefault="0079408D" w:rsidP="00AA765F">
            <w:r>
              <w:t xml:space="preserve">157. Li, H., Zhou, J., Shi, R. &amp; Chen, W. Identification of fungi from children’s shoes and application of a novel antimicrobial agent on shoe insole. African J. </w:t>
            </w:r>
            <w:proofErr w:type="spellStart"/>
            <w:r>
              <w:t>Biotechnol</w:t>
            </w:r>
            <w:proofErr w:type="spellEnd"/>
            <w:r>
              <w:t>. 10, 14493–14497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F0390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C7F186"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895575" w14:textId="77777777" w:rsidR="0079408D" w:rsidRPr="00352B5E" w:rsidRDefault="0079408D" w:rsidP="00AA765F">
            <w:r w:rsidRPr="00352B5E">
              <w:t>Effects of Footwear, Risk Factor Injury/Pathology, Risk Factor Infective</w:t>
            </w:r>
          </w:p>
        </w:tc>
      </w:tr>
      <w:tr w:rsidR="0079408D" w14:paraId="3687D9C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7898D8" w14:textId="77777777" w:rsidR="0079408D" w:rsidRDefault="0079408D" w:rsidP="00AA765F">
            <w:r>
              <w:t xml:space="preserve">158. Li, Y. H. &amp; Leong, J. C. </w:t>
            </w:r>
            <w:proofErr w:type="spellStart"/>
            <w:r>
              <w:t>Intoeing</w:t>
            </w:r>
            <w:proofErr w:type="spellEnd"/>
            <w:r>
              <w:t xml:space="preserve"> gait in children. Hong Kong Med. J. = </w:t>
            </w:r>
            <w:proofErr w:type="spellStart"/>
            <w:r>
              <w:t>Xianggang</w:t>
            </w:r>
            <w:proofErr w:type="spellEnd"/>
            <w:r>
              <w:t xml:space="preserve"> Yi </w:t>
            </w:r>
            <w:proofErr w:type="spellStart"/>
            <w:r>
              <w:t>Xue</w:t>
            </w:r>
            <w:proofErr w:type="spellEnd"/>
            <w:r>
              <w:t xml:space="preserve"> Za </w:t>
            </w:r>
            <w:proofErr w:type="spellStart"/>
            <w:r>
              <w:t>Zhi</w:t>
            </w:r>
            <w:proofErr w:type="spellEnd"/>
            <w:r>
              <w:t xml:space="preserve"> 5, 360–366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8C6632"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949D4"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D236A9" w14:textId="77777777" w:rsidR="0079408D" w:rsidRPr="00352B5E" w:rsidRDefault="0079408D" w:rsidP="00AA765F">
            <w:r w:rsidRPr="00352B5E">
              <w:t>Developmental Effects, Therapeutic Footwear, Therapeutic Footwear Corrective, Effects of Footwear</w:t>
            </w:r>
          </w:p>
        </w:tc>
      </w:tr>
      <w:tr w:rsidR="0079408D" w14:paraId="4E99DF6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BA3562" w14:textId="77777777" w:rsidR="0079408D" w:rsidRDefault="0079408D" w:rsidP="00AA765F">
            <w:r>
              <w:t>159. Lieberman, D. E. et al. Foot strike patterns and collision forces in habitually barefoot versus shod runners. Nature 463, 531–535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9EA9C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3DB1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599444" w14:textId="77777777" w:rsidR="0079408D" w:rsidRPr="00352B5E" w:rsidRDefault="0079408D" w:rsidP="00AA765F">
            <w:r w:rsidRPr="00352B5E">
              <w:t xml:space="preserve">Biomechanics, Developmental Effects, Effects of Footwear </w:t>
            </w:r>
          </w:p>
        </w:tc>
      </w:tr>
      <w:tr w:rsidR="0079408D" w14:paraId="66F0F4C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1C3F13" w14:textId="77777777" w:rsidR="0079408D" w:rsidRDefault="0079408D" w:rsidP="00AA765F">
            <w:r>
              <w:t>160. Lim, P. Q. X. et al. The association of foot structure and footwear fit with disability in children and adolescents with Down syndrome. J Foot Ankle Res 8, 4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AC686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2E59F1"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3D3397" w14:textId="77777777" w:rsidR="0079408D" w:rsidRPr="00352B5E" w:rsidRDefault="0079408D" w:rsidP="00AA765F">
            <w:r w:rsidRPr="00352B5E">
              <w:t>Anthropometrics, Developmental Effects, Footwear Design, Effects of Footwear</w:t>
            </w:r>
          </w:p>
        </w:tc>
      </w:tr>
      <w:tr w:rsidR="0079408D" w14:paraId="5C004AE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EC7194" w14:textId="77777777" w:rsidR="0079408D" w:rsidRDefault="0079408D" w:rsidP="00AA765F">
            <w:r>
              <w:t xml:space="preserve">161. Lim, P. et al. Do foot posture, deformity, and footwear fit influence physical activity levels in children with Down syndrome? A prospective cohort study. J. Intellect. Dev. </w:t>
            </w:r>
            <w:proofErr w:type="spellStart"/>
            <w:r>
              <w:t>Disabil</w:t>
            </w:r>
            <w:proofErr w:type="spellEnd"/>
            <w:r>
              <w:t>. 42, 332–33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CE267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A5713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F49B8C" w14:textId="77777777" w:rsidR="0079408D" w:rsidRPr="00352B5E" w:rsidRDefault="0079408D" w:rsidP="00AA765F">
            <w:r w:rsidRPr="00352B5E">
              <w:t>Anthropometrics, Developmental Effects, Footwear Design, Effects of Footwear</w:t>
            </w:r>
          </w:p>
        </w:tc>
      </w:tr>
      <w:tr w:rsidR="0079408D" w14:paraId="508AD48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45B837" w14:textId="77777777" w:rsidR="0079408D" w:rsidRDefault="0079408D" w:rsidP="00AA765F">
            <w:r>
              <w:t xml:space="preserve">162. López Elvira, J. L., López Plaza, D., López Valenciano, A. &amp; Alonso Montero, C. </w:t>
            </w:r>
            <w:proofErr w:type="spellStart"/>
            <w:r>
              <w:t>Influencia</w:t>
            </w:r>
            <w:proofErr w:type="spellEnd"/>
            <w:r>
              <w:t xml:space="preserve"> del </w:t>
            </w:r>
            <w:proofErr w:type="spellStart"/>
            <w:r>
              <w:t>calzado</w:t>
            </w:r>
            <w:proofErr w:type="spellEnd"/>
            <w:r>
              <w:t xml:space="preserve"> </w:t>
            </w:r>
            <w:proofErr w:type="spellStart"/>
            <w:r>
              <w:t>en</w:t>
            </w:r>
            <w:proofErr w:type="spellEnd"/>
            <w:r>
              <w:t xml:space="preserve"> </w:t>
            </w:r>
            <w:proofErr w:type="spellStart"/>
            <w:r>
              <w:t>el</w:t>
            </w:r>
            <w:proofErr w:type="spellEnd"/>
            <w:r>
              <w:t xml:space="preserve"> </w:t>
            </w:r>
            <w:proofErr w:type="spellStart"/>
            <w:r>
              <w:t>movimiento</w:t>
            </w:r>
            <w:proofErr w:type="spellEnd"/>
            <w:r>
              <w:t xml:space="preserve"> del pie </w:t>
            </w:r>
            <w:proofErr w:type="spellStart"/>
            <w:r>
              <w:t>durante</w:t>
            </w:r>
            <w:proofErr w:type="spellEnd"/>
            <w:r>
              <w:t xml:space="preserve"> la </w:t>
            </w:r>
            <w:proofErr w:type="spellStart"/>
            <w:r>
              <w:t>marcha</w:t>
            </w:r>
            <w:proofErr w:type="spellEnd"/>
            <w:r>
              <w:t xml:space="preserve"> y la </w:t>
            </w:r>
            <w:proofErr w:type="spellStart"/>
            <w:r>
              <w:t>carrera</w:t>
            </w:r>
            <w:proofErr w:type="spellEnd"/>
            <w:r>
              <w:t xml:space="preserve"> </w:t>
            </w:r>
            <w:proofErr w:type="spellStart"/>
            <w:r>
              <w:t>en</w:t>
            </w:r>
            <w:proofErr w:type="spellEnd"/>
            <w:r>
              <w:t xml:space="preserve"> </w:t>
            </w:r>
            <w:proofErr w:type="spellStart"/>
            <w:r>
              <w:t>niños</w:t>
            </w:r>
            <w:proofErr w:type="spellEnd"/>
            <w:r>
              <w:t xml:space="preserve"> y </w:t>
            </w:r>
            <w:proofErr w:type="spellStart"/>
            <w:r>
              <w:t>niñas</w:t>
            </w:r>
            <w:proofErr w:type="spellEnd"/>
            <w:r>
              <w:t xml:space="preserve"> de 6 y 7 </w:t>
            </w:r>
            <w:proofErr w:type="spellStart"/>
            <w:r>
              <w:t>años</w:t>
            </w:r>
            <w:proofErr w:type="spellEnd"/>
            <w:r>
              <w:t xml:space="preserve">. / Influence of footwear on foot movement during walking and running in boys and girls aged 6-7. </w:t>
            </w:r>
            <w:proofErr w:type="spellStart"/>
            <w:r>
              <w:t>Retos</w:t>
            </w:r>
            <w:proofErr w:type="spellEnd"/>
            <w:r>
              <w:t xml:space="preserve"> </w:t>
            </w:r>
            <w:proofErr w:type="spellStart"/>
            <w:r>
              <w:t>Nuevas</w:t>
            </w:r>
            <w:proofErr w:type="spellEnd"/>
            <w:r>
              <w:t xml:space="preserve"> </w:t>
            </w:r>
            <w:proofErr w:type="spellStart"/>
            <w:r>
              <w:t>Perspect</w:t>
            </w:r>
            <w:proofErr w:type="spellEnd"/>
            <w:r>
              <w:t xml:space="preserve">. Educ. </w:t>
            </w:r>
            <w:proofErr w:type="spellStart"/>
            <w:r>
              <w:t>Física</w:t>
            </w:r>
            <w:proofErr w:type="spellEnd"/>
            <w:r>
              <w:t xml:space="preserve">, Deport. y </w:t>
            </w:r>
            <w:proofErr w:type="spellStart"/>
            <w:r>
              <w:t>Recreación</w:t>
            </w:r>
            <w:proofErr w:type="spellEnd"/>
            <w:r>
              <w:t xml:space="preserve"> 31, 128–132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B8CFF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0F73ED"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DF1739" w14:textId="77777777" w:rsidR="0079408D" w:rsidRPr="00352B5E" w:rsidRDefault="0079408D" w:rsidP="00AA765F">
            <w:r w:rsidRPr="00352B5E">
              <w:t xml:space="preserve">Biomechanics, Developmental Effects, Effects of Footwear, Footwear Design </w:t>
            </w:r>
          </w:p>
        </w:tc>
      </w:tr>
      <w:tr w:rsidR="0079408D" w14:paraId="22A8F29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80B64" w14:textId="77777777" w:rsidR="0079408D" w:rsidRDefault="0079408D" w:rsidP="00AA765F">
            <w:r>
              <w:t xml:space="preserve">163. Lord, M. &amp; </w:t>
            </w:r>
            <w:proofErr w:type="spellStart"/>
            <w:r>
              <w:t>Foulston</w:t>
            </w:r>
            <w:proofErr w:type="spellEnd"/>
            <w:r>
              <w:t xml:space="preserve">, J. Clinical trial of a computer-aided system for orthopaedic shoe upper design. </w:t>
            </w:r>
            <w:proofErr w:type="spellStart"/>
            <w:r>
              <w:t>Prosthet</w:t>
            </w:r>
            <w:proofErr w:type="spellEnd"/>
            <w:r>
              <w:t xml:space="preserve"> </w:t>
            </w:r>
            <w:proofErr w:type="spellStart"/>
            <w:r>
              <w:t>Orthot</w:t>
            </w:r>
            <w:proofErr w:type="spellEnd"/>
            <w:r>
              <w:t xml:space="preserve"> Int 15, 11–17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A9FF0D"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AA7C2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69A342" w14:textId="77777777" w:rsidR="0079408D" w:rsidRPr="00352B5E" w:rsidRDefault="0079408D" w:rsidP="00AA765F">
            <w:r w:rsidRPr="00352B5E">
              <w:t>Footwear Design, Therapeutic Footwear</w:t>
            </w:r>
          </w:p>
        </w:tc>
      </w:tr>
      <w:tr w:rsidR="0079408D" w14:paraId="02A23F4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6E8B7A" w14:textId="77777777" w:rsidR="0079408D" w:rsidRDefault="0079408D" w:rsidP="00AA765F">
            <w:r>
              <w:t xml:space="preserve">164. Lord, M., </w:t>
            </w:r>
            <w:proofErr w:type="spellStart"/>
            <w:r>
              <w:t>Foulston</w:t>
            </w:r>
            <w:proofErr w:type="spellEnd"/>
            <w:r>
              <w:t>, J. &amp; Smith, P. J. Technical Evaluation of a Cad System for Orthopaedic Shoe-Upper Design. Proc. Inst. Mech. Eng. Part H J. Eng. Med. 205, 109–115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E9A94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0EE59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8B0742" w14:textId="77777777" w:rsidR="0079408D" w:rsidRPr="00352B5E" w:rsidRDefault="0079408D" w:rsidP="00AA765F">
            <w:r w:rsidRPr="00352B5E">
              <w:t>Footwear Design, Therapeutic Footwear</w:t>
            </w:r>
          </w:p>
        </w:tc>
      </w:tr>
      <w:tr w:rsidR="0079408D" w14:paraId="5DD6A5C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633C06" w14:textId="77777777" w:rsidR="0079408D" w:rsidRDefault="0079408D" w:rsidP="00AA765F">
            <w:r>
              <w:t xml:space="preserve">165. </w:t>
            </w:r>
            <w:proofErr w:type="spellStart"/>
            <w:r>
              <w:t>Louey</w:t>
            </w:r>
            <w:proofErr w:type="spellEnd"/>
            <w:r>
              <w:t xml:space="preserve">, M. G. Y. &amp; </w:t>
            </w:r>
            <w:proofErr w:type="spellStart"/>
            <w:r>
              <w:t>Sangeux</w:t>
            </w:r>
            <w:proofErr w:type="spellEnd"/>
            <w:r>
              <w:t>, M. Shod wear and foot alignment in clinical gait analysis. Gait Posture 49, 144–147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027DDB"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A33CEF"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6578C2" w14:textId="77777777" w:rsidR="0079408D" w:rsidRPr="00352B5E" w:rsidRDefault="0079408D" w:rsidP="00AA765F">
            <w:r w:rsidRPr="00352B5E">
              <w:t xml:space="preserve">Biomechanics, Effects of Footwear </w:t>
            </w:r>
          </w:p>
        </w:tc>
      </w:tr>
      <w:tr w:rsidR="0079408D" w14:paraId="30BCC32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A3CF4B" w14:textId="77777777" w:rsidR="0079408D" w:rsidRDefault="0079408D" w:rsidP="00AA765F">
            <w:r>
              <w:t xml:space="preserve">166. </w:t>
            </w:r>
            <w:proofErr w:type="spellStart"/>
            <w:r>
              <w:t>Lythgo</w:t>
            </w:r>
            <w:proofErr w:type="spellEnd"/>
            <w:r>
              <w:t>, N., Wilson, C. &amp; Galea, M. Basic gait and symmetry measures for primary school-aged children and young adults whilst walking barefoot and with shoes. Gait Posture 30, 502–506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542299"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C023D1"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2AF9C4" w14:textId="77777777" w:rsidR="0079408D" w:rsidRPr="00352B5E" w:rsidRDefault="0079408D" w:rsidP="00AA765F">
            <w:r w:rsidRPr="00352B5E">
              <w:t xml:space="preserve">Biomechanics, Developmental Effects, Effects of Footwear </w:t>
            </w:r>
          </w:p>
        </w:tc>
      </w:tr>
      <w:tr w:rsidR="0079408D" w14:paraId="62FE9C8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984932" w14:textId="77777777" w:rsidR="0079408D" w:rsidRDefault="0079408D" w:rsidP="00AA765F">
            <w:r>
              <w:t>167. Mackie, R. M. &amp; Husain, S. L. Juvenile plantar dermatosis: A new entity? Clin Exp Dermatol 1, 253–260 (197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3CF7AD"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F692F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7210E2" w14:textId="77777777" w:rsidR="0079408D" w:rsidRPr="00352B5E" w:rsidRDefault="0079408D" w:rsidP="00AA765F">
            <w:r w:rsidRPr="00352B5E">
              <w:t xml:space="preserve">Effects of Footwear, Risk Factor Injury/Pathology, Risk Factor Dermatology </w:t>
            </w:r>
          </w:p>
        </w:tc>
      </w:tr>
      <w:tr w:rsidR="0079408D" w14:paraId="58BE592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C876CE" w14:textId="77777777" w:rsidR="0079408D" w:rsidRDefault="0079408D" w:rsidP="00AA765F">
            <w:r>
              <w:t xml:space="preserve">168. </w:t>
            </w:r>
            <w:proofErr w:type="spellStart"/>
            <w:r>
              <w:t>Makary</w:t>
            </w:r>
            <w:proofErr w:type="spellEnd"/>
            <w:r>
              <w:t>, M. A. Reported incidence of injuries caused by street glass among urban children in Philadelphia. Inj. Prev. 4, 148–149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82B5C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8426D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D33C56" w14:textId="77777777" w:rsidR="0079408D" w:rsidRPr="00352B5E" w:rsidRDefault="0079408D" w:rsidP="00AA765F">
            <w:r w:rsidRPr="00352B5E">
              <w:t>Effects of Footwear, Protective Role, Protective Role Environmental</w:t>
            </w:r>
          </w:p>
        </w:tc>
      </w:tr>
      <w:tr w:rsidR="0079408D" w14:paraId="740B055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6E0F12" w14:textId="77777777" w:rsidR="0079408D" w:rsidRDefault="0079408D" w:rsidP="00AA765F">
            <w:r>
              <w:t xml:space="preserve">169. Malas, B. S. What variables influence the ability of an AFO to improve function and when are they indicated? Clin </w:t>
            </w:r>
            <w:proofErr w:type="spellStart"/>
            <w:r>
              <w:t>Orthop</w:t>
            </w:r>
            <w:proofErr w:type="spellEnd"/>
            <w:r>
              <w:t xml:space="preserve"> </w:t>
            </w:r>
            <w:proofErr w:type="spellStart"/>
            <w:r>
              <w:t>Relat</w:t>
            </w:r>
            <w:proofErr w:type="spellEnd"/>
            <w:r>
              <w:t xml:space="preserve"> Res 469, 1308–1314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44F557"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84CF3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0F3FAF" w14:textId="77777777" w:rsidR="0079408D" w:rsidRPr="00352B5E" w:rsidRDefault="0079408D" w:rsidP="00AA765F">
            <w:r w:rsidRPr="00352B5E">
              <w:t>Therapeutic Footwear, Therapeutic Footwear Functional, Therapeutic Footwear Functional Stability, Effects of Footwear</w:t>
            </w:r>
          </w:p>
        </w:tc>
      </w:tr>
      <w:tr w:rsidR="0079408D" w14:paraId="094E3FB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D81871" w14:textId="77777777" w:rsidR="0079408D" w:rsidRDefault="0079408D" w:rsidP="00AA765F">
            <w:r>
              <w:t xml:space="preserve">170. Martin-Casado, L., </w:t>
            </w:r>
            <w:proofErr w:type="spellStart"/>
            <w:r>
              <w:t>Barquin</w:t>
            </w:r>
            <w:proofErr w:type="spellEnd"/>
            <w:r>
              <w:t xml:space="preserve">, C., Martín-Casado, L. &amp; </w:t>
            </w:r>
            <w:proofErr w:type="spellStart"/>
            <w:r>
              <w:t>Barquín</w:t>
            </w:r>
            <w:proofErr w:type="spellEnd"/>
            <w:r>
              <w:t>, C. Does a Physical Education lesson affect the foot morphology in school-aged children? Bol. Med. Hosp. Infant. Mex. 74, 357–363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2E986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A13E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F9F58F" w14:textId="77777777" w:rsidR="0079408D" w:rsidRPr="00352B5E" w:rsidRDefault="0079408D" w:rsidP="00AA765F">
            <w:r w:rsidRPr="00352B5E">
              <w:t xml:space="preserve"> Anthropometrics, Footwear Design</w:t>
            </w:r>
          </w:p>
        </w:tc>
      </w:tr>
      <w:tr w:rsidR="0079408D" w14:paraId="4BBF714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EF6EB5" w14:textId="77777777" w:rsidR="0079408D" w:rsidRDefault="0079408D" w:rsidP="00AA765F">
            <w:r>
              <w:t xml:space="preserve">171. Matsuda, S., </w:t>
            </w:r>
            <w:proofErr w:type="spellStart"/>
            <w:r>
              <w:t>Kasuga</w:t>
            </w:r>
            <w:proofErr w:type="spellEnd"/>
            <w:r>
              <w:t xml:space="preserve">, K., </w:t>
            </w:r>
            <w:proofErr w:type="spellStart"/>
            <w:r>
              <w:t>Hanai</w:t>
            </w:r>
            <w:proofErr w:type="spellEnd"/>
            <w:r>
              <w:t xml:space="preserve">, T., </w:t>
            </w:r>
            <w:proofErr w:type="spellStart"/>
            <w:r>
              <w:t>Demura</w:t>
            </w:r>
            <w:proofErr w:type="spellEnd"/>
            <w:r>
              <w:t xml:space="preserve">, T. &amp; Komura, K. The effect of the kindergarten barefoot policy on Preschool children’s toes. J </w:t>
            </w:r>
            <w:proofErr w:type="spellStart"/>
            <w:r>
              <w:t>Physiol</w:t>
            </w:r>
            <w:proofErr w:type="spellEnd"/>
            <w:r>
              <w:t xml:space="preserve"> </w:t>
            </w:r>
            <w:proofErr w:type="spellStart"/>
            <w:r>
              <w:t>Anthr</w:t>
            </w:r>
            <w:proofErr w:type="spellEnd"/>
            <w:r>
              <w:t>. 36, 4 (2016).</w:t>
            </w:r>
          </w:p>
          <w:p w14:paraId="1176C8B5"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FE8F03"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C135F8"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401056" w14:textId="77777777" w:rsidR="0079408D" w:rsidRPr="00352B5E" w:rsidRDefault="0079408D" w:rsidP="00AA765F">
            <w:r w:rsidRPr="00352B5E">
              <w:t xml:space="preserve">Anthropometrics, Developmental Effects, Effects of Footwear </w:t>
            </w:r>
          </w:p>
        </w:tc>
      </w:tr>
      <w:tr w:rsidR="0079408D" w14:paraId="6AE4357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69C049" w14:textId="77777777" w:rsidR="0079408D" w:rsidRDefault="0079408D" w:rsidP="00AA765F">
            <w:r>
              <w:t xml:space="preserve">172. </w:t>
            </w:r>
            <w:proofErr w:type="spellStart"/>
            <w:r>
              <w:t>Mauch</w:t>
            </w:r>
            <w:proofErr w:type="spellEnd"/>
            <w:r>
              <w:t xml:space="preserve">, M., Grau, S., Krauss, I., </w:t>
            </w:r>
            <w:proofErr w:type="spellStart"/>
            <w:r>
              <w:t>Maiwald</w:t>
            </w:r>
            <w:proofErr w:type="spellEnd"/>
            <w:r>
              <w:t xml:space="preserve">, C. &amp; </w:t>
            </w:r>
            <w:proofErr w:type="spellStart"/>
            <w:r>
              <w:t>Horstmann</w:t>
            </w:r>
            <w:proofErr w:type="spellEnd"/>
            <w:r>
              <w:t>, T. A new approach to children’s footwear based on foot type classification. Ergonomics 52, 999–1008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0274E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4CA214"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F2CE61" w14:textId="77777777" w:rsidR="0079408D" w:rsidRPr="00352B5E" w:rsidRDefault="0079408D" w:rsidP="00AA765F">
            <w:r w:rsidRPr="00352B5E">
              <w:t xml:space="preserve">Anthropometrics, Footwear Design </w:t>
            </w:r>
          </w:p>
        </w:tc>
      </w:tr>
      <w:tr w:rsidR="0079408D" w14:paraId="3F93916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E48C25" w14:textId="77777777" w:rsidR="0079408D" w:rsidRDefault="0079408D" w:rsidP="00AA765F">
            <w:r>
              <w:t xml:space="preserve">173. </w:t>
            </w:r>
            <w:proofErr w:type="spellStart"/>
            <w:r>
              <w:t>Mauch</w:t>
            </w:r>
            <w:proofErr w:type="spellEnd"/>
            <w:r>
              <w:t>, M. et al. Do the feet of German and Australian children differ in structure? Implications for children’s shoe design. Ergonomics 51, 527–539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146FA"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6CAF01"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826618" w14:textId="77777777" w:rsidR="0079408D" w:rsidRPr="00352B5E" w:rsidRDefault="0079408D" w:rsidP="00AA765F">
            <w:r w:rsidRPr="00352B5E">
              <w:t xml:space="preserve">Anthropometrics, Footwear Design </w:t>
            </w:r>
          </w:p>
        </w:tc>
      </w:tr>
      <w:tr w:rsidR="0079408D" w14:paraId="3CFFB5B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3E8286" w14:textId="77777777" w:rsidR="0079408D" w:rsidRDefault="0079408D" w:rsidP="00AA765F">
            <w:r>
              <w:t xml:space="preserve">174. McCarthy, C, et al. The effects of shoe design on gait, stability, and loading in new walkers, Abstracts * of Poster and Platform Presentations at the 2011. </w:t>
            </w:r>
            <w:proofErr w:type="spellStart"/>
            <w:r>
              <w:t>Pediatr</w:t>
            </w:r>
            <w:proofErr w:type="spellEnd"/>
            <w:r>
              <w:t xml:space="preserve">. Phys. </w:t>
            </w:r>
            <w:proofErr w:type="spellStart"/>
            <w:r>
              <w:t>Ther</w:t>
            </w:r>
            <w:proofErr w:type="spellEnd"/>
            <w:r>
              <w:t>. 23, 49–68 (2011).</w:t>
            </w:r>
          </w:p>
          <w:p w14:paraId="4822218D" w14:textId="77777777" w:rsidR="0079408D" w:rsidRDefault="0079408D" w:rsidP="00AA765F"/>
          <w:p w14:paraId="606DF404"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371677"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65CB57"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36A90A" w14:textId="77777777" w:rsidR="0079408D" w:rsidRPr="00352B5E" w:rsidRDefault="0079408D" w:rsidP="00AA765F">
            <w:r w:rsidRPr="00352B5E">
              <w:t>Biomechanics, Developmental Effects, Effects of Footwear, Footwear Design</w:t>
            </w:r>
          </w:p>
        </w:tc>
      </w:tr>
      <w:tr w:rsidR="0079408D" w14:paraId="0BF5DFB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EAA8C3" w14:textId="77777777" w:rsidR="0079408D" w:rsidRDefault="0079408D" w:rsidP="00AA765F">
            <w:r>
              <w:t>175. McSweeney, S. C., Reed, L. F. &amp; Wearing, S. The effect of sex on measures of foot mobility and stiffness in children and adolescents. Footwear Sci. 9, S138–S139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5909A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D4D43D" w14:textId="77777777" w:rsidR="0079408D" w:rsidRPr="00352B5E" w:rsidRDefault="0079408D" w:rsidP="00AA765F">
            <w:r w:rsidRPr="00352B5E">
              <w:t>Primary School 6-12yrs,</w:t>
            </w:r>
          </w:p>
          <w:p w14:paraId="2EDF1050"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81931F" w14:textId="77777777" w:rsidR="0079408D" w:rsidRPr="00352B5E" w:rsidRDefault="0079408D" w:rsidP="00AA765F">
            <w:r w:rsidRPr="00352B5E">
              <w:t xml:space="preserve">Anthropometrics, Footwear Design </w:t>
            </w:r>
          </w:p>
        </w:tc>
      </w:tr>
      <w:tr w:rsidR="0079408D" w14:paraId="7AB4DC2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94F01B" w14:textId="77777777" w:rsidR="0079408D" w:rsidRDefault="0079408D" w:rsidP="00AA765F">
            <w:r>
              <w:t xml:space="preserve">176. </w:t>
            </w:r>
            <w:proofErr w:type="spellStart"/>
            <w:r>
              <w:t>Mendelewich</w:t>
            </w:r>
            <w:proofErr w:type="spellEnd"/>
            <w:r>
              <w:t xml:space="preserve">, I. A. &amp; Pitkin, M. R. </w:t>
            </w:r>
            <w:proofErr w:type="spellStart"/>
            <w:r>
              <w:t>Orthopedic</w:t>
            </w:r>
            <w:proofErr w:type="spellEnd"/>
            <w:r>
              <w:t xml:space="preserve"> shoes for children with cerebral palsy in residual stage and with ‘pes </w:t>
            </w:r>
            <w:proofErr w:type="spellStart"/>
            <w:r>
              <w:t>equino</w:t>
            </w:r>
            <w:proofErr w:type="spellEnd"/>
            <w:r>
              <w:t xml:space="preserve">-varus congenital’ which is feebly marked or was surgically treated. </w:t>
            </w:r>
            <w:proofErr w:type="spellStart"/>
            <w:r>
              <w:t>Abstr</w:t>
            </w:r>
            <w:proofErr w:type="spellEnd"/>
            <w:r>
              <w:t xml:space="preserve">. XII </w:t>
            </w:r>
            <w:proofErr w:type="spellStart"/>
            <w:r>
              <w:t>Congr</w:t>
            </w:r>
            <w:proofErr w:type="spellEnd"/>
            <w:r>
              <w:t xml:space="preserve">. Int. Soc. </w:t>
            </w:r>
            <w:proofErr w:type="spellStart"/>
            <w:r>
              <w:t>Biomech</w:t>
            </w:r>
            <w:proofErr w:type="spellEnd"/>
            <w:r>
              <w:t>. 22, 1055 (198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CC4095"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D668DF"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821D8F" w14:textId="77777777" w:rsidR="0079408D" w:rsidRPr="00352B5E" w:rsidRDefault="0079408D" w:rsidP="00AA765F">
            <w:r w:rsidRPr="00352B5E">
              <w:t>Therapeutic Footwear, Therapeutic Footwear Functional, Therapeutic Footwear Functional Stability, Footwear Design</w:t>
            </w:r>
          </w:p>
        </w:tc>
      </w:tr>
      <w:tr w:rsidR="0079408D" w14:paraId="76B1F23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6F9367" w14:textId="77777777" w:rsidR="0079408D" w:rsidRDefault="0079408D" w:rsidP="00AA765F">
            <w:r>
              <w:t xml:space="preserve">177. </w:t>
            </w:r>
            <w:proofErr w:type="spellStart"/>
            <w:r>
              <w:t>Minkin</w:t>
            </w:r>
            <w:proofErr w:type="spellEnd"/>
            <w:r>
              <w:t>, W., Cohen, H. J. &amp; Frank, S. B. Contact Dermatitis to East Indian Leather. Arch Dermatol 103, 522–523 (197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767D01" w14:textId="77777777" w:rsidR="0079408D" w:rsidRPr="00352B5E" w:rsidRDefault="0079408D" w:rsidP="00AA765F">
            <w:r w:rsidRPr="00352B5E">
              <w:t>Case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A67E1D"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40BD7B" w14:textId="77777777" w:rsidR="0079408D" w:rsidRPr="00352B5E" w:rsidRDefault="0079408D" w:rsidP="00AA765F">
            <w:r w:rsidRPr="00352B5E">
              <w:t>Effects of Footwear, Risk Factor Injury/Pathology, Risk Factor Dermatology, Footwear Design</w:t>
            </w:r>
          </w:p>
        </w:tc>
      </w:tr>
      <w:tr w:rsidR="0079408D" w14:paraId="074D60F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A56931" w14:textId="77777777" w:rsidR="0079408D" w:rsidRDefault="0079408D" w:rsidP="00AA765F">
            <w:r>
              <w:t xml:space="preserve">178. MJ, I. J., Nene, A. V, </w:t>
            </w:r>
            <w:proofErr w:type="spellStart"/>
            <w:r>
              <w:t>Ijzerman</w:t>
            </w:r>
            <w:proofErr w:type="spellEnd"/>
            <w:r>
              <w:t xml:space="preserve">, M. J. &amp; Nene, A. V. Feasibility of the physiological cost index as an outcome measure for the assessment of energy expenditure during walking. Arch. Phys. Med. </w:t>
            </w:r>
            <w:proofErr w:type="spellStart"/>
            <w:r>
              <w:t>Rehabil</w:t>
            </w:r>
            <w:proofErr w:type="spellEnd"/>
            <w:r>
              <w:t>. 83, 1777–1782 (2002).</w:t>
            </w:r>
          </w:p>
          <w:p w14:paraId="1BC14E8D" w14:textId="77777777" w:rsidR="0079408D" w:rsidRDefault="0079408D" w:rsidP="00AA765F"/>
          <w:p w14:paraId="61EF3137"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3FFB73"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E36E8"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AD2ABD" w14:textId="77777777" w:rsidR="0079408D" w:rsidRPr="00352B5E" w:rsidRDefault="0079408D" w:rsidP="00AA765F">
            <w:r w:rsidRPr="00352B5E">
              <w:t>Physiological, Effects of Footwear</w:t>
            </w:r>
          </w:p>
        </w:tc>
      </w:tr>
      <w:tr w:rsidR="0079408D" w14:paraId="67E3F37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8CAD95" w14:textId="77777777" w:rsidR="0079408D" w:rsidRDefault="0079408D" w:rsidP="00AA765F">
            <w:r>
              <w:t xml:space="preserve">179. </w:t>
            </w:r>
            <w:proofErr w:type="spellStart"/>
            <w:r>
              <w:t>Molla</w:t>
            </w:r>
            <w:proofErr w:type="spellEnd"/>
            <w:r>
              <w:t xml:space="preserve">, Y. B. et al. Individual correlates of </w:t>
            </w:r>
            <w:proofErr w:type="spellStart"/>
            <w:r>
              <w:t>podoconiosis</w:t>
            </w:r>
            <w:proofErr w:type="spellEnd"/>
            <w:r>
              <w:t xml:space="preserve"> in areas of varying endemicity: a case-control study. </w:t>
            </w:r>
            <w:proofErr w:type="spellStart"/>
            <w:r>
              <w:t>PLoS</w:t>
            </w:r>
            <w:proofErr w:type="spellEnd"/>
            <w:r>
              <w:t xml:space="preserve"> </w:t>
            </w:r>
            <w:proofErr w:type="spellStart"/>
            <w:r>
              <w:t>Negl</w:t>
            </w:r>
            <w:proofErr w:type="spellEnd"/>
            <w:r>
              <w:t xml:space="preserve"> Trop Dis 7, e2554–e2554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EBF12A"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FAF66"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48BF69" w14:textId="77777777" w:rsidR="0079408D" w:rsidRPr="00352B5E" w:rsidRDefault="0079408D" w:rsidP="00AA765F">
            <w:r w:rsidRPr="00352B5E">
              <w:t>Effects of Footwear, Protective Role, Protective Role Environmental</w:t>
            </w:r>
          </w:p>
        </w:tc>
      </w:tr>
      <w:tr w:rsidR="0079408D" w14:paraId="60F161C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FEF6CA" w14:textId="77777777" w:rsidR="0079408D" w:rsidRDefault="0079408D" w:rsidP="00AA765F">
            <w:r>
              <w:t xml:space="preserve">180. </w:t>
            </w:r>
            <w:proofErr w:type="spellStart"/>
            <w:r>
              <w:t>Monsia</w:t>
            </w:r>
            <w:proofErr w:type="spellEnd"/>
            <w:r>
              <w:t xml:space="preserve">, A. et al. [Surgery of congenital clubfoot in Don </w:t>
            </w:r>
            <w:proofErr w:type="spellStart"/>
            <w:r>
              <w:t>Orione</w:t>
            </w:r>
            <w:proofErr w:type="spellEnd"/>
            <w:r>
              <w:t xml:space="preserve">, Health Center for physical handicaps of Ivory Coast (About 554 feet)]. Ann </w:t>
            </w:r>
            <w:proofErr w:type="spellStart"/>
            <w:r>
              <w:t>Chir</w:t>
            </w:r>
            <w:proofErr w:type="spellEnd"/>
            <w:r>
              <w:t xml:space="preserve"> </w:t>
            </w:r>
            <w:proofErr w:type="spellStart"/>
            <w:r>
              <w:t>Plast</w:t>
            </w:r>
            <w:proofErr w:type="spellEnd"/>
            <w:r>
              <w:t xml:space="preserve"> </w:t>
            </w:r>
            <w:proofErr w:type="spellStart"/>
            <w:r>
              <w:t>Esthet</w:t>
            </w:r>
            <w:proofErr w:type="spellEnd"/>
            <w:r>
              <w:t xml:space="preserve"> 53, 41–45 (2008).</w:t>
            </w:r>
          </w:p>
          <w:p w14:paraId="064E7AD4" w14:textId="77777777" w:rsidR="0079408D" w:rsidRDefault="0079408D" w:rsidP="00AA765F"/>
          <w:p w14:paraId="0BCAC985"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A1B72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FB2F3A"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4F8D6D" w14:textId="77777777" w:rsidR="0079408D" w:rsidRPr="00352B5E" w:rsidRDefault="0079408D" w:rsidP="00AA765F">
            <w:r w:rsidRPr="00352B5E">
              <w:t>Anthropometrics, Developmental Effects, Therapeutic Footwear, Therapeutic Footwear Corrective, Effects of Footwear</w:t>
            </w:r>
          </w:p>
        </w:tc>
      </w:tr>
      <w:tr w:rsidR="0079408D" w14:paraId="262181E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408DDF" w14:textId="77777777" w:rsidR="0079408D" w:rsidRDefault="0079408D" w:rsidP="00AA765F">
            <w:r>
              <w:t>181. Moorthy, T. T. &amp; Rajan, V. S. Juvenile plantar dermatosis in Singapore. Int J Dermatol 23, 476–479 (198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8F6C8A"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43E3BF"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84C25E" w14:textId="77777777" w:rsidR="0079408D" w:rsidRPr="00352B5E" w:rsidRDefault="0079408D" w:rsidP="00AA765F">
            <w:r w:rsidRPr="00352B5E">
              <w:t>Effects of Footwear, Risk Factor Injury/Pathology, Risk Factor Dermatology Footwear Design</w:t>
            </w:r>
          </w:p>
        </w:tc>
      </w:tr>
      <w:tr w:rsidR="0079408D" w14:paraId="13ACEF8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80EE54" w14:textId="77777777" w:rsidR="0079408D" w:rsidRDefault="0079408D" w:rsidP="00AA765F">
            <w:r>
              <w:t>182. Moreno-Hernández, A. et al. Temporal and spatial gait parameters analysis in non-pathological Mexican children. Gait Posture 32, 78–81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43F8EF"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B1E2BC"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540E14" w14:textId="77777777" w:rsidR="0079408D" w:rsidRPr="00352B5E" w:rsidRDefault="0079408D" w:rsidP="00AA765F">
            <w:r w:rsidRPr="00352B5E">
              <w:t>Biomechanics, Developmental Effects, Effects of Footwear</w:t>
            </w:r>
          </w:p>
        </w:tc>
      </w:tr>
      <w:tr w:rsidR="0079408D" w14:paraId="1416003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6EEFB4" w14:textId="77777777" w:rsidR="0079408D" w:rsidRDefault="0079408D" w:rsidP="00AA765F">
            <w:r>
              <w:t xml:space="preserve">183. Mueller, R. &amp; </w:t>
            </w:r>
            <w:proofErr w:type="spellStart"/>
            <w:r>
              <w:t>Boltze</w:t>
            </w:r>
            <w:proofErr w:type="spellEnd"/>
            <w:r>
              <w:t xml:space="preserve">, W. H. The conservative equalization of differences in the length of the legs. </w:t>
            </w:r>
            <w:proofErr w:type="spellStart"/>
            <w:r>
              <w:t>Ther</w:t>
            </w:r>
            <w:proofErr w:type="spellEnd"/>
            <w:r>
              <w:t xml:space="preserve">. </w:t>
            </w:r>
            <w:proofErr w:type="spellStart"/>
            <w:r>
              <w:t>Umschau</w:t>
            </w:r>
            <w:proofErr w:type="spellEnd"/>
            <w:r>
              <w:t xml:space="preserve"> 32, 303–305 (197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EEB36A"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65E06B"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5F4CE6" w14:textId="77777777" w:rsidR="0079408D" w:rsidRPr="00352B5E" w:rsidRDefault="0079408D" w:rsidP="00AA765F">
            <w:r w:rsidRPr="00352B5E">
              <w:t>Therapeutic Footwear, Therapeutic Footwear Functional, Therapeutic Footwear Functional Lift, Footwear Design</w:t>
            </w:r>
          </w:p>
        </w:tc>
      </w:tr>
      <w:tr w:rsidR="0079408D" w14:paraId="0BE8981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128CE7" w14:textId="77777777" w:rsidR="0079408D" w:rsidRDefault="0079408D" w:rsidP="00AA765F">
            <w:r>
              <w:t xml:space="preserve">184. Mullen, S. &amp; Toby, E. B. Adolescent runners: The effect of training shoes on running kinematics. J. </w:t>
            </w:r>
            <w:proofErr w:type="spellStart"/>
            <w:r>
              <w:t>Pediatr</w:t>
            </w:r>
            <w:proofErr w:type="spellEnd"/>
            <w:r>
              <w:t xml:space="preserve">. </w:t>
            </w:r>
            <w:proofErr w:type="spellStart"/>
            <w:r>
              <w:t>Orthop</w:t>
            </w:r>
            <w:proofErr w:type="spellEnd"/>
            <w:r>
              <w:t>. 33, 453–457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B454BC"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236977"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91EAC7" w14:textId="77777777" w:rsidR="0079408D" w:rsidRPr="00352B5E" w:rsidRDefault="0079408D" w:rsidP="00AA765F">
            <w:r w:rsidRPr="00352B5E">
              <w:t>Biomechanics, Developmental Effects, Effects of Footwear, Footwear Design</w:t>
            </w:r>
          </w:p>
        </w:tc>
      </w:tr>
      <w:tr w:rsidR="0079408D" w14:paraId="0997B5E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20060B" w14:textId="77777777" w:rsidR="0079408D" w:rsidRDefault="0079408D" w:rsidP="00AA765F">
            <w:r>
              <w:t xml:space="preserve">185. Muller, S. et al. Conservative treatment measures in </w:t>
            </w:r>
            <w:proofErr w:type="spellStart"/>
            <w:r>
              <w:t>hemophilic</w:t>
            </w:r>
            <w:proofErr w:type="spellEnd"/>
            <w:r>
              <w:t xml:space="preserve"> arthropathy. </w:t>
            </w:r>
            <w:proofErr w:type="spellStart"/>
            <w:r>
              <w:t>Orthopade</w:t>
            </w:r>
            <w:proofErr w:type="spellEnd"/>
            <w:r>
              <w:t xml:space="preserve"> 28, 347–355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94C3B6"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2516B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E5AFD7" w14:textId="77777777" w:rsidR="0079408D" w:rsidRPr="00352B5E" w:rsidRDefault="0079408D" w:rsidP="00AA765F">
            <w:r w:rsidRPr="00352B5E">
              <w:t>Therapeutic Footwear, Therapeutic Footwear Functional, Therapeutic Footwear Functional Stability, Effects of Footwear</w:t>
            </w:r>
          </w:p>
        </w:tc>
      </w:tr>
      <w:tr w:rsidR="0079408D" w14:paraId="603F3A9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294C5C" w14:textId="77777777" w:rsidR="0079408D" w:rsidRDefault="0079408D" w:rsidP="00AA765F">
            <w:r>
              <w:t>186. Muñoz-</w:t>
            </w:r>
            <w:proofErr w:type="spellStart"/>
            <w:r>
              <w:t>Antoli</w:t>
            </w:r>
            <w:proofErr w:type="spellEnd"/>
            <w:r>
              <w:t xml:space="preserve">, C., </w:t>
            </w:r>
            <w:proofErr w:type="spellStart"/>
            <w:r>
              <w:t>Pavón</w:t>
            </w:r>
            <w:proofErr w:type="spellEnd"/>
            <w:r>
              <w:t xml:space="preserve">, A., </w:t>
            </w:r>
            <w:proofErr w:type="spellStart"/>
            <w:r>
              <w:t>Marcilla</w:t>
            </w:r>
            <w:proofErr w:type="spellEnd"/>
            <w:r>
              <w:t xml:space="preserve">, A., Toledo, R. &amp; Esteban, J. G. Prevalence and risk factors related to intestinal parasites among children in Department of Rio San Juan, Nicaragua. Trans R Soc Trop Med </w:t>
            </w:r>
            <w:proofErr w:type="spellStart"/>
            <w:r>
              <w:t>Hyg</w:t>
            </w:r>
            <w:proofErr w:type="spellEnd"/>
            <w:r>
              <w:t xml:space="preserve"> 108, 774–782 (2014).</w:t>
            </w:r>
          </w:p>
          <w:p w14:paraId="7763342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D5522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BD77D0"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AA31A5" w14:textId="77777777" w:rsidR="0079408D" w:rsidRPr="00352B5E" w:rsidRDefault="0079408D" w:rsidP="00AA765F">
            <w:r w:rsidRPr="00352B5E">
              <w:t>Effects of Footwear, Protective Role, Protective Role Infective</w:t>
            </w:r>
          </w:p>
        </w:tc>
      </w:tr>
      <w:tr w:rsidR="0079408D" w14:paraId="45988DC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B6AC48" w14:textId="77777777" w:rsidR="0079408D" w:rsidRDefault="0079408D" w:rsidP="00AA765F">
            <w:r>
              <w:t xml:space="preserve">187. </w:t>
            </w:r>
            <w:proofErr w:type="spellStart"/>
            <w:r>
              <w:t>Munuera</w:t>
            </w:r>
            <w:proofErr w:type="spellEnd"/>
            <w:r>
              <w:t xml:space="preserve">, P. V, Castillo, J. M., Dominguez, G. &amp; </w:t>
            </w:r>
            <w:proofErr w:type="spellStart"/>
            <w:r>
              <w:t>Lafuente</w:t>
            </w:r>
            <w:proofErr w:type="spellEnd"/>
            <w:r>
              <w:t>, G. Orthotic devices with out-toeing wedge as treatment for in-toed gait in children. J Am Pod. Med Assoc 100, 472–478 (201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FC3DAB"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D6982C"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989BAA" w14:textId="77777777" w:rsidR="0079408D" w:rsidRPr="00352B5E" w:rsidRDefault="0079408D" w:rsidP="00AA765F">
            <w:r w:rsidRPr="00352B5E">
              <w:t xml:space="preserve">Biomechanics, Developmental Effects, Effects of Footwear </w:t>
            </w:r>
          </w:p>
        </w:tc>
      </w:tr>
      <w:tr w:rsidR="0079408D" w14:paraId="59D3854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837D36" w14:textId="77777777" w:rsidR="0079408D" w:rsidRDefault="0079408D" w:rsidP="00AA765F">
            <w:r>
              <w:t xml:space="preserve">188. </w:t>
            </w:r>
            <w:proofErr w:type="spellStart"/>
            <w:r>
              <w:t>Murri</w:t>
            </w:r>
            <w:proofErr w:type="spellEnd"/>
            <w:r>
              <w:t xml:space="preserve">, A. &amp; </w:t>
            </w:r>
            <w:proofErr w:type="spellStart"/>
            <w:r>
              <w:t>Zechner</w:t>
            </w:r>
            <w:proofErr w:type="spellEnd"/>
            <w:r>
              <w:t xml:space="preserve">, G. [Corrective dynamic shoe fitting of the functional clubfoot in patients with infantile cerebral palsy]. Z </w:t>
            </w:r>
            <w:proofErr w:type="spellStart"/>
            <w:r>
              <w:t>Orthop</w:t>
            </w:r>
            <w:proofErr w:type="spellEnd"/>
            <w:r>
              <w:t xml:space="preserve"> </w:t>
            </w:r>
            <w:proofErr w:type="spellStart"/>
            <w:r>
              <w:t>Ihre</w:t>
            </w:r>
            <w:proofErr w:type="spellEnd"/>
            <w:r>
              <w:t xml:space="preserve"> </w:t>
            </w:r>
            <w:proofErr w:type="spellStart"/>
            <w:r>
              <w:t>Grenzgeb</w:t>
            </w:r>
            <w:proofErr w:type="spellEnd"/>
            <w:r>
              <w:t xml:space="preserve"> 132, 214–220 (1994).</w:t>
            </w:r>
          </w:p>
          <w:p w14:paraId="37672E66" w14:textId="77777777" w:rsidR="0079408D" w:rsidRDefault="0079408D" w:rsidP="00AA765F"/>
          <w:p w14:paraId="0C6BD839" w14:textId="77777777" w:rsidR="0079408D" w:rsidRDefault="0079408D" w:rsidP="00AA765F"/>
          <w:p w14:paraId="2052BC08" w14:textId="77777777" w:rsidR="0079408D" w:rsidRDefault="0079408D" w:rsidP="00AA765F"/>
          <w:p w14:paraId="210430A9"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CB8E4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CF25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8992DA" w14:textId="77777777" w:rsidR="0079408D" w:rsidRPr="00352B5E" w:rsidRDefault="0079408D" w:rsidP="00AA765F">
            <w:r w:rsidRPr="00352B5E">
              <w:t xml:space="preserve">Anthropometrics, Developmental Effects, Therapeutic Footwear, Therapeutic Footwear Corrective, Effects of Footwear </w:t>
            </w:r>
          </w:p>
        </w:tc>
      </w:tr>
      <w:tr w:rsidR="0079408D" w14:paraId="2077C23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AD6EC1" w14:textId="77777777" w:rsidR="0079408D" w:rsidRDefault="0079408D" w:rsidP="00AA765F">
            <w:r>
              <w:t>189. Nasr, N. A., Al-</w:t>
            </w:r>
            <w:proofErr w:type="spellStart"/>
            <w:r>
              <w:t>Mekhlafi</w:t>
            </w:r>
            <w:proofErr w:type="spellEnd"/>
            <w:r>
              <w:t xml:space="preserve">, H. M., Ahmed, A., </w:t>
            </w:r>
            <w:proofErr w:type="spellStart"/>
            <w:r>
              <w:t>Roslan</w:t>
            </w:r>
            <w:proofErr w:type="spellEnd"/>
            <w:r>
              <w:t xml:space="preserve">, M. A. &amp; </w:t>
            </w:r>
            <w:proofErr w:type="spellStart"/>
            <w:r>
              <w:t>Bulgiba</w:t>
            </w:r>
            <w:proofErr w:type="spellEnd"/>
            <w:r>
              <w:t xml:space="preserve">, A. Towards an effective control programme of soil-transmitted helminth infections among Orang Asli in rural Malaysia. Part 2: Knowledge, attitude, and practices. </w:t>
            </w:r>
            <w:proofErr w:type="spellStart"/>
            <w:r>
              <w:t>Parasit</w:t>
            </w:r>
            <w:proofErr w:type="spellEnd"/>
            <w:r>
              <w:t>. Vectors 6, 28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7EBA2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B8546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8B5639" w14:textId="77777777" w:rsidR="0079408D" w:rsidRPr="00352B5E" w:rsidRDefault="0079408D" w:rsidP="00AA765F">
            <w:r w:rsidRPr="00352B5E">
              <w:t>Effects of Footwear, Protective Role, Protective Role Infective</w:t>
            </w:r>
          </w:p>
        </w:tc>
      </w:tr>
      <w:tr w:rsidR="0079408D" w14:paraId="5175DF4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63A6E8" w14:textId="77777777" w:rsidR="0079408D" w:rsidRDefault="0079408D" w:rsidP="00AA765F">
            <w:r>
              <w:t xml:space="preserve">190. </w:t>
            </w:r>
            <w:proofErr w:type="spellStart"/>
            <w:r>
              <w:t>Neering</w:t>
            </w:r>
            <w:proofErr w:type="spellEnd"/>
            <w:r>
              <w:t xml:space="preserve">, H. &amp; Van Dijk, E. Juvenile plantar dermatosis. Acta </w:t>
            </w:r>
            <w:proofErr w:type="spellStart"/>
            <w:r>
              <w:t>Derm</w:t>
            </w:r>
            <w:proofErr w:type="spellEnd"/>
            <w:r>
              <w:t xml:space="preserve"> </w:t>
            </w:r>
            <w:proofErr w:type="spellStart"/>
            <w:r>
              <w:t>Venereol</w:t>
            </w:r>
            <w:proofErr w:type="spellEnd"/>
            <w:r>
              <w:t xml:space="preserve"> 58, 531–534 (1978).</w:t>
            </w:r>
          </w:p>
          <w:p w14:paraId="6306D8B6" w14:textId="77777777" w:rsidR="0079408D" w:rsidRDefault="0079408D" w:rsidP="00AA765F"/>
          <w:p w14:paraId="18B4B46F"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7AB288"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1FEBB0"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A1A871" w14:textId="77777777" w:rsidR="0079408D" w:rsidRPr="00352B5E" w:rsidRDefault="0079408D" w:rsidP="00AA765F">
            <w:r w:rsidRPr="00352B5E">
              <w:t xml:space="preserve">Effects of Footwear, Risk Factor Injury/Pathology, Risk Factor Dermatology </w:t>
            </w:r>
          </w:p>
          <w:p w14:paraId="3CC7A0F0" w14:textId="77777777" w:rsidR="0079408D" w:rsidRPr="00352B5E" w:rsidRDefault="0079408D" w:rsidP="00AA765F"/>
        </w:tc>
      </w:tr>
      <w:tr w:rsidR="0079408D" w14:paraId="77A34BA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0329DE" w14:textId="77777777" w:rsidR="0079408D" w:rsidRDefault="0079408D" w:rsidP="00AA765F">
            <w:r>
              <w:t xml:space="preserve">191. Neto, H. P. et al. Immediate effect of postural insoles on gait performance of children with cerebral palsy: Preliminary randomized controlled double-blind clinical trial. J. Phys. </w:t>
            </w:r>
            <w:proofErr w:type="spellStart"/>
            <w:r>
              <w:t>Ther</w:t>
            </w:r>
            <w:proofErr w:type="spellEnd"/>
            <w:r>
              <w:t>. Sci. 26, 1003–1007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69EE48"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E728AF"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1083F6" w14:textId="77777777" w:rsidR="0079408D" w:rsidRPr="00352B5E" w:rsidRDefault="0079408D" w:rsidP="00AA765F">
            <w:r w:rsidRPr="00352B5E">
              <w:t xml:space="preserve">Biomechanics, Effects of Footwear </w:t>
            </w:r>
          </w:p>
        </w:tc>
      </w:tr>
      <w:tr w:rsidR="0079408D" w14:paraId="05D86CE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9A68C9" w14:textId="77777777" w:rsidR="0079408D" w:rsidRDefault="0079408D" w:rsidP="00AA765F">
            <w:r>
              <w:t xml:space="preserve">192. </w:t>
            </w:r>
            <w:proofErr w:type="spellStart"/>
            <w:r>
              <w:t>Nordenfelt</w:t>
            </w:r>
            <w:proofErr w:type="spellEnd"/>
            <w:r>
              <w:t xml:space="preserve">, P. J. Children’s shoes. Acta </w:t>
            </w:r>
            <w:proofErr w:type="spellStart"/>
            <w:r>
              <w:t>Pædiatrica</w:t>
            </w:r>
            <w:proofErr w:type="spellEnd"/>
            <w:r>
              <w:t xml:space="preserve"> 25, 220–226 (193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B2D17F"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1BACE3"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C43955" w14:textId="77777777" w:rsidR="0079408D" w:rsidRPr="00352B5E" w:rsidRDefault="0079408D" w:rsidP="00AA765F">
            <w:r w:rsidRPr="00352B5E">
              <w:t>Developmental Effects, Footwear Design</w:t>
            </w:r>
          </w:p>
        </w:tc>
      </w:tr>
      <w:tr w:rsidR="0079408D" w14:paraId="4C2F484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D70A39" w14:textId="77777777" w:rsidR="0079408D" w:rsidRDefault="0079408D" w:rsidP="00AA765F">
            <w:r>
              <w:t xml:space="preserve">193. </w:t>
            </w:r>
            <w:proofErr w:type="spellStart"/>
            <w:r>
              <w:t>Ocak</w:t>
            </w:r>
            <w:proofErr w:type="spellEnd"/>
            <w:r>
              <w:t xml:space="preserve">, B. &amp; </w:t>
            </w:r>
            <w:proofErr w:type="spellStart"/>
            <w:r>
              <w:t>Gülümser</w:t>
            </w:r>
            <w:proofErr w:type="spellEnd"/>
            <w:r>
              <w:t xml:space="preserve">, G. Foot measurement standardization of adolescent boys in 7-14 age group. </w:t>
            </w:r>
            <w:proofErr w:type="spellStart"/>
            <w:r>
              <w:t>Tekst</w:t>
            </w:r>
            <w:proofErr w:type="spellEnd"/>
            <w:r>
              <w:t xml:space="preserve">. </w:t>
            </w:r>
            <w:proofErr w:type="spellStart"/>
            <w:r>
              <w:t>ve</w:t>
            </w:r>
            <w:proofErr w:type="spellEnd"/>
            <w:r>
              <w:t xml:space="preserve"> </w:t>
            </w:r>
            <w:proofErr w:type="spellStart"/>
            <w:r>
              <w:t>Konfeksiyon</w:t>
            </w:r>
            <w:proofErr w:type="spellEnd"/>
            <w:r>
              <w:t xml:space="preserve"> 19, 157–162 (2009).</w:t>
            </w:r>
          </w:p>
          <w:p w14:paraId="06B015E9" w14:textId="77777777" w:rsidR="0079408D" w:rsidRDefault="0079408D" w:rsidP="00AA765F"/>
          <w:p w14:paraId="2C454005"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B5D86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3AF5E8"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F871B6" w14:textId="77777777" w:rsidR="0079408D" w:rsidRPr="00352B5E" w:rsidRDefault="0079408D" w:rsidP="00AA765F">
            <w:r w:rsidRPr="00352B5E">
              <w:t xml:space="preserve">Anthropometrics, Footwear Design </w:t>
            </w:r>
          </w:p>
        </w:tc>
      </w:tr>
      <w:tr w:rsidR="0079408D" w14:paraId="075FE4A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F5B579" w14:textId="77777777" w:rsidR="0079408D" w:rsidRDefault="0079408D" w:rsidP="00AA765F">
            <w:r>
              <w:t xml:space="preserve">194. </w:t>
            </w:r>
            <w:proofErr w:type="spellStart"/>
            <w:r>
              <w:t>Oeffinger</w:t>
            </w:r>
            <w:proofErr w:type="spellEnd"/>
            <w:r>
              <w:t>, D. et al. Comparison of gait with and without shoes in children. Gait Posture 9, 95–100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3FB455"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F5DE65" w14:textId="77777777" w:rsidR="0079408D" w:rsidRPr="00352B5E" w:rsidRDefault="0079408D" w:rsidP="00AA765F">
            <w:r w:rsidRPr="00352B5E">
              <w:t xml:space="preserve">Not Reported in Abstract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61A766" w14:textId="77777777" w:rsidR="0079408D" w:rsidRPr="00352B5E" w:rsidRDefault="0079408D" w:rsidP="00AA765F">
            <w:r w:rsidRPr="00352B5E">
              <w:t>Biomechanics, Developmental Effects, Effects of Footwear</w:t>
            </w:r>
          </w:p>
        </w:tc>
      </w:tr>
      <w:tr w:rsidR="0079408D" w14:paraId="1C57319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D4748D" w14:textId="77777777" w:rsidR="0079408D" w:rsidRDefault="0079408D" w:rsidP="00AA765F">
            <w:r>
              <w:t xml:space="preserve">195. Ortiz-Salvador, J.-M. M. et al. Dermatitis of the Foot: Epidemiologic and Clinical Features in 389 Children. </w:t>
            </w:r>
            <w:proofErr w:type="spellStart"/>
            <w:r>
              <w:t>Pediatr</w:t>
            </w:r>
            <w:proofErr w:type="spellEnd"/>
            <w:r>
              <w:t xml:space="preserve"> Dermatol 34, 535–539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88056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4566B7" w14:textId="77777777" w:rsidR="0079408D" w:rsidRPr="00352B5E" w:rsidRDefault="0079408D" w:rsidP="00AA765F">
            <w:r w:rsidRPr="00352B5E">
              <w:t xml:space="preserve">Not Reported in Abstract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8249D5" w14:textId="77777777" w:rsidR="0079408D" w:rsidRPr="00352B5E" w:rsidRDefault="0079408D" w:rsidP="00AA765F">
            <w:r w:rsidRPr="00352B5E">
              <w:t>Effects of Footwear, Risk Factor Injury/Pathology, Risk Factor Dermatology, Footwear Design</w:t>
            </w:r>
          </w:p>
        </w:tc>
      </w:tr>
      <w:tr w:rsidR="0079408D" w14:paraId="5350CEA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156290" w14:textId="77777777" w:rsidR="0079408D" w:rsidRDefault="0079408D" w:rsidP="00AA765F">
            <w:r>
              <w:t xml:space="preserve">196. Pandey, S. et al. Flatfoot in Indian population. J. </w:t>
            </w:r>
            <w:proofErr w:type="spellStart"/>
            <w:r>
              <w:t>Orthop</w:t>
            </w:r>
            <w:proofErr w:type="spellEnd"/>
            <w:r>
              <w:t>. Surg. (Hong Kong) 21, 32–36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7314D0"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F25BF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BFA605" w14:textId="77777777" w:rsidR="0079408D" w:rsidRPr="00352B5E" w:rsidRDefault="0079408D" w:rsidP="00AA765F">
            <w:r w:rsidRPr="00352B5E">
              <w:t>Anthropometrics, Developmental Effects, Therapeutic Footwear, Therapeutic Footwear Corrective, Effects of Footwear, Footwear Design</w:t>
            </w:r>
          </w:p>
        </w:tc>
      </w:tr>
      <w:tr w:rsidR="0079408D" w14:paraId="08C26FD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13D4E6" w14:textId="77777777" w:rsidR="0079408D" w:rsidRDefault="0079408D" w:rsidP="00AA765F">
            <w:r>
              <w:t xml:space="preserve">197. </w:t>
            </w:r>
            <w:proofErr w:type="spellStart"/>
            <w:r>
              <w:t>Pasin</w:t>
            </w:r>
            <w:proofErr w:type="spellEnd"/>
            <w:r>
              <w:t xml:space="preserve"> Neto, H. et al. Postural insoles on gait in children with cerebral palsy: Randomized controlled double-blind clinical trial. J. </w:t>
            </w:r>
            <w:proofErr w:type="spellStart"/>
            <w:r>
              <w:t>Bodyw</w:t>
            </w:r>
            <w:proofErr w:type="spellEnd"/>
            <w:r>
              <w:t xml:space="preserve">. Mov. </w:t>
            </w:r>
            <w:proofErr w:type="spellStart"/>
            <w:r>
              <w:t>Ther</w:t>
            </w:r>
            <w:proofErr w:type="spellEnd"/>
            <w:r>
              <w:t>. 21, 890–895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DB5BC3"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5C2A5F"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D252E1" w14:textId="77777777" w:rsidR="0079408D" w:rsidRPr="00352B5E" w:rsidRDefault="0079408D" w:rsidP="00AA765F">
            <w:r w:rsidRPr="00352B5E">
              <w:t xml:space="preserve">Biomechanics, Effects of Footwear </w:t>
            </w:r>
          </w:p>
        </w:tc>
      </w:tr>
      <w:tr w:rsidR="0079408D" w14:paraId="699ED52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482B99" w14:textId="77777777" w:rsidR="0079408D" w:rsidRDefault="0079408D" w:rsidP="00AA765F">
            <w:r>
              <w:t xml:space="preserve">198. </w:t>
            </w:r>
            <w:proofErr w:type="spellStart"/>
            <w:r>
              <w:t>Pauk</w:t>
            </w:r>
            <w:proofErr w:type="spellEnd"/>
            <w:r>
              <w:t xml:space="preserve">, J. &amp; </w:t>
            </w:r>
            <w:proofErr w:type="spellStart"/>
            <w:r>
              <w:t>Griškevičius</w:t>
            </w:r>
            <w:proofErr w:type="spellEnd"/>
            <w:r>
              <w:t xml:space="preserve">, J. Ground reaction force and support moment in typical and flat-feet children. </w:t>
            </w:r>
            <w:proofErr w:type="spellStart"/>
            <w:r>
              <w:t>Mechanika</w:t>
            </w:r>
            <w:proofErr w:type="spellEnd"/>
            <w:r>
              <w:t xml:space="preserve"> 17, 93–96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BD466D"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43A621"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49145C" w14:textId="77777777" w:rsidR="0079408D" w:rsidRPr="00352B5E" w:rsidRDefault="0079408D" w:rsidP="00AA765F">
            <w:r w:rsidRPr="00352B5E">
              <w:t xml:space="preserve">Biomechanics, Effects of Footwear, Footwear Design </w:t>
            </w:r>
          </w:p>
        </w:tc>
      </w:tr>
      <w:tr w:rsidR="0079408D" w14:paraId="486F686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632650" w14:textId="77777777" w:rsidR="0079408D" w:rsidRDefault="0079408D" w:rsidP="00AA765F">
            <w:r>
              <w:t xml:space="preserve">199. </w:t>
            </w:r>
            <w:proofErr w:type="spellStart"/>
            <w:r>
              <w:t>Pauk</w:t>
            </w:r>
            <w:proofErr w:type="spellEnd"/>
            <w:r>
              <w:t xml:space="preserve">, J., </w:t>
            </w:r>
            <w:proofErr w:type="spellStart"/>
            <w:r>
              <w:t>Ezerskiy</w:t>
            </w:r>
            <w:proofErr w:type="spellEnd"/>
            <w:r>
              <w:t xml:space="preserve">, V., </w:t>
            </w:r>
            <w:proofErr w:type="spellStart"/>
            <w:r>
              <w:t>Raso</w:t>
            </w:r>
            <w:proofErr w:type="spellEnd"/>
            <w:r>
              <w:t>, J. V &amp; Rogalski, M. Epidemiologic factors affecting plantar arch development in children with flat feet. J Am Pod. Med Assoc 102, 114–121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C17DF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0946D7" w14:textId="77777777" w:rsidR="0079408D" w:rsidRPr="00352B5E" w:rsidRDefault="0079408D" w:rsidP="00AA765F">
            <w:r w:rsidRPr="00352B5E">
              <w:t xml:space="preserve">Adolescent 13-18yrs Primary School 6-12yrs </w:t>
            </w:r>
          </w:p>
          <w:p w14:paraId="57EF7A19" w14:textId="77777777" w:rsidR="0079408D" w:rsidRPr="00352B5E" w:rsidRDefault="0079408D" w:rsidP="00AA765F"/>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C02AD" w14:textId="77777777" w:rsidR="0079408D" w:rsidRPr="00352B5E" w:rsidRDefault="0079408D" w:rsidP="00AA765F">
            <w:r w:rsidRPr="00352B5E">
              <w:t>Anthropometrics, Developmental Effects, Effects of Footwear</w:t>
            </w:r>
          </w:p>
        </w:tc>
      </w:tr>
      <w:tr w:rsidR="0079408D" w14:paraId="4391142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055B82" w14:textId="77777777" w:rsidR="0079408D" w:rsidRDefault="0079408D" w:rsidP="00AA765F">
            <w:r>
              <w:t xml:space="preserve">200. </w:t>
            </w:r>
            <w:proofErr w:type="spellStart"/>
            <w:r>
              <w:t>Pavlackova</w:t>
            </w:r>
            <w:proofErr w:type="spellEnd"/>
            <w:r>
              <w:t xml:space="preserve">, J., </w:t>
            </w:r>
            <w:proofErr w:type="spellStart"/>
            <w:r>
              <w:t>Egner</w:t>
            </w:r>
            <w:proofErr w:type="spellEnd"/>
            <w:r>
              <w:t xml:space="preserve">, P., </w:t>
            </w:r>
            <w:proofErr w:type="spellStart"/>
            <w:r>
              <w:t>Mokrejs</w:t>
            </w:r>
            <w:proofErr w:type="spellEnd"/>
            <w:r>
              <w:t xml:space="preserve">, P. &amp; </w:t>
            </w:r>
            <w:proofErr w:type="spellStart"/>
            <w:r>
              <w:t>Cernekova</w:t>
            </w:r>
            <w:proofErr w:type="spellEnd"/>
            <w:r>
              <w:t>, M. Verification of toe allowance of children’s footwear and its categorisation. Footwear Sci. 7, 149–157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94827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5EBD6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957AB4" w14:textId="77777777" w:rsidR="0079408D" w:rsidRPr="00352B5E" w:rsidRDefault="0079408D" w:rsidP="00AA765F">
            <w:r w:rsidRPr="00352B5E">
              <w:t>Developmental Effects, Footwear Design</w:t>
            </w:r>
          </w:p>
        </w:tc>
      </w:tr>
      <w:tr w:rsidR="0079408D" w14:paraId="6BEBF3B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BEC318" w14:textId="77777777" w:rsidR="0079408D" w:rsidRDefault="0079408D" w:rsidP="00AA765F">
            <w:r>
              <w:t xml:space="preserve">201. </w:t>
            </w:r>
            <w:proofErr w:type="spellStart"/>
            <w:r>
              <w:t>Penneau</w:t>
            </w:r>
            <w:proofErr w:type="spellEnd"/>
            <w:r>
              <w:t xml:space="preserve">, K., </w:t>
            </w:r>
            <w:proofErr w:type="spellStart"/>
            <w:r>
              <w:t>Lutter</w:t>
            </w:r>
            <w:proofErr w:type="spellEnd"/>
            <w:r>
              <w:t>, L. D. &amp; Winter, R. D. Pes planus: radiographic changes with foot orthoses and shoes. Foot Ankle 2, 299–303 (1982).</w:t>
            </w:r>
          </w:p>
          <w:p w14:paraId="444F443D" w14:textId="77777777" w:rsidR="0079408D" w:rsidRDefault="0079408D" w:rsidP="00AA765F"/>
          <w:p w14:paraId="2FF9ADCE" w14:textId="77777777" w:rsidR="0079408D" w:rsidRDefault="0079408D" w:rsidP="00AA765F"/>
          <w:p w14:paraId="188D82EB" w14:textId="77777777" w:rsidR="0079408D" w:rsidRDefault="0079408D" w:rsidP="00AA765F"/>
          <w:p w14:paraId="07E42500" w14:textId="77777777" w:rsidR="0079408D" w:rsidRDefault="0079408D" w:rsidP="00AA765F"/>
          <w:p w14:paraId="566C2A3F"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840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DF1C3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4B6199" w14:textId="77777777" w:rsidR="0079408D" w:rsidRPr="00352B5E" w:rsidRDefault="0079408D" w:rsidP="00AA765F">
            <w:r w:rsidRPr="00352B5E">
              <w:t>Anthropometrics, Therapeutic Footwear, Therapeutic Footwear Functional, Therapeutic Footwear Functional Stability, Effects of Footwear</w:t>
            </w:r>
          </w:p>
        </w:tc>
      </w:tr>
      <w:tr w:rsidR="0079408D" w14:paraId="79BB650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F171BF" w14:textId="77777777" w:rsidR="0079408D" w:rsidRDefault="0079408D" w:rsidP="00AA765F">
            <w:r>
              <w:t xml:space="preserve">202. </w:t>
            </w:r>
            <w:proofErr w:type="spellStart"/>
            <w:r>
              <w:t>Pezzan</w:t>
            </w:r>
            <w:proofErr w:type="spellEnd"/>
            <w:r>
              <w:t xml:space="preserve">, P. A. O., Sacco, I. C. N. &amp; João, S. M. A. Foot posture and classification of the plantar arch among adolescent wearers and non-wearers of high-heeled shoes. Brazilian J. Phys. </w:t>
            </w:r>
            <w:proofErr w:type="spellStart"/>
            <w:r>
              <w:t>Ther</w:t>
            </w:r>
            <w:proofErr w:type="spellEnd"/>
            <w:r>
              <w:t xml:space="preserve">. / Rev. Bras. </w:t>
            </w:r>
            <w:proofErr w:type="spellStart"/>
            <w:r>
              <w:t>Fisioter</w:t>
            </w:r>
            <w:proofErr w:type="spellEnd"/>
            <w:r>
              <w:t>. 13, 398–404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A5842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CAB45D"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762D7A" w14:textId="77777777" w:rsidR="0079408D" w:rsidRPr="00352B5E" w:rsidRDefault="0079408D" w:rsidP="00AA765F">
            <w:r w:rsidRPr="00352B5E">
              <w:t xml:space="preserve">Anthropometrics, Developmental Effects, Footwear Design, Effects of Footwear </w:t>
            </w:r>
          </w:p>
        </w:tc>
      </w:tr>
      <w:tr w:rsidR="0079408D" w14:paraId="19C49CD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20ABB8" w14:textId="77777777" w:rsidR="0079408D" w:rsidRDefault="0079408D" w:rsidP="00AA765F">
            <w:r>
              <w:t>203. Phiri, K. S. The prevalence, intensity and ecological determinants of helminth infection among children in an urban and rural community in Southern Malawi. Malawi Med. J. J. Med. Assoc. Malawi 13, 22–26 (200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687F6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EC1F74" w14:textId="77777777" w:rsidR="0079408D" w:rsidRPr="00352B5E" w:rsidRDefault="0079408D" w:rsidP="00AA765F">
            <w:r w:rsidRPr="00352B5E">
              <w:t>Adolescent 13-18yrs,</w:t>
            </w:r>
          </w:p>
          <w:p w14:paraId="0D7F965C"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80C81" w14:textId="77777777" w:rsidR="0079408D" w:rsidRPr="00352B5E" w:rsidRDefault="0079408D" w:rsidP="00AA765F">
            <w:r w:rsidRPr="00352B5E">
              <w:t>Effects of Footwear, Protective Role, Protective Role Infective</w:t>
            </w:r>
          </w:p>
        </w:tc>
      </w:tr>
      <w:tr w:rsidR="0079408D" w14:paraId="5EC2AF9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C18DD8" w14:textId="77777777" w:rsidR="0079408D" w:rsidRDefault="0079408D" w:rsidP="00AA765F">
            <w:r>
              <w:t xml:space="preserve">204. Phiri, K., Whitty, C. J. M., Graham, S. M. &amp; </w:t>
            </w:r>
            <w:proofErr w:type="spellStart"/>
            <w:r>
              <w:t>Ssembatya-Lule</w:t>
            </w:r>
            <w:proofErr w:type="spellEnd"/>
            <w:r>
              <w:t xml:space="preserve">, G. Urban/rural differences in prevalence and risk factors for intestinal helminth infection in southern Malawi. Ann Trop Med </w:t>
            </w:r>
            <w:proofErr w:type="spellStart"/>
            <w:r>
              <w:t>Parasitol</w:t>
            </w:r>
            <w:proofErr w:type="spellEnd"/>
            <w:r>
              <w:t xml:space="preserve"> 94, 381–387 (2000).</w:t>
            </w:r>
          </w:p>
          <w:p w14:paraId="6A6B519C" w14:textId="77777777" w:rsidR="0079408D" w:rsidRDefault="0079408D" w:rsidP="00AA765F"/>
          <w:p w14:paraId="3226CC14" w14:textId="77777777" w:rsidR="0079408D" w:rsidRDefault="0079408D" w:rsidP="00AA765F"/>
          <w:p w14:paraId="156FDF27" w14:textId="77777777" w:rsidR="0079408D" w:rsidRDefault="0079408D" w:rsidP="00AA765F"/>
          <w:p w14:paraId="7FD0A45F" w14:textId="77777777" w:rsidR="0079408D" w:rsidRDefault="0079408D" w:rsidP="00AA765F"/>
          <w:p w14:paraId="023EBC1D"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C351B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22C7A0" w14:textId="77777777" w:rsidR="0079408D" w:rsidRPr="00352B5E" w:rsidRDefault="0079408D" w:rsidP="00AA765F">
            <w:r w:rsidRPr="00352B5E">
              <w:t>Adolescent 13-18yrs,</w:t>
            </w:r>
          </w:p>
          <w:p w14:paraId="0451366C"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A172ED" w14:textId="77777777" w:rsidR="0079408D" w:rsidRPr="00352B5E" w:rsidRDefault="0079408D" w:rsidP="00AA765F">
            <w:r w:rsidRPr="00352B5E">
              <w:t>Effects of Footwear, Protective Role, Protective Role Infective</w:t>
            </w:r>
          </w:p>
        </w:tc>
      </w:tr>
      <w:tr w:rsidR="0079408D" w14:paraId="0DA39C7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D6DDE3" w14:textId="77777777" w:rsidR="0079408D" w:rsidRDefault="0079408D" w:rsidP="00AA765F">
            <w:r>
              <w:t xml:space="preserve">205. </w:t>
            </w:r>
            <w:proofErr w:type="spellStart"/>
            <w:r>
              <w:t>Prasher</w:t>
            </w:r>
            <w:proofErr w:type="spellEnd"/>
            <w:r>
              <w:t xml:space="preserve">, V. P., Robinson, L., Krishnan, V. H. R. &amp; Chung, M. C. Podiatric disorders among children with Down syndrome and learning disability. Dev Med Child </w:t>
            </w:r>
            <w:proofErr w:type="spellStart"/>
            <w:r>
              <w:t>Neurol</w:t>
            </w:r>
            <w:proofErr w:type="spellEnd"/>
            <w:r>
              <w:t xml:space="preserve"> 37, 131–134 (199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0B49D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1CD164" w14:textId="77777777" w:rsidR="0079408D" w:rsidRPr="00352B5E" w:rsidRDefault="0079408D" w:rsidP="00AA765F">
            <w:r w:rsidRPr="00352B5E">
              <w:t xml:space="preserve">Adolescent 13-18yrs, Primary School 6-12yrs </w:t>
            </w:r>
          </w:p>
          <w:p w14:paraId="6799AEB6" w14:textId="77777777" w:rsidR="0079408D" w:rsidRPr="00352B5E" w:rsidRDefault="0079408D" w:rsidP="00AA765F"/>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D05D9A" w14:textId="77777777" w:rsidR="0079408D" w:rsidRPr="00352B5E" w:rsidRDefault="0079408D" w:rsidP="00AA765F">
            <w:r w:rsidRPr="00352B5E">
              <w:t>Anthropometrics, Biomechanics, Effects of Footwear, Footwear Design</w:t>
            </w:r>
          </w:p>
        </w:tc>
      </w:tr>
      <w:tr w:rsidR="0079408D" w14:paraId="39900CE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B71C15" w14:textId="77777777" w:rsidR="0079408D" w:rsidRDefault="0079408D" w:rsidP="00AA765F">
            <w:r>
              <w:t xml:space="preserve">206. </w:t>
            </w:r>
            <w:proofErr w:type="spellStart"/>
            <w:r>
              <w:t>Puszczałowska-Lizis</w:t>
            </w:r>
            <w:proofErr w:type="spellEnd"/>
            <w:r>
              <w:t>, E. et al. Foot Structure in Boys with Down Syndrome. Biomed Res. Int. 2017, 704746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BD4612"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35DE5C"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A01D48" w14:textId="77777777" w:rsidR="0079408D" w:rsidRPr="00352B5E" w:rsidRDefault="0079408D" w:rsidP="00AA765F">
            <w:r w:rsidRPr="00352B5E">
              <w:t xml:space="preserve">Anthropometrics, Footwear Design </w:t>
            </w:r>
          </w:p>
        </w:tc>
      </w:tr>
      <w:tr w:rsidR="0079408D" w14:paraId="65F6D9B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4CBBA8" w14:textId="77777777" w:rsidR="0079408D" w:rsidRDefault="0079408D" w:rsidP="00AA765F">
            <w:r>
              <w:t xml:space="preserve">207. </w:t>
            </w:r>
            <w:proofErr w:type="spellStart"/>
            <w:r>
              <w:t>Raczkowski</w:t>
            </w:r>
            <w:proofErr w:type="spellEnd"/>
            <w:r>
              <w:t xml:space="preserve">, J. W., </w:t>
            </w:r>
            <w:proofErr w:type="spellStart"/>
            <w:r>
              <w:t>Daniszewska</w:t>
            </w:r>
            <w:proofErr w:type="spellEnd"/>
            <w:r>
              <w:t xml:space="preserve">, B. &amp; </w:t>
            </w:r>
            <w:proofErr w:type="spellStart"/>
            <w:r>
              <w:t>Zolynski</w:t>
            </w:r>
            <w:proofErr w:type="spellEnd"/>
            <w:r>
              <w:t>, K. Functional scoliosis caused by leg length discrepancy. Arch. Med. Sci. 6, 393–398 (2010).</w:t>
            </w:r>
          </w:p>
          <w:p w14:paraId="28C81AE3" w14:textId="77777777" w:rsidR="0079408D" w:rsidRDefault="0079408D" w:rsidP="00AA765F"/>
          <w:p w14:paraId="1FBC3DCD" w14:textId="77777777" w:rsidR="0079408D" w:rsidRDefault="0079408D" w:rsidP="00AA765F"/>
          <w:p w14:paraId="139B91F4"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3B051F" w14:textId="77777777" w:rsidR="0079408D" w:rsidRPr="00352B5E" w:rsidRDefault="0079408D" w:rsidP="00AA765F">
            <w:r w:rsidRPr="00352B5E">
              <w:t>Cohor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405B0A" w14:textId="77777777" w:rsidR="0079408D" w:rsidRPr="00352B5E" w:rsidRDefault="0079408D" w:rsidP="00AA765F">
            <w:r w:rsidRPr="00352B5E">
              <w:t>Adolescent 13-18yrs, Primary School 6-12yrs</w:t>
            </w:r>
          </w:p>
          <w:p w14:paraId="68F1743C" w14:textId="77777777" w:rsidR="0079408D" w:rsidRPr="00352B5E" w:rsidRDefault="0079408D" w:rsidP="00AA765F"/>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050754" w14:textId="77777777" w:rsidR="0079408D" w:rsidRPr="00352B5E" w:rsidRDefault="0079408D" w:rsidP="00AA765F">
            <w:r w:rsidRPr="00352B5E">
              <w:t>Anthropometrics, Developmental Effects,  Therapeutic Footwear, Therapeutic Footwear Functional, Therapeutic Footwear Functional Lift, Effects of Footwear</w:t>
            </w:r>
          </w:p>
        </w:tc>
      </w:tr>
      <w:tr w:rsidR="0079408D" w14:paraId="1B18236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0AFDCC" w14:textId="77777777" w:rsidR="0079408D" w:rsidRDefault="0079408D" w:rsidP="00AA765F">
            <w:r>
              <w:t xml:space="preserve">208. </w:t>
            </w:r>
            <w:proofErr w:type="spellStart"/>
            <w:r>
              <w:t>Rajchel-Chyla</w:t>
            </w:r>
            <w:proofErr w:type="spellEnd"/>
            <w:r>
              <w:t xml:space="preserve">, B., </w:t>
            </w:r>
            <w:proofErr w:type="spellStart"/>
            <w:r>
              <w:t>Skrzyńska</w:t>
            </w:r>
            <w:proofErr w:type="spellEnd"/>
            <w:r>
              <w:t xml:space="preserve">, B., </w:t>
            </w:r>
            <w:proofErr w:type="spellStart"/>
            <w:r>
              <w:t>Janocha</w:t>
            </w:r>
            <w:proofErr w:type="spellEnd"/>
            <w:r>
              <w:t xml:space="preserve">, M. &amp; </w:t>
            </w:r>
            <w:proofErr w:type="spellStart"/>
            <w:r>
              <w:t>Gajewski</w:t>
            </w:r>
            <w:proofErr w:type="spellEnd"/>
            <w:r>
              <w:t xml:space="preserve">, R. The foot length changes due to age as well as load during ambulation and </w:t>
            </w:r>
            <w:proofErr w:type="spellStart"/>
            <w:r>
              <w:t>determintion</w:t>
            </w:r>
            <w:proofErr w:type="spellEnd"/>
            <w:r>
              <w:t xml:space="preserve"> of the toe allowance. </w:t>
            </w:r>
            <w:proofErr w:type="spellStart"/>
            <w:r>
              <w:t>Prz</w:t>
            </w:r>
            <w:proofErr w:type="spellEnd"/>
            <w:r>
              <w:t xml:space="preserve">. </w:t>
            </w:r>
            <w:proofErr w:type="spellStart"/>
            <w:r>
              <w:t>Wlokienniczy</w:t>
            </w:r>
            <w:proofErr w:type="spellEnd"/>
            <w:r>
              <w:t xml:space="preserve"> 66, 23–26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B75D6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87915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DF6450" w14:textId="77777777" w:rsidR="0079408D" w:rsidRPr="00352B5E" w:rsidRDefault="0079408D" w:rsidP="00AA765F">
            <w:r w:rsidRPr="00352B5E">
              <w:t>Anthropometrics, Footwear Design, Footwear Design</w:t>
            </w:r>
          </w:p>
        </w:tc>
      </w:tr>
      <w:tr w:rsidR="0079408D" w14:paraId="3DF2D95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133E87" w14:textId="77777777" w:rsidR="0079408D" w:rsidRDefault="0079408D" w:rsidP="00AA765F">
            <w:r>
              <w:t xml:space="preserve">209. Ramstrand, N., Andersson, C. B., </w:t>
            </w:r>
            <w:proofErr w:type="spellStart"/>
            <w:r>
              <w:t>Rusaw</w:t>
            </w:r>
            <w:proofErr w:type="spellEnd"/>
            <w:r>
              <w:t xml:space="preserve">, D., Björk Andersson, C. &amp; </w:t>
            </w:r>
            <w:proofErr w:type="spellStart"/>
            <w:r>
              <w:t>Rusaw</w:t>
            </w:r>
            <w:proofErr w:type="spellEnd"/>
            <w:r>
              <w:t xml:space="preserve">, D. Effects of an unstable shoe construction on standing balance in children with developmental disabilities: A pilot study. </w:t>
            </w:r>
            <w:proofErr w:type="spellStart"/>
            <w:r>
              <w:t>Prosthet</w:t>
            </w:r>
            <w:proofErr w:type="spellEnd"/>
            <w:r>
              <w:t xml:space="preserve"> </w:t>
            </w:r>
            <w:proofErr w:type="spellStart"/>
            <w:r>
              <w:t>Orthot</w:t>
            </w:r>
            <w:proofErr w:type="spellEnd"/>
            <w:r>
              <w:t xml:space="preserve"> Int 32, 422–433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526A2D" w14:textId="77777777" w:rsidR="0079408D" w:rsidRPr="00352B5E" w:rsidRDefault="0079408D" w:rsidP="00AA765F">
            <w:r w:rsidRPr="00352B5E">
              <w:t>Pilot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C035D6" w14:textId="77777777" w:rsidR="0079408D" w:rsidRPr="00352B5E" w:rsidRDefault="0079408D" w:rsidP="00AA765F">
            <w:r w:rsidRPr="00352B5E">
              <w:t>Adolescent 13-18yrs,</w:t>
            </w:r>
          </w:p>
          <w:p w14:paraId="59DE2563"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4D2E37" w14:textId="77777777" w:rsidR="0079408D" w:rsidRPr="00352B5E" w:rsidRDefault="0079408D" w:rsidP="00AA765F">
            <w:r w:rsidRPr="00352B5E">
              <w:t>Biomechanics, Developmental Effects, Effects of Footwear Therapeutic Footwear, Therapeutic Footwear Functional, Therapeutic Footwear Functional Unstable</w:t>
            </w:r>
          </w:p>
        </w:tc>
      </w:tr>
      <w:tr w:rsidR="0079408D" w14:paraId="5059598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896F0C" w14:textId="77777777" w:rsidR="0079408D" w:rsidRDefault="0079408D" w:rsidP="00AA765F">
            <w:r>
              <w:t xml:space="preserve">210. Reichert, F. et al. Prevalence and Risk Factors of Hookworm-Related Cutaneous Larva </w:t>
            </w:r>
            <w:proofErr w:type="spellStart"/>
            <w:r>
              <w:t>Migrans</w:t>
            </w:r>
            <w:proofErr w:type="spellEnd"/>
            <w:r>
              <w:t xml:space="preserve"> (</w:t>
            </w:r>
            <w:proofErr w:type="spellStart"/>
            <w:r>
              <w:t>HrCLM</w:t>
            </w:r>
            <w:proofErr w:type="spellEnd"/>
            <w:r>
              <w:t xml:space="preserve">) in a Resource-Poor Community in Manaus, Brazil. </w:t>
            </w:r>
            <w:proofErr w:type="spellStart"/>
            <w:r>
              <w:t>PLoS</w:t>
            </w:r>
            <w:proofErr w:type="spellEnd"/>
            <w:r>
              <w:t xml:space="preserve"> </w:t>
            </w:r>
            <w:proofErr w:type="spellStart"/>
            <w:r>
              <w:t>Negl</w:t>
            </w:r>
            <w:proofErr w:type="spellEnd"/>
            <w:r>
              <w:t xml:space="preserve"> Trop Dis 10, e0004514–e0004514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75E3EB"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B58FEE" w14:textId="77777777" w:rsidR="0079408D" w:rsidRPr="00352B5E" w:rsidRDefault="0079408D" w:rsidP="00AA765F">
            <w:r w:rsidRPr="00352B5E">
              <w:t xml:space="preserve">Adolescent 13-18yrs Primary School 6-12yrs </w:t>
            </w:r>
          </w:p>
          <w:p w14:paraId="345F63F8" w14:textId="77777777" w:rsidR="0079408D" w:rsidRPr="00352B5E" w:rsidRDefault="0079408D" w:rsidP="00AA765F"/>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8AF803" w14:textId="77777777" w:rsidR="0079408D" w:rsidRPr="00352B5E" w:rsidRDefault="0079408D" w:rsidP="00AA765F">
            <w:r w:rsidRPr="00352B5E">
              <w:t>Effects of Footwear, Protective Role, Protective Role Infective</w:t>
            </w:r>
          </w:p>
        </w:tc>
      </w:tr>
      <w:tr w:rsidR="0079408D" w14:paraId="7149738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CCE3CB" w14:textId="77777777" w:rsidR="0079408D" w:rsidRDefault="0079408D" w:rsidP="00AA765F">
            <w:r>
              <w:t xml:space="preserve">211. </w:t>
            </w:r>
            <w:proofErr w:type="spellStart"/>
            <w:r>
              <w:t>Revenga</w:t>
            </w:r>
            <w:proofErr w:type="spellEnd"/>
            <w:r>
              <w:t xml:space="preserve">-Giertych, C. &amp; </w:t>
            </w:r>
            <w:proofErr w:type="spellStart"/>
            <w:r>
              <w:t>Bulo-Concellón</w:t>
            </w:r>
            <w:proofErr w:type="spellEnd"/>
            <w:r>
              <w:t xml:space="preserve">, M. P. Valgus flatfoot: Evolution of the footprint and related factors. Rev. </w:t>
            </w:r>
            <w:proofErr w:type="spellStart"/>
            <w:r>
              <w:t>Ortop</w:t>
            </w:r>
            <w:proofErr w:type="spellEnd"/>
            <w:r>
              <w:t xml:space="preserve">. y </w:t>
            </w:r>
            <w:proofErr w:type="spellStart"/>
            <w:r>
              <w:t>Traumatol</w:t>
            </w:r>
            <w:proofErr w:type="spellEnd"/>
            <w:r>
              <w:t>. 49, 271–280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4BA25C"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A0856E"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2B96EB" w14:textId="31B02497" w:rsidR="0079408D" w:rsidRPr="00352B5E" w:rsidRDefault="0079408D" w:rsidP="00AA765F">
            <w:r w:rsidRPr="00352B5E">
              <w:t xml:space="preserve">Anthropometrics, Developmental </w:t>
            </w:r>
            <w:r w:rsidR="003B0D62" w:rsidRPr="00352B5E">
              <w:t>Effects,</w:t>
            </w:r>
            <w:r w:rsidRPr="00352B5E">
              <w:t xml:space="preserve"> Effects of Footwear</w:t>
            </w:r>
          </w:p>
        </w:tc>
      </w:tr>
      <w:tr w:rsidR="0079408D" w14:paraId="0D23C2E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E32C03" w14:textId="77777777" w:rsidR="0079408D" w:rsidRDefault="0079408D" w:rsidP="00AA765F">
            <w:r>
              <w:t xml:space="preserve">212. Robinson, L. E. et al. Footwear and locomotor skill performance in </w:t>
            </w:r>
            <w:proofErr w:type="spellStart"/>
            <w:r>
              <w:t>Preschoolers</w:t>
            </w:r>
            <w:proofErr w:type="spellEnd"/>
            <w:r>
              <w:t>. Percept Mot Ski. 113, 534–538 (2011).</w:t>
            </w:r>
          </w:p>
          <w:p w14:paraId="0B1C3AB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047CB4" w14:textId="77777777" w:rsidR="0079408D" w:rsidRPr="00352B5E" w:rsidRDefault="0079408D" w:rsidP="00AA765F">
            <w:r w:rsidRPr="00352B5E">
              <w:t>Randomised Control Trai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30EE84"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3B11B8" w14:textId="77777777" w:rsidR="0079408D" w:rsidRPr="00352B5E" w:rsidRDefault="0079408D" w:rsidP="00AA765F">
            <w:r w:rsidRPr="00352B5E">
              <w:t xml:space="preserve">Biomechanics, Developmental Effects, Effects of Footwear, Footwear Design </w:t>
            </w:r>
          </w:p>
        </w:tc>
      </w:tr>
      <w:tr w:rsidR="0079408D" w14:paraId="227735C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F89931" w14:textId="77777777" w:rsidR="0079408D" w:rsidRDefault="0079408D" w:rsidP="00AA765F">
            <w:r>
              <w:t xml:space="preserve">213. Rocha, E. S. &amp; </w:t>
            </w:r>
            <w:proofErr w:type="spellStart"/>
            <w:r>
              <w:t>Pedreira</w:t>
            </w:r>
            <w:proofErr w:type="spellEnd"/>
            <w:r>
              <w:t xml:space="preserve">, A. C. [Common </w:t>
            </w:r>
            <w:proofErr w:type="spellStart"/>
            <w:r>
              <w:t>orthopedic</w:t>
            </w:r>
            <w:proofErr w:type="spellEnd"/>
            <w:r>
              <w:t xml:space="preserve"> problems in adolescents]. J. </w:t>
            </w:r>
            <w:proofErr w:type="spellStart"/>
            <w:r>
              <w:t>Pediatr</w:t>
            </w:r>
            <w:proofErr w:type="spellEnd"/>
            <w:r>
              <w:t xml:space="preserve">. (Rio. J). 77 </w:t>
            </w:r>
            <w:proofErr w:type="spellStart"/>
            <w:r>
              <w:t>Suppl</w:t>
            </w:r>
            <w:proofErr w:type="spellEnd"/>
            <w:r>
              <w:t xml:space="preserve"> 2, S225–S233 (200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19CA02"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67AD6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7534CB" w14:textId="77777777" w:rsidR="0079408D" w:rsidRPr="00352B5E" w:rsidRDefault="0079408D" w:rsidP="00AA765F">
            <w:r w:rsidRPr="00352B5E">
              <w:t>Developmental Effects, Therapeutic Footwear, Therapeutic Footwear Corrective, Effects of Footwear</w:t>
            </w:r>
          </w:p>
        </w:tc>
      </w:tr>
      <w:tr w:rsidR="0079408D" w14:paraId="3B4836A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57BC15" w14:textId="77777777" w:rsidR="0079408D" w:rsidRDefault="0079408D" w:rsidP="00AA765F">
            <w:r>
              <w:t xml:space="preserve">214. </w:t>
            </w:r>
            <w:proofErr w:type="spellStart"/>
            <w:r>
              <w:t>Romaguera</w:t>
            </w:r>
            <w:proofErr w:type="spellEnd"/>
            <w:r>
              <w:t xml:space="preserve">, C. &amp; </w:t>
            </w:r>
            <w:proofErr w:type="spellStart"/>
            <w:r>
              <w:t>Vilaplana</w:t>
            </w:r>
            <w:proofErr w:type="spellEnd"/>
            <w:r>
              <w:t xml:space="preserve">, J. Contact dermatitis in children: 6 </w:t>
            </w:r>
            <w:proofErr w:type="spellStart"/>
            <w:r>
              <w:t>years experience</w:t>
            </w:r>
            <w:proofErr w:type="spellEnd"/>
            <w:r>
              <w:t xml:space="preserve"> (1992-1997). Contact Dermatitis 39, 277–280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D75DD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374C96"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81BD4D" w14:textId="77777777" w:rsidR="0079408D" w:rsidRPr="00352B5E" w:rsidRDefault="0079408D" w:rsidP="00AA765F">
            <w:r w:rsidRPr="00352B5E">
              <w:t>Effects of Footwear, Risk Factor Injury/Pathology, Risk Factor Dermatology, Footwear Design</w:t>
            </w:r>
          </w:p>
        </w:tc>
      </w:tr>
      <w:tr w:rsidR="0079408D" w14:paraId="320CDF9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646812" w14:textId="77777777" w:rsidR="0079408D" w:rsidRDefault="0079408D" w:rsidP="00AA765F">
            <w:r>
              <w:t xml:space="preserve">215. Rome, K., Ashford, R. L. &amp; Evans, A. Non-surgical interventions for paediatric pes planus. Cochrane Database </w:t>
            </w:r>
            <w:proofErr w:type="spellStart"/>
            <w:r>
              <w:t>Syst</w:t>
            </w:r>
            <w:proofErr w:type="spellEnd"/>
            <w:r>
              <w:t xml:space="preserve"> Rev 7, Cd006311 (2010).</w:t>
            </w:r>
          </w:p>
          <w:p w14:paraId="12F9737A" w14:textId="77777777" w:rsidR="0079408D" w:rsidRDefault="0079408D" w:rsidP="00AA765F"/>
          <w:p w14:paraId="06CFC93E" w14:textId="77777777" w:rsidR="0079408D" w:rsidRDefault="0079408D" w:rsidP="00AA765F"/>
          <w:p w14:paraId="6C6812A8"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A0ADA4"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325B1A"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DDA4EC" w14:textId="77777777" w:rsidR="0079408D" w:rsidRPr="00352B5E" w:rsidRDefault="0079408D" w:rsidP="00AA765F">
            <w:r w:rsidRPr="00352B5E">
              <w:t>Developmental Effects, Therapeutic Footwear, Therapeutic Footwear Corrective, Effects of Footwear</w:t>
            </w:r>
          </w:p>
        </w:tc>
      </w:tr>
      <w:tr w:rsidR="0079408D" w14:paraId="3F286E6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EA2C8C" w14:textId="77777777" w:rsidR="0079408D" w:rsidRDefault="0079408D" w:rsidP="00AA765F">
            <w:r>
              <w:t xml:space="preserve">216. Rotter, I., </w:t>
            </w:r>
            <w:proofErr w:type="spellStart"/>
            <w:r>
              <w:t>Wicher</w:t>
            </w:r>
            <w:proofErr w:type="spellEnd"/>
            <w:r>
              <w:t xml:space="preserve">, J., </w:t>
            </w:r>
            <w:proofErr w:type="spellStart"/>
            <w:r>
              <w:t>Zułtak-Ba̧czkowska</w:t>
            </w:r>
            <w:proofErr w:type="spellEnd"/>
            <w:r>
              <w:t xml:space="preserve">, K., </w:t>
            </w:r>
            <w:proofErr w:type="spellStart"/>
            <w:r>
              <w:t>Mroczek</w:t>
            </w:r>
            <w:proofErr w:type="spellEnd"/>
            <w:r>
              <w:t xml:space="preserve">, B. &amp; </w:t>
            </w:r>
            <w:proofErr w:type="spellStart"/>
            <w:r>
              <w:t>Karakiewicz</w:t>
            </w:r>
            <w:proofErr w:type="spellEnd"/>
            <w:r>
              <w:t>, B. Prevention and correction of faulty postures among children in pre-school age-parents’ opinion. Fam. Med. Prim. Care Rev. 11, 471–472 (200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BBD365"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A9B00C"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D3747C" w14:textId="77777777" w:rsidR="0079408D" w:rsidRPr="00352B5E" w:rsidRDefault="0079408D" w:rsidP="00AA765F">
            <w:r w:rsidRPr="00352B5E">
              <w:t>Developmental Effects, Psychosocial, Therapeutic Footwear, Therapeutic Footwear Corrective, Effects of Footwear</w:t>
            </w:r>
          </w:p>
        </w:tc>
      </w:tr>
      <w:tr w:rsidR="0079408D" w14:paraId="5D97454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1FFF1F" w14:textId="77777777" w:rsidR="0079408D" w:rsidRDefault="0079408D" w:rsidP="00AA765F">
            <w:r>
              <w:t xml:space="preserve">217. </w:t>
            </w:r>
            <w:proofErr w:type="spellStart"/>
            <w:r>
              <w:t>Roul</w:t>
            </w:r>
            <w:proofErr w:type="spellEnd"/>
            <w:r>
              <w:t>, S. et al. Footwear contact dermatitis in children. Contact Dermatitis 35, 334–336 (1996).</w:t>
            </w:r>
          </w:p>
          <w:p w14:paraId="1F8B075B"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A5DF4A"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73DA51" w14:textId="77777777" w:rsidR="0079408D" w:rsidRPr="00352B5E" w:rsidRDefault="0079408D" w:rsidP="00AA765F">
            <w:r w:rsidRPr="00352B5E">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8B5DB8" w14:textId="77777777" w:rsidR="0079408D" w:rsidRPr="00352B5E" w:rsidRDefault="0079408D" w:rsidP="00AA765F">
            <w:r w:rsidRPr="00352B5E">
              <w:t>Effects of Footwear, Risk Factor Injury/Pathology, Risk Factor Dermatology</w:t>
            </w:r>
          </w:p>
        </w:tc>
      </w:tr>
      <w:tr w:rsidR="0079408D" w14:paraId="4CCD88A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493159" w14:textId="77777777" w:rsidR="0079408D" w:rsidRDefault="0079408D" w:rsidP="00AA765F">
            <w:r>
              <w:t xml:space="preserve">218. </w:t>
            </w:r>
            <w:proofErr w:type="spellStart"/>
            <w:r>
              <w:t>Roye</w:t>
            </w:r>
            <w:proofErr w:type="spellEnd"/>
            <w:r>
              <w:t xml:space="preserve">, D. P. J. &amp; Raimondo, R. A. Surgical treatment of the child’s and adolescent’s flexible flatfoot. Clin. </w:t>
            </w:r>
            <w:proofErr w:type="spellStart"/>
            <w:r>
              <w:t>Podiatr</w:t>
            </w:r>
            <w:proofErr w:type="spellEnd"/>
            <w:r>
              <w:t>. Med. Surg. 17, 515–30, vii–viii (200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F6EF8A"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502A31"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6F8852" w14:textId="77777777" w:rsidR="0079408D" w:rsidRPr="00352B5E" w:rsidRDefault="0079408D" w:rsidP="00AA765F">
            <w:r w:rsidRPr="00352B5E">
              <w:t>Therapeutic Footwear, Therapeutic Footwear Functional, Therapeutic Footwear Functional Stability, Footwear Design</w:t>
            </w:r>
          </w:p>
        </w:tc>
      </w:tr>
      <w:tr w:rsidR="0079408D" w14:paraId="62A400C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FF7656" w14:textId="77777777" w:rsidR="0079408D" w:rsidRDefault="0079408D" w:rsidP="00AA765F">
            <w:r>
              <w:t xml:space="preserve">219. Sacco, I. C. N., Onodera, A. N., Bosch, K., Rosenbaum, D. &amp; Sacco, I. C. N. Comparisons of foot anthropometry and plantar arch indices between German and Brazilian children. BMC </w:t>
            </w:r>
            <w:proofErr w:type="spellStart"/>
            <w:r>
              <w:t>Pediatr</w:t>
            </w:r>
            <w:proofErr w:type="spellEnd"/>
            <w:r>
              <w:t>. 15, 4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6B7FA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0D35A3" w14:textId="77777777" w:rsidR="0079408D" w:rsidRPr="00352B5E" w:rsidRDefault="0079408D" w:rsidP="00AA765F">
            <w:r w:rsidRPr="00352B5E">
              <w:t xml:space="preserve">Preschool and Infants 9mths-5yrs, 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CF6D61" w14:textId="77777777" w:rsidR="0079408D" w:rsidRPr="00352B5E" w:rsidRDefault="0079408D" w:rsidP="00AA765F">
            <w:r w:rsidRPr="00352B5E">
              <w:t xml:space="preserve">Anthropometrics, Footwear Design </w:t>
            </w:r>
          </w:p>
        </w:tc>
      </w:tr>
      <w:tr w:rsidR="0079408D" w14:paraId="57105A7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BF74CA" w14:textId="77777777" w:rsidR="0079408D" w:rsidRDefault="0079408D" w:rsidP="00AA765F">
            <w:r>
              <w:t xml:space="preserve">220. </w:t>
            </w:r>
            <w:proofErr w:type="spellStart"/>
            <w:r>
              <w:t>Sachithanandam</w:t>
            </w:r>
            <w:proofErr w:type="spellEnd"/>
            <w:r>
              <w:t>, V. &amp; Joseph, B. The influence of footwear on the prevalence of flat foot. A survey of 1846 skeletally mature persons. J. Bone Jt. Surg. - Ser. B 77, 254–257 (199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F04BB0"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9484C3" w14:textId="77777777" w:rsidR="0079408D" w:rsidRPr="00352B5E" w:rsidRDefault="0079408D" w:rsidP="00AA765F">
            <w:r w:rsidRPr="00352B5E">
              <w:t xml:space="preserve">Adult Population Retrospective to Childhood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B62759" w14:textId="77777777" w:rsidR="0079408D" w:rsidRPr="00352B5E" w:rsidRDefault="0079408D" w:rsidP="00AA765F">
            <w:r w:rsidRPr="00352B5E">
              <w:t>Anthropometrics, Developmental Effects, Effects of Footwear</w:t>
            </w:r>
          </w:p>
        </w:tc>
      </w:tr>
      <w:tr w:rsidR="0079408D" w14:paraId="12C4529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6C99D2" w14:textId="77777777" w:rsidR="0079408D" w:rsidRDefault="0079408D" w:rsidP="00AA765F">
            <w:r>
              <w:t>221. Sah, R. B. et al. Prevalence of intestinal helminthic infections and associated risk factors. Indian J. Community Heal. 25, 134–139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55E56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4E91A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35DF4D" w14:textId="77777777" w:rsidR="0079408D" w:rsidRPr="00352B5E" w:rsidRDefault="0079408D" w:rsidP="00AA765F">
            <w:r w:rsidRPr="00352B5E">
              <w:t>Effects of Footwear, Protective Role,  Protective Role Infective</w:t>
            </w:r>
          </w:p>
        </w:tc>
      </w:tr>
      <w:tr w:rsidR="0079408D" w14:paraId="4E3552D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A0EE28" w14:textId="77777777" w:rsidR="0079408D" w:rsidRDefault="0079408D" w:rsidP="00AA765F">
            <w:r>
              <w:t>222. Sandoval, N. R. et al. A survey of intestinal parasites including associated risk factors in humans in Panama. Acta Trop 147, 54–63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DD27B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4926E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6C8E2" w14:textId="4CB0D3CB" w:rsidR="0079408D" w:rsidRPr="00352B5E" w:rsidRDefault="0079408D" w:rsidP="00AA765F">
            <w:r w:rsidRPr="00352B5E">
              <w:t>Effects of Footwear, Protective Role,  Protective Role Infective</w:t>
            </w:r>
          </w:p>
        </w:tc>
      </w:tr>
      <w:tr w:rsidR="0079408D" w14:paraId="3CADDA4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B768DA" w14:textId="77777777" w:rsidR="0079408D" w:rsidRDefault="0079408D" w:rsidP="00AA765F">
            <w:r>
              <w:t xml:space="preserve">223. </w:t>
            </w:r>
            <w:proofErr w:type="spellStart"/>
            <w:r>
              <w:t>Sanzarello</w:t>
            </w:r>
            <w:proofErr w:type="spellEnd"/>
            <w:r>
              <w:t xml:space="preserve">, I., </w:t>
            </w:r>
            <w:proofErr w:type="spellStart"/>
            <w:r>
              <w:t>Nanni</w:t>
            </w:r>
            <w:proofErr w:type="spellEnd"/>
            <w:r>
              <w:t xml:space="preserve">, M. &amp; </w:t>
            </w:r>
            <w:proofErr w:type="spellStart"/>
            <w:r>
              <w:t>Faldini</w:t>
            </w:r>
            <w:proofErr w:type="spellEnd"/>
            <w:r>
              <w:t xml:space="preserve">, C. The clubfoot over the centuries. J. </w:t>
            </w:r>
            <w:proofErr w:type="spellStart"/>
            <w:r>
              <w:t>Pediatr</w:t>
            </w:r>
            <w:proofErr w:type="spellEnd"/>
            <w:r>
              <w:t xml:space="preserve">. </w:t>
            </w:r>
            <w:proofErr w:type="spellStart"/>
            <w:r>
              <w:t>Orthop</w:t>
            </w:r>
            <w:proofErr w:type="spellEnd"/>
            <w:r>
              <w:t>. Part B 26, 143–151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3E6B3C"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A48FF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341F9E" w14:textId="77777777" w:rsidR="0079408D" w:rsidRPr="00352B5E" w:rsidRDefault="0079408D" w:rsidP="00AA765F">
            <w:r w:rsidRPr="00352B5E">
              <w:t>Developmental Effects, Therapeutic Footwear, Therapeutic Footwear Corrective, Effects of Footwear</w:t>
            </w:r>
          </w:p>
        </w:tc>
      </w:tr>
      <w:tr w:rsidR="0079408D" w14:paraId="2957C0D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9B7C3A" w14:textId="77777777" w:rsidR="0079408D" w:rsidRDefault="0079408D" w:rsidP="00AA765F">
            <w:r>
              <w:t>224. Sass, P. &amp; Hassan, G. Lower extremity abnormalities in children. Am Fam Physician 68, 461–468 (200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F9C43F"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EA4C14"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754EAB" w14:textId="77777777" w:rsidR="0079408D" w:rsidRPr="00352B5E" w:rsidRDefault="0079408D" w:rsidP="00AA765F">
            <w:r w:rsidRPr="00352B5E">
              <w:t>Developmental Effects, Therapeutic Footwear, Therapeutic Footwear Corrective, Footwear Effects</w:t>
            </w:r>
          </w:p>
        </w:tc>
      </w:tr>
      <w:tr w:rsidR="0079408D" w14:paraId="4EE358A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8D3C2A" w14:textId="77777777" w:rsidR="0079408D" w:rsidRDefault="0079408D" w:rsidP="00AA765F">
            <w:r>
              <w:t xml:space="preserve">225. </w:t>
            </w:r>
            <w:proofErr w:type="spellStart"/>
            <w:r>
              <w:t>Schaars</w:t>
            </w:r>
            <w:proofErr w:type="spellEnd"/>
            <w:r>
              <w:t xml:space="preserve">, A. H. &amp; </w:t>
            </w:r>
            <w:proofErr w:type="spellStart"/>
            <w:r>
              <w:t>Postema</w:t>
            </w:r>
            <w:proofErr w:type="spellEnd"/>
            <w:r>
              <w:t xml:space="preserve">, K. Conservative treatment of foot deformities in Duchenne Muscular Dystrophy. J. </w:t>
            </w:r>
            <w:proofErr w:type="spellStart"/>
            <w:r>
              <w:t>Rehabil</w:t>
            </w:r>
            <w:proofErr w:type="spellEnd"/>
            <w:r>
              <w:t>. Sci. 3, 49–52 (199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49E51D"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E73273"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872000" w14:textId="77777777" w:rsidR="0079408D" w:rsidRPr="00352B5E" w:rsidRDefault="0079408D" w:rsidP="00AA765F">
            <w:r w:rsidRPr="00352B5E">
              <w:t>Therapeutic Footwear, Therapeutic Footwear Functional, Therapeutic Footwear Functional Stability, Effects of Footwear</w:t>
            </w:r>
          </w:p>
        </w:tc>
      </w:tr>
      <w:tr w:rsidR="0079408D" w14:paraId="7016765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CC9813" w14:textId="77777777" w:rsidR="0079408D" w:rsidRDefault="0079408D" w:rsidP="00AA765F">
            <w:r>
              <w:t xml:space="preserve">226. Shin, I. S., Kim, E. S. &amp; Kim, J. T. The </w:t>
            </w:r>
            <w:proofErr w:type="spellStart"/>
            <w:r>
              <w:t>segemental</w:t>
            </w:r>
            <w:proofErr w:type="spellEnd"/>
            <w:r>
              <w:t xml:space="preserve"> measurement of foot and its three dimensional </w:t>
            </w:r>
            <w:proofErr w:type="spellStart"/>
            <w:r>
              <w:t>modeling</w:t>
            </w:r>
            <w:proofErr w:type="spellEnd"/>
            <w:r>
              <w:t>. Korean J. Sport Sci. 3, 48–65 (1991).</w:t>
            </w:r>
          </w:p>
          <w:p w14:paraId="7DF2B41D"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F4CAF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1BAEC3" w14:textId="77777777" w:rsidR="0079408D" w:rsidRPr="00352B5E" w:rsidRDefault="0079408D" w:rsidP="00AA765F">
            <w:r w:rsidRPr="00352B5E">
              <w:t>Adolescent 13-18yrs,</w:t>
            </w:r>
          </w:p>
          <w:p w14:paraId="150C55CB"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441641" w14:textId="77777777" w:rsidR="0079408D" w:rsidRPr="00352B5E" w:rsidRDefault="0079408D" w:rsidP="00AA765F">
            <w:r w:rsidRPr="00352B5E">
              <w:t xml:space="preserve">Anthropometrics, Footwear Design </w:t>
            </w:r>
          </w:p>
        </w:tc>
      </w:tr>
      <w:tr w:rsidR="0079408D" w14:paraId="66635B7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76A7C" w14:textId="77777777" w:rsidR="0079408D" w:rsidRDefault="0079408D" w:rsidP="00AA765F">
            <w:r>
              <w:t xml:space="preserve">227. Shultz, S. P., </w:t>
            </w:r>
            <w:proofErr w:type="spellStart"/>
            <w:r>
              <w:t>Houltham</w:t>
            </w:r>
            <w:proofErr w:type="spellEnd"/>
            <w:r>
              <w:t>, S. D., Kung, S. M., Hume, P. &amp; Fink, P. W. Metabolic Differences between Shod and Barefoot Walking in Children. Int J Sport. Med 37, 401–404 (201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4CE068"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49A296"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EF4629" w14:textId="77777777" w:rsidR="0079408D" w:rsidRPr="00352B5E" w:rsidRDefault="0079408D" w:rsidP="00AA765F">
            <w:r w:rsidRPr="00352B5E">
              <w:t xml:space="preserve">Developmental Effects, Physiological, Effects of Footwear </w:t>
            </w:r>
          </w:p>
        </w:tc>
      </w:tr>
      <w:tr w:rsidR="0079408D" w14:paraId="432992A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BA17B8" w14:textId="77777777" w:rsidR="0079408D" w:rsidRDefault="0079408D" w:rsidP="00AA765F">
            <w:r>
              <w:t xml:space="preserve">228. Silva, A. M., de Siqueira, G. R. &amp; da Silva, G. A. P. Implications of high-heeled shoes on body posture of adolescents. Rev. Paul. </w:t>
            </w:r>
            <w:proofErr w:type="spellStart"/>
            <w:r>
              <w:t>Pediatr</w:t>
            </w:r>
            <w:proofErr w:type="spellEnd"/>
            <w:r>
              <w:t xml:space="preserve">. </w:t>
            </w:r>
            <w:proofErr w:type="spellStart"/>
            <w:r>
              <w:t>Orgao</w:t>
            </w:r>
            <w:proofErr w:type="spellEnd"/>
            <w:r>
              <w:t xml:space="preserve"> Of. Da Soc. </w:t>
            </w:r>
            <w:proofErr w:type="spellStart"/>
            <w:r>
              <w:t>Pediatr</w:t>
            </w:r>
            <w:proofErr w:type="spellEnd"/>
            <w:r>
              <w:t>. Sao Paulo 31, 265–271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2C95A1"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752CA2"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3E3950" w14:textId="77777777" w:rsidR="0079408D" w:rsidRPr="00352B5E" w:rsidRDefault="0079408D" w:rsidP="00AA765F">
            <w:r w:rsidRPr="00352B5E">
              <w:t>Anthropometrics, Biomechanics, Developmental Effects, Effects of Footwear, Effects of Footwear, Footwear Design</w:t>
            </w:r>
          </w:p>
        </w:tc>
      </w:tr>
      <w:tr w:rsidR="0079408D" w14:paraId="3F85A37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EBA2F4" w14:textId="77777777" w:rsidR="0079408D" w:rsidRDefault="0079408D" w:rsidP="00AA765F">
            <w:r>
              <w:t xml:space="preserve">229. Simon, T. D., </w:t>
            </w:r>
            <w:proofErr w:type="spellStart"/>
            <w:r>
              <w:t>Soep</w:t>
            </w:r>
            <w:proofErr w:type="spellEnd"/>
            <w:r>
              <w:t xml:space="preserve">, J. B. &amp; Hollister, J. R. Pernio in </w:t>
            </w:r>
            <w:proofErr w:type="spellStart"/>
            <w:r>
              <w:t>pediatrics</w:t>
            </w:r>
            <w:proofErr w:type="spellEnd"/>
            <w:r>
              <w:t xml:space="preserve">. </w:t>
            </w:r>
            <w:proofErr w:type="spellStart"/>
            <w:r>
              <w:t>Pediatrics</w:t>
            </w:r>
            <w:proofErr w:type="spellEnd"/>
            <w:r>
              <w:t xml:space="preserve"> 116, e472–e475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D72A67"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82A15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752E80" w14:textId="77777777" w:rsidR="0079408D" w:rsidRPr="00352B5E" w:rsidRDefault="0079408D" w:rsidP="00AA765F">
            <w:r w:rsidRPr="00352B5E">
              <w:t>Effects of Footwear, Risk Factor Injury/Pathology, Risk Factor Injury, Footwear Design</w:t>
            </w:r>
          </w:p>
        </w:tc>
      </w:tr>
      <w:tr w:rsidR="0079408D" w14:paraId="52AF3C2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DBEFB6" w14:textId="77777777" w:rsidR="0079408D" w:rsidRDefault="0079408D" w:rsidP="00AA765F">
            <w:r>
              <w:t xml:space="preserve">230. Society, C. P. Footwear for children. </w:t>
            </w:r>
            <w:proofErr w:type="spellStart"/>
            <w:r>
              <w:t>Paediatr</w:t>
            </w:r>
            <w:proofErr w:type="spellEnd"/>
            <w:r>
              <w:t>. Child Health 3, 373–375 (199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87BB70"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2E7281"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EBAF42" w14:textId="77777777" w:rsidR="0079408D" w:rsidRPr="00352B5E" w:rsidRDefault="0079408D" w:rsidP="00AA765F">
            <w:r w:rsidRPr="00352B5E">
              <w:t xml:space="preserve">Developmental Effects, Footwear Design </w:t>
            </w:r>
          </w:p>
        </w:tc>
      </w:tr>
      <w:tr w:rsidR="0079408D" w14:paraId="30DBDEC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A2D74B" w14:textId="77777777" w:rsidR="0079408D" w:rsidRDefault="0079408D" w:rsidP="00AA765F">
            <w:r>
              <w:t xml:space="preserve">231. </w:t>
            </w:r>
            <w:proofErr w:type="spellStart"/>
            <w:r>
              <w:t>Staheli</w:t>
            </w:r>
            <w:proofErr w:type="spellEnd"/>
            <w:r>
              <w:t xml:space="preserve">, L. T. Torsional deformity. </w:t>
            </w:r>
            <w:proofErr w:type="spellStart"/>
            <w:r>
              <w:t>Pediatr</w:t>
            </w:r>
            <w:proofErr w:type="spellEnd"/>
            <w:r>
              <w:t xml:space="preserve"> Clin North Am 33, 1373–1383 (1986).</w:t>
            </w:r>
          </w:p>
          <w:p w14:paraId="2D2A2426" w14:textId="77777777" w:rsidR="0079408D" w:rsidRDefault="0079408D" w:rsidP="00AA765F"/>
          <w:p w14:paraId="44B99FB8"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312E7C"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D12051"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D19208" w14:textId="77777777" w:rsidR="0079408D" w:rsidRPr="00352B5E" w:rsidRDefault="0079408D" w:rsidP="00AA765F">
            <w:r w:rsidRPr="00352B5E">
              <w:t>Developmental Effects, Therapeutic Footwear, Therapeutic Footwear Corrective, Effects of Footwear</w:t>
            </w:r>
          </w:p>
        </w:tc>
      </w:tr>
      <w:tr w:rsidR="0079408D" w14:paraId="48CAE08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FE2FA9" w14:textId="77777777" w:rsidR="0079408D" w:rsidRDefault="0079408D" w:rsidP="00AA765F">
            <w:r>
              <w:t xml:space="preserve">232. </w:t>
            </w:r>
            <w:proofErr w:type="spellStart"/>
            <w:r>
              <w:t>Staheli</w:t>
            </w:r>
            <w:proofErr w:type="spellEnd"/>
            <w:r>
              <w:t xml:space="preserve">, L. T. </w:t>
            </w:r>
            <w:proofErr w:type="spellStart"/>
            <w:r>
              <w:t>Planovalgus</w:t>
            </w:r>
            <w:proofErr w:type="spellEnd"/>
            <w:r>
              <w:t xml:space="preserve"> foot deformity. Current status. J Am Pod. Med Assoc 89, 94–99 (199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776F84"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DDE03"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3B08BB" w14:textId="77777777" w:rsidR="0079408D" w:rsidRPr="00352B5E" w:rsidRDefault="0079408D" w:rsidP="00AA765F">
            <w:r w:rsidRPr="00352B5E">
              <w:t>Developmental Effects, Therapeutic Footwear, Therapeutic Footwear Corrective, Effects of Footwear</w:t>
            </w:r>
          </w:p>
        </w:tc>
      </w:tr>
      <w:tr w:rsidR="0079408D" w14:paraId="0E328E7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135DED" w14:textId="77777777" w:rsidR="0079408D" w:rsidRDefault="0079408D" w:rsidP="00AA765F">
            <w:r>
              <w:t xml:space="preserve">233. </w:t>
            </w:r>
            <w:proofErr w:type="spellStart"/>
            <w:r>
              <w:t>Staheli</w:t>
            </w:r>
            <w:proofErr w:type="spellEnd"/>
            <w:r>
              <w:t xml:space="preserve">, L. T. Corrective shoes for children: are they really necessary? J. </w:t>
            </w:r>
            <w:proofErr w:type="spellStart"/>
            <w:r>
              <w:t>Musculoskelet</w:t>
            </w:r>
            <w:proofErr w:type="spellEnd"/>
            <w:r>
              <w:t>. Med. 13, 11–15 (199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071541"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C73561"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57B11E" w14:textId="77777777" w:rsidR="0079408D" w:rsidRPr="00352B5E" w:rsidRDefault="0079408D" w:rsidP="00AA765F">
            <w:r w:rsidRPr="00352B5E">
              <w:t>Developmental Effects, Therapeutic Footwear, Therapeutic Footwear Corrective, Effects of Footwear</w:t>
            </w:r>
          </w:p>
        </w:tc>
      </w:tr>
      <w:tr w:rsidR="0079408D" w14:paraId="6330E91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8F1D8D" w14:textId="77777777" w:rsidR="0079408D" w:rsidRDefault="0079408D" w:rsidP="00AA765F">
            <w:r>
              <w:t xml:space="preserve">234. </w:t>
            </w:r>
            <w:proofErr w:type="spellStart"/>
            <w:r>
              <w:t>Staheli</w:t>
            </w:r>
            <w:proofErr w:type="spellEnd"/>
            <w:r>
              <w:t xml:space="preserve">, L. T. Shoes for children: a review. </w:t>
            </w:r>
            <w:proofErr w:type="spellStart"/>
            <w:r>
              <w:t>Pediatrics</w:t>
            </w:r>
            <w:proofErr w:type="spellEnd"/>
            <w:r>
              <w:t xml:space="preserve"> 88, 371–375 (199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6D9346"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7B13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17053D" w14:textId="77777777" w:rsidR="0079408D" w:rsidRPr="00352B5E" w:rsidRDefault="0079408D" w:rsidP="00AA765F">
            <w:r w:rsidRPr="00352B5E">
              <w:t>Developmental Effects Therapeutic Footwear, Therapeutic Footwear Corrective, Effects of Footwear</w:t>
            </w:r>
          </w:p>
        </w:tc>
      </w:tr>
      <w:tr w:rsidR="0079408D" w14:paraId="26928B73"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6A57AA" w14:textId="77777777" w:rsidR="0079408D" w:rsidRDefault="0079408D" w:rsidP="00AA765F">
            <w:r>
              <w:t xml:space="preserve">235. </w:t>
            </w:r>
            <w:proofErr w:type="spellStart"/>
            <w:r>
              <w:t>Staheli</w:t>
            </w:r>
            <w:proofErr w:type="spellEnd"/>
            <w:r>
              <w:t xml:space="preserve">, L. T. &amp; </w:t>
            </w:r>
            <w:proofErr w:type="spellStart"/>
            <w:r>
              <w:t>Giffin</w:t>
            </w:r>
            <w:proofErr w:type="spellEnd"/>
            <w:r>
              <w:t xml:space="preserve">, L. Corrective shoes for children: a survey of current practice. </w:t>
            </w:r>
            <w:proofErr w:type="spellStart"/>
            <w:r>
              <w:t>Pediatrics</w:t>
            </w:r>
            <w:proofErr w:type="spellEnd"/>
            <w:r>
              <w:t xml:space="preserve"> 65, 13–17 (198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B205D4"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964D2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1B121C" w14:textId="77777777" w:rsidR="0079408D" w:rsidRPr="00352B5E" w:rsidRDefault="0079408D" w:rsidP="00AA765F">
            <w:r w:rsidRPr="00352B5E">
              <w:t>Developmental Effects, Psychosocial, Therapeutic Footwear, Therapeutic Footwear Corrective, Effects of Footwear</w:t>
            </w:r>
          </w:p>
        </w:tc>
      </w:tr>
      <w:tr w:rsidR="0079408D" w14:paraId="54401E2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FC807F" w14:textId="77777777" w:rsidR="0079408D" w:rsidRDefault="0079408D" w:rsidP="00AA765F">
            <w:r>
              <w:t xml:space="preserve">236. Steen, H., </w:t>
            </w:r>
            <w:proofErr w:type="spellStart"/>
            <w:r>
              <w:t>Terjesen</w:t>
            </w:r>
            <w:proofErr w:type="spellEnd"/>
            <w:r>
              <w:t xml:space="preserve">, T. &amp; </w:t>
            </w:r>
            <w:proofErr w:type="spellStart"/>
            <w:r>
              <w:t>Bjerkreim</w:t>
            </w:r>
            <w:proofErr w:type="spellEnd"/>
            <w:r>
              <w:t>, I. [</w:t>
            </w:r>
            <w:proofErr w:type="spellStart"/>
            <w:r>
              <w:t>Anisomelia</w:t>
            </w:r>
            <w:proofErr w:type="spellEnd"/>
            <w:r>
              <w:t xml:space="preserve">. Clinical consequences and treatment]. </w:t>
            </w:r>
            <w:proofErr w:type="spellStart"/>
            <w:r>
              <w:t>Tidsskr</w:t>
            </w:r>
            <w:proofErr w:type="spellEnd"/>
            <w:r>
              <w:t xml:space="preserve">. Den Nor. </w:t>
            </w:r>
            <w:proofErr w:type="spellStart"/>
            <w:r>
              <w:t>Laegeforening</w:t>
            </w:r>
            <w:proofErr w:type="spellEnd"/>
            <w:r>
              <w:t xml:space="preserve"> </w:t>
            </w:r>
            <w:proofErr w:type="spellStart"/>
            <w:r>
              <w:t>Tidsskr</w:t>
            </w:r>
            <w:proofErr w:type="spellEnd"/>
            <w:r>
              <w:t xml:space="preserve">. </w:t>
            </w:r>
            <w:proofErr w:type="spellStart"/>
            <w:r>
              <w:t>Prakt</w:t>
            </w:r>
            <w:proofErr w:type="spellEnd"/>
            <w:r>
              <w:t xml:space="preserve">. Med. Ny </w:t>
            </w:r>
            <w:proofErr w:type="spellStart"/>
            <w:r>
              <w:t>Raekke</w:t>
            </w:r>
            <w:proofErr w:type="spellEnd"/>
            <w:r>
              <w:t xml:space="preserve"> 117, 1595–1600 (199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DA75CC"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E5D340"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E6044F" w14:textId="77777777" w:rsidR="0079408D" w:rsidRPr="00352B5E" w:rsidRDefault="0079408D" w:rsidP="00AA765F">
            <w:r w:rsidRPr="00352B5E">
              <w:t>Therapeutic Footwear, Therapeutic Footwear Functional, Therapeutic Footwear Functional Lift, Footwear Design</w:t>
            </w:r>
          </w:p>
        </w:tc>
      </w:tr>
      <w:tr w:rsidR="0079408D" w14:paraId="4D6AE9B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D23ECC" w14:textId="77777777" w:rsidR="0079408D" w:rsidRDefault="0079408D" w:rsidP="00AA765F">
            <w:r>
              <w:t xml:space="preserve">237. Stricker, S. J. &amp; Sama, A. A. Assessment of angulation and torsion of lower limbs in children. Int. </w:t>
            </w:r>
            <w:proofErr w:type="spellStart"/>
            <w:r>
              <w:t>Pediatr</w:t>
            </w:r>
            <w:proofErr w:type="spellEnd"/>
            <w:r>
              <w:t>. 16, 138–143 (200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BFF685"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12110"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3E26FF" w14:textId="77777777" w:rsidR="0079408D" w:rsidRPr="00352B5E" w:rsidRDefault="0079408D" w:rsidP="00AA765F">
            <w:r w:rsidRPr="00352B5E">
              <w:t>Developmental Effects, Therapeutic Footwear, Therapeutic Footwear Corrective, Effects of Footwear</w:t>
            </w:r>
          </w:p>
        </w:tc>
      </w:tr>
      <w:tr w:rsidR="0079408D" w14:paraId="2184C36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94EC99" w14:textId="77777777" w:rsidR="0079408D" w:rsidRDefault="0079408D" w:rsidP="00AA765F">
            <w:r>
              <w:t xml:space="preserve">238. </w:t>
            </w:r>
            <w:proofErr w:type="spellStart"/>
            <w:r>
              <w:t>Taeho</w:t>
            </w:r>
            <w:proofErr w:type="spellEnd"/>
            <w:r>
              <w:t xml:space="preserve">, Y. Parent, peer and TV influences on American teens’ athletic shoes purchasing. Int. J. Sport </w:t>
            </w:r>
            <w:proofErr w:type="spellStart"/>
            <w:r>
              <w:t>Manag</w:t>
            </w:r>
            <w:proofErr w:type="spellEnd"/>
            <w:r>
              <w:t>. Mark. 1, 2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455844"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57E266" w14:textId="77777777" w:rsidR="0079408D" w:rsidRPr="00352B5E" w:rsidRDefault="0079408D" w:rsidP="00AA765F">
            <w:r w:rsidRPr="00352B5E">
              <w:t>Adolescent 13-18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9537A7" w14:textId="77777777" w:rsidR="0079408D" w:rsidRPr="00352B5E" w:rsidRDefault="0079408D" w:rsidP="00AA765F">
            <w:r w:rsidRPr="00352B5E">
              <w:t>Psychosocial, Footwear Effects</w:t>
            </w:r>
          </w:p>
        </w:tc>
      </w:tr>
      <w:tr w:rsidR="0079408D" w14:paraId="0890E66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8458A" w14:textId="77777777" w:rsidR="0079408D" w:rsidRDefault="0079408D" w:rsidP="00AA765F">
            <w:r>
              <w:t xml:space="preserve">239. Talusan, P. G., </w:t>
            </w:r>
            <w:proofErr w:type="spellStart"/>
            <w:r>
              <w:t>Milewski</w:t>
            </w:r>
            <w:proofErr w:type="spellEnd"/>
            <w:r>
              <w:t>, M. D., Reach Jr, J. S. &amp; Reach Jr., J. S. Fifth Toe Deformities: Overlapping and Underlapping Toe. Foot Ankle Spec. 6, 145–149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A0AF26"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6C33ED"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10CCE2" w14:textId="77777777" w:rsidR="0079408D" w:rsidRPr="00352B5E" w:rsidRDefault="0079408D" w:rsidP="00AA765F">
            <w:r w:rsidRPr="00352B5E">
              <w:t>Therapeutic Footwear, Therapeutic Footwear Accommodative, Footwear Design, Effects of Footwear</w:t>
            </w:r>
          </w:p>
        </w:tc>
      </w:tr>
      <w:tr w:rsidR="0079408D" w14:paraId="7EC8497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E2B67C" w14:textId="77777777" w:rsidR="0079408D" w:rsidRDefault="0079408D" w:rsidP="00AA765F">
            <w:r>
              <w:t xml:space="preserve">240. </w:t>
            </w:r>
            <w:proofErr w:type="spellStart"/>
            <w:r>
              <w:t>Theophilos</w:t>
            </w:r>
            <w:proofErr w:type="spellEnd"/>
            <w:r>
              <w:t>, P. et al. Evaluation of sprinting performance in adolescent athletes with running shoes, spikes and barefoot. J. Phys. Educ. Sport 14, 593–598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7F8312"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D4231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52926D" w14:textId="77777777" w:rsidR="0079408D" w:rsidRPr="00352B5E" w:rsidRDefault="0079408D" w:rsidP="00AA765F">
            <w:r w:rsidRPr="00352B5E">
              <w:t xml:space="preserve">Biomechanics, Effects of Footwear </w:t>
            </w:r>
          </w:p>
        </w:tc>
      </w:tr>
      <w:tr w:rsidR="0079408D" w14:paraId="46890F6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B773AF" w14:textId="77777777" w:rsidR="0079408D" w:rsidRDefault="0079408D" w:rsidP="00AA765F">
            <w:r>
              <w:t>241. Thompson, A. L. T. &amp; Zipfel, B. The unshod child into womanhood -- forefoot morphology in two populations. Foot 15, 22–28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DDA69"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10E62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5B4C41" w14:textId="77777777" w:rsidR="0079408D" w:rsidRPr="00352B5E" w:rsidRDefault="0079408D" w:rsidP="00AA765F">
            <w:r w:rsidRPr="00352B5E">
              <w:t xml:space="preserve">Anthropometrics, Developmental Effects, Effects of Footwear </w:t>
            </w:r>
          </w:p>
        </w:tc>
      </w:tr>
      <w:tr w:rsidR="0079408D" w14:paraId="50E0F14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211905" w14:textId="77777777" w:rsidR="0079408D" w:rsidRDefault="0079408D" w:rsidP="00AA765F">
            <w:r>
              <w:t xml:space="preserve">242. </w:t>
            </w:r>
            <w:proofErr w:type="spellStart"/>
            <w:r>
              <w:t>Tomono</w:t>
            </w:r>
            <w:proofErr w:type="spellEnd"/>
            <w:r>
              <w:t>, N. et al. Risk factors of helminthiases among schoolchildren in southern Thailand. Southeast Asian J Trop Med Public Heal. 34, 264–268 (200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C9A18A"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472B57"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5653FC" w14:textId="77777777" w:rsidR="0079408D" w:rsidRPr="00352B5E" w:rsidRDefault="0079408D" w:rsidP="00AA765F">
            <w:r w:rsidRPr="00352B5E">
              <w:t>Effects of Footwear, Protective Role, Protective Role Infective</w:t>
            </w:r>
          </w:p>
        </w:tc>
      </w:tr>
      <w:tr w:rsidR="0079408D" w14:paraId="7D51F3C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94AE52" w14:textId="77777777" w:rsidR="0079408D" w:rsidRDefault="0079408D" w:rsidP="00AA765F">
            <w:r>
              <w:t xml:space="preserve">243. Tong, J. W. K., </w:t>
            </w:r>
            <w:proofErr w:type="spellStart"/>
            <w:r>
              <w:t>Pui</w:t>
            </w:r>
            <w:proofErr w:type="spellEnd"/>
            <w:r>
              <w:t xml:space="preserve">, W. K., Kong, P. W., </w:t>
            </w:r>
            <w:proofErr w:type="spellStart"/>
            <w:r>
              <w:t>Pui</w:t>
            </w:r>
            <w:proofErr w:type="spellEnd"/>
            <w:r>
              <w:t xml:space="preserve">, W. K. &amp; Kong, P. W. Medial Longitudinal Arch Development of Children Aged 7 to 9 Years: Longitudinal Investigation. Phys </w:t>
            </w:r>
            <w:proofErr w:type="spellStart"/>
            <w:r>
              <w:t>Ther</w:t>
            </w:r>
            <w:proofErr w:type="spellEnd"/>
            <w:r>
              <w:t xml:space="preserve"> 96, 1216–1224 (2016).</w:t>
            </w:r>
          </w:p>
          <w:p w14:paraId="42F059DA" w14:textId="77777777" w:rsidR="0079408D" w:rsidRDefault="0079408D" w:rsidP="00AA765F"/>
          <w:p w14:paraId="19B3E6C6"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A906F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7CB45A"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1FC83F" w14:textId="77777777" w:rsidR="0079408D" w:rsidRPr="00352B5E" w:rsidRDefault="0079408D" w:rsidP="00AA765F">
            <w:r w:rsidRPr="00352B5E">
              <w:t>Anthropometrics, Developmental Effects, Effects of Footwear</w:t>
            </w:r>
          </w:p>
        </w:tc>
      </w:tr>
      <w:tr w:rsidR="0079408D" w14:paraId="685C325A"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01D96E" w14:textId="77777777" w:rsidR="0079408D" w:rsidRDefault="0079408D" w:rsidP="00AA765F">
            <w:r>
              <w:t xml:space="preserve">244. </w:t>
            </w:r>
            <w:proofErr w:type="spellStart"/>
            <w:r>
              <w:t>Trevisan</w:t>
            </w:r>
            <w:proofErr w:type="spellEnd"/>
            <w:r>
              <w:t xml:space="preserve">, G., </w:t>
            </w:r>
            <w:proofErr w:type="spellStart"/>
            <w:r>
              <w:t>Kokeli</w:t>
            </w:r>
            <w:proofErr w:type="spellEnd"/>
            <w:r>
              <w:t xml:space="preserve">, E. &amp; </w:t>
            </w:r>
            <w:proofErr w:type="spellStart"/>
            <w:r>
              <w:t>Kokelj</w:t>
            </w:r>
            <w:proofErr w:type="spellEnd"/>
            <w:r>
              <w:t>, F. Allergic contact dermatitis due to shoes in children: a 5 year follow up. Contact Dermatitis 26, 45–45 (199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FF3D6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E2AC12" w14:textId="77777777" w:rsidR="0079408D" w:rsidRPr="00352B5E" w:rsidRDefault="0079408D" w:rsidP="00AA765F">
            <w:r w:rsidRPr="00352B5E">
              <w:t>Adolescent 13-18yrs,</w:t>
            </w:r>
          </w:p>
          <w:p w14:paraId="69F015DD" w14:textId="77777777" w:rsidR="0079408D" w:rsidRPr="00352B5E" w:rsidRDefault="0079408D" w:rsidP="00AA765F">
            <w:r w:rsidRPr="00352B5E">
              <w:t>Primary School 6-12yr</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83ABA2" w14:textId="77777777" w:rsidR="0079408D" w:rsidRPr="00352B5E" w:rsidRDefault="0079408D" w:rsidP="00AA765F">
            <w:r w:rsidRPr="00352B5E">
              <w:t>Effects of Footwear, Risk Factor Injury/Pathology, Risk Factor Dermatology , Footwear Design</w:t>
            </w:r>
          </w:p>
        </w:tc>
      </w:tr>
      <w:tr w:rsidR="0079408D" w14:paraId="1DBC629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0491FE" w14:textId="77777777" w:rsidR="0079408D" w:rsidRDefault="0079408D" w:rsidP="00AA765F">
            <w:r>
              <w:t xml:space="preserve">245. Tulu, B., Taye, S. &amp; Amsalu, E. Prevalence and its associated risk factors of intestinal parasitic infections among </w:t>
            </w:r>
            <w:proofErr w:type="spellStart"/>
            <w:r>
              <w:t>Yadot</w:t>
            </w:r>
            <w:proofErr w:type="spellEnd"/>
            <w:r>
              <w:t xml:space="preserve"> primary school children of South Eastern Ethiopia: A cross-sectional study. BMC Res. Notes 7, 848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E619B4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8FFDF6"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0EC585" w14:textId="77777777" w:rsidR="0079408D" w:rsidRPr="00352B5E" w:rsidRDefault="0079408D" w:rsidP="00AA765F">
            <w:r w:rsidRPr="00352B5E">
              <w:t>Effects of Footwear, Protective Role, Protective Role Infective</w:t>
            </w:r>
          </w:p>
        </w:tc>
      </w:tr>
      <w:tr w:rsidR="0079408D" w14:paraId="19B8CD4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1F54E8" w14:textId="77777777" w:rsidR="0079408D" w:rsidRDefault="0079408D" w:rsidP="00AA765F">
            <w:r>
              <w:t xml:space="preserve">246. </w:t>
            </w:r>
            <w:proofErr w:type="spellStart"/>
            <w:r>
              <w:t>Uden</w:t>
            </w:r>
            <w:proofErr w:type="spellEnd"/>
            <w:r>
              <w:t xml:space="preserve">, H. &amp; Kumar, S. Non-surgical management of a </w:t>
            </w:r>
            <w:proofErr w:type="spellStart"/>
            <w:r>
              <w:t>pediatric</w:t>
            </w:r>
            <w:proofErr w:type="spellEnd"/>
            <w:r>
              <w:t xml:space="preserve"> ‘</w:t>
            </w:r>
            <w:proofErr w:type="spellStart"/>
            <w:r>
              <w:t>intoed’gait</w:t>
            </w:r>
            <w:proofErr w:type="spellEnd"/>
            <w:r>
              <w:t xml:space="preserve"> pattern - a systematic review of the current best evidence. J. </w:t>
            </w:r>
            <w:proofErr w:type="spellStart"/>
            <w:r>
              <w:t>Multidiscip</w:t>
            </w:r>
            <w:proofErr w:type="spellEnd"/>
            <w:r>
              <w:t xml:space="preserve">. </w:t>
            </w:r>
            <w:proofErr w:type="spellStart"/>
            <w:r>
              <w:t>Healthc</w:t>
            </w:r>
            <w:proofErr w:type="spellEnd"/>
            <w:r>
              <w:t>. 5, 27–35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093381"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09B2E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2230D8" w14:textId="77777777" w:rsidR="0079408D" w:rsidRPr="00352B5E" w:rsidRDefault="0079408D" w:rsidP="00AA765F">
            <w:r w:rsidRPr="00352B5E">
              <w:t>Therapeutic Footwear, Therapeutic Footwear Functional, Therapeutic Footwear Functional Stability, Effects of Footwear, Developmental Effects</w:t>
            </w:r>
          </w:p>
        </w:tc>
      </w:tr>
      <w:tr w:rsidR="0079408D" w14:paraId="239CB41C"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A6D09D" w14:textId="77777777" w:rsidR="0079408D" w:rsidRDefault="0079408D" w:rsidP="00AA765F">
            <w:r>
              <w:t xml:space="preserve">247. </w:t>
            </w:r>
            <w:proofErr w:type="spellStart"/>
            <w:r>
              <w:t>Ujević</w:t>
            </w:r>
            <w:proofErr w:type="spellEnd"/>
            <w:r>
              <w:t xml:space="preserve">, D. et al. Standardization, anthropometric surveys and </w:t>
            </w:r>
            <w:proofErr w:type="spellStart"/>
            <w:r>
              <w:t>croatian</w:t>
            </w:r>
            <w:proofErr w:type="spellEnd"/>
            <w:r>
              <w:t xml:space="preserve"> anthropometric system. </w:t>
            </w:r>
            <w:proofErr w:type="spellStart"/>
            <w:r>
              <w:t>Tekstil</w:t>
            </w:r>
            <w:proofErr w:type="spellEnd"/>
            <w:r>
              <w:t xml:space="preserve"> 55, 516–526 (200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9DF1F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59B11B" w14:textId="77777777" w:rsidR="0079408D" w:rsidRPr="00352B5E" w:rsidRDefault="0079408D" w:rsidP="00AA765F">
            <w:r w:rsidRPr="00352B5E">
              <w:t>Adolescent 13-18yrs</w:t>
            </w:r>
          </w:p>
          <w:p w14:paraId="48EC411C"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8AA305" w14:textId="77777777" w:rsidR="0079408D" w:rsidRPr="00352B5E" w:rsidRDefault="0079408D" w:rsidP="00AA765F">
            <w:r w:rsidRPr="00352B5E">
              <w:t xml:space="preserve">Anthropometrics, Footwear Design </w:t>
            </w:r>
          </w:p>
        </w:tc>
      </w:tr>
      <w:tr w:rsidR="0079408D" w14:paraId="38C2ED5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B65FFA" w14:textId="77777777" w:rsidR="0079408D" w:rsidRDefault="0079408D" w:rsidP="00AA765F">
            <w:r>
              <w:t>248. Unger, H. &amp; Rosenbaum, D. Gender-specific differences of the foot during the first year of walking. Foot Ankle Int 25, 582–587 (200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8CD06F"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2531A0"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EDB845" w14:textId="77777777" w:rsidR="0079408D" w:rsidRPr="00352B5E" w:rsidRDefault="0079408D" w:rsidP="00AA765F">
            <w:r w:rsidRPr="00352B5E">
              <w:t>Anthropometrics, Footwear Design Developmental Effects</w:t>
            </w:r>
          </w:p>
        </w:tc>
      </w:tr>
      <w:tr w:rsidR="0079408D" w14:paraId="07256638"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17AD8C" w14:textId="77777777" w:rsidR="0079408D" w:rsidRDefault="0079408D" w:rsidP="00AA765F">
            <w:r>
              <w:t xml:space="preserve">249. </w:t>
            </w:r>
            <w:proofErr w:type="spellStart"/>
            <w:r>
              <w:t>Uvelli</w:t>
            </w:r>
            <w:proofErr w:type="spellEnd"/>
            <w:r>
              <w:t xml:space="preserve">, K., </w:t>
            </w:r>
            <w:proofErr w:type="spellStart"/>
            <w:r>
              <w:t>Neher</w:t>
            </w:r>
            <w:proofErr w:type="spellEnd"/>
            <w:r>
              <w:t xml:space="preserve">, J. O. &amp; </w:t>
            </w:r>
            <w:proofErr w:type="spellStart"/>
            <w:r>
              <w:t>Safranek</w:t>
            </w:r>
            <w:proofErr w:type="spellEnd"/>
            <w:r>
              <w:t>, S. Treatment for Calcaneal Apophysitis. Am Fam Physician 96, 126–127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699B45"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765D83"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EE5450" w14:textId="77777777" w:rsidR="0079408D" w:rsidRPr="00352B5E" w:rsidRDefault="0079408D" w:rsidP="00AA765F">
            <w:r w:rsidRPr="00352B5E">
              <w:t>Effects of Footwear, Protective Role, Protective Role Functional</w:t>
            </w:r>
          </w:p>
        </w:tc>
      </w:tr>
      <w:tr w:rsidR="0079408D" w14:paraId="1F94F02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CF2E10" w14:textId="77777777" w:rsidR="0079408D" w:rsidRDefault="0079408D" w:rsidP="00AA765F">
            <w:r>
              <w:t xml:space="preserve">250. Van </w:t>
            </w:r>
            <w:proofErr w:type="spellStart"/>
            <w:r>
              <w:t>Hamme</w:t>
            </w:r>
            <w:proofErr w:type="spellEnd"/>
            <w:r>
              <w:t xml:space="preserve">, A. et al. Is there a predominant influence between heel height, upper height and sole stiffness on young children gait dynamics? </w:t>
            </w:r>
            <w:proofErr w:type="spellStart"/>
            <w:r>
              <w:t>Comput</w:t>
            </w:r>
            <w:proofErr w:type="spellEnd"/>
            <w:r>
              <w:t xml:space="preserve">. Methods </w:t>
            </w:r>
            <w:proofErr w:type="spellStart"/>
            <w:r>
              <w:t>Biomech</w:t>
            </w:r>
            <w:proofErr w:type="spellEnd"/>
            <w:r>
              <w:t xml:space="preserve">. Biomed. </w:t>
            </w:r>
            <w:proofErr w:type="spellStart"/>
            <w:r>
              <w:t>Engin</w:t>
            </w:r>
            <w:proofErr w:type="spellEnd"/>
            <w:r>
              <w:t>. 16, 66–67 (2013).</w:t>
            </w:r>
          </w:p>
          <w:p w14:paraId="6726ECBC"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54C8B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A57F01" w14:textId="77777777" w:rsidR="0079408D" w:rsidRPr="00352B5E" w:rsidRDefault="0079408D" w:rsidP="00AA765F">
            <w:r w:rsidRPr="00352B5E">
              <w:t xml:space="preserve">Preschool and Infants 9mths-5yrs, 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0637BC" w14:textId="77777777" w:rsidR="0079408D" w:rsidRPr="00352B5E" w:rsidRDefault="0079408D" w:rsidP="00AA765F">
            <w:r w:rsidRPr="00352B5E">
              <w:t>Biomechanics, Developmental Effects, Effects of Footwear, Footwear Design</w:t>
            </w:r>
          </w:p>
        </w:tc>
      </w:tr>
      <w:tr w:rsidR="0079408D" w14:paraId="0A1F9CA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CCEABF" w14:textId="77777777" w:rsidR="0079408D" w:rsidRDefault="0079408D" w:rsidP="00AA765F">
            <w:r>
              <w:t xml:space="preserve">251. Veilleux, L.-N. N., </w:t>
            </w:r>
            <w:proofErr w:type="spellStart"/>
            <w:r>
              <w:t>Ballaz</w:t>
            </w:r>
            <w:proofErr w:type="spellEnd"/>
            <w:r>
              <w:t xml:space="preserve">, L., Robert, M., Lemay, M. &amp; Rauch, F. Analysing gait using a force-measuring walkway: intrasession repeatability in healthy children and adolescents. </w:t>
            </w:r>
            <w:proofErr w:type="spellStart"/>
            <w:r>
              <w:t>Comput</w:t>
            </w:r>
            <w:proofErr w:type="spellEnd"/>
            <w:r>
              <w:t xml:space="preserve"> Methods </w:t>
            </w:r>
            <w:proofErr w:type="spellStart"/>
            <w:r>
              <w:t>Biomech</w:t>
            </w:r>
            <w:proofErr w:type="spellEnd"/>
            <w:r>
              <w:t xml:space="preserve"> Biomed </w:t>
            </w:r>
            <w:proofErr w:type="spellStart"/>
            <w:r>
              <w:t>Engin</w:t>
            </w:r>
            <w:proofErr w:type="spellEnd"/>
            <w:r>
              <w:t xml:space="preserve"> 17, 1447–1451 (2014).</w:t>
            </w:r>
          </w:p>
          <w:p w14:paraId="6356632C" w14:textId="77777777" w:rsidR="0079408D" w:rsidRDefault="0079408D" w:rsidP="00AA765F"/>
          <w:p w14:paraId="04277B42"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B05882"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4062A4" w14:textId="77777777" w:rsidR="0079408D" w:rsidRPr="00352B5E" w:rsidRDefault="0079408D" w:rsidP="00AA765F">
            <w:r w:rsidRPr="00352B5E">
              <w:t xml:space="preserve">Adolescent 13-18yrs, 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1531AE" w14:textId="77777777" w:rsidR="0079408D" w:rsidRPr="00352B5E" w:rsidRDefault="0079408D" w:rsidP="00AA765F">
            <w:r w:rsidRPr="00352B5E">
              <w:t xml:space="preserve">Biomechanics, Effects of Footwear </w:t>
            </w:r>
          </w:p>
        </w:tc>
      </w:tr>
      <w:tr w:rsidR="0079408D" w14:paraId="5CE2B59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CA8916" w14:textId="77777777" w:rsidR="0079408D" w:rsidRDefault="0079408D" w:rsidP="00AA765F">
            <w:r>
              <w:t>252. Vogel Jr, F. Short-leg syndrome. Clin Pod. 1, 581–599 (198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FA14F0"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023672"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EF858A" w14:textId="77777777" w:rsidR="0079408D" w:rsidRPr="00352B5E" w:rsidRDefault="0079408D" w:rsidP="00AA765F">
            <w:r w:rsidRPr="00352B5E">
              <w:t>Therapeutic Footwear, Therapeutic Footwear Functional, Therapeutic Footwear Functional Lift, Footwear Design</w:t>
            </w:r>
          </w:p>
        </w:tc>
      </w:tr>
      <w:tr w:rsidR="0079408D" w14:paraId="1F14691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DD72D" w14:textId="77777777" w:rsidR="0079408D" w:rsidRDefault="0079408D" w:rsidP="00AA765F">
            <w:r>
              <w:t xml:space="preserve">253. </w:t>
            </w:r>
            <w:proofErr w:type="spellStart"/>
            <w:r>
              <w:t>Vrdoljak</w:t>
            </w:r>
            <w:proofErr w:type="spellEnd"/>
            <w:r>
              <w:t xml:space="preserve">, J. et al. </w:t>
            </w:r>
            <w:proofErr w:type="spellStart"/>
            <w:r>
              <w:t>Antropometric</w:t>
            </w:r>
            <w:proofErr w:type="spellEnd"/>
            <w:r>
              <w:t xml:space="preserve"> measurements of growing feet. </w:t>
            </w:r>
            <w:proofErr w:type="spellStart"/>
            <w:r>
              <w:t>Paediatr</w:t>
            </w:r>
            <w:proofErr w:type="spellEnd"/>
            <w:r>
              <w:t>. Croat. 48, 117–120 (200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1497FD"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17990E"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5795A3" w14:textId="77777777" w:rsidR="0079408D" w:rsidRPr="00352B5E" w:rsidRDefault="0079408D" w:rsidP="00AA765F">
            <w:r w:rsidRPr="00352B5E">
              <w:t xml:space="preserve">Anthropometrics, Footwear Design </w:t>
            </w:r>
          </w:p>
        </w:tc>
      </w:tr>
      <w:tr w:rsidR="0079408D" w14:paraId="4B0CA4B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10F0F2" w14:textId="77777777" w:rsidR="0079408D" w:rsidRDefault="0079408D" w:rsidP="00AA765F">
            <w:r>
              <w:t xml:space="preserve">254. Walker, S. L. et al. The prevalence and association with health-related quality of life of </w:t>
            </w:r>
            <w:proofErr w:type="spellStart"/>
            <w:r>
              <w:t>tungiasis</w:t>
            </w:r>
            <w:proofErr w:type="spellEnd"/>
            <w:r>
              <w:t xml:space="preserve"> and scabies in schoolchildren in southern Ethiopia. </w:t>
            </w:r>
            <w:proofErr w:type="spellStart"/>
            <w:r>
              <w:t>PLoS</w:t>
            </w:r>
            <w:proofErr w:type="spellEnd"/>
            <w:r>
              <w:t xml:space="preserve"> </w:t>
            </w:r>
            <w:proofErr w:type="spellStart"/>
            <w:r>
              <w:t>Negl</w:t>
            </w:r>
            <w:proofErr w:type="spellEnd"/>
            <w:r>
              <w:t xml:space="preserve"> Trop Dis 11, e0005808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F86056"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9496C9"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698B29" w14:textId="42FF22A5" w:rsidR="0079408D" w:rsidRPr="00352B5E" w:rsidRDefault="0079408D" w:rsidP="00AA765F">
            <w:r w:rsidRPr="00352B5E">
              <w:t xml:space="preserve">Effects of Footwear, Protective </w:t>
            </w:r>
            <w:r w:rsidR="00674127" w:rsidRPr="00352B5E">
              <w:t>Role, Protective</w:t>
            </w:r>
            <w:r w:rsidRPr="00352B5E">
              <w:t xml:space="preserve"> Role Infective</w:t>
            </w:r>
          </w:p>
        </w:tc>
      </w:tr>
      <w:tr w:rsidR="0079408D" w14:paraId="4C660AA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1723CB" w14:textId="77777777" w:rsidR="0079408D" w:rsidRDefault="0079408D" w:rsidP="00AA765F">
            <w:r>
              <w:t xml:space="preserve">255. Walther </w:t>
            </w:r>
            <w:proofErr w:type="spellStart"/>
            <w:r>
              <w:t>Richters</w:t>
            </w:r>
            <w:proofErr w:type="spellEnd"/>
            <w:r>
              <w:t>, M., Wahl, H., Walther-</w:t>
            </w:r>
            <w:proofErr w:type="spellStart"/>
            <w:r>
              <w:t>Richters</w:t>
            </w:r>
            <w:proofErr w:type="spellEnd"/>
            <w:r>
              <w:t xml:space="preserve">, M. &amp; Wahl, H. Problems in choice of shoes for young children. </w:t>
            </w:r>
            <w:proofErr w:type="spellStart"/>
            <w:r>
              <w:t>Beitr</w:t>
            </w:r>
            <w:proofErr w:type="spellEnd"/>
            <w:r>
              <w:t xml:space="preserve"> </w:t>
            </w:r>
            <w:proofErr w:type="spellStart"/>
            <w:r>
              <w:t>Orthop</w:t>
            </w:r>
            <w:proofErr w:type="spellEnd"/>
            <w:r>
              <w:t xml:space="preserve"> </w:t>
            </w:r>
            <w:proofErr w:type="spellStart"/>
            <w:r>
              <w:t>Traumatol</w:t>
            </w:r>
            <w:proofErr w:type="spellEnd"/>
            <w:r>
              <w:t xml:space="preserve"> 24, 181–184 (197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5C5087F"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E3E39A"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9F6157" w14:textId="77777777" w:rsidR="0079408D" w:rsidRPr="00352B5E" w:rsidRDefault="0079408D" w:rsidP="00AA765F">
            <w:r w:rsidRPr="00352B5E">
              <w:t xml:space="preserve">Developmental Effects, Footwear Design </w:t>
            </w:r>
          </w:p>
        </w:tc>
      </w:tr>
      <w:tr w:rsidR="0079408D" w14:paraId="4E6C212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B30CB9" w14:textId="77777777" w:rsidR="0079408D" w:rsidRDefault="0079408D" w:rsidP="00AA765F">
            <w:r>
              <w:t xml:space="preserve">256. Walther, M. et al. Requirements for children sport shoes, when taking into consideration the evolution of the child’s foot. A systematic review of current literature. Fuss und </w:t>
            </w:r>
            <w:proofErr w:type="spellStart"/>
            <w:r>
              <w:t>Sprunggelenk</w:t>
            </w:r>
            <w:proofErr w:type="spellEnd"/>
            <w:r>
              <w:t xml:space="preserve"> 3, 23–33 (200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FBD233"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BBC2D2"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2DF066" w14:textId="77777777" w:rsidR="0079408D" w:rsidRPr="00352B5E" w:rsidRDefault="0079408D" w:rsidP="00AA765F">
            <w:r w:rsidRPr="00352B5E">
              <w:t xml:space="preserve">Developmental Effects, Footwear Design </w:t>
            </w:r>
          </w:p>
        </w:tc>
      </w:tr>
      <w:tr w:rsidR="0079408D" w14:paraId="37ED553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4042BD" w14:textId="77777777" w:rsidR="0079408D" w:rsidRDefault="0079408D" w:rsidP="00AA765F">
            <w:r>
              <w:t xml:space="preserve">257. Walther, M., Herold, D., </w:t>
            </w:r>
            <w:proofErr w:type="spellStart"/>
            <w:r>
              <w:t>Sinderhauf</w:t>
            </w:r>
            <w:proofErr w:type="spellEnd"/>
            <w:r>
              <w:t xml:space="preserve">, A. &amp; Morrison, R. Children sport shoes--a systematic review of current literature. Foot Ankle </w:t>
            </w:r>
            <w:proofErr w:type="spellStart"/>
            <w:r>
              <w:t>Surg</w:t>
            </w:r>
            <w:proofErr w:type="spellEnd"/>
            <w:r>
              <w:t xml:space="preserve"> 14, 180–189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4D0C47"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DCBB6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0F81A4" w14:textId="77777777" w:rsidR="0079408D" w:rsidRPr="00352B5E" w:rsidRDefault="0079408D" w:rsidP="00AA765F">
            <w:r w:rsidRPr="00352B5E">
              <w:t>Developmental Effects, Footwear Design</w:t>
            </w:r>
          </w:p>
        </w:tc>
      </w:tr>
      <w:tr w:rsidR="0079408D" w14:paraId="5FF0109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EAA9EC" w14:textId="77777777" w:rsidR="0079408D" w:rsidRDefault="0079408D" w:rsidP="00AA765F">
            <w:r>
              <w:t xml:space="preserve">258. Watanabe, E. et al. Use of footwear and foot condition among rural Ethiopian school children. J </w:t>
            </w:r>
            <w:proofErr w:type="spellStart"/>
            <w:r>
              <w:t>Epidemiol</w:t>
            </w:r>
            <w:proofErr w:type="spellEnd"/>
            <w:r>
              <w:t xml:space="preserve"> Glob Heal. 4, 323–325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858A2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1164E4"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584231" w14:textId="77777777" w:rsidR="0079408D" w:rsidRPr="00352B5E" w:rsidRDefault="0079408D" w:rsidP="00AA765F">
            <w:r w:rsidRPr="00352B5E">
              <w:t>Effects of Footwear, Protective Role, Protective Role Environmental</w:t>
            </w:r>
          </w:p>
        </w:tc>
      </w:tr>
      <w:tr w:rsidR="0079408D" w14:paraId="79AD938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B952F0" w14:textId="77777777" w:rsidR="0079408D" w:rsidRDefault="0079408D" w:rsidP="00AA765F">
            <w:r>
              <w:t>259. Wegener, C. et al. Effect of sports shoes on midfoot power generation in children while walking and running. Footwear Sci. 5, S55–S56 (2013).</w:t>
            </w:r>
          </w:p>
          <w:p w14:paraId="3BAF921C"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51C9A"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A73761" w14:textId="77777777" w:rsidR="0079408D" w:rsidRPr="00352B5E" w:rsidRDefault="0079408D" w:rsidP="00AA765F">
            <w:r w:rsidRPr="00352B5E">
              <w:t xml:space="preserve">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04729C" w14:textId="77777777" w:rsidR="0079408D" w:rsidRPr="00352B5E" w:rsidRDefault="0079408D" w:rsidP="00AA765F">
            <w:r w:rsidRPr="00352B5E">
              <w:t xml:space="preserve">Biomechanics, Developmental Effects, Effects of Footwear </w:t>
            </w:r>
          </w:p>
        </w:tc>
      </w:tr>
      <w:tr w:rsidR="0079408D" w14:paraId="60F3069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00849F" w14:textId="77777777" w:rsidR="0079408D" w:rsidRDefault="0079408D" w:rsidP="00AA765F">
            <w:r>
              <w:t>260. Wegener, C. et al. Effect of sports shoes on children’s vertical jump performance and midfoot and ankle kinetics. Footwear Sci. 5, S58–S59 (2013).</w:t>
            </w:r>
          </w:p>
          <w:p w14:paraId="15EC89A0" w14:textId="77777777" w:rsidR="0079408D" w:rsidRDefault="0079408D" w:rsidP="00AA765F"/>
          <w:p w14:paraId="2E688C01"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CFC3C6"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9672B8" w14:textId="77777777" w:rsidR="0079408D" w:rsidRPr="00352B5E" w:rsidRDefault="0079408D" w:rsidP="00AA765F">
            <w:r w:rsidRPr="00352B5E">
              <w:t xml:space="preserve">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BBFD58" w14:textId="77777777" w:rsidR="0079408D" w:rsidRPr="00352B5E" w:rsidRDefault="0079408D" w:rsidP="00AA765F">
            <w:r w:rsidRPr="00352B5E">
              <w:t xml:space="preserve">Biomechanics, Developmental Effects, Effects of Footwear </w:t>
            </w:r>
          </w:p>
        </w:tc>
      </w:tr>
      <w:tr w:rsidR="0079408D" w14:paraId="49BDC1F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509EBA" w14:textId="77777777" w:rsidR="0079408D" w:rsidRDefault="0079408D" w:rsidP="00AA765F">
            <w:r>
              <w:t>261. Wegener, C. et al. In-shoe multi-segment foot kinematics of children during the propulsive phase of walking and running. Hum Mov Sci 39, 200–211 (201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E63789"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ED672C"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9BEC1D" w14:textId="77777777" w:rsidR="0079408D" w:rsidRPr="00352B5E" w:rsidRDefault="0079408D" w:rsidP="00AA765F">
            <w:r w:rsidRPr="00352B5E">
              <w:t xml:space="preserve">Biomechanics, Developmental Effects, Effects of Footwear </w:t>
            </w:r>
          </w:p>
        </w:tc>
      </w:tr>
      <w:tr w:rsidR="0079408D" w14:paraId="4D9F2882"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C6173E" w14:textId="77777777" w:rsidR="0079408D" w:rsidRDefault="0079408D" w:rsidP="00AA765F">
            <w:r>
              <w:t>262. Wegener, C. et al. Power generation of the midfoot in children wearing sports shoes. J. Foot Ankle Res. 2013 61 6, O35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764D16"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81B3B"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0B9A942" w14:textId="77777777" w:rsidR="0079408D" w:rsidRPr="00352B5E" w:rsidRDefault="0079408D" w:rsidP="00AA765F">
            <w:r w:rsidRPr="00352B5E">
              <w:t>Biomechanics, Developmental Effects, Effects of Footwear</w:t>
            </w:r>
          </w:p>
        </w:tc>
      </w:tr>
      <w:tr w:rsidR="0079408D" w14:paraId="3EF0F34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E1F3C4" w14:textId="77777777" w:rsidR="0079408D" w:rsidRDefault="0079408D" w:rsidP="00AA765F">
            <w:r>
              <w:t xml:space="preserve">263. Wegener, C., Hunt, A. E., </w:t>
            </w:r>
            <w:proofErr w:type="spellStart"/>
            <w:r>
              <w:t>Vanwanseele</w:t>
            </w:r>
            <w:proofErr w:type="spellEnd"/>
            <w:r>
              <w:t>, B., Burns, J. &amp; Smith, R. M. Effect of children’s shoes on gait: a systematic review and meta-analysis. J Foot Ankle Res 4, 3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519FAA" w14:textId="77777777" w:rsidR="0079408D" w:rsidRPr="00352B5E" w:rsidRDefault="0079408D" w:rsidP="00AA765F">
            <w:r w:rsidRPr="00352B5E">
              <w:t>Systematic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67012B" w14:textId="77777777" w:rsidR="0079408D" w:rsidRPr="00352B5E" w:rsidRDefault="0079408D" w:rsidP="00AA765F">
            <w:r w:rsidRPr="00352B5E">
              <w:t>Adolescent 13-18yrs, 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8A4A23D" w14:textId="77777777" w:rsidR="0079408D" w:rsidRPr="00352B5E" w:rsidRDefault="0079408D" w:rsidP="00AA765F">
            <w:r w:rsidRPr="00352B5E">
              <w:t xml:space="preserve">Biomechanics, Developmental Effects, Effects of Footwear </w:t>
            </w:r>
          </w:p>
        </w:tc>
      </w:tr>
      <w:tr w:rsidR="0079408D" w14:paraId="425B0F06"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B19A99" w14:textId="77777777" w:rsidR="0079408D" w:rsidRDefault="0079408D" w:rsidP="00AA765F">
            <w:r>
              <w:t>264. Wegener, C. et al. Three-dimensional ankle kinematics in children’s school shoes during running. J. Foot Ankle Res. 5, O20 (2012).</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84B514"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237D68" w14:textId="77777777" w:rsidR="0079408D" w:rsidRPr="00352B5E" w:rsidRDefault="0079408D" w:rsidP="00AA765F">
            <w:r w:rsidRPr="00352B5E">
              <w:t xml:space="preserve">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8EE103" w14:textId="77777777" w:rsidR="0079408D" w:rsidRPr="00352B5E" w:rsidRDefault="0079408D" w:rsidP="00AA765F">
            <w:r w:rsidRPr="00352B5E">
              <w:t xml:space="preserve">Biomechanics, Effects of Footwear, Footwear Design </w:t>
            </w:r>
          </w:p>
        </w:tc>
      </w:tr>
      <w:tr w:rsidR="0079408D" w14:paraId="0FDCB40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5C3857" w14:textId="77777777" w:rsidR="0079408D" w:rsidRDefault="0079408D" w:rsidP="00AA765F">
            <w:r>
              <w:t>265. Wegener, C. et al. Children’s rearfoot and midfoot motion while walking in school shoes. J. Foot Ankle Res. 4, O49 (201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EA2F4D"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25AB09" w14:textId="77777777" w:rsidR="0079408D" w:rsidRPr="00352B5E" w:rsidRDefault="0079408D" w:rsidP="00AA765F">
            <w:r w:rsidRPr="00352B5E">
              <w:t>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1F6118" w14:textId="77777777" w:rsidR="0079408D" w:rsidRPr="00352B5E" w:rsidRDefault="0079408D" w:rsidP="00AA765F">
            <w:r w:rsidRPr="00352B5E">
              <w:t>Biomechanics, Developmental Effects, Effects of Footwear</w:t>
            </w:r>
          </w:p>
        </w:tc>
      </w:tr>
      <w:tr w:rsidR="0079408D" w14:paraId="37C12EC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F44ADD" w14:textId="77777777" w:rsidR="0079408D" w:rsidRDefault="0079408D" w:rsidP="00AA765F">
            <w:r>
              <w:t xml:space="preserve">266. Weiss, J., De Jong, A., Packer, E. &amp; </w:t>
            </w:r>
            <w:proofErr w:type="spellStart"/>
            <w:r>
              <w:t>Bonanni</w:t>
            </w:r>
            <w:proofErr w:type="spellEnd"/>
            <w:r>
              <w:t xml:space="preserve">, L. Purchasing infant shoes: attitudes of parents, </w:t>
            </w:r>
            <w:proofErr w:type="spellStart"/>
            <w:r>
              <w:t>pediatricians</w:t>
            </w:r>
            <w:proofErr w:type="spellEnd"/>
            <w:r>
              <w:t xml:space="preserve">, and store managers. </w:t>
            </w:r>
            <w:proofErr w:type="spellStart"/>
            <w:r>
              <w:t>Pediatrics</w:t>
            </w:r>
            <w:proofErr w:type="spellEnd"/>
            <w:r>
              <w:t xml:space="preserve"> 67, 718–720 (198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E8C897" w14:textId="77777777" w:rsidR="0079408D" w:rsidRPr="00352B5E" w:rsidRDefault="0079408D" w:rsidP="00AA765F">
            <w:r w:rsidRPr="00352B5E">
              <w:t>Surve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642D8F"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34A596" w14:textId="77777777" w:rsidR="0079408D" w:rsidRPr="00352B5E" w:rsidRDefault="0079408D" w:rsidP="00AA765F">
            <w:r w:rsidRPr="00352B5E">
              <w:t>Psychosocial, Developmental Effects, Footwear Design</w:t>
            </w:r>
          </w:p>
        </w:tc>
      </w:tr>
      <w:tr w:rsidR="0079408D" w14:paraId="7EBCE5D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2C667B" w14:textId="77777777" w:rsidR="0079408D" w:rsidRDefault="0079408D" w:rsidP="00AA765F">
            <w:r>
              <w:t xml:space="preserve">267. Wenger, D. R. &amp; Leach, J. Foot deformities in infants and children. </w:t>
            </w:r>
            <w:proofErr w:type="spellStart"/>
            <w:r>
              <w:t>Pediatr</w:t>
            </w:r>
            <w:proofErr w:type="spellEnd"/>
            <w:r>
              <w:t xml:space="preserve"> Clin North Am 33, 1411–1427 (198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643C87" w14:textId="77777777" w:rsidR="0079408D" w:rsidRPr="00352B5E" w:rsidRDefault="0079408D" w:rsidP="00AA765F">
            <w:r w:rsidRPr="00352B5E">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72B13B" w14:textId="77777777" w:rsidR="0079408D" w:rsidRPr="00352B5E" w:rsidRDefault="0079408D" w:rsidP="00AA765F">
            <w:r w:rsidRPr="00352B5E">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05E206" w14:textId="77777777" w:rsidR="0079408D" w:rsidRPr="00352B5E" w:rsidRDefault="0079408D" w:rsidP="00AA765F">
            <w:r w:rsidRPr="00352B5E">
              <w:t>Developmental Effects, Therapeutic Footwear, Therapeutic Footwear Corrective, Effects of Footwear</w:t>
            </w:r>
          </w:p>
        </w:tc>
      </w:tr>
      <w:tr w:rsidR="0079408D" w14:paraId="05D0C2D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CAEF0E" w14:textId="77777777" w:rsidR="0079408D" w:rsidRDefault="0079408D" w:rsidP="00AA765F">
            <w:r>
              <w:t>268. Wenger, D. R. et al. Foot growth rate in children age one to six years. Foot Ankle Int 3, 207–210 (198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41C68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69E5BC"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9F3C14" w14:textId="77777777" w:rsidR="0079408D" w:rsidRPr="00352B5E" w:rsidRDefault="0079408D" w:rsidP="00AA765F">
            <w:r w:rsidRPr="00352B5E">
              <w:t xml:space="preserve">Anthropometrics, Footwear Design </w:t>
            </w:r>
          </w:p>
        </w:tc>
      </w:tr>
      <w:tr w:rsidR="0079408D" w14:paraId="52B464D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CFFB24" w14:textId="77777777" w:rsidR="0079408D" w:rsidRDefault="0079408D" w:rsidP="00AA765F">
            <w:r>
              <w:t xml:space="preserve">269. Wenger, D. R., Mauldin, D., Speck, G., Morgan, D. &amp; Lieber, R. L. Corrective Shoes and Inserts as Treatment for Flexible Flatfoot in Infants and Children. J Bone Jt. </w:t>
            </w:r>
            <w:proofErr w:type="spellStart"/>
            <w:r>
              <w:t>Surg</w:t>
            </w:r>
            <w:proofErr w:type="spellEnd"/>
            <w:r>
              <w:t xml:space="preserve"> Am 71, 953–954 (1989).</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E254AB" w14:textId="77777777" w:rsidR="0079408D" w:rsidRPr="00352B5E" w:rsidRDefault="0079408D" w:rsidP="00AA765F">
            <w:r w:rsidRPr="00352B5E">
              <w:t>Randomised Control Tria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D6EDA0"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66F43B" w14:textId="77777777" w:rsidR="0079408D" w:rsidRPr="00352B5E" w:rsidRDefault="0079408D" w:rsidP="00AA765F">
            <w:r w:rsidRPr="00352B5E">
              <w:t>Anthropometrics, Developmental Effects, Therapeutic Footwear, Therapeutic Footwear Corrective, Effects of Footwear</w:t>
            </w:r>
          </w:p>
        </w:tc>
      </w:tr>
      <w:tr w:rsidR="0079408D" w14:paraId="4C85164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8E1533" w14:textId="77777777" w:rsidR="0079408D" w:rsidRDefault="0079408D" w:rsidP="00AA765F">
            <w:r>
              <w:t xml:space="preserve">270. Weston, J. A., Hawkins, K. &amp; Weston, W. L. Foot dermatitis in children. </w:t>
            </w:r>
            <w:proofErr w:type="spellStart"/>
            <w:r>
              <w:t>Pediatrics</w:t>
            </w:r>
            <w:proofErr w:type="spellEnd"/>
            <w:r>
              <w:t xml:space="preserve"> 72, 824–827 (1983).</w:t>
            </w:r>
          </w:p>
          <w:p w14:paraId="7ED03817"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04C03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EF38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E1F51C" w14:textId="77777777" w:rsidR="0079408D" w:rsidRPr="00352B5E" w:rsidRDefault="0079408D" w:rsidP="00AA765F">
            <w:r w:rsidRPr="00352B5E">
              <w:t>Effects of Footwear, Risk Factor Injury/Pathology, Footwear Design, Risk Factor Dermatology</w:t>
            </w:r>
          </w:p>
        </w:tc>
      </w:tr>
      <w:tr w:rsidR="0079408D" w14:paraId="16A99D2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B56DBA" w14:textId="77777777" w:rsidR="0079408D" w:rsidRDefault="0079408D" w:rsidP="00AA765F">
            <w:r>
              <w:t xml:space="preserve">271. Williams, C. M., James, A. M. &amp; Tran, T. Metatarsus </w:t>
            </w:r>
            <w:proofErr w:type="spellStart"/>
            <w:r>
              <w:t>adductus</w:t>
            </w:r>
            <w:proofErr w:type="spellEnd"/>
            <w:r>
              <w:t xml:space="preserve">: development of a non-surgical treatment pathway. J </w:t>
            </w:r>
            <w:proofErr w:type="spellStart"/>
            <w:r>
              <w:t>Paediatr</w:t>
            </w:r>
            <w:proofErr w:type="spellEnd"/>
            <w:r>
              <w:t xml:space="preserve"> Child Heal. 49, E428-33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3F45AC"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60ADCD"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F874E7" w14:textId="77777777" w:rsidR="0079408D" w:rsidRPr="00352B5E" w:rsidRDefault="0079408D" w:rsidP="00AA765F">
            <w:r w:rsidRPr="00352B5E">
              <w:t>Developmental Effects, Therapeutic Footwear, Therapeutic Footwear Corrective, Effects of Footwear</w:t>
            </w:r>
          </w:p>
        </w:tc>
      </w:tr>
      <w:tr w:rsidR="0079408D" w14:paraId="663696D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FFD0B2" w14:textId="77777777" w:rsidR="0079408D" w:rsidRDefault="0079408D" w:rsidP="00AA765F">
            <w:r>
              <w:t xml:space="preserve">272. Williams, C. M., </w:t>
            </w:r>
            <w:proofErr w:type="spellStart"/>
            <w:r>
              <w:t>Michalitsis</w:t>
            </w:r>
            <w:proofErr w:type="spellEnd"/>
            <w:r>
              <w:t xml:space="preserve">, J., Murphy, A., </w:t>
            </w:r>
            <w:proofErr w:type="spellStart"/>
            <w:r>
              <w:t>Rawicki</w:t>
            </w:r>
            <w:proofErr w:type="spellEnd"/>
            <w:r>
              <w:t>, B. &amp; Haines, T. P. Do external stimuli impact the gait of children with idiopathic toe walking? A study protocol for a within-subject randomised control trial. BMJ Open 3, (201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F5EE1F" w14:textId="77777777" w:rsidR="0079408D" w:rsidRPr="00352B5E" w:rsidRDefault="0079408D" w:rsidP="00AA765F">
            <w:r w:rsidRPr="00352B5E">
              <w:t>Research Protocol</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BCCA3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A78217" w14:textId="77777777" w:rsidR="0079408D" w:rsidRPr="00352B5E" w:rsidRDefault="0079408D" w:rsidP="00AA765F">
            <w:r w:rsidRPr="00352B5E">
              <w:t xml:space="preserve">Biomechanics, Developmental Effects, Effects of Footwear </w:t>
            </w:r>
          </w:p>
        </w:tc>
      </w:tr>
      <w:tr w:rsidR="0079408D" w14:paraId="0545621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452C97" w14:textId="77777777" w:rsidR="0079408D" w:rsidRDefault="0079408D" w:rsidP="00AA765F">
            <w:r>
              <w:t xml:space="preserve">273. Williams, C. M., Tinley, P. &amp; </w:t>
            </w:r>
            <w:proofErr w:type="spellStart"/>
            <w:r>
              <w:t>Rawicki</w:t>
            </w:r>
            <w:proofErr w:type="spellEnd"/>
            <w:r>
              <w:t>, B. Idiopathic toe-walking: have we progressed in our knowledge of the causality and treatment of this gait type? J Am Pod. Med Assoc 104, 253–262 (2014).</w:t>
            </w:r>
          </w:p>
          <w:p w14:paraId="13CC7413"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8DC0DD"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2CAE7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2DA5FB" w14:textId="77777777" w:rsidR="0079408D" w:rsidRPr="00352B5E" w:rsidRDefault="0079408D" w:rsidP="00AA765F">
            <w:r w:rsidRPr="00352B5E">
              <w:t>Therapeutic Footwear, Therapeutic Footwear Functional, Therapeutic Footwear Functional Stability, Effects of Footwear</w:t>
            </w:r>
          </w:p>
        </w:tc>
      </w:tr>
      <w:tr w:rsidR="0079408D" w14:paraId="198704F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D16A11" w14:textId="77777777" w:rsidR="0079408D" w:rsidRDefault="0079408D" w:rsidP="00AA765F">
            <w:r>
              <w:t>274. Wolf, S. et al. Foot motion in children shoes: a comparison of barefoot walking with shod walking in conventional and flexible shoes. Gait Posture 27, 51–59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DEFA38"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3233B3" w14:textId="77777777" w:rsidR="0079408D" w:rsidRPr="00352B5E" w:rsidRDefault="0079408D" w:rsidP="00AA765F">
            <w:r w:rsidRPr="00352B5E">
              <w:t xml:space="preserve">Primary School 6-12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F62F72" w14:textId="77777777" w:rsidR="0079408D" w:rsidRPr="00352B5E" w:rsidRDefault="0079408D" w:rsidP="00AA765F">
            <w:r w:rsidRPr="00352B5E">
              <w:t xml:space="preserve">Biomechanics, Developmental Effects, Effects of Footwear </w:t>
            </w:r>
          </w:p>
        </w:tc>
      </w:tr>
      <w:tr w:rsidR="0079408D" w14:paraId="4AD6B0B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D5C4A1" w14:textId="77777777" w:rsidR="0079408D" w:rsidRDefault="0079408D" w:rsidP="00AA765F">
            <w:r>
              <w:t xml:space="preserve">275. Xu, M. &amp; Wang, L. [Foot growth and foot types in children and adolescents: a narrative review]. Sheng Wu Yi </w:t>
            </w:r>
            <w:proofErr w:type="spellStart"/>
            <w:r>
              <w:t>Xue</w:t>
            </w:r>
            <w:proofErr w:type="spellEnd"/>
            <w:r>
              <w:t xml:space="preserve"> Gong Cheng </w:t>
            </w:r>
            <w:proofErr w:type="spellStart"/>
            <w:r>
              <w:t>Xue</w:t>
            </w:r>
            <w:proofErr w:type="spellEnd"/>
            <w:r>
              <w:t xml:space="preserve"> Za </w:t>
            </w:r>
            <w:proofErr w:type="spellStart"/>
            <w:r>
              <w:t>Zhi</w:t>
            </w:r>
            <w:proofErr w:type="spellEnd"/>
            <w:r>
              <w:t xml:space="preserve"> 34, 648–652 (201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E532FA" w14:textId="77777777" w:rsidR="0079408D" w:rsidRPr="00352B5E" w:rsidRDefault="0079408D" w:rsidP="00AA765F">
            <w:r w:rsidRPr="00352B5E">
              <w:t>Narrative Review</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E1563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B675EC" w14:textId="77777777" w:rsidR="0079408D" w:rsidRPr="00352B5E" w:rsidRDefault="0079408D" w:rsidP="00AA765F">
            <w:r w:rsidRPr="00352B5E">
              <w:t>Anthropometrics, Developmental Effects, Footwear Design</w:t>
            </w:r>
          </w:p>
        </w:tc>
      </w:tr>
      <w:tr w:rsidR="0079408D" w14:paraId="6AAC37C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45DEA8" w14:textId="77777777" w:rsidR="0079408D" w:rsidRDefault="0079408D" w:rsidP="00AA765F">
            <w:r>
              <w:t>276. Yamamoto, A. A Study of the Foot Form for Footwear Design Part 8 :Factor Analysis of the Toes of Male and Female Children of 3 to 6 years old. J. JAPAN Res. Assoc. Text. END-USES 34, 254–260 (1993).</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7B90C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6DC92E"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CBCE0B" w14:textId="77777777" w:rsidR="0079408D" w:rsidRPr="00352B5E" w:rsidRDefault="0079408D" w:rsidP="00AA765F">
            <w:r w:rsidRPr="00352B5E">
              <w:t xml:space="preserve">Anthropometrics, Footwear Design </w:t>
            </w:r>
          </w:p>
        </w:tc>
      </w:tr>
      <w:tr w:rsidR="0079408D" w14:paraId="660263CB"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E51845" w14:textId="77777777" w:rsidR="0079408D" w:rsidRDefault="0079408D" w:rsidP="00AA765F">
            <w:r>
              <w:t xml:space="preserve">277. Yamamoto, A. &amp; </w:t>
            </w:r>
            <w:proofErr w:type="spellStart"/>
            <w:r>
              <w:t>Imamatsu</w:t>
            </w:r>
            <w:proofErr w:type="spellEnd"/>
            <w:r>
              <w:t>, R. A Study of the Foot Form for Footwear Design (Part1) —The Property of the Foot Form of Children Ranging from Three to Six in Age on the Basis of the Footprints or the Foot Measurements—. J. JAPAN Res. Assoc. Text. END-USES 31, 231–237 (1990).</w:t>
            </w:r>
          </w:p>
          <w:p w14:paraId="4EE111BE" w14:textId="77777777" w:rsidR="0079408D" w:rsidRDefault="0079408D" w:rsidP="00AA765F"/>
          <w:p w14:paraId="2B727779"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5E2171"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35C6A3"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124C34" w14:textId="77777777" w:rsidR="0079408D" w:rsidRPr="00352B5E" w:rsidRDefault="0079408D" w:rsidP="00AA765F">
            <w:r w:rsidRPr="00352B5E">
              <w:t xml:space="preserve">Anthropometrics, Footwear Design </w:t>
            </w:r>
          </w:p>
        </w:tc>
      </w:tr>
      <w:tr w:rsidR="0079408D" w14:paraId="50A85DB5"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BB5B29" w14:textId="77777777" w:rsidR="0079408D" w:rsidRDefault="0079408D" w:rsidP="00AA765F">
            <w:r>
              <w:t xml:space="preserve">278. Yamamoto, A. &amp; </w:t>
            </w:r>
            <w:proofErr w:type="spellStart"/>
            <w:r>
              <w:t>Imamatsu</w:t>
            </w:r>
            <w:proofErr w:type="spellEnd"/>
            <w:r>
              <w:t>, R. A Study of the Foot Form for Footwear Design (Part 2) —The Increment of Foot Growth of Children Aged Three to Six Traced and Measured—. J. JAPAN Res. Assoc. Text. END-USES 31, 245–249 (1990).</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A4E367"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4A00A"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6C6D42" w14:textId="77777777" w:rsidR="0079408D" w:rsidRPr="00352B5E" w:rsidRDefault="0079408D" w:rsidP="00AA765F">
            <w:r w:rsidRPr="00352B5E">
              <w:t>Anthropometrics, Footwear Design</w:t>
            </w:r>
          </w:p>
        </w:tc>
      </w:tr>
      <w:tr w:rsidR="0079408D" w14:paraId="4767932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1FD5C6" w14:textId="77777777" w:rsidR="0079408D" w:rsidRDefault="0079408D" w:rsidP="00AA765F">
            <w:r>
              <w:t>279. Yamamoto, S. Studies on upright postural sway in normal and cerebral palsy children. Acta Sch. Med. Univ. Gifu 33, 822–849 (1985).</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58F1C8"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40723A"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6AFC8D" w14:textId="77777777" w:rsidR="0079408D" w:rsidRPr="00352B5E" w:rsidRDefault="0079408D" w:rsidP="00AA765F">
            <w:r w:rsidRPr="00352B5E">
              <w:t xml:space="preserve">Biomechanics, Developmental Effects, Effects of Footwear </w:t>
            </w:r>
          </w:p>
        </w:tc>
      </w:tr>
      <w:tr w:rsidR="0079408D" w14:paraId="4120A689"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840DA9" w14:textId="77777777" w:rsidR="0079408D" w:rsidRDefault="0079408D" w:rsidP="00AA765F">
            <w:r>
              <w:t xml:space="preserve">280. Yi, N. et al. Improved influence of the combination of wedged shoes and ankle foot orthoses on the extension ability of knee joint in cerebral palsy children. J. Clin. </w:t>
            </w:r>
            <w:proofErr w:type="spellStart"/>
            <w:r>
              <w:t>Rehabil</w:t>
            </w:r>
            <w:proofErr w:type="spellEnd"/>
            <w:r>
              <w:t>. Tissue Eng. Res. 11, 900–902 (2007).</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0D00D5"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E5CFB5"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5E34E9" w14:textId="6228EFE5" w:rsidR="0079408D" w:rsidRPr="00352B5E" w:rsidRDefault="0079408D" w:rsidP="00AA765F">
            <w:r w:rsidRPr="00352B5E">
              <w:t xml:space="preserve">Biomechanics, Effects of </w:t>
            </w:r>
            <w:r w:rsidR="00D25CFF" w:rsidRPr="00352B5E">
              <w:t>Footwear,</w:t>
            </w:r>
            <w:r w:rsidRPr="00352B5E">
              <w:t xml:space="preserve"> Therapeutic Footwear, Therapeutic Footwear Functional, Therapeutic Footwear Functional Stability, Developmental Effects</w:t>
            </w:r>
          </w:p>
        </w:tc>
      </w:tr>
      <w:tr w:rsidR="0079408D" w14:paraId="4A384B3D"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A1B215" w14:textId="77777777" w:rsidR="0079408D" w:rsidRDefault="0079408D" w:rsidP="00AA765F">
            <w:r>
              <w:t xml:space="preserve">281. </w:t>
            </w:r>
            <w:proofErr w:type="spellStart"/>
            <w:r>
              <w:t>Yori</w:t>
            </w:r>
            <w:proofErr w:type="spellEnd"/>
            <w:r>
              <w:t xml:space="preserve">, P. P. et al. </w:t>
            </w:r>
            <w:proofErr w:type="spellStart"/>
            <w:r>
              <w:t>Seroepidemiology</w:t>
            </w:r>
            <w:proofErr w:type="spellEnd"/>
            <w:r>
              <w:t xml:space="preserve"> of strongyloidiasis in the Peruvian Amazon. Am J Trop Med </w:t>
            </w:r>
            <w:proofErr w:type="spellStart"/>
            <w:r>
              <w:t>Hyg</w:t>
            </w:r>
            <w:proofErr w:type="spellEnd"/>
            <w:r>
              <w:t xml:space="preserve"> 74, 97–102 (200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39A114"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E540BF"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F1E058" w14:textId="77777777" w:rsidR="0079408D" w:rsidRPr="00352B5E" w:rsidRDefault="0079408D" w:rsidP="00AA765F">
            <w:r w:rsidRPr="00352B5E">
              <w:t>Effects of Footwear, Protective Role, Protective Role Infective</w:t>
            </w:r>
          </w:p>
        </w:tc>
      </w:tr>
      <w:tr w:rsidR="0079408D" w14:paraId="064A9594"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AB30A2" w14:textId="77777777" w:rsidR="0079408D" w:rsidRDefault="0079408D" w:rsidP="00AA765F">
            <w:r>
              <w:t>282. Young, E. Forefoot eczema—further studies and a review. Clin Exp Dermatol 11, 523–528 (198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75B002" w14:textId="77777777" w:rsidR="0079408D" w:rsidRPr="00352B5E" w:rsidRDefault="0079408D" w:rsidP="00AA765F">
            <w:r w:rsidRPr="00352B5E">
              <w:t>Case Serie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EE31FE" w14:textId="77777777" w:rsidR="0079408D" w:rsidRPr="00352B5E" w:rsidRDefault="0079408D" w:rsidP="00AA765F">
            <w:r w:rsidRPr="00352B5E">
              <w:t>Not Reported in Abstract</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009B16" w14:textId="77777777" w:rsidR="0079408D" w:rsidRPr="00352B5E" w:rsidRDefault="0079408D" w:rsidP="00AA765F">
            <w:r w:rsidRPr="00352B5E">
              <w:t>Effects of Footwear, Risk Factor Injury/Pathology, Risk Factor Dermatology</w:t>
            </w:r>
          </w:p>
        </w:tc>
      </w:tr>
      <w:tr w:rsidR="0079408D" w14:paraId="4EF99417"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90888" w14:textId="77777777" w:rsidR="0079408D" w:rsidRDefault="0079408D" w:rsidP="00AA765F">
            <w:r>
              <w:t xml:space="preserve">283. Yurt, Y., </w:t>
            </w:r>
            <w:proofErr w:type="spellStart"/>
            <w:r>
              <w:t>Sener</w:t>
            </w:r>
            <w:proofErr w:type="spellEnd"/>
            <w:r>
              <w:t xml:space="preserve">, G. &amp; Yakut, Y. Footwear suitability in Turkish Preschool-aged children. Prosthetics </w:t>
            </w:r>
            <w:proofErr w:type="spellStart"/>
            <w:r>
              <w:t>Orthot</w:t>
            </w:r>
            <w:proofErr w:type="spellEnd"/>
            <w:r>
              <w:t>. Int. (Taylor Fr. Ltd) 38, 224–231 (2014).</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A94B55" w14:textId="77777777" w:rsidR="0079408D" w:rsidRPr="00352B5E" w:rsidRDefault="0079408D" w:rsidP="00AA765F">
            <w:r w:rsidRPr="00352B5E">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BBD486" w14:textId="77777777" w:rsidR="0079408D" w:rsidRPr="00352B5E" w:rsidRDefault="0079408D" w:rsidP="00AA765F">
            <w:r w:rsidRPr="00352B5E">
              <w:t>Preschool and Infants 9mths-5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D4C797" w14:textId="77777777" w:rsidR="0079408D" w:rsidRPr="00352B5E" w:rsidRDefault="0079408D" w:rsidP="00AA765F">
            <w:r w:rsidRPr="00352B5E">
              <w:t>Anthropometrics, Developmental Effects, Footwear Design, Psychosocial</w:t>
            </w:r>
          </w:p>
        </w:tc>
      </w:tr>
      <w:tr w:rsidR="0079408D" w14:paraId="18A91061"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B324F3" w14:textId="77777777" w:rsidR="0079408D" w:rsidRDefault="0079408D" w:rsidP="00AA765F">
            <w:r>
              <w:t xml:space="preserve">284. </w:t>
            </w:r>
            <w:proofErr w:type="spellStart"/>
            <w:r>
              <w:t>Zabjek</w:t>
            </w:r>
            <w:proofErr w:type="spellEnd"/>
            <w:r>
              <w:t xml:space="preserve">, K. F. et al. Acute postural adaptations induced by a shoe lift in idiopathic scoliosis patients. Eur. Spine J. Off. Publ. Eur. Spine Soc. Eur. Spinal Deform. Soc. Eur. Sect. </w:t>
            </w:r>
            <w:proofErr w:type="spellStart"/>
            <w:r>
              <w:t>Cerv</w:t>
            </w:r>
            <w:proofErr w:type="spellEnd"/>
            <w:r>
              <w:t>. Spine Res. Soc. 10, 107–113 (2001).</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9D5C04" w14:textId="77777777" w:rsidR="0079408D" w:rsidRPr="00352B5E" w:rsidRDefault="0079408D" w:rsidP="00AA765F">
            <w:r w:rsidRPr="00352B5E">
              <w:t>Before-and-after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DFC1D8" w14:textId="77777777" w:rsidR="0079408D" w:rsidRPr="00352B5E" w:rsidRDefault="0079408D" w:rsidP="00AA765F">
            <w:r w:rsidRPr="00352B5E">
              <w:t>Adolescent 13-18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1C64BE" w14:textId="77777777" w:rsidR="0079408D" w:rsidRPr="00352B5E" w:rsidRDefault="0079408D" w:rsidP="00AA765F">
            <w:r w:rsidRPr="00352B5E">
              <w:t xml:space="preserve">Anthropometrics, Therapeutic Footwear, Therapeutic Footwear Functional, Therapeutic Footwear Functional Lift, </w:t>
            </w:r>
          </w:p>
          <w:p w14:paraId="4051AEBB" w14:textId="77777777" w:rsidR="0079408D" w:rsidRPr="00352B5E" w:rsidRDefault="0079408D" w:rsidP="00AA765F">
            <w:r w:rsidRPr="00352B5E">
              <w:t>Effects of Footwear</w:t>
            </w:r>
          </w:p>
        </w:tc>
      </w:tr>
      <w:tr w:rsidR="0079408D" w14:paraId="61CC0420"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E627EA" w14:textId="77777777" w:rsidR="0079408D" w:rsidRDefault="0079408D" w:rsidP="00AA765F">
            <w:r>
              <w:t>285. Zhou, J., Li, T., Xu, B. &amp; Chen, W. Investigation of children’s plantar pressure distribution with varied angle of hallux. Leather Footwear J. 15, 3–14 (2015).</w:t>
            </w:r>
          </w:p>
          <w:p w14:paraId="20960B36" w14:textId="77777777" w:rsidR="0079408D" w:rsidRDefault="0079408D" w:rsidP="00AA765F"/>
          <w:p w14:paraId="3738C9DE" w14:textId="77777777" w:rsidR="0079408D" w:rsidRDefault="0079408D" w:rsidP="00AA765F"/>
          <w:p w14:paraId="18A52CC8" w14:textId="77777777" w:rsidR="0079408D" w:rsidRDefault="0079408D" w:rsidP="00AA765F"/>
          <w:p w14:paraId="13B3B40C" w14:textId="77777777" w:rsidR="0079408D" w:rsidRDefault="0079408D" w:rsidP="00AA765F"/>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0EFD75" w14:textId="77777777" w:rsidR="0079408D" w:rsidRDefault="0079408D" w:rsidP="00AA765F">
            <w:r>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1E6E30" w14:textId="77777777" w:rsidR="0079408D" w:rsidRDefault="0079408D" w:rsidP="00AA765F">
            <w:r>
              <w:t>Preschool and Infants 9mths-5yrs, Primary School 6-12yrs</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75E481" w14:textId="77777777" w:rsidR="0079408D" w:rsidRPr="00352B5E" w:rsidRDefault="0079408D" w:rsidP="00AA765F">
            <w:r w:rsidRPr="00352B5E">
              <w:t xml:space="preserve">Biomechanics, Developmental Effects, Effects of Footwear, Footwear Design </w:t>
            </w:r>
          </w:p>
        </w:tc>
      </w:tr>
      <w:tr w:rsidR="0079408D" w14:paraId="23287CBE"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C7229A" w14:textId="77777777" w:rsidR="0079408D" w:rsidRDefault="0079408D" w:rsidP="00AA765F">
            <w:r>
              <w:t xml:space="preserve">286. </w:t>
            </w:r>
            <w:proofErr w:type="spellStart"/>
            <w:r>
              <w:t>Žukiené</w:t>
            </w:r>
            <w:proofErr w:type="spellEnd"/>
            <w:r>
              <w:t xml:space="preserve">, K., </w:t>
            </w:r>
            <w:proofErr w:type="spellStart"/>
            <w:r>
              <w:t>Vilunaité</w:t>
            </w:r>
            <w:proofErr w:type="spellEnd"/>
            <w:r>
              <w:t xml:space="preserve">, L. &amp; </w:t>
            </w:r>
            <w:proofErr w:type="spellStart"/>
            <w:r>
              <w:t>Milašiené</w:t>
            </w:r>
            <w:proofErr w:type="spellEnd"/>
            <w:r>
              <w:t>, D. Analysis of Preschool age Lithuania children’s feet measurements: Implications for shoe design. in 4th International Textile, Clothing and Design Conference - Magic World of Textiles, ITC and DC 1047–1051 (2008).</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876C1F" w14:textId="77777777" w:rsidR="0079408D" w:rsidRDefault="0079408D" w:rsidP="00AA765F">
            <w:r>
              <w:t>Cross Sectional Study</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BDCF9" w14:textId="77777777" w:rsidR="0079408D" w:rsidRDefault="0079408D" w:rsidP="00AA765F">
            <w:r>
              <w:t xml:space="preserve">Preschool and Infants 9mths-5yrs </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68EBBD" w14:textId="77777777" w:rsidR="0079408D" w:rsidRPr="00352B5E" w:rsidRDefault="0079408D" w:rsidP="00AA765F">
            <w:r w:rsidRPr="00352B5E">
              <w:t xml:space="preserve">Anthropometrics, Footwear Design </w:t>
            </w:r>
          </w:p>
        </w:tc>
      </w:tr>
      <w:tr w:rsidR="0079408D" w14:paraId="4AA59DEF" w14:textId="77777777" w:rsidTr="00AA765F">
        <w:tc>
          <w:tcPr>
            <w:tcW w:w="509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4638A6" w14:textId="578805AC" w:rsidR="0079408D" w:rsidRDefault="0079408D" w:rsidP="00AA765F">
            <w:r>
              <w:t xml:space="preserve">287. What requirements to make of a </w:t>
            </w:r>
            <w:r w:rsidR="00D25CFF">
              <w:t>well-made</w:t>
            </w:r>
            <w:r>
              <w:t xml:space="preserve"> child’s shoe? (Dutch). Ned. </w:t>
            </w:r>
            <w:proofErr w:type="spellStart"/>
            <w:r>
              <w:t>Tijdschr</w:t>
            </w:r>
            <w:proofErr w:type="spellEnd"/>
            <w:r>
              <w:t xml:space="preserve">. </w:t>
            </w:r>
            <w:proofErr w:type="spellStart"/>
            <w:r>
              <w:t>voor</w:t>
            </w:r>
            <w:proofErr w:type="spellEnd"/>
            <w:r>
              <w:t xml:space="preserve"> </w:t>
            </w:r>
            <w:proofErr w:type="spellStart"/>
            <w:r>
              <w:t>Fysiother</w:t>
            </w:r>
            <w:proofErr w:type="spellEnd"/>
            <w:r>
              <w:t>. 86, 117–119 (1976).</w:t>
            </w:r>
          </w:p>
        </w:tc>
        <w:tc>
          <w:tcPr>
            <w:tcW w:w="311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F817EA" w14:textId="77777777" w:rsidR="0079408D" w:rsidRDefault="0079408D" w:rsidP="00AA765F">
            <w:r>
              <w:t>Opinion Piece</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BA3D28" w14:textId="77777777" w:rsidR="0079408D" w:rsidRDefault="0079408D" w:rsidP="00AA765F">
            <w:r>
              <w:t>Not Applicable</w:t>
            </w:r>
          </w:p>
        </w:tc>
        <w:tc>
          <w:tcPr>
            <w:tcW w:w="41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C8F682" w14:textId="77777777" w:rsidR="0079408D" w:rsidRPr="00352B5E" w:rsidRDefault="0079408D" w:rsidP="00AA765F">
            <w:r w:rsidRPr="00352B5E">
              <w:t xml:space="preserve">Developmental Effects, Footwear Design </w:t>
            </w:r>
          </w:p>
        </w:tc>
      </w:tr>
    </w:tbl>
    <w:p w14:paraId="0043308C" w14:textId="77777777" w:rsidR="00C4529A" w:rsidRPr="00C4529A" w:rsidRDefault="00C4529A" w:rsidP="00C4529A"/>
    <w:p w14:paraId="3B13CB81" w14:textId="77777777" w:rsidR="00620ABC" w:rsidRPr="00620ABC" w:rsidRDefault="00620ABC" w:rsidP="00620ABC"/>
    <w:p w14:paraId="611F9A3C" w14:textId="77777777" w:rsidR="00620ABC" w:rsidRDefault="00620ABC" w:rsidP="00D6145E">
      <w:pPr>
        <w:sectPr w:rsidR="00620ABC" w:rsidSect="009344E2">
          <w:pgSz w:w="16840" w:h="11900" w:orient="landscape"/>
          <w:pgMar w:top="2268" w:right="1440" w:bottom="1134" w:left="1440" w:header="709" w:footer="709" w:gutter="0"/>
          <w:cols w:space="708"/>
          <w:docGrid w:linePitch="360"/>
        </w:sectPr>
      </w:pPr>
    </w:p>
    <w:p w14:paraId="0A8C49D2" w14:textId="77777777" w:rsidR="00D6145E" w:rsidRPr="00D6145E" w:rsidRDefault="00D6145E" w:rsidP="00D6145E"/>
    <w:p w14:paraId="4C496CE3" w14:textId="18FD4613" w:rsidR="00E74F7F" w:rsidRDefault="00E74F7F">
      <w:pPr>
        <w:pStyle w:val="Heading2"/>
        <w:numPr>
          <w:ilvl w:val="0"/>
          <w:numId w:val="19"/>
        </w:numPr>
      </w:pPr>
      <w:bookmarkStart w:id="411" w:name="_Toc156403570"/>
      <w:bookmarkEnd w:id="406"/>
      <w:r>
        <w:t xml:space="preserve">Chapter </w:t>
      </w:r>
      <w:r w:rsidR="001A66AB">
        <w:t>3</w:t>
      </w:r>
      <w:bookmarkEnd w:id="411"/>
    </w:p>
    <w:p w14:paraId="5EA383BB" w14:textId="4AB6DFD6" w:rsidR="00E2588D" w:rsidRDefault="004D3F60">
      <w:pPr>
        <w:pStyle w:val="Heading3"/>
        <w:numPr>
          <w:ilvl w:val="1"/>
          <w:numId w:val="19"/>
        </w:numPr>
      </w:pPr>
      <w:bookmarkStart w:id="412" w:name="_Ref132291686"/>
      <w:bookmarkStart w:id="413" w:name="_Toc156403571"/>
      <w:r>
        <w:t>Prisma 2009 Checklist</w:t>
      </w:r>
      <w:bookmarkEnd w:id="412"/>
      <w:bookmarkEnd w:id="413"/>
    </w:p>
    <w:p w14:paraId="504CA6F9" w14:textId="77777777" w:rsidR="00363374" w:rsidRPr="00363374" w:rsidRDefault="00363374" w:rsidP="00363374"/>
    <w:tbl>
      <w:tblPr>
        <w:tblW w:w="15200" w:type="dxa"/>
        <w:tblBorders>
          <w:top w:val="nil"/>
          <w:left w:val="nil"/>
          <w:bottom w:val="nil"/>
          <w:right w:val="nil"/>
        </w:tblBorders>
        <w:tblLook w:val="0000" w:firstRow="0" w:lastRow="0" w:firstColumn="0" w:lastColumn="0" w:noHBand="0" w:noVBand="0"/>
      </w:tblPr>
      <w:tblGrid>
        <w:gridCol w:w="2800"/>
        <w:gridCol w:w="540"/>
        <w:gridCol w:w="10600"/>
        <w:gridCol w:w="1260"/>
      </w:tblGrid>
      <w:tr w:rsidR="00457B6D" w:rsidRPr="004C1685" w14:paraId="0332246C" w14:textId="77777777" w:rsidTr="00AA765F">
        <w:trPr>
          <w:trHeight w:val="663"/>
        </w:trPr>
        <w:tc>
          <w:tcPr>
            <w:tcW w:w="28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5925A7B" w14:textId="77777777" w:rsidR="00457B6D" w:rsidRPr="004C1685" w:rsidRDefault="00457B6D" w:rsidP="00AA765F">
            <w:pPr>
              <w:pStyle w:val="Default"/>
              <w:rPr>
                <w:rFonts w:ascii="Arial" w:hAnsi="Arial" w:cs="Arial"/>
                <w:color w:val="FFFFFF"/>
                <w:sz w:val="22"/>
                <w:szCs w:val="22"/>
              </w:rPr>
            </w:pPr>
            <w:r w:rsidRPr="004C1685">
              <w:rPr>
                <w:rFonts w:ascii="Arial" w:hAnsi="Arial" w:cs="Arial"/>
                <w:b/>
                <w:bCs/>
                <w:color w:val="FFFFFF"/>
                <w:sz w:val="22"/>
                <w:szCs w:val="22"/>
              </w:rPr>
              <w:t xml:space="preserve">Section/topic </w:t>
            </w:r>
          </w:p>
        </w:tc>
        <w:tc>
          <w:tcPr>
            <w:tcW w:w="54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AA5EA57" w14:textId="77777777" w:rsidR="00457B6D" w:rsidRPr="004C1685" w:rsidRDefault="00457B6D" w:rsidP="00AA765F">
            <w:pPr>
              <w:pStyle w:val="Default"/>
              <w:jc w:val="right"/>
              <w:rPr>
                <w:rFonts w:ascii="Arial" w:hAnsi="Arial" w:cs="Arial"/>
                <w:sz w:val="22"/>
                <w:szCs w:val="22"/>
              </w:rPr>
            </w:pPr>
            <w:r w:rsidRPr="00550BF1">
              <w:rPr>
                <w:rFonts w:ascii="Arial" w:hAnsi="Arial" w:cs="Arial"/>
                <w:b/>
                <w:bCs/>
                <w:color w:val="FFFFFF"/>
                <w:sz w:val="22"/>
                <w:szCs w:val="22"/>
              </w:rPr>
              <w:t>#</w:t>
            </w:r>
          </w:p>
        </w:tc>
        <w:tc>
          <w:tcPr>
            <w:tcW w:w="106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A1BD449" w14:textId="77777777" w:rsidR="00457B6D" w:rsidRPr="004C1685" w:rsidRDefault="00457B6D" w:rsidP="00AA765F">
            <w:pPr>
              <w:pStyle w:val="Default"/>
              <w:rPr>
                <w:rFonts w:ascii="Arial" w:hAnsi="Arial" w:cs="Arial"/>
                <w:color w:val="FFFFFF"/>
                <w:sz w:val="22"/>
                <w:szCs w:val="22"/>
              </w:rPr>
            </w:pPr>
            <w:r w:rsidRPr="004C1685">
              <w:rPr>
                <w:rFonts w:ascii="Arial" w:hAnsi="Arial" w:cs="Arial"/>
                <w:b/>
                <w:bCs/>
                <w:color w:val="FFFFFF"/>
                <w:sz w:val="22"/>
                <w:szCs w:val="22"/>
              </w:rPr>
              <w:t xml:space="preserve">Checklist item </w:t>
            </w:r>
          </w:p>
        </w:tc>
        <w:tc>
          <w:tcPr>
            <w:tcW w:w="126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48ABD5B4" w14:textId="77777777" w:rsidR="00457B6D" w:rsidRPr="004C1685" w:rsidRDefault="00457B6D" w:rsidP="00AA765F">
            <w:pPr>
              <w:pStyle w:val="Default"/>
              <w:rPr>
                <w:rFonts w:ascii="Arial" w:hAnsi="Arial" w:cs="Arial"/>
                <w:color w:val="FFFFFF"/>
                <w:sz w:val="22"/>
                <w:szCs w:val="22"/>
              </w:rPr>
            </w:pPr>
            <w:r w:rsidRPr="004C1685">
              <w:rPr>
                <w:rFonts w:ascii="Arial" w:hAnsi="Arial" w:cs="Arial"/>
                <w:b/>
                <w:bCs/>
                <w:color w:val="FFFFFF"/>
                <w:sz w:val="22"/>
                <w:szCs w:val="22"/>
              </w:rPr>
              <w:t xml:space="preserve">Reported on page # </w:t>
            </w:r>
          </w:p>
        </w:tc>
      </w:tr>
      <w:tr w:rsidR="00457B6D" w:rsidRPr="004C1685" w14:paraId="3E737ACD" w14:textId="77777777" w:rsidTr="00AA765F">
        <w:trPr>
          <w:trHeight w:val="575"/>
        </w:trPr>
        <w:tc>
          <w:tcPr>
            <w:tcW w:w="2800" w:type="dxa"/>
            <w:tcBorders>
              <w:top w:val="double" w:sz="5" w:space="0" w:color="000000"/>
              <w:left w:val="single" w:sz="5" w:space="0" w:color="000000"/>
              <w:bottom w:val="single" w:sz="5" w:space="0" w:color="000000"/>
              <w:right w:val="single" w:sz="5" w:space="0" w:color="000000"/>
            </w:tcBorders>
          </w:tcPr>
          <w:p w14:paraId="35AC0865"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double" w:sz="5" w:space="0" w:color="000000"/>
              <w:left w:val="single" w:sz="5" w:space="0" w:color="000000"/>
              <w:bottom w:val="single" w:sz="5" w:space="0" w:color="000000"/>
              <w:right w:val="single" w:sz="5" w:space="0" w:color="000000"/>
            </w:tcBorders>
          </w:tcPr>
          <w:p w14:paraId="23CAD746"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15</w:t>
            </w:r>
          </w:p>
        </w:tc>
        <w:tc>
          <w:tcPr>
            <w:tcW w:w="10600" w:type="dxa"/>
            <w:tcBorders>
              <w:top w:val="double" w:sz="5" w:space="0" w:color="000000"/>
              <w:left w:val="single" w:sz="5" w:space="0" w:color="000000"/>
              <w:bottom w:val="single" w:sz="5" w:space="0" w:color="000000"/>
              <w:right w:val="single" w:sz="5" w:space="0" w:color="000000"/>
            </w:tcBorders>
          </w:tcPr>
          <w:p w14:paraId="37B154F9"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Specify any assessment of risk of bias that may affect the cumulative evidence (e.g., publication bias, selective reporting within studies). </w:t>
            </w:r>
          </w:p>
        </w:tc>
        <w:tc>
          <w:tcPr>
            <w:tcW w:w="1260" w:type="dxa"/>
            <w:tcBorders>
              <w:top w:val="double" w:sz="5" w:space="0" w:color="000000"/>
              <w:left w:val="single" w:sz="5" w:space="0" w:color="000000"/>
              <w:bottom w:val="single" w:sz="5" w:space="0" w:color="000000"/>
              <w:right w:val="single" w:sz="5" w:space="0" w:color="000000"/>
            </w:tcBorders>
          </w:tcPr>
          <w:p w14:paraId="2915A54E"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Not applicable</w:t>
            </w:r>
          </w:p>
        </w:tc>
      </w:tr>
      <w:tr w:rsidR="00457B6D" w:rsidRPr="004C1685" w14:paraId="3850BB22" w14:textId="77777777" w:rsidTr="00AA765F">
        <w:trPr>
          <w:trHeight w:val="568"/>
        </w:trPr>
        <w:tc>
          <w:tcPr>
            <w:tcW w:w="2800" w:type="dxa"/>
            <w:tcBorders>
              <w:top w:val="single" w:sz="5" w:space="0" w:color="000000"/>
              <w:left w:val="single" w:sz="5" w:space="0" w:color="000000"/>
              <w:bottom w:val="double" w:sz="2" w:space="0" w:color="FFFFCC"/>
              <w:right w:val="single" w:sz="5" w:space="0" w:color="000000"/>
            </w:tcBorders>
          </w:tcPr>
          <w:p w14:paraId="6F3ADFAA"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Additional analyses </w:t>
            </w:r>
          </w:p>
        </w:tc>
        <w:tc>
          <w:tcPr>
            <w:tcW w:w="540" w:type="dxa"/>
            <w:tcBorders>
              <w:top w:val="single" w:sz="5" w:space="0" w:color="000000"/>
              <w:left w:val="single" w:sz="5" w:space="0" w:color="000000"/>
              <w:bottom w:val="double" w:sz="2" w:space="0" w:color="FFFFCC"/>
              <w:right w:val="single" w:sz="5" w:space="0" w:color="000000"/>
            </w:tcBorders>
          </w:tcPr>
          <w:p w14:paraId="40A36AC1"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16</w:t>
            </w:r>
          </w:p>
        </w:tc>
        <w:tc>
          <w:tcPr>
            <w:tcW w:w="10600" w:type="dxa"/>
            <w:tcBorders>
              <w:top w:val="single" w:sz="5" w:space="0" w:color="000000"/>
              <w:left w:val="single" w:sz="5" w:space="0" w:color="000000"/>
              <w:bottom w:val="double" w:sz="5" w:space="0" w:color="000000"/>
              <w:right w:val="single" w:sz="5" w:space="0" w:color="000000"/>
            </w:tcBorders>
          </w:tcPr>
          <w:p w14:paraId="58433A77"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Describe methods of additional analyses (e.g., sensitivity or subgroup analyses, meta</w:t>
            </w:r>
            <w:r>
              <w:rPr>
                <w:rFonts w:ascii="Arial" w:hAnsi="Arial" w:cs="Arial"/>
                <w:sz w:val="20"/>
                <w:szCs w:val="20"/>
              </w:rPr>
              <w:t>-</w:t>
            </w:r>
            <w:r w:rsidRPr="004C1685">
              <w:rPr>
                <w:rFonts w:ascii="Arial" w:hAnsi="Arial" w:cs="Arial"/>
                <w:sz w:val="20"/>
                <w:szCs w:val="20"/>
              </w:rPr>
              <w:t>regression), if done, indicating which were pre</w:t>
            </w:r>
            <w:r>
              <w:rPr>
                <w:rFonts w:cs="Arial"/>
                <w:sz w:val="20"/>
                <w:szCs w:val="20"/>
              </w:rPr>
              <w:t>-</w:t>
            </w:r>
            <w:r w:rsidRPr="004C1685">
              <w:rPr>
                <w:rFonts w:ascii="Arial" w:hAnsi="Arial" w:cs="Arial"/>
                <w:sz w:val="20"/>
                <w:szCs w:val="20"/>
              </w:rPr>
              <w:t xml:space="preserve">specified. </w:t>
            </w:r>
          </w:p>
        </w:tc>
        <w:tc>
          <w:tcPr>
            <w:tcW w:w="1260" w:type="dxa"/>
            <w:tcBorders>
              <w:top w:val="single" w:sz="5" w:space="0" w:color="000000"/>
              <w:left w:val="single" w:sz="5" w:space="0" w:color="000000"/>
              <w:bottom w:val="double" w:sz="5" w:space="0" w:color="000000"/>
              <w:right w:val="single" w:sz="5" w:space="0" w:color="000000"/>
            </w:tcBorders>
          </w:tcPr>
          <w:p w14:paraId="2626C498"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9</w:t>
            </w:r>
          </w:p>
        </w:tc>
      </w:tr>
      <w:tr w:rsidR="00457B6D" w:rsidRPr="004C1685" w14:paraId="706DB6BC" w14:textId="77777777" w:rsidTr="00AA765F">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C27DEDF" w14:textId="77777777" w:rsidR="00457B6D" w:rsidRPr="004C1685" w:rsidRDefault="00457B6D" w:rsidP="00AA765F">
            <w:pPr>
              <w:pStyle w:val="Default"/>
              <w:rPr>
                <w:rFonts w:ascii="Arial" w:hAnsi="Arial" w:cs="Arial"/>
                <w:sz w:val="22"/>
                <w:szCs w:val="22"/>
              </w:rPr>
            </w:pPr>
            <w:r w:rsidRPr="004C1685">
              <w:rPr>
                <w:rFonts w:ascii="Arial" w:hAnsi="Arial" w:cs="Arial"/>
                <w:b/>
                <w:bCs/>
                <w:sz w:val="22"/>
                <w:szCs w:val="22"/>
              </w:rPr>
              <w:t xml:space="preserve">RESULTS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709DCA7B" w14:textId="77777777" w:rsidR="00457B6D" w:rsidRPr="001D72F8" w:rsidRDefault="00457B6D" w:rsidP="00AA765F">
            <w:pPr>
              <w:pStyle w:val="Default"/>
              <w:jc w:val="center"/>
              <w:rPr>
                <w:rFonts w:ascii="Arial" w:hAnsi="Arial" w:cs="Arial"/>
                <w:color w:val="auto"/>
                <w:sz w:val="20"/>
                <w:szCs w:val="20"/>
              </w:rPr>
            </w:pPr>
          </w:p>
        </w:tc>
      </w:tr>
      <w:tr w:rsidR="00457B6D" w:rsidRPr="004C1685" w14:paraId="12DBD3C1" w14:textId="77777777" w:rsidTr="00AA765F">
        <w:trPr>
          <w:trHeight w:val="578"/>
        </w:trPr>
        <w:tc>
          <w:tcPr>
            <w:tcW w:w="2800" w:type="dxa"/>
            <w:tcBorders>
              <w:top w:val="single" w:sz="5" w:space="0" w:color="000000"/>
              <w:left w:val="single" w:sz="5" w:space="0" w:color="000000"/>
              <w:bottom w:val="single" w:sz="5" w:space="0" w:color="000000"/>
              <w:right w:val="single" w:sz="5" w:space="0" w:color="000000"/>
            </w:tcBorders>
          </w:tcPr>
          <w:p w14:paraId="3C08336C"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Study selection </w:t>
            </w:r>
          </w:p>
        </w:tc>
        <w:tc>
          <w:tcPr>
            <w:tcW w:w="540" w:type="dxa"/>
            <w:tcBorders>
              <w:top w:val="single" w:sz="5" w:space="0" w:color="000000"/>
              <w:left w:val="single" w:sz="5" w:space="0" w:color="000000"/>
              <w:bottom w:val="single" w:sz="5" w:space="0" w:color="000000"/>
              <w:right w:val="single" w:sz="5" w:space="0" w:color="000000"/>
            </w:tcBorders>
          </w:tcPr>
          <w:p w14:paraId="21A98A15"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17</w:t>
            </w:r>
          </w:p>
        </w:tc>
        <w:tc>
          <w:tcPr>
            <w:tcW w:w="10600" w:type="dxa"/>
            <w:tcBorders>
              <w:top w:val="single" w:sz="5" w:space="0" w:color="000000"/>
              <w:left w:val="single" w:sz="5" w:space="0" w:color="000000"/>
              <w:bottom w:val="single" w:sz="5" w:space="0" w:color="000000"/>
              <w:right w:val="single" w:sz="5" w:space="0" w:color="000000"/>
            </w:tcBorders>
          </w:tcPr>
          <w:p w14:paraId="002304ED"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Give numbers of studies screened, assessed for eligibility, and included in the review, with reasons for exclusions at each stage, ideally with a flow diagram. </w:t>
            </w:r>
          </w:p>
        </w:tc>
        <w:tc>
          <w:tcPr>
            <w:tcW w:w="1260" w:type="dxa"/>
            <w:tcBorders>
              <w:top w:val="single" w:sz="5" w:space="0" w:color="000000"/>
              <w:left w:val="single" w:sz="5" w:space="0" w:color="000000"/>
              <w:bottom w:val="single" w:sz="5" w:space="0" w:color="000000"/>
              <w:right w:val="single" w:sz="5" w:space="0" w:color="000000"/>
            </w:tcBorders>
          </w:tcPr>
          <w:p w14:paraId="5A809B8A" w14:textId="77777777" w:rsidR="00457B6D" w:rsidRPr="001D72F8" w:rsidRDefault="00457B6D" w:rsidP="00AA765F">
            <w:pPr>
              <w:pStyle w:val="Default"/>
              <w:spacing w:before="40" w:after="40"/>
              <w:rPr>
                <w:rFonts w:ascii="Arial" w:hAnsi="Arial" w:cs="Arial"/>
                <w:color w:val="auto"/>
                <w:sz w:val="20"/>
                <w:szCs w:val="20"/>
              </w:rPr>
            </w:pPr>
            <w:r w:rsidRPr="001D72F8">
              <w:rPr>
                <w:rFonts w:ascii="Arial" w:hAnsi="Arial" w:cs="Arial"/>
                <w:color w:val="auto"/>
                <w:sz w:val="20"/>
                <w:szCs w:val="20"/>
              </w:rPr>
              <w:t>Figure 1</w:t>
            </w:r>
          </w:p>
        </w:tc>
      </w:tr>
      <w:tr w:rsidR="00457B6D" w:rsidRPr="004C1685" w14:paraId="5D883DF5" w14:textId="77777777" w:rsidTr="00AA765F">
        <w:trPr>
          <w:trHeight w:val="578"/>
        </w:trPr>
        <w:tc>
          <w:tcPr>
            <w:tcW w:w="2800" w:type="dxa"/>
            <w:tcBorders>
              <w:top w:val="single" w:sz="5" w:space="0" w:color="000000"/>
              <w:left w:val="single" w:sz="5" w:space="0" w:color="000000"/>
              <w:bottom w:val="single" w:sz="5" w:space="0" w:color="000000"/>
              <w:right w:val="single" w:sz="5" w:space="0" w:color="000000"/>
            </w:tcBorders>
          </w:tcPr>
          <w:p w14:paraId="16575414"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Study characteristics </w:t>
            </w:r>
          </w:p>
        </w:tc>
        <w:tc>
          <w:tcPr>
            <w:tcW w:w="540" w:type="dxa"/>
            <w:tcBorders>
              <w:top w:val="single" w:sz="5" w:space="0" w:color="000000"/>
              <w:left w:val="single" w:sz="5" w:space="0" w:color="000000"/>
              <w:bottom w:val="single" w:sz="5" w:space="0" w:color="000000"/>
              <w:right w:val="single" w:sz="5" w:space="0" w:color="000000"/>
            </w:tcBorders>
          </w:tcPr>
          <w:p w14:paraId="2F414940"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18</w:t>
            </w:r>
          </w:p>
        </w:tc>
        <w:tc>
          <w:tcPr>
            <w:tcW w:w="10600" w:type="dxa"/>
            <w:tcBorders>
              <w:top w:val="single" w:sz="5" w:space="0" w:color="000000"/>
              <w:left w:val="single" w:sz="5" w:space="0" w:color="000000"/>
              <w:bottom w:val="single" w:sz="5" w:space="0" w:color="000000"/>
              <w:right w:val="single" w:sz="5" w:space="0" w:color="000000"/>
            </w:tcBorders>
          </w:tcPr>
          <w:p w14:paraId="76A3E8C0"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For each study, present characteristics for which data were extracted (e.g., study size, PICOS, follow</w:t>
            </w:r>
            <w:r>
              <w:rPr>
                <w:rFonts w:ascii="Arial" w:hAnsi="Arial" w:cs="Arial"/>
                <w:sz w:val="20"/>
                <w:szCs w:val="20"/>
              </w:rPr>
              <w:t>-</w:t>
            </w:r>
            <w:r w:rsidRPr="004C1685">
              <w:rPr>
                <w:rFonts w:ascii="Arial" w:hAnsi="Arial" w:cs="Arial"/>
                <w:sz w:val="20"/>
                <w:szCs w:val="20"/>
              </w:rPr>
              <w:t xml:space="preserve">up period) and provide the citations. </w:t>
            </w:r>
          </w:p>
        </w:tc>
        <w:tc>
          <w:tcPr>
            <w:tcW w:w="1260" w:type="dxa"/>
            <w:tcBorders>
              <w:top w:val="single" w:sz="5" w:space="0" w:color="000000"/>
              <w:left w:val="single" w:sz="5" w:space="0" w:color="000000"/>
              <w:bottom w:val="single" w:sz="5" w:space="0" w:color="000000"/>
              <w:right w:val="single" w:sz="5" w:space="0" w:color="000000"/>
            </w:tcBorders>
          </w:tcPr>
          <w:p w14:paraId="0924F90D" w14:textId="77777777" w:rsidR="00457B6D" w:rsidRPr="001D72F8" w:rsidRDefault="00457B6D" w:rsidP="00AA765F">
            <w:pPr>
              <w:pStyle w:val="Default"/>
              <w:spacing w:before="40" w:after="40"/>
              <w:rPr>
                <w:rFonts w:ascii="Arial" w:hAnsi="Arial" w:cs="Arial"/>
                <w:color w:val="auto"/>
                <w:sz w:val="20"/>
                <w:szCs w:val="20"/>
              </w:rPr>
            </w:pPr>
            <w:r w:rsidRPr="001D72F8">
              <w:rPr>
                <w:rFonts w:ascii="Arial" w:hAnsi="Arial" w:cs="Arial"/>
                <w:color w:val="auto"/>
                <w:sz w:val="20"/>
                <w:szCs w:val="20"/>
              </w:rPr>
              <w:t>Table 1-5</w:t>
            </w:r>
            <w:r>
              <w:rPr>
                <w:rFonts w:ascii="Arial" w:hAnsi="Arial" w:cs="Arial"/>
                <w:color w:val="auto"/>
                <w:sz w:val="20"/>
                <w:szCs w:val="20"/>
              </w:rPr>
              <w:t>,</w:t>
            </w:r>
          </w:p>
          <w:p w14:paraId="6A731F64"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Additional File 2</w:t>
            </w:r>
            <w:r w:rsidRPr="001D72F8">
              <w:rPr>
                <w:rFonts w:ascii="Arial" w:hAnsi="Arial" w:cs="Arial"/>
                <w:color w:val="auto"/>
                <w:sz w:val="20"/>
                <w:szCs w:val="20"/>
              </w:rPr>
              <w:t xml:space="preserve"> </w:t>
            </w:r>
          </w:p>
        </w:tc>
      </w:tr>
      <w:tr w:rsidR="00457B6D" w:rsidRPr="004C1685" w14:paraId="493328E0" w14:textId="77777777" w:rsidTr="00AA765F">
        <w:trPr>
          <w:trHeight w:val="333"/>
        </w:trPr>
        <w:tc>
          <w:tcPr>
            <w:tcW w:w="2800" w:type="dxa"/>
            <w:tcBorders>
              <w:top w:val="single" w:sz="5" w:space="0" w:color="000000"/>
              <w:left w:val="single" w:sz="5" w:space="0" w:color="000000"/>
              <w:bottom w:val="single" w:sz="5" w:space="0" w:color="000000"/>
              <w:right w:val="single" w:sz="5" w:space="0" w:color="000000"/>
            </w:tcBorders>
          </w:tcPr>
          <w:p w14:paraId="4EBDB8CB"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Risk of bias within studies </w:t>
            </w:r>
          </w:p>
        </w:tc>
        <w:tc>
          <w:tcPr>
            <w:tcW w:w="540" w:type="dxa"/>
            <w:tcBorders>
              <w:top w:val="single" w:sz="5" w:space="0" w:color="000000"/>
              <w:left w:val="single" w:sz="5" w:space="0" w:color="000000"/>
              <w:bottom w:val="single" w:sz="5" w:space="0" w:color="000000"/>
              <w:right w:val="single" w:sz="5" w:space="0" w:color="000000"/>
            </w:tcBorders>
          </w:tcPr>
          <w:p w14:paraId="5F6726F3"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19</w:t>
            </w:r>
          </w:p>
        </w:tc>
        <w:tc>
          <w:tcPr>
            <w:tcW w:w="10600" w:type="dxa"/>
            <w:tcBorders>
              <w:top w:val="single" w:sz="5" w:space="0" w:color="000000"/>
              <w:left w:val="single" w:sz="5" w:space="0" w:color="000000"/>
              <w:bottom w:val="single" w:sz="5" w:space="0" w:color="000000"/>
              <w:right w:val="single" w:sz="5" w:space="0" w:color="000000"/>
            </w:tcBorders>
          </w:tcPr>
          <w:p w14:paraId="134E2500"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Present data on risk of bias of each study and, if available, any outcome level assessment (see item 12). </w:t>
            </w:r>
          </w:p>
        </w:tc>
        <w:tc>
          <w:tcPr>
            <w:tcW w:w="1260" w:type="dxa"/>
            <w:tcBorders>
              <w:top w:val="single" w:sz="5" w:space="0" w:color="000000"/>
              <w:left w:val="single" w:sz="5" w:space="0" w:color="000000"/>
              <w:bottom w:val="single" w:sz="5" w:space="0" w:color="000000"/>
              <w:right w:val="single" w:sz="5" w:space="0" w:color="000000"/>
            </w:tcBorders>
          </w:tcPr>
          <w:p w14:paraId="37EE39FB"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Additional File</w:t>
            </w:r>
            <w:r w:rsidRPr="001D72F8">
              <w:rPr>
                <w:rFonts w:ascii="Arial" w:hAnsi="Arial" w:cs="Arial"/>
                <w:color w:val="auto"/>
                <w:sz w:val="20"/>
                <w:szCs w:val="20"/>
              </w:rPr>
              <w:t xml:space="preserve"> </w:t>
            </w:r>
            <w:r>
              <w:rPr>
                <w:rFonts w:ascii="Arial" w:hAnsi="Arial" w:cs="Arial"/>
                <w:color w:val="auto"/>
                <w:sz w:val="20"/>
                <w:szCs w:val="20"/>
              </w:rPr>
              <w:t xml:space="preserve">4 </w:t>
            </w:r>
            <w:r w:rsidRPr="001D72F8">
              <w:rPr>
                <w:rFonts w:ascii="Arial" w:hAnsi="Arial" w:cs="Arial"/>
                <w:color w:val="auto"/>
                <w:sz w:val="20"/>
                <w:szCs w:val="20"/>
              </w:rPr>
              <w:t xml:space="preserve">and </w:t>
            </w:r>
            <w:r>
              <w:rPr>
                <w:rFonts w:ascii="Arial" w:hAnsi="Arial" w:cs="Arial"/>
                <w:color w:val="auto"/>
                <w:sz w:val="20"/>
                <w:szCs w:val="20"/>
              </w:rPr>
              <w:t>5</w:t>
            </w:r>
          </w:p>
        </w:tc>
      </w:tr>
      <w:tr w:rsidR="00457B6D" w:rsidRPr="004C1685" w14:paraId="4762E43B" w14:textId="77777777" w:rsidTr="00AA765F">
        <w:trPr>
          <w:trHeight w:val="578"/>
        </w:trPr>
        <w:tc>
          <w:tcPr>
            <w:tcW w:w="2800" w:type="dxa"/>
            <w:tcBorders>
              <w:top w:val="single" w:sz="5" w:space="0" w:color="000000"/>
              <w:left w:val="single" w:sz="5" w:space="0" w:color="000000"/>
              <w:bottom w:val="single" w:sz="5" w:space="0" w:color="000000"/>
              <w:right w:val="single" w:sz="5" w:space="0" w:color="000000"/>
            </w:tcBorders>
          </w:tcPr>
          <w:p w14:paraId="4AB3F948"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Results of individual studies </w:t>
            </w:r>
          </w:p>
        </w:tc>
        <w:tc>
          <w:tcPr>
            <w:tcW w:w="540" w:type="dxa"/>
            <w:tcBorders>
              <w:top w:val="single" w:sz="5" w:space="0" w:color="000000"/>
              <w:left w:val="single" w:sz="5" w:space="0" w:color="000000"/>
              <w:bottom w:val="single" w:sz="5" w:space="0" w:color="000000"/>
              <w:right w:val="single" w:sz="5" w:space="0" w:color="000000"/>
            </w:tcBorders>
          </w:tcPr>
          <w:p w14:paraId="756F2C2D"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0</w:t>
            </w:r>
          </w:p>
        </w:tc>
        <w:tc>
          <w:tcPr>
            <w:tcW w:w="10600" w:type="dxa"/>
            <w:tcBorders>
              <w:top w:val="single" w:sz="5" w:space="0" w:color="000000"/>
              <w:left w:val="single" w:sz="5" w:space="0" w:color="000000"/>
              <w:bottom w:val="single" w:sz="5" w:space="0" w:color="000000"/>
              <w:right w:val="single" w:sz="5" w:space="0" w:color="000000"/>
            </w:tcBorders>
          </w:tcPr>
          <w:p w14:paraId="44FE9F34"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For all outcomes considered (benefits or harms)</w:t>
            </w:r>
            <w:r>
              <w:rPr>
                <w:rFonts w:ascii="Arial" w:hAnsi="Arial" w:cs="Arial"/>
                <w:sz w:val="20"/>
                <w:szCs w:val="20"/>
              </w:rPr>
              <w:t>,</w:t>
            </w:r>
            <w:r w:rsidRPr="004C1685">
              <w:rPr>
                <w:rFonts w:ascii="Arial" w:hAnsi="Arial" w:cs="Arial"/>
                <w:sz w:val="20"/>
                <w:szCs w:val="20"/>
              </w:rPr>
              <w:t xml:space="preserve"> present, for each study: (a) simple summary d</w:t>
            </w:r>
            <w:r>
              <w:rPr>
                <w:rFonts w:ascii="Arial" w:hAnsi="Arial" w:cs="Arial"/>
                <w:sz w:val="20"/>
                <w:szCs w:val="20"/>
              </w:rPr>
              <w:t>ata for each intervention group</w:t>
            </w:r>
            <w:r w:rsidRPr="004C1685">
              <w:rPr>
                <w:rFonts w:ascii="Arial" w:hAnsi="Arial" w:cs="Arial"/>
                <w:sz w:val="20"/>
                <w:szCs w:val="20"/>
              </w:rPr>
              <w:t xml:space="preserve"> (b) effect estimates and confidence intervals, ideally with a forest plot. </w:t>
            </w:r>
          </w:p>
        </w:tc>
        <w:tc>
          <w:tcPr>
            <w:tcW w:w="1260" w:type="dxa"/>
            <w:tcBorders>
              <w:top w:val="single" w:sz="5" w:space="0" w:color="000000"/>
              <w:left w:val="single" w:sz="5" w:space="0" w:color="000000"/>
              <w:bottom w:val="single" w:sz="5" w:space="0" w:color="000000"/>
              <w:right w:val="single" w:sz="5" w:space="0" w:color="000000"/>
            </w:tcBorders>
          </w:tcPr>
          <w:p w14:paraId="772E543F"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Figures 3-5</w:t>
            </w:r>
          </w:p>
        </w:tc>
      </w:tr>
      <w:tr w:rsidR="00457B6D" w:rsidRPr="004C1685" w14:paraId="77F8A015" w14:textId="77777777" w:rsidTr="00AA765F">
        <w:trPr>
          <w:trHeight w:val="335"/>
        </w:trPr>
        <w:tc>
          <w:tcPr>
            <w:tcW w:w="2800" w:type="dxa"/>
            <w:tcBorders>
              <w:top w:val="single" w:sz="5" w:space="0" w:color="000000"/>
              <w:left w:val="single" w:sz="5" w:space="0" w:color="000000"/>
              <w:bottom w:val="single" w:sz="5" w:space="0" w:color="000000"/>
              <w:right w:val="single" w:sz="5" w:space="0" w:color="000000"/>
            </w:tcBorders>
          </w:tcPr>
          <w:p w14:paraId="37DA8247"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Synthesis of results </w:t>
            </w:r>
          </w:p>
        </w:tc>
        <w:tc>
          <w:tcPr>
            <w:tcW w:w="540" w:type="dxa"/>
            <w:tcBorders>
              <w:top w:val="single" w:sz="5" w:space="0" w:color="000000"/>
              <w:left w:val="single" w:sz="5" w:space="0" w:color="000000"/>
              <w:bottom w:val="single" w:sz="5" w:space="0" w:color="000000"/>
              <w:right w:val="single" w:sz="5" w:space="0" w:color="000000"/>
            </w:tcBorders>
          </w:tcPr>
          <w:p w14:paraId="54C4A546"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1</w:t>
            </w:r>
          </w:p>
        </w:tc>
        <w:tc>
          <w:tcPr>
            <w:tcW w:w="10600" w:type="dxa"/>
            <w:tcBorders>
              <w:top w:val="single" w:sz="5" w:space="0" w:color="000000"/>
              <w:left w:val="single" w:sz="5" w:space="0" w:color="000000"/>
              <w:bottom w:val="single" w:sz="5" w:space="0" w:color="000000"/>
              <w:right w:val="single" w:sz="5" w:space="0" w:color="000000"/>
            </w:tcBorders>
          </w:tcPr>
          <w:p w14:paraId="17055336"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Present results of each meta</w:t>
            </w:r>
            <w:r w:rsidRPr="005979B8">
              <w:rPr>
                <w:rFonts w:ascii="Arial" w:hAnsi="Arial" w:cs="Arial"/>
                <w:sz w:val="20"/>
                <w:szCs w:val="20"/>
              </w:rPr>
              <w:t>-</w:t>
            </w:r>
            <w:r w:rsidRPr="004C1685">
              <w:rPr>
                <w:rFonts w:ascii="Arial" w:hAnsi="Arial" w:cs="Arial"/>
                <w:sz w:val="20"/>
                <w:szCs w:val="20"/>
              </w:rPr>
              <w:t xml:space="preserve">analysis done, including confidence intervals and measures of consistency. </w:t>
            </w:r>
          </w:p>
        </w:tc>
        <w:tc>
          <w:tcPr>
            <w:tcW w:w="1260" w:type="dxa"/>
            <w:tcBorders>
              <w:top w:val="single" w:sz="5" w:space="0" w:color="000000"/>
              <w:left w:val="single" w:sz="5" w:space="0" w:color="000000"/>
              <w:bottom w:val="single" w:sz="5" w:space="0" w:color="000000"/>
              <w:right w:val="single" w:sz="5" w:space="0" w:color="000000"/>
            </w:tcBorders>
          </w:tcPr>
          <w:p w14:paraId="4255FDDB"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Not applicable</w:t>
            </w:r>
          </w:p>
        </w:tc>
      </w:tr>
      <w:tr w:rsidR="00457B6D" w:rsidRPr="004C1685" w14:paraId="63BB650F" w14:textId="77777777" w:rsidTr="00AA765F">
        <w:trPr>
          <w:trHeight w:val="333"/>
        </w:trPr>
        <w:tc>
          <w:tcPr>
            <w:tcW w:w="2800" w:type="dxa"/>
            <w:tcBorders>
              <w:top w:val="single" w:sz="5" w:space="0" w:color="000000"/>
              <w:left w:val="single" w:sz="5" w:space="0" w:color="000000"/>
              <w:bottom w:val="single" w:sz="5" w:space="0" w:color="000000"/>
              <w:right w:val="single" w:sz="5" w:space="0" w:color="000000"/>
            </w:tcBorders>
          </w:tcPr>
          <w:p w14:paraId="18224A8E"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Risk of bias across studies </w:t>
            </w:r>
          </w:p>
        </w:tc>
        <w:tc>
          <w:tcPr>
            <w:tcW w:w="540" w:type="dxa"/>
            <w:tcBorders>
              <w:top w:val="single" w:sz="5" w:space="0" w:color="000000"/>
              <w:left w:val="single" w:sz="5" w:space="0" w:color="000000"/>
              <w:bottom w:val="single" w:sz="5" w:space="0" w:color="000000"/>
              <w:right w:val="single" w:sz="5" w:space="0" w:color="000000"/>
            </w:tcBorders>
          </w:tcPr>
          <w:p w14:paraId="7692E60D"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2</w:t>
            </w:r>
          </w:p>
        </w:tc>
        <w:tc>
          <w:tcPr>
            <w:tcW w:w="10600" w:type="dxa"/>
            <w:tcBorders>
              <w:top w:val="single" w:sz="5" w:space="0" w:color="000000"/>
              <w:left w:val="single" w:sz="5" w:space="0" w:color="000000"/>
              <w:bottom w:val="single" w:sz="5" w:space="0" w:color="000000"/>
              <w:right w:val="single" w:sz="5" w:space="0" w:color="000000"/>
            </w:tcBorders>
          </w:tcPr>
          <w:p w14:paraId="7C9070F6"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Present results of any assessment of ri</w:t>
            </w:r>
            <w:r>
              <w:rPr>
                <w:rFonts w:ascii="Arial" w:hAnsi="Arial" w:cs="Arial"/>
                <w:sz w:val="20"/>
                <w:szCs w:val="20"/>
              </w:rPr>
              <w:t>sk of bias across studies (see I</w:t>
            </w:r>
            <w:r w:rsidRPr="004C1685">
              <w:rPr>
                <w:rFonts w:ascii="Arial" w:hAnsi="Arial" w:cs="Arial"/>
                <w:sz w:val="20"/>
                <w:szCs w:val="20"/>
              </w:rPr>
              <w:t xml:space="preserve">tem 15). </w:t>
            </w:r>
          </w:p>
        </w:tc>
        <w:tc>
          <w:tcPr>
            <w:tcW w:w="1260" w:type="dxa"/>
            <w:tcBorders>
              <w:top w:val="single" w:sz="5" w:space="0" w:color="000000"/>
              <w:left w:val="single" w:sz="5" w:space="0" w:color="000000"/>
              <w:bottom w:val="single" w:sz="5" w:space="0" w:color="000000"/>
              <w:right w:val="single" w:sz="5" w:space="0" w:color="000000"/>
            </w:tcBorders>
          </w:tcPr>
          <w:p w14:paraId="4C4A9177"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Not applicable</w:t>
            </w:r>
          </w:p>
        </w:tc>
      </w:tr>
      <w:tr w:rsidR="00457B6D" w:rsidRPr="004C1685" w14:paraId="5F98C684" w14:textId="77777777" w:rsidTr="00AA765F">
        <w:trPr>
          <w:trHeight w:val="393"/>
        </w:trPr>
        <w:tc>
          <w:tcPr>
            <w:tcW w:w="2800" w:type="dxa"/>
            <w:tcBorders>
              <w:top w:val="single" w:sz="5" w:space="0" w:color="000000"/>
              <w:left w:val="single" w:sz="5" w:space="0" w:color="000000"/>
              <w:bottom w:val="double" w:sz="2" w:space="0" w:color="FFFFCC"/>
              <w:right w:val="single" w:sz="5" w:space="0" w:color="000000"/>
            </w:tcBorders>
          </w:tcPr>
          <w:p w14:paraId="2720E0B2"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Additional analysis </w:t>
            </w:r>
          </w:p>
        </w:tc>
        <w:tc>
          <w:tcPr>
            <w:tcW w:w="540" w:type="dxa"/>
            <w:tcBorders>
              <w:top w:val="single" w:sz="5" w:space="0" w:color="000000"/>
              <w:left w:val="single" w:sz="5" w:space="0" w:color="000000"/>
              <w:bottom w:val="double" w:sz="2" w:space="0" w:color="FFFFCC"/>
              <w:right w:val="single" w:sz="5" w:space="0" w:color="000000"/>
            </w:tcBorders>
          </w:tcPr>
          <w:p w14:paraId="3358C3E3"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3</w:t>
            </w:r>
          </w:p>
        </w:tc>
        <w:tc>
          <w:tcPr>
            <w:tcW w:w="10600" w:type="dxa"/>
            <w:tcBorders>
              <w:top w:val="single" w:sz="5" w:space="0" w:color="000000"/>
              <w:left w:val="single" w:sz="5" w:space="0" w:color="000000"/>
              <w:bottom w:val="double" w:sz="5" w:space="0" w:color="000000"/>
              <w:right w:val="single" w:sz="5" w:space="0" w:color="000000"/>
            </w:tcBorders>
          </w:tcPr>
          <w:p w14:paraId="6F5FB048"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Give results of additional analyses, if done (e.g., sensitivity or subgroup analyses, meta</w:t>
            </w:r>
            <w:r>
              <w:rPr>
                <w:rFonts w:ascii="Arial" w:hAnsi="Arial" w:cs="Arial"/>
                <w:sz w:val="20"/>
                <w:szCs w:val="20"/>
              </w:rPr>
              <w:t>-</w:t>
            </w:r>
            <w:r w:rsidRPr="004C1685">
              <w:rPr>
                <w:rFonts w:ascii="Arial" w:hAnsi="Arial" w:cs="Arial"/>
                <w:sz w:val="20"/>
                <w:szCs w:val="20"/>
              </w:rPr>
              <w:t xml:space="preserve">regression [see Item 16]). </w:t>
            </w:r>
          </w:p>
        </w:tc>
        <w:tc>
          <w:tcPr>
            <w:tcW w:w="1260" w:type="dxa"/>
            <w:tcBorders>
              <w:top w:val="single" w:sz="5" w:space="0" w:color="000000"/>
              <w:left w:val="single" w:sz="5" w:space="0" w:color="000000"/>
              <w:bottom w:val="double" w:sz="5" w:space="0" w:color="000000"/>
              <w:right w:val="single" w:sz="5" w:space="0" w:color="000000"/>
            </w:tcBorders>
          </w:tcPr>
          <w:p w14:paraId="44FAABAC"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10-17</w:t>
            </w:r>
          </w:p>
        </w:tc>
      </w:tr>
      <w:tr w:rsidR="00457B6D" w:rsidRPr="004C1685" w14:paraId="5BA8E3B0" w14:textId="77777777" w:rsidTr="00AA765F">
        <w:trPr>
          <w:trHeight w:val="335"/>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304986A" w14:textId="77777777" w:rsidR="00457B6D" w:rsidRPr="004C1685" w:rsidRDefault="00457B6D" w:rsidP="00AA765F">
            <w:pPr>
              <w:pStyle w:val="Default"/>
              <w:rPr>
                <w:rFonts w:ascii="Arial" w:hAnsi="Arial" w:cs="Arial"/>
                <w:sz w:val="22"/>
                <w:szCs w:val="22"/>
              </w:rPr>
            </w:pPr>
            <w:r w:rsidRPr="004C1685">
              <w:rPr>
                <w:rFonts w:ascii="Arial" w:hAnsi="Arial" w:cs="Arial"/>
                <w:b/>
                <w:bCs/>
                <w:sz w:val="22"/>
                <w:szCs w:val="22"/>
              </w:rPr>
              <w:t xml:space="preserve">DISCUSSION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6257C18B" w14:textId="77777777" w:rsidR="00457B6D" w:rsidRPr="001D72F8" w:rsidRDefault="00457B6D" w:rsidP="00AA765F">
            <w:pPr>
              <w:pStyle w:val="Default"/>
              <w:jc w:val="center"/>
              <w:rPr>
                <w:rFonts w:ascii="Arial" w:hAnsi="Arial" w:cs="Arial"/>
                <w:color w:val="auto"/>
                <w:sz w:val="20"/>
                <w:szCs w:val="20"/>
              </w:rPr>
            </w:pPr>
          </w:p>
        </w:tc>
      </w:tr>
      <w:tr w:rsidR="00457B6D" w:rsidRPr="004C1685" w14:paraId="0362FC64" w14:textId="77777777" w:rsidTr="00AA765F">
        <w:trPr>
          <w:trHeight w:val="578"/>
        </w:trPr>
        <w:tc>
          <w:tcPr>
            <w:tcW w:w="2800" w:type="dxa"/>
            <w:tcBorders>
              <w:top w:val="single" w:sz="5" w:space="0" w:color="000000"/>
              <w:left w:val="single" w:sz="5" w:space="0" w:color="000000"/>
              <w:bottom w:val="single" w:sz="5" w:space="0" w:color="000000"/>
              <w:right w:val="single" w:sz="5" w:space="0" w:color="000000"/>
            </w:tcBorders>
          </w:tcPr>
          <w:p w14:paraId="7933C0E2"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Summary of evidence </w:t>
            </w:r>
          </w:p>
        </w:tc>
        <w:tc>
          <w:tcPr>
            <w:tcW w:w="540" w:type="dxa"/>
            <w:tcBorders>
              <w:top w:val="single" w:sz="5" w:space="0" w:color="000000"/>
              <w:left w:val="single" w:sz="5" w:space="0" w:color="000000"/>
              <w:bottom w:val="single" w:sz="5" w:space="0" w:color="000000"/>
              <w:right w:val="single" w:sz="5" w:space="0" w:color="000000"/>
            </w:tcBorders>
          </w:tcPr>
          <w:p w14:paraId="517B9829"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4</w:t>
            </w:r>
          </w:p>
        </w:tc>
        <w:tc>
          <w:tcPr>
            <w:tcW w:w="10600" w:type="dxa"/>
            <w:tcBorders>
              <w:top w:val="single" w:sz="5" w:space="0" w:color="000000"/>
              <w:left w:val="single" w:sz="5" w:space="0" w:color="000000"/>
              <w:bottom w:val="single" w:sz="5" w:space="0" w:color="000000"/>
              <w:right w:val="single" w:sz="5" w:space="0" w:color="000000"/>
            </w:tcBorders>
          </w:tcPr>
          <w:p w14:paraId="0D8932B1" w14:textId="77777777" w:rsidR="00457B6D" w:rsidRPr="004C1685" w:rsidRDefault="00457B6D" w:rsidP="00AA765F">
            <w:pPr>
              <w:pStyle w:val="Default"/>
              <w:spacing w:before="40" w:after="40"/>
              <w:rPr>
                <w:rFonts w:ascii="Arial" w:hAnsi="Arial" w:cs="Arial"/>
                <w:sz w:val="20"/>
                <w:szCs w:val="20"/>
              </w:rPr>
            </w:pPr>
            <w:r>
              <w:rPr>
                <w:rFonts w:ascii="Arial" w:hAnsi="Arial" w:cs="Arial"/>
                <w:sz w:val="20"/>
                <w:szCs w:val="20"/>
              </w:rPr>
              <w:t>Summariz</w:t>
            </w:r>
            <w:r w:rsidRPr="004C1685">
              <w:rPr>
                <w:rFonts w:ascii="Arial" w:hAnsi="Arial" w:cs="Arial"/>
                <w:sz w:val="20"/>
                <w:szCs w:val="20"/>
              </w:rPr>
              <w:t xml:space="preserve">e the main findings including the strength of evidence for each main outcome; consider their relevance to key groups (e.g., healthcare providers, users, and policy makers). </w:t>
            </w:r>
          </w:p>
        </w:tc>
        <w:tc>
          <w:tcPr>
            <w:tcW w:w="1260" w:type="dxa"/>
            <w:tcBorders>
              <w:top w:val="single" w:sz="5" w:space="0" w:color="000000"/>
              <w:left w:val="single" w:sz="5" w:space="0" w:color="000000"/>
              <w:bottom w:val="single" w:sz="5" w:space="0" w:color="000000"/>
              <w:right w:val="single" w:sz="5" w:space="0" w:color="000000"/>
            </w:tcBorders>
          </w:tcPr>
          <w:p w14:paraId="636A62F3"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18-23</w:t>
            </w:r>
          </w:p>
        </w:tc>
      </w:tr>
      <w:tr w:rsidR="00457B6D" w:rsidRPr="004C1685" w14:paraId="72C734FA" w14:textId="77777777" w:rsidTr="00AA765F">
        <w:trPr>
          <w:trHeight w:val="578"/>
        </w:trPr>
        <w:tc>
          <w:tcPr>
            <w:tcW w:w="2800" w:type="dxa"/>
            <w:tcBorders>
              <w:top w:val="single" w:sz="5" w:space="0" w:color="000000"/>
              <w:left w:val="single" w:sz="5" w:space="0" w:color="000000"/>
              <w:bottom w:val="single" w:sz="5" w:space="0" w:color="000000"/>
              <w:right w:val="single" w:sz="5" w:space="0" w:color="000000"/>
            </w:tcBorders>
          </w:tcPr>
          <w:p w14:paraId="07794254"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Limitations </w:t>
            </w:r>
          </w:p>
        </w:tc>
        <w:tc>
          <w:tcPr>
            <w:tcW w:w="540" w:type="dxa"/>
            <w:tcBorders>
              <w:top w:val="single" w:sz="5" w:space="0" w:color="000000"/>
              <w:left w:val="single" w:sz="5" w:space="0" w:color="000000"/>
              <w:bottom w:val="single" w:sz="5" w:space="0" w:color="000000"/>
              <w:right w:val="single" w:sz="5" w:space="0" w:color="000000"/>
            </w:tcBorders>
          </w:tcPr>
          <w:p w14:paraId="51F23441"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5</w:t>
            </w:r>
          </w:p>
        </w:tc>
        <w:tc>
          <w:tcPr>
            <w:tcW w:w="10600" w:type="dxa"/>
            <w:tcBorders>
              <w:top w:val="single" w:sz="5" w:space="0" w:color="000000"/>
              <w:left w:val="single" w:sz="5" w:space="0" w:color="000000"/>
              <w:bottom w:val="single" w:sz="5" w:space="0" w:color="000000"/>
              <w:right w:val="single" w:sz="5" w:space="0" w:color="000000"/>
            </w:tcBorders>
          </w:tcPr>
          <w:p w14:paraId="53CB941A"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Discuss limitations at study and outcome</w:t>
            </w:r>
            <w:r>
              <w:rPr>
                <w:rFonts w:ascii="Arial" w:hAnsi="Arial" w:cs="Arial"/>
                <w:sz w:val="20"/>
                <w:szCs w:val="20"/>
              </w:rPr>
              <w:t xml:space="preserve"> </w:t>
            </w:r>
            <w:r w:rsidRPr="004C1685">
              <w:rPr>
                <w:rFonts w:ascii="Arial" w:hAnsi="Arial" w:cs="Arial"/>
                <w:sz w:val="20"/>
                <w:szCs w:val="20"/>
              </w:rPr>
              <w:t>level (e.g., risk of bias), and at review</w:t>
            </w:r>
            <w:r w:rsidRPr="005979B8">
              <w:rPr>
                <w:rFonts w:ascii="Arial" w:hAnsi="Arial" w:cs="Arial"/>
                <w:sz w:val="20"/>
                <w:szCs w:val="20"/>
              </w:rPr>
              <w:t>-</w:t>
            </w:r>
            <w:r w:rsidRPr="004C1685">
              <w:rPr>
                <w:rFonts w:ascii="Arial" w:hAnsi="Arial" w:cs="Arial"/>
                <w:sz w:val="20"/>
                <w:szCs w:val="20"/>
              </w:rPr>
              <w:t xml:space="preserve">level (e.g., incomplete retrieval of identified research, reporting bias). </w:t>
            </w:r>
          </w:p>
        </w:tc>
        <w:tc>
          <w:tcPr>
            <w:tcW w:w="1260" w:type="dxa"/>
            <w:tcBorders>
              <w:top w:val="single" w:sz="5" w:space="0" w:color="000000"/>
              <w:left w:val="single" w:sz="5" w:space="0" w:color="000000"/>
              <w:bottom w:val="single" w:sz="5" w:space="0" w:color="000000"/>
              <w:right w:val="single" w:sz="5" w:space="0" w:color="000000"/>
            </w:tcBorders>
          </w:tcPr>
          <w:p w14:paraId="43FD9844"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24</w:t>
            </w:r>
          </w:p>
        </w:tc>
      </w:tr>
      <w:tr w:rsidR="00457B6D" w:rsidRPr="004C1685" w14:paraId="4D2BA5D3" w14:textId="77777777" w:rsidTr="00AA765F">
        <w:trPr>
          <w:trHeight w:val="420"/>
        </w:trPr>
        <w:tc>
          <w:tcPr>
            <w:tcW w:w="2800" w:type="dxa"/>
            <w:tcBorders>
              <w:top w:val="single" w:sz="5" w:space="0" w:color="000000"/>
              <w:left w:val="single" w:sz="5" w:space="0" w:color="000000"/>
              <w:bottom w:val="double" w:sz="2" w:space="0" w:color="FFFFCC"/>
              <w:right w:val="single" w:sz="5" w:space="0" w:color="000000"/>
            </w:tcBorders>
          </w:tcPr>
          <w:p w14:paraId="5F485793"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Conclusions </w:t>
            </w:r>
          </w:p>
        </w:tc>
        <w:tc>
          <w:tcPr>
            <w:tcW w:w="540" w:type="dxa"/>
            <w:tcBorders>
              <w:top w:val="single" w:sz="5" w:space="0" w:color="000000"/>
              <w:left w:val="single" w:sz="5" w:space="0" w:color="000000"/>
              <w:bottom w:val="double" w:sz="2" w:space="0" w:color="FFFFCC"/>
              <w:right w:val="single" w:sz="5" w:space="0" w:color="000000"/>
            </w:tcBorders>
          </w:tcPr>
          <w:p w14:paraId="75548CDF"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6</w:t>
            </w:r>
          </w:p>
        </w:tc>
        <w:tc>
          <w:tcPr>
            <w:tcW w:w="10600" w:type="dxa"/>
            <w:tcBorders>
              <w:top w:val="single" w:sz="5" w:space="0" w:color="000000"/>
              <w:left w:val="single" w:sz="5" w:space="0" w:color="000000"/>
              <w:bottom w:val="double" w:sz="5" w:space="0" w:color="000000"/>
              <w:right w:val="single" w:sz="5" w:space="0" w:color="000000"/>
            </w:tcBorders>
          </w:tcPr>
          <w:p w14:paraId="47AD4B7C"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Provide a general interpretation of the results in the context of other evidence, and implications for future research. </w:t>
            </w:r>
          </w:p>
        </w:tc>
        <w:tc>
          <w:tcPr>
            <w:tcW w:w="1260" w:type="dxa"/>
            <w:tcBorders>
              <w:top w:val="single" w:sz="5" w:space="0" w:color="000000"/>
              <w:left w:val="single" w:sz="5" w:space="0" w:color="000000"/>
              <w:bottom w:val="double" w:sz="5" w:space="0" w:color="000000"/>
              <w:right w:val="single" w:sz="5" w:space="0" w:color="000000"/>
            </w:tcBorders>
          </w:tcPr>
          <w:p w14:paraId="5E35B347"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24-25</w:t>
            </w:r>
          </w:p>
        </w:tc>
      </w:tr>
      <w:tr w:rsidR="00457B6D" w:rsidRPr="004C1685" w14:paraId="763A2C96" w14:textId="77777777" w:rsidTr="00AA765F">
        <w:trPr>
          <w:trHeight w:val="333"/>
        </w:trPr>
        <w:tc>
          <w:tcPr>
            <w:tcW w:w="1394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E85733C" w14:textId="77777777" w:rsidR="00457B6D" w:rsidRPr="004C1685" w:rsidRDefault="00457B6D" w:rsidP="00AA765F">
            <w:pPr>
              <w:pStyle w:val="Default"/>
              <w:rPr>
                <w:rFonts w:ascii="Arial" w:hAnsi="Arial" w:cs="Arial"/>
                <w:sz w:val="22"/>
                <w:szCs w:val="22"/>
              </w:rPr>
            </w:pPr>
            <w:r w:rsidRPr="004C1685">
              <w:rPr>
                <w:rFonts w:ascii="Arial" w:hAnsi="Arial" w:cs="Arial"/>
                <w:b/>
                <w:bCs/>
                <w:sz w:val="22"/>
                <w:szCs w:val="22"/>
              </w:rPr>
              <w:t xml:space="preserve">FUNDING </w:t>
            </w:r>
          </w:p>
        </w:tc>
        <w:tc>
          <w:tcPr>
            <w:tcW w:w="1260" w:type="dxa"/>
            <w:tcBorders>
              <w:top w:val="double" w:sz="5" w:space="0" w:color="000000"/>
              <w:left w:val="single" w:sz="5" w:space="0" w:color="000000"/>
              <w:bottom w:val="single" w:sz="5" w:space="0" w:color="000000"/>
              <w:right w:val="single" w:sz="5" w:space="0" w:color="000000"/>
            </w:tcBorders>
            <w:shd w:val="clear" w:color="auto" w:fill="FFFFCC"/>
          </w:tcPr>
          <w:p w14:paraId="00A287A3" w14:textId="77777777" w:rsidR="00457B6D" w:rsidRPr="001D72F8" w:rsidRDefault="00457B6D" w:rsidP="00AA765F">
            <w:pPr>
              <w:pStyle w:val="Default"/>
              <w:jc w:val="center"/>
              <w:rPr>
                <w:rFonts w:ascii="Arial" w:hAnsi="Arial" w:cs="Arial"/>
                <w:color w:val="auto"/>
                <w:sz w:val="20"/>
                <w:szCs w:val="20"/>
              </w:rPr>
            </w:pPr>
          </w:p>
        </w:tc>
      </w:tr>
      <w:tr w:rsidR="00457B6D" w:rsidRPr="004C1685" w14:paraId="0D4DC5FA" w14:textId="77777777" w:rsidTr="00AA765F">
        <w:trPr>
          <w:trHeight w:val="570"/>
        </w:trPr>
        <w:tc>
          <w:tcPr>
            <w:tcW w:w="2800" w:type="dxa"/>
            <w:tcBorders>
              <w:top w:val="single" w:sz="5" w:space="0" w:color="000000"/>
              <w:left w:val="single" w:sz="5" w:space="0" w:color="000000"/>
              <w:bottom w:val="double" w:sz="5" w:space="0" w:color="000000"/>
              <w:right w:val="single" w:sz="5" w:space="0" w:color="000000"/>
            </w:tcBorders>
          </w:tcPr>
          <w:p w14:paraId="30CD756C"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Funding </w:t>
            </w:r>
          </w:p>
        </w:tc>
        <w:tc>
          <w:tcPr>
            <w:tcW w:w="540" w:type="dxa"/>
            <w:tcBorders>
              <w:top w:val="single" w:sz="5" w:space="0" w:color="000000"/>
              <w:left w:val="single" w:sz="5" w:space="0" w:color="000000"/>
              <w:bottom w:val="double" w:sz="5" w:space="0" w:color="000000"/>
              <w:right w:val="single" w:sz="5" w:space="0" w:color="000000"/>
            </w:tcBorders>
          </w:tcPr>
          <w:p w14:paraId="551E8A13" w14:textId="77777777" w:rsidR="00457B6D" w:rsidRPr="004C1685" w:rsidRDefault="00457B6D" w:rsidP="00AA765F">
            <w:pPr>
              <w:pStyle w:val="Default"/>
              <w:spacing w:before="40" w:after="40"/>
              <w:jc w:val="right"/>
              <w:rPr>
                <w:rFonts w:ascii="Arial" w:hAnsi="Arial" w:cs="Arial"/>
                <w:sz w:val="20"/>
                <w:szCs w:val="20"/>
              </w:rPr>
            </w:pPr>
            <w:r w:rsidRPr="004C1685">
              <w:rPr>
                <w:rFonts w:ascii="Arial" w:hAnsi="Arial" w:cs="Arial"/>
                <w:sz w:val="20"/>
                <w:szCs w:val="20"/>
              </w:rPr>
              <w:t>27</w:t>
            </w:r>
          </w:p>
        </w:tc>
        <w:tc>
          <w:tcPr>
            <w:tcW w:w="10600" w:type="dxa"/>
            <w:tcBorders>
              <w:top w:val="single" w:sz="5" w:space="0" w:color="000000"/>
              <w:left w:val="single" w:sz="5" w:space="0" w:color="000000"/>
              <w:bottom w:val="double" w:sz="5" w:space="0" w:color="000000"/>
              <w:right w:val="single" w:sz="5" w:space="0" w:color="000000"/>
            </w:tcBorders>
          </w:tcPr>
          <w:p w14:paraId="0FA3CC94" w14:textId="77777777" w:rsidR="00457B6D" w:rsidRPr="004C1685" w:rsidRDefault="00457B6D" w:rsidP="00AA765F">
            <w:pPr>
              <w:pStyle w:val="Default"/>
              <w:spacing w:before="40" w:after="40"/>
              <w:rPr>
                <w:rFonts w:ascii="Arial" w:hAnsi="Arial" w:cs="Arial"/>
                <w:sz w:val="20"/>
                <w:szCs w:val="20"/>
              </w:rPr>
            </w:pPr>
            <w:r w:rsidRPr="004C1685">
              <w:rPr>
                <w:rFonts w:ascii="Arial" w:hAnsi="Arial" w:cs="Arial"/>
                <w:sz w:val="20"/>
                <w:szCs w:val="20"/>
              </w:rPr>
              <w:t xml:space="preserve">Describe sources of funding for the systematic review and other support (e.g., supply of data); role of funders for the systematic review. </w:t>
            </w:r>
          </w:p>
        </w:tc>
        <w:tc>
          <w:tcPr>
            <w:tcW w:w="1260" w:type="dxa"/>
            <w:tcBorders>
              <w:top w:val="single" w:sz="5" w:space="0" w:color="000000"/>
              <w:left w:val="single" w:sz="5" w:space="0" w:color="000000"/>
              <w:bottom w:val="double" w:sz="5" w:space="0" w:color="000000"/>
              <w:right w:val="single" w:sz="5" w:space="0" w:color="000000"/>
            </w:tcBorders>
          </w:tcPr>
          <w:p w14:paraId="19EBFCCB" w14:textId="77777777" w:rsidR="00457B6D" w:rsidRPr="001D72F8" w:rsidRDefault="00457B6D" w:rsidP="00AA765F">
            <w:pPr>
              <w:pStyle w:val="Default"/>
              <w:spacing w:before="40" w:after="40"/>
              <w:rPr>
                <w:rFonts w:ascii="Arial" w:hAnsi="Arial" w:cs="Arial"/>
                <w:color w:val="auto"/>
                <w:sz w:val="20"/>
                <w:szCs w:val="20"/>
              </w:rPr>
            </w:pPr>
            <w:r>
              <w:rPr>
                <w:rFonts w:ascii="Arial" w:hAnsi="Arial" w:cs="Arial"/>
                <w:color w:val="auto"/>
                <w:sz w:val="20"/>
                <w:szCs w:val="20"/>
              </w:rPr>
              <w:t>30</w:t>
            </w:r>
          </w:p>
        </w:tc>
      </w:tr>
    </w:tbl>
    <w:p w14:paraId="38AA237F" w14:textId="77777777" w:rsidR="00740638" w:rsidRDefault="00740638" w:rsidP="00740638">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Moher D, </w:t>
      </w:r>
      <w:proofErr w:type="spellStart"/>
      <w:r w:rsidRPr="004C1685">
        <w:rPr>
          <w:rFonts w:ascii="Arial" w:hAnsi="Arial" w:cs="Arial"/>
          <w:color w:val="auto"/>
          <w:sz w:val="16"/>
          <w:szCs w:val="16"/>
        </w:rPr>
        <w:t>Liberati</w:t>
      </w:r>
      <w:proofErr w:type="spellEnd"/>
      <w:r w:rsidRPr="004C1685">
        <w:rPr>
          <w:rFonts w:ascii="Arial" w:hAnsi="Arial" w:cs="Arial"/>
          <w:color w:val="auto"/>
          <w:sz w:val="16"/>
          <w:szCs w:val="16"/>
        </w:rPr>
        <w:t xml:space="preserve"> A, </w:t>
      </w:r>
      <w:proofErr w:type="spellStart"/>
      <w:r w:rsidRPr="004C1685">
        <w:rPr>
          <w:rFonts w:ascii="Arial" w:hAnsi="Arial" w:cs="Arial"/>
          <w:color w:val="auto"/>
          <w:sz w:val="16"/>
          <w:szCs w:val="16"/>
        </w:rPr>
        <w:t>Tetzlaff</w:t>
      </w:r>
      <w:proofErr w:type="spellEnd"/>
      <w:r w:rsidRPr="004C1685">
        <w:rPr>
          <w:rFonts w:ascii="Arial" w:hAnsi="Arial" w:cs="Arial"/>
          <w:color w:val="auto"/>
          <w:sz w:val="16"/>
          <w:szCs w:val="16"/>
        </w:rPr>
        <w:t xml:space="preserve"> J, Altman DG, The PRISMA Group (2009). </w:t>
      </w:r>
      <w:r w:rsidRPr="00550BF1">
        <w:rPr>
          <w:rFonts w:ascii="Arial" w:hAnsi="Arial" w:cs="Arial"/>
          <w:color w:val="auto"/>
          <w:sz w:val="16"/>
          <w:szCs w:val="16"/>
        </w:rPr>
        <w:t>Preferred Reporting Items for Systematic Reviews and Meta-Analyses</w:t>
      </w:r>
      <w:r w:rsidRPr="004C1685">
        <w:rPr>
          <w:rFonts w:ascii="Arial" w:hAnsi="Arial" w:cs="Arial"/>
          <w:color w:val="auto"/>
          <w:sz w:val="16"/>
          <w:szCs w:val="16"/>
        </w:rPr>
        <w:t xml:space="preserve">: The PRISMA Statement. </w:t>
      </w:r>
      <w:r>
        <w:rPr>
          <w:rFonts w:ascii="Arial" w:hAnsi="Arial" w:cs="Arial"/>
          <w:color w:val="auto"/>
          <w:sz w:val="16"/>
          <w:szCs w:val="16"/>
          <w:lang w:val="da-DK"/>
        </w:rPr>
        <w:t>PLoS Med 6(7</w:t>
      </w:r>
      <w:r w:rsidRPr="00363B8D">
        <w:rPr>
          <w:rFonts w:ascii="Arial" w:hAnsi="Arial" w:cs="Arial"/>
          <w:color w:val="auto"/>
          <w:sz w:val="16"/>
          <w:szCs w:val="16"/>
          <w:lang w:val="da-DK"/>
        </w:rPr>
        <w:t xml:space="preserve">): e1000097. doi:10.1371/journal.pmed1000097 </w:t>
      </w:r>
    </w:p>
    <w:p w14:paraId="57677164" w14:textId="77777777" w:rsidR="00363374" w:rsidRDefault="00363374" w:rsidP="00363374">
      <w:pPr>
        <w:pStyle w:val="Default"/>
        <w:spacing w:line="183" w:lineRule="atLeast"/>
        <w:jc w:val="both"/>
        <w:rPr>
          <w:rFonts w:ascii="Arial" w:hAnsi="Arial" w:cs="Arial"/>
          <w:sz w:val="16"/>
          <w:szCs w:val="16"/>
          <w:lang w:val="da-DK"/>
        </w:rPr>
      </w:pPr>
      <w:r w:rsidRPr="00363374">
        <w:rPr>
          <w:rFonts w:ascii="Arial" w:hAnsi="Arial" w:cs="Arial"/>
          <w:sz w:val="16"/>
          <w:szCs w:val="16"/>
          <w:lang w:val="en-CA"/>
        </w:rPr>
        <w:t>For more information, visit:</w:t>
      </w:r>
      <w:r w:rsidRPr="00363374">
        <w:rPr>
          <w:rFonts w:ascii="Arial" w:hAnsi="Arial" w:cs="Arial"/>
          <w:sz w:val="16"/>
          <w:szCs w:val="16"/>
          <w:lang w:val="da-DK"/>
        </w:rPr>
        <w:t xml:space="preserve"> </w:t>
      </w:r>
      <w:r w:rsidRPr="00363374">
        <w:rPr>
          <w:rFonts w:ascii="Arial" w:hAnsi="Arial" w:cs="Arial"/>
          <w:b/>
          <w:bCs/>
          <w:sz w:val="16"/>
          <w:szCs w:val="16"/>
          <w:u w:val="single"/>
          <w:lang w:val="da-DK"/>
        </w:rPr>
        <w:t>www.prisma-statement.org</w:t>
      </w:r>
      <w:r w:rsidRPr="00363374">
        <w:rPr>
          <w:rFonts w:ascii="Arial" w:hAnsi="Arial" w:cs="Arial"/>
          <w:sz w:val="16"/>
          <w:szCs w:val="16"/>
          <w:lang w:val="da-DK"/>
        </w:rPr>
        <w:t xml:space="preserve">. </w:t>
      </w:r>
    </w:p>
    <w:p w14:paraId="36E515F0" w14:textId="77777777" w:rsidR="00363374" w:rsidRPr="00363374" w:rsidRDefault="00363374" w:rsidP="00363374">
      <w:pPr>
        <w:pStyle w:val="Default"/>
        <w:spacing w:line="183" w:lineRule="atLeast"/>
        <w:jc w:val="both"/>
        <w:rPr>
          <w:rFonts w:ascii="Arial" w:hAnsi="Arial" w:cs="Arial"/>
          <w:sz w:val="16"/>
          <w:szCs w:val="16"/>
          <w:lang w:val="da-DK"/>
        </w:rPr>
      </w:pPr>
    </w:p>
    <w:p w14:paraId="44B1652E" w14:textId="77777777" w:rsidR="00740638" w:rsidRPr="00363B8D" w:rsidRDefault="00740638" w:rsidP="00740638">
      <w:pPr>
        <w:pStyle w:val="Default"/>
        <w:spacing w:line="183" w:lineRule="atLeast"/>
        <w:jc w:val="both"/>
        <w:rPr>
          <w:rFonts w:ascii="Arial" w:hAnsi="Arial" w:cs="Arial"/>
          <w:color w:val="auto"/>
          <w:sz w:val="16"/>
          <w:szCs w:val="16"/>
          <w:lang w:val="da-DK"/>
        </w:rPr>
      </w:pPr>
    </w:p>
    <w:p w14:paraId="397F2D23" w14:textId="77777777" w:rsidR="004D3F60" w:rsidRPr="004D3F60" w:rsidRDefault="004D3F60" w:rsidP="004D3F60"/>
    <w:p w14:paraId="548FB073" w14:textId="4C53E90C" w:rsidR="00A4371D" w:rsidRDefault="00B46DA2">
      <w:pPr>
        <w:pStyle w:val="Heading3"/>
        <w:numPr>
          <w:ilvl w:val="1"/>
          <w:numId w:val="19"/>
        </w:numPr>
      </w:pPr>
      <w:bookmarkStart w:id="414" w:name="_Ref132290023"/>
      <w:bookmarkStart w:id="415" w:name="_Ref132292966"/>
      <w:bookmarkStart w:id="416" w:name="_Ref132293118"/>
      <w:bookmarkStart w:id="417" w:name="_Ref132293151"/>
      <w:bookmarkStart w:id="418" w:name="_Ref132293276"/>
      <w:bookmarkStart w:id="419" w:name="_Ref132293399"/>
      <w:bookmarkStart w:id="420" w:name="_Ref132311560"/>
      <w:bookmarkStart w:id="421" w:name="_Toc156403572"/>
      <w:r>
        <w:t>Supplementary biomechanical outcome results</w:t>
      </w:r>
      <w:bookmarkEnd w:id="414"/>
      <w:bookmarkEnd w:id="415"/>
      <w:bookmarkEnd w:id="416"/>
      <w:bookmarkEnd w:id="417"/>
      <w:bookmarkEnd w:id="418"/>
      <w:bookmarkEnd w:id="419"/>
      <w:bookmarkEnd w:id="420"/>
      <w:bookmarkEnd w:id="421"/>
    </w:p>
    <w:p w14:paraId="5DE3932C" w14:textId="77777777" w:rsidR="00DE4E86" w:rsidRPr="00DE4E86" w:rsidRDefault="00DE4E86" w:rsidP="00DE4E86"/>
    <w:tbl>
      <w:tblPr>
        <w:tblStyle w:val="TableGrid"/>
        <w:tblW w:w="15026" w:type="dxa"/>
        <w:tblInd w:w="-5" w:type="dxa"/>
        <w:tblLook w:val="04A0" w:firstRow="1" w:lastRow="0" w:firstColumn="1" w:lastColumn="0" w:noHBand="0" w:noVBand="1"/>
      </w:tblPr>
      <w:tblGrid>
        <w:gridCol w:w="1598"/>
        <w:gridCol w:w="1476"/>
        <w:gridCol w:w="1905"/>
        <w:gridCol w:w="3952"/>
        <w:gridCol w:w="1275"/>
        <w:gridCol w:w="1532"/>
        <w:gridCol w:w="3288"/>
      </w:tblGrid>
      <w:tr w:rsidR="00155C1C" w:rsidRPr="00D779C4" w14:paraId="202A511B" w14:textId="77777777" w:rsidTr="00D779C4">
        <w:trPr>
          <w:trHeight w:val="936"/>
        </w:trPr>
        <w:tc>
          <w:tcPr>
            <w:tcW w:w="1598" w:type="dxa"/>
            <w:tcBorders>
              <w:top w:val="single" w:sz="12" w:space="0" w:color="auto"/>
              <w:bottom w:val="single" w:sz="12" w:space="0" w:color="auto"/>
            </w:tcBorders>
            <w:hideMark/>
          </w:tcPr>
          <w:p w14:paraId="13C17244" w14:textId="77777777" w:rsidR="00DE4E86" w:rsidRPr="00D779C4" w:rsidRDefault="00DE4E86" w:rsidP="00AA765F">
            <w:pPr>
              <w:rPr>
                <w:rFonts w:cstheme="minorHAnsi"/>
                <w:b/>
                <w:bCs/>
                <w:sz w:val="22"/>
                <w:szCs w:val="22"/>
              </w:rPr>
            </w:pPr>
            <w:r w:rsidRPr="00D779C4">
              <w:rPr>
                <w:rFonts w:cstheme="minorHAnsi"/>
                <w:b/>
                <w:bCs/>
                <w:sz w:val="22"/>
                <w:szCs w:val="22"/>
              </w:rPr>
              <w:t xml:space="preserve">Outcome </w:t>
            </w:r>
          </w:p>
          <w:p w14:paraId="7F49682D"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tcBorders>
              <w:top w:val="single" w:sz="12" w:space="0" w:color="auto"/>
              <w:bottom w:val="single" w:sz="12" w:space="0" w:color="auto"/>
            </w:tcBorders>
            <w:hideMark/>
          </w:tcPr>
          <w:p w14:paraId="3E2E7F82" w14:textId="77777777" w:rsidR="00DE4E86" w:rsidRPr="00D779C4" w:rsidRDefault="00DE4E86" w:rsidP="00AA765F">
            <w:pPr>
              <w:rPr>
                <w:rFonts w:cstheme="minorHAnsi"/>
                <w:b/>
                <w:bCs/>
                <w:sz w:val="22"/>
                <w:szCs w:val="22"/>
              </w:rPr>
            </w:pPr>
            <w:r w:rsidRPr="00D779C4">
              <w:rPr>
                <w:rFonts w:cstheme="minorHAnsi"/>
                <w:b/>
                <w:bCs/>
                <w:sz w:val="22"/>
                <w:szCs w:val="22"/>
              </w:rPr>
              <w:t>Study</w:t>
            </w:r>
          </w:p>
          <w:p w14:paraId="18DE6D21"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905" w:type="dxa"/>
            <w:tcBorders>
              <w:top w:val="single" w:sz="12" w:space="0" w:color="auto"/>
              <w:bottom w:val="single" w:sz="12" w:space="0" w:color="auto"/>
            </w:tcBorders>
            <w:hideMark/>
          </w:tcPr>
          <w:p w14:paraId="280D48BB" w14:textId="77777777" w:rsidR="00DE4E86" w:rsidRPr="00D779C4" w:rsidRDefault="00DE4E86" w:rsidP="00AA765F">
            <w:pPr>
              <w:rPr>
                <w:rFonts w:cstheme="minorHAnsi"/>
                <w:b/>
                <w:bCs/>
                <w:sz w:val="22"/>
                <w:szCs w:val="22"/>
              </w:rPr>
            </w:pPr>
            <w:r w:rsidRPr="00D779C4">
              <w:rPr>
                <w:rFonts w:cstheme="minorHAnsi"/>
                <w:b/>
                <w:bCs/>
                <w:sz w:val="22"/>
                <w:szCs w:val="22"/>
              </w:rPr>
              <w:t>Condition</w:t>
            </w:r>
          </w:p>
          <w:p w14:paraId="20ABFB30"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3952" w:type="dxa"/>
            <w:tcBorders>
              <w:top w:val="single" w:sz="12" w:space="0" w:color="auto"/>
              <w:bottom w:val="single" w:sz="12" w:space="0" w:color="auto"/>
            </w:tcBorders>
            <w:hideMark/>
          </w:tcPr>
          <w:p w14:paraId="00D01E55" w14:textId="77777777" w:rsidR="00DE4E86" w:rsidRPr="00D779C4" w:rsidRDefault="00DE4E86" w:rsidP="00AA765F">
            <w:pPr>
              <w:rPr>
                <w:rFonts w:cstheme="minorHAnsi"/>
                <w:b/>
                <w:bCs/>
                <w:sz w:val="22"/>
                <w:szCs w:val="22"/>
              </w:rPr>
            </w:pPr>
            <w:r w:rsidRPr="00D779C4">
              <w:rPr>
                <w:rFonts w:cstheme="minorHAnsi"/>
                <w:b/>
                <w:bCs/>
                <w:sz w:val="22"/>
                <w:szCs w:val="22"/>
              </w:rPr>
              <w:t xml:space="preserve">Group </w:t>
            </w:r>
          </w:p>
          <w:p w14:paraId="4B2857B4"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275" w:type="dxa"/>
            <w:tcBorders>
              <w:top w:val="single" w:sz="12" w:space="0" w:color="auto"/>
              <w:bottom w:val="single" w:sz="12" w:space="0" w:color="auto"/>
            </w:tcBorders>
            <w:hideMark/>
          </w:tcPr>
          <w:p w14:paraId="65B97067" w14:textId="77777777" w:rsidR="00DE4E86" w:rsidRPr="00D779C4" w:rsidRDefault="00DE4E86" w:rsidP="00AA765F">
            <w:pPr>
              <w:rPr>
                <w:rFonts w:cstheme="minorHAnsi"/>
                <w:b/>
                <w:bCs/>
                <w:sz w:val="22"/>
                <w:szCs w:val="22"/>
              </w:rPr>
            </w:pPr>
            <w:r w:rsidRPr="00D779C4">
              <w:rPr>
                <w:rFonts w:cstheme="minorHAnsi"/>
                <w:b/>
                <w:bCs/>
                <w:sz w:val="22"/>
                <w:szCs w:val="22"/>
              </w:rPr>
              <w:t>Baseline</w:t>
            </w:r>
          </w:p>
          <w:p w14:paraId="48ADFD67" w14:textId="77777777" w:rsidR="00D779C4" w:rsidRDefault="00DE4E86" w:rsidP="00AA765F">
            <w:pPr>
              <w:rPr>
                <w:rFonts w:cstheme="minorHAnsi"/>
                <w:b/>
                <w:bCs/>
                <w:sz w:val="22"/>
                <w:szCs w:val="22"/>
              </w:rPr>
            </w:pPr>
            <w:r w:rsidRPr="00D779C4">
              <w:rPr>
                <w:rFonts w:cstheme="minorHAnsi"/>
                <w:b/>
                <w:bCs/>
                <w:sz w:val="22"/>
                <w:szCs w:val="22"/>
              </w:rPr>
              <w:t xml:space="preserve"> Mean </w:t>
            </w:r>
          </w:p>
          <w:p w14:paraId="161A06D2" w14:textId="6C2E5634" w:rsidR="00DE4E86" w:rsidRPr="00D779C4" w:rsidRDefault="00DE4E86" w:rsidP="00AA765F">
            <w:pPr>
              <w:rPr>
                <w:rFonts w:cstheme="minorHAnsi"/>
                <w:b/>
                <w:bCs/>
                <w:sz w:val="22"/>
                <w:szCs w:val="22"/>
              </w:rPr>
            </w:pPr>
            <w:r w:rsidRPr="00D779C4">
              <w:rPr>
                <w:rFonts w:cstheme="minorHAnsi"/>
                <w:b/>
                <w:bCs/>
                <w:sz w:val="22"/>
                <w:szCs w:val="22"/>
              </w:rPr>
              <w:t>(SD +/-)</w:t>
            </w:r>
          </w:p>
        </w:tc>
        <w:tc>
          <w:tcPr>
            <w:tcW w:w="1532" w:type="dxa"/>
            <w:tcBorders>
              <w:top w:val="single" w:sz="12" w:space="0" w:color="auto"/>
              <w:bottom w:val="single" w:sz="12" w:space="0" w:color="auto"/>
            </w:tcBorders>
            <w:hideMark/>
          </w:tcPr>
          <w:p w14:paraId="7F84733D" w14:textId="77777777" w:rsidR="00DE4E86" w:rsidRPr="00D779C4" w:rsidRDefault="00DE4E86" w:rsidP="00AA765F">
            <w:pPr>
              <w:rPr>
                <w:rFonts w:cstheme="minorHAnsi"/>
                <w:b/>
                <w:bCs/>
                <w:sz w:val="22"/>
                <w:szCs w:val="22"/>
              </w:rPr>
            </w:pPr>
            <w:r w:rsidRPr="00D779C4">
              <w:rPr>
                <w:rFonts w:cstheme="minorHAnsi"/>
                <w:b/>
                <w:bCs/>
                <w:sz w:val="22"/>
                <w:szCs w:val="22"/>
              </w:rPr>
              <w:t>Final</w:t>
            </w:r>
          </w:p>
          <w:p w14:paraId="5E838FB2" w14:textId="77777777" w:rsidR="00D779C4" w:rsidRDefault="00DE4E86" w:rsidP="00AA765F">
            <w:pPr>
              <w:rPr>
                <w:rFonts w:cstheme="minorHAnsi"/>
                <w:b/>
                <w:bCs/>
                <w:sz w:val="22"/>
                <w:szCs w:val="22"/>
              </w:rPr>
            </w:pPr>
            <w:r w:rsidRPr="00D779C4">
              <w:rPr>
                <w:rFonts w:cstheme="minorHAnsi"/>
                <w:b/>
                <w:bCs/>
                <w:sz w:val="22"/>
                <w:szCs w:val="22"/>
              </w:rPr>
              <w:t xml:space="preserve">Mean </w:t>
            </w:r>
          </w:p>
          <w:p w14:paraId="1745D9E8" w14:textId="5F190938" w:rsidR="00DE4E86" w:rsidRPr="00D779C4" w:rsidRDefault="00DE4E86" w:rsidP="00AA765F">
            <w:pPr>
              <w:rPr>
                <w:rFonts w:cstheme="minorHAnsi"/>
                <w:b/>
                <w:bCs/>
                <w:sz w:val="22"/>
                <w:szCs w:val="22"/>
              </w:rPr>
            </w:pPr>
            <w:r w:rsidRPr="00D779C4">
              <w:rPr>
                <w:rFonts w:cstheme="minorHAnsi"/>
                <w:b/>
                <w:bCs/>
                <w:sz w:val="22"/>
                <w:szCs w:val="22"/>
              </w:rPr>
              <w:t>(SD +/-)</w:t>
            </w:r>
          </w:p>
        </w:tc>
        <w:tc>
          <w:tcPr>
            <w:tcW w:w="3288" w:type="dxa"/>
            <w:tcBorders>
              <w:top w:val="single" w:sz="12" w:space="0" w:color="auto"/>
              <w:bottom w:val="single" w:sz="12" w:space="0" w:color="auto"/>
            </w:tcBorders>
          </w:tcPr>
          <w:p w14:paraId="6DC55EBD" w14:textId="77777777" w:rsidR="00DE4E86" w:rsidRPr="00D779C4" w:rsidRDefault="00DE4E86" w:rsidP="00AA765F">
            <w:pPr>
              <w:rPr>
                <w:rFonts w:cstheme="minorHAnsi"/>
                <w:b/>
                <w:bCs/>
                <w:sz w:val="22"/>
                <w:szCs w:val="22"/>
              </w:rPr>
            </w:pPr>
            <w:r w:rsidRPr="00D779C4">
              <w:rPr>
                <w:rFonts w:cstheme="minorHAnsi"/>
                <w:b/>
                <w:bCs/>
                <w:sz w:val="22"/>
                <w:szCs w:val="22"/>
              </w:rPr>
              <w:t>Statistical Result</w:t>
            </w:r>
          </w:p>
          <w:p w14:paraId="47D0611C" w14:textId="77777777" w:rsidR="00DE4E86" w:rsidRPr="00D779C4" w:rsidRDefault="00DE4E86" w:rsidP="00AA765F">
            <w:pPr>
              <w:rPr>
                <w:rFonts w:cstheme="minorHAnsi"/>
                <w:b/>
                <w:bCs/>
                <w:sz w:val="22"/>
                <w:szCs w:val="22"/>
              </w:rPr>
            </w:pPr>
            <w:r w:rsidRPr="00D779C4">
              <w:rPr>
                <w:rFonts w:cstheme="minorHAnsi"/>
                <w:b/>
                <w:bCs/>
                <w:sz w:val="22"/>
                <w:szCs w:val="22"/>
              </w:rPr>
              <w:t>(Significant values given in bold)</w:t>
            </w:r>
          </w:p>
        </w:tc>
      </w:tr>
      <w:tr w:rsidR="00DE4E86" w:rsidRPr="00D779C4" w14:paraId="1BF4FB00" w14:textId="77777777" w:rsidTr="00D779C4">
        <w:trPr>
          <w:trHeight w:val="340"/>
        </w:trPr>
        <w:tc>
          <w:tcPr>
            <w:tcW w:w="15026" w:type="dxa"/>
            <w:gridSpan w:val="7"/>
            <w:tcBorders>
              <w:top w:val="single" w:sz="12" w:space="0" w:color="auto"/>
              <w:bottom w:val="single" w:sz="12" w:space="0" w:color="auto"/>
            </w:tcBorders>
            <w:shd w:val="clear" w:color="auto" w:fill="auto"/>
            <w:hideMark/>
          </w:tcPr>
          <w:p w14:paraId="12763BCC" w14:textId="77777777" w:rsidR="00DE4E86" w:rsidRPr="00D779C4" w:rsidRDefault="00DE4E86" w:rsidP="00AA765F">
            <w:pPr>
              <w:jc w:val="center"/>
              <w:rPr>
                <w:rFonts w:cstheme="minorHAnsi"/>
                <w:b/>
                <w:bCs/>
                <w:sz w:val="22"/>
                <w:szCs w:val="22"/>
              </w:rPr>
            </w:pPr>
            <w:r w:rsidRPr="00D779C4">
              <w:rPr>
                <w:rFonts w:cstheme="minorHAnsi"/>
                <w:b/>
                <w:bCs/>
                <w:sz w:val="22"/>
                <w:szCs w:val="22"/>
              </w:rPr>
              <w:t>Corrective Therapeutic Footwear</w:t>
            </w:r>
          </w:p>
          <w:p w14:paraId="5CE0C36B" w14:textId="77777777" w:rsidR="00DE4E86" w:rsidRPr="00D779C4" w:rsidRDefault="00DE4E86" w:rsidP="00AA765F">
            <w:pPr>
              <w:jc w:val="center"/>
              <w:rPr>
                <w:rFonts w:cstheme="minorHAnsi"/>
                <w:b/>
                <w:bCs/>
                <w:sz w:val="22"/>
                <w:szCs w:val="22"/>
              </w:rPr>
            </w:pPr>
          </w:p>
          <w:p w14:paraId="35B5D68F" w14:textId="77777777" w:rsidR="00DE4E86" w:rsidRPr="00D779C4" w:rsidRDefault="00DE4E86" w:rsidP="00AA765F">
            <w:pPr>
              <w:rPr>
                <w:rFonts w:cstheme="minorHAnsi"/>
                <w:b/>
                <w:bCs/>
                <w:sz w:val="22"/>
                <w:szCs w:val="22"/>
              </w:rPr>
            </w:pPr>
          </w:p>
        </w:tc>
      </w:tr>
      <w:tr w:rsidR="00DE4E86" w:rsidRPr="00D779C4" w14:paraId="6A96AA38" w14:textId="77777777" w:rsidTr="00D779C4">
        <w:trPr>
          <w:trHeight w:val="340"/>
        </w:trPr>
        <w:tc>
          <w:tcPr>
            <w:tcW w:w="15026" w:type="dxa"/>
            <w:gridSpan w:val="7"/>
            <w:tcBorders>
              <w:top w:val="single" w:sz="12" w:space="0" w:color="auto"/>
              <w:bottom w:val="single" w:sz="12" w:space="0" w:color="auto"/>
            </w:tcBorders>
            <w:shd w:val="clear" w:color="auto" w:fill="auto"/>
          </w:tcPr>
          <w:p w14:paraId="204DFAAE" w14:textId="77777777" w:rsidR="00DE4E86" w:rsidRPr="00D779C4" w:rsidRDefault="00DE4E86" w:rsidP="00AA765F">
            <w:pPr>
              <w:rPr>
                <w:rFonts w:cstheme="minorHAnsi"/>
                <w:b/>
                <w:bCs/>
                <w:sz w:val="22"/>
                <w:szCs w:val="22"/>
              </w:rPr>
            </w:pPr>
            <w:r w:rsidRPr="00D779C4">
              <w:rPr>
                <w:rFonts w:cstheme="minorHAnsi"/>
                <w:b/>
                <w:bCs/>
                <w:sz w:val="22"/>
                <w:szCs w:val="22"/>
              </w:rPr>
              <w:t>Biomechanical outcomes</w:t>
            </w:r>
          </w:p>
        </w:tc>
      </w:tr>
      <w:tr w:rsidR="001F12BC" w:rsidRPr="00D779C4" w14:paraId="5C79297A" w14:textId="77777777" w:rsidTr="00D779C4">
        <w:trPr>
          <w:trHeight w:val="340"/>
        </w:trPr>
        <w:tc>
          <w:tcPr>
            <w:tcW w:w="15026" w:type="dxa"/>
            <w:gridSpan w:val="7"/>
            <w:tcBorders>
              <w:top w:val="single" w:sz="12" w:space="0" w:color="auto"/>
              <w:bottom w:val="double" w:sz="4" w:space="0" w:color="auto"/>
            </w:tcBorders>
            <w:shd w:val="clear" w:color="auto" w:fill="auto"/>
          </w:tcPr>
          <w:p w14:paraId="310D0B59" w14:textId="77777777" w:rsidR="00DE4E86" w:rsidRPr="00D779C4" w:rsidRDefault="00DE4E86" w:rsidP="00AA765F">
            <w:pPr>
              <w:rPr>
                <w:rFonts w:cstheme="minorHAnsi"/>
                <w:b/>
                <w:bCs/>
                <w:sz w:val="22"/>
                <w:szCs w:val="22"/>
              </w:rPr>
            </w:pPr>
            <w:r w:rsidRPr="00D779C4">
              <w:rPr>
                <w:rFonts w:cstheme="minorHAnsi"/>
                <w:b/>
                <w:bCs/>
                <w:sz w:val="22"/>
                <w:szCs w:val="22"/>
              </w:rPr>
              <w:t>Plantar pressure</w:t>
            </w:r>
          </w:p>
        </w:tc>
      </w:tr>
      <w:tr w:rsidR="00155C1C" w:rsidRPr="00D779C4" w14:paraId="3DCB51A0" w14:textId="77777777" w:rsidTr="00D779C4">
        <w:trPr>
          <w:trHeight w:val="540"/>
        </w:trPr>
        <w:tc>
          <w:tcPr>
            <w:tcW w:w="1598" w:type="dxa"/>
            <w:vMerge w:val="restart"/>
            <w:tcBorders>
              <w:top w:val="double" w:sz="4" w:space="0" w:color="auto"/>
            </w:tcBorders>
            <w:hideMark/>
          </w:tcPr>
          <w:p w14:paraId="2F39067D" w14:textId="77777777" w:rsidR="00DE4E86" w:rsidRPr="00D779C4" w:rsidRDefault="00DE4E86" w:rsidP="00AA765F">
            <w:pPr>
              <w:rPr>
                <w:rFonts w:cstheme="minorHAnsi"/>
                <w:b/>
                <w:bCs/>
                <w:sz w:val="22"/>
                <w:szCs w:val="22"/>
              </w:rPr>
            </w:pPr>
            <w:r w:rsidRPr="00D779C4">
              <w:rPr>
                <w:rFonts w:cstheme="minorHAnsi"/>
                <w:b/>
                <w:bCs/>
                <w:sz w:val="22"/>
                <w:szCs w:val="22"/>
              </w:rPr>
              <w:t>Average peak pressure (kPa): Hindfoot</w:t>
            </w:r>
          </w:p>
          <w:p w14:paraId="39BAA2B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801B80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4FE9594" w14:textId="77777777" w:rsidR="00DE4E86" w:rsidRPr="00D779C4" w:rsidRDefault="00DE4E86" w:rsidP="00AA765F">
            <w:pPr>
              <w:rPr>
                <w:rFonts w:cstheme="minorHAnsi"/>
                <w:b/>
                <w:bCs/>
                <w:sz w:val="22"/>
                <w:szCs w:val="22"/>
              </w:rPr>
            </w:pPr>
          </w:p>
          <w:p w14:paraId="35BD13DA" w14:textId="77777777" w:rsidR="00DE4E86" w:rsidRPr="00D779C4" w:rsidRDefault="00DE4E86" w:rsidP="00AA765F">
            <w:pPr>
              <w:rPr>
                <w:rFonts w:cstheme="minorHAnsi"/>
                <w:b/>
                <w:bCs/>
                <w:sz w:val="22"/>
                <w:szCs w:val="22"/>
              </w:rPr>
            </w:pPr>
          </w:p>
        </w:tc>
        <w:tc>
          <w:tcPr>
            <w:tcW w:w="1476" w:type="dxa"/>
            <w:vMerge w:val="restart"/>
            <w:tcBorders>
              <w:top w:val="double" w:sz="4" w:space="0" w:color="auto"/>
            </w:tcBorders>
            <w:hideMark/>
          </w:tcPr>
          <w:p w14:paraId="31AF57CE" w14:textId="77777777" w:rsidR="00DE4E86" w:rsidRPr="00D779C4" w:rsidRDefault="00DE4E86" w:rsidP="00AA765F">
            <w:pPr>
              <w:rPr>
                <w:rFonts w:cstheme="minorHAnsi"/>
                <w:b/>
                <w:bCs/>
                <w:sz w:val="22"/>
                <w:szCs w:val="22"/>
              </w:rPr>
            </w:pPr>
            <w:r w:rsidRPr="00D779C4">
              <w:rPr>
                <w:rFonts w:cstheme="minorHAnsi"/>
                <w:b/>
                <w:bCs/>
                <w:sz w:val="22"/>
                <w:szCs w:val="22"/>
              </w:rPr>
              <w:t> Chen et al. (2015)</w:t>
            </w:r>
          </w:p>
          <w:p w14:paraId="2EC849D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4C6567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7EFC90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4FFFB6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B5D049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A863B6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AA26FE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4ABF0A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33CC4B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D5345D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EAC480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25575B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392AB1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CBADD4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7C909E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68C98A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ACA684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20EA16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652450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D2E22B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DF7824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B4E597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7CA0C3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D4493F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AEE5F9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5D55E4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58D7A8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FA2F04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8E9909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35CC9C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9B661F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4D905D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4C0E88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7A59FC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7F0084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E7AB4C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47540F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149BF9D" w14:textId="77777777" w:rsidR="00DE4E86" w:rsidRPr="00D779C4" w:rsidRDefault="00DE4E86" w:rsidP="00AA765F">
            <w:pPr>
              <w:rPr>
                <w:rFonts w:cstheme="minorHAnsi"/>
                <w:sz w:val="22"/>
                <w:szCs w:val="22"/>
              </w:rPr>
            </w:pPr>
            <w:r w:rsidRPr="00D779C4">
              <w:rPr>
                <w:rFonts w:cstheme="minorHAnsi"/>
                <w:sz w:val="22"/>
                <w:szCs w:val="22"/>
              </w:rPr>
              <w:t> </w:t>
            </w:r>
          </w:p>
          <w:p w14:paraId="25489DE3" w14:textId="77777777" w:rsidR="00DE4E86" w:rsidRPr="00D779C4" w:rsidRDefault="00DE4E86" w:rsidP="00AA765F">
            <w:pPr>
              <w:rPr>
                <w:rFonts w:cstheme="minorHAnsi"/>
                <w:sz w:val="22"/>
                <w:szCs w:val="22"/>
              </w:rPr>
            </w:pPr>
            <w:r w:rsidRPr="00D779C4">
              <w:rPr>
                <w:rFonts w:cstheme="minorHAnsi"/>
                <w:sz w:val="22"/>
                <w:szCs w:val="22"/>
              </w:rPr>
              <w:t> </w:t>
            </w:r>
          </w:p>
          <w:p w14:paraId="6DDDDB9D" w14:textId="77777777" w:rsidR="00DE4E86" w:rsidRPr="00D779C4" w:rsidRDefault="00DE4E86" w:rsidP="00AA765F">
            <w:pPr>
              <w:rPr>
                <w:rFonts w:cstheme="minorHAnsi"/>
                <w:sz w:val="22"/>
                <w:szCs w:val="22"/>
              </w:rPr>
            </w:pPr>
            <w:r w:rsidRPr="00D779C4">
              <w:rPr>
                <w:rFonts w:cstheme="minorHAnsi"/>
                <w:sz w:val="22"/>
                <w:szCs w:val="22"/>
              </w:rPr>
              <w:t> </w:t>
            </w:r>
          </w:p>
          <w:p w14:paraId="733F012E" w14:textId="77777777" w:rsidR="00DE4E86" w:rsidRPr="00D779C4" w:rsidRDefault="00DE4E86" w:rsidP="00AA765F">
            <w:pPr>
              <w:rPr>
                <w:rFonts w:cstheme="minorHAnsi"/>
                <w:b/>
                <w:bCs/>
                <w:sz w:val="22"/>
                <w:szCs w:val="22"/>
              </w:rPr>
            </w:pPr>
            <w:r w:rsidRPr="00D779C4">
              <w:rPr>
                <w:rFonts w:cstheme="minorHAnsi"/>
                <w:sz w:val="22"/>
                <w:szCs w:val="22"/>
              </w:rPr>
              <w:t> </w:t>
            </w:r>
          </w:p>
          <w:p w14:paraId="531D3852" w14:textId="77777777" w:rsidR="00DE4E86" w:rsidRPr="00D779C4" w:rsidRDefault="00DE4E86" w:rsidP="00AA765F">
            <w:pPr>
              <w:rPr>
                <w:rFonts w:cstheme="minorHAnsi"/>
                <w:sz w:val="22"/>
                <w:szCs w:val="22"/>
              </w:rPr>
            </w:pPr>
            <w:r w:rsidRPr="00D779C4">
              <w:rPr>
                <w:rFonts w:cstheme="minorHAnsi"/>
                <w:sz w:val="22"/>
                <w:szCs w:val="22"/>
              </w:rPr>
              <w:t> </w:t>
            </w:r>
          </w:p>
          <w:p w14:paraId="2306904F" w14:textId="77777777" w:rsidR="00DE4E86" w:rsidRPr="00D779C4" w:rsidRDefault="00DE4E86" w:rsidP="00AA765F">
            <w:pPr>
              <w:rPr>
                <w:rFonts w:cstheme="minorHAnsi"/>
                <w:sz w:val="22"/>
                <w:szCs w:val="22"/>
              </w:rPr>
            </w:pPr>
            <w:r w:rsidRPr="00D779C4">
              <w:rPr>
                <w:rFonts w:cstheme="minorHAnsi"/>
                <w:sz w:val="22"/>
                <w:szCs w:val="22"/>
              </w:rPr>
              <w:t> </w:t>
            </w:r>
          </w:p>
          <w:p w14:paraId="4DDAFD77" w14:textId="77777777" w:rsidR="00DE4E86" w:rsidRPr="00D779C4" w:rsidRDefault="00DE4E86" w:rsidP="00AA765F">
            <w:pPr>
              <w:rPr>
                <w:rFonts w:cstheme="minorHAnsi"/>
                <w:sz w:val="22"/>
                <w:szCs w:val="22"/>
              </w:rPr>
            </w:pPr>
            <w:r w:rsidRPr="00D779C4">
              <w:rPr>
                <w:rFonts w:cstheme="minorHAnsi"/>
                <w:sz w:val="22"/>
                <w:szCs w:val="22"/>
              </w:rPr>
              <w:t> </w:t>
            </w:r>
          </w:p>
          <w:p w14:paraId="653AA51B" w14:textId="77777777" w:rsidR="00DE4E86" w:rsidRPr="00D779C4" w:rsidRDefault="00DE4E86" w:rsidP="00AA765F">
            <w:pPr>
              <w:rPr>
                <w:rFonts w:cstheme="minorHAnsi"/>
                <w:sz w:val="22"/>
                <w:szCs w:val="22"/>
              </w:rPr>
            </w:pPr>
            <w:r w:rsidRPr="00D779C4">
              <w:rPr>
                <w:rFonts w:cstheme="minorHAnsi"/>
                <w:sz w:val="22"/>
                <w:szCs w:val="22"/>
              </w:rPr>
              <w:t> </w:t>
            </w:r>
          </w:p>
          <w:p w14:paraId="15DCE5B6" w14:textId="77777777" w:rsidR="00DE4E86" w:rsidRPr="00D779C4" w:rsidRDefault="00DE4E86" w:rsidP="00AA765F">
            <w:pPr>
              <w:rPr>
                <w:rFonts w:cstheme="minorHAnsi"/>
                <w:sz w:val="22"/>
                <w:szCs w:val="22"/>
              </w:rPr>
            </w:pPr>
            <w:r w:rsidRPr="00D779C4">
              <w:rPr>
                <w:rFonts w:cstheme="minorHAnsi"/>
                <w:sz w:val="22"/>
                <w:szCs w:val="22"/>
              </w:rPr>
              <w:t> </w:t>
            </w:r>
          </w:p>
          <w:p w14:paraId="566535FB" w14:textId="77777777" w:rsidR="00DE4E86" w:rsidRPr="00D779C4" w:rsidRDefault="00DE4E86" w:rsidP="00AA765F">
            <w:pPr>
              <w:rPr>
                <w:rFonts w:cstheme="minorHAnsi"/>
                <w:sz w:val="22"/>
                <w:szCs w:val="22"/>
              </w:rPr>
            </w:pPr>
            <w:r w:rsidRPr="00D779C4">
              <w:rPr>
                <w:rFonts w:cstheme="minorHAnsi"/>
                <w:sz w:val="22"/>
                <w:szCs w:val="22"/>
              </w:rPr>
              <w:t> </w:t>
            </w:r>
          </w:p>
          <w:p w14:paraId="03D4C73D" w14:textId="77777777" w:rsidR="00DE4E86" w:rsidRPr="00D779C4" w:rsidRDefault="00DE4E86" w:rsidP="00AA765F">
            <w:pPr>
              <w:rPr>
                <w:rFonts w:cstheme="minorHAnsi"/>
                <w:sz w:val="22"/>
                <w:szCs w:val="22"/>
              </w:rPr>
            </w:pPr>
            <w:r w:rsidRPr="00D779C4">
              <w:rPr>
                <w:rFonts w:cstheme="minorHAnsi"/>
                <w:sz w:val="22"/>
                <w:szCs w:val="22"/>
              </w:rPr>
              <w:t> </w:t>
            </w:r>
          </w:p>
          <w:p w14:paraId="14EC159A" w14:textId="77777777" w:rsidR="00DE4E86" w:rsidRPr="00D779C4" w:rsidRDefault="00DE4E86" w:rsidP="00AA765F">
            <w:pPr>
              <w:rPr>
                <w:rFonts w:cstheme="minorHAnsi"/>
                <w:sz w:val="22"/>
                <w:szCs w:val="22"/>
              </w:rPr>
            </w:pPr>
            <w:r w:rsidRPr="00D779C4">
              <w:rPr>
                <w:rFonts w:cstheme="minorHAnsi"/>
                <w:sz w:val="22"/>
                <w:szCs w:val="22"/>
              </w:rPr>
              <w:t> </w:t>
            </w:r>
          </w:p>
          <w:p w14:paraId="40056F64" w14:textId="77777777" w:rsidR="00DE4E86" w:rsidRPr="00D779C4" w:rsidRDefault="00DE4E86" w:rsidP="00AA765F">
            <w:pPr>
              <w:rPr>
                <w:rFonts w:cstheme="minorHAnsi"/>
                <w:sz w:val="22"/>
                <w:szCs w:val="22"/>
              </w:rPr>
            </w:pPr>
            <w:r w:rsidRPr="00D779C4">
              <w:rPr>
                <w:rFonts w:cstheme="minorHAnsi"/>
                <w:sz w:val="22"/>
                <w:szCs w:val="22"/>
              </w:rPr>
              <w:t> </w:t>
            </w:r>
          </w:p>
          <w:p w14:paraId="2B8F1CE1" w14:textId="77777777" w:rsidR="00DE4E86" w:rsidRPr="00D779C4" w:rsidRDefault="00DE4E86" w:rsidP="00AA765F">
            <w:pPr>
              <w:rPr>
                <w:rFonts w:cstheme="minorHAnsi"/>
                <w:sz w:val="22"/>
                <w:szCs w:val="22"/>
              </w:rPr>
            </w:pPr>
            <w:r w:rsidRPr="00D779C4">
              <w:rPr>
                <w:rFonts w:cstheme="minorHAnsi"/>
                <w:sz w:val="22"/>
                <w:szCs w:val="22"/>
              </w:rPr>
              <w:t> </w:t>
            </w:r>
          </w:p>
          <w:p w14:paraId="2C53BD81" w14:textId="77777777" w:rsidR="00DE4E86" w:rsidRPr="00D779C4" w:rsidRDefault="00DE4E86" w:rsidP="00AA765F">
            <w:pPr>
              <w:rPr>
                <w:rFonts w:cstheme="minorHAnsi"/>
                <w:sz w:val="22"/>
                <w:szCs w:val="22"/>
              </w:rPr>
            </w:pPr>
            <w:r w:rsidRPr="00D779C4">
              <w:rPr>
                <w:rFonts w:cstheme="minorHAnsi"/>
                <w:sz w:val="22"/>
                <w:szCs w:val="22"/>
              </w:rPr>
              <w:t> </w:t>
            </w:r>
          </w:p>
          <w:p w14:paraId="2399C892" w14:textId="77777777" w:rsidR="00DE4E86" w:rsidRPr="00D779C4" w:rsidRDefault="00DE4E86" w:rsidP="00AA765F">
            <w:pPr>
              <w:rPr>
                <w:rFonts w:cstheme="minorHAnsi"/>
                <w:sz w:val="22"/>
                <w:szCs w:val="22"/>
              </w:rPr>
            </w:pPr>
            <w:r w:rsidRPr="00D779C4">
              <w:rPr>
                <w:rFonts w:cstheme="minorHAnsi"/>
                <w:sz w:val="22"/>
                <w:szCs w:val="22"/>
              </w:rPr>
              <w:t> </w:t>
            </w:r>
          </w:p>
          <w:p w14:paraId="5DB0402F" w14:textId="77777777" w:rsidR="00DE4E86" w:rsidRPr="00D779C4" w:rsidRDefault="00DE4E86" w:rsidP="00AA765F">
            <w:pPr>
              <w:rPr>
                <w:rFonts w:cstheme="minorHAnsi"/>
                <w:sz w:val="22"/>
                <w:szCs w:val="22"/>
              </w:rPr>
            </w:pPr>
            <w:r w:rsidRPr="00D779C4">
              <w:rPr>
                <w:rFonts w:cstheme="minorHAnsi"/>
                <w:sz w:val="22"/>
                <w:szCs w:val="22"/>
              </w:rPr>
              <w:t> </w:t>
            </w:r>
          </w:p>
          <w:p w14:paraId="4D9B3F4A" w14:textId="77777777" w:rsidR="00DE4E86" w:rsidRPr="00D779C4" w:rsidRDefault="00DE4E86" w:rsidP="00AA765F">
            <w:pPr>
              <w:rPr>
                <w:rFonts w:cstheme="minorHAnsi"/>
                <w:sz w:val="22"/>
                <w:szCs w:val="22"/>
              </w:rPr>
            </w:pPr>
            <w:r w:rsidRPr="00D779C4">
              <w:rPr>
                <w:rFonts w:cstheme="minorHAnsi"/>
                <w:sz w:val="22"/>
                <w:szCs w:val="22"/>
              </w:rPr>
              <w:t> </w:t>
            </w:r>
          </w:p>
          <w:p w14:paraId="57D7C928" w14:textId="77777777" w:rsidR="00DE4E86" w:rsidRPr="00D779C4" w:rsidRDefault="00DE4E86" w:rsidP="00AA765F">
            <w:pPr>
              <w:rPr>
                <w:rFonts w:cstheme="minorHAnsi"/>
                <w:sz w:val="22"/>
                <w:szCs w:val="22"/>
              </w:rPr>
            </w:pPr>
            <w:r w:rsidRPr="00D779C4">
              <w:rPr>
                <w:rFonts w:cstheme="minorHAnsi"/>
                <w:sz w:val="22"/>
                <w:szCs w:val="22"/>
              </w:rPr>
              <w:t> </w:t>
            </w:r>
          </w:p>
          <w:p w14:paraId="0C4CE41E" w14:textId="77777777" w:rsidR="00DE4E86" w:rsidRPr="00D779C4" w:rsidRDefault="00DE4E86" w:rsidP="00AA765F">
            <w:pPr>
              <w:rPr>
                <w:rFonts w:cstheme="minorHAnsi"/>
                <w:sz w:val="22"/>
                <w:szCs w:val="22"/>
              </w:rPr>
            </w:pPr>
            <w:r w:rsidRPr="00D779C4">
              <w:rPr>
                <w:rFonts w:cstheme="minorHAnsi"/>
                <w:sz w:val="22"/>
                <w:szCs w:val="22"/>
              </w:rPr>
              <w:t> </w:t>
            </w:r>
          </w:p>
          <w:p w14:paraId="7CD80B8A" w14:textId="77777777" w:rsidR="00DE4E86" w:rsidRPr="00D779C4" w:rsidRDefault="00DE4E86" w:rsidP="00AA765F">
            <w:pPr>
              <w:rPr>
                <w:rFonts w:cstheme="minorHAnsi"/>
                <w:sz w:val="22"/>
                <w:szCs w:val="22"/>
              </w:rPr>
            </w:pPr>
            <w:r w:rsidRPr="00D779C4">
              <w:rPr>
                <w:rFonts w:cstheme="minorHAnsi"/>
                <w:sz w:val="22"/>
                <w:szCs w:val="22"/>
              </w:rPr>
              <w:t> </w:t>
            </w:r>
          </w:p>
          <w:p w14:paraId="073FB9A1" w14:textId="77777777" w:rsidR="00DE4E86" w:rsidRPr="00D779C4" w:rsidRDefault="00DE4E86" w:rsidP="00AA765F">
            <w:pPr>
              <w:rPr>
                <w:rFonts w:cstheme="minorHAnsi"/>
                <w:sz w:val="22"/>
                <w:szCs w:val="22"/>
              </w:rPr>
            </w:pPr>
            <w:r w:rsidRPr="00D779C4">
              <w:rPr>
                <w:rFonts w:cstheme="minorHAnsi"/>
                <w:sz w:val="22"/>
                <w:szCs w:val="22"/>
              </w:rPr>
              <w:t> </w:t>
            </w:r>
          </w:p>
          <w:p w14:paraId="32C0F8C8" w14:textId="77777777" w:rsidR="00DE4E86" w:rsidRPr="00D779C4" w:rsidRDefault="00DE4E86" w:rsidP="00AA765F">
            <w:pPr>
              <w:rPr>
                <w:rFonts w:cstheme="minorHAnsi"/>
                <w:sz w:val="22"/>
                <w:szCs w:val="22"/>
              </w:rPr>
            </w:pPr>
            <w:r w:rsidRPr="00D779C4">
              <w:rPr>
                <w:rFonts w:cstheme="minorHAnsi"/>
                <w:sz w:val="22"/>
                <w:szCs w:val="22"/>
              </w:rPr>
              <w:t> </w:t>
            </w:r>
          </w:p>
          <w:p w14:paraId="3014D957" w14:textId="77777777" w:rsidR="00DE4E86" w:rsidRPr="00D779C4" w:rsidRDefault="00DE4E86" w:rsidP="00AA765F">
            <w:pPr>
              <w:rPr>
                <w:rFonts w:cstheme="minorHAnsi"/>
                <w:sz w:val="22"/>
                <w:szCs w:val="22"/>
              </w:rPr>
            </w:pPr>
            <w:r w:rsidRPr="00D779C4">
              <w:rPr>
                <w:rFonts w:cstheme="minorHAnsi"/>
                <w:sz w:val="22"/>
                <w:szCs w:val="22"/>
              </w:rPr>
              <w:t> </w:t>
            </w:r>
          </w:p>
          <w:p w14:paraId="2AE2996D" w14:textId="77777777" w:rsidR="00DE4E86" w:rsidRPr="00D779C4" w:rsidRDefault="00DE4E86" w:rsidP="00AA765F">
            <w:pPr>
              <w:rPr>
                <w:rFonts w:cstheme="minorHAnsi"/>
                <w:sz w:val="22"/>
                <w:szCs w:val="22"/>
              </w:rPr>
            </w:pPr>
            <w:r w:rsidRPr="00D779C4">
              <w:rPr>
                <w:rFonts w:cstheme="minorHAnsi"/>
                <w:sz w:val="22"/>
                <w:szCs w:val="22"/>
              </w:rPr>
              <w:t> </w:t>
            </w:r>
          </w:p>
          <w:p w14:paraId="5224B4A0" w14:textId="77777777" w:rsidR="00DE4E86" w:rsidRPr="00D779C4" w:rsidRDefault="00DE4E86" w:rsidP="00AA765F">
            <w:pPr>
              <w:rPr>
                <w:rFonts w:cstheme="minorHAnsi"/>
                <w:sz w:val="22"/>
                <w:szCs w:val="22"/>
              </w:rPr>
            </w:pPr>
            <w:r w:rsidRPr="00D779C4">
              <w:rPr>
                <w:rFonts w:cstheme="minorHAnsi"/>
                <w:sz w:val="22"/>
                <w:szCs w:val="22"/>
              </w:rPr>
              <w:t> </w:t>
            </w:r>
          </w:p>
        </w:tc>
        <w:tc>
          <w:tcPr>
            <w:tcW w:w="1905" w:type="dxa"/>
            <w:vMerge w:val="restart"/>
            <w:tcBorders>
              <w:top w:val="double" w:sz="4" w:space="0" w:color="auto"/>
            </w:tcBorders>
            <w:hideMark/>
          </w:tcPr>
          <w:p w14:paraId="653249A5" w14:textId="77777777" w:rsidR="00DE4E86" w:rsidRPr="00D779C4" w:rsidRDefault="00DE4E86" w:rsidP="00AA765F">
            <w:pPr>
              <w:rPr>
                <w:rFonts w:cstheme="minorHAnsi"/>
                <w:sz w:val="22"/>
                <w:szCs w:val="22"/>
              </w:rPr>
            </w:pPr>
            <w:r w:rsidRPr="00D779C4">
              <w:rPr>
                <w:rFonts w:cstheme="minorHAnsi"/>
                <w:sz w:val="22"/>
                <w:szCs w:val="22"/>
              </w:rPr>
              <w:t> CTEV</w:t>
            </w:r>
          </w:p>
          <w:p w14:paraId="554031E1" w14:textId="77777777" w:rsidR="00DE4E86" w:rsidRPr="00D779C4" w:rsidRDefault="00DE4E86" w:rsidP="00AA765F">
            <w:pPr>
              <w:rPr>
                <w:rFonts w:cstheme="minorHAnsi"/>
                <w:sz w:val="22"/>
                <w:szCs w:val="22"/>
              </w:rPr>
            </w:pPr>
          </w:p>
          <w:p w14:paraId="1AC67702" w14:textId="77777777" w:rsidR="00DE4E86" w:rsidRPr="00D779C4" w:rsidRDefault="00DE4E86" w:rsidP="00AA765F">
            <w:pPr>
              <w:rPr>
                <w:rFonts w:cstheme="minorHAnsi"/>
                <w:sz w:val="22"/>
                <w:szCs w:val="22"/>
              </w:rPr>
            </w:pPr>
            <w:r w:rsidRPr="00D779C4">
              <w:rPr>
                <w:rFonts w:cstheme="minorHAnsi"/>
                <w:sz w:val="22"/>
                <w:szCs w:val="22"/>
              </w:rPr>
              <w:t> </w:t>
            </w:r>
          </w:p>
          <w:p w14:paraId="4AD03B47" w14:textId="77777777" w:rsidR="00DE4E86" w:rsidRPr="00D779C4" w:rsidRDefault="00DE4E86" w:rsidP="00AA765F">
            <w:pPr>
              <w:rPr>
                <w:rFonts w:cstheme="minorHAnsi"/>
                <w:sz w:val="22"/>
                <w:szCs w:val="22"/>
              </w:rPr>
            </w:pPr>
            <w:r w:rsidRPr="00D779C4">
              <w:rPr>
                <w:rFonts w:cstheme="minorHAnsi"/>
                <w:sz w:val="22"/>
                <w:szCs w:val="22"/>
              </w:rPr>
              <w:t> </w:t>
            </w:r>
          </w:p>
          <w:p w14:paraId="317EEB6F" w14:textId="77777777" w:rsidR="00DE4E86" w:rsidRPr="00D779C4" w:rsidRDefault="00DE4E86" w:rsidP="00AA765F">
            <w:pPr>
              <w:rPr>
                <w:rFonts w:cstheme="minorHAnsi"/>
                <w:sz w:val="22"/>
                <w:szCs w:val="22"/>
              </w:rPr>
            </w:pPr>
            <w:r w:rsidRPr="00D779C4">
              <w:rPr>
                <w:rFonts w:cstheme="minorHAnsi"/>
                <w:sz w:val="22"/>
                <w:szCs w:val="22"/>
              </w:rPr>
              <w:t> </w:t>
            </w:r>
          </w:p>
          <w:p w14:paraId="6D1AD697" w14:textId="77777777" w:rsidR="00DE4E86" w:rsidRPr="00D779C4" w:rsidRDefault="00DE4E86" w:rsidP="00AA765F">
            <w:pPr>
              <w:rPr>
                <w:rFonts w:cstheme="minorHAnsi"/>
                <w:sz w:val="22"/>
                <w:szCs w:val="22"/>
              </w:rPr>
            </w:pPr>
            <w:r w:rsidRPr="00D779C4">
              <w:rPr>
                <w:rFonts w:cstheme="minorHAnsi"/>
                <w:sz w:val="22"/>
                <w:szCs w:val="22"/>
              </w:rPr>
              <w:t> </w:t>
            </w:r>
          </w:p>
          <w:p w14:paraId="39A753D2" w14:textId="77777777" w:rsidR="00DE4E86" w:rsidRPr="00D779C4" w:rsidRDefault="00DE4E86" w:rsidP="00AA765F">
            <w:pPr>
              <w:rPr>
                <w:rFonts w:cstheme="minorHAnsi"/>
                <w:sz w:val="22"/>
                <w:szCs w:val="22"/>
              </w:rPr>
            </w:pPr>
            <w:r w:rsidRPr="00D779C4">
              <w:rPr>
                <w:rFonts w:cstheme="minorHAnsi"/>
                <w:sz w:val="22"/>
                <w:szCs w:val="22"/>
              </w:rPr>
              <w:t> </w:t>
            </w:r>
          </w:p>
          <w:p w14:paraId="63476798" w14:textId="77777777" w:rsidR="00DE4E86" w:rsidRPr="00D779C4" w:rsidRDefault="00DE4E86" w:rsidP="00AA765F">
            <w:pPr>
              <w:rPr>
                <w:rFonts w:cstheme="minorHAnsi"/>
                <w:sz w:val="22"/>
                <w:szCs w:val="22"/>
              </w:rPr>
            </w:pPr>
            <w:r w:rsidRPr="00D779C4">
              <w:rPr>
                <w:rFonts w:cstheme="minorHAnsi"/>
                <w:sz w:val="22"/>
                <w:szCs w:val="22"/>
              </w:rPr>
              <w:t> </w:t>
            </w:r>
          </w:p>
          <w:p w14:paraId="455E16EC" w14:textId="77777777" w:rsidR="00DE4E86" w:rsidRPr="00D779C4" w:rsidRDefault="00DE4E86" w:rsidP="00AA765F">
            <w:pPr>
              <w:rPr>
                <w:rFonts w:cstheme="minorHAnsi"/>
                <w:sz w:val="22"/>
                <w:szCs w:val="22"/>
              </w:rPr>
            </w:pPr>
            <w:r w:rsidRPr="00D779C4">
              <w:rPr>
                <w:rFonts w:cstheme="minorHAnsi"/>
                <w:sz w:val="22"/>
                <w:szCs w:val="22"/>
              </w:rPr>
              <w:t> </w:t>
            </w:r>
          </w:p>
          <w:p w14:paraId="45A23A5E" w14:textId="77777777" w:rsidR="00DE4E86" w:rsidRPr="00D779C4" w:rsidRDefault="00DE4E86" w:rsidP="00AA765F">
            <w:pPr>
              <w:rPr>
                <w:rFonts w:cstheme="minorHAnsi"/>
                <w:sz w:val="22"/>
                <w:szCs w:val="22"/>
              </w:rPr>
            </w:pPr>
            <w:r w:rsidRPr="00D779C4">
              <w:rPr>
                <w:rFonts w:cstheme="minorHAnsi"/>
                <w:sz w:val="22"/>
                <w:szCs w:val="22"/>
              </w:rPr>
              <w:t> </w:t>
            </w:r>
          </w:p>
          <w:p w14:paraId="7BA611CB" w14:textId="77777777" w:rsidR="00DE4E86" w:rsidRPr="00D779C4" w:rsidRDefault="00DE4E86" w:rsidP="00AA765F">
            <w:pPr>
              <w:rPr>
                <w:rFonts w:cstheme="minorHAnsi"/>
                <w:sz w:val="22"/>
                <w:szCs w:val="22"/>
              </w:rPr>
            </w:pPr>
            <w:r w:rsidRPr="00D779C4">
              <w:rPr>
                <w:rFonts w:cstheme="minorHAnsi"/>
                <w:sz w:val="22"/>
                <w:szCs w:val="22"/>
              </w:rPr>
              <w:t> </w:t>
            </w:r>
          </w:p>
          <w:p w14:paraId="2D059D4C" w14:textId="77777777" w:rsidR="00DE4E86" w:rsidRPr="00D779C4" w:rsidRDefault="00DE4E86" w:rsidP="00AA765F">
            <w:pPr>
              <w:rPr>
                <w:rFonts w:cstheme="minorHAnsi"/>
                <w:sz w:val="22"/>
                <w:szCs w:val="22"/>
              </w:rPr>
            </w:pPr>
            <w:r w:rsidRPr="00D779C4">
              <w:rPr>
                <w:rFonts w:cstheme="minorHAnsi"/>
                <w:sz w:val="22"/>
                <w:szCs w:val="22"/>
              </w:rPr>
              <w:t> </w:t>
            </w:r>
          </w:p>
          <w:p w14:paraId="4B702C86" w14:textId="77777777" w:rsidR="00DE4E86" w:rsidRPr="00D779C4" w:rsidRDefault="00DE4E86" w:rsidP="00AA765F">
            <w:pPr>
              <w:rPr>
                <w:rFonts w:cstheme="minorHAnsi"/>
                <w:sz w:val="22"/>
                <w:szCs w:val="22"/>
              </w:rPr>
            </w:pPr>
            <w:r w:rsidRPr="00D779C4">
              <w:rPr>
                <w:rFonts w:cstheme="minorHAnsi"/>
                <w:sz w:val="22"/>
                <w:szCs w:val="22"/>
              </w:rPr>
              <w:t> </w:t>
            </w:r>
          </w:p>
          <w:p w14:paraId="2968E833" w14:textId="77777777" w:rsidR="00DE4E86" w:rsidRPr="00D779C4" w:rsidRDefault="00DE4E86" w:rsidP="00AA765F">
            <w:pPr>
              <w:rPr>
                <w:rFonts w:cstheme="minorHAnsi"/>
                <w:sz w:val="22"/>
                <w:szCs w:val="22"/>
              </w:rPr>
            </w:pPr>
            <w:r w:rsidRPr="00D779C4">
              <w:rPr>
                <w:rFonts w:cstheme="minorHAnsi"/>
                <w:sz w:val="22"/>
                <w:szCs w:val="22"/>
              </w:rPr>
              <w:t> </w:t>
            </w:r>
          </w:p>
          <w:p w14:paraId="38A0A600" w14:textId="77777777" w:rsidR="00DE4E86" w:rsidRPr="00D779C4" w:rsidRDefault="00DE4E86" w:rsidP="00AA765F">
            <w:pPr>
              <w:rPr>
                <w:rFonts w:cstheme="minorHAnsi"/>
                <w:sz w:val="22"/>
                <w:szCs w:val="22"/>
              </w:rPr>
            </w:pPr>
            <w:r w:rsidRPr="00D779C4">
              <w:rPr>
                <w:rFonts w:cstheme="minorHAnsi"/>
                <w:sz w:val="22"/>
                <w:szCs w:val="22"/>
              </w:rPr>
              <w:t> </w:t>
            </w:r>
          </w:p>
          <w:p w14:paraId="060D0DB1" w14:textId="77777777" w:rsidR="00DE4E86" w:rsidRPr="00D779C4" w:rsidRDefault="00DE4E86" w:rsidP="00AA765F">
            <w:pPr>
              <w:rPr>
                <w:rFonts w:cstheme="minorHAnsi"/>
                <w:sz w:val="22"/>
                <w:szCs w:val="22"/>
              </w:rPr>
            </w:pPr>
            <w:r w:rsidRPr="00D779C4">
              <w:rPr>
                <w:rFonts w:cstheme="minorHAnsi"/>
                <w:sz w:val="22"/>
                <w:szCs w:val="22"/>
              </w:rPr>
              <w:t> </w:t>
            </w:r>
          </w:p>
          <w:p w14:paraId="3DD301EA" w14:textId="77777777" w:rsidR="00DE4E86" w:rsidRPr="00D779C4" w:rsidRDefault="00DE4E86" w:rsidP="00AA765F">
            <w:pPr>
              <w:rPr>
                <w:rFonts w:cstheme="minorHAnsi"/>
                <w:sz w:val="22"/>
                <w:szCs w:val="22"/>
              </w:rPr>
            </w:pPr>
            <w:r w:rsidRPr="00D779C4">
              <w:rPr>
                <w:rFonts w:cstheme="minorHAnsi"/>
                <w:sz w:val="22"/>
                <w:szCs w:val="22"/>
              </w:rPr>
              <w:t> </w:t>
            </w:r>
          </w:p>
          <w:p w14:paraId="62FD33D7" w14:textId="77777777" w:rsidR="00DE4E86" w:rsidRPr="00D779C4" w:rsidRDefault="00DE4E86" w:rsidP="00AA765F">
            <w:pPr>
              <w:rPr>
                <w:rFonts w:cstheme="minorHAnsi"/>
                <w:sz w:val="22"/>
                <w:szCs w:val="22"/>
              </w:rPr>
            </w:pPr>
            <w:r w:rsidRPr="00D779C4">
              <w:rPr>
                <w:rFonts w:cstheme="minorHAnsi"/>
                <w:sz w:val="22"/>
                <w:szCs w:val="22"/>
              </w:rPr>
              <w:t> </w:t>
            </w:r>
          </w:p>
          <w:p w14:paraId="26BAA409" w14:textId="77777777" w:rsidR="00DE4E86" w:rsidRPr="00D779C4" w:rsidRDefault="00DE4E86" w:rsidP="00AA765F">
            <w:pPr>
              <w:rPr>
                <w:rFonts w:cstheme="minorHAnsi"/>
                <w:sz w:val="22"/>
                <w:szCs w:val="22"/>
              </w:rPr>
            </w:pPr>
            <w:r w:rsidRPr="00D779C4">
              <w:rPr>
                <w:rFonts w:cstheme="minorHAnsi"/>
                <w:sz w:val="22"/>
                <w:szCs w:val="22"/>
              </w:rPr>
              <w:t> </w:t>
            </w:r>
          </w:p>
          <w:p w14:paraId="6133BA72" w14:textId="77777777" w:rsidR="00DE4E86" w:rsidRPr="00D779C4" w:rsidRDefault="00DE4E86" w:rsidP="00AA765F">
            <w:pPr>
              <w:rPr>
                <w:rFonts w:cstheme="minorHAnsi"/>
                <w:sz w:val="22"/>
                <w:szCs w:val="22"/>
              </w:rPr>
            </w:pPr>
            <w:r w:rsidRPr="00D779C4">
              <w:rPr>
                <w:rFonts w:cstheme="minorHAnsi"/>
                <w:sz w:val="22"/>
                <w:szCs w:val="22"/>
              </w:rPr>
              <w:t> </w:t>
            </w:r>
          </w:p>
          <w:p w14:paraId="188484B4" w14:textId="77777777" w:rsidR="00DE4E86" w:rsidRPr="00D779C4" w:rsidRDefault="00DE4E86" w:rsidP="00AA765F">
            <w:pPr>
              <w:rPr>
                <w:rFonts w:cstheme="minorHAnsi"/>
                <w:sz w:val="22"/>
                <w:szCs w:val="22"/>
              </w:rPr>
            </w:pPr>
            <w:r w:rsidRPr="00D779C4">
              <w:rPr>
                <w:rFonts w:cstheme="minorHAnsi"/>
                <w:sz w:val="22"/>
                <w:szCs w:val="22"/>
              </w:rPr>
              <w:t> </w:t>
            </w:r>
          </w:p>
          <w:p w14:paraId="2EE3A656" w14:textId="77777777" w:rsidR="00DE4E86" w:rsidRPr="00D779C4" w:rsidRDefault="00DE4E86" w:rsidP="00AA765F">
            <w:pPr>
              <w:rPr>
                <w:rFonts w:cstheme="minorHAnsi"/>
                <w:sz w:val="22"/>
                <w:szCs w:val="22"/>
              </w:rPr>
            </w:pPr>
            <w:r w:rsidRPr="00D779C4">
              <w:rPr>
                <w:rFonts w:cstheme="minorHAnsi"/>
                <w:sz w:val="22"/>
                <w:szCs w:val="22"/>
              </w:rPr>
              <w:t> </w:t>
            </w:r>
          </w:p>
          <w:p w14:paraId="6E710CE1" w14:textId="77777777" w:rsidR="00DE4E86" w:rsidRPr="00D779C4" w:rsidRDefault="00DE4E86" w:rsidP="00AA765F">
            <w:pPr>
              <w:rPr>
                <w:rFonts w:cstheme="minorHAnsi"/>
                <w:sz w:val="22"/>
                <w:szCs w:val="22"/>
              </w:rPr>
            </w:pPr>
            <w:r w:rsidRPr="00D779C4">
              <w:rPr>
                <w:rFonts w:cstheme="minorHAnsi"/>
                <w:sz w:val="22"/>
                <w:szCs w:val="22"/>
              </w:rPr>
              <w:t> </w:t>
            </w:r>
          </w:p>
          <w:p w14:paraId="0207F333" w14:textId="77777777" w:rsidR="00DE4E86" w:rsidRPr="00D779C4" w:rsidRDefault="00DE4E86" w:rsidP="00AA765F">
            <w:pPr>
              <w:rPr>
                <w:rFonts w:cstheme="minorHAnsi"/>
                <w:sz w:val="22"/>
                <w:szCs w:val="22"/>
              </w:rPr>
            </w:pPr>
            <w:r w:rsidRPr="00D779C4">
              <w:rPr>
                <w:rFonts w:cstheme="minorHAnsi"/>
                <w:sz w:val="22"/>
                <w:szCs w:val="22"/>
              </w:rPr>
              <w:t> </w:t>
            </w:r>
          </w:p>
          <w:p w14:paraId="0609AEE4" w14:textId="77777777" w:rsidR="00DE4E86" w:rsidRPr="00D779C4" w:rsidRDefault="00DE4E86" w:rsidP="00AA765F">
            <w:pPr>
              <w:rPr>
                <w:rFonts w:cstheme="minorHAnsi"/>
                <w:sz w:val="22"/>
                <w:szCs w:val="22"/>
              </w:rPr>
            </w:pPr>
            <w:r w:rsidRPr="00D779C4">
              <w:rPr>
                <w:rFonts w:cstheme="minorHAnsi"/>
                <w:sz w:val="22"/>
                <w:szCs w:val="22"/>
              </w:rPr>
              <w:t> </w:t>
            </w:r>
          </w:p>
          <w:p w14:paraId="3C871F9F" w14:textId="77777777" w:rsidR="00DE4E86" w:rsidRPr="00D779C4" w:rsidRDefault="00DE4E86" w:rsidP="00AA765F">
            <w:pPr>
              <w:rPr>
                <w:rFonts w:cstheme="minorHAnsi"/>
                <w:sz w:val="22"/>
                <w:szCs w:val="22"/>
              </w:rPr>
            </w:pPr>
            <w:r w:rsidRPr="00D779C4">
              <w:rPr>
                <w:rFonts w:cstheme="minorHAnsi"/>
                <w:sz w:val="22"/>
                <w:szCs w:val="22"/>
              </w:rPr>
              <w:t> </w:t>
            </w:r>
          </w:p>
          <w:p w14:paraId="26D4E97A" w14:textId="77777777" w:rsidR="00DE4E86" w:rsidRPr="00D779C4" w:rsidRDefault="00DE4E86" w:rsidP="00AA765F">
            <w:pPr>
              <w:rPr>
                <w:rFonts w:cstheme="minorHAnsi"/>
                <w:sz w:val="22"/>
                <w:szCs w:val="22"/>
              </w:rPr>
            </w:pPr>
            <w:r w:rsidRPr="00D779C4">
              <w:rPr>
                <w:rFonts w:cstheme="minorHAnsi"/>
                <w:sz w:val="22"/>
                <w:szCs w:val="22"/>
              </w:rPr>
              <w:t> </w:t>
            </w:r>
          </w:p>
          <w:p w14:paraId="510DA5E4" w14:textId="77777777" w:rsidR="00DE4E86" w:rsidRPr="00D779C4" w:rsidRDefault="00DE4E86" w:rsidP="00AA765F">
            <w:pPr>
              <w:rPr>
                <w:rFonts w:cstheme="minorHAnsi"/>
                <w:sz w:val="22"/>
                <w:szCs w:val="22"/>
              </w:rPr>
            </w:pPr>
            <w:r w:rsidRPr="00D779C4">
              <w:rPr>
                <w:rFonts w:cstheme="minorHAnsi"/>
                <w:sz w:val="22"/>
                <w:szCs w:val="22"/>
              </w:rPr>
              <w:t> </w:t>
            </w:r>
          </w:p>
          <w:p w14:paraId="13A1FAFD" w14:textId="77777777" w:rsidR="00DE4E86" w:rsidRPr="00D779C4" w:rsidRDefault="00DE4E86" w:rsidP="00AA765F">
            <w:pPr>
              <w:rPr>
                <w:rFonts w:cstheme="minorHAnsi"/>
                <w:sz w:val="22"/>
                <w:szCs w:val="22"/>
              </w:rPr>
            </w:pPr>
            <w:r w:rsidRPr="00D779C4">
              <w:rPr>
                <w:rFonts w:cstheme="minorHAnsi"/>
                <w:sz w:val="22"/>
                <w:szCs w:val="22"/>
              </w:rPr>
              <w:t> </w:t>
            </w:r>
          </w:p>
          <w:p w14:paraId="4826899C" w14:textId="77777777" w:rsidR="00DE4E86" w:rsidRPr="00D779C4" w:rsidRDefault="00DE4E86" w:rsidP="00AA765F">
            <w:pPr>
              <w:rPr>
                <w:rFonts w:cstheme="minorHAnsi"/>
                <w:sz w:val="22"/>
                <w:szCs w:val="22"/>
              </w:rPr>
            </w:pPr>
            <w:r w:rsidRPr="00D779C4">
              <w:rPr>
                <w:rFonts w:cstheme="minorHAnsi"/>
                <w:sz w:val="22"/>
                <w:szCs w:val="22"/>
              </w:rPr>
              <w:t> </w:t>
            </w:r>
          </w:p>
          <w:p w14:paraId="097A0D60" w14:textId="77777777" w:rsidR="00DE4E86" w:rsidRPr="00D779C4" w:rsidRDefault="00DE4E86" w:rsidP="00AA765F">
            <w:pPr>
              <w:rPr>
                <w:rFonts w:cstheme="minorHAnsi"/>
                <w:sz w:val="22"/>
                <w:szCs w:val="22"/>
              </w:rPr>
            </w:pPr>
            <w:r w:rsidRPr="00D779C4">
              <w:rPr>
                <w:rFonts w:cstheme="minorHAnsi"/>
                <w:sz w:val="22"/>
                <w:szCs w:val="22"/>
              </w:rPr>
              <w:t> </w:t>
            </w:r>
          </w:p>
          <w:p w14:paraId="2A5FDE57" w14:textId="77777777" w:rsidR="00DE4E86" w:rsidRPr="00D779C4" w:rsidRDefault="00DE4E86" w:rsidP="00AA765F">
            <w:pPr>
              <w:rPr>
                <w:rFonts w:cstheme="minorHAnsi"/>
                <w:sz w:val="22"/>
                <w:szCs w:val="22"/>
              </w:rPr>
            </w:pPr>
            <w:r w:rsidRPr="00D779C4">
              <w:rPr>
                <w:rFonts w:cstheme="minorHAnsi"/>
                <w:sz w:val="22"/>
                <w:szCs w:val="22"/>
              </w:rPr>
              <w:t> </w:t>
            </w:r>
          </w:p>
          <w:p w14:paraId="3AE16781" w14:textId="77777777" w:rsidR="00DE4E86" w:rsidRPr="00D779C4" w:rsidRDefault="00DE4E86" w:rsidP="00AA765F">
            <w:pPr>
              <w:rPr>
                <w:rFonts w:cstheme="minorHAnsi"/>
                <w:sz w:val="22"/>
                <w:szCs w:val="22"/>
              </w:rPr>
            </w:pPr>
            <w:r w:rsidRPr="00D779C4">
              <w:rPr>
                <w:rFonts w:cstheme="minorHAnsi"/>
                <w:sz w:val="22"/>
                <w:szCs w:val="22"/>
              </w:rPr>
              <w:t> </w:t>
            </w:r>
          </w:p>
          <w:p w14:paraId="744C86AB" w14:textId="77777777" w:rsidR="00DE4E86" w:rsidRPr="00D779C4" w:rsidRDefault="00DE4E86" w:rsidP="00AA765F">
            <w:pPr>
              <w:rPr>
                <w:rFonts w:cstheme="minorHAnsi"/>
                <w:sz w:val="22"/>
                <w:szCs w:val="22"/>
              </w:rPr>
            </w:pPr>
            <w:r w:rsidRPr="00D779C4">
              <w:rPr>
                <w:rFonts w:cstheme="minorHAnsi"/>
                <w:sz w:val="22"/>
                <w:szCs w:val="22"/>
              </w:rPr>
              <w:t> </w:t>
            </w:r>
          </w:p>
          <w:p w14:paraId="36D740EA" w14:textId="77777777" w:rsidR="00DE4E86" w:rsidRPr="00D779C4" w:rsidRDefault="00DE4E86" w:rsidP="00AA765F">
            <w:pPr>
              <w:rPr>
                <w:rFonts w:cstheme="minorHAnsi"/>
                <w:sz w:val="22"/>
                <w:szCs w:val="22"/>
              </w:rPr>
            </w:pPr>
            <w:r w:rsidRPr="00D779C4">
              <w:rPr>
                <w:rFonts w:cstheme="minorHAnsi"/>
                <w:sz w:val="22"/>
                <w:szCs w:val="22"/>
              </w:rPr>
              <w:t> </w:t>
            </w:r>
          </w:p>
          <w:p w14:paraId="7AE20EF8" w14:textId="77777777" w:rsidR="00DE4E86" w:rsidRPr="00D779C4" w:rsidRDefault="00DE4E86" w:rsidP="00AA765F">
            <w:pPr>
              <w:rPr>
                <w:rFonts w:cstheme="minorHAnsi"/>
                <w:sz w:val="22"/>
                <w:szCs w:val="22"/>
              </w:rPr>
            </w:pPr>
            <w:r w:rsidRPr="00D779C4">
              <w:rPr>
                <w:rFonts w:cstheme="minorHAnsi"/>
                <w:sz w:val="22"/>
                <w:szCs w:val="22"/>
              </w:rPr>
              <w:t> </w:t>
            </w:r>
          </w:p>
          <w:p w14:paraId="4D65489D" w14:textId="77777777" w:rsidR="00DE4E86" w:rsidRPr="00D779C4" w:rsidRDefault="00DE4E86" w:rsidP="00AA765F">
            <w:pPr>
              <w:rPr>
                <w:rFonts w:cstheme="minorHAnsi"/>
                <w:sz w:val="22"/>
                <w:szCs w:val="22"/>
              </w:rPr>
            </w:pPr>
            <w:r w:rsidRPr="00D779C4">
              <w:rPr>
                <w:rFonts w:cstheme="minorHAnsi"/>
                <w:sz w:val="22"/>
                <w:szCs w:val="22"/>
              </w:rPr>
              <w:t> </w:t>
            </w:r>
          </w:p>
          <w:p w14:paraId="419F8713" w14:textId="77777777" w:rsidR="00DE4E86" w:rsidRPr="00D779C4" w:rsidRDefault="00DE4E86" w:rsidP="00AA765F">
            <w:pPr>
              <w:rPr>
                <w:rFonts w:cstheme="minorHAnsi"/>
                <w:sz w:val="22"/>
                <w:szCs w:val="22"/>
              </w:rPr>
            </w:pPr>
            <w:r w:rsidRPr="00D779C4">
              <w:rPr>
                <w:rFonts w:cstheme="minorHAnsi"/>
                <w:sz w:val="22"/>
                <w:szCs w:val="22"/>
              </w:rPr>
              <w:t> </w:t>
            </w:r>
          </w:p>
          <w:p w14:paraId="200DCE27" w14:textId="77777777" w:rsidR="00DE4E86" w:rsidRPr="00D779C4" w:rsidRDefault="00DE4E86" w:rsidP="00AA765F">
            <w:pPr>
              <w:rPr>
                <w:rFonts w:cstheme="minorHAnsi"/>
                <w:sz w:val="22"/>
                <w:szCs w:val="22"/>
              </w:rPr>
            </w:pPr>
            <w:r w:rsidRPr="00D779C4">
              <w:rPr>
                <w:rFonts w:cstheme="minorHAnsi"/>
                <w:sz w:val="22"/>
                <w:szCs w:val="22"/>
              </w:rPr>
              <w:t> </w:t>
            </w:r>
          </w:p>
        </w:tc>
        <w:tc>
          <w:tcPr>
            <w:tcW w:w="3952" w:type="dxa"/>
            <w:tcBorders>
              <w:top w:val="double" w:sz="4" w:space="0" w:color="auto"/>
            </w:tcBorders>
            <w:hideMark/>
          </w:tcPr>
          <w:p w14:paraId="4CAA775F"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42B2631C"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5090FCB7" w14:textId="77777777" w:rsidR="00DE4E86" w:rsidRPr="00D779C4" w:rsidRDefault="00DE4E86" w:rsidP="00AA765F">
            <w:pPr>
              <w:rPr>
                <w:rFonts w:cstheme="minorHAnsi"/>
                <w:sz w:val="22"/>
                <w:szCs w:val="22"/>
              </w:rPr>
            </w:pPr>
            <w:r w:rsidRPr="00D779C4">
              <w:rPr>
                <w:rFonts w:cstheme="minorHAnsi"/>
                <w:sz w:val="22"/>
                <w:szCs w:val="22"/>
              </w:rPr>
              <w:t>74.1 (64.02-84.18) *</w:t>
            </w:r>
          </w:p>
        </w:tc>
        <w:tc>
          <w:tcPr>
            <w:tcW w:w="3288" w:type="dxa"/>
            <w:tcBorders>
              <w:top w:val="double" w:sz="4" w:space="0" w:color="auto"/>
            </w:tcBorders>
          </w:tcPr>
          <w:p w14:paraId="653BE6A0" w14:textId="77777777" w:rsidR="00DE4E86" w:rsidRPr="00D779C4" w:rsidRDefault="00DE4E86" w:rsidP="00AA765F">
            <w:pPr>
              <w:rPr>
                <w:rFonts w:cstheme="minorHAnsi"/>
                <w:sz w:val="22"/>
                <w:szCs w:val="22"/>
              </w:rPr>
            </w:pPr>
            <w:r w:rsidRPr="00D779C4">
              <w:rPr>
                <w:rFonts w:cstheme="minorHAnsi"/>
                <w:sz w:val="22"/>
                <w:szCs w:val="22"/>
              </w:rPr>
              <w:t>One-way MANOVA:</w:t>
            </w:r>
          </w:p>
          <w:p w14:paraId="460B626A" w14:textId="77777777" w:rsidR="00DE4E86" w:rsidRPr="00D779C4" w:rsidRDefault="00DE4E86" w:rsidP="00AA765F">
            <w:pPr>
              <w:rPr>
                <w:rFonts w:cstheme="minorHAnsi"/>
                <w:b/>
                <w:bCs/>
                <w:sz w:val="22"/>
                <w:szCs w:val="22"/>
              </w:rPr>
            </w:pPr>
            <w:r w:rsidRPr="00D779C4">
              <w:rPr>
                <w:rFonts w:cstheme="minorHAnsi"/>
                <w:b/>
                <w:bCs/>
                <w:sz w:val="22"/>
                <w:szCs w:val="22"/>
              </w:rPr>
              <w:t>p=0.024</w:t>
            </w:r>
          </w:p>
        </w:tc>
      </w:tr>
      <w:tr w:rsidR="00155C1C" w:rsidRPr="00D779C4" w14:paraId="39B04C04" w14:textId="77777777" w:rsidTr="00D779C4">
        <w:trPr>
          <w:trHeight w:val="360"/>
        </w:trPr>
        <w:tc>
          <w:tcPr>
            <w:tcW w:w="1598" w:type="dxa"/>
            <w:vMerge/>
            <w:hideMark/>
          </w:tcPr>
          <w:p w14:paraId="3C074E27" w14:textId="77777777" w:rsidR="00DE4E86" w:rsidRPr="00D779C4" w:rsidRDefault="00DE4E86" w:rsidP="00AA765F">
            <w:pPr>
              <w:rPr>
                <w:rFonts w:cstheme="minorHAnsi"/>
                <w:b/>
                <w:bCs/>
                <w:sz w:val="22"/>
                <w:szCs w:val="22"/>
              </w:rPr>
            </w:pPr>
          </w:p>
        </w:tc>
        <w:tc>
          <w:tcPr>
            <w:tcW w:w="1476" w:type="dxa"/>
            <w:vMerge/>
            <w:hideMark/>
          </w:tcPr>
          <w:p w14:paraId="7F4DFEA3" w14:textId="77777777" w:rsidR="00DE4E86" w:rsidRPr="00D779C4" w:rsidRDefault="00DE4E86" w:rsidP="00AA765F">
            <w:pPr>
              <w:rPr>
                <w:rFonts w:cstheme="minorHAnsi"/>
                <w:sz w:val="22"/>
                <w:szCs w:val="22"/>
              </w:rPr>
            </w:pPr>
          </w:p>
        </w:tc>
        <w:tc>
          <w:tcPr>
            <w:tcW w:w="1905" w:type="dxa"/>
            <w:vMerge/>
            <w:hideMark/>
          </w:tcPr>
          <w:p w14:paraId="6E2EB690" w14:textId="77777777" w:rsidR="00DE4E86" w:rsidRPr="00D779C4" w:rsidRDefault="00DE4E86" w:rsidP="00AA765F">
            <w:pPr>
              <w:rPr>
                <w:rFonts w:cstheme="minorHAnsi"/>
                <w:sz w:val="22"/>
                <w:szCs w:val="22"/>
              </w:rPr>
            </w:pPr>
          </w:p>
        </w:tc>
        <w:tc>
          <w:tcPr>
            <w:tcW w:w="3952" w:type="dxa"/>
            <w:hideMark/>
          </w:tcPr>
          <w:p w14:paraId="111E9C30"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5E5AAA3D"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5741C6F7" w14:textId="77777777" w:rsidR="00DE4E86" w:rsidRPr="00D779C4" w:rsidRDefault="00DE4E86" w:rsidP="00AA765F">
            <w:pPr>
              <w:rPr>
                <w:rFonts w:cstheme="minorHAnsi"/>
                <w:sz w:val="22"/>
                <w:szCs w:val="22"/>
              </w:rPr>
            </w:pPr>
            <w:r w:rsidRPr="00D779C4">
              <w:rPr>
                <w:rFonts w:cstheme="minorHAnsi"/>
                <w:sz w:val="22"/>
                <w:szCs w:val="22"/>
              </w:rPr>
              <w:t>57.48 (39.47-75.49) *</w:t>
            </w:r>
          </w:p>
        </w:tc>
        <w:tc>
          <w:tcPr>
            <w:tcW w:w="3288" w:type="dxa"/>
            <w:vMerge w:val="restart"/>
          </w:tcPr>
          <w:p w14:paraId="117AE5A6" w14:textId="77777777" w:rsidR="00DE4E86" w:rsidRPr="00D779C4" w:rsidRDefault="00DE4E86" w:rsidP="00AA765F">
            <w:pPr>
              <w:rPr>
                <w:rFonts w:cstheme="minorHAnsi"/>
                <w:sz w:val="22"/>
                <w:szCs w:val="22"/>
              </w:rPr>
            </w:pPr>
            <w:r w:rsidRPr="00D779C4">
              <w:rPr>
                <w:rFonts w:cstheme="minorHAnsi"/>
                <w:sz w:val="22"/>
                <w:szCs w:val="22"/>
              </w:rPr>
              <w:t>Post hoc:</w:t>
            </w:r>
          </w:p>
          <w:p w14:paraId="32C8C4B5" w14:textId="77777777" w:rsidR="00DE4E86" w:rsidRPr="00D779C4" w:rsidRDefault="00DE4E86" w:rsidP="00AA765F">
            <w:pPr>
              <w:rPr>
                <w:rFonts w:cstheme="minorHAnsi"/>
                <w:b/>
                <w:bCs/>
                <w:sz w:val="22"/>
                <w:szCs w:val="22"/>
              </w:rPr>
            </w:pPr>
            <w:r w:rsidRPr="00D779C4">
              <w:rPr>
                <w:rFonts w:cstheme="minorHAnsi"/>
                <w:sz w:val="22"/>
                <w:szCs w:val="22"/>
              </w:rPr>
              <w:t xml:space="preserve">Group 2 vs. Group 3 </w:t>
            </w:r>
            <w:r w:rsidRPr="00D779C4">
              <w:rPr>
                <w:rFonts w:cstheme="minorHAnsi"/>
                <w:b/>
                <w:bCs/>
                <w:sz w:val="22"/>
                <w:szCs w:val="22"/>
              </w:rPr>
              <w:t xml:space="preserve">p&lt;0.05 </w:t>
            </w:r>
            <w:r w:rsidRPr="00D779C4">
              <w:rPr>
                <w:rFonts w:cstheme="minorHAnsi"/>
                <w:sz w:val="22"/>
                <w:szCs w:val="22"/>
              </w:rPr>
              <w:t>§</w:t>
            </w:r>
          </w:p>
          <w:p w14:paraId="5B2F1E75" w14:textId="77777777" w:rsidR="00DE4E86" w:rsidRPr="00D779C4" w:rsidRDefault="00DE4E86" w:rsidP="00AA765F">
            <w:pPr>
              <w:rPr>
                <w:rFonts w:cstheme="minorHAnsi"/>
                <w:sz w:val="22"/>
                <w:szCs w:val="22"/>
              </w:rPr>
            </w:pPr>
            <w:r w:rsidRPr="00D779C4">
              <w:rPr>
                <w:rFonts w:cstheme="minorHAnsi"/>
                <w:sz w:val="22"/>
                <w:szCs w:val="22"/>
              </w:rPr>
              <w:t> </w:t>
            </w:r>
          </w:p>
        </w:tc>
      </w:tr>
      <w:tr w:rsidR="002A2A69" w:rsidRPr="00D779C4" w14:paraId="6B527FDC" w14:textId="77777777" w:rsidTr="00D779C4">
        <w:trPr>
          <w:trHeight w:val="340"/>
        </w:trPr>
        <w:tc>
          <w:tcPr>
            <w:tcW w:w="1598" w:type="dxa"/>
            <w:vMerge/>
            <w:tcBorders>
              <w:bottom w:val="double" w:sz="4" w:space="0" w:color="auto"/>
            </w:tcBorders>
            <w:hideMark/>
          </w:tcPr>
          <w:p w14:paraId="3B61034E" w14:textId="77777777" w:rsidR="00DE4E86" w:rsidRPr="00D779C4" w:rsidRDefault="00DE4E86" w:rsidP="00AA765F">
            <w:pPr>
              <w:rPr>
                <w:rFonts w:cstheme="minorHAnsi"/>
                <w:b/>
                <w:bCs/>
                <w:sz w:val="22"/>
                <w:szCs w:val="22"/>
              </w:rPr>
            </w:pPr>
          </w:p>
        </w:tc>
        <w:tc>
          <w:tcPr>
            <w:tcW w:w="1476" w:type="dxa"/>
            <w:vMerge/>
            <w:hideMark/>
          </w:tcPr>
          <w:p w14:paraId="13C8969D"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1146BF42"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6223FF9F"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1A125CE4"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4D826068" w14:textId="77777777" w:rsidR="00DE4E86" w:rsidRPr="00D779C4" w:rsidRDefault="00DE4E86" w:rsidP="00AA765F">
            <w:pPr>
              <w:rPr>
                <w:rFonts w:cstheme="minorHAnsi"/>
                <w:sz w:val="22"/>
                <w:szCs w:val="22"/>
              </w:rPr>
            </w:pPr>
            <w:r w:rsidRPr="00D779C4">
              <w:rPr>
                <w:rFonts w:cstheme="minorHAnsi"/>
                <w:sz w:val="22"/>
                <w:szCs w:val="22"/>
              </w:rPr>
              <w:t>83.18 (71.78-94.58) *</w:t>
            </w:r>
          </w:p>
        </w:tc>
        <w:tc>
          <w:tcPr>
            <w:tcW w:w="3288" w:type="dxa"/>
            <w:vMerge/>
            <w:tcBorders>
              <w:bottom w:val="double" w:sz="4" w:space="0" w:color="auto"/>
            </w:tcBorders>
          </w:tcPr>
          <w:p w14:paraId="1DB95DDC" w14:textId="77777777" w:rsidR="00DE4E86" w:rsidRPr="00D779C4" w:rsidRDefault="00DE4E86" w:rsidP="00AA765F">
            <w:pPr>
              <w:rPr>
                <w:rFonts w:cstheme="minorHAnsi"/>
                <w:sz w:val="22"/>
                <w:szCs w:val="22"/>
              </w:rPr>
            </w:pPr>
          </w:p>
        </w:tc>
      </w:tr>
      <w:tr w:rsidR="002A2A69" w:rsidRPr="00D779C4" w14:paraId="4F6446C3" w14:textId="77777777" w:rsidTr="00D779C4">
        <w:trPr>
          <w:trHeight w:val="540"/>
        </w:trPr>
        <w:tc>
          <w:tcPr>
            <w:tcW w:w="1598" w:type="dxa"/>
            <w:vMerge w:val="restart"/>
            <w:tcBorders>
              <w:top w:val="double" w:sz="4" w:space="0" w:color="auto"/>
            </w:tcBorders>
            <w:hideMark/>
          </w:tcPr>
          <w:p w14:paraId="57000AF0" w14:textId="77777777" w:rsidR="00DE4E86" w:rsidRPr="00D779C4" w:rsidRDefault="00DE4E86" w:rsidP="00AA765F">
            <w:pPr>
              <w:rPr>
                <w:rFonts w:cstheme="minorHAnsi"/>
                <w:b/>
                <w:bCs/>
                <w:sz w:val="22"/>
                <w:szCs w:val="22"/>
              </w:rPr>
            </w:pPr>
            <w:r w:rsidRPr="00D779C4">
              <w:rPr>
                <w:rFonts w:cstheme="minorHAnsi"/>
                <w:b/>
                <w:bCs/>
                <w:sz w:val="22"/>
                <w:szCs w:val="22"/>
              </w:rPr>
              <w:t>Average peak pressure (kPa): Medial midfoot</w:t>
            </w:r>
          </w:p>
          <w:p w14:paraId="37B0884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A6A007D"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1FA18152"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11EAEC53"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7C78F534"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4763CFEA"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5B2C1FF2" w14:textId="77777777" w:rsidR="00DE4E86" w:rsidRPr="00D779C4" w:rsidRDefault="00DE4E86" w:rsidP="00AA765F">
            <w:pPr>
              <w:rPr>
                <w:rFonts w:cstheme="minorHAnsi"/>
                <w:sz w:val="22"/>
                <w:szCs w:val="22"/>
              </w:rPr>
            </w:pPr>
            <w:r w:rsidRPr="00D779C4">
              <w:rPr>
                <w:rFonts w:cstheme="minorHAnsi"/>
                <w:sz w:val="22"/>
                <w:szCs w:val="22"/>
              </w:rPr>
              <w:t>55.51 (41.82-69.21) *</w:t>
            </w:r>
          </w:p>
        </w:tc>
        <w:tc>
          <w:tcPr>
            <w:tcW w:w="3288" w:type="dxa"/>
            <w:vMerge w:val="restart"/>
            <w:tcBorders>
              <w:top w:val="double" w:sz="4" w:space="0" w:color="auto"/>
            </w:tcBorders>
          </w:tcPr>
          <w:p w14:paraId="46D25BE2" w14:textId="77777777" w:rsidR="00DE4E86" w:rsidRPr="00D779C4" w:rsidRDefault="00DE4E86" w:rsidP="00AA765F">
            <w:pPr>
              <w:rPr>
                <w:rFonts w:cstheme="minorHAnsi"/>
                <w:sz w:val="22"/>
                <w:szCs w:val="22"/>
              </w:rPr>
            </w:pPr>
            <w:r w:rsidRPr="00D779C4">
              <w:rPr>
                <w:rFonts w:cstheme="minorHAnsi"/>
                <w:sz w:val="22"/>
                <w:szCs w:val="22"/>
              </w:rPr>
              <w:t>One-way MANOVA:</w:t>
            </w:r>
          </w:p>
          <w:p w14:paraId="0F1BC632" w14:textId="77777777" w:rsidR="00DE4E86" w:rsidRPr="00D779C4" w:rsidRDefault="00DE4E86" w:rsidP="00AA765F">
            <w:pPr>
              <w:rPr>
                <w:rFonts w:cstheme="minorHAnsi"/>
                <w:sz w:val="22"/>
                <w:szCs w:val="22"/>
              </w:rPr>
            </w:pPr>
          </w:p>
          <w:p w14:paraId="378F1E84" w14:textId="77777777" w:rsidR="00DE4E86" w:rsidRPr="00D779C4" w:rsidRDefault="00DE4E86" w:rsidP="00AA765F">
            <w:pPr>
              <w:rPr>
                <w:rFonts w:cstheme="minorHAnsi"/>
                <w:sz w:val="22"/>
                <w:szCs w:val="22"/>
              </w:rPr>
            </w:pPr>
            <w:r w:rsidRPr="00D779C4">
              <w:rPr>
                <w:rFonts w:cstheme="minorHAnsi"/>
                <w:sz w:val="22"/>
                <w:szCs w:val="22"/>
              </w:rPr>
              <w:t>p&gt;0.05</w:t>
            </w:r>
          </w:p>
          <w:p w14:paraId="08928A32" w14:textId="77777777" w:rsidR="00DE4E86" w:rsidRPr="00D779C4" w:rsidRDefault="00DE4E86" w:rsidP="00AA765F">
            <w:pPr>
              <w:rPr>
                <w:rFonts w:cstheme="minorHAnsi"/>
                <w:sz w:val="22"/>
                <w:szCs w:val="22"/>
              </w:rPr>
            </w:pPr>
            <w:r w:rsidRPr="00D779C4">
              <w:rPr>
                <w:rFonts w:cstheme="minorHAnsi"/>
                <w:sz w:val="22"/>
                <w:szCs w:val="22"/>
              </w:rPr>
              <w:t> </w:t>
            </w:r>
          </w:p>
          <w:p w14:paraId="78CC4447"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66A57B37" w14:textId="77777777" w:rsidTr="00D779C4">
        <w:trPr>
          <w:trHeight w:val="340"/>
        </w:trPr>
        <w:tc>
          <w:tcPr>
            <w:tcW w:w="1598" w:type="dxa"/>
            <w:vMerge/>
            <w:hideMark/>
          </w:tcPr>
          <w:p w14:paraId="54FB8121" w14:textId="77777777" w:rsidR="00DE4E86" w:rsidRPr="00D779C4" w:rsidRDefault="00DE4E86" w:rsidP="00AA765F">
            <w:pPr>
              <w:rPr>
                <w:rFonts w:cstheme="minorHAnsi"/>
                <w:b/>
                <w:bCs/>
                <w:sz w:val="22"/>
                <w:szCs w:val="22"/>
              </w:rPr>
            </w:pPr>
          </w:p>
        </w:tc>
        <w:tc>
          <w:tcPr>
            <w:tcW w:w="1476" w:type="dxa"/>
            <w:vMerge/>
            <w:hideMark/>
          </w:tcPr>
          <w:p w14:paraId="4F95A41B" w14:textId="77777777" w:rsidR="00DE4E86" w:rsidRPr="00D779C4" w:rsidRDefault="00DE4E86" w:rsidP="00AA765F">
            <w:pPr>
              <w:rPr>
                <w:rFonts w:cstheme="minorHAnsi"/>
                <w:sz w:val="22"/>
                <w:szCs w:val="22"/>
              </w:rPr>
            </w:pPr>
          </w:p>
        </w:tc>
        <w:tc>
          <w:tcPr>
            <w:tcW w:w="1905" w:type="dxa"/>
            <w:vMerge/>
            <w:hideMark/>
          </w:tcPr>
          <w:p w14:paraId="3AC586D6" w14:textId="77777777" w:rsidR="00DE4E86" w:rsidRPr="00D779C4" w:rsidRDefault="00DE4E86" w:rsidP="00AA765F">
            <w:pPr>
              <w:rPr>
                <w:rFonts w:cstheme="minorHAnsi"/>
                <w:sz w:val="22"/>
                <w:szCs w:val="22"/>
              </w:rPr>
            </w:pPr>
          </w:p>
        </w:tc>
        <w:tc>
          <w:tcPr>
            <w:tcW w:w="3952" w:type="dxa"/>
            <w:hideMark/>
          </w:tcPr>
          <w:p w14:paraId="46D29037"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16F36AF8"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135B6F88" w14:textId="77777777" w:rsidR="00DE4E86" w:rsidRPr="00D779C4" w:rsidRDefault="00DE4E86" w:rsidP="00AA765F">
            <w:pPr>
              <w:rPr>
                <w:rFonts w:cstheme="minorHAnsi"/>
                <w:sz w:val="22"/>
                <w:szCs w:val="22"/>
              </w:rPr>
            </w:pPr>
            <w:r w:rsidRPr="00D779C4">
              <w:rPr>
                <w:rFonts w:cstheme="minorHAnsi"/>
                <w:sz w:val="22"/>
                <w:szCs w:val="22"/>
              </w:rPr>
              <w:t>59.58 (43.14-76.01) *</w:t>
            </w:r>
          </w:p>
        </w:tc>
        <w:tc>
          <w:tcPr>
            <w:tcW w:w="3288" w:type="dxa"/>
            <w:vMerge/>
          </w:tcPr>
          <w:p w14:paraId="35D27A2A" w14:textId="77777777" w:rsidR="00DE4E86" w:rsidRPr="00D779C4" w:rsidRDefault="00DE4E86" w:rsidP="00AA765F">
            <w:pPr>
              <w:rPr>
                <w:rFonts w:cstheme="minorHAnsi"/>
                <w:sz w:val="22"/>
                <w:szCs w:val="22"/>
              </w:rPr>
            </w:pPr>
          </w:p>
        </w:tc>
      </w:tr>
      <w:tr w:rsidR="002A2A69" w:rsidRPr="00D779C4" w14:paraId="433E2207" w14:textId="77777777" w:rsidTr="00D779C4">
        <w:trPr>
          <w:trHeight w:val="340"/>
        </w:trPr>
        <w:tc>
          <w:tcPr>
            <w:tcW w:w="1598" w:type="dxa"/>
            <w:vMerge/>
            <w:tcBorders>
              <w:bottom w:val="single" w:sz="12" w:space="0" w:color="auto"/>
            </w:tcBorders>
            <w:hideMark/>
          </w:tcPr>
          <w:p w14:paraId="7574E4A3" w14:textId="77777777" w:rsidR="00DE4E86" w:rsidRPr="00D779C4" w:rsidRDefault="00DE4E86" w:rsidP="00AA765F">
            <w:pPr>
              <w:rPr>
                <w:rFonts w:cstheme="minorHAnsi"/>
                <w:b/>
                <w:bCs/>
                <w:sz w:val="22"/>
                <w:szCs w:val="22"/>
              </w:rPr>
            </w:pPr>
          </w:p>
        </w:tc>
        <w:tc>
          <w:tcPr>
            <w:tcW w:w="1476" w:type="dxa"/>
            <w:vMerge/>
            <w:hideMark/>
          </w:tcPr>
          <w:p w14:paraId="2074447E" w14:textId="77777777" w:rsidR="00DE4E86" w:rsidRPr="00D779C4" w:rsidRDefault="00DE4E86" w:rsidP="00AA765F">
            <w:pPr>
              <w:rPr>
                <w:rFonts w:cstheme="minorHAnsi"/>
                <w:sz w:val="22"/>
                <w:szCs w:val="22"/>
              </w:rPr>
            </w:pPr>
          </w:p>
        </w:tc>
        <w:tc>
          <w:tcPr>
            <w:tcW w:w="1905" w:type="dxa"/>
            <w:vMerge/>
            <w:hideMark/>
          </w:tcPr>
          <w:p w14:paraId="2774523E" w14:textId="77777777" w:rsidR="00DE4E86" w:rsidRPr="00D779C4" w:rsidRDefault="00DE4E86" w:rsidP="00AA765F">
            <w:pPr>
              <w:rPr>
                <w:rFonts w:cstheme="minorHAnsi"/>
                <w:sz w:val="22"/>
                <w:szCs w:val="22"/>
              </w:rPr>
            </w:pPr>
          </w:p>
        </w:tc>
        <w:tc>
          <w:tcPr>
            <w:tcW w:w="3952" w:type="dxa"/>
            <w:tcBorders>
              <w:bottom w:val="single" w:sz="12" w:space="0" w:color="auto"/>
            </w:tcBorders>
            <w:hideMark/>
          </w:tcPr>
          <w:p w14:paraId="3483DE67"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single" w:sz="12" w:space="0" w:color="auto"/>
            </w:tcBorders>
            <w:hideMark/>
          </w:tcPr>
          <w:p w14:paraId="41F7F301"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single" w:sz="12" w:space="0" w:color="auto"/>
            </w:tcBorders>
            <w:hideMark/>
          </w:tcPr>
          <w:p w14:paraId="6032422E" w14:textId="77777777" w:rsidR="00DE4E86" w:rsidRPr="00D779C4" w:rsidRDefault="00DE4E86" w:rsidP="00AA765F">
            <w:pPr>
              <w:rPr>
                <w:rFonts w:cstheme="minorHAnsi"/>
                <w:sz w:val="22"/>
                <w:szCs w:val="22"/>
              </w:rPr>
            </w:pPr>
            <w:r w:rsidRPr="00D779C4">
              <w:rPr>
                <w:rFonts w:cstheme="minorHAnsi"/>
                <w:sz w:val="22"/>
                <w:szCs w:val="22"/>
              </w:rPr>
              <w:t>47.5 (41.20-53.80) *</w:t>
            </w:r>
          </w:p>
        </w:tc>
        <w:tc>
          <w:tcPr>
            <w:tcW w:w="3288" w:type="dxa"/>
            <w:vMerge/>
            <w:tcBorders>
              <w:bottom w:val="single" w:sz="12" w:space="0" w:color="auto"/>
            </w:tcBorders>
          </w:tcPr>
          <w:p w14:paraId="0321D03B" w14:textId="77777777" w:rsidR="00DE4E86" w:rsidRPr="00D779C4" w:rsidRDefault="00DE4E86" w:rsidP="00AA765F">
            <w:pPr>
              <w:rPr>
                <w:rFonts w:cstheme="minorHAnsi"/>
                <w:sz w:val="22"/>
                <w:szCs w:val="22"/>
              </w:rPr>
            </w:pPr>
          </w:p>
        </w:tc>
      </w:tr>
      <w:tr w:rsidR="002A2A69" w:rsidRPr="00D779C4" w14:paraId="0662CCF6" w14:textId="77777777" w:rsidTr="00D779C4">
        <w:trPr>
          <w:trHeight w:val="540"/>
        </w:trPr>
        <w:tc>
          <w:tcPr>
            <w:tcW w:w="1598" w:type="dxa"/>
            <w:vMerge w:val="restart"/>
            <w:tcBorders>
              <w:top w:val="double" w:sz="4" w:space="0" w:color="auto"/>
            </w:tcBorders>
            <w:hideMark/>
          </w:tcPr>
          <w:p w14:paraId="41AC4208" w14:textId="77777777" w:rsidR="00DE4E86" w:rsidRPr="00D779C4" w:rsidRDefault="00DE4E86" w:rsidP="00AA765F">
            <w:pPr>
              <w:rPr>
                <w:rFonts w:cstheme="minorHAnsi"/>
                <w:b/>
                <w:bCs/>
                <w:sz w:val="22"/>
                <w:szCs w:val="22"/>
              </w:rPr>
            </w:pPr>
            <w:r w:rsidRPr="00D779C4">
              <w:rPr>
                <w:rFonts w:cstheme="minorHAnsi"/>
                <w:b/>
                <w:bCs/>
                <w:sz w:val="22"/>
                <w:szCs w:val="22"/>
              </w:rPr>
              <w:t>Average peak pressure (kPa): Lateral forefoot</w:t>
            </w:r>
          </w:p>
          <w:p w14:paraId="086E156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23905B7"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609CEE68"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7F72FD12"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7963A4F4"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7EBC29EF"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13A1BB6D" w14:textId="77777777" w:rsidR="00DE4E86" w:rsidRPr="00D779C4" w:rsidRDefault="00DE4E86" w:rsidP="00AA765F">
            <w:pPr>
              <w:rPr>
                <w:rFonts w:cstheme="minorHAnsi"/>
                <w:sz w:val="22"/>
                <w:szCs w:val="22"/>
              </w:rPr>
            </w:pPr>
            <w:r w:rsidRPr="00D779C4">
              <w:rPr>
                <w:rFonts w:cstheme="minorHAnsi"/>
                <w:sz w:val="22"/>
                <w:szCs w:val="22"/>
              </w:rPr>
              <w:t>55.44 (46.02-64.87) *</w:t>
            </w:r>
          </w:p>
        </w:tc>
        <w:tc>
          <w:tcPr>
            <w:tcW w:w="3288" w:type="dxa"/>
            <w:vMerge w:val="restart"/>
            <w:tcBorders>
              <w:top w:val="double" w:sz="4" w:space="0" w:color="auto"/>
            </w:tcBorders>
          </w:tcPr>
          <w:p w14:paraId="3E9FF2FB" w14:textId="77777777" w:rsidR="00DE4E86" w:rsidRPr="00D779C4" w:rsidRDefault="00DE4E86" w:rsidP="00AA765F">
            <w:pPr>
              <w:rPr>
                <w:rFonts w:cstheme="minorHAnsi"/>
                <w:sz w:val="22"/>
                <w:szCs w:val="22"/>
              </w:rPr>
            </w:pPr>
            <w:r w:rsidRPr="00D779C4">
              <w:rPr>
                <w:rFonts w:cstheme="minorHAnsi"/>
                <w:sz w:val="22"/>
                <w:szCs w:val="22"/>
              </w:rPr>
              <w:t>One-way MANOVA:</w:t>
            </w:r>
          </w:p>
          <w:p w14:paraId="19394B5F" w14:textId="77777777" w:rsidR="00DE4E86" w:rsidRPr="00D779C4" w:rsidRDefault="00DE4E86" w:rsidP="00AA765F">
            <w:pPr>
              <w:rPr>
                <w:rFonts w:cstheme="minorHAnsi"/>
                <w:sz w:val="22"/>
                <w:szCs w:val="22"/>
              </w:rPr>
            </w:pPr>
          </w:p>
          <w:p w14:paraId="460D3A3A" w14:textId="77777777" w:rsidR="00DE4E86" w:rsidRPr="00D779C4" w:rsidRDefault="00DE4E86" w:rsidP="00AA765F">
            <w:pPr>
              <w:rPr>
                <w:rFonts w:cstheme="minorHAnsi"/>
                <w:sz w:val="22"/>
                <w:szCs w:val="22"/>
              </w:rPr>
            </w:pPr>
            <w:r w:rsidRPr="00D779C4">
              <w:rPr>
                <w:rFonts w:cstheme="minorHAnsi"/>
                <w:sz w:val="22"/>
                <w:szCs w:val="22"/>
              </w:rPr>
              <w:t>p&gt;0.05</w:t>
            </w:r>
          </w:p>
          <w:p w14:paraId="047F9E30" w14:textId="77777777" w:rsidR="00DE4E86" w:rsidRPr="00D779C4" w:rsidRDefault="00DE4E86" w:rsidP="00AA765F">
            <w:pPr>
              <w:rPr>
                <w:rFonts w:cstheme="minorHAnsi"/>
                <w:sz w:val="22"/>
                <w:szCs w:val="22"/>
              </w:rPr>
            </w:pPr>
            <w:r w:rsidRPr="00D779C4">
              <w:rPr>
                <w:rFonts w:cstheme="minorHAnsi"/>
                <w:sz w:val="22"/>
                <w:szCs w:val="22"/>
              </w:rPr>
              <w:t> </w:t>
            </w:r>
          </w:p>
          <w:p w14:paraId="2EE4461F"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314D91E1" w14:textId="77777777" w:rsidTr="00D779C4">
        <w:trPr>
          <w:trHeight w:val="340"/>
        </w:trPr>
        <w:tc>
          <w:tcPr>
            <w:tcW w:w="1598" w:type="dxa"/>
            <w:vMerge/>
            <w:hideMark/>
          </w:tcPr>
          <w:p w14:paraId="175DA79A" w14:textId="77777777" w:rsidR="00DE4E86" w:rsidRPr="00D779C4" w:rsidRDefault="00DE4E86" w:rsidP="00AA765F">
            <w:pPr>
              <w:rPr>
                <w:rFonts w:cstheme="minorHAnsi"/>
                <w:b/>
                <w:bCs/>
                <w:sz w:val="22"/>
                <w:szCs w:val="22"/>
              </w:rPr>
            </w:pPr>
          </w:p>
        </w:tc>
        <w:tc>
          <w:tcPr>
            <w:tcW w:w="1476" w:type="dxa"/>
            <w:vMerge/>
            <w:hideMark/>
          </w:tcPr>
          <w:p w14:paraId="7EF37531" w14:textId="77777777" w:rsidR="00DE4E86" w:rsidRPr="00D779C4" w:rsidRDefault="00DE4E86" w:rsidP="00AA765F">
            <w:pPr>
              <w:rPr>
                <w:rFonts w:cstheme="minorHAnsi"/>
                <w:sz w:val="22"/>
                <w:szCs w:val="22"/>
              </w:rPr>
            </w:pPr>
          </w:p>
        </w:tc>
        <w:tc>
          <w:tcPr>
            <w:tcW w:w="1905" w:type="dxa"/>
            <w:vMerge/>
            <w:hideMark/>
          </w:tcPr>
          <w:p w14:paraId="5CE3C61F" w14:textId="77777777" w:rsidR="00DE4E86" w:rsidRPr="00D779C4" w:rsidRDefault="00DE4E86" w:rsidP="00AA765F">
            <w:pPr>
              <w:rPr>
                <w:rFonts w:cstheme="minorHAnsi"/>
                <w:sz w:val="22"/>
                <w:szCs w:val="22"/>
              </w:rPr>
            </w:pPr>
          </w:p>
        </w:tc>
        <w:tc>
          <w:tcPr>
            <w:tcW w:w="3952" w:type="dxa"/>
            <w:hideMark/>
          </w:tcPr>
          <w:p w14:paraId="29346DB4"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5B614F15"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3F23B76A" w14:textId="77777777" w:rsidR="00DE4E86" w:rsidRPr="00D779C4" w:rsidRDefault="00DE4E86" w:rsidP="00AA765F">
            <w:pPr>
              <w:rPr>
                <w:rFonts w:cstheme="minorHAnsi"/>
                <w:sz w:val="22"/>
                <w:szCs w:val="22"/>
              </w:rPr>
            </w:pPr>
            <w:r w:rsidRPr="00D779C4">
              <w:rPr>
                <w:rFonts w:cstheme="minorHAnsi"/>
                <w:sz w:val="22"/>
                <w:szCs w:val="22"/>
              </w:rPr>
              <w:t>66.09 (50.02-82.15) *</w:t>
            </w:r>
          </w:p>
        </w:tc>
        <w:tc>
          <w:tcPr>
            <w:tcW w:w="3288" w:type="dxa"/>
            <w:vMerge/>
          </w:tcPr>
          <w:p w14:paraId="58402EBB" w14:textId="77777777" w:rsidR="00DE4E86" w:rsidRPr="00D779C4" w:rsidRDefault="00DE4E86" w:rsidP="00AA765F">
            <w:pPr>
              <w:rPr>
                <w:rFonts w:cstheme="minorHAnsi"/>
                <w:sz w:val="22"/>
                <w:szCs w:val="22"/>
              </w:rPr>
            </w:pPr>
          </w:p>
        </w:tc>
      </w:tr>
      <w:tr w:rsidR="002A2A69" w:rsidRPr="00D779C4" w14:paraId="70BF128D" w14:textId="77777777" w:rsidTr="00D779C4">
        <w:trPr>
          <w:trHeight w:val="340"/>
        </w:trPr>
        <w:tc>
          <w:tcPr>
            <w:tcW w:w="1598" w:type="dxa"/>
            <w:vMerge/>
            <w:tcBorders>
              <w:bottom w:val="double" w:sz="4" w:space="0" w:color="auto"/>
            </w:tcBorders>
            <w:hideMark/>
          </w:tcPr>
          <w:p w14:paraId="07E22555" w14:textId="77777777" w:rsidR="00DE4E86" w:rsidRPr="00D779C4" w:rsidRDefault="00DE4E86" w:rsidP="00AA765F">
            <w:pPr>
              <w:rPr>
                <w:rFonts w:cstheme="minorHAnsi"/>
                <w:b/>
                <w:bCs/>
                <w:sz w:val="22"/>
                <w:szCs w:val="22"/>
              </w:rPr>
            </w:pPr>
          </w:p>
        </w:tc>
        <w:tc>
          <w:tcPr>
            <w:tcW w:w="1476" w:type="dxa"/>
            <w:vMerge/>
            <w:hideMark/>
          </w:tcPr>
          <w:p w14:paraId="09BED106"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78658DEC"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6B028028"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59FB6E40"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1DC1607F" w14:textId="77777777" w:rsidR="00DE4E86" w:rsidRPr="00D779C4" w:rsidRDefault="00DE4E86" w:rsidP="00AA765F">
            <w:pPr>
              <w:rPr>
                <w:rFonts w:cstheme="minorHAnsi"/>
                <w:sz w:val="22"/>
                <w:szCs w:val="22"/>
              </w:rPr>
            </w:pPr>
            <w:r w:rsidRPr="00D779C4">
              <w:rPr>
                <w:rFonts w:cstheme="minorHAnsi"/>
                <w:sz w:val="22"/>
                <w:szCs w:val="22"/>
              </w:rPr>
              <w:t>55.15 (42.37-67.94) *</w:t>
            </w:r>
          </w:p>
        </w:tc>
        <w:tc>
          <w:tcPr>
            <w:tcW w:w="3288" w:type="dxa"/>
            <w:vMerge/>
            <w:tcBorders>
              <w:bottom w:val="double" w:sz="4" w:space="0" w:color="auto"/>
            </w:tcBorders>
          </w:tcPr>
          <w:p w14:paraId="1E9FBA69" w14:textId="77777777" w:rsidR="00DE4E86" w:rsidRPr="00D779C4" w:rsidRDefault="00DE4E86" w:rsidP="00AA765F">
            <w:pPr>
              <w:rPr>
                <w:rFonts w:cstheme="minorHAnsi"/>
                <w:sz w:val="22"/>
                <w:szCs w:val="22"/>
              </w:rPr>
            </w:pPr>
          </w:p>
        </w:tc>
      </w:tr>
      <w:tr w:rsidR="002A2A69" w:rsidRPr="00D779C4" w14:paraId="2D77EA19" w14:textId="77777777" w:rsidTr="00D779C4">
        <w:trPr>
          <w:trHeight w:val="540"/>
        </w:trPr>
        <w:tc>
          <w:tcPr>
            <w:tcW w:w="1598" w:type="dxa"/>
            <w:vMerge w:val="restart"/>
            <w:tcBorders>
              <w:top w:val="double" w:sz="4" w:space="0" w:color="auto"/>
            </w:tcBorders>
            <w:hideMark/>
          </w:tcPr>
          <w:p w14:paraId="6D37A534" w14:textId="77777777" w:rsidR="00DE4E86" w:rsidRPr="00D779C4" w:rsidRDefault="00DE4E86" w:rsidP="00AA765F">
            <w:pPr>
              <w:rPr>
                <w:rFonts w:cstheme="minorHAnsi"/>
                <w:b/>
                <w:bCs/>
                <w:sz w:val="22"/>
                <w:szCs w:val="22"/>
              </w:rPr>
            </w:pPr>
            <w:r w:rsidRPr="00D779C4">
              <w:rPr>
                <w:rFonts w:cstheme="minorHAnsi"/>
                <w:b/>
                <w:bCs/>
                <w:sz w:val="22"/>
                <w:szCs w:val="22"/>
              </w:rPr>
              <w:t>Average peak pressure (kPa): Medial forefoot</w:t>
            </w:r>
          </w:p>
          <w:p w14:paraId="0AC9B10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698499A"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4B4C9BC5"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5500B419"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170A13A1"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789FB438"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21D1B30B" w14:textId="77777777" w:rsidR="00DE4E86" w:rsidRPr="00D779C4" w:rsidRDefault="00DE4E86" w:rsidP="00AA765F">
            <w:pPr>
              <w:rPr>
                <w:rFonts w:cstheme="minorHAnsi"/>
                <w:sz w:val="22"/>
                <w:szCs w:val="22"/>
              </w:rPr>
            </w:pPr>
            <w:r w:rsidRPr="00D779C4">
              <w:rPr>
                <w:rFonts w:cstheme="minorHAnsi"/>
                <w:sz w:val="22"/>
                <w:szCs w:val="22"/>
              </w:rPr>
              <w:t>95.54 (83.89-107.19) *</w:t>
            </w:r>
          </w:p>
        </w:tc>
        <w:tc>
          <w:tcPr>
            <w:tcW w:w="3288" w:type="dxa"/>
            <w:tcBorders>
              <w:top w:val="double" w:sz="4" w:space="0" w:color="auto"/>
            </w:tcBorders>
          </w:tcPr>
          <w:p w14:paraId="04CE79A7" w14:textId="77777777" w:rsidR="00DE4E86" w:rsidRPr="00D779C4" w:rsidRDefault="00DE4E86" w:rsidP="00AA765F">
            <w:pPr>
              <w:rPr>
                <w:rFonts w:cstheme="minorHAnsi"/>
                <w:sz w:val="22"/>
                <w:szCs w:val="22"/>
              </w:rPr>
            </w:pPr>
            <w:r w:rsidRPr="00D779C4">
              <w:rPr>
                <w:rFonts w:cstheme="minorHAnsi"/>
                <w:sz w:val="22"/>
                <w:szCs w:val="22"/>
              </w:rPr>
              <w:t>One-way MANOVA:</w:t>
            </w:r>
          </w:p>
          <w:p w14:paraId="001DA82E" w14:textId="77777777" w:rsidR="00DE4E86" w:rsidRPr="00D779C4" w:rsidRDefault="00DE4E86" w:rsidP="00AA765F">
            <w:pPr>
              <w:rPr>
                <w:rFonts w:cstheme="minorHAnsi"/>
                <w:b/>
                <w:bCs/>
                <w:sz w:val="22"/>
                <w:szCs w:val="22"/>
              </w:rPr>
            </w:pPr>
          </w:p>
          <w:p w14:paraId="0CC99C25" w14:textId="77777777" w:rsidR="00DE4E86" w:rsidRPr="00D779C4" w:rsidRDefault="00DE4E86" w:rsidP="00AA765F">
            <w:pPr>
              <w:rPr>
                <w:rFonts w:cstheme="minorHAnsi"/>
                <w:b/>
                <w:bCs/>
                <w:sz w:val="22"/>
                <w:szCs w:val="22"/>
              </w:rPr>
            </w:pPr>
            <w:r w:rsidRPr="00D779C4">
              <w:rPr>
                <w:rFonts w:cstheme="minorHAnsi"/>
                <w:b/>
                <w:bCs/>
                <w:sz w:val="22"/>
                <w:szCs w:val="22"/>
              </w:rPr>
              <w:t>p=0.049</w:t>
            </w:r>
          </w:p>
        </w:tc>
      </w:tr>
      <w:tr w:rsidR="00155C1C" w:rsidRPr="00D779C4" w14:paraId="6423E4FC" w14:textId="77777777" w:rsidTr="00D779C4">
        <w:trPr>
          <w:trHeight w:val="340"/>
        </w:trPr>
        <w:tc>
          <w:tcPr>
            <w:tcW w:w="1598" w:type="dxa"/>
            <w:vMerge/>
            <w:hideMark/>
          </w:tcPr>
          <w:p w14:paraId="6C5C7AD7" w14:textId="77777777" w:rsidR="00DE4E86" w:rsidRPr="00D779C4" w:rsidRDefault="00DE4E86" w:rsidP="00AA765F">
            <w:pPr>
              <w:rPr>
                <w:rFonts w:cstheme="minorHAnsi"/>
                <w:b/>
                <w:bCs/>
                <w:sz w:val="22"/>
                <w:szCs w:val="22"/>
              </w:rPr>
            </w:pPr>
          </w:p>
        </w:tc>
        <w:tc>
          <w:tcPr>
            <w:tcW w:w="1476" w:type="dxa"/>
            <w:vMerge/>
            <w:hideMark/>
          </w:tcPr>
          <w:p w14:paraId="32E17CC9" w14:textId="77777777" w:rsidR="00DE4E86" w:rsidRPr="00D779C4" w:rsidRDefault="00DE4E86" w:rsidP="00AA765F">
            <w:pPr>
              <w:rPr>
                <w:rFonts w:cstheme="minorHAnsi"/>
                <w:sz w:val="22"/>
                <w:szCs w:val="22"/>
              </w:rPr>
            </w:pPr>
          </w:p>
        </w:tc>
        <w:tc>
          <w:tcPr>
            <w:tcW w:w="1905" w:type="dxa"/>
            <w:vMerge/>
            <w:hideMark/>
          </w:tcPr>
          <w:p w14:paraId="0F7CF1D4" w14:textId="77777777" w:rsidR="00DE4E86" w:rsidRPr="00D779C4" w:rsidRDefault="00DE4E86" w:rsidP="00AA765F">
            <w:pPr>
              <w:rPr>
                <w:rFonts w:cstheme="minorHAnsi"/>
                <w:sz w:val="22"/>
                <w:szCs w:val="22"/>
              </w:rPr>
            </w:pPr>
          </w:p>
        </w:tc>
        <w:tc>
          <w:tcPr>
            <w:tcW w:w="3952" w:type="dxa"/>
            <w:hideMark/>
          </w:tcPr>
          <w:p w14:paraId="47561E71"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4DDAB961"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5B06A065" w14:textId="77777777" w:rsidR="00DE4E86" w:rsidRPr="00D779C4" w:rsidRDefault="00DE4E86" w:rsidP="00AA765F">
            <w:pPr>
              <w:rPr>
                <w:rFonts w:cstheme="minorHAnsi"/>
                <w:sz w:val="22"/>
                <w:szCs w:val="22"/>
              </w:rPr>
            </w:pPr>
            <w:r w:rsidRPr="00D779C4">
              <w:rPr>
                <w:rFonts w:cstheme="minorHAnsi"/>
                <w:sz w:val="22"/>
                <w:szCs w:val="22"/>
              </w:rPr>
              <w:t>89.34 (66.31-112.33)</w:t>
            </w:r>
          </w:p>
        </w:tc>
        <w:tc>
          <w:tcPr>
            <w:tcW w:w="3288" w:type="dxa"/>
            <w:vMerge w:val="restart"/>
          </w:tcPr>
          <w:p w14:paraId="28441A96" w14:textId="77777777" w:rsidR="00DE4E86" w:rsidRPr="00D779C4" w:rsidRDefault="00DE4E86" w:rsidP="00AA765F">
            <w:pPr>
              <w:rPr>
                <w:rFonts w:cstheme="minorHAnsi"/>
                <w:sz w:val="22"/>
                <w:szCs w:val="22"/>
              </w:rPr>
            </w:pPr>
            <w:r w:rsidRPr="00D779C4">
              <w:rPr>
                <w:rFonts w:cstheme="minorHAnsi"/>
                <w:sz w:val="22"/>
                <w:szCs w:val="22"/>
              </w:rPr>
              <w:t>Post hoc:</w:t>
            </w:r>
          </w:p>
          <w:p w14:paraId="57BCA270" w14:textId="77777777" w:rsidR="00DE4E86" w:rsidRPr="00D779C4" w:rsidRDefault="00DE4E86" w:rsidP="00AA765F">
            <w:pPr>
              <w:rPr>
                <w:rFonts w:cstheme="minorHAnsi"/>
                <w:sz w:val="22"/>
                <w:szCs w:val="22"/>
              </w:rPr>
            </w:pPr>
            <w:r w:rsidRPr="00D779C4">
              <w:rPr>
                <w:rFonts w:cstheme="minorHAnsi"/>
                <w:sz w:val="22"/>
                <w:szCs w:val="22"/>
              </w:rPr>
              <w:t xml:space="preserve">Group 2 vs. Group 3 </w:t>
            </w:r>
            <w:r w:rsidRPr="00D779C4">
              <w:rPr>
                <w:rFonts w:cstheme="minorHAnsi"/>
                <w:b/>
                <w:bCs/>
                <w:sz w:val="22"/>
                <w:szCs w:val="22"/>
              </w:rPr>
              <w:t xml:space="preserve">p&lt;0.05 </w:t>
            </w:r>
            <w:r w:rsidRPr="00D779C4">
              <w:rPr>
                <w:rFonts w:cstheme="minorHAnsi"/>
                <w:sz w:val="22"/>
                <w:szCs w:val="22"/>
              </w:rPr>
              <w:t>§</w:t>
            </w:r>
          </w:p>
          <w:p w14:paraId="7AB09A7F" w14:textId="77777777" w:rsidR="00DE4E86" w:rsidRPr="00D779C4" w:rsidRDefault="00DE4E86" w:rsidP="00AA765F">
            <w:pPr>
              <w:rPr>
                <w:rFonts w:cstheme="minorHAnsi"/>
                <w:sz w:val="22"/>
                <w:szCs w:val="22"/>
              </w:rPr>
            </w:pPr>
            <w:r w:rsidRPr="00D779C4">
              <w:rPr>
                <w:rFonts w:cstheme="minorHAnsi"/>
                <w:sz w:val="22"/>
                <w:szCs w:val="22"/>
              </w:rPr>
              <w:t> </w:t>
            </w:r>
          </w:p>
        </w:tc>
      </w:tr>
      <w:tr w:rsidR="002A2A69" w:rsidRPr="00D779C4" w14:paraId="6B0FA0D2" w14:textId="77777777" w:rsidTr="00D779C4">
        <w:trPr>
          <w:trHeight w:val="340"/>
        </w:trPr>
        <w:tc>
          <w:tcPr>
            <w:tcW w:w="1598" w:type="dxa"/>
            <w:vMerge/>
            <w:tcBorders>
              <w:bottom w:val="double" w:sz="4" w:space="0" w:color="auto"/>
            </w:tcBorders>
            <w:hideMark/>
          </w:tcPr>
          <w:p w14:paraId="50147249" w14:textId="77777777" w:rsidR="00DE4E86" w:rsidRPr="00D779C4" w:rsidRDefault="00DE4E86" w:rsidP="00AA765F">
            <w:pPr>
              <w:rPr>
                <w:rFonts w:cstheme="minorHAnsi"/>
                <w:b/>
                <w:bCs/>
                <w:sz w:val="22"/>
                <w:szCs w:val="22"/>
              </w:rPr>
            </w:pPr>
          </w:p>
        </w:tc>
        <w:tc>
          <w:tcPr>
            <w:tcW w:w="1476" w:type="dxa"/>
            <w:vMerge/>
            <w:hideMark/>
          </w:tcPr>
          <w:p w14:paraId="3B713316"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00C1A14C"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1F558CF8"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300DCDF4"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1CA2D00A" w14:textId="77777777" w:rsidR="00DE4E86" w:rsidRPr="00D779C4" w:rsidRDefault="00DE4E86" w:rsidP="00AA765F">
            <w:pPr>
              <w:rPr>
                <w:rFonts w:cstheme="minorHAnsi"/>
                <w:sz w:val="22"/>
                <w:szCs w:val="22"/>
              </w:rPr>
            </w:pPr>
            <w:r w:rsidRPr="00D779C4">
              <w:rPr>
                <w:rFonts w:cstheme="minorHAnsi"/>
                <w:sz w:val="22"/>
                <w:szCs w:val="22"/>
              </w:rPr>
              <w:t>122.58 (100.78-124.38) *</w:t>
            </w:r>
          </w:p>
        </w:tc>
        <w:tc>
          <w:tcPr>
            <w:tcW w:w="3288" w:type="dxa"/>
            <w:vMerge/>
            <w:tcBorders>
              <w:bottom w:val="double" w:sz="4" w:space="0" w:color="auto"/>
            </w:tcBorders>
          </w:tcPr>
          <w:p w14:paraId="2D13C8EB" w14:textId="77777777" w:rsidR="00DE4E86" w:rsidRPr="00D779C4" w:rsidRDefault="00DE4E86" w:rsidP="00AA765F">
            <w:pPr>
              <w:rPr>
                <w:rFonts w:cstheme="minorHAnsi"/>
                <w:sz w:val="22"/>
                <w:szCs w:val="22"/>
              </w:rPr>
            </w:pPr>
          </w:p>
        </w:tc>
      </w:tr>
      <w:tr w:rsidR="002A2A69" w:rsidRPr="00D779C4" w14:paraId="28124D8C" w14:textId="77777777" w:rsidTr="00D779C4">
        <w:trPr>
          <w:trHeight w:val="540"/>
        </w:trPr>
        <w:tc>
          <w:tcPr>
            <w:tcW w:w="1598" w:type="dxa"/>
            <w:vMerge w:val="restart"/>
            <w:tcBorders>
              <w:top w:val="double" w:sz="4" w:space="0" w:color="auto"/>
            </w:tcBorders>
            <w:hideMark/>
          </w:tcPr>
          <w:p w14:paraId="51997862" w14:textId="77777777" w:rsidR="00DE4E86" w:rsidRPr="00D779C4" w:rsidRDefault="00DE4E86" w:rsidP="00AA765F">
            <w:pPr>
              <w:rPr>
                <w:rFonts w:cstheme="minorHAnsi"/>
                <w:b/>
                <w:bCs/>
                <w:sz w:val="22"/>
                <w:szCs w:val="22"/>
              </w:rPr>
            </w:pPr>
            <w:r w:rsidRPr="00D779C4">
              <w:rPr>
                <w:rFonts w:cstheme="minorHAnsi"/>
                <w:b/>
                <w:bCs/>
                <w:sz w:val="22"/>
                <w:szCs w:val="22"/>
              </w:rPr>
              <w:t>Maximum peak pressure (kPa): Lateral midfoot</w:t>
            </w:r>
          </w:p>
          <w:p w14:paraId="07AC32F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42C5F75"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65570602"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568E7A54"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32F7CF2B"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67D3789D"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36C710A1" w14:textId="77777777" w:rsidR="00DE4E86" w:rsidRPr="00D779C4" w:rsidRDefault="00DE4E86" w:rsidP="00AA765F">
            <w:pPr>
              <w:rPr>
                <w:rFonts w:cstheme="minorHAnsi"/>
                <w:sz w:val="22"/>
                <w:szCs w:val="22"/>
              </w:rPr>
            </w:pPr>
            <w:r w:rsidRPr="00D779C4">
              <w:rPr>
                <w:rFonts w:cstheme="minorHAnsi"/>
                <w:sz w:val="22"/>
                <w:szCs w:val="22"/>
              </w:rPr>
              <w:t>99.14 (89.06-109.22) *</w:t>
            </w:r>
          </w:p>
        </w:tc>
        <w:tc>
          <w:tcPr>
            <w:tcW w:w="3288" w:type="dxa"/>
            <w:tcBorders>
              <w:top w:val="double" w:sz="4" w:space="0" w:color="auto"/>
            </w:tcBorders>
          </w:tcPr>
          <w:p w14:paraId="0DD5B20E" w14:textId="77777777" w:rsidR="00DE4E86" w:rsidRPr="00D779C4" w:rsidRDefault="00DE4E86" w:rsidP="00AA765F">
            <w:pPr>
              <w:rPr>
                <w:rFonts w:cstheme="minorHAnsi"/>
                <w:sz w:val="22"/>
                <w:szCs w:val="22"/>
              </w:rPr>
            </w:pPr>
            <w:r w:rsidRPr="00D779C4">
              <w:rPr>
                <w:rFonts w:cstheme="minorHAnsi"/>
                <w:sz w:val="22"/>
                <w:szCs w:val="22"/>
              </w:rPr>
              <w:t>One-way MANOVA:</w:t>
            </w:r>
          </w:p>
          <w:p w14:paraId="5A1C7416" w14:textId="77777777" w:rsidR="00DE4E86" w:rsidRPr="00D779C4" w:rsidRDefault="00DE4E86" w:rsidP="00AA765F">
            <w:pPr>
              <w:rPr>
                <w:rFonts w:cstheme="minorHAnsi"/>
                <w:b/>
                <w:bCs/>
                <w:sz w:val="22"/>
                <w:szCs w:val="22"/>
              </w:rPr>
            </w:pPr>
            <w:r w:rsidRPr="00D779C4">
              <w:rPr>
                <w:rFonts w:cstheme="minorHAnsi"/>
                <w:b/>
                <w:bCs/>
                <w:sz w:val="22"/>
                <w:szCs w:val="22"/>
              </w:rPr>
              <w:t>p=0.033</w:t>
            </w:r>
          </w:p>
          <w:p w14:paraId="109E6841" w14:textId="77777777" w:rsidR="00DE4E86" w:rsidRPr="00D779C4" w:rsidRDefault="00DE4E86" w:rsidP="00AA765F">
            <w:pPr>
              <w:rPr>
                <w:rFonts w:cstheme="minorHAnsi"/>
                <w:b/>
                <w:bCs/>
                <w:sz w:val="22"/>
                <w:szCs w:val="22"/>
              </w:rPr>
            </w:pPr>
          </w:p>
        </w:tc>
      </w:tr>
      <w:tr w:rsidR="00155C1C" w:rsidRPr="00D779C4" w14:paraId="753F6E59" w14:textId="77777777" w:rsidTr="00D779C4">
        <w:trPr>
          <w:trHeight w:val="360"/>
        </w:trPr>
        <w:tc>
          <w:tcPr>
            <w:tcW w:w="1598" w:type="dxa"/>
            <w:vMerge/>
            <w:hideMark/>
          </w:tcPr>
          <w:p w14:paraId="6135B5B8" w14:textId="77777777" w:rsidR="00DE4E86" w:rsidRPr="00D779C4" w:rsidRDefault="00DE4E86" w:rsidP="00AA765F">
            <w:pPr>
              <w:rPr>
                <w:rFonts w:cstheme="minorHAnsi"/>
                <w:b/>
                <w:bCs/>
                <w:sz w:val="22"/>
                <w:szCs w:val="22"/>
              </w:rPr>
            </w:pPr>
          </w:p>
        </w:tc>
        <w:tc>
          <w:tcPr>
            <w:tcW w:w="1476" w:type="dxa"/>
            <w:vMerge/>
            <w:hideMark/>
          </w:tcPr>
          <w:p w14:paraId="64894715" w14:textId="77777777" w:rsidR="00DE4E86" w:rsidRPr="00D779C4" w:rsidRDefault="00DE4E86" w:rsidP="00AA765F">
            <w:pPr>
              <w:rPr>
                <w:rFonts w:cstheme="minorHAnsi"/>
                <w:sz w:val="22"/>
                <w:szCs w:val="22"/>
              </w:rPr>
            </w:pPr>
          </w:p>
        </w:tc>
        <w:tc>
          <w:tcPr>
            <w:tcW w:w="1905" w:type="dxa"/>
            <w:vMerge/>
            <w:hideMark/>
          </w:tcPr>
          <w:p w14:paraId="0178D869" w14:textId="77777777" w:rsidR="00DE4E86" w:rsidRPr="00D779C4" w:rsidRDefault="00DE4E86" w:rsidP="00AA765F">
            <w:pPr>
              <w:rPr>
                <w:rFonts w:cstheme="minorHAnsi"/>
                <w:sz w:val="22"/>
                <w:szCs w:val="22"/>
              </w:rPr>
            </w:pPr>
          </w:p>
        </w:tc>
        <w:tc>
          <w:tcPr>
            <w:tcW w:w="3952" w:type="dxa"/>
            <w:hideMark/>
          </w:tcPr>
          <w:p w14:paraId="1412D737"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31D70CC2"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22114129" w14:textId="77777777" w:rsidR="00DE4E86" w:rsidRPr="00D779C4" w:rsidRDefault="00DE4E86" w:rsidP="00AA765F">
            <w:pPr>
              <w:rPr>
                <w:rFonts w:cstheme="minorHAnsi"/>
                <w:sz w:val="22"/>
                <w:szCs w:val="22"/>
              </w:rPr>
            </w:pPr>
            <w:r w:rsidRPr="00D779C4">
              <w:rPr>
                <w:rFonts w:cstheme="minorHAnsi"/>
                <w:sz w:val="22"/>
                <w:szCs w:val="22"/>
              </w:rPr>
              <w:t>105.89 (84.27-127.52) *</w:t>
            </w:r>
          </w:p>
        </w:tc>
        <w:tc>
          <w:tcPr>
            <w:tcW w:w="3288" w:type="dxa"/>
            <w:vMerge w:val="restart"/>
          </w:tcPr>
          <w:p w14:paraId="0AFD9974" w14:textId="77777777" w:rsidR="00DE4E86" w:rsidRPr="00D779C4" w:rsidRDefault="00DE4E86" w:rsidP="00AA765F">
            <w:pPr>
              <w:rPr>
                <w:rFonts w:cstheme="minorHAnsi"/>
                <w:sz w:val="22"/>
                <w:szCs w:val="22"/>
              </w:rPr>
            </w:pPr>
            <w:r w:rsidRPr="00D779C4">
              <w:rPr>
                <w:rFonts w:cstheme="minorHAnsi"/>
                <w:sz w:val="22"/>
                <w:szCs w:val="22"/>
              </w:rPr>
              <w:t>Post hoc:</w:t>
            </w:r>
          </w:p>
          <w:p w14:paraId="3DF4A0EA" w14:textId="77777777" w:rsidR="00DE4E86" w:rsidRPr="00D779C4" w:rsidRDefault="00DE4E86" w:rsidP="00AA765F">
            <w:pPr>
              <w:rPr>
                <w:rFonts w:cstheme="minorHAnsi"/>
                <w:sz w:val="22"/>
                <w:szCs w:val="22"/>
              </w:rPr>
            </w:pPr>
          </w:p>
          <w:p w14:paraId="6CCE01D1" w14:textId="77777777" w:rsidR="00DE4E86" w:rsidRPr="00D779C4" w:rsidRDefault="00DE4E86" w:rsidP="00AA765F">
            <w:pPr>
              <w:rPr>
                <w:rFonts w:cstheme="minorHAnsi"/>
                <w:b/>
                <w:bCs/>
                <w:sz w:val="22"/>
                <w:szCs w:val="22"/>
              </w:rPr>
            </w:pPr>
            <w:r w:rsidRPr="00D779C4">
              <w:rPr>
                <w:rFonts w:cstheme="minorHAnsi"/>
                <w:sz w:val="22"/>
                <w:szCs w:val="22"/>
              </w:rPr>
              <w:t xml:space="preserve">Group 1 vs. Group 3 </w:t>
            </w:r>
            <w:r w:rsidRPr="00D779C4">
              <w:rPr>
                <w:rFonts w:cstheme="minorHAnsi"/>
                <w:b/>
                <w:bCs/>
                <w:sz w:val="22"/>
                <w:szCs w:val="22"/>
              </w:rPr>
              <w:t xml:space="preserve">p&lt;0.05 </w:t>
            </w:r>
            <w:r w:rsidRPr="00D779C4">
              <w:rPr>
                <w:rFonts w:cstheme="minorHAnsi"/>
                <w:sz w:val="22"/>
                <w:szCs w:val="22"/>
              </w:rPr>
              <w:t>§</w:t>
            </w:r>
          </w:p>
          <w:p w14:paraId="36289820" w14:textId="77777777" w:rsidR="00DE4E86" w:rsidRPr="00D779C4" w:rsidRDefault="00DE4E86" w:rsidP="00AA765F">
            <w:pPr>
              <w:rPr>
                <w:rFonts w:cstheme="minorHAnsi"/>
                <w:sz w:val="22"/>
                <w:szCs w:val="22"/>
              </w:rPr>
            </w:pPr>
          </w:p>
          <w:p w14:paraId="4E60DE5D" w14:textId="77777777" w:rsidR="00DE4E86" w:rsidRPr="00D779C4" w:rsidRDefault="00DE4E86" w:rsidP="00AA765F">
            <w:pPr>
              <w:rPr>
                <w:rFonts w:cstheme="minorHAnsi"/>
                <w:sz w:val="22"/>
                <w:szCs w:val="22"/>
              </w:rPr>
            </w:pPr>
            <w:r w:rsidRPr="00D779C4">
              <w:rPr>
                <w:rFonts w:cstheme="minorHAnsi"/>
                <w:sz w:val="22"/>
                <w:szCs w:val="22"/>
              </w:rPr>
              <w:t xml:space="preserve">Group 2 vs. Group 3 </w:t>
            </w:r>
            <w:r w:rsidRPr="00D779C4">
              <w:rPr>
                <w:rFonts w:cstheme="minorHAnsi"/>
                <w:b/>
                <w:bCs/>
                <w:sz w:val="22"/>
                <w:szCs w:val="22"/>
              </w:rPr>
              <w:t xml:space="preserve">p&lt;0.05 </w:t>
            </w:r>
            <w:r w:rsidRPr="00D779C4">
              <w:rPr>
                <w:rFonts w:cstheme="minorHAnsi"/>
                <w:sz w:val="22"/>
                <w:szCs w:val="22"/>
              </w:rPr>
              <w:t>§</w:t>
            </w:r>
          </w:p>
        </w:tc>
      </w:tr>
      <w:tr w:rsidR="002A2A69" w:rsidRPr="00D779C4" w14:paraId="3FF4C5D9" w14:textId="77777777" w:rsidTr="00D779C4">
        <w:trPr>
          <w:trHeight w:val="340"/>
        </w:trPr>
        <w:tc>
          <w:tcPr>
            <w:tcW w:w="1598" w:type="dxa"/>
            <w:vMerge/>
            <w:tcBorders>
              <w:bottom w:val="single" w:sz="12" w:space="0" w:color="auto"/>
            </w:tcBorders>
            <w:hideMark/>
          </w:tcPr>
          <w:p w14:paraId="1D7940FF" w14:textId="77777777" w:rsidR="00DE4E86" w:rsidRPr="00D779C4" w:rsidRDefault="00DE4E86" w:rsidP="00AA765F">
            <w:pPr>
              <w:rPr>
                <w:rFonts w:cstheme="minorHAnsi"/>
                <w:b/>
                <w:bCs/>
                <w:sz w:val="22"/>
                <w:szCs w:val="22"/>
              </w:rPr>
            </w:pPr>
          </w:p>
        </w:tc>
        <w:tc>
          <w:tcPr>
            <w:tcW w:w="1476" w:type="dxa"/>
            <w:vMerge/>
            <w:hideMark/>
          </w:tcPr>
          <w:p w14:paraId="4FBF496F" w14:textId="77777777" w:rsidR="00DE4E86" w:rsidRPr="00D779C4" w:rsidRDefault="00DE4E86" w:rsidP="00AA765F">
            <w:pPr>
              <w:rPr>
                <w:rFonts w:cstheme="minorHAnsi"/>
                <w:sz w:val="22"/>
                <w:szCs w:val="22"/>
              </w:rPr>
            </w:pPr>
          </w:p>
        </w:tc>
        <w:tc>
          <w:tcPr>
            <w:tcW w:w="1905" w:type="dxa"/>
            <w:vMerge/>
            <w:hideMark/>
          </w:tcPr>
          <w:p w14:paraId="7870F625" w14:textId="77777777" w:rsidR="00DE4E86" w:rsidRPr="00D779C4" w:rsidRDefault="00DE4E86" w:rsidP="00AA765F">
            <w:pPr>
              <w:rPr>
                <w:rFonts w:cstheme="minorHAnsi"/>
                <w:sz w:val="22"/>
                <w:szCs w:val="22"/>
              </w:rPr>
            </w:pPr>
          </w:p>
        </w:tc>
        <w:tc>
          <w:tcPr>
            <w:tcW w:w="3952" w:type="dxa"/>
            <w:tcBorders>
              <w:bottom w:val="single" w:sz="12" w:space="0" w:color="auto"/>
            </w:tcBorders>
            <w:hideMark/>
          </w:tcPr>
          <w:p w14:paraId="209FECF1"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single" w:sz="12" w:space="0" w:color="auto"/>
            </w:tcBorders>
            <w:hideMark/>
          </w:tcPr>
          <w:p w14:paraId="3251AB00"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single" w:sz="12" w:space="0" w:color="auto"/>
            </w:tcBorders>
            <w:hideMark/>
          </w:tcPr>
          <w:p w14:paraId="0219E37D" w14:textId="77777777" w:rsidR="00DE4E86" w:rsidRPr="00D779C4" w:rsidRDefault="00DE4E86" w:rsidP="00AA765F">
            <w:pPr>
              <w:rPr>
                <w:rFonts w:cstheme="minorHAnsi"/>
                <w:sz w:val="22"/>
                <w:szCs w:val="22"/>
              </w:rPr>
            </w:pPr>
            <w:r w:rsidRPr="00D779C4">
              <w:rPr>
                <w:rFonts w:cstheme="minorHAnsi"/>
                <w:sz w:val="22"/>
                <w:szCs w:val="22"/>
              </w:rPr>
              <w:t>82.38 (71.87-92.90) *</w:t>
            </w:r>
          </w:p>
        </w:tc>
        <w:tc>
          <w:tcPr>
            <w:tcW w:w="3288" w:type="dxa"/>
            <w:vMerge/>
            <w:tcBorders>
              <w:bottom w:val="single" w:sz="12" w:space="0" w:color="auto"/>
            </w:tcBorders>
          </w:tcPr>
          <w:p w14:paraId="3638E6A3" w14:textId="77777777" w:rsidR="00DE4E86" w:rsidRPr="00D779C4" w:rsidRDefault="00DE4E86" w:rsidP="00AA765F">
            <w:pPr>
              <w:rPr>
                <w:rFonts w:cstheme="minorHAnsi"/>
                <w:sz w:val="22"/>
                <w:szCs w:val="22"/>
              </w:rPr>
            </w:pPr>
          </w:p>
        </w:tc>
      </w:tr>
      <w:tr w:rsidR="002A2A69" w:rsidRPr="00D779C4" w14:paraId="1E789534" w14:textId="77777777" w:rsidTr="00D779C4">
        <w:trPr>
          <w:trHeight w:val="540"/>
        </w:trPr>
        <w:tc>
          <w:tcPr>
            <w:tcW w:w="1598" w:type="dxa"/>
            <w:vMerge w:val="restart"/>
            <w:tcBorders>
              <w:top w:val="double" w:sz="4" w:space="0" w:color="auto"/>
            </w:tcBorders>
            <w:hideMark/>
          </w:tcPr>
          <w:p w14:paraId="2C56DD04" w14:textId="77777777" w:rsidR="00DE4E86" w:rsidRPr="00D779C4" w:rsidRDefault="00DE4E86" w:rsidP="00AA765F">
            <w:pPr>
              <w:rPr>
                <w:rFonts w:cstheme="minorHAnsi"/>
                <w:b/>
                <w:bCs/>
                <w:sz w:val="22"/>
                <w:szCs w:val="22"/>
              </w:rPr>
            </w:pPr>
            <w:r w:rsidRPr="00D779C4">
              <w:rPr>
                <w:rFonts w:cstheme="minorHAnsi"/>
                <w:b/>
                <w:bCs/>
                <w:sz w:val="22"/>
                <w:szCs w:val="22"/>
              </w:rPr>
              <w:t>Maximum peak pressure (kPa): Medial midfoot</w:t>
            </w:r>
          </w:p>
          <w:p w14:paraId="1B69AB5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FDFB825"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04A8477A"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46CAB33D"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694B1388"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00394996"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30C8B8AA" w14:textId="77777777" w:rsidR="00DE4E86" w:rsidRPr="00D779C4" w:rsidRDefault="00DE4E86" w:rsidP="00AA765F">
            <w:pPr>
              <w:rPr>
                <w:rFonts w:cstheme="minorHAnsi"/>
                <w:sz w:val="22"/>
                <w:szCs w:val="22"/>
              </w:rPr>
            </w:pPr>
            <w:r w:rsidRPr="00D779C4">
              <w:rPr>
                <w:rFonts w:cstheme="minorHAnsi"/>
                <w:sz w:val="22"/>
                <w:szCs w:val="22"/>
              </w:rPr>
              <w:t>63.69 (51.88-75.50) *</w:t>
            </w:r>
          </w:p>
        </w:tc>
        <w:tc>
          <w:tcPr>
            <w:tcW w:w="3288" w:type="dxa"/>
            <w:vMerge w:val="restart"/>
            <w:tcBorders>
              <w:top w:val="double" w:sz="4" w:space="0" w:color="auto"/>
            </w:tcBorders>
          </w:tcPr>
          <w:p w14:paraId="1F611BF1" w14:textId="77777777" w:rsidR="00DE4E86" w:rsidRPr="00D779C4" w:rsidRDefault="00DE4E86" w:rsidP="00AA765F">
            <w:pPr>
              <w:rPr>
                <w:rFonts w:cstheme="minorHAnsi"/>
                <w:sz w:val="22"/>
                <w:szCs w:val="22"/>
              </w:rPr>
            </w:pPr>
            <w:r w:rsidRPr="00D779C4">
              <w:rPr>
                <w:rFonts w:cstheme="minorHAnsi"/>
                <w:sz w:val="22"/>
                <w:szCs w:val="22"/>
              </w:rPr>
              <w:t>One-way MANOVA:</w:t>
            </w:r>
          </w:p>
          <w:p w14:paraId="6B79A7AB" w14:textId="77777777" w:rsidR="00DE4E86" w:rsidRPr="00D779C4" w:rsidRDefault="00DE4E86" w:rsidP="00AA765F">
            <w:pPr>
              <w:rPr>
                <w:rFonts w:cstheme="minorHAnsi"/>
                <w:sz w:val="22"/>
                <w:szCs w:val="22"/>
              </w:rPr>
            </w:pPr>
          </w:p>
          <w:p w14:paraId="35223106" w14:textId="77777777" w:rsidR="00DE4E86" w:rsidRPr="00D779C4" w:rsidRDefault="00DE4E86" w:rsidP="00AA765F">
            <w:pPr>
              <w:rPr>
                <w:rFonts w:cstheme="minorHAnsi"/>
                <w:sz w:val="22"/>
                <w:szCs w:val="22"/>
              </w:rPr>
            </w:pPr>
            <w:r w:rsidRPr="00D779C4">
              <w:rPr>
                <w:rFonts w:cstheme="minorHAnsi"/>
                <w:sz w:val="22"/>
                <w:szCs w:val="22"/>
              </w:rPr>
              <w:t>p&gt;0.05</w:t>
            </w:r>
          </w:p>
          <w:p w14:paraId="7BBF8E37" w14:textId="77777777" w:rsidR="00DE4E86" w:rsidRPr="00D779C4" w:rsidRDefault="00DE4E86" w:rsidP="00AA765F">
            <w:pPr>
              <w:rPr>
                <w:rFonts w:cstheme="minorHAnsi"/>
                <w:sz w:val="22"/>
                <w:szCs w:val="22"/>
              </w:rPr>
            </w:pPr>
            <w:r w:rsidRPr="00D779C4">
              <w:rPr>
                <w:rFonts w:cstheme="minorHAnsi"/>
                <w:sz w:val="22"/>
                <w:szCs w:val="22"/>
              </w:rPr>
              <w:t> </w:t>
            </w:r>
          </w:p>
          <w:p w14:paraId="7EBFC86A"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2E06E981" w14:textId="77777777" w:rsidTr="00D779C4">
        <w:trPr>
          <w:trHeight w:val="340"/>
        </w:trPr>
        <w:tc>
          <w:tcPr>
            <w:tcW w:w="1598" w:type="dxa"/>
            <w:vMerge/>
            <w:hideMark/>
          </w:tcPr>
          <w:p w14:paraId="1300A7C3" w14:textId="77777777" w:rsidR="00DE4E86" w:rsidRPr="00D779C4" w:rsidRDefault="00DE4E86" w:rsidP="00AA765F">
            <w:pPr>
              <w:rPr>
                <w:rFonts w:cstheme="minorHAnsi"/>
                <w:b/>
                <w:bCs/>
                <w:sz w:val="22"/>
                <w:szCs w:val="22"/>
              </w:rPr>
            </w:pPr>
          </w:p>
        </w:tc>
        <w:tc>
          <w:tcPr>
            <w:tcW w:w="1476" w:type="dxa"/>
            <w:vMerge/>
            <w:hideMark/>
          </w:tcPr>
          <w:p w14:paraId="1B309C57" w14:textId="77777777" w:rsidR="00DE4E86" w:rsidRPr="00D779C4" w:rsidRDefault="00DE4E86" w:rsidP="00AA765F">
            <w:pPr>
              <w:rPr>
                <w:rFonts w:cstheme="minorHAnsi"/>
                <w:sz w:val="22"/>
                <w:szCs w:val="22"/>
              </w:rPr>
            </w:pPr>
          </w:p>
        </w:tc>
        <w:tc>
          <w:tcPr>
            <w:tcW w:w="1905" w:type="dxa"/>
            <w:vMerge/>
            <w:hideMark/>
          </w:tcPr>
          <w:p w14:paraId="32EA676F" w14:textId="77777777" w:rsidR="00DE4E86" w:rsidRPr="00D779C4" w:rsidRDefault="00DE4E86" w:rsidP="00AA765F">
            <w:pPr>
              <w:rPr>
                <w:rFonts w:cstheme="minorHAnsi"/>
                <w:sz w:val="22"/>
                <w:szCs w:val="22"/>
              </w:rPr>
            </w:pPr>
          </w:p>
        </w:tc>
        <w:tc>
          <w:tcPr>
            <w:tcW w:w="3952" w:type="dxa"/>
            <w:hideMark/>
          </w:tcPr>
          <w:p w14:paraId="658EDF25"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351375C5"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4699CC8D" w14:textId="77777777" w:rsidR="00DE4E86" w:rsidRPr="00D779C4" w:rsidRDefault="00DE4E86" w:rsidP="00AA765F">
            <w:pPr>
              <w:rPr>
                <w:rFonts w:cstheme="minorHAnsi"/>
                <w:sz w:val="22"/>
                <w:szCs w:val="22"/>
              </w:rPr>
            </w:pPr>
            <w:r w:rsidRPr="00D779C4">
              <w:rPr>
                <w:rFonts w:cstheme="minorHAnsi"/>
                <w:sz w:val="22"/>
                <w:szCs w:val="22"/>
              </w:rPr>
              <w:t>56.8 (45.64-67.96) *</w:t>
            </w:r>
          </w:p>
        </w:tc>
        <w:tc>
          <w:tcPr>
            <w:tcW w:w="3288" w:type="dxa"/>
            <w:vMerge/>
          </w:tcPr>
          <w:p w14:paraId="154909BA" w14:textId="77777777" w:rsidR="00DE4E86" w:rsidRPr="00D779C4" w:rsidRDefault="00DE4E86" w:rsidP="00AA765F">
            <w:pPr>
              <w:rPr>
                <w:rFonts w:cstheme="minorHAnsi"/>
                <w:sz w:val="22"/>
                <w:szCs w:val="22"/>
              </w:rPr>
            </w:pPr>
          </w:p>
        </w:tc>
      </w:tr>
      <w:tr w:rsidR="002A2A69" w:rsidRPr="00D779C4" w14:paraId="635BEADD" w14:textId="77777777" w:rsidTr="00D779C4">
        <w:trPr>
          <w:trHeight w:val="340"/>
        </w:trPr>
        <w:tc>
          <w:tcPr>
            <w:tcW w:w="1598" w:type="dxa"/>
            <w:vMerge/>
            <w:tcBorders>
              <w:bottom w:val="double" w:sz="4" w:space="0" w:color="auto"/>
            </w:tcBorders>
            <w:hideMark/>
          </w:tcPr>
          <w:p w14:paraId="5A38D7E6" w14:textId="77777777" w:rsidR="00DE4E86" w:rsidRPr="00D779C4" w:rsidRDefault="00DE4E86" w:rsidP="00AA765F">
            <w:pPr>
              <w:rPr>
                <w:rFonts w:cstheme="minorHAnsi"/>
                <w:b/>
                <w:bCs/>
                <w:sz w:val="22"/>
                <w:szCs w:val="22"/>
              </w:rPr>
            </w:pPr>
          </w:p>
        </w:tc>
        <w:tc>
          <w:tcPr>
            <w:tcW w:w="1476" w:type="dxa"/>
            <w:vMerge/>
            <w:hideMark/>
          </w:tcPr>
          <w:p w14:paraId="51BF6AD2"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3771D314"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24BB8979"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4995AD50"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0E26C569" w14:textId="77777777" w:rsidR="00DE4E86" w:rsidRPr="00D779C4" w:rsidRDefault="00DE4E86" w:rsidP="00AA765F">
            <w:pPr>
              <w:rPr>
                <w:rFonts w:cstheme="minorHAnsi"/>
                <w:sz w:val="22"/>
                <w:szCs w:val="22"/>
              </w:rPr>
            </w:pPr>
            <w:r w:rsidRPr="00D779C4">
              <w:rPr>
                <w:rFonts w:cstheme="minorHAnsi"/>
                <w:sz w:val="22"/>
                <w:szCs w:val="22"/>
              </w:rPr>
              <w:t xml:space="preserve">56.44 (46.69-66.20) * </w:t>
            </w:r>
          </w:p>
        </w:tc>
        <w:tc>
          <w:tcPr>
            <w:tcW w:w="3288" w:type="dxa"/>
            <w:vMerge/>
            <w:tcBorders>
              <w:bottom w:val="double" w:sz="4" w:space="0" w:color="auto"/>
            </w:tcBorders>
          </w:tcPr>
          <w:p w14:paraId="006FFD7A" w14:textId="77777777" w:rsidR="00DE4E86" w:rsidRPr="00D779C4" w:rsidRDefault="00DE4E86" w:rsidP="00AA765F">
            <w:pPr>
              <w:rPr>
                <w:rFonts w:cstheme="minorHAnsi"/>
                <w:sz w:val="22"/>
                <w:szCs w:val="22"/>
              </w:rPr>
            </w:pPr>
          </w:p>
        </w:tc>
      </w:tr>
      <w:tr w:rsidR="002A2A69" w:rsidRPr="00D779C4" w14:paraId="7F0F5BC8" w14:textId="77777777" w:rsidTr="00D779C4">
        <w:trPr>
          <w:trHeight w:val="540"/>
        </w:trPr>
        <w:tc>
          <w:tcPr>
            <w:tcW w:w="1598" w:type="dxa"/>
            <w:vMerge w:val="restart"/>
            <w:tcBorders>
              <w:top w:val="double" w:sz="4" w:space="0" w:color="auto"/>
            </w:tcBorders>
            <w:hideMark/>
          </w:tcPr>
          <w:p w14:paraId="584E0D4E" w14:textId="77777777" w:rsidR="00DE4E86" w:rsidRPr="00D779C4" w:rsidRDefault="00DE4E86" w:rsidP="00AA765F">
            <w:pPr>
              <w:rPr>
                <w:rFonts w:cstheme="minorHAnsi"/>
                <w:b/>
                <w:bCs/>
                <w:sz w:val="22"/>
                <w:szCs w:val="22"/>
              </w:rPr>
            </w:pPr>
            <w:r w:rsidRPr="00D779C4">
              <w:rPr>
                <w:rFonts w:cstheme="minorHAnsi"/>
                <w:b/>
                <w:bCs/>
                <w:sz w:val="22"/>
                <w:szCs w:val="22"/>
              </w:rPr>
              <w:t>Maximum peak pressure (kPa): Lateral forefoot</w:t>
            </w:r>
          </w:p>
          <w:p w14:paraId="456159A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2B94039"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57E19B67"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0513B050"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5F5FA422"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73289998"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779955F9" w14:textId="77777777" w:rsidR="00DE4E86" w:rsidRPr="00D779C4" w:rsidRDefault="00DE4E86" w:rsidP="00AA765F">
            <w:pPr>
              <w:rPr>
                <w:rFonts w:cstheme="minorHAnsi"/>
                <w:sz w:val="22"/>
                <w:szCs w:val="22"/>
              </w:rPr>
            </w:pPr>
            <w:r w:rsidRPr="00D779C4">
              <w:rPr>
                <w:rFonts w:cstheme="minorHAnsi"/>
                <w:sz w:val="22"/>
                <w:szCs w:val="22"/>
              </w:rPr>
              <w:t>118.48 (105.96-131) *</w:t>
            </w:r>
          </w:p>
        </w:tc>
        <w:tc>
          <w:tcPr>
            <w:tcW w:w="3288" w:type="dxa"/>
            <w:vMerge w:val="restart"/>
            <w:tcBorders>
              <w:top w:val="double" w:sz="4" w:space="0" w:color="auto"/>
            </w:tcBorders>
          </w:tcPr>
          <w:p w14:paraId="5084381A" w14:textId="77777777" w:rsidR="00DE4E86" w:rsidRPr="00D779C4" w:rsidRDefault="00DE4E86" w:rsidP="00AA765F">
            <w:pPr>
              <w:rPr>
                <w:rFonts w:cstheme="minorHAnsi"/>
                <w:sz w:val="22"/>
                <w:szCs w:val="22"/>
              </w:rPr>
            </w:pPr>
            <w:r w:rsidRPr="00D779C4">
              <w:rPr>
                <w:rFonts w:cstheme="minorHAnsi"/>
                <w:sz w:val="22"/>
                <w:szCs w:val="22"/>
              </w:rPr>
              <w:t>One-way MANOVA:</w:t>
            </w:r>
          </w:p>
          <w:p w14:paraId="7B692704" w14:textId="77777777" w:rsidR="00DE4E86" w:rsidRPr="00D779C4" w:rsidRDefault="00DE4E86" w:rsidP="00AA765F">
            <w:pPr>
              <w:rPr>
                <w:rFonts w:cstheme="minorHAnsi"/>
                <w:sz w:val="22"/>
                <w:szCs w:val="22"/>
              </w:rPr>
            </w:pPr>
          </w:p>
          <w:p w14:paraId="0C0AC209" w14:textId="77777777" w:rsidR="00DE4E86" w:rsidRPr="00D779C4" w:rsidRDefault="00DE4E86" w:rsidP="00AA765F">
            <w:pPr>
              <w:rPr>
                <w:rFonts w:cstheme="minorHAnsi"/>
                <w:sz w:val="22"/>
                <w:szCs w:val="22"/>
              </w:rPr>
            </w:pPr>
            <w:r w:rsidRPr="00D779C4">
              <w:rPr>
                <w:rFonts w:cstheme="minorHAnsi"/>
                <w:sz w:val="22"/>
                <w:szCs w:val="22"/>
              </w:rPr>
              <w:t>p&gt;0.05</w:t>
            </w:r>
          </w:p>
          <w:p w14:paraId="13C2973C" w14:textId="77777777" w:rsidR="00DE4E86" w:rsidRPr="00D779C4" w:rsidRDefault="00DE4E86" w:rsidP="00AA765F">
            <w:pPr>
              <w:rPr>
                <w:rFonts w:cstheme="minorHAnsi"/>
                <w:sz w:val="22"/>
                <w:szCs w:val="22"/>
              </w:rPr>
            </w:pPr>
            <w:r w:rsidRPr="00D779C4">
              <w:rPr>
                <w:rFonts w:cstheme="minorHAnsi"/>
                <w:sz w:val="22"/>
                <w:szCs w:val="22"/>
              </w:rPr>
              <w:t> </w:t>
            </w:r>
          </w:p>
          <w:p w14:paraId="2B30829C"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57DF3966" w14:textId="77777777" w:rsidTr="00D779C4">
        <w:trPr>
          <w:trHeight w:val="320"/>
        </w:trPr>
        <w:tc>
          <w:tcPr>
            <w:tcW w:w="1598" w:type="dxa"/>
            <w:vMerge/>
            <w:hideMark/>
          </w:tcPr>
          <w:p w14:paraId="0B4101F1" w14:textId="77777777" w:rsidR="00DE4E86" w:rsidRPr="00D779C4" w:rsidRDefault="00DE4E86" w:rsidP="00AA765F">
            <w:pPr>
              <w:rPr>
                <w:rFonts w:cstheme="minorHAnsi"/>
                <w:b/>
                <w:bCs/>
                <w:sz w:val="22"/>
                <w:szCs w:val="22"/>
              </w:rPr>
            </w:pPr>
          </w:p>
        </w:tc>
        <w:tc>
          <w:tcPr>
            <w:tcW w:w="1476" w:type="dxa"/>
            <w:vMerge/>
            <w:hideMark/>
          </w:tcPr>
          <w:p w14:paraId="57F43ECF" w14:textId="77777777" w:rsidR="00DE4E86" w:rsidRPr="00D779C4" w:rsidRDefault="00DE4E86" w:rsidP="00AA765F">
            <w:pPr>
              <w:rPr>
                <w:rFonts w:cstheme="minorHAnsi"/>
                <w:sz w:val="22"/>
                <w:szCs w:val="22"/>
              </w:rPr>
            </w:pPr>
          </w:p>
        </w:tc>
        <w:tc>
          <w:tcPr>
            <w:tcW w:w="1905" w:type="dxa"/>
            <w:vMerge/>
            <w:hideMark/>
          </w:tcPr>
          <w:p w14:paraId="501A773F" w14:textId="77777777" w:rsidR="00DE4E86" w:rsidRPr="00D779C4" w:rsidRDefault="00DE4E86" w:rsidP="00AA765F">
            <w:pPr>
              <w:rPr>
                <w:rFonts w:cstheme="minorHAnsi"/>
                <w:sz w:val="22"/>
                <w:szCs w:val="22"/>
              </w:rPr>
            </w:pPr>
          </w:p>
        </w:tc>
        <w:tc>
          <w:tcPr>
            <w:tcW w:w="3952" w:type="dxa"/>
            <w:hideMark/>
          </w:tcPr>
          <w:p w14:paraId="225D82E1"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7872C727"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664F2611" w14:textId="77777777" w:rsidR="00DE4E86" w:rsidRPr="00D779C4" w:rsidRDefault="00DE4E86" w:rsidP="00AA765F">
            <w:pPr>
              <w:rPr>
                <w:rFonts w:cstheme="minorHAnsi"/>
                <w:sz w:val="22"/>
                <w:szCs w:val="22"/>
              </w:rPr>
            </w:pPr>
            <w:r w:rsidRPr="00D779C4">
              <w:rPr>
                <w:rFonts w:cstheme="minorHAnsi"/>
                <w:sz w:val="22"/>
                <w:szCs w:val="22"/>
              </w:rPr>
              <w:t>120.53 (104.55-136.51)</w:t>
            </w:r>
          </w:p>
        </w:tc>
        <w:tc>
          <w:tcPr>
            <w:tcW w:w="3288" w:type="dxa"/>
            <w:vMerge/>
          </w:tcPr>
          <w:p w14:paraId="0574409B" w14:textId="77777777" w:rsidR="00DE4E86" w:rsidRPr="00D779C4" w:rsidRDefault="00DE4E86" w:rsidP="00AA765F">
            <w:pPr>
              <w:rPr>
                <w:rFonts w:cstheme="minorHAnsi"/>
                <w:sz w:val="22"/>
                <w:szCs w:val="22"/>
              </w:rPr>
            </w:pPr>
          </w:p>
        </w:tc>
      </w:tr>
      <w:tr w:rsidR="002A2A69" w:rsidRPr="00D779C4" w14:paraId="08C921DF" w14:textId="77777777" w:rsidTr="00D779C4">
        <w:trPr>
          <w:trHeight w:val="300"/>
        </w:trPr>
        <w:tc>
          <w:tcPr>
            <w:tcW w:w="1598" w:type="dxa"/>
            <w:vMerge/>
            <w:tcBorders>
              <w:bottom w:val="double" w:sz="4" w:space="0" w:color="auto"/>
            </w:tcBorders>
            <w:hideMark/>
          </w:tcPr>
          <w:p w14:paraId="29A9D5A6" w14:textId="77777777" w:rsidR="00DE4E86" w:rsidRPr="00D779C4" w:rsidRDefault="00DE4E86" w:rsidP="00AA765F">
            <w:pPr>
              <w:rPr>
                <w:rFonts w:cstheme="minorHAnsi"/>
                <w:b/>
                <w:bCs/>
                <w:sz w:val="22"/>
                <w:szCs w:val="22"/>
              </w:rPr>
            </w:pPr>
          </w:p>
        </w:tc>
        <w:tc>
          <w:tcPr>
            <w:tcW w:w="1476" w:type="dxa"/>
            <w:vMerge/>
            <w:hideMark/>
          </w:tcPr>
          <w:p w14:paraId="737601BD"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112DB7F5"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21F6F511"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1A245675"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7F1592B4" w14:textId="77777777" w:rsidR="00DE4E86" w:rsidRPr="00D779C4" w:rsidRDefault="00DE4E86" w:rsidP="00AA765F">
            <w:pPr>
              <w:rPr>
                <w:rFonts w:cstheme="minorHAnsi"/>
                <w:sz w:val="22"/>
                <w:szCs w:val="22"/>
              </w:rPr>
            </w:pPr>
            <w:r w:rsidRPr="00D779C4">
              <w:rPr>
                <w:rFonts w:cstheme="minorHAnsi"/>
                <w:sz w:val="22"/>
                <w:szCs w:val="22"/>
              </w:rPr>
              <w:t>129.77 (112.98-146.55) *</w:t>
            </w:r>
          </w:p>
        </w:tc>
        <w:tc>
          <w:tcPr>
            <w:tcW w:w="3288" w:type="dxa"/>
            <w:vMerge/>
            <w:tcBorders>
              <w:bottom w:val="double" w:sz="4" w:space="0" w:color="auto"/>
            </w:tcBorders>
          </w:tcPr>
          <w:p w14:paraId="79A9F92D" w14:textId="77777777" w:rsidR="00DE4E86" w:rsidRPr="00D779C4" w:rsidRDefault="00DE4E86" w:rsidP="00AA765F">
            <w:pPr>
              <w:rPr>
                <w:rFonts w:cstheme="minorHAnsi"/>
                <w:sz w:val="22"/>
                <w:szCs w:val="22"/>
              </w:rPr>
            </w:pPr>
          </w:p>
        </w:tc>
      </w:tr>
      <w:tr w:rsidR="002A2A69" w:rsidRPr="00D779C4" w14:paraId="06166619" w14:textId="77777777" w:rsidTr="00D779C4">
        <w:trPr>
          <w:trHeight w:val="540"/>
        </w:trPr>
        <w:tc>
          <w:tcPr>
            <w:tcW w:w="1598" w:type="dxa"/>
            <w:vMerge w:val="restart"/>
            <w:tcBorders>
              <w:top w:val="double" w:sz="4" w:space="0" w:color="auto"/>
            </w:tcBorders>
            <w:hideMark/>
          </w:tcPr>
          <w:p w14:paraId="2725187E" w14:textId="77777777" w:rsidR="00DE4E86" w:rsidRPr="00D779C4" w:rsidRDefault="00DE4E86" w:rsidP="00AA765F">
            <w:pPr>
              <w:rPr>
                <w:rFonts w:cstheme="minorHAnsi"/>
                <w:b/>
                <w:bCs/>
                <w:sz w:val="22"/>
                <w:szCs w:val="22"/>
              </w:rPr>
            </w:pPr>
            <w:r w:rsidRPr="00D779C4">
              <w:rPr>
                <w:rFonts w:cstheme="minorHAnsi"/>
                <w:b/>
                <w:bCs/>
                <w:sz w:val="22"/>
                <w:szCs w:val="22"/>
              </w:rPr>
              <w:t>Maximum peak pressure (kPa): Medial forefoot</w:t>
            </w:r>
          </w:p>
          <w:p w14:paraId="5529614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F84DF65"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hideMark/>
          </w:tcPr>
          <w:p w14:paraId="177AE4EF"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60AD63FD"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76E1BF77"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4D7B4146"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0C83FCD0" w14:textId="77777777" w:rsidR="00DE4E86" w:rsidRPr="00D779C4" w:rsidRDefault="00DE4E86" w:rsidP="00AA765F">
            <w:pPr>
              <w:rPr>
                <w:rFonts w:cstheme="minorHAnsi"/>
                <w:sz w:val="22"/>
                <w:szCs w:val="22"/>
              </w:rPr>
            </w:pPr>
            <w:r w:rsidRPr="00D779C4">
              <w:rPr>
                <w:rFonts w:cstheme="minorHAnsi"/>
                <w:sz w:val="22"/>
                <w:szCs w:val="22"/>
              </w:rPr>
              <w:t>115 (101.83-128.16) *</w:t>
            </w:r>
          </w:p>
        </w:tc>
        <w:tc>
          <w:tcPr>
            <w:tcW w:w="3288" w:type="dxa"/>
            <w:tcBorders>
              <w:top w:val="double" w:sz="4" w:space="0" w:color="auto"/>
            </w:tcBorders>
          </w:tcPr>
          <w:p w14:paraId="3E867DFF" w14:textId="77777777" w:rsidR="00DE4E86" w:rsidRPr="00D779C4" w:rsidRDefault="00DE4E86" w:rsidP="00AA765F">
            <w:pPr>
              <w:rPr>
                <w:rFonts w:cstheme="minorHAnsi"/>
                <w:sz w:val="22"/>
                <w:szCs w:val="22"/>
              </w:rPr>
            </w:pPr>
            <w:r w:rsidRPr="00D779C4">
              <w:rPr>
                <w:rFonts w:cstheme="minorHAnsi"/>
                <w:sz w:val="22"/>
                <w:szCs w:val="22"/>
              </w:rPr>
              <w:t>One-way MANOVA:</w:t>
            </w:r>
          </w:p>
          <w:p w14:paraId="489C6F96" w14:textId="77777777" w:rsidR="00DE4E86" w:rsidRPr="00D779C4" w:rsidRDefault="00DE4E86" w:rsidP="00AA765F">
            <w:pPr>
              <w:rPr>
                <w:rFonts w:cstheme="minorHAnsi"/>
                <w:b/>
                <w:bCs/>
                <w:sz w:val="22"/>
                <w:szCs w:val="22"/>
              </w:rPr>
            </w:pPr>
          </w:p>
          <w:p w14:paraId="3471A010" w14:textId="77777777" w:rsidR="00DE4E86" w:rsidRPr="00D779C4" w:rsidRDefault="00DE4E86" w:rsidP="00AA765F">
            <w:pPr>
              <w:rPr>
                <w:rFonts w:cstheme="minorHAnsi"/>
                <w:b/>
                <w:bCs/>
                <w:sz w:val="22"/>
                <w:szCs w:val="22"/>
              </w:rPr>
            </w:pPr>
            <w:r w:rsidRPr="00D779C4">
              <w:rPr>
                <w:rFonts w:cstheme="minorHAnsi"/>
                <w:b/>
                <w:bCs/>
                <w:sz w:val="22"/>
                <w:szCs w:val="22"/>
              </w:rPr>
              <w:t>p=0.008</w:t>
            </w:r>
          </w:p>
        </w:tc>
      </w:tr>
      <w:tr w:rsidR="00155C1C" w:rsidRPr="00D779C4" w14:paraId="62626CC5" w14:textId="77777777" w:rsidTr="00D779C4">
        <w:trPr>
          <w:trHeight w:val="320"/>
        </w:trPr>
        <w:tc>
          <w:tcPr>
            <w:tcW w:w="1598" w:type="dxa"/>
            <w:vMerge/>
            <w:hideMark/>
          </w:tcPr>
          <w:p w14:paraId="24579038" w14:textId="77777777" w:rsidR="00DE4E86" w:rsidRPr="00D779C4" w:rsidRDefault="00DE4E86" w:rsidP="00AA765F">
            <w:pPr>
              <w:rPr>
                <w:rFonts w:cstheme="minorHAnsi"/>
                <w:b/>
                <w:bCs/>
                <w:sz w:val="22"/>
                <w:szCs w:val="22"/>
              </w:rPr>
            </w:pPr>
          </w:p>
        </w:tc>
        <w:tc>
          <w:tcPr>
            <w:tcW w:w="1476" w:type="dxa"/>
            <w:vMerge/>
            <w:hideMark/>
          </w:tcPr>
          <w:p w14:paraId="4E448497" w14:textId="77777777" w:rsidR="00DE4E86" w:rsidRPr="00D779C4" w:rsidRDefault="00DE4E86" w:rsidP="00AA765F">
            <w:pPr>
              <w:rPr>
                <w:rFonts w:cstheme="minorHAnsi"/>
                <w:sz w:val="22"/>
                <w:szCs w:val="22"/>
              </w:rPr>
            </w:pPr>
          </w:p>
        </w:tc>
        <w:tc>
          <w:tcPr>
            <w:tcW w:w="1905" w:type="dxa"/>
            <w:vMerge/>
            <w:hideMark/>
          </w:tcPr>
          <w:p w14:paraId="359F834D" w14:textId="77777777" w:rsidR="00DE4E86" w:rsidRPr="00D779C4" w:rsidRDefault="00DE4E86" w:rsidP="00AA765F">
            <w:pPr>
              <w:rPr>
                <w:rFonts w:cstheme="minorHAnsi"/>
                <w:sz w:val="22"/>
                <w:szCs w:val="22"/>
              </w:rPr>
            </w:pPr>
          </w:p>
        </w:tc>
        <w:tc>
          <w:tcPr>
            <w:tcW w:w="3952" w:type="dxa"/>
            <w:hideMark/>
          </w:tcPr>
          <w:p w14:paraId="437CF0C5"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2B2DA091"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10759CD7" w14:textId="77777777" w:rsidR="00DE4E86" w:rsidRPr="00D779C4" w:rsidRDefault="00DE4E86" w:rsidP="00AA765F">
            <w:pPr>
              <w:rPr>
                <w:rFonts w:cstheme="minorHAnsi"/>
                <w:sz w:val="22"/>
                <w:szCs w:val="22"/>
              </w:rPr>
            </w:pPr>
            <w:r w:rsidRPr="00D779C4">
              <w:rPr>
                <w:rFonts w:cstheme="minorHAnsi"/>
                <w:sz w:val="22"/>
                <w:szCs w:val="22"/>
              </w:rPr>
              <w:t>101.26 (81.02-121.51) *</w:t>
            </w:r>
          </w:p>
        </w:tc>
        <w:tc>
          <w:tcPr>
            <w:tcW w:w="3288" w:type="dxa"/>
            <w:vMerge w:val="restart"/>
          </w:tcPr>
          <w:p w14:paraId="0B0EA67F" w14:textId="77777777" w:rsidR="00DE4E86" w:rsidRPr="00D779C4" w:rsidRDefault="00DE4E86" w:rsidP="00AA765F">
            <w:pPr>
              <w:rPr>
                <w:rFonts w:cstheme="minorHAnsi"/>
                <w:sz w:val="22"/>
                <w:szCs w:val="22"/>
              </w:rPr>
            </w:pPr>
            <w:r w:rsidRPr="00D779C4">
              <w:rPr>
                <w:rFonts w:cstheme="minorHAnsi"/>
                <w:sz w:val="22"/>
                <w:szCs w:val="22"/>
              </w:rPr>
              <w:t>Post hoc:</w:t>
            </w:r>
          </w:p>
          <w:p w14:paraId="4C160711" w14:textId="77777777" w:rsidR="00DE4E86" w:rsidRPr="00D779C4" w:rsidRDefault="00DE4E86" w:rsidP="00AA765F">
            <w:pPr>
              <w:rPr>
                <w:rFonts w:cstheme="minorHAnsi"/>
                <w:sz w:val="22"/>
                <w:szCs w:val="22"/>
              </w:rPr>
            </w:pPr>
            <w:r w:rsidRPr="00D779C4">
              <w:rPr>
                <w:rFonts w:cstheme="minorHAnsi"/>
                <w:sz w:val="22"/>
                <w:szCs w:val="22"/>
              </w:rPr>
              <w:t xml:space="preserve">Group 1 vs. Group 3 </w:t>
            </w:r>
            <w:r w:rsidRPr="00D779C4">
              <w:rPr>
                <w:rFonts w:cstheme="minorHAnsi"/>
                <w:b/>
                <w:bCs/>
                <w:sz w:val="22"/>
                <w:szCs w:val="22"/>
              </w:rPr>
              <w:t xml:space="preserve">p&lt;0.05 </w:t>
            </w:r>
            <w:r w:rsidRPr="00D779C4">
              <w:rPr>
                <w:rFonts w:cstheme="minorHAnsi"/>
                <w:sz w:val="22"/>
                <w:szCs w:val="22"/>
              </w:rPr>
              <w:t>§</w:t>
            </w:r>
          </w:p>
          <w:p w14:paraId="0419E21C" w14:textId="77777777" w:rsidR="00DE4E86" w:rsidRPr="00D779C4" w:rsidRDefault="00DE4E86" w:rsidP="00AA765F">
            <w:pPr>
              <w:rPr>
                <w:rFonts w:cstheme="minorHAnsi"/>
                <w:sz w:val="22"/>
                <w:szCs w:val="22"/>
              </w:rPr>
            </w:pPr>
            <w:r w:rsidRPr="00D779C4">
              <w:rPr>
                <w:rFonts w:cstheme="minorHAnsi"/>
                <w:sz w:val="22"/>
                <w:szCs w:val="22"/>
              </w:rPr>
              <w:t xml:space="preserve">Group 2 vs. Group 3 </w:t>
            </w:r>
            <w:r w:rsidRPr="00D779C4">
              <w:rPr>
                <w:rFonts w:cstheme="minorHAnsi"/>
                <w:b/>
                <w:bCs/>
                <w:sz w:val="22"/>
                <w:szCs w:val="22"/>
              </w:rPr>
              <w:t xml:space="preserve">p&lt;0.01 </w:t>
            </w:r>
            <w:r w:rsidRPr="00D779C4">
              <w:rPr>
                <w:rFonts w:cstheme="minorHAnsi"/>
                <w:sz w:val="22"/>
                <w:szCs w:val="22"/>
              </w:rPr>
              <w:t>§</w:t>
            </w:r>
          </w:p>
          <w:p w14:paraId="7003F1DC" w14:textId="77777777" w:rsidR="00DE4E86" w:rsidRPr="00D779C4" w:rsidRDefault="00DE4E86" w:rsidP="00AA765F">
            <w:pPr>
              <w:rPr>
                <w:rFonts w:cstheme="minorHAnsi"/>
                <w:sz w:val="22"/>
                <w:szCs w:val="22"/>
              </w:rPr>
            </w:pPr>
          </w:p>
        </w:tc>
      </w:tr>
      <w:tr w:rsidR="002A2A69" w:rsidRPr="00D779C4" w14:paraId="4F6FA0EA" w14:textId="77777777" w:rsidTr="00D779C4">
        <w:trPr>
          <w:trHeight w:val="320"/>
        </w:trPr>
        <w:tc>
          <w:tcPr>
            <w:tcW w:w="1598" w:type="dxa"/>
            <w:vMerge/>
            <w:tcBorders>
              <w:bottom w:val="double" w:sz="4" w:space="0" w:color="auto"/>
            </w:tcBorders>
            <w:hideMark/>
          </w:tcPr>
          <w:p w14:paraId="74F3B87A" w14:textId="77777777" w:rsidR="00DE4E86" w:rsidRPr="00D779C4" w:rsidRDefault="00DE4E86" w:rsidP="00AA765F">
            <w:pPr>
              <w:rPr>
                <w:rFonts w:cstheme="minorHAnsi"/>
                <w:b/>
                <w:bCs/>
                <w:sz w:val="22"/>
                <w:szCs w:val="22"/>
              </w:rPr>
            </w:pPr>
          </w:p>
        </w:tc>
        <w:tc>
          <w:tcPr>
            <w:tcW w:w="1476" w:type="dxa"/>
            <w:vMerge/>
            <w:hideMark/>
          </w:tcPr>
          <w:p w14:paraId="44F90446" w14:textId="77777777" w:rsidR="00DE4E86" w:rsidRPr="00D779C4" w:rsidRDefault="00DE4E86" w:rsidP="00AA765F">
            <w:pPr>
              <w:rPr>
                <w:rFonts w:cstheme="minorHAnsi"/>
                <w:sz w:val="22"/>
                <w:szCs w:val="22"/>
              </w:rPr>
            </w:pPr>
          </w:p>
        </w:tc>
        <w:tc>
          <w:tcPr>
            <w:tcW w:w="1905" w:type="dxa"/>
            <w:vMerge/>
            <w:tcBorders>
              <w:bottom w:val="double" w:sz="4" w:space="0" w:color="auto"/>
            </w:tcBorders>
            <w:hideMark/>
          </w:tcPr>
          <w:p w14:paraId="2025D742" w14:textId="77777777" w:rsidR="00DE4E86" w:rsidRPr="00D779C4" w:rsidRDefault="00DE4E86" w:rsidP="00AA765F">
            <w:pPr>
              <w:rPr>
                <w:rFonts w:cstheme="minorHAnsi"/>
                <w:sz w:val="22"/>
                <w:szCs w:val="22"/>
              </w:rPr>
            </w:pPr>
          </w:p>
        </w:tc>
        <w:tc>
          <w:tcPr>
            <w:tcW w:w="3952" w:type="dxa"/>
            <w:tcBorders>
              <w:bottom w:val="double" w:sz="4" w:space="0" w:color="auto"/>
            </w:tcBorders>
            <w:hideMark/>
          </w:tcPr>
          <w:p w14:paraId="66BFD30B"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double" w:sz="4" w:space="0" w:color="auto"/>
            </w:tcBorders>
            <w:hideMark/>
          </w:tcPr>
          <w:p w14:paraId="6810458E"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double" w:sz="4" w:space="0" w:color="auto"/>
            </w:tcBorders>
            <w:hideMark/>
          </w:tcPr>
          <w:p w14:paraId="53493C64" w14:textId="77777777" w:rsidR="00DE4E86" w:rsidRPr="00D779C4" w:rsidRDefault="00DE4E86" w:rsidP="00AA765F">
            <w:pPr>
              <w:rPr>
                <w:rFonts w:cstheme="minorHAnsi"/>
                <w:sz w:val="22"/>
                <w:szCs w:val="22"/>
              </w:rPr>
            </w:pPr>
            <w:r w:rsidRPr="00D779C4">
              <w:rPr>
                <w:rFonts w:cstheme="minorHAnsi"/>
                <w:sz w:val="22"/>
                <w:szCs w:val="22"/>
              </w:rPr>
              <w:t>135.87 (122.1-149.64) *</w:t>
            </w:r>
          </w:p>
        </w:tc>
        <w:tc>
          <w:tcPr>
            <w:tcW w:w="3288" w:type="dxa"/>
            <w:vMerge/>
          </w:tcPr>
          <w:p w14:paraId="3B9EA012" w14:textId="77777777" w:rsidR="00DE4E86" w:rsidRPr="00D779C4" w:rsidRDefault="00DE4E86" w:rsidP="00AA765F">
            <w:pPr>
              <w:rPr>
                <w:rFonts w:cstheme="minorHAnsi"/>
                <w:sz w:val="22"/>
                <w:szCs w:val="22"/>
              </w:rPr>
            </w:pPr>
          </w:p>
        </w:tc>
      </w:tr>
      <w:tr w:rsidR="002A2A69" w:rsidRPr="00D779C4" w14:paraId="6B7411CC" w14:textId="77777777" w:rsidTr="00D779C4">
        <w:trPr>
          <w:trHeight w:val="540"/>
        </w:trPr>
        <w:tc>
          <w:tcPr>
            <w:tcW w:w="1598" w:type="dxa"/>
            <w:vMerge w:val="restart"/>
            <w:tcBorders>
              <w:top w:val="double" w:sz="4" w:space="0" w:color="auto"/>
            </w:tcBorders>
            <w:hideMark/>
          </w:tcPr>
          <w:p w14:paraId="087D0AB3" w14:textId="77777777" w:rsidR="00DE4E86" w:rsidRPr="00D779C4" w:rsidRDefault="00DE4E86" w:rsidP="00AA765F">
            <w:pPr>
              <w:rPr>
                <w:rFonts w:cstheme="minorHAnsi"/>
                <w:b/>
                <w:bCs/>
                <w:sz w:val="22"/>
                <w:szCs w:val="22"/>
              </w:rPr>
            </w:pPr>
            <w:r w:rsidRPr="00D779C4">
              <w:rPr>
                <w:rFonts w:cstheme="minorHAnsi"/>
                <w:b/>
                <w:bCs/>
                <w:sz w:val="22"/>
                <w:szCs w:val="22"/>
              </w:rPr>
              <w:t>Peak pressure ratio: Medial/lateral forefoot</w:t>
            </w:r>
          </w:p>
          <w:p w14:paraId="401038C3" w14:textId="77777777" w:rsidR="00DE4E86" w:rsidRPr="00D779C4" w:rsidRDefault="00DE4E86" w:rsidP="00AA765F">
            <w:pPr>
              <w:rPr>
                <w:rFonts w:cstheme="minorHAnsi"/>
                <w:sz w:val="22"/>
                <w:szCs w:val="22"/>
              </w:rPr>
            </w:pPr>
            <w:r w:rsidRPr="00D779C4">
              <w:rPr>
                <w:rFonts w:cstheme="minorHAnsi"/>
                <w:sz w:val="22"/>
                <w:szCs w:val="22"/>
              </w:rPr>
              <w:t> </w:t>
            </w:r>
          </w:p>
          <w:p w14:paraId="495E7279" w14:textId="77777777" w:rsidR="00DE4E86" w:rsidRPr="00D779C4" w:rsidRDefault="00DE4E86" w:rsidP="00AA765F">
            <w:pPr>
              <w:rPr>
                <w:rFonts w:cstheme="minorHAnsi"/>
                <w:b/>
                <w:bCs/>
                <w:sz w:val="22"/>
                <w:szCs w:val="22"/>
              </w:rPr>
            </w:pPr>
            <w:r w:rsidRPr="00D779C4">
              <w:rPr>
                <w:rFonts w:cstheme="minorHAnsi"/>
                <w:sz w:val="22"/>
                <w:szCs w:val="22"/>
              </w:rPr>
              <w:t> </w:t>
            </w:r>
          </w:p>
        </w:tc>
        <w:tc>
          <w:tcPr>
            <w:tcW w:w="1476" w:type="dxa"/>
            <w:vMerge/>
            <w:hideMark/>
          </w:tcPr>
          <w:p w14:paraId="475A596F" w14:textId="77777777" w:rsidR="00DE4E86" w:rsidRPr="00D779C4" w:rsidRDefault="00DE4E86" w:rsidP="00AA765F">
            <w:pPr>
              <w:rPr>
                <w:rFonts w:cstheme="minorHAnsi"/>
                <w:b/>
                <w:bCs/>
                <w:sz w:val="22"/>
                <w:szCs w:val="22"/>
              </w:rPr>
            </w:pPr>
          </w:p>
        </w:tc>
        <w:tc>
          <w:tcPr>
            <w:tcW w:w="1905" w:type="dxa"/>
            <w:vMerge/>
            <w:tcBorders>
              <w:top w:val="double" w:sz="4" w:space="0" w:color="auto"/>
            </w:tcBorders>
            <w:hideMark/>
          </w:tcPr>
          <w:p w14:paraId="7025CA1E" w14:textId="77777777" w:rsidR="00DE4E86" w:rsidRPr="00D779C4" w:rsidRDefault="00DE4E86" w:rsidP="00AA765F">
            <w:pPr>
              <w:rPr>
                <w:rFonts w:cstheme="minorHAnsi"/>
                <w:sz w:val="22"/>
                <w:szCs w:val="22"/>
              </w:rPr>
            </w:pPr>
          </w:p>
        </w:tc>
        <w:tc>
          <w:tcPr>
            <w:tcW w:w="3952" w:type="dxa"/>
            <w:tcBorders>
              <w:top w:val="double" w:sz="4" w:space="0" w:color="auto"/>
            </w:tcBorders>
            <w:hideMark/>
          </w:tcPr>
          <w:p w14:paraId="74C7D615" w14:textId="77777777" w:rsidR="00DE4E86" w:rsidRPr="00D779C4" w:rsidRDefault="00DE4E86" w:rsidP="00AA765F">
            <w:pPr>
              <w:rPr>
                <w:rFonts w:cstheme="minorHAnsi"/>
                <w:sz w:val="22"/>
                <w:szCs w:val="22"/>
              </w:rPr>
            </w:pPr>
            <w:r w:rsidRPr="00D779C4">
              <w:rPr>
                <w:rFonts w:cstheme="minorHAnsi"/>
                <w:sz w:val="22"/>
                <w:szCs w:val="22"/>
              </w:rPr>
              <w:t>Group 1 CTF and DB</w:t>
            </w:r>
          </w:p>
        </w:tc>
        <w:tc>
          <w:tcPr>
            <w:tcW w:w="1275" w:type="dxa"/>
            <w:tcBorders>
              <w:top w:val="double" w:sz="4" w:space="0" w:color="auto"/>
            </w:tcBorders>
            <w:hideMark/>
          </w:tcPr>
          <w:p w14:paraId="316CE721"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top w:val="double" w:sz="4" w:space="0" w:color="auto"/>
            </w:tcBorders>
            <w:hideMark/>
          </w:tcPr>
          <w:p w14:paraId="39EBAE70" w14:textId="77777777" w:rsidR="00DE4E86" w:rsidRPr="00D779C4" w:rsidRDefault="00DE4E86" w:rsidP="00AA765F">
            <w:pPr>
              <w:rPr>
                <w:rFonts w:cstheme="minorHAnsi"/>
                <w:sz w:val="22"/>
                <w:szCs w:val="22"/>
              </w:rPr>
            </w:pPr>
            <w:r w:rsidRPr="00D779C4">
              <w:rPr>
                <w:rFonts w:cstheme="minorHAnsi"/>
                <w:sz w:val="22"/>
                <w:szCs w:val="22"/>
              </w:rPr>
              <w:t>1.52 (1.28-1.76) *</w:t>
            </w:r>
          </w:p>
        </w:tc>
        <w:tc>
          <w:tcPr>
            <w:tcW w:w="3288" w:type="dxa"/>
            <w:vMerge w:val="restart"/>
            <w:tcBorders>
              <w:top w:val="double" w:sz="4" w:space="0" w:color="auto"/>
            </w:tcBorders>
          </w:tcPr>
          <w:p w14:paraId="218FC32D" w14:textId="77777777" w:rsidR="00DE4E86" w:rsidRPr="00D779C4" w:rsidRDefault="00DE4E86" w:rsidP="00AA765F">
            <w:pPr>
              <w:rPr>
                <w:rFonts w:cstheme="minorHAnsi"/>
                <w:sz w:val="22"/>
                <w:szCs w:val="22"/>
              </w:rPr>
            </w:pPr>
            <w:r w:rsidRPr="00D779C4">
              <w:rPr>
                <w:rFonts w:cstheme="minorHAnsi"/>
                <w:sz w:val="22"/>
                <w:szCs w:val="22"/>
              </w:rPr>
              <w:t>One-way MANOVA:</w:t>
            </w:r>
          </w:p>
          <w:p w14:paraId="233F4993" w14:textId="77777777" w:rsidR="00DE4E86" w:rsidRPr="00D779C4" w:rsidRDefault="00DE4E86" w:rsidP="00AA765F">
            <w:pPr>
              <w:rPr>
                <w:rFonts w:cstheme="minorHAnsi"/>
                <w:sz w:val="22"/>
                <w:szCs w:val="22"/>
              </w:rPr>
            </w:pPr>
          </w:p>
          <w:p w14:paraId="4DF65708" w14:textId="77777777" w:rsidR="00DE4E86" w:rsidRPr="00D779C4" w:rsidRDefault="00DE4E86" w:rsidP="00AA765F">
            <w:pPr>
              <w:rPr>
                <w:rFonts w:cstheme="minorHAnsi"/>
                <w:sz w:val="22"/>
                <w:szCs w:val="22"/>
              </w:rPr>
            </w:pPr>
            <w:r w:rsidRPr="00D779C4">
              <w:rPr>
                <w:rFonts w:cstheme="minorHAnsi"/>
                <w:sz w:val="22"/>
                <w:szCs w:val="22"/>
              </w:rPr>
              <w:t>p&gt;0.05</w:t>
            </w:r>
          </w:p>
          <w:p w14:paraId="7E75A472" w14:textId="77777777" w:rsidR="00DE4E86" w:rsidRPr="00D779C4" w:rsidRDefault="00DE4E86" w:rsidP="00AA765F">
            <w:pPr>
              <w:rPr>
                <w:rFonts w:cstheme="minorHAnsi"/>
                <w:sz w:val="22"/>
                <w:szCs w:val="22"/>
              </w:rPr>
            </w:pPr>
            <w:r w:rsidRPr="00D779C4">
              <w:rPr>
                <w:rFonts w:cstheme="minorHAnsi"/>
                <w:sz w:val="22"/>
                <w:szCs w:val="22"/>
              </w:rPr>
              <w:t> </w:t>
            </w:r>
          </w:p>
          <w:p w14:paraId="02F5AA3B" w14:textId="77777777" w:rsidR="00DE4E86" w:rsidRDefault="00DE4E86" w:rsidP="00AA765F">
            <w:pPr>
              <w:rPr>
                <w:rFonts w:cstheme="minorHAnsi"/>
                <w:sz w:val="22"/>
                <w:szCs w:val="22"/>
              </w:rPr>
            </w:pPr>
            <w:r w:rsidRPr="00D779C4">
              <w:rPr>
                <w:rFonts w:cstheme="minorHAnsi"/>
                <w:sz w:val="22"/>
                <w:szCs w:val="22"/>
              </w:rPr>
              <w:t> </w:t>
            </w:r>
          </w:p>
          <w:p w14:paraId="2E251E53" w14:textId="77777777" w:rsidR="000E24E6" w:rsidRDefault="000E24E6" w:rsidP="00AA765F">
            <w:pPr>
              <w:rPr>
                <w:rFonts w:cstheme="minorHAnsi"/>
                <w:sz w:val="22"/>
                <w:szCs w:val="22"/>
              </w:rPr>
            </w:pPr>
          </w:p>
          <w:p w14:paraId="387D3534" w14:textId="77777777" w:rsidR="000E24E6" w:rsidRDefault="000E24E6" w:rsidP="00AA765F">
            <w:pPr>
              <w:rPr>
                <w:rFonts w:cstheme="minorHAnsi"/>
                <w:sz w:val="22"/>
                <w:szCs w:val="22"/>
              </w:rPr>
            </w:pPr>
          </w:p>
          <w:p w14:paraId="589AFB28" w14:textId="77777777" w:rsidR="000E24E6" w:rsidRDefault="000E24E6" w:rsidP="00AA765F">
            <w:pPr>
              <w:rPr>
                <w:rFonts w:cstheme="minorHAnsi"/>
                <w:sz w:val="22"/>
                <w:szCs w:val="22"/>
              </w:rPr>
            </w:pPr>
          </w:p>
          <w:p w14:paraId="7DF36556" w14:textId="77777777" w:rsidR="000E24E6" w:rsidRDefault="000E24E6" w:rsidP="00AA765F">
            <w:pPr>
              <w:rPr>
                <w:rFonts w:cstheme="minorHAnsi"/>
                <w:sz w:val="22"/>
                <w:szCs w:val="22"/>
              </w:rPr>
            </w:pPr>
          </w:p>
          <w:p w14:paraId="3C612579" w14:textId="77777777" w:rsidR="000E24E6" w:rsidRDefault="000E24E6" w:rsidP="00AA765F">
            <w:pPr>
              <w:rPr>
                <w:rFonts w:cstheme="minorHAnsi"/>
                <w:sz w:val="22"/>
                <w:szCs w:val="22"/>
              </w:rPr>
            </w:pPr>
          </w:p>
          <w:p w14:paraId="0232A1C1" w14:textId="7D8397BD" w:rsidR="00DE4E86" w:rsidRPr="00D779C4" w:rsidRDefault="00DE4E86" w:rsidP="00AA765F">
            <w:pPr>
              <w:rPr>
                <w:rFonts w:cstheme="minorHAnsi"/>
                <w:sz w:val="22"/>
                <w:szCs w:val="22"/>
              </w:rPr>
            </w:pPr>
          </w:p>
        </w:tc>
      </w:tr>
      <w:tr w:rsidR="00155C1C" w:rsidRPr="00D779C4" w14:paraId="17B1645B" w14:textId="77777777" w:rsidTr="00D779C4">
        <w:trPr>
          <w:trHeight w:val="340"/>
        </w:trPr>
        <w:tc>
          <w:tcPr>
            <w:tcW w:w="1598" w:type="dxa"/>
            <w:vMerge/>
            <w:hideMark/>
          </w:tcPr>
          <w:p w14:paraId="5EDBB127" w14:textId="77777777" w:rsidR="00DE4E86" w:rsidRPr="00D779C4" w:rsidRDefault="00DE4E86" w:rsidP="00AA765F">
            <w:pPr>
              <w:rPr>
                <w:rFonts w:cstheme="minorHAnsi"/>
                <w:sz w:val="22"/>
                <w:szCs w:val="22"/>
              </w:rPr>
            </w:pPr>
          </w:p>
        </w:tc>
        <w:tc>
          <w:tcPr>
            <w:tcW w:w="1476" w:type="dxa"/>
            <w:vMerge/>
            <w:hideMark/>
          </w:tcPr>
          <w:p w14:paraId="2D280142" w14:textId="77777777" w:rsidR="00DE4E86" w:rsidRPr="00D779C4" w:rsidRDefault="00DE4E86" w:rsidP="00AA765F">
            <w:pPr>
              <w:rPr>
                <w:rFonts w:cstheme="minorHAnsi"/>
                <w:sz w:val="22"/>
                <w:szCs w:val="22"/>
              </w:rPr>
            </w:pPr>
          </w:p>
        </w:tc>
        <w:tc>
          <w:tcPr>
            <w:tcW w:w="1905" w:type="dxa"/>
            <w:vMerge/>
            <w:hideMark/>
          </w:tcPr>
          <w:p w14:paraId="72C4FD84" w14:textId="77777777" w:rsidR="00DE4E86" w:rsidRPr="00D779C4" w:rsidRDefault="00DE4E86" w:rsidP="00AA765F">
            <w:pPr>
              <w:rPr>
                <w:rFonts w:cstheme="minorHAnsi"/>
                <w:sz w:val="22"/>
                <w:szCs w:val="22"/>
              </w:rPr>
            </w:pPr>
          </w:p>
        </w:tc>
        <w:tc>
          <w:tcPr>
            <w:tcW w:w="3952" w:type="dxa"/>
            <w:hideMark/>
          </w:tcPr>
          <w:p w14:paraId="0A3EA82B" w14:textId="77777777" w:rsidR="00DE4E86" w:rsidRPr="00D779C4" w:rsidRDefault="00DE4E86" w:rsidP="00AA765F">
            <w:pPr>
              <w:rPr>
                <w:rFonts w:cstheme="minorHAnsi"/>
                <w:sz w:val="22"/>
                <w:szCs w:val="22"/>
              </w:rPr>
            </w:pPr>
            <w:r w:rsidRPr="00D779C4">
              <w:rPr>
                <w:rFonts w:cstheme="minorHAnsi"/>
                <w:sz w:val="22"/>
                <w:szCs w:val="22"/>
              </w:rPr>
              <w:t>Group2 DB and Own footwear</w:t>
            </w:r>
          </w:p>
        </w:tc>
        <w:tc>
          <w:tcPr>
            <w:tcW w:w="1275" w:type="dxa"/>
            <w:hideMark/>
          </w:tcPr>
          <w:p w14:paraId="20C62CCD"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hideMark/>
          </w:tcPr>
          <w:p w14:paraId="6DB16A45" w14:textId="77777777" w:rsidR="00DE4E86" w:rsidRPr="00D779C4" w:rsidRDefault="00DE4E86" w:rsidP="00AA765F">
            <w:pPr>
              <w:rPr>
                <w:rFonts w:cstheme="minorHAnsi"/>
                <w:sz w:val="22"/>
                <w:szCs w:val="22"/>
              </w:rPr>
            </w:pPr>
            <w:r w:rsidRPr="00D779C4">
              <w:rPr>
                <w:rFonts w:cstheme="minorHAnsi"/>
                <w:sz w:val="22"/>
                <w:szCs w:val="22"/>
              </w:rPr>
              <w:t>1.37 (0.96-1.78) *</w:t>
            </w:r>
          </w:p>
        </w:tc>
        <w:tc>
          <w:tcPr>
            <w:tcW w:w="3288" w:type="dxa"/>
            <w:vMerge/>
          </w:tcPr>
          <w:p w14:paraId="4A46C2F1" w14:textId="77777777" w:rsidR="00DE4E86" w:rsidRPr="00D779C4" w:rsidRDefault="00DE4E86" w:rsidP="00AA765F">
            <w:pPr>
              <w:rPr>
                <w:rFonts w:cstheme="minorHAnsi"/>
                <w:sz w:val="22"/>
                <w:szCs w:val="22"/>
              </w:rPr>
            </w:pPr>
          </w:p>
        </w:tc>
      </w:tr>
      <w:tr w:rsidR="002A2A69" w:rsidRPr="00D779C4" w14:paraId="04EF437F" w14:textId="77777777" w:rsidTr="00D779C4">
        <w:trPr>
          <w:trHeight w:val="340"/>
        </w:trPr>
        <w:tc>
          <w:tcPr>
            <w:tcW w:w="1598" w:type="dxa"/>
            <w:vMerge/>
            <w:tcBorders>
              <w:bottom w:val="single" w:sz="12" w:space="0" w:color="auto"/>
            </w:tcBorders>
            <w:hideMark/>
          </w:tcPr>
          <w:p w14:paraId="0B63B182" w14:textId="77777777" w:rsidR="00DE4E86" w:rsidRPr="00D779C4" w:rsidRDefault="00DE4E86" w:rsidP="00AA765F">
            <w:pPr>
              <w:rPr>
                <w:rFonts w:cstheme="minorHAnsi"/>
                <w:sz w:val="22"/>
                <w:szCs w:val="22"/>
              </w:rPr>
            </w:pPr>
          </w:p>
        </w:tc>
        <w:tc>
          <w:tcPr>
            <w:tcW w:w="1476" w:type="dxa"/>
            <w:vMerge/>
            <w:tcBorders>
              <w:bottom w:val="single" w:sz="12" w:space="0" w:color="auto"/>
            </w:tcBorders>
            <w:hideMark/>
          </w:tcPr>
          <w:p w14:paraId="0A9D6F6B" w14:textId="77777777" w:rsidR="00DE4E86" w:rsidRPr="00D779C4" w:rsidRDefault="00DE4E86" w:rsidP="00AA765F">
            <w:pPr>
              <w:rPr>
                <w:rFonts w:cstheme="minorHAnsi"/>
                <w:sz w:val="22"/>
                <w:szCs w:val="22"/>
              </w:rPr>
            </w:pPr>
          </w:p>
        </w:tc>
        <w:tc>
          <w:tcPr>
            <w:tcW w:w="1905" w:type="dxa"/>
            <w:vMerge/>
            <w:tcBorders>
              <w:bottom w:val="single" w:sz="12" w:space="0" w:color="auto"/>
            </w:tcBorders>
            <w:hideMark/>
          </w:tcPr>
          <w:p w14:paraId="54C80F45" w14:textId="77777777" w:rsidR="00DE4E86" w:rsidRPr="00D779C4" w:rsidRDefault="00DE4E86" w:rsidP="00AA765F">
            <w:pPr>
              <w:rPr>
                <w:rFonts w:cstheme="minorHAnsi"/>
                <w:sz w:val="22"/>
                <w:szCs w:val="22"/>
              </w:rPr>
            </w:pPr>
          </w:p>
        </w:tc>
        <w:tc>
          <w:tcPr>
            <w:tcW w:w="3952" w:type="dxa"/>
            <w:tcBorders>
              <w:bottom w:val="single" w:sz="18" w:space="0" w:color="auto"/>
            </w:tcBorders>
            <w:hideMark/>
          </w:tcPr>
          <w:p w14:paraId="19FEBB23" w14:textId="77777777" w:rsidR="00DE4E86" w:rsidRPr="00D779C4" w:rsidRDefault="00DE4E86" w:rsidP="00AA765F">
            <w:pPr>
              <w:rPr>
                <w:rFonts w:cstheme="minorHAnsi"/>
                <w:sz w:val="22"/>
                <w:szCs w:val="22"/>
              </w:rPr>
            </w:pPr>
            <w:r w:rsidRPr="00D779C4">
              <w:rPr>
                <w:rFonts w:cstheme="minorHAnsi"/>
                <w:sz w:val="22"/>
                <w:szCs w:val="22"/>
              </w:rPr>
              <w:t xml:space="preserve">Group 3 FAS and CTF </w:t>
            </w:r>
          </w:p>
        </w:tc>
        <w:tc>
          <w:tcPr>
            <w:tcW w:w="1275" w:type="dxa"/>
            <w:tcBorders>
              <w:bottom w:val="single" w:sz="18" w:space="0" w:color="auto"/>
            </w:tcBorders>
            <w:hideMark/>
          </w:tcPr>
          <w:p w14:paraId="5C5DE4DC" w14:textId="77777777" w:rsidR="00DE4E86" w:rsidRPr="00D779C4" w:rsidRDefault="00DE4E86" w:rsidP="00AA765F">
            <w:pPr>
              <w:rPr>
                <w:rFonts w:cstheme="minorHAnsi"/>
                <w:sz w:val="22"/>
                <w:szCs w:val="22"/>
              </w:rPr>
            </w:pPr>
            <w:r w:rsidRPr="00D779C4">
              <w:rPr>
                <w:rFonts w:cstheme="minorHAnsi"/>
                <w:sz w:val="22"/>
                <w:szCs w:val="22"/>
              </w:rPr>
              <w:t>N/A</w:t>
            </w:r>
          </w:p>
        </w:tc>
        <w:tc>
          <w:tcPr>
            <w:tcW w:w="1532" w:type="dxa"/>
            <w:tcBorders>
              <w:bottom w:val="single" w:sz="18" w:space="0" w:color="auto"/>
            </w:tcBorders>
            <w:hideMark/>
          </w:tcPr>
          <w:p w14:paraId="1921C023" w14:textId="77777777" w:rsidR="00DE4E86" w:rsidRPr="00D779C4" w:rsidRDefault="00DE4E86" w:rsidP="00AA765F">
            <w:pPr>
              <w:rPr>
                <w:rFonts w:cstheme="minorHAnsi"/>
                <w:sz w:val="22"/>
                <w:szCs w:val="22"/>
              </w:rPr>
            </w:pPr>
            <w:r w:rsidRPr="00D779C4">
              <w:rPr>
                <w:rFonts w:cstheme="minorHAnsi"/>
                <w:sz w:val="22"/>
                <w:szCs w:val="22"/>
              </w:rPr>
              <w:t>1.52 (1.28-1.75) *</w:t>
            </w:r>
          </w:p>
        </w:tc>
        <w:tc>
          <w:tcPr>
            <w:tcW w:w="3288" w:type="dxa"/>
            <w:vMerge/>
            <w:tcBorders>
              <w:bottom w:val="single" w:sz="18" w:space="0" w:color="auto"/>
            </w:tcBorders>
          </w:tcPr>
          <w:p w14:paraId="3ED4CDFD" w14:textId="77777777" w:rsidR="00DE4E86" w:rsidRPr="00D779C4" w:rsidRDefault="00DE4E86" w:rsidP="00AA765F">
            <w:pPr>
              <w:rPr>
                <w:rFonts w:cstheme="minorHAnsi"/>
                <w:sz w:val="22"/>
                <w:szCs w:val="22"/>
              </w:rPr>
            </w:pPr>
          </w:p>
        </w:tc>
      </w:tr>
      <w:tr w:rsidR="000E24E6" w:rsidRPr="00D779C4" w14:paraId="3A69A348" w14:textId="77777777" w:rsidTr="00D779C4">
        <w:trPr>
          <w:trHeight w:val="340"/>
        </w:trPr>
        <w:tc>
          <w:tcPr>
            <w:tcW w:w="1598" w:type="dxa"/>
            <w:tcBorders>
              <w:bottom w:val="single" w:sz="12" w:space="0" w:color="auto"/>
            </w:tcBorders>
          </w:tcPr>
          <w:p w14:paraId="249A1EB1" w14:textId="77777777" w:rsidR="000E24E6" w:rsidRPr="00D779C4" w:rsidRDefault="000E24E6" w:rsidP="000E24E6">
            <w:pPr>
              <w:rPr>
                <w:rFonts w:cstheme="minorHAnsi"/>
                <w:b/>
                <w:bCs/>
                <w:sz w:val="22"/>
                <w:szCs w:val="22"/>
              </w:rPr>
            </w:pPr>
            <w:r w:rsidRPr="00D779C4">
              <w:rPr>
                <w:rFonts w:cstheme="minorHAnsi"/>
                <w:b/>
                <w:bCs/>
                <w:sz w:val="22"/>
                <w:szCs w:val="22"/>
              </w:rPr>
              <w:t xml:space="preserve">Outcome </w:t>
            </w:r>
          </w:p>
          <w:p w14:paraId="6B3775A5" w14:textId="479844B7" w:rsidR="000E24E6" w:rsidRPr="00D779C4" w:rsidRDefault="000E24E6" w:rsidP="000E24E6">
            <w:pPr>
              <w:rPr>
                <w:rFonts w:cstheme="minorHAnsi"/>
                <w:sz w:val="22"/>
                <w:szCs w:val="22"/>
              </w:rPr>
            </w:pPr>
            <w:r w:rsidRPr="00D779C4">
              <w:rPr>
                <w:rFonts w:cstheme="minorHAnsi"/>
                <w:b/>
                <w:bCs/>
                <w:sz w:val="22"/>
                <w:szCs w:val="22"/>
              </w:rPr>
              <w:t> </w:t>
            </w:r>
          </w:p>
        </w:tc>
        <w:tc>
          <w:tcPr>
            <w:tcW w:w="1476" w:type="dxa"/>
            <w:tcBorders>
              <w:bottom w:val="single" w:sz="12" w:space="0" w:color="auto"/>
            </w:tcBorders>
          </w:tcPr>
          <w:p w14:paraId="37910735" w14:textId="77777777" w:rsidR="000E24E6" w:rsidRPr="00D779C4" w:rsidRDefault="000E24E6" w:rsidP="000E24E6">
            <w:pPr>
              <w:rPr>
                <w:rFonts w:cstheme="minorHAnsi"/>
                <w:b/>
                <w:bCs/>
                <w:sz w:val="22"/>
                <w:szCs w:val="22"/>
              </w:rPr>
            </w:pPr>
            <w:r w:rsidRPr="00D779C4">
              <w:rPr>
                <w:rFonts w:cstheme="minorHAnsi"/>
                <w:b/>
                <w:bCs/>
                <w:sz w:val="22"/>
                <w:szCs w:val="22"/>
              </w:rPr>
              <w:t>Study</w:t>
            </w:r>
          </w:p>
          <w:p w14:paraId="49A92C28" w14:textId="51CE5737" w:rsidR="000E24E6" w:rsidRPr="00D779C4" w:rsidRDefault="000E24E6" w:rsidP="000E24E6">
            <w:pPr>
              <w:rPr>
                <w:rFonts w:cstheme="minorHAnsi"/>
                <w:sz w:val="22"/>
                <w:szCs w:val="22"/>
              </w:rPr>
            </w:pPr>
            <w:r w:rsidRPr="00D779C4">
              <w:rPr>
                <w:rFonts w:cstheme="minorHAnsi"/>
                <w:b/>
                <w:bCs/>
                <w:sz w:val="22"/>
                <w:szCs w:val="22"/>
              </w:rPr>
              <w:t> </w:t>
            </w:r>
          </w:p>
        </w:tc>
        <w:tc>
          <w:tcPr>
            <w:tcW w:w="1905" w:type="dxa"/>
            <w:tcBorders>
              <w:bottom w:val="single" w:sz="12" w:space="0" w:color="auto"/>
            </w:tcBorders>
          </w:tcPr>
          <w:p w14:paraId="73F4C673" w14:textId="77777777" w:rsidR="000E24E6" w:rsidRPr="00D779C4" w:rsidRDefault="000E24E6" w:rsidP="000E24E6">
            <w:pPr>
              <w:rPr>
                <w:rFonts w:cstheme="minorHAnsi"/>
                <w:b/>
                <w:bCs/>
                <w:sz w:val="22"/>
                <w:szCs w:val="22"/>
              </w:rPr>
            </w:pPr>
            <w:r w:rsidRPr="00D779C4">
              <w:rPr>
                <w:rFonts w:cstheme="minorHAnsi"/>
                <w:b/>
                <w:bCs/>
                <w:sz w:val="22"/>
                <w:szCs w:val="22"/>
              </w:rPr>
              <w:t>Condition</w:t>
            </w:r>
          </w:p>
          <w:p w14:paraId="7A0FE60D" w14:textId="106E1215" w:rsidR="000E24E6" w:rsidRPr="00D779C4" w:rsidRDefault="000E24E6" w:rsidP="000E24E6">
            <w:pPr>
              <w:rPr>
                <w:rFonts w:cstheme="minorHAnsi"/>
                <w:sz w:val="22"/>
                <w:szCs w:val="22"/>
              </w:rPr>
            </w:pPr>
            <w:r w:rsidRPr="00D779C4">
              <w:rPr>
                <w:rFonts w:cstheme="minorHAnsi"/>
                <w:b/>
                <w:bCs/>
                <w:sz w:val="22"/>
                <w:szCs w:val="22"/>
              </w:rPr>
              <w:t> </w:t>
            </w:r>
          </w:p>
        </w:tc>
        <w:tc>
          <w:tcPr>
            <w:tcW w:w="3952" w:type="dxa"/>
            <w:tcBorders>
              <w:bottom w:val="single" w:sz="18" w:space="0" w:color="auto"/>
            </w:tcBorders>
          </w:tcPr>
          <w:p w14:paraId="69B85D1C" w14:textId="77777777" w:rsidR="000E24E6" w:rsidRPr="00D779C4" w:rsidRDefault="000E24E6" w:rsidP="000E24E6">
            <w:pPr>
              <w:rPr>
                <w:rFonts w:cstheme="minorHAnsi"/>
                <w:b/>
                <w:bCs/>
                <w:sz w:val="22"/>
                <w:szCs w:val="22"/>
              </w:rPr>
            </w:pPr>
            <w:r w:rsidRPr="00D779C4">
              <w:rPr>
                <w:rFonts w:cstheme="minorHAnsi"/>
                <w:b/>
                <w:bCs/>
                <w:sz w:val="22"/>
                <w:szCs w:val="22"/>
              </w:rPr>
              <w:t xml:space="preserve">Group </w:t>
            </w:r>
          </w:p>
          <w:p w14:paraId="4EF973A9" w14:textId="60D8DED3" w:rsidR="000E24E6" w:rsidRPr="00D779C4" w:rsidRDefault="000E24E6" w:rsidP="000E24E6">
            <w:pPr>
              <w:rPr>
                <w:rFonts w:cstheme="minorHAnsi"/>
                <w:sz w:val="22"/>
                <w:szCs w:val="22"/>
              </w:rPr>
            </w:pPr>
            <w:r w:rsidRPr="00D779C4">
              <w:rPr>
                <w:rFonts w:cstheme="minorHAnsi"/>
                <w:b/>
                <w:bCs/>
                <w:sz w:val="22"/>
                <w:szCs w:val="22"/>
              </w:rPr>
              <w:t> </w:t>
            </w:r>
          </w:p>
        </w:tc>
        <w:tc>
          <w:tcPr>
            <w:tcW w:w="1275" w:type="dxa"/>
            <w:tcBorders>
              <w:bottom w:val="single" w:sz="18" w:space="0" w:color="auto"/>
            </w:tcBorders>
          </w:tcPr>
          <w:p w14:paraId="7AE934D1" w14:textId="77777777" w:rsidR="000E24E6" w:rsidRPr="00D779C4" w:rsidRDefault="000E24E6" w:rsidP="000E24E6">
            <w:pPr>
              <w:rPr>
                <w:rFonts w:cstheme="minorHAnsi"/>
                <w:b/>
                <w:bCs/>
                <w:sz w:val="22"/>
                <w:szCs w:val="22"/>
              </w:rPr>
            </w:pPr>
            <w:r w:rsidRPr="00D779C4">
              <w:rPr>
                <w:rFonts w:cstheme="minorHAnsi"/>
                <w:b/>
                <w:bCs/>
                <w:sz w:val="22"/>
                <w:szCs w:val="22"/>
              </w:rPr>
              <w:t>Baseline</w:t>
            </w:r>
          </w:p>
          <w:p w14:paraId="5F9C32E8" w14:textId="77777777" w:rsidR="000E24E6" w:rsidRDefault="000E24E6" w:rsidP="000E24E6">
            <w:pPr>
              <w:rPr>
                <w:rFonts w:cstheme="minorHAnsi"/>
                <w:b/>
                <w:bCs/>
                <w:sz w:val="22"/>
                <w:szCs w:val="22"/>
              </w:rPr>
            </w:pPr>
            <w:r w:rsidRPr="00D779C4">
              <w:rPr>
                <w:rFonts w:cstheme="minorHAnsi"/>
                <w:b/>
                <w:bCs/>
                <w:sz w:val="22"/>
                <w:szCs w:val="22"/>
              </w:rPr>
              <w:t xml:space="preserve"> Mean </w:t>
            </w:r>
          </w:p>
          <w:p w14:paraId="52D70CCF" w14:textId="0659C73A" w:rsidR="000E24E6" w:rsidRPr="00D779C4" w:rsidRDefault="000E24E6" w:rsidP="000E24E6">
            <w:pPr>
              <w:rPr>
                <w:rFonts w:cstheme="minorHAnsi"/>
                <w:sz w:val="22"/>
                <w:szCs w:val="22"/>
              </w:rPr>
            </w:pPr>
            <w:r w:rsidRPr="00D779C4">
              <w:rPr>
                <w:rFonts w:cstheme="minorHAnsi"/>
                <w:b/>
                <w:bCs/>
                <w:sz w:val="22"/>
                <w:szCs w:val="22"/>
              </w:rPr>
              <w:t>(SD +/-)</w:t>
            </w:r>
          </w:p>
        </w:tc>
        <w:tc>
          <w:tcPr>
            <w:tcW w:w="1532" w:type="dxa"/>
            <w:tcBorders>
              <w:bottom w:val="single" w:sz="18" w:space="0" w:color="auto"/>
            </w:tcBorders>
          </w:tcPr>
          <w:p w14:paraId="3D3CA07C" w14:textId="77777777" w:rsidR="000E24E6" w:rsidRPr="00D779C4" w:rsidRDefault="000E24E6" w:rsidP="000E24E6">
            <w:pPr>
              <w:rPr>
                <w:rFonts w:cstheme="minorHAnsi"/>
                <w:b/>
                <w:bCs/>
                <w:sz w:val="22"/>
                <w:szCs w:val="22"/>
              </w:rPr>
            </w:pPr>
            <w:r w:rsidRPr="00D779C4">
              <w:rPr>
                <w:rFonts w:cstheme="minorHAnsi"/>
                <w:b/>
                <w:bCs/>
                <w:sz w:val="22"/>
                <w:szCs w:val="22"/>
              </w:rPr>
              <w:t>Final</w:t>
            </w:r>
          </w:p>
          <w:p w14:paraId="59E59986" w14:textId="77777777" w:rsidR="000E24E6" w:rsidRDefault="000E24E6" w:rsidP="000E24E6">
            <w:pPr>
              <w:rPr>
                <w:rFonts w:cstheme="minorHAnsi"/>
                <w:b/>
                <w:bCs/>
                <w:sz w:val="22"/>
                <w:szCs w:val="22"/>
              </w:rPr>
            </w:pPr>
            <w:r w:rsidRPr="00D779C4">
              <w:rPr>
                <w:rFonts w:cstheme="minorHAnsi"/>
                <w:b/>
                <w:bCs/>
                <w:sz w:val="22"/>
                <w:szCs w:val="22"/>
              </w:rPr>
              <w:t xml:space="preserve">Mean </w:t>
            </w:r>
          </w:p>
          <w:p w14:paraId="1F13490D" w14:textId="583F99C5" w:rsidR="000E24E6" w:rsidRPr="00D779C4" w:rsidRDefault="000E24E6" w:rsidP="000E24E6">
            <w:pPr>
              <w:rPr>
                <w:rFonts w:cstheme="minorHAnsi"/>
                <w:sz w:val="22"/>
                <w:szCs w:val="22"/>
              </w:rPr>
            </w:pPr>
            <w:r w:rsidRPr="00D779C4">
              <w:rPr>
                <w:rFonts w:cstheme="minorHAnsi"/>
                <w:b/>
                <w:bCs/>
                <w:sz w:val="22"/>
                <w:szCs w:val="22"/>
              </w:rPr>
              <w:t>(SD +/-)</w:t>
            </w:r>
          </w:p>
        </w:tc>
        <w:tc>
          <w:tcPr>
            <w:tcW w:w="3288" w:type="dxa"/>
            <w:tcBorders>
              <w:bottom w:val="single" w:sz="18" w:space="0" w:color="auto"/>
            </w:tcBorders>
          </w:tcPr>
          <w:p w14:paraId="1AFB1095" w14:textId="77777777" w:rsidR="000E24E6" w:rsidRPr="00D779C4" w:rsidRDefault="000E24E6" w:rsidP="000E24E6">
            <w:pPr>
              <w:rPr>
                <w:rFonts w:cstheme="minorHAnsi"/>
                <w:b/>
                <w:bCs/>
                <w:sz w:val="22"/>
                <w:szCs w:val="22"/>
              </w:rPr>
            </w:pPr>
            <w:r w:rsidRPr="00D779C4">
              <w:rPr>
                <w:rFonts w:cstheme="minorHAnsi"/>
                <w:b/>
                <w:bCs/>
                <w:sz w:val="22"/>
                <w:szCs w:val="22"/>
              </w:rPr>
              <w:t>Statistical Result</w:t>
            </w:r>
          </w:p>
          <w:p w14:paraId="41E6481F" w14:textId="2CB7DAD4" w:rsidR="000E24E6" w:rsidRPr="00D779C4" w:rsidRDefault="000E24E6" w:rsidP="000E24E6">
            <w:pPr>
              <w:rPr>
                <w:rFonts w:cstheme="minorHAnsi"/>
                <w:sz w:val="22"/>
                <w:szCs w:val="22"/>
              </w:rPr>
            </w:pPr>
            <w:r w:rsidRPr="00D779C4">
              <w:rPr>
                <w:rFonts w:cstheme="minorHAnsi"/>
                <w:b/>
                <w:bCs/>
                <w:sz w:val="22"/>
                <w:szCs w:val="22"/>
              </w:rPr>
              <w:t>(Significant values given in bold)</w:t>
            </w:r>
          </w:p>
        </w:tc>
      </w:tr>
      <w:tr w:rsidR="00DE4E86" w:rsidRPr="00D779C4" w14:paraId="11639D9A" w14:textId="77777777" w:rsidTr="00D779C4">
        <w:trPr>
          <w:trHeight w:val="422"/>
        </w:trPr>
        <w:tc>
          <w:tcPr>
            <w:tcW w:w="15026" w:type="dxa"/>
            <w:gridSpan w:val="7"/>
            <w:tcBorders>
              <w:top w:val="single" w:sz="18" w:space="0" w:color="auto"/>
              <w:bottom w:val="single" w:sz="18" w:space="0" w:color="auto"/>
            </w:tcBorders>
            <w:shd w:val="clear" w:color="auto" w:fill="auto"/>
            <w:hideMark/>
          </w:tcPr>
          <w:p w14:paraId="69FD17C8" w14:textId="77777777" w:rsidR="00DE4E86" w:rsidRPr="00D779C4" w:rsidRDefault="00DE4E86" w:rsidP="00AA765F">
            <w:pPr>
              <w:jc w:val="center"/>
              <w:rPr>
                <w:rFonts w:cstheme="minorHAnsi"/>
                <w:b/>
                <w:bCs/>
                <w:sz w:val="22"/>
                <w:szCs w:val="22"/>
              </w:rPr>
            </w:pPr>
            <w:r w:rsidRPr="00D779C4">
              <w:rPr>
                <w:rFonts w:cstheme="minorHAnsi"/>
                <w:b/>
                <w:bCs/>
                <w:sz w:val="22"/>
                <w:szCs w:val="22"/>
              </w:rPr>
              <w:t>Functional Instability Therapeutic Footwear</w:t>
            </w:r>
          </w:p>
          <w:p w14:paraId="2D8639C9" w14:textId="77777777" w:rsidR="00DE4E86" w:rsidRPr="00D779C4" w:rsidRDefault="00DE4E86" w:rsidP="00AA765F">
            <w:pPr>
              <w:jc w:val="center"/>
              <w:rPr>
                <w:rFonts w:cstheme="minorHAnsi"/>
                <w:b/>
                <w:bCs/>
                <w:sz w:val="22"/>
                <w:szCs w:val="22"/>
              </w:rPr>
            </w:pPr>
          </w:p>
        </w:tc>
      </w:tr>
      <w:tr w:rsidR="00DE4E86" w:rsidRPr="00D779C4" w14:paraId="1DE7B856" w14:textId="77777777" w:rsidTr="00D779C4">
        <w:trPr>
          <w:trHeight w:val="422"/>
        </w:trPr>
        <w:tc>
          <w:tcPr>
            <w:tcW w:w="15026" w:type="dxa"/>
            <w:gridSpan w:val="7"/>
            <w:tcBorders>
              <w:top w:val="single" w:sz="18" w:space="0" w:color="auto"/>
              <w:bottom w:val="single" w:sz="18" w:space="0" w:color="auto"/>
            </w:tcBorders>
            <w:shd w:val="clear" w:color="auto" w:fill="auto"/>
          </w:tcPr>
          <w:p w14:paraId="35A1DEA9" w14:textId="77777777" w:rsidR="00DE4E86" w:rsidRPr="00D779C4" w:rsidRDefault="00DE4E86" w:rsidP="00AA765F">
            <w:pPr>
              <w:rPr>
                <w:rFonts w:cstheme="minorHAnsi"/>
                <w:b/>
                <w:bCs/>
                <w:sz w:val="22"/>
                <w:szCs w:val="22"/>
              </w:rPr>
            </w:pPr>
            <w:r w:rsidRPr="00D779C4">
              <w:rPr>
                <w:rFonts w:cstheme="minorHAnsi"/>
                <w:b/>
                <w:bCs/>
                <w:sz w:val="22"/>
                <w:szCs w:val="22"/>
              </w:rPr>
              <w:t>Biomechanical outcomes</w:t>
            </w:r>
          </w:p>
        </w:tc>
      </w:tr>
      <w:tr w:rsidR="001F12BC" w:rsidRPr="00D779C4" w14:paraId="18D2343D" w14:textId="77777777" w:rsidTr="00D779C4">
        <w:trPr>
          <w:trHeight w:val="340"/>
        </w:trPr>
        <w:tc>
          <w:tcPr>
            <w:tcW w:w="15026" w:type="dxa"/>
            <w:gridSpan w:val="7"/>
            <w:tcBorders>
              <w:top w:val="single" w:sz="18" w:space="0" w:color="auto"/>
              <w:bottom w:val="double" w:sz="4" w:space="0" w:color="auto"/>
            </w:tcBorders>
            <w:noWrap/>
            <w:hideMark/>
          </w:tcPr>
          <w:p w14:paraId="5D9784E5" w14:textId="77777777" w:rsidR="00DE4E86" w:rsidRPr="00D779C4" w:rsidRDefault="00DE4E86" w:rsidP="00AA765F">
            <w:pPr>
              <w:rPr>
                <w:rFonts w:cstheme="minorHAnsi"/>
                <w:b/>
                <w:bCs/>
                <w:sz w:val="22"/>
                <w:szCs w:val="22"/>
              </w:rPr>
            </w:pPr>
            <w:r w:rsidRPr="00D779C4">
              <w:rPr>
                <w:rFonts w:cstheme="minorHAnsi"/>
                <w:b/>
                <w:bCs/>
                <w:sz w:val="22"/>
                <w:szCs w:val="22"/>
              </w:rPr>
              <w:t>Balance (Dynamic)</w:t>
            </w:r>
            <w:r w:rsidRPr="00D779C4">
              <w:rPr>
                <w:rFonts w:cstheme="minorHAnsi"/>
                <w:sz w:val="22"/>
                <w:szCs w:val="22"/>
              </w:rPr>
              <w:t> </w:t>
            </w:r>
          </w:p>
        </w:tc>
      </w:tr>
      <w:tr w:rsidR="00155C1C" w:rsidRPr="00D779C4" w14:paraId="77E14523" w14:textId="77777777" w:rsidTr="00D779C4">
        <w:trPr>
          <w:trHeight w:val="780"/>
        </w:trPr>
        <w:tc>
          <w:tcPr>
            <w:tcW w:w="1598" w:type="dxa"/>
            <w:vMerge w:val="restart"/>
            <w:tcBorders>
              <w:top w:val="double" w:sz="4" w:space="0" w:color="auto"/>
            </w:tcBorders>
            <w:noWrap/>
            <w:hideMark/>
          </w:tcPr>
          <w:p w14:paraId="532AC2FA" w14:textId="77777777" w:rsidR="00DE4E86" w:rsidRPr="00D779C4" w:rsidRDefault="00DE4E86" w:rsidP="00AA765F">
            <w:pPr>
              <w:rPr>
                <w:rFonts w:cstheme="minorHAnsi"/>
                <w:b/>
                <w:bCs/>
                <w:sz w:val="22"/>
                <w:szCs w:val="22"/>
              </w:rPr>
            </w:pPr>
            <w:r w:rsidRPr="00D779C4">
              <w:rPr>
                <w:rFonts w:cstheme="minorHAnsi"/>
                <w:b/>
                <w:bCs/>
                <w:sz w:val="22"/>
                <w:szCs w:val="22"/>
              </w:rPr>
              <w:t>Anterior posterior control (CoP)</w:t>
            </w:r>
          </w:p>
          <w:p w14:paraId="2A86E137" w14:textId="77777777" w:rsidR="00DE4E86" w:rsidRPr="00D779C4" w:rsidRDefault="00DE4E86" w:rsidP="00AA765F">
            <w:pPr>
              <w:rPr>
                <w:rFonts w:cstheme="minorHAnsi"/>
                <w:sz w:val="22"/>
                <w:szCs w:val="22"/>
              </w:rPr>
            </w:pPr>
            <w:r w:rsidRPr="00D779C4">
              <w:rPr>
                <w:rFonts w:cstheme="minorHAnsi"/>
                <w:sz w:val="22"/>
                <w:szCs w:val="22"/>
              </w:rPr>
              <w:t> </w:t>
            </w:r>
          </w:p>
          <w:p w14:paraId="137AC024" w14:textId="77777777" w:rsidR="00DE4E86" w:rsidRPr="00D779C4" w:rsidRDefault="00DE4E86" w:rsidP="00AA765F">
            <w:pPr>
              <w:rPr>
                <w:rFonts w:cstheme="minorHAnsi"/>
                <w:sz w:val="22"/>
                <w:szCs w:val="22"/>
              </w:rPr>
            </w:pPr>
            <w:r w:rsidRPr="00D779C4">
              <w:rPr>
                <w:rFonts w:cstheme="minorHAnsi"/>
                <w:sz w:val="22"/>
                <w:szCs w:val="22"/>
              </w:rPr>
              <w:t> </w:t>
            </w:r>
          </w:p>
          <w:p w14:paraId="6729F1A7" w14:textId="77777777" w:rsidR="00DE4E86" w:rsidRPr="00D779C4" w:rsidRDefault="00DE4E86" w:rsidP="00AA765F">
            <w:pPr>
              <w:rPr>
                <w:rFonts w:cstheme="minorHAnsi"/>
                <w:sz w:val="22"/>
                <w:szCs w:val="22"/>
              </w:rPr>
            </w:pPr>
          </w:p>
          <w:p w14:paraId="4F2885EF" w14:textId="77777777" w:rsidR="00DE4E86" w:rsidRPr="00D779C4" w:rsidRDefault="00DE4E86" w:rsidP="00AA765F">
            <w:pPr>
              <w:rPr>
                <w:rFonts w:cstheme="minorHAnsi"/>
                <w:sz w:val="22"/>
                <w:szCs w:val="22"/>
              </w:rPr>
            </w:pPr>
            <w:r w:rsidRPr="00D779C4">
              <w:rPr>
                <w:rFonts w:cstheme="minorHAnsi"/>
                <w:sz w:val="22"/>
                <w:szCs w:val="22"/>
              </w:rPr>
              <w:t> </w:t>
            </w:r>
          </w:p>
          <w:p w14:paraId="60A6FBBD" w14:textId="77777777" w:rsidR="00DE4E86" w:rsidRPr="00D779C4" w:rsidRDefault="00DE4E86" w:rsidP="00AA765F">
            <w:pPr>
              <w:rPr>
                <w:rFonts w:cstheme="minorHAnsi"/>
                <w:sz w:val="22"/>
                <w:szCs w:val="22"/>
              </w:rPr>
            </w:pPr>
            <w:r w:rsidRPr="00D779C4">
              <w:rPr>
                <w:rFonts w:cstheme="minorHAnsi"/>
                <w:sz w:val="22"/>
                <w:szCs w:val="22"/>
              </w:rPr>
              <w:t> </w:t>
            </w:r>
          </w:p>
          <w:p w14:paraId="01145A4E" w14:textId="77777777" w:rsidR="00DE4E86" w:rsidRPr="00D779C4" w:rsidRDefault="00DE4E86" w:rsidP="00AA765F">
            <w:pPr>
              <w:rPr>
                <w:rFonts w:cstheme="minorHAnsi"/>
                <w:sz w:val="22"/>
                <w:szCs w:val="22"/>
              </w:rPr>
            </w:pPr>
          </w:p>
          <w:p w14:paraId="04D9113F" w14:textId="77777777" w:rsidR="00DE4E86" w:rsidRPr="00D779C4" w:rsidRDefault="00DE4E86" w:rsidP="00AA765F">
            <w:pPr>
              <w:rPr>
                <w:rFonts w:cstheme="minorHAnsi"/>
                <w:sz w:val="22"/>
                <w:szCs w:val="22"/>
              </w:rPr>
            </w:pPr>
            <w:r w:rsidRPr="00D779C4">
              <w:rPr>
                <w:rFonts w:cstheme="minorHAnsi"/>
                <w:sz w:val="22"/>
                <w:szCs w:val="22"/>
              </w:rPr>
              <w:t> </w:t>
            </w:r>
          </w:p>
          <w:p w14:paraId="16774621" w14:textId="77777777" w:rsidR="00DE4E86" w:rsidRPr="00D779C4" w:rsidRDefault="00DE4E86" w:rsidP="00AA765F">
            <w:pPr>
              <w:rPr>
                <w:rFonts w:cstheme="minorHAnsi"/>
                <w:sz w:val="22"/>
                <w:szCs w:val="22"/>
              </w:rPr>
            </w:pPr>
            <w:r w:rsidRPr="00D779C4">
              <w:rPr>
                <w:rFonts w:cstheme="minorHAnsi"/>
                <w:sz w:val="22"/>
                <w:szCs w:val="22"/>
              </w:rPr>
              <w:t> </w:t>
            </w:r>
          </w:p>
          <w:p w14:paraId="78CA0D59" w14:textId="77777777" w:rsidR="00DE4E86" w:rsidRPr="00D779C4" w:rsidRDefault="00DE4E86" w:rsidP="00AA765F">
            <w:pPr>
              <w:rPr>
                <w:rFonts w:cstheme="minorHAnsi"/>
                <w:sz w:val="22"/>
                <w:szCs w:val="22"/>
              </w:rPr>
            </w:pPr>
            <w:r w:rsidRPr="00D779C4">
              <w:rPr>
                <w:rFonts w:cstheme="minorHAnsi"/>
                <w:sz w:val="22"/>
                <w:szCs w:val="22"/>
              </w:rPr>
              <w:t> </w:t>
            </w:r>
          </w:p>
          <w:p w14:paraId="7A6F1A74" w14:textId="77777777" w:rsidR="00DE4E86" w:rsidRPr="00D779C4" w:rsidRDefault="00DE4E86" w:rsidP="00AA765F">
            <w:pPr>
              <w:rPr>
                <w:rFonts w:cstheme="minorHAnsi"/>
                <w:sz w:val="22"/>
                <w:szCs w:val="22"/>
              </w:rPr>
            </w:pPr>
            <w:r w:rsidRPr="00D779C4">
              <w:rPr>
                <w:rFonts w:cstheme="minorHAnsi"/>
                <w:sz w:val="22"/>
                <w:szCs w:val="22"/>
              </w:rPr>
              <w:t> </w:t>
            </w:r>
          </w:p>
          <w:p w14:paraId="1356C19D" w14:textId="77777777" w:rsidR="00DE4E86" w:rsidRPr="00D779C4" w:rsidRDefault="00DE4E86" w:rsidP="00AA765F">
            <w:pPr>
              <w:rPr>
                <w:rFonts w:cstheme="minorHAnsi"/>
                <w:sz w:val="22"/>
                <w:szCs w:val="22"/>
              </w:rPr>
            </w:pPr>
            <w:r w:rsidRPr="00D779C4">
              <w:rPr>
                <w:rFonts w:cstheme="minorHAnsi"/>
                <w:sz w:val="22"/>
                <w:szCs w:val="22"/>
              </w:rPr>
              <w:t> </w:t>
            </w:r>
          </w:p>
          <w:p w14:paraId="024E660D" w14:textId="77777777" w:rsidR="00DE4E86" w:rsidRPr="00D779C4" w:rsidRDefault="00DE4E86" w:rsidP="00AA765F">
            <w:pPr>
              <w:rPr>
                <w:rFonts w:cstheme="minorHAnsi"/>
                <w:sz w:val="22"/>
                <w:szCs w:val="22"/>
              </w:rPr>
            </w:pPr>
            <w:r w:rsidRPr="00D779C4">
              <w:rPr>
                <w:rFonts w:cstheme="minorHAnsi"/>
                <w:sz w:val="22"/>
                <w:szCs w:val="22"/>
              </w:rPr>
              <w:t> </w:t>
            </w:r>
          </w:p>
          <w:p w14:paraId="14ADB52D" w14:textId="77777777" w:rsidR="00DE4E86" w:rsidRPr="00D779C4" w:rsidRDefault="00DE4E86" w:rsidP="00AA765F">
            <w:pPr>
              <w:rPr>
                <w:rFonts w:cstheme="minorHAnsi"/>
                <w:sz w:val="22"/>
                <w:szCs w:val="22"/>
              </w:rPr>
            </w:pPr>
            <w:r w:rsidRPr="00D779C4">
              <w:rPr>
                <w:rFonts w:cstheme="minorHAnsi"/>
                <w:sz w:val="22"/>
                <w:szCs w:val="22"/>
              </w:rPr>
              <w:t> </w:t>
            </w:r>
          </w:p>
          <w:p w14:paraId="670C3885" w14:textId="77777777" w:rsidR="00DE4E86" w:rsidRPr="00D779C4" w:rsidRDefault="00DE4E86" w:rsidP="00AA765F">
            <w:pPr>
              <w:rPr>
                <w:rFonts w:cstheme="minorHAnsi"/>
                <w:sz w:val="22"/>
                <w:szCs w:val="22"/>
              </w:rPr>
            </w:pPr>
            <w:r w:rsidRPr="00D779C4">
              <w:rPr>
                <w:rFonts w:cstheme="minorHAnsi"/>
                <w:sz w:val="22"/>
                <w:szCs w:val="22"/>
              </w:rPr>
              <w:t> </w:t>
            </w:r>
          </w:p>
          <w:p w14:paraId="5AE1277F" w14:textId="77777777" w:rsidR="00DE4E86" w:rsidRPr="00D779C4" w:rsidRDefault="00DE4E86" w:rsidP="00AA765F">
            <w:pPr>
              <w:rPr>
                <w:rFonts w:cstheme="minorHAnsi"/>
                <w:sz w:val="22"/>
                <w:szCs w:val="22"/>
              </w:rPr>
            </w:pPr>
            <w:r w:rsidRPr="00D779C4">
              <w:rPr>
                <w:rFonts w:cstheme="minorHAnsi"/>
                <w:sz w:val="22"/>
                <w:szCs w:val="22"/>
              </w:rPr>
              <w:t> </w:t>
            </w:r>
          </w:p>
          <w:p w14:paraId="0AB52388" w14:textId="77777777" w:rsidR="00DE4E86" w:rsidRPr="00D779C4" w:rsidRDefault="00DE4E86" w:rsidP="00AA765F">
            <w:pPr>
              <w:rPr>
                <w:rFonts w:cstheme="minorHAnsi"/>
                <w:sz w:val="22"/>
                <w:szCs w:val="22"/>
              </w:rPr>
            </w:pPr>
            <w:r w:rsidRPr="00D779C4">
              <w:rPr>
                <w:rFonts w:cstheme="minorHAnsi"/>
                <w:sz w:val="22"/>
                <w:szCs w:val="22"/>
              </w:rPr>
              <w:t> </w:t>
            </w:r>
          </w:p>
          <w:p w14:paraId="6220DD90" w14:textId="77777777" w:rsidR="00DE4E86" w:rsidRPr="00D779C4" w:rsidRDefault="00DE4E86" w:rsidP="00AA765F">
            <w:pPr>
              <w:rPr>
                <w:rFonts w:cstheme="minorHAnsi"/>
                <w:b/>
                <w:bCs/>
                <w:sz w:val="22"/>
                <w:szCs w:val="22"/>
              </w:rPr>
            </w:pPr>
            <w:r w:rsidRPr="00D779C4">
              <w:rPr>
                <w:rFonts w:cstheme="minorHAnsi"/>
                <w:sz w:val="22"/>
                <w:szCs w:val="22"/>
              </w:rPr>
              <w:t> </w:t>
            </w:r>
          </w:p>
        </w:tc>
        <w:tc>
          <w:tcPr>
            <w:tcW w:w="1476" w:type="dxa"/>
            <w:vMerge w:val="restart"/>
            <w:tcBorders>
              <w:top w:val="double" w:sz="4" w:space="0" w:color="auto"/>
            </w:tcBorders>
            <w:hideMark/>
          </w:tcPr>
          <w:p w14:paraId="21E0D041" w14:textId="77777777" w:rsidR="00DE4E86" w:rsidRPr="00D779C4" w:rsidRDefault="00DE4E86" w:rsidP="00AA765F">
            <w:pPr>
              <w:rPr>
                <w:rFonts w:cstheme="minorHAnsi"/>
                <w:b/>
                <w:bCs/>
                <w:sz w:val="22"/>
                <w:szCs w:val="22"/>
              </w:rPr>
            </w:pPr>
            <w:r w:rsidRPr="00D779C4">
              <w:rPr>
                <w:rFonts w:cstheme="minorHAnsi"/>
                <w:b/>
                <w:bCs/>
                <w:sz w:val="22"/>
                <w:szCs w:val="22"/>
              </w:rPr>
              <w:t>Ramstrand et al. (2008)</w:t>
            </w:r>
          </w:p>
          <w:p w14:paraId="48A21984" w14:textId="77777777" w:rsidR="00DE4E86" w:rsidRPr="00D779C4" w:rsidRDefault="00DE4E86" w:rsidP="00AA765F">
            <w:pPr>
              <w:rPr>
                <w:rFonts w:cstheme="minorHAnsi"/>
                <w:b/>
                <w:bCs/>
                <w:sz w:val="22"/>
                <w:szCs w:val="22"/>
              </w:rPr>
            </w:pPr>
          </w:p>
          <w:p w14:paraId="0DB9B6D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8A93B4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F545B2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239B5C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AFF0ED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5EA65B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C4CFC1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070CE3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2A2BF4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8902D2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E2219C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D43031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EDB4EF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E724FD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26E0F0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34429A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8FFEEB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D76FCD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8CF7E3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B297B8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1743CA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347103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84596A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0B2210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CA9BA2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657FF6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8EDFA6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CACB93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949F40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5239F5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2A57F0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2085F5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63EF81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8C0F9A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E3741D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8E5560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121451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46496A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1F4D5A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8B4F0E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089F50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78AE39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649F8F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EE0DEC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3CFDB0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81267B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522D9D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50AC8B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9C3119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B87748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68F07C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82982B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B881C7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FB7E7D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D46771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3530EC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46B0AA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984E6D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A9879B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682DA8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506D7A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28BA3E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21C333A" w14:textId="77777777" w:rsidR="00DE4E86" w:rsidRPr="00D779C4" w:rsidRDefault="00DE4E86" w:rsidP="00AA765F">
            <w:pPr>
              <w:rPr>
                <w:rFonts w:cstheme="minorHAnsi"/>
                <w:sz w:val="22"/>
                <w:szCs w:val="22"/>
              </w:rPr>
            </w:pPr>
          </w:p>
        </w:tc>
        <w:tc>
          <w:tcPr>
            <w:tcW w:w="1905" w:type="dxa"/>
            <w:vMerge w:val="restart"/>
            <w:tcBorders>
              <w:top w:val="double" w:sz="4" w:space="0" w:color="auto"/>
            </w:tcBorders>
            <w:hideMark/>
          </w:tcPr>
          <w:p w14:paraId="6EE6357F" w14:textId="77777777" w:rsidR="00DE4E86" w:rsidRPr="00D779C4" w:rsidRDefault="00DE4E86" w:rsidP="00AA765F">
            <w:pPr>
              <w:rPr>
                <w:rFonts w:cstheme="minorHAnsi"/>
                <w:sz w:val="22"/>
                <w:szCs w:val="22"/>
              </w:rPr>
            </w:pPr>
            <w:r w:rsidRPr="00D779C4">
              <w:rPr>
                <w:rFonts w:cstheme="minorHAnsi"/>
                <w:sz w:val="22"/>
                <w:szCs w:val="22"/>
              </w:rPr>
              <w:t xml:space="preserve">Cerebral Palsy + mixed developmental disability </w:t>
            </w:r>
          </w:p>
          <w:p w14:paraId="109F4BE4" w14:textId="77777777" w:rsidR="00DE4E86" w:rsidRPr="00D779C4" w:rsidRDefault="00DE4E86" w:rsidP="00AA765F">
            <w:pPr>
              <w:rPr>
                <w:rFonts w:cstheme="minorHAnsi"/>
                <w:sz w:val="22"/>
                <w:szCs w:val="22"/>
              </w:rPr>
            </w:pPr>
            <w:r w:rsidRPr="00D779C4">
              <w:rPr>
                <w:rFonts w:cstheme="minorHAnsi"/>
                <w:sz w:val="22"/>
                <w:szCs w:val="22"/>
              </w:rPr>
              <w:t> </w:t>
            </w:r>
          </w:p>
          <w:p w14:paraId="4A2F1BF4" w14:textId="77777777" w:rsidR="00DE4E86" w:rsidRPr="00D779C4" w:rsidRDefault="00DE4E86" w:rsidP="00AA765F">
            <w:pPr>
              <w:rPr>
                <w:rFonts w:cstheme="minorHAnsi"/>
                <w:sz w:val="22"/>
                <w:szCs w:val="22"/>
              </w:rPr>
            </w:pPr>
            <w:r w:rsidRPr="00D779C4">
              <w:rPr>
                <w:rFonts w:cstheme="minorHAnsi"/>
                <w:sz w:val="22"/>
                <w:szCs w:val="22"/>
              </w:rPr>
              <w:t> </w:t>
            </w:r>
          </w:p>
          <w:p w14:paraId="0C504D57" w14:textId="77777777" w:rsidR="00DE4E86" w:rsidRPr="00D779C4" w:rsidRDefault="00DE4E86" w:rsidP="00AA765F">
            <w:pPr>
              <w:rPr>
                <w:rFonts w:cstheme="minorHAnsi"/>
                <w:sz w:val="22"/>
                <w:szCs w:val="22"/>
              </w:rPr>
            </w:pPr>
            <w:r w:rsidRPr="00D779C4">
              <w:rPr>
                <w:rFonts w:cstheme="minorHAnsi"/>
                <w:sz w:val="22"/>
                <w:szCs w:val="22"/>
              </w:rPr>
              <w:t> </w:t>
            </w:r>
          </w:p>
          <w:p w14:paraId="7FB3B315" w14:textId="77777777" w:rsidR="00DE4E86" w:rsidRPr="00D779C4" w:rsidRDefault="00DE4E86" w:rsidP="00AA765F">
            <w:pPr>
              <w:rPr>
                <w:rFonts w:cstheme="minorHAnsi"/>
                <w:sz w:val="22"/>
                <w:szCs w:val="22"/>
              </w:rPr>
            </w:pPr>
            <w:r w:rsidRPr="00D779C4">
              <w:rPr>
                <w:rFonts w:cstheme="minorHAnsi"/>
                <w:sz w:val="22"/>
                <w:szCs w:val="22"/>
              </w:rPr>
              <w:t> </w:t>
            </w:r>
          </w:p>
          <w:p w14:paraId="2BEA1A7A" w14:textId="77777777" w:rsidR="00DE4E86" w:rsidRPr="00D779C4" w:rsidRDefault="00DE4E86" w:rsidP="00AA765F">
            <w:pPr>
              <w:rPr>
                <w:rFonts w:cstheme="minorHAnsi"/>
                <w:sz w:val="22"/>
                <w:szCs w:val="22"/>
              </w:rPr>
            </w:pPr>
            <w:r w:rsidRPr="00D779C4">
              <w:rPr>
                <w:rFonts w:cstheme="minorHAnsi"/>
                <w:sz w:val="22"/>
                <w:szCs w:val="22"/>
              </w:rPr>
              <w:t> </w:t>
            </w:r>
          </w:p>
          <w:p w14:paraId="4F0678E3" w14:textId="77777777" w:rsidR="00DE4E86" w:rsidRPr="00D779C4" w:rsidRDefault="00DE4E86" w:rsidP="00AA765F">
            <w:pPr>
              <w:rPr>
                <w:rFonts w:cstheme="minorHAnsi"/>
                <w:sz w:val="22"/>
                <w:szCs w:val="22"/>
              </w:rPr>
            </w:pPr>
            <w:r w:rsidRPr="00D779C4">
              <w:rPr>
                <w:rFonts w:cstheme="minorHAnsi"/>
                <w:sz w:val="22"/>
                <w:szCs w:val="22"/>
              </w:rPr>
              <w:t> </w:t>
            </w:r>
          </w:p>
          <w:p w14:paraId="465869A4" w14:textId="77777777" w:rsidR="00DE4E86" w:rsidRPr="00D779C4" w:rsidRDefault="00DE4E86" w:rsidP="00AA765F">
            <w:pPr>
              <w:rPr>
                <w:rFonts w:cstheme="minorHAnsi"/>
                <w:sz w:val="22"/>
                <w:szCs w:val="22"/>
              </w:rPr>
            </w:pPr>
            <w:r w:rsidRPr="00D779C4">
              <w:rPr>
                <w:rFonts w:cstheme="minorHAnsi"/>
                <w:sz w:val="22"/>
                <w:szCs w:val="22"/>
              </w:rPr>
              <w:t> </w:t>
            </w:r>
          </w:p>
          <w:p w14:paraId="48D995DD" w14:textId="77777777" w:rsidR="00DE4E86" w:rsidRPr="00D779C4" w:rsidRDefault="00DE4E86" w:rsidP="00AA765F">
            <w:pPr>
              <w:rPr>
                <w:rFonts w:cstheme="minorHAnsi"/>
                <w:sz w:val="22"/>
                <w:szCs w:val="22"/>
              </w:rPr>
            </w:pPr>
            <w:r w:rsidRPr="00D779C4">
              <w:rPr>
                <w:rFonts w:cstheme="minorHAnsi"/>
                <w:sz w:val="22"/>
                <w:szCs w:val="22"/>
              </w:rPr>
              <w:t> </w:t>
            </w:r>
          </w:p>
          <w:p w14:paraId="5E571E98" w14:textId="77777777" w:rsidR="00DE4E86" w:rsidRPr="00D779C4" w:rsidRDefault="00DE4E86" w:rsidP="00AA765F">
            <w:pPr>
              <w:rPr>
                <w:rFonts w:cstheme="minorHAnsi"/>
                <w:sz w:val="22"/>
                <w:szCs w:val="22"/>
              </w:rPr>
            </w:pPr>
            <w:r w:rsidRPr="00D779C4">
              <w:rPr>
                <w:rFonts w:cstheme="minorHAnsi"/>
                <w:sz w:val="22"/>
                <w:szCs w:val="22"/>
              </w:rPr>
              <w:t> </w:t>
            </w:r>
          </w:p>
          <w:p w14:paraId="4F3D88DB" w14:textId="77777777" w:rsidR="00DE4E86" w:rsidRPr="00D779C4" w:rsidRDefault="00DE4E86" w:rsidP="00AA765F">
            <w:pPr>
              <w:rPr>
                <w:rFonts w:cstheme="minorHAnsi"/>
                <w:sz w:val="22"/>
                <w:szCs w:val="22"/>
              </w:rPr>
            </w:pPr>
            <w:r w:rsidRPr="00D779C4">
              <w:rPr>
                <w:rFonts w:cstheme="minorHAnsi"/>
                <w:sz w:val="22"/>
                <w:szCs w:val="22"/>
              </w:rPr>
              <w:t> </w:t>
            </w:r>
          </w:p>
          <w:p w14:paraId="06B81905" w14:textId="77777777" w:rsidR="00DE4E86" w:rsidRPr="00D779C4" w:rsidRDefault="00DE4E86" w:rsidP="00AA765F">
            <w:pPr>
              <w:rPr>
                <w:rFonts w:cstheme="minorHAnsi"/>
                <w:sz w:val="22"/>
                <w:szCs w:val="22"/>
              </w:rPr>
            </w:pPr>
            <w:r w:rsidRPr="00D779C4">
              <w:rPr>
                <w:rFonts w:cstheme="minorHAnsi"/>
                <w:sz w:val="22"/>
                <w:szCs w:val="22"/>
              </w:rPr>
              <w:t> </w:t>
            </w:r>
          </w:p>
          <w:p w14:paraId="5FA49807" w14:textId="77777777" w:rsidR="00DE4E86" w:rsidRPr="00D779C4" w:rsidRDefault="00DE4E86" w:rsidP="00AA765F">
            <w:pPr>
              <w:rPr>
                <w:rFonts w:cstheme="minorHAnsi"/>
                <w:sz w:val="22"/>
                <w:szCs w:val="22"/>
              </w:rPr>
            </w:pPr>
            <w:r w:rsidRPr="00D779C4">
              <w:rPr>
                <w:rFonts w:cstheme="minorHAnsi"/>
                <w:sz w:val="22"/>
                <w:szCs w:val="22"/>
              </w:rPr>
              <w:t> </w:t>
            </w:r>
          </w:p>
          <w:p w14:paraId="48691BC2" w14:textId="77777777" w:rsidR="00DE4E86" w:rsidRPr="00D779C4" w:rsidRDefault="00DE4E86" w:rsidP="00AA765F">
            <w:pPr>
              <w:rPr>
                <w:rFonts w:cstheme="minorHAnsi"/>
                <w:sz w:val="22"/>
                <w:szCs w:val="22"/>
              </w:rPr>
            </w:pPr>
            <w:r w:rsidRPr="00D779C4">
              <w:rPr>
                <w:rFonts w:cstheme="minorHAnsi"/>
                <w:sz w:val="22"/>
                <w:szCs w:val="22"/>
              </w:rPr>
              <w:t> </w:t>
            </w:r>
          </w:p>
          <w:p w14:paraId="035ACBCE" w14:textId="77777777" w:rsidR="00DE4E86" w:rsidRPr="00D779C4" w:rsidRDefault="00DE4E86" w:rsidP="00AA765F">
            <w:pPr>
              <w:rPr>
                <w:rFonts w:cstheme="minorHAnsi"/>
                <w:sz w:val="22"/>
                <w:szCs w:val="22"/>
              </w:rPr>
            </w:pPr>
            <w:r w:rsidRPr="00D779C4">
              <w:rPr>
                <w:rFonts w:cstheme="minorHAnsi"/>
                <w:sz w:val="22"/>
                <w:szCs w:val="22"/>
              </w:rPr>
              <w:t> </w:t>
            </w:r>
          </w:p>
          <w:p w14:paraId="4D4947A5" w14:textId="77777777" w:rsidR="00DE4E86" w:rsidRPr="00D779C4" w:rsidRDefault="00DE4E86" w:rsidP="00AA765F">
            <w:pPr>
              <w:rPr>
                <w:rFonts w:cstheme="minorHAnsi"/>
                <w:sz w:val="22"/>
                <w:szCs w:val="22"/>
              </w:rPr>
            </w:pPr>
            <w:r w:rsidRPr="00D779C4">
              <w:rPr>
                <w:rFonts w:cstheme="minorHAnsi"/>
                <w:sz w:val="22"/>
                <w:szCs w:val="22"/>
              </w:rPr>
              <w:t> </w:t>
            </w:r>
          </w:p>
          <w:p w14:paraId="0F4E6C6C" w14:textId="77777777" w:rsidR="00DE4E86" w:rsidRPr="00D779C4" w:rsidRDefault="00DE4E86" w:rsidP="00AA765F">
            <w:pPr>
              <w:rPr>
                <w:rFonts w:cstheme="minorHAnsi"/>
                <w:sz w:val="22"/>
                <w:szCs w:val="22"/>
              </w:rPr>
            </w:pPr>
            <w:r w:rsidRPr="00D779C4">
              <w:rPr>
                <w:rFonts w:cstheme="minorHAnsi"/>
                <w:sz w:val="22"/>
                <w:szCs w:val="22"/>
              </w:rPr>
              <w:t> </w:t>
            </w:r>
          </w:p>
          <w:p w14:paraId="4EA218CA" w14:textId="77777777" w:rsidR="00DE4E86" w:rsidRPr="00D779C4" w:rsidRDefault="00DE4E86" w:rsidP="00AA765F">
            <w:pPr>
              <w:rPr>
                <w:rFonts w:cstheme="minorHAnsi"/>
                <w:sz w:val="22"/>
                <w:szCs w:val="22"/>
              </w:rPr>
            </w:pPr>
            <w:r w:rsidRPr="00D779C4">
              <w:rPr>
                <w:rFonts w:cstheme="minorHAnsi"/>
                <w:sz w:val="22"/>
                <w:szCs w:val="22"/>
              </w:rPr>
              <w:t> </w:t>
            </w:r>
          </w:p>
          <w:p w14:paraId="3B9DE802" w14:textId="77777777" w:rsidR="00DE4E86" w:rsidRPr="00D779C4" w:rsidRDefault="00DE4E86" w:rsidP="00AA765F">
            <w:pPr>
              <w:rPr>
                <w:rFonts w:cstheme="minorHAnsi"/>
                <w:sz w:val="22"/>
                <w:szCs w:val="22"/>
              </w:rPr>
            </w:pPr>
            <w:r w:rsidRPr="00D779C4">
              <w:rPr>
                <w:rFonts w:cstheme="minorHAnsi"/>
                <w:sz w:val="22"/>
                <w:szCs w:val="22"/>
              </w:rPr>
              <w:t> </w:t>
            </w:r>
          </w:p>
          <w:p w14:paraId="33DA5A69" w14:textId="77777777" w:rsidR="00DE4E86" w:rsidRPr="00D779C4" w:rsidRDefault="00DE4E86" w:rsidP="00AA765F">
            <w:pPr>
              <w:rPr>
                <w:rFonts w:cstheme="minorHAnsi"/>
                <w:sz w:val="22"/>
                <w:szCs w:val="22"/>
              </w:rPr>
            </w:pPr>
            <w:r w:rsidRPr="00D779C4">
              <w:rPr>
                <w:rFonts w:cstheme="minorHAnsi"/>
                <w:sz w:val="22"/>
                <w:szCs w:val="22"/>
              </w:rPr>
              <w:t> </w:t>
            </w:r>
          </w:p>
          <w:p w14:paraId="5ACB4523" w14:textId="77777777" w:rsidR="00DE4E86" w:rsidRPr="00D779C4" w:rsidRDefault="00DE4E86" w:rsidP="00AA765F">
            <w:pPr>
              <w:rPr>
                <w:rFonts w:cstheme="minorHAnsi"/>
                <w:sz w:val="22"/>
                <w:szCs w:val="22"/>
              </w:rPr>
            </w:pPr>
            <w:r w:rsidRPr="00D779C4">
              <w:rPr>
                <w:rFonts w:cstheme="minorHAnsi"/>
                <w:sz w:val="22"/>
                <w:szCs w:val="22"/>
              </w:rPr>
              <w:t> </w:t>
            </w:r>
          </w:p>
          <w:p w14:paraId="43282522" w14:textId="77777777" w:rsidR="00DE4E86" w:rsidRPr="00D779C4" w:rsidRDefault="00DE4E86" w:rsidP="00AA765F">
            <w:pPr>
              <w:rPr>
                <w:rFonts w:cstheme="minorHAnsi"/>
                <w:sz w:val="22"/>
                <w:szCs w:val="22"/>
              </w:rPr>
            </w:pPr>
            <w:r w:rsidRPr="00D779C4">
              <w:rPr>
                <w:rFonts w:cstheme="minorHAnsi"/>
                <w:sz w:val="22"/>
                <w:szCs w:val="22"/>
              </w:rPr>
              <w:t> </w:t>
            </w:r>
          </w:p>
          <w:p w14:paraId="762565E3" w14:textId="77777777" w:rsidR="00DE4E86" w:rsidRPr="00D779C4" w:rsidRDefault="00DE4E86" w:rsidP="00AA765F">
            <w:pPr>
              <w:rPr>
                <w:rFonts w:cstheme="minorHAnsi"/>
                <w:sz w:val="22"/>
                <w:szCs w:val="22"/>
              </w:rPr>
            </w:pPr>
            <w:r w:rsidRPr="00D779C4">
              <w:rPr>
                <w:rFonts w:cstheme="minorHAnsi"/>
                <w:sz w:val="22"/>
                <w:szCs w:val="22"/>
              </w:rPr>
              <w:t> </w:t>
            </w:r>
          </w:p>
          <w:p w14:paraId="13C29BD2" w14:textId="77777777" w:rsidR="00DE4E86" w:rsidRPr="00D779C4" w:rsidRDefault="00DE4E86" w:rsidP="00AA765F">
            <w:pPr>
              <w:rPr>
                <w:rFonts w:cstheme="minorHAnsi"/>
                <w:sz w:val="22"/>
                <w:szCs w:val="22"/>
              </w:rPr>
            </w:pPr>
            <w:r w:rsidRPr="00D779C4">
              <w:rPr>
                <w:rFonts w:cstheme="minorHAnsi"/>
                <w:sz w:val="22"/>
                <w:szCs w:val="22"/>
              </w:rPr>
              <w:t> </w:t>
            </w:r>
          </w:p>
          <w:p w14:paraId="2BE07F90" w14:textId="77777777" w:rsidR="00DE4E86" w:rsidRPr="00D779C4" w:rsidRDefault="00DE4E86" w:rsidP="00AA765F">
            <w:pPr>
              <w:rPr>
                <w:rFonts w:cstheme="minorHAnsi"/>
                <w:sz w:val="22"/>
                <w:szCs w:val="22"/>
              </w:rPr>
            </w:pPr>
            <w:r w:rsidRPr="00D779C4">
              <w:rPr>
                <w:rFonts w:cstheme="minorHAnsi"/>
                <w:sz w:val="22"/>
                <w:szCs w:val="22"/>
              </w:rPr>
              <w:t> </w:t>
            </w:r>
          </w:p>
          <w:p w14:paraId="5E8A7A99" w14:textId="77777777" w:rsidR="00DE4E86" w:rsidRPr="00D779C4" w:rsidRDefault="00DE4E86" w:rsidP="00AA765F">
            <w:pPr>
              <w:rPr>
                <w:rFonts w:cstheme="minorHAnsi"/>
                <w:sz w:val="22"/>
                <w:szCs w:val="22"/>
              </w:rPr>
            </w:pPr>
            <w:r w:rsidRPr="00D779C4">
              <w:rPr>
                <w:rFonts w:cstheme="minorHAnsi"/>
                <w:sz w:val="22"/>
                <w:szCs w:val="22"/>
              </w:rPr>
              <w:t> </w:t>
            </w:r>
          </w:p>
          <w:p w14:paraId="018E1DC5" w14:textId="77777777" w:rsidR="00DE4E86" w:rsidRPr="00D779C4" w:rsidRDefault="00DE4E86" w:rsidP="00AA765F">
            <w:pPr>
              <w:rPr>
                <w:rFonts w:cstheme="minorHAnsi"/>
                <w:sz w:val="22"/>
                <w:szCs w:val="22"/>
              </w:rPr>
            </w:pPr>
            <w:r w:rsidRPr="00D779C4">
              <w:rPr>
                <w:rFonts w:cstheme="minorHAnsi"/>
                <w:sz w:val="22"/>
                <w:szCs w:val="22"/>
              </w:rPr>
              <w:t> </w:t>
            </w:r>
          </w:p>
          <w:p w14:paraId="4418CE68" w14:textId="77777777" w:rsidR="00DE4E86" w:rsidRPr="00D779C4" w:rsidRDefault="00DE4E86" w:rsidP="00AA765F">
            <w:pPr>
              <w:rPr>
                <w:rFonts w:cstheme="minorHAnsi"/>
                <w:sz w:val="22"/>
                <w:szCs w:val="22"/>
              </w:rPr>
            </w:pPr>
            <w:r w:rsidRPr="00D779C4">
              <w:rPr>
                <w:rFonts w:cstheme="minorHAnsi"/>
                <w:sz w:val="22"/>
                <w:szCs w:val="22"/>
              </w:rPr>
              <w:t> </w:t>
            </w:r>
          </w:p>
          <w:p w14:paraId="06B33C56" w14:textId="77777777" w:rsidR="00DE4E86" w:rsidRPr="00D779C4" w:rsidRDefault="00DE4E86" w:rsidP="00AA765F">
            <w:pPr>
              <w:rPr>
                <w:rFonts w:cstheme="minorHAnsi"/>
                <w:sz w:val="22"/>
                <w:szCs w:val="22"/>
              </w:rPr>
            </w:pPr>
            <w:r w:rsidRPr="00D779C4">
              <w:rPr>
                <w:rFonts w:cstheme="minorHAnsi"/>
                <w:sz w:val="22"/>
                <w:szCs w:val="22"/>
              </w:rPr>
              <w:t> </w:t>
            </w:r>
          </w:p>
          <w:p w14:paraId="251E51F0" w14:textId="77777777" w:rsidR="00DE4E86" w:rsidRPr="00D779C4" w:rsidRDefault="00DE4E86" w:rsidP="00AA765F">
            <w:pPr>
              <w:rPr>
                <w:rFonts w:cstheme="minorHAnsi"/>
                <w:sz w:val="22"/>
                <w:szCs w:val="22"/>
              </w:rPr>
            </w:pPr>
            <w:r w:rsidRPr="00D779C4">
              <w:rPr>
                <w:rFonts w:cstheme="minorHAnsi"/>
                <w:sz w:val="22"/>
                <w:szCs w:val="22"/>
              </w:rPr>
              <w:t> </w:t>
            </w:r>
          </w:p>
          <w:p w14:paraId="173A1B7D" w14:textId="77777777" w:rsidR="00DE4E86" w:rsidRPr="00D779C4" w:rsidRDefault="00DE4E86" w:rsidP="00AA765F">
            <w:pPr>
              <w:rPr>
                <w:rFonts w:cstheme="minorHAnsi"/>
                <w:sz w:val="22"/>
                <w:szCs w:val="22"/>
              </w:rPr>
            </w:pPr>
            <w:r w:rsidRPr="00D779C4">
              <w:rPr>
                <w:rFonts w:cstheme="minorHAnsi"/>
                <w:sz w:val="22"/>
                <w:szCs w:val="22"/>
              </w:rPr>
              <w:t> </w:t>
            </w:r>
          </w:p>
          <w:p w14:paraId="2B3D3FD6" w14:textId="77777777" w:rsidR="00DE4E86" w:rsidRPr="00D779C4" w:rsidRDefault="00DE4E86" w:rsidP="00AA765F">
            <w:pPr>
              <w:rPr>
                <w:rFonts w:cstheme="minorHAnsi"/>
                <w:sz w:val="22"/>
                <w:szCs w:val="22"/>
              </w:rPr>
            </w:pPr>
            <w:r w:rsidRPr="00D779C4">
              <w:rPr>
                <w:rFonts w:cstheme="minorHAnsi"/>
                <w:sz w:val="22"/>
                <w:szCs w:val="22"/>
              </w:rPr>
              <w:t> </w:t>
            </w:r>
          </w:p>
          <w:p w14:paraId="67C6BBC6" w14:textId="77777777" w:rsidR="00DE4E86" w:rsidRPr="00D779C4" w:rsidRDefault="00DE4E86" w:rsidP="00AA765F">
            <w:pPr>
              <w:rPr>
                <w:rFonts w:cstheme="minorHAnsi"/>
                <w:sz w:val="22"/>
                <w:szCs w:val="22"/>
              </w:rPr>
            </w:pPr>
            <w:r w:rsidRPr="00D779C4">
              <w:rPr>
                <w:rFonts w:cstheme="minorHAnsi"/>
                <w:sz w:val="22"/>
                <w:szCs w:val="22"/>
              </w:rPr>
              <w:t> </w:t>
            </w:r>
          </w:p>
          <w:p w14:paraId="4E1E7C43" w14:textId="77777777" w:rsidR="00DE4E86" w:rsidRPr="00D779C4" w:rsidRDefault="00DE4E86" w:rsidP="00AA765F">
            <w:pPr>
              <w:rPr>
                <w:rFonts w:cstheme="minorHAnsi"/>
                <w:sz w:val="22"/>
                <w:szCs w:val="22"/>
              </w:rPr>
            </w:pPr>
            <w:r w:rsidRPr="00D779C4">
              <w:rPr>
                <w:rFonts w:cstheme="minorHAnsi"/>
                <w:sz w:val="22"/>
                <w:szCs w:val="22"/>
              </w:rPr>
              <w:t> </w:t>
            </w:r>
          </w:p>
          <w:p w14:paraId="0291EE4F" w14:textId="77777777" w:rsidR="00DE4E86" w:rsidRPr="00D779C4" w:rsidRDefault="00DE4E86" w:rsidP="00AA765F">
            <w:pPr>
              <w:rPr>
                <w:rFonts w:cstheme="minorHAnsi"/>
                <w:sz w:val="22"/>
                <w:szCs w:val="22"/>
              </w:rPr>
            </w:pPr>
            <w:r w:rsidRPr="00D779C4">
              <w:rPr>
                <w:rFonts w:cstheme="minorHAnsi"/>
                <w:sz w:val="22"/>
                <w:szCs w:val="22"/>
              </w:rPr>
              <w:t> </w:t>
            </w:r>
          </w:p>
          <w:p w14:paraId="3370099E" w14:textId="77777777" w:rsidR="00DE4E86" w:rsidRPr="00D779C4" w:rsidRDefault="00DE4E86" w:rsidP="00AA765F">
            <w:pPr>
              <w:rPr>
                <w:rFonts w:cstheme="minorHAnsi"/>
                <w:sz w:val="22"/>
                <w:szCs w:val="22"/>
              </w:rPr>
            </w:pPr>
            <w:r w:rsidRPr="00D779C4">
              <w:rPr>
                <w:rFonts w:cstheme="minorHAnsi"/>
                <w:sz w:val="22"/>
                <w:szCs w:val="22"/>
              </w:rPr>
              <w:t> </w:t>
            </w:r>
          </w:p>
          <w:p w14:paraId="6C2DBFB9" w14:textId="77777777" w:rsidR="00DE4E86" w:rsidRPr="00D779C4" w:rsidRDefault="00DE4E86" w:rsidP="00AA765F">
            <w:pPr>
              <w:rPr>
                <w:rFonts w:cstheme="minorHAnsi"/>
                <w:sz w:val="22"/>
                <w:szCs w:val="22"/>
              </w:rPr>
            </w:pPr>
            <w:r w:rsidRPr="00D779C4">
              <w:rPr>
                <w:rFonts w:cstheme="minorHAnsi"/>
                <w:sz w:val="22"/>
                <w:szCs w:val="22"/>
              </w:rPr>
              <w:t> </w:t>
            </w:r>
          </w:p>
          <w:p w14:paraId="32211E6F" w14:textId="77777777" w:rsidR="00DE4E86" w:rsidRPr="00D779C4" w:rsidRDefault="00DE4E86" w:rsidP="00AA765F">
            <w:pPr>
              <w:rPr>
                <w:rFonts w:cstheme="minorHAnsi"/>
                <w:sz w:val="22"/>
                <w:szCs w:val="22"/>
              </w:rPr>
            </w:pPr>
            <w:r w:rsidRPr="00D779C4">
              <w:rPr>
                <w:rFonts w:cstheme="minorHAnsi"/>
                <w:sz w:val="22"/>
                <w:szCs w:val="22"/>
              </w:rPr>
              <w:t> </w:t>
            </w:r>
          </w:p>
          <w:p w14:paraId="3B99567A" w14:textId="77777777" w:rsidR="00DE4E86" w:rsidRPr="00D779C4" w:rsidRDefault="00DE4E86" w:rsidP="00AA765F">
            <w:pPr>
              <w:rPr>
                <w:rFonts w:cstheme="minorHAnsi"/>
                <w:sz w:val="22"/>
                <w:szCs w:val="22"/>
              </w:rPr>
            </w:pPr>
            <w:r w:rsidRPr="00D779C4">
              <w:rPr>
                <w:rFonts w:cstheme="minorHAnsi"/>
                <w:sz w:val="22"/>
                <w:szCs w:val="22"/>
              </w:rPr>
              <w:t> </w:t>
            </w:r>
          </w:p>
          <w:p w14:paraId="04974B1C" w14:textId="77777777" w:rsidR="00DE4E86" w:rsidRPr="00D779C4" w:rsidRDefault="00DE4E86" w:rsidP="00AA765F">
            <w:pPr>
              <w:rPr>
                <w:rFonts w:cstheme="minorHAnsi"/>
                <w:sz w:val="22"/>
                <w:szCs w:val="22"/>
              </w:rPr>
            </w:pPr>
            <w:r w:rsidRPr="00D779C4">
              <w:rPr>
                <w:rFonts w:cstheme="minorHAnsi"/>
                <w:sz w:val="22"/>
                <w:szCs w:val="22"/>
              </w:rPr>
              <w:t> </w:t>
            </w:r>
          </w:p>
          <w:p w14:paraId="3B291AE8" w14:textId="77777777" w:rsidR="00DE4E86" w:rsidRPr="00D779C4" w:rsidRDefault="00DE4E86" w:rsidP="00AA765F">
            <w:pPr>
              <w:rPr>
                <w:rFonts w:cstheme="minorHAnsi"/>
                <w:sz w:val="22"/>
                <w:szCs w:val="22"/>
              </w:rPr>
            </w:pPr>
            <w:r w:rsidRPr="00D779C4">
              <w:rPr>
                <w:rFonts w:cstheme="minorHAnsi"/>
                <w:sz w:val="22"/>
                <w:szCs w:val="22"/>
              </w:rPr>
              <w:t> </w:t>
            </w:r>
          </w:p>
          <w:p w14:paraId="32FA16CA" w14:textId="77777777" w:rsidR="00DE4E86" w:rsidRPr="00D779C4" w:rsidRDefault="00DE4E86" w:rsidP="00AA765F">
            <w:pPr>
              <w:rPr>
                <w:rFonts w:cstheme="minorHAnsi"/>
                <w:sz w:val="22"/>
                <w:szCs w:val="22"/>
              </w:rPr>
            </w:pPr>
            <w:r w:rsidRPr="00D779C4">
              <w:rPr>
                <w:rFonts w:cstheme="minorHAnsi"/>
                <w:sz w:val="22"/>
                <w:szCs w:val="22"/>
              </w:rPr>
              <w:t> </w:t>
            </w:r>
          </w:p>
          <w:p w14:paraId="3F491B6D" w14:textId="77777777" w:rsidR="00DE4E86" w:rsidRPr="00D779C4" w:rsidRDefault="00DE4E86" w:rsidP="00AA765F">
            <w:pPr>
              <w:rPr>
                <w:rFonts w:cstheme="minorHAnsi"/>
                <w:sz w:val="22"/>
                <w:szCs w:val="22"/>
              </w:rPr>
            </w:pPr>
            <w:r w:rsidRPr="00D779C4">
              <w:rPr>
                <w:rFonts w:cstheme="minorHAnsi"/>
                <w:sz w:val="22"/>
                <w:szCs w:val="22"/>
              </w:rPr>
              <w:t> </w:t>
            </w:r>
          </w:p>
          <w:p w14:paraId="72ADE87B" w14:textId="77777777" w:rsidR="00DE4E86" w:rsidRPr="00D779C4" w:rsidRDefault="00DE4E86" w:rsidP="00AA765F">
            <w:pPr>
              <w:rPr>
                <w:rFonts w:cstheme="minorHAnsi"/>
                <w:sz w:val="22"/>
                <w:szCs w:val="22"/>
              </w:rPr>
            </w:pPr>
            <w:r w:rsidRPr="00D779C4">
              <w:rPr>
                <w:rFonts w:cstheme="minorHAnsi"/>
                <w:sz w:val="22"/>
                <w:szCs w:val="22"/>
              </w:rPr>
              <w:t> </w:t>
            </w:r>
          </w:p>
          <w:p w14:paraId="14BCA641" w14:textId="77777777" w:rsidR="00DE4E86" w:rsidRPr="00D779C4" w:rsidRDefault="00DE4E86" w:rsidP="00AA765F">
            <w:pPr>
              <w:rPr>
                <w:rFonts w:cstheme="minorHAnsi"/>
                <w:sz w:val="22"/>
                <w:szCs w:val="22"/>
              </w:rPr>
            </w:pPr>
            <w:r w:rsidRPr="00D779C4">
              <w:rPr>
                <w:rFonts w:cstheme="minorHAnsi"/>
                <w:sz w:val="22"/>
                <w:szCs w:val="22"/>
              </w:rPr>
              <w:t> </w:t>
            </w:r>
          </w:p>
          <w:p w14:paraId="2442D0ED" w14:textId="77777777" w:rsidR="00DE4E86" w:rsidRPr="00D779C4" w:rsidRDefault="00DE4E86" w:rsidP="00AA765F">
            <w:pPr>
              <w:rPr>
                <w:rFonts w:cstheme="minorHAnsi"/>
                <w:sz w:val="22"/>
                <w:szCs w:val="22"/>
              </w:rPr>
            </w:pPr>
            <w:r w:rsidRPr="00D779C4">
              <w:rPr>
                <w:rFonts w:cstheme="minorHAnsi"/>
                <w:sz w:val="22"/>
                <w:szCs w:val="22"/>
              </w:rPr>
              <w:t> </w:t>
            </w:r>
          </w:p>
          <w:p w14:paraId="3255C840" w14:textId="77777777" w:rsidR="00DE4E86" w:rsidRPr="00D779C4" w:rsidRDefault="00DE4E86" w:rsidP="00AA765F">
            <w:pPr>
              <w:rPr>
                <w:rFonts w:cstheme="minorHAnsi"/>
                <w:sz w:val="22"/>
                <w:szCs w:val="22"/>
              </w:rPr>
            </w:pPr>
            <w:r w:rsidRPr="00D779C4">
              <w:rPr>
                <w:rFonts w:cstheme="minorHAnsi"/>
                <w:sz w:val="22"/>
                <w:szCs w:val="22"/>
              </w:rPr>
              <w:t> </w:t>
            </w:r>
          </w:p>
          <w:p w14:paraId="1FF002EA" w14:textId="77777777" w:rsidR="00DE4E86" w:rsidRPr="00D779C4" w:rsidRDefault="00DE4E86" w:rsidP="00AA765F">
            <w:pPr>
              <w:rPr>
                <w:rFonts w:cstheme="minorHAnsi"/>
                <w:sz w:val="22"/>
                <w:szCs w:val="22"/>
              </w:rPr>
            </w:pPr>
            <w:r w:rsidRPr="00D779C4">
              <w:rPr>
                <w:rFonts w:cstheme="minorHAnsi"/>
                <w:sz w:val="22"/>
                <w:szCs w:val="22"/>
              </w:rPr>
              <w:t> </w:t>
            </w:r>
          </w:p>
          <w:p w14:paraId="55AC7F4F" w14:textId="77777777" w:rsidR="00DE4E86" w:rsidRPr="00D779C4" w:rsidRDefault="00DE4E86" w:rsidP="00AA765F">
            <w:pPr>
              <w:rPr>
                <w:rFonts w:cstheme="minorHAnsi"/>
                <w:sz w:val="22"/>
                <w:szCs w:val="22"/>
              </w:rPr>
            </w:pPr>
            <w:r w:rsidRPr="00D779C4">
              <w:rPr>
                <w:rFonts w:cstheme="minorHAnsi"/>
                <w:sz w:val="22"/>
                <w:szCs w:val="22"/>
              </w:rPr>
              <w:t> </w:t>
            </w:r>
          </w:p>
          <w:p w14:paraId="559CCB4C" w14:textId="77777777" w:rsidR="00DE4E86" w:rsidRPr="00D779C4" w:rsidRDefault="00DE4E86" w:rsidP="00AA765F">
            <w:pPr>
              <w:rPr>
                <w:rFonts w:cstheme="minorHAnsi"/>
                <w:sz w:val="22"/>
                <w:szCs w:val="22"/>
              </w:rPr>
            </w:pPr>
            <w:r w:rsidRPr="00D779C4">
              <w:rPr>
                <w:rFonts w:cstheme="minorHAnsi"/>
                <w:sz w:val="22"/>
                <w:szCs w:val="22"/>
              </w:rPr>
              <w:t> </w:t>
            </w:r>
          </w:p>
          <w:p w14:paraId="7B2FF507" w14:textId="77777777" w:rsidR="00DE4E86" w:rsidRPr="00D779C4" w:rsidRDefault="00DE4E86" w:rsidP="00AA765F">
            <w:pPr>
              <w:rPr>
                <w:rFonts w:cstheme="minorHAnsi"/>
                <w:sz w:val="22"/>
                <w:szCs w:val="22"/>
              </w:rPr>
            </w:pPr>
            <w:r w:rsidRPr="00D779C4">
              <w:rPr>
                <w:rFonts w:cstheme="minorHAnsi"/>
                <w:sz w:val="22"/>
                <w:szCs w:val="22"/>
              </w:rPr>
              <w:t> </w:t>
            </w:r>
          </w:p>
          <w:p w14:paraId="79D80640" w14:textId="77777777" w:rsidR="00DE4E86" w:rsidRPr="00D779C4" w:rsidRDefault="00DE4E86" w:rsidP="00AA765F">
            <w:pPr>
              <w:rPr>
                <w:rFonts w:cstheme="minorHAnsi"/>
                <w:sz w:val="22"/>
                <w:szCs w:val="22"/>
              </w:rPr>
            </w:pPr>
            <w:r w:rsidRPr="00D779C4">
              <w:rPr>
                <w:rFonts w:cstheme="minorHAnsi"/>
                <w:sz w:val="22"/>
                <w:szCs w:val="22"/>
              </w:rPr>
              <w:t> </w:t>
            </w:r>
          </w:p>
          <w:p w14:paraId="6F74B710" w14:textId="77777777" w:rsidR="00DE4E86" w:rsidRPr="00D779C4" w:rsidRDefault="00DE4E86" w:rsidP="00AA765F">
            <w:pPr>
              <w:rPr>
                <w:rFonts w:cstheme="minorHAnsi"/>
                <w:sz w:val="22"/>
                <w:szCs w:val="22"/>
              </w:rPr>
            </w:pPr>
            <w:r w:rsidRPr="00D779C4">
              <w:rPr>
                <w:rFonts w:cstheme="minorHAnsi"/>
                <w:sz w:val="22"/>
                <w:szCs w:val="22"/>
              </w:rPr>
              <w:t> </w:t>
            </w:r>
          </w:p>
          <w:p w14:paraId="6B9FDDB7" w14:textId="77777777" w:rsidR="00DE4E86" w:rsidRPr="00D779C4" w:rsidRDefault="00DE4E86" w:rsidP="00AA765F">
            <w:pPr>
              <w:rPr>
                <w:rFonts w:cstheme="minorHAnsi"/>
                <w:sz w:val="22"/>
                <w:szCs w:val="22"/>
              </w:rPr>
            </w:pPr>
            <w:r w:rsidRPr="00D779C4">
              <w:rPr>
                <w:rFonts w:cstheme="minorHAnsi"/>
                <w:sz w:val="22"/>
                <w:szCs w:val="22"/>
              </w:rPr>
              <w:t> </w:t>
            </w:r>
          </w:p>
          <w:p w14:paraId="6F09ADE3" w14:textId="77777777" w:rsidR="00DE4E86" w:rsidRPr="00D779C4" w:rsidRDefault="00DE4E86" w:rsidP="00AA765F">
            <w:pPr>
              <w:rPr>
                <w:rFonts w:cstheme="minorHAnsi"/>
                <w:sz w:val="22"/>
                <w:szCs w:val="22"/>
              </w:rPr>
            </w:pPr>
            <w:r w:rsidRPr="00D779C4">
              <w:rPr>
                <w:rFonts w:cstheme="minorHAnsi"/>
                <w:sz w:val="22"/>
                <w:szCs w:val="22"/>
              </w:rPr>
              <w:t> </w:t>
            </w:r>
          </w:p>
          <w:p w14:paraId="6160D9C5" w14:textId="77777777" w:rsidR="00DE4E86" w:rsidRPr="00D779C4" w:rsidRDefault="00DE4E86" w:rsidP="00AA765F">
            <w:pPr>
              <w:rPr>
                <w:rFonts w:cstheme="minorHAnsi"/>
                <w:sz w:val="22"/>
                <w:szCs w:val="22"/>
              </w:rPr>
            </w:pPr>
            <w:r w:rsidRPr="00D779C4">
              <w:rPr>
                <w:rFonts w:cstheme="minorHAnsi"/>
                <w:sz w:val="22"/>
                <w:szCs w:val="22"/>
              </w:rPr>
              <w:t> </w:t>
            </w:r>
          </w:p>
          <w:p w14:paraId="5B8F4197" w14:textId="77777777" w:rsidR="00DE4E86" w:rsidRPr="00D779C4" w:rsidRDefault="00DE4E86" w:rsidP="00AA765F">
            <w:pPr>
              <w:rPr>
                <w:rFonts w:cstheme="minorHAnsi"/>
                <w:sz w:val="22"/>
                <w:szCs w:val="22"/>
              </w:rPr>
            </w:pPr>
            <w:r w:rsidRPr="00D779C4">
              <w:rPr>
                <w:rFonts w:cstheme="minorHAnsi"/>
                <w:sz w:val="22"/>
                <w:szCs w:val="22"/>
              </w:rPr>
              <w:t> </w:t>
            </w:r>
          </w:p>
          <w:p w14:paraId="21D434B2" w14:textId="77777777" w:rsidR="00DE4E86" w:rsidRPr="00D779C4" w:rsidRDefault="00DE4E86" w:rsidP="00AA765F">
            <w:pPr>
              <w:rPr>
                <w:rFonts w:cstheme="minorHAnsi"/>
                <w:sz w:val="22"/>
                <w:szCs w:val="22"/>
              </w:rPr>
            </w:pPr>
            <w:r w:rsidRPr="00D779C4">
              <w:rPr>
                <w:rFonts w:cstheme="minorHAnsi"/>
                <w:sz w:val="22"/>
                <w:szCs w:val="22"/>
              </w:rPr>
              <w:t> </w:t>
            </w:r>
          </w:p>
          <w:p w14:paraId="64F64749" w14:textId="77777777" w:rsidR="00DE4E86" w:rsidRPr="00D779C4" w:rsidRDefault="00DE4E86" w:rsidP="00AA765F">
            <w:pPr>
              <w:rPr>
                <w:rFonts w:cstheme="minorHAnsi"/>
                <w:sz w:val="22"/>
                <w:szCs w:val="22"/>
              </w:rPr>
            </w:pPr>
            <w:r w:rsidRPr="00D779C4">
              <w:rPr>
                <w:rFonts w:cstheme="minorHAnsi"/>
                <w:sz w:val="22"/>
                <w:szCs w:val="22"/>
              </w:rPr>
              <w:t> </w:t>
            </w:r>
          </w:p>
          <w:p w14:paraId="5719A551" w14:textId="77777777" w:rsidR="00DE4E86" w:rsidRPr="00D779C4" w:rsidRDefault="00DE4E86" w:rsidP="00AA765F">
            <w:pPr>
              <w:rPr>
                <w:rFonts w:cstheme="minorHAnsi"/>
                <w:sz w:val="22"/>
                <w:szCs w:val="22"/>
              </w:rPr>
            </w:pPr>
            <w:r w:rsidRPr="00D779C4">
              <w:rPr>
                <w:rFonts w:cstheme="minorHAnsi"/>
                <w:sz w:val="22"/>
                <w:szCs w:val="22"/>
              </w:rPr>
              <w:t> </w:t>
            </w:r>
          </w:p>
          <w:p w14:paraId="0DE8008D" w14:textId="77777777" w:rsidR="00DE4E86" w:rsidRPr="00D779C4" w:rsidRDefault="00DE4E86" w:rsidP="00AA765F">
            <w:pPr>
              <w:rPr>
                <w:rFonts w:cstheme="minorHAnsi"/>
                <w:sz w:val="22"/>
                <w:szCs w:val="22"/>
              </w:rPr>
            </w:pPr>
            <w:r w:rsidRPr="00D779C4">
              <w:rPr>
                <w:rFonts w:cstheme="minorHAnsi"/>
                <w:sz w:val="22"/>
                <w:szCs w:val="22"/>
              </w:rPr>
              <w:t> </w:t>
            </w:r>
          </w:p>
          <w:p w14:paraId="1869D8D2" w14:textId="77777777" w:rsidR="00DE4E86" w:rsidRPr="00D779C4" w:rsidRDefault="00DE4E86" w:rsidP="00AA765F">
            <w:pPr>
              <w:rPr>
                <w:rFonts w:cstheme="minorHAnsi"/>
                <w:sz w:val="22"/>
                <w:szCs w:val="22"/>
              </w:rPr>
            </w:pPr>
            <w:r w:rsidRPr="00D779C4">
              <w:rPr>
                <w:rFonts w:cstheme="minorHAnsi"/>
                <w:sz w:val="22"/>
                <w:szCs w:val="22"/>
              </w:rPr>
              <w:t> </w:t>
            </w:r>
          </w:p>
          <w:p w14:paraId="2FAFC196" w14:textId="77777777" w:rsidR="00DE4E86" w:rsidRPr="00D779C4" w:rsidRDefault="00DE4E86" w:rsidP="00AA765F">
            <w:pPr>
              <w:rPr>
                <w:rFonts w:cstheme="minorHAnsi"/>
                <w:sz w:val="22"/>
                <w:szCs w:val="22"/>
              </w:rPr>
            </w:pPr>
            <w:r w:rsidRPr="00D779C4">
              <w:rPr>
                <w:rFonts w:cstheme="minorHAnsi"/>
                <w:sz w:val="22"/>
                <w:szCs w:val="22"/>
              </w:rPr>
              <w:t> </w:t>
            </w:r>
          </w:p>
        </w:tc>
        <w:tc>
          <w:tcPr>
            <w:tcW w:w="3952" w:type="dxa"/>
            <w:tcBorders>
              <w:top w:val="double" w:sz="4" w:space="0" w:color="auto"/>
            </w:tcBorders>
            <w:noWrap/>
            <w:hideMark/>
          </w:tcPr>
          <w:p w14:paraId="04A27468" w14:textId="77777777" w:rsidR="00DE4E86" w:rsidRPr="00D779C4" w:rsidRDefault="00DE4E86" w:rsidP="00AA765F">
            <w:pPr>
              <w:rPr>
                <w:rFonts w:cstheme="minorHAnsi"/>
                <w:sz w:val="22"/>
                <w:szCs w:val="22"/>
              </w:rPr>
            </w:pPr>
            <w:r w:rsidRPr="00D779C4">
              <w:rPr>
                <w:rFonts w:cstheme="minorHAnsi"/>
                <w:sz w:val="22"/>
                <w:szCs w:val="22"/>
              </w:rPr>
              <w:t xml:space="preserve">BF Slow </w:t>
            </w:r>
          </w:p>
        </w:tc>
        <w:tc>
          <w:tcPr>
            <w:tcW w:w="1275" w:type="dxa"/>
            <w:tcBorders>
              <w:top w:val="double" w:sz="4" w:space="0" w:color="auto"/>
            </w:tcBorders>
            <w:noWrap/>
            <w:hideMark/>
          </w:tcPr>
          <w:p w14:paraId="6758763F" w14:textId="77777777" w:rsidR="00DE4E86" w:rsidRPr="00D779C4" w:rsidRDefault="00DE4E86" w:rsidP="00AA765F">
            <w:pPr>
              <w:rPr>
                <w:rFonts w:cstheme="minorHAnsi"/>
                <w:sz w:val="22"/>
                <w:szCs w:val="22"/>
              </w:rPr>
            </w:pPr>
            <w:r w:rsidRPr="00D779C4">
              <w:rPr>
                <w:rFonts w:cstheme="minorHAnsi"/>
                <w:sz w:val="22"/>
                <w:szCs w:val="22"/>
              </w:rPr>
              <w:t>51 (33.9-68.1) *</w:t>
            </w:r>
          </w:p>
        </w:tc>
        <w:tc>
          <w:tcPr>
            <w:tcW w:w="1532" w:type="dxa"/>
            <w:tcBorders>
              <w:top w:val="double" w:sz="4" w:space="0" w:color="auto"/>
            </w:tcBorders>
            <w:noWrap/>
            <w:hideMark/>
          </w:tcPr>
          <w:p w14:paraId="47BD3F21"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val="restart"/>
            <w:tcBorders>
              <w:top w:val="double" w:sz="4" w:space="0" w:color="auto"/>
            </w:tcBorders>
          </w:tcPr>
          <w:p w14:paraId="422BB293" w14:textId="77777777" w:rsidR="00DE4E86" w:rsidRPr="00D779C4" w:rsidRDefault="00DE4E86" w:rsidP="00AA765F">
            <w:pPr>
              <w:rPr>
                <w:rFonts w:cstheme="minorHAnsi"/>
                <w:sz w:val="22"/>
                <w:szCs w:val="22"/>
              </w:rPr>
            </w:pPr>
            <w:r w:rsidRPr="00D779C4">
              <w:rPr>
                <w:rFonts w:cstheme="minorHAnsi"/>
                <w:sz w:val="22"/>
                <w:szCs w:val="22"/>
              </w:rPr>
              <w:t>BF p&gt;0.05; FITF p&gt;0.05</w:t>
            </w:r>
          </w:p>
          <w:p w14:paraId="216E8639" w14:textId="77777777" w:rsidR="00DE4E86" w:rsidRPr="00D779C4" w:rsidRDefault="00DE4E86" w:rsidP="00AA765F">
            <w:pPr>
              <w:rPr>
                <w:rFonts w:cstheme="minorHAnsi"/>
                <w:sz w:val="22"/>
                <w:szCs w:val="22"/>
              </w:rPr>
            </w:pPr>
            <w:r w:rsidRPr="00D779C4">
              <w:rPr>
                <w:rFonts w:cstheme="minorHAnsi"/>
                <w:sz w:val="22"/>
                <w:szCs w:val="22"/>
              </w:rPr>
              <w:t> </w:t>
            </w:r>
          </w:p>
          <w:p w14:paraId="282003DD" w14:textId="77777777" w:rsidR="00DE4E86" w:rsidRPr="00D779C4" w:rsidRDefault="00DE4E86" w:rsidP="00AA765F">
            <w:pPr>
              <w:rPr>
                <w:rFonts w:cstheme="minorHAnsi"/>
                <w:sz w:val="22"/>
                <w:szCs w:val="22"/>
              </w:rPr>
            </w:pPr>
            <w:r w:rsidRPr="00D779C4">
              <w:rPr>
                <w:rFonts w:cstheme="minorHAnsi"/>
                <w:sz w:val="22"/>
                <w:szCs w:val="22"/>
              </w:rPr>
              <w:t> </w:t>
            </w:r>
          </w:p>
          <w:p w14:paraId="6F40EFE0" w14:textId="77777777" w:rsidR="00DE4E86" w:rsidRPr="00D779C4" w:rsidRDefault="00DE4E86" w:rsidP="00AA765F">
            <w:pPr>
              <w:rPr>
                <w:rFonts w:cstheme="minorHAnsi"/>
                <w:sz w:val="22"/>
                <w:szCs w:val="22"/>
              </w:rPr>
            </w:pPr>
            <w:r w:rsidRPr="00D779C4">
              <w:rPr>
                <w:rFonts w:cstheme="minorHAnsi"/>
                <w:sz w:val="22"/>
                <w:szCs w:val="22"/>
              </w:rPr>
              <w:t> </w:t>
            </w:r>
          </w:p>
          <w:p w14:paraId="293F663A" w14:textId="77777777" w:rsidR="00DE4E86" w:rsidRPr="00D779C4" w:rsidRDefault="00DE4E86" w:rsidP="00AA765F">
            <w:pPr>
              <w:rPr>
                <w:rFonts w:cstheme="minorHAnsi"/>
                <w:sz w:val="22"/>
                <w:szCs w:val="22"/>
              </w:rPr>
            </w:pPr>
            <w:r w:rsidRPr="00D779C4">
              <w:rPr>
                <w:rFonts w:cstheme="minorHAnsi"/>
                <w:sz w:val="22"/>
                <w:szCs w:val="22"/>
              </w:rPr>
              <w:t> </w:t>
            </w:r>
          </w:p>
          <w:p w14:paraId="004190AC" w14:textId="77777777" w:rsidR="00DE4E86" w:rsidRPr="00D779C4" w:rsidRDefault="00DE4E86" w:rsidP="00AA765F">
            <w:pPr>
              <w:rPr>
                <w:rFonts w:cstheme="minorHAnsi"/>
                <w:sz w:val="22"/>
                <w:szCs w:val="22"/>
              </w:rPr>
            </w:pPr>
            <w:r w:rsidRPr="00D779C4">
              <w:rPr>
                <w:rFonts w:cstheme="minorHAnsi"/>
                <w:sz w:val="22"/>
                <w:szCs w:val="22"/>
              </w:rPr>
              <w:t> </w:t>
            </w:r>
          </w:p>
          <w:p w14:paraId="6E57C28A" w14:textId="77777777" w:rsidR="00DE4E86" w:rsidRPr="00D779C4" w:rsidRDefault="00DE4E86" w:rsidP="00AA765F">
            <w:pPr>
              <w:rPr>
                <w:rFonts w:cstheme="minorHAnsi"/>
                <w:sz w:val="22"/>
                <w:szCs w:val="22"/>
              </w:rPr>
            </w:pPr>
            <w:r w:rsidRPr="00D779C4">
              <w:rPr>
                <w:rFonts w:cstheme="minorHAnsi"/>
                <w:sz w:val="22"/>
                <w:szCs w:val="22"/>
              </w:rPr>
              <w:t> </w:t>
            </w:r>
          </w:p>
          <w:p w14:paraId="37CF20D8" w14:textId="77777777" w:rsidR="00DE4E86" w:rsidRPr="00D779C4" w:rsidRDefault="00DE4E86" w:rsidP="00AA765F">
            <w:pPr>
              <w:rPr>
                <w:rFonts w:cstheme="minorHAnsi"/>
                <w:sz w:val="22"/>
                <w:szCs w:val="22"/>
              </w:rPr>
            </w:pPr>
            <w:r w:rsidRPr="00D779C4">
              <w:rPr>
                <w:rFonts w:cstheme="minorHAnsi"/>
                <w:sz w:val="22"/>
                <w:szCs w:val="22"/>
              </w:rPr>
              <w:t> </w:t>
            </w:r>
          </w:p>
          <w:p w14:paraId="202BD84F" w14:textId="77777777" w:rsidR="00DE4E86" w:rsidRPr="00D779C4" w:rsidRDefault="00DE4E86" w:rsidP="00AA765F">
            <w:pPr>
              <w:rPr>
                <w:rFonts w:cstheme="minorHAnsi"/>
                <w:sz w:val="22"/>
                <w:szCs w:val="22"/>
              </w:rPr>
            </w:pPr>
            <w:r w:rsidRPr="00D779C4">
              <w:rPr>
                <w:rFonts w:cstheme="minorHAnsi"/>
                <w:sz w:val="22"/>
                <w:szCs w:val="22"/>
              </w:rPr>
              <w:t> </w:t>
            </w:r>
          </w:p>
          <w:p w14:paraId="4D16205F" w14:textId="77777777" w:rsidR="00DE4E86" w:rsidRPr="00D779C4" w:rsidRDefault="00DE4E86" w:rsidP="00AA765F">
            <w:pPr>
              <w:rPr>
                <w:rFonts w:cstheme="minorHAnsi"/>
                <w:sz w:val="22"/>
                <w:szCs w:val="22"/>
              </w:rPr>
            </w:pPr>
            <w:r w:rsidRPr="00D779C4">
              <w:rPr>
                <w:rFonts w:cstheme="minorHAnsi"/>
                <w:sz w:val="22"/>
                <w:szCs w:val="22"/>
              </w:rPr>
              <w:t> </w:t>
            </w:r>
          </w:p>
          <w:p w14:paraId="64E4B5E6" w14:textId="77777777" w:rsidR="00DE4E86" w:rsidRPr="00D779C4" w:rsidRDefault="00DE4E86" w:rsidP="00AA765F">
            <w:pPr>
              <w:rPr>
                <w:rFonts w:cstheme="minorHAnsi"/>
                <w:sz w:val="22"/>
                <w:szCs w:val="22"/>
              </w:rPr>
            </w:pPr>
            <w:r w:rsidRPr="00D779C4">
              <w:rPr>
                <w:rFonts w:cstheme="minorHAnsi"/>
                <w:sz w:val="22"/>
                <w:szCs w:val="22"/>
              </w:rPr>
              <w:t> </w:t>
            </w:r>
          </w:p>
          <w:p w14:paraId="35232D25" w14:textId="77777777" w:rsidR="00DE4E86" w:rsidRPr="00D779C4" w:rsidRDefault="00DE4E86" w:rsidP="00AA765F">
            <w:pPr>
              <w:rPr>
                <w:rFonts w:cstheme="minorHAnsi"/>
                <w:sz w:val="22"/>
                <w:szCs w:val="22"/>
              </w:rPr>
            </w:pPr>
            <w:r w:rsidRPr="00D779C4">
              <w:rPr>
                <w:rFonts w:cstheme="minorHAnsi"/>
                <w:sz w:val="22"/>
                <w:szCs w:val="22"/>
              </w:rPr>
              <w:t> </w:t>
            </w:r>
          </w:p>
          <w:p w14:paraId="2187B032" w14:textId="77777777" w:rsidR="00DE4E86" w:rsidRPr="00D779C4" w:rsidRDefault="00DE4E86" w:rsidP="00AA765F">
            <w:pPr>
              <w:rPr>
                <w:rFonts w:cstheme="minorHAnsi"/>
                <w:sz w:val="22"/>
                <w:szCs w:val="22"/>
              </w:rPr>
            </w:pPr>
            <w:r w:rsidRPr="00D779C4">
              <w:rPr>
                <w:rFonts w:cstheme="minorHAnsi"/>
                <w:sz w:val="22"/>
                <w:szCs w:val="22"/>
              </w:rPr>
              <w:t> </w:t>
            </w:r>
          </w:p>
          <w:p w14:paraId="6D7F3A24" w14:textId="77777777" w:rsidR="00DE4E86" w:rsidRPr="00D779C4" w:rsidRDefault="00DE4E86" w:rsidP="00AA765F">
            <w:pPr>
              <w:rPr>
                <w:rFonts w:cstheme="minorHAnsi"/>
                <w:sz w:val="22"/>
                <w:szCs w:val="22"/>
              </w:rPr>
            </w:pPr>
            <w:r w:rsidRPr="00D779C4">
              <w:rPr>
                <w:rFonts w:cstheme="minorHAnsi"/>
                <w:sz w:val="22"/>
                <w:szCs w:val="22"/>
              </w:rPr>
              <w:t> </w:t>
            </w:r>
          </w:p>
          <w:p w14:paraId="44E657F6" w14:textId="77777777" w:rsidR="00DE4E86" w:rsidRPr="00D779C4" w:rsidRDefault="00DE4E86" w:rsidP="00AA765F">
            <w:pPr>
              <w:rPr>
                <w:rFonts w:cstheme="minorHAnsi"/>
                <w:sz w:val="22"/>
                <w:szCs w:val="22"/>
              </w:rPr>
            </w:pPr>
            <w:r w:rsidRPr="00D779C4">
              <w:rPr>
                <w:rFonts w:cstheme="minorHAnsi"/>
                <w:sz w:val="22"/>
                <w:szCs w:val="22"/>
              </w:rPr>
              <w:t> </w:t>
            </w:r>
          </w:p>
          <w:p w14:paraId="53C94CF6" w14:textId="77777777" w:rsidR="00DE4E86" w:rsidRPr="00D779C4" w:rsidRDefault="00DE4E86" w:rsidP="00AA765F">
            <w:pPr>
              <w:rPr>
                <w:rFonts w:cstheme="minorHAnsi"/>
                <w:sz w:val="22"/>
                <w:szCs w:val="22"/>
              </w:rPr>
            </w:pPr>
            <w:r w:rsidRPr="00D779C4">
              <w:rPr>
                <w:rFonts w:cstheme="minorHAnsi"/>
                <w:sz w:val="22"/>
                <w:szCs w:val="22"/>
              </w:rPr>
              <w:t> </w:t>
            </w:r>
          </w:p>
          <w:p w14:paraId="6C9A55FA"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13D34819" w14:textId="77777777" w:rsidTr="00D779C4">
        <w:trPr>
          <w:trHeight w:val="340"/>
        </w:trPr>
        <w:tc>
          <w:tcPr>
            <w:tcW w:w="1598" w:type="dxa"/>
            <w:vMerge/>
            <w:noWrap/>
            <w:hideMark/>
          </w:tcPr>
          <w:p w14:paraId="18265085" w14:textId="77777777" w:rsidR="00DE4E86" w:rsidRPr="00D779C4" w:rsidRDefault="00DE4E86" w:rsidP="00AA765F">
            <w:pPr>
              <w:rPr>
                <w:rFonts w:cstheme="minorHAnsi"/>
                <w:sz w:val="22"/>
                <w:szCs w:val="22"/>
              </w:rPr>
            </w:pPr>
          </w:p>
        </w:tc>
        <w:tc>
          <w:tcPr>
            <w:tcW w:w="1476" w:type="dxa"/>
            <w:vMerge/>
            <w:hideMark/>
          </w:tcPr>
          <w:p w14:paraId="10EBBB16" w14:textId="77777777" w:rsidR="00DE4E86" w:rsidRPr="00D779C4" w:rsidRDefault="00DE4E86" w:rsidP="00AA765F">
            <w:pPr>
              <w:rPr>
                <w:rFonts w:cstheme="minorHAnsi"/>
                <w:sz w:val="22"/>
                <w:szCs w:val="22"/>
              </w:rPr>
            </w:pPr>
          </w:p>
        </w:tc>
        <w:tc>
          <w:tcPr>
            <w:tcW w:w="1905" w:type="dxa"/>
            <w:vMerge/>
            <w:hideMark/>
          </w:tcPr>
          <w:p w14:paraId="3E74FA62" w14:textId="77777777" w:rsidR="00DE4E86" w:rsidRPr="00D779C4" w:rsidRDefault="00DE4E86" w:rsidP="00AA765F">
            <w:pPr>
              <w:rPr>
                <w:rFonts w:cstheme="minorHAnsi"/>
                <w:sz w:val="22"/>
                <w:szCs w:val="22"/>
              </w:rPr>
            </w:pPr>
          </w:p>
        </w:tc>
        <w:tc>
          <w:tcPr>
            <w:tcW w:w="3952" w:type="dxa"/>
            <w:noWrap/>
            <w:hideMark/>
          </w:tcPr>
          <w:p w14:paraId="28B64EB4" w14:textId="77777777" w:rsidR="00DE4E86" w:rsidRPr="00D779C4" w:rsidRDefault="00DE4E86" w:rsidP="00AA765F">
            <w:pPr>
              <w:rPr>
                <w:rFonts w:cstheme="minorHAnsi"/>
                <w:sz w:val="22"/>
                <w:szCs w:val="22"/>
              </w:rPr>
            </w:pPr>
            <w:r w:rsidRPr="00D779C4">
              <w:rPr>
                <w:rFonts w:cstheme="minorHAnsi"/>
                <w:sz w:val="22"/>
                <w:szCs w:val="22"/>
              </w:rPr>
              <w:t xml:space="preserve">BF Medium </w:t>
            </w:r>
          </w:p>
        </w:tc>
        <w:tc>
          <w:tcPr>
            <w:tcW w:w="1275" w:type="dxa"/>
            <w:noWrap/>
            <w:hideMark/>
          </w:tcPr>
          <w:p w14:paraId="74F625B5" w14:textId="77777777" w:rsidR="00DE4E86" w:rsidRPr="00D779C4" w:rsidRDefault="00DE4E86" w:rsidP="00AA765F">
            <w:pPr>
              <w:rPr>
                <w:rFonts w:cstheme="minorHAnsi"/>
                <w:sz w:val="22"/>
                <w:szCs w:val="22"/>
              </w:rPr>
            </w:pPr>
            <w:r w:rsidRPr="00D779C4">
              <w:rPr>
                <w:rFonts w:cstheme="minorHAnsi"/>
                <w:sz w:val="22"/>
                <w:szCs w:val="22"/>
              </w:rPr>
              <w:t>40.67 (15.9-65.5) *</w:t>
            </w:r>
          </w:p>
        </w:tc>
        <w:tc>
          <w:tcPr>
            <w:tcW w:w="1532" w:type="dxa"/>
            <w:noWrap/>
            <w:hideMark/>
          </w:tcPr>
          <w:p w14:paraId="22117430"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12A30A6A" w14:textId="77777777" w:rsidR="00DE4E86" w:rsidRPr="00D779C4" w:rsidRDefault="00DE4E86" w:rsidP="00AA765F">
            <w:pPr>
              <w:rPr>
                <w:rFonts w:cstheme="minorHAnsi"/>
                <w:sz w:val="22"/>
                <w:szCs w:val="22"/>
              </w:rPr>
            </w:pPr>
          </w:p>
        </w:tc>
      </w:tr>
      <w:tr w:rsidR="00155C1C" w:rsidRPr="00D779C4" w14:paraId="029DA2E4" w14:textId="77777777" w:rsidTr="00D779C4">
        <w:trPr>
          <w:trHeight w:val="320"/>
        </w:trPr>
        <w:tc>
          <w:tcPr>
            <w:tcW w:w="1598" w:type="dxa"/>
            <w:vMerge/>
            <w:noWrap/>
            <w:hideMark/>
          </w:tcPr>
          <w:p w14:paraId="2B81946A" w14:textId="77777777" w:rsidR="00DE4E86" w:rsidRPr="00D779C4" w:rsidRDefault="00DE4E86" w:rsidP="00AA765F">
            <w:pPr>
              <w:rPr>
                <w:rFonts w:cstheme="minorHAnsi"/>
                <w:sz w:val="22"/>
                <w:szCs w:val="22"/>
              </w:rPr>
            </w:pPr>
          </w:p>
        </w:tc>
        <w:tc>
          <w:tcPr>
            <w:tcW w:w="1476" w:type="dxa"/>
            <w:vMerge/>
            <w:noWrap/>
            <w:hideMark/>
          </w:tcPr>
          <w:p w14:paraId="25277C3A" w14:textId="77777777" w:rsidR="00DE4E86" w:rsidRPr="00D779C4" w:rsidRDefault="00DE4E86" w:rsidP="00AA765F">
            <w:pPr>
              <w:rPr>
                <w:rFonts w:cstheme="minorHAnsi"/>
                <w:sz w:val="22"/>
                <w:szCs w:val="22"/>
              </w:rPr>
            </w:pPr>
          </w:p>
        </w:tc>
        <w:tc>
          <w:tcPr>
            <w:tcW w:w="1905" w:type="dxa"/>
            <w:vMerge/>
            <w:noWrap/>
            <w:hideMark/>
          </w:tcPr>
          <w:p w14:paraId="76D58F1D" w14:textId="77777777" w:rsidR="00DE4E86" w:rsidRPr="00D779C4" w:rsidRDefault="00DE4E86" w:rsidP="00AA765F">
            <w:pPr>
              <w:rPr>
                <w:rFonts w:cstheme="minorHAnsi"/>
                <w:sz w:val="22"/>
                <w:szCs w:val="22"/>
              </w:rPr>
            </w:pPr>
          </w:p>
        </w:tc>
        <w:tc>
          <w:tcPr>
            <w:tcW w:w="3952" w:type="dxa"/>
            <w:noWrap/>
            <w:hideMark/>
          </w:tcPr>
          <w:p w14:paraId="79E047C3" w14:textId="77777777" w:rsidR="00DE4E86" w:rsidRPr="00D779C4" w:rsidRDefault="00DE4E86" w:rsidP="00AA765F">
            <w:pPr>
              <w:rPr>
                <w:rFonts w:cstheme="minorHAnsi"/>
                <w:sz w:val="22"/>
                <w:szCs w:val="22"/>
              </w:rPr>
            </w:pPr>
            <w:r w:rsidRPr="00D779C4">
              <w:rPr>
                <w:rFonts w:cstheme="minorHAnsi"/>
                <w:sz w:val="22"/>
                <w:szCs w:val="22"/>
              </w:rPr>
              <w:t xml:space="preserve">BF Fast </w:t>
            </w:r>
          </w:p>
        </w:tc>
        <w:tc>
          <w:tcPr>
            <w:tcW w:w="1275" w:type="dxa"/>
            <w:noWrap/>
            <w:hideMark/>
          </w:tcPr>
          <w:p w14:paraId="2C2E0A56" w14:textId="77777777" w:rsidR="00DE4E86" w:rsidRPr="00D779C4" w:rsidRDefault="00DE4E86" w:rsidP="00AA765F">
            <w:pPr>
              <w:rPr>
                <w:rFonts w:cstheme="minorHAnsi"/>
                <w:sz w:val="22"/>
                <w:szCs w:val="22"/>
              </w:rPr>
            </w:pPr>
            <w:r w:rsidRPr="00D779C4">
              <w:rPr>
                <w:rFonts w:cstheme="minorHAnsi"/>
                <w:sz w:val="22"/>
                <w:szCs w:val="22"/>
              </w:rPr>
              <w:t>35.6 (11.6-59.7) *</w:t>
            </w:r>
          </w:p>
        </w:tc>
        <w:tc>
          <w:tcPr>
            <w:tcW w:w="1532" w:type="dxa"/>
            <w:noWrap/>
            <w:hideMark/>
          </w:tcPr>
          <w:p w14:paraId="7D4F60E0"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69447732" w14:textId="77777777" w:rsidR="00DE4E86" w:rsidRPr="00D779C4" w:rsidRDefault="00DE4E86" w:rsidP="00AA765F">
            <w:pPr>
              <w:rPr>
                <w:rFonts w:cstheme="minorHAnsi"/>
                <w:sz w:val="22"/>
                <w:szCs w:val="22"/>
              </w:rPr>
            </w:pPr>
          </w:p>
        </w:tc>
      </w:tr>
      <w:tr w:rsidR="00155C1C" w:rsidRPr="00D779C4" w14:paraId="47AF39E1" w14:textId="77777777" w:rsidTr="00D779C4">
        <w:trPr>
          <w:trHeight w:val="320"/>
        </w:trPr>
        <w:tc>
          <w:tcPr>
            <w:tcW w:w="1598" w:type="dxa"/>
            <w:vMerge/>
            <w:noWrap/>
            <w:hideMark/>
          </w:tcPr>
          <w:p w14:paraId="747EC39D" w14:textId="77777777" w:rsidR="00DE4E86" w:rsidRPr="00D779C4" w:rsidRDefault="00DE4E86" w:rsidP="00AA765F">
            <w:pPr>
              <w:rPr>
                <w:rFonts w:cstheme="minorHAnsi"/>
                <w:sz w:val="22"/>
                <w:szCs w:val="22"/>
              </w:rPr>
            </w:pPr>
          </w:p>
        </w:tc>
        <w:tc>
          <w:tcPr>
            <w:tcW w:w="1476" w:type="dxa"/>
            <w:vMerge/>
            <w:noWrap/>
            <w:hideMark/>
          </w:tcPr>
          <w:p w14:paraId="3E23667B" w14:textId="77777777" w:rsidR="00DE4E86" w:rsidRPr="00D779C4" w:rsidRDefault="00DE4E86" w:rsidP="00AA765F">
            <w:pPr>
              <w:rPr>
                <w:rFonts w:cstheme="minorHAnsi"/>
                <w:sz w:val="22"/>
                <w:szCs w:val="22"/>
              </w:rPr>
            </w:pPr>
          </w:p>
        </w:tc>
        <w:tc>
          <w:tcPr>
            <w:tcW w:w="1905" w:type="dxa"/>
            <w:vMerge/>
            <w:noWrap/>
            <w:hideMark/>
          </w:tcPr>
          <w:p w14:paraId="6F1F649B" w14:textId="77777777" w:rsidR="00DE4E86" w:rsidRPr="00D779C4" w:rsidRDefault="00DE4E86" w:rsidP="00AA765F">
            <w:pPr>
              <w:rPr>
                <w:rFonts w:cstheme="minorHAnsi"/>
                <w:sz w:val="22"/>
                <w:szCs w:val="22"/>
              </w:rPr>
            </w:pPr>
          </w:p>
        </w:tc>
        <w:tc>
          <w:tcPr>
            <w:tcW w:w="3952" w:type="dxa"/>
            <w:noWrap/>
            <w:hideMark/>
          </w:tcPr>
          <w:p w14:paraId="22638C0A" w14:textId="77777777" w:rsidR="00DE4E86" w:rsidRPr="00D779C4" w:rsidRDefault="00DE4E86" w:rsidP="00AA765F">
            <w:pPr>
              <w:rPr>
                <w:rFonts w:cstheme="minorHAnsi"/>
                <w:sz w:val="22"/>
                <w:szCs w:val="22"/>
              </w:rPr>
            </w:pPr>
            <w:r w:rsidRPr="00D779C4">
              <w:rPr>
                <w:rFonts w:cstheme="minorHAnsi"/>
                <w:sz w:val="22"/>
                <w:szCs w:val="22"/>
              </w:rPr>
              <w:t xml:space="preserve">FITF Slow </w:t>
            </w:r>
          </w:p>
        </w:tc>
        <w:tc>
          <w:tcPr>
            <w:tcW w:w="1275" w:type="dxa"/>
            <w:noWrap/>
            <w:hideMark/>
          </w:tcPr>
          <w:p w14:paraId="60002DAD" w14:textId="77777777" w:rsidR="00DE4E86" w:rsidRPr="00D779C4" w:rsidRDefault="00DE4E86" w:rsidP="00AA765F">
            <w:pPr>
              <w:rPr>
                <w:rFonts w:cstheme="minorHAnsi"/>
                <w:sz w:val="22"/>
                <w:szCs w:val="22"/>
              </w:rPr>
            </w:pPr>
            <w:r w:rsidRPr="00D779C4">
              <w:rPr>
                <w:rFonts w:cstheme="minorHAnsi"/>
                <w:sz w:val="22"/>
                <w:szCs w:val="22"/>
              </w:rPr>
              <w:t>33.78 (12.8-54.8) *</w:t>
            </w:r>
          </w:p>
        </w:tc>
        <w:tc>
          <w:tcPr>
            <w:tcW w:w="1532" w:type="dxa"/>
            <w:noWrap/>
            <w:hideMark/>
          </w:tcPr>
          <w:p w14:paraId="01E54215"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5324D93F" w14:textId="77777777" w:rsidR="00DE4E86" w:rsidRPr="00D779C4" w:rsidRDefault="00DE4E86" w:rsidP="00AA765F">
            <w:pPr>
              <w:rPr>
                <w:rFonts w:cstheme="minorHAnsi"/>
                <w:sz w:val="22"/>
                <w:szCs w:val="22"/>
              </w:rPr>
            </w:pPr>
          </w:p>
        </w:tc>
      </w:tr>
      <w:tr w:rsidR="00155C1C" w:rsidRPr="00D779C4" w14:paraId="0E0E4F3D" w14:textId="77777777" w:rsidTr="00D779C4">
        <w:trPr>
          <w:trHeight w:val="320"/>
        </w:trPr>
        <w:tc>
          <w:tcPr>
            <w:tcW w:w="1598" w:type="dxa"/>
            <w:vMerge/>
            <w:noWrap/>
            <w:hideMark/>
          </w:tcPr>
          <w:p w14:paraId="284C3E1D" w14:textId="77777777" w:rsidR="00DE4E86" w:rsidRPr="00D779C4" w:rsidRDefault="00DE4E86" w:rsidP="00AA765F">
            <w:pPr>
              <w:rPr>
                <w:rFonts w:cstheme="minorHAnsi"/>
                <w:sz w:val="22"/>
                <w:szCs w:val="22"/>
              </w:rPr>
            </w:pPr>
          </w:p>
        </w:tc>
        <w:tc>
          <w:tcPr>
            <w:tcW w:w="1476" w:type="dxa"/>
            <w:vMerge/>
            <w:noWrap/>
            <w:hideMark/>
          </w:tcPr>
          <w:p w14:paraId="0FF79C0E" w14:textId="77777777" w:rsidR="00DE4E86" w:rsidRPr="00D779C4" w:rsidRDefault="00DE4E86" w:rsidP="00AA765F">
            <w:pPr>
              <w:rPr>
                <w:rFonts w:cstheme="minorHAnsi"/>
                <w:sz w:val="22"/>
                <w:szCs w:val="22"/>
              </w:rPr>
            </w:pPr>
          </w:p>
        </w:tc>
        <w:tc>
          <w:tcPr>
            <w:tcW w:w="1905" w:type="dxa"/>
            <w:vMerge/>
            <w:noWrap/>
            <w:hideMark/>
          </w:tcPr>
          <w:p w14:paraId="292A7D6F" w14:textId="77777777" w:rsidR="00DE4E86" w:rsidRPr="00D779C4" w:rsidRDefault="00DE4E86" w:rsidP="00AA765F">
            <w:pPr>
              <w:rPr>
                <w:rFonts w:cstheme="minorHAnsi"/>
                <w:sz w:val="22"/>
                <w:szCs w:val="22"/>
              </w:rPr>
            </w:pPr>
          </w:p>
        </w:tc>
        <w:tc>
          <w:tcPr>
            <w:tcW w:w="3952" w:type="dxa"/>
            <w:noWrap/>
            <w:hideMark/>
          </w:tcPr>
          <w:p w14:paraId="5E1AD594" w14:textId="77777777" w:rsidR="00DE4E86" w:rsidRPr="00D779C4" w:rsidRDefault="00DE4E86" w:rsidP="00AA765F">
            <w:pPr>
              <w:rPr>
                <w:rFonts w:cstheme="minorHAnsi"/>
                <w:sz w:val="22"/>
                <w:szCs w:val="22"/>
              </w:rPr>
            </w:pPr>
            <w:r w:rsidRPr="00D779C4">
              <w:rPr>
                <w:rFonts w:cstheme="minorHAnsi"/>
                <w:sz w:val="22"/>
                <w:szCs w:val="22"/>
              </w:rPr>
              <w:t xml:space="preserve">FITF Medium </w:t>
            </w:r>
          </w:p>
        </w:tc>
        <w:tc>
          <w:tcPr>
            <w:tcW w:w="1275" w:type="dxa"/>
            <w:noWrap/>
            <w:hideMark/>
          </w:tcPr>
          <w:p w14:paraId="468068D4" w14:textId="77777777" w:rsidR="00DE4E86" w:rsidRPr="00D779C4" w:rsidRDefault="00DE4E86" w:rsidP="00AA765F">
            <w:pPr>
              <w:rPr>
                <w:rFonts w:cstheme="minorHAnsi"/>
                <w:sz w:val="22"/>
                <w:szCs w:val="22"/>
              </w:rPr>
            </w:pPr>
            <w:r w:rsidRPr="00D779C4">
              <w:rPr>
                <w:rFonts w:cstheme="minorHAnsi"/>
                <w:sz w:val="22"/>
                <w:szCs w:val="22"/>
              </w:rPr>
              <w:t>31.44 (7.1-55.8) *</w:t>
            </w:r>
          </w:p>
        </w:tc>
        <w:tc>
          <w:tcPr>
            <w:tcW w:w="1532" w:type="dxa"/>
            <w:noWrap/>
            <w:hideMark/>
          </w:tcPr>
          <w:p w14:paraId="47427398"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5B595B3E" w14:textId="77777777" w:rsidR="00DE4E86" w:rsidRPr="00D779C4" w:rsidRDefault="00DE4E86" w:rsidP="00AA765F">
            <w:pPr>
              <w:rPr>
                <w:rFonts w:cstheme="minorHAnsi"/>
                <w:sz w:val="22"/>
                <w:szCs w:val="22"/>
              </w:rPr>
            </w:pPr>
          </w:p>
        </w:tc>
      </w:tr>
      <w:tr w:rsidR="00155C1C" w:rsidRPr="00D779C4" w14:paraId="45A276B4" w14:textId="77777777" w:rsidTr="00D779C4">
        <w:trPr>
          <w:trHeight w:val="340"/>
        </w:trPr>
        <w:tc>
          <w:tcPr>
            <w:tcW w:w="1598" w:type="dxa"/>
            <w:vMerge/>
            <w:noWrap/>
            <w:hideMark/>
          </w:tcPr>
          <w:p w14:paraId="56029859" w14:textId="77777777" w:rsidR="00DE4E86" w:rsidRPr="00D779C4" w:rsidRDefault="00DE4E86" w:rsidP="00AA765F">
            <w:pPr>
              <w:rPr>
                <w:rFonts w:cstheme="minorHAnsi"/>
                <w:sz w:val="22"/>
                <w:szCs w:val="22"/>
              </w:rPr>
            </w:pPr>
          </w:p>
        </w:tc>
        <w:tc>
          <w:tcPr>
            <w:tcW w:w="1476" w:type="dxa"/>
            <w:vMerge/>
            <w:noWrap/>
            <w:hideMark/>
          </w:tcPr>
          <w:p w14:paraId="3C9B6938" w14:textId="77777777" w:rsidR="00DE4E86" w:rsidRPr="00D779C4" w:rsidRDefault="00DE4E86" w:rsidP="00AA765F">
            <w:pPr>
              <w:rPr>
                <w:rFonts w:cstheme="minorHAnsi"/>
                <w:sz w:val="22"/>
                <w:szCs w:val="22"/>
              </w:rPr>
            </w:pPr>
          </w:p>
        </w:tc>
        <w:tc>
          <w:tcPr>
            <w:tcW w:w="1905" w:type="dxa"/>
            <w:vMerge/>
            <w:noWrap/>
            <w:hideMark/>
          </w:tcPr>
          <w:p w14:paraId="31206FD9" w14:textId="77777777" w:rsidR="00DE4E86" w:rsidRPr="00D779C4" w:rsidRDefault="00DE4E86" w:rsidP="00AA765F">
            <w:pPr>
              <w:rPr>
                <w:rFonts w:cstheme="minorHAnsi"/>
                <w:sz w:val="22"/>
                <w:szCs w:val="22"/>
              </w:rPr>
            </w:pPr>
          </w:p>
        </w:tc>
        <w:tc>
          <w:tcPr>
            <w:tcW w:w="3952" w:type="dxa"/>
            <w:noWrap/>
            <w:hideMark/>
          </w:tcPr>
          <w:p w14:paraId="446F9DE4" w14:textId="77777777" w:rsidR="00DE4E86" w:rsidRPr="00D779C4" w:rsidRDefault="00DE4E86" w:rsidP="00AA765F">
            <w:pPr>
              <w:rPr>
                <w:rFonts w:cstheme="minorHAnsi"/>
                <w:sz w:val="22"/>
                <w:szCs w:val="22"/>
              </w:rPr>
            </w:pPr>
            <w:r w:rsidRPr="00D779C4">
              <w:rPr>
                <w:rFonts w:cstheme="minorHAnsi"/>
                <w:sz w:val="22"/>
                <w:szCs w:val="22"/>
              </w:rPr>
              <w:t xml:space="preserve">FITF Fast </w:t>
            </w:r>
          </w:p>
        </w:tc>
        <w:tc>
          <w:tcPr>
            <w:tcW w:w="1275" w:type="dxa"/>
            <w:noWrap/>
            <w:hideMark/>
          </w:tcPr>
          <w:p w14:paraId="0909074D" w14:textId="77777777" w:rsidR="00DE4E86" w:rsidRPr="00D779C4" w:rsidRDefault="00DE4E86" w:rsidP="00AA765F">
            <w:pPr>
              <w:rPr>
                <w:rFonts w:cstheme="minorHAnsi"/>
                <w:sz w:val="22"/>
                <w:szCs w:val="22"/>
              </w:rPr>
            </w:pPr>
            <w:r w:rsidRPr="00D779C4">
              <w:rPr>
                <w:rFonts w:cstheme="minorHAnsi"/>
                <w:sz w:val="22"/>
                <w:szCs w:val="22"/>
              </w:rPr>
              <w:t>36.89 (13.5-60.3) *</w:t>
            </w:r>
          </w:p>
        </w:tc>
        <w:tc>
          <w:tcPr>
            <w:tcW w:w="1532" w:type="dxa"/>
            <w:noWrap/>
            <w:hideMark/>
          </w:tcPr>
          <w:p w14:paraId="3A69D5C9"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093B5E6F" w14:textId="77777777" w:rsidR="00DE4E86" w:rsidRPr="00D779C4" w:rsidRDefault="00DE4E86" w:rsidP="00AA765F">
            <w:pPr>
              <w:rPr>
                <w:rFonts w:cstheme="minorHAnsi"/>
                <w:sz w:val="22"/>
                <w:szCs w:val="22"/>
              </w:rPr>
            </w:pPr>
          </w:p>
        </w:tc>
      </w:tr>
      <w:tr w:rsidR="00155C1C" w:rsidRPr="00D779C4" w14:paraId="36478E19" w14:textId="77777777" w:rsidTr="00D779C4">
        <w:trPr>
          <w:trHeight w:val="916"/>
        </w:trPr>
        <w:tc>
          <w:tcPr>
            <w:tcW w:w="1598" w:type="dxa"/>
            <w:vMerge/>
            <w:noWrap/>
            <w:hideMark/>
          </w:tcPr>
          <w:p w14:paraId="04B0C1F1" w14:textId="77777777" w:rsidR="00DE4E86" w:rsidRPr="00D779C4" w:rsidRDefault="00DE4E86" w:rsidP="00AA765F">
            <w:pPr>
              <w:rPr>
                <w:rFonts w:cstheme="minorHAnsi"/>
                <w:sz w:val="22"/>
                <w:szCs w:val="22"/>
              </w:rPr>
            </w:pPr>
          </w:p>
        </w:tc>
        <w:tc>
          <w:tcPr>
            <w:tcW w:w="1476" w:type="dxa"/>
            <w:vMerge/>
            <w:noWrap/>
            <w:hideMark/>
          </w:tcPr>
          <w:p w14:paraId="0C0CF945" w14:textId="77777777" w:rsidR="00DE4E86" w:rsidRPr="00D779C4" w:rsidRDefault="00DE4E86" w:rsidP="00AA765F">
            <w:pPr>
              <w:rPr>
                <w:rFonts w:cstheme="minorHAnsi"/>
                <w:sz w:val="22"/>
                <w:szCs w:val="22"/>
              </w:rPr>
            </w:pPr>
          </w:p>
        </w:tc>
        <w:tc>
          <w:tcPr>
            <w:tcW w:w="1905" w:type="dxa"/>
            <w:vMerge/>
            <w:noWrap/>
            <w:hideMark/>
          </w:tcPr>
          <w:p w14:paraId="68C380D0" w14:textId="77777777" w:rsidR="00DE4E86" w:rsidRPr="00D779C4" w:rsidRDefault="00DE4E86" w:rsidP="00AA765F">
            <w:pPr>
              <w:rPr>
                <w:rFonts w:cstheme="minorHAnsi"/>
                <w:sz w:val="22"/>
                <w:szCs w:val="22"/>
              </w:rPr>
            </w:pPr>
          </w:p>
        </w:tc>
        <w:tc>
          <w:tcPr>
            <w:tcW w:w="3952" w:type="dxa"/>
            <w:noWrap/>
            <w:hideMark/>
          </w:tcPr>
          <w:p w14:paraId="2F31A6F9" w14:textId="77777777" w:rsidR="00DE4E86" w:rsidRPr="00D779C4" w:rsidRDefault="00DE4E86" w:rsidP="00AA765F">
            <w:pPr>
              <w:rPr>
                <w:rFonts w:cstheme="minorHAnsi"/>
                <w:sz w:val="22"/>
                <w:szCs w:val="22"/>
              </w:rPr>
            </w:pPr>
            <w:r w:rsidRPr="00D779C4">
              <w:rPr>
                <w:rFonts w:cstheme="minorHAnsi"/>
                <w:sz w:val="22"/>
                <w:szCs w:val="22"/>
              </w:rPr>
              <w:t>BF Slow (at 4 weeks)</w:t>
            </w:r>
          </w:p>
        </w:tc>
        <w:tc>
          <w:tcPr>
            <w:tcW w:w="1275" w:type="dxa"/>
            <w:noWrap/>
            <w:hideMark/>
          </w:tcPr>
          <w:p w14:paraId="1EDF5827"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7945A4C2" w14:textId="77777777" w:rsidR="00DE4E86" w:rsidRPr="00D779C4" w:rsidRDefault="00DE4E86" w:rsidP="00AA765F">
            <w:pPr>
              <w:rPr>
                <w:rFonts w:cstheme="minorHAnsi"/>
                <w:sz w:val="22"/>
                <w:szCs w:val="22"/>
              </w:rPr>
            </w:pPr>
            <w:r w:rsidRPr="00D779C4">
              <w:rPr>
                <w:rFonts w:cstheme="minorHAnsi"/>
                <w:sz w:val="22"/>
                <w:szCs w:val="22"/>
              </w:rPr>
              <w:t>43 (19.9-66.6) *</w:t>
            </w:r>
          </w:p>
        </w:tc>
        <w:tc>
          <w:tcPr>
            <w:tcW w:w="3288" w:type="dxa"/>
            <w:vMerge/>
            <w:noWrap/>
          </w:tcPr>
          <w:p w14:paraId="7FCEA973" w14:textId="77777777" w:rsidR="00DE4E86" w:rsidRPr="00D779C4" w:rsidRDefault="00DE4E86" w:rsidP="00AA765F">
            <w:pPr>
              <w:rPr>
                <w:rFonts w:cstheme="minorHAnsi"/>
                <w:sz w:val="22"/>
                <w:szCs w:val="22"/>
              </w:rPr>
            </w:pPr>
          </w:p>
        </w:tc>
      </w:tr>
      <w:tr w:rsidR="00155C1C" w:rsidRPr="00D779C4" w14:paraId="4436282F" w14:textId="77777777" w:rsidTr="00D779C4">
        <w:trPr>
          <w:trHeight w:val="320"/>
        </w:trPr>
        <w:tc>
          <w:tcPr>
            <w:tcW w:w="1598" w:type="dxa"/>
            <w:vMerge/>
            <w:noWrap/>
            <w:hideMark/>
          </w:tcPr>
          <w:p w14:paraId="72232F85" w14:textId="77777777" w:rsidR="00DE4E86" w:rsidRPr="00D779C4" w:rsidRDefault="00DE4E86" w:rsidP="00AA765F">
            <w:pPr>
              <w:rPr>
                <w:rFonts w:cstheme="minorHAnsi"/>
                <w:sz w:val="22"/>
                <w:szCs w:val="22"/>
              </w:rPr>
            </w:pPr>
          </w:p>
        </w:tc>
        <w:tc>
          <w:tcPr>
            <w:tcW w:w="1476" w:type="dxa"/>
            <w:vMerge/>
            <w:noWrap/>
            <w:hideMark/>
          </w:tcPr>
          <w:p w14:paraId="4AE2E45F" w14:textId="77777777" w:rsidR="00DE4E86" w:rsidRPr="00D779C4" w:rsidRDefault="00DE4E86" w:rsidP="00AA765F">
            <w:pPr>
              <w:rPr>
                <w:rFonts w:cstheme="minorHAnsi"/>
                <w:sz w:val="22"/>
                <w:szCs w:val="22"/>
              </w:rPr>
            </w:pPr>
          </w:p>
        </w:tc>
        <w:tc>
          <w:tcPr>
            <w:tcW w:w="1905" w:type="dxa"/>
            <w:vMerge/>
            <w:noWrap/>
            <w:hideMark/>
          </w:tcPr>
          <w:p w14:paraId="7D5FEF71" w14:textId="77777777" w:rsidR="00DE4E86" w:rsidRPr="00D779C4" w:rsidRDefault="00DE4E86" w:rsidP="00AA765F">
            <w:pPr>
              <w:rPr>
                <w:rFonts w:cstheme="minorHAnsi"/>
                <w:sz w:val="22"/>
                <w:szCs w:val="22"/>
              </w:rPr>
            </w:pPr>
          </w:p>
        </w:tc>
        <w:tc>
          <w:tcPr>
            <w:tcW w:w="3952" w:type="dxa"/>
            <w:noWrap/>
            <w:hideMark/>
          </w:tcPr>
          <w:p w14:paraId="6471C792" w14:textId="77777777" w:rsidR="00DE4E86" w:rsidRPr="00D779C4" w:rsidRDefault="00DE4E86" w:rsidP="00AA765F">
            <w:pPr>
              <w:rPr>
                <w:rFonts w:cstheme="minorHAnsi"/>
                <w:sz w:val="22"/>
                <w:szCs w:val="22"/>
              </w:rPr>
            </w:pPr>
            <w:r w:rsidRPr="00D779C4">
              <w:rPr>
                <w:rFonts w:cstheme="minorHAnsi"/>
                <w:sz w:val="22"/>
                <w:szCs w:val="22"/>
              </w:rPr>
              <w:t>BF Fast (at 4 weeks)</w:t>
            </w:r>
          </w:p>
        </w:tc>
        <w:tc>
          <w:tcPr>
            <w:tcW w:w="1275" w:type="dxa"/>
            <w:noWrap/>
            <w:hideMark/>
          </w:tcPr>
          <w:p w14:paraId="7C022040"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789C2CE2" w14:textId="77777777" w:rsidR="00DE4E86" w:rsidRPr="00D779C4" w:rsidRDefault="00DE4E86" w:rsidP="00AA765F">
            <w:pPr>
              <w:rPr>
                <w:rFonts w:cstheme="minorHAnsi"/>
                <w:sz w:val="22"/>
                <w:szCs w:val="22"/>
              </w:rPr>
            </w:pPr>
            <w:r w:rsidRPr="00D779C4">
              <w:rPr>
                <w:rFonts w:cstheme="minorHAnsi"/>
                <w:sz w:val="22"/>
                <w:szCs w:val="22"/>
              </w:rPr>
              <w:t>53.9 (41.9-66.4) *</w:t>
            </w:r>
          </w:p>
        </w:tc>
        <w:tc>
          <w:tcPr>
            <w:tcW w:w="3288" w:type="dxa"/>
            <w:vMerge/>
            <w:noWrap/>
          </w:tcPr>
          <w:p w14:paraId="1A72E133" w14:textId="77777777" w:rsidR="00DE4E86" w:rsidRPr="00D779C4" w:rsidRDefault="00DE4E86" w:rsidP="00AA765F">
            <w:pPr>
              <w:rPr>
                <w:rFonts w:cstheme="minorHAnsi"/>
                <w:sz w:val="22"/>
                <w:szCs w:val="22"/>
              </w:rPr>
            </w:pPr>
          </w:p>
        </w:tc>
      </w:tr>
      <w:tr w:rsidR="00155C1C" w:rsidRPr="00D779C4" w14:paraId="53F7B83A" w14:textId="77777777" w:rsidTr="00D779C4">
        <w:trPr>
          <w:trHeight w:val="916"/>
        </w:trPr>
        <w:tc>
          <w:tcPr>
            <w:tcW w:w="1598" w:type="dxa"/>
            <w:vMerge/>
            <w:noWrap/>
            <w:hideMark/>
          </w:tcPr>
          <w:p w14:paraId="6CB077ED" w14:textId="77777777" w:rsidR="00DE4E86" w:rsidRPr="00D779C4" w:rsidRDefault="00DE4E86" w:rsidP="00AA765F">
            <w:pPr>
              <w:rPr>
                <w:rFonts w:cstheme="minorHAnsi"/>
                <w:sz w:val="22"/>
                <w:szCs w:val="22"/>
              </w:rPr>
            </w:pPr>
          </w:p>
        </w:tc>
        <w:tc>
          <w:tcPr>
            <w:tcW w:w="1476" w:type="dxa"/>
            <w:vMerge/>
            <w:noWrap/>
            <w:hideMark/>
          </w:tcPr>
          <w:p w14:paraId="48F5ABAB" w14:textId="77777777" w:rsidR="00DE4E86" w:rsidRPr="00D779C4" w:rsidRDefault="00DE4E86" w:rsidP="00AA765F">
            <w:pPr>
              <w:rPr>
                <w:rFonts w:cstheme="minorHAnsi"/>
                <w:sz w:val="22"/>
                <w:szCs w:val="22"/>
              </w:rPr>
            </w:pPr>
          </w:p>
        </w:tc>
        <w:tc>
          <w:tcPr>
            <w:tcW w:w="1905" w:type="dxa"/>
            <w:vMerge/>
            <w:noWrap/>
            <w:hideMark/>
          </w:tcPr>
          <w:p w14:paraId="13C7A09B" w14:textId="77777777" w:rsidR="00DE4E86" w:rsidRPr="00D779C4" w:rsidRDefault="00DE4E86" w:rsidP="00AA765F">
            <w:pPr>
              <w:rPr>
                <w:rFonts w:cstheme="minorHAnsi"/>
                <w:sz w:val="22"/>
                <w:szCs w:val="22"/>
              </w:rPr>
            </w:pPr>
          </w:p>
        </w:tc>
        <w:tc>
          <w:tcPr>
            <w:tcW w:w="3952" w:type="dxa"/>
            <w:noWrap/>
            <w:hideMark/>
          </w:tcPr>
          <w:p w14:paraId="6C6919D8" w14:textId="77777777" w:rsidR="00DE4E86" w:rsidRPr="00D779C4" w:rsidRDefault="00DE4E86" w:rsidP="00AA765F">
            <w:pPr>
              <w:rPr>
                <w:rFonts w:cstheme="minorHAnsi"/>
                <w:sz w:val="22"/>
                <w:szCs w:val="22"/>
              </w:rPr>
            </w:pPr>
            <w:r w:rsidRPr="00D779C4">
              <w:rPr>
                <w:rFonts w:cstheme="minorHAnsi"/>
                <w:sz w:val="22"/>
                <w:szCs w:val="22"/>
              </w:rPr>
              <w:t>FITF Slow (at 4 weeks)</w:t>
            </w:r>
          </w:p>
        </w:tc>
        <w:tc>
          <w:tcPr>
            <w:tcW w:w="1275" w:type="dxa"/>
            <w:noWrap/>
            <w:hideMark/>
          </w:tcPr>
          <w:p w14:paraId="171174DF" w14:textId="77777777" w:rsidR="00DE4E86" w:rsidRPr="00D779C4" w:rsidRDefault="00DE4E86" w:rsidP="00AA765F">
            <w:pPr>
              <w:rPr>
                <w:rFonts w:cstheme="minorHAnsi"/>
                <w:sz w:val="22"/>
                <w:szCs w:val="22"/>
              </w:rPr>
            </w:pPr>
            <w:r w:rsidRPr="00D779C4">
              <w:rPr>
                <w:rFonts w:cstheme="minorHAnsi"/>
                <w:sz w:val="22"/>
                <w:szCs w:val="22"/>
              </w:rPr>
              <w:t> </w:t>
            </w:r>
          </w:p>
          <w:p w14:paraId="13BD5D2A"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62ABD90A" w14:textId="77777777" w:rsidR="00DE4E86" w:rsidRPr="00D779C4" w:rsidRDefault="00DE4E86" w:rsidP="00AA765F">
            <w:pPr>
              <w:rPr>
                <w:rFonts w:cstheme="minorHAnsi"/>
                <w:sz w:val="22"/>
                <w:szCs w:val="22"/>
              </w:rPr>
            </w:pPr>
            <w:r w:rsidRPr="00D779C4">
              <w:rPr>
                <w:rFonts w:cstheme="minorHAnsi"/>
                <w:sz w:val="22"/>
                <w:szCs w:val="22"/>
              </w:rPr>
              <w:t>30.67 (8.2-53.1) *</w:t>
            </w:r>
          </w:p>
        </w:tc>
        <w:tc>
          <w:tcPr>
            <w:tcW w:w="3288" w:type="dxa"/>
            <w:vMerge/>
            <w:noWrap/>
          </w:tcPr>
          <w:p w14:paraId="75B24B17" w14:textId="77777777" w:rsidR="00DE4E86" w:rsidRPr="00D779C4" w:rsidRDefault="00DE4E86" w:rsidP="00AA765F">
            <w:pPr>
              <w:rPr>
                <w:rFonts w:cstheme="minorHAnsi"/>
                <w:sz w:val="22"/>
                <w:szCs w:val="22"/>
              </w:rPr>
            </w:pPr>
          </w:p>
        </w:tc>
      </w:tr>
      <w:tr w:rsidR="00155C1C" w:rsidRPr="00D779C4" w14:paraId="3EA4FB5D" w14:textId="77777777" w:rsidTr="00D779C4">
        <w:trPr>
          <w:trHeight w:val="340"/>
        </w:trPr>
        <w:tc>
          <w:tcPr>
            <w:tcW w:w="1598" w:type="dxa"/>
            <w:vMerge/>
            <w:noWrap/>
            <w:hideMark/>
          </w:tcPr>
          <w:p w14:paraId="6163611C" w14:textId="77777777" w:rsidR="00DE4E86" w:rsidRPr="00D779C4" w:rsidRDefault="00DE4E86" w:rsidP="00AA765F">
            <w:pPr>
              <w:rPr>
                <w:rFonts w:cstheme="minorHAnsi"/>
                <w:sz w:val="22"/>
                <w:szCs w:val="22"/>
              </w:rPr>
            </w:pPr>
          </w:p>
        </w:tc>
        <w:tc>
          <w:tcPr>
            <w:tcW w:w="1476" w:type="dxa"/>
            <w:vMerge/>
            <w:noWrap/>
            <w:hideMark/>
          </w:tcPr>
          <w:p w14:paraId="3C91596C" w14:textId="77777777" w:rsidR="00DE4E86" w:rsidRPr="00D779C4" w:rsidRDefault="00DE4E86" w:rsidP="00AA765F">
            <w:pPr>
              <w:rPr>
                <w:rFonts w:cstheme="minorHAnsi"/>
                <w:sz w:val="22"/>
                <w:szCs w:val="22"/>
              </w:rPr>
            </w:pPr>
          </w:p>
        </w:tc>
        <w:tc>
          <w:tcPr>
            <w:tcW w:w="1905" w:type="dxa"/>
            <w:vMerge/>
            <w:noWrap/>
            <w:hideMark/>
          </w:tcPr>
          <w:p w14:paraId="2F204D71" w14:textId="77777777" w:rsidR="00DE4E86" w:rsidRPr="00D779C4" w:rsidRDefault="00DE4E86" w:rsidP="00AA765F">
            <w:pPr>
              <w:rPr>
                <w:rFonts w:cstheme="minorHAnsi"/>
                <w:sz w:val="22"/>
                <w:szCs w:val="22"/>
              </w:rPr>
            </w:pPr>
          </w:p>
        </w:tc>
        <w:tc>
          <w:tcPr>
            <w:tcW w:w="3952" w:type="dxa"/>
            <w:noWrap/>
            <w:hideMark/>
          </w:tcPr>
          <w:p w14:paraId="0547AD4A" w14:textId="77777777" w:rsidR="00DE4E86" w:rsidRPr="00D779C4" w:rsidRDefault="00DE4E86" w:rsidP="00AA765F">
            <w:pPr>
              <w:rPr>
                <w:rFonts w:cstheme="minorHAnsi"/>
                <w:sz w:val="22"/>
                <w:szCs w:val="22"/>
              </w:rPr>
            </w:pPr>
            <w:r w:rsidRPr="00D779C4">
              <w:rPr>
                <w:rFonts w:cstheme="minorHAnsi"/>
                <w:sz w:val="22"/>
                <w:szCs w:val="22"/>
              </w:rPr>
              <w:t>FITF Fast (at 4 weeks)</w:t>
            </w:r>
          </w:p>
        </w:tc>
        <w:tc>
          <w:tcPr>
            <w:tcW w:w="1275" w:type="dxa"/>
            <w:noWrap/>
            <w:hideMark/>
          </w:tcPr>
          <w:p w14:paraId="29CF9D11"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1CC95CF6" w14:textId="77777777" w:rsidR="00DE4E86" w:rsidRPr="00D779C4" w:rsidRDefault="00DE4E86" w:rsidP="00AA765F">
            <w:pPr>
              <w:rPr>
                <w:rFonts w:cstheme="minorHAnsi"/>
                <w:sz w:val="22"/>
                <w:szCs w:val="22"/>
              </w:rPr>
            </w:pPr>
            <w:r w:rsidRPr="00D779C4">
              <w:rPr>
                <w:rFonts w:cstheme="minorHAnsi"/>
                <w:sz w:val="22"/>
                <w:szCs w:val="22"/>
              </w:rPr>
              <w:t>52.11 (30.3-74.0) *</w:t>
            </w:r>
          </w:p>
        </w:tc>
        <w:tc>
          <w:tcPr>
            <w:tcW w:w="3288" w:type="dxa"/>
            <w:vMerge/>
            <w:noWrap/>
          </w:tcPr>
          <w:p w14:paraId="73FFFD4A" w14:textId="77777777" w:rsidR="00DE4E86" w:rsidRPr="00D779C4" w:rsidRDefault="00DE4E86" w:rsidP="00AA765F">
            <w:pPr>
              <w:rPr>
                <w:rFonts w:cstheme="minorHAnsi"/>
                <w:sz w:val="22"/>
                <w:szCs w:val="22"/>
              </w:rPr>
            </w:pPr>
          </w:p>
        </w:tc>
      </w:tr>
      <w:tr w:rsidR="00155C1C" w:rsidRPr="00D779C4" w14:paraId="3EABD4FF" w14:textId="77777777" w:rsidTr="00D779C4">
        <w:trPr>
          <w:trHeight w:val="320"/>
        </w:trPr>
        <w:tc>
          <w:tcPr>
            <w:tcW w:w="1598" w:type="dxa"/>
            <w:vMerge/>
            <w:noWrap/>
            <w:hideMark/>
          </w:tcPr>
          <w:p w14:paraId="5A4C05CF" w14:textId="77777777" w:rsidR="00DE4E86" w:rsidRPr="00D779C4" w:rsidRDefault="00DE4E86" w:rsidP="00AA765F">
            <w:pPr>
              <w:rPr>
                <w:rFonts w:cstheme="minorHAnsi"/>
                <w:sz w:val="22"/>
                <w:szCs w:val="22"/>
              </w:rPr>
            </w:pPr>
          </w:p>
        </w:tc>
        <w:tc>
          <w:tcPr>
            <w:tcW w:w="1476" w:type="dxa"/>
            <w:vMerge/>
            <w:noWrap/>
            <w:hideMark/>
          </w:tcPr>
          <w:p w14:paraId="3187CD09" w14:textId="77777777" w:rsidR="00DE4E86" w:rsidRPr="00D779C4" w:rsidRDefault="00DE4E86" w:rsidP="00AA765F">
            <w:pPr>
              <w:rPr>
                <w:rFonts w:cstheme="minorHAnsi"/>
                <w:sz w:val="22"/>
                <w:szCs w:val="22"/>
              </w:rPr>
            </w:pPr>
          </w:p>
        </w:tc>
        <w:tc>
          <w:tcPr>
            <w:tcW w:w="1905" w:type="dxa"/>
            <w:vMerge/>
            <w:noWrap/>
            <w:hideMark/>
          </w:tcPr>
          <w:p w14:paraId="41D1AF41" w14:textId="77777777" w:rsidR="00DE4E86" w:rsidRPr="00D779C4" w:rsidRDefault="00DE4E86" w:rsidP="00AA765F">
            <w:pPr>
              <w:rPr>
                <w:rFonts w:cstheme="minorHAnsi"/>
                <w:sz w:val="22"/>
                <w:szCs w:val="22"/>
              </w:rPr>
            </w:pPr>
          </w:p>
        </w:tc>
        <w:tc>
          <w:tcPr>
            <w:tcW w:w="3952" w:type="dxa"/>
            <w:noWrap/>
            <w:hideMark/>
          </w:tcPr>
          <w:p w14:paraId="243D3A6A" w14:textId="77777777" w:rsidR="00DE4E86" w:rsidRPr="00D779C4" w:rsidRDefault="00DE4E86" w:rsidP="00AA765F">
            <w:pPr>
              <w:rPr>
                <w:rFonts w:cstheme="minorHAnsi"/>
                <w:sz w:val="22"/>
                <w:szCs w:val="22"/>
              </w:rPr>
            </w:pPr>
            <w:r w:rsidRPr="00D779C4">
              <w:rPr>
                <w:rFonts w:cstheme="minorHAnsi"/>
                <w:sz w:val="22"/>
                <w:szCs w:val="22"/>
              </w:rPr>
              <w:t>BF Slow (at 8 weeks)</w:t>
            </w:r>
          </w:p>
        </w:tc>
        <w:tc>
          <w:tcPr>
            <w:tcW w:w="1275" w:type="dxa"/>
            <w:noWrap/>
            <w:hideMark/>
          </w:tcPr>
          <w:p w14:paraId="5BF6BA44"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2354A0AA" w14:textId="77777777" w:rsidR="00DE4E86" w:rsidRPr="00D779C4" w:rsidRDefault="00DE4E86" w:rsidP="00AA765F">
            <w:pPr>
              <w:rPr>
                <w:rFonts w:cstheme="minorHAnsi"/>
                <w:sz w:val="22"/>
                <w:szCs w:val="22"/>
              </w:rPr>
            </w:pPr>
            <w:r w:rsidRPr="00D779C4">
              <w:rPr>
                <w:rFonts w:cstheme="minorHAnsi"/>
                <w:sz w:val="22"/>
                <w:szCs w:val="22"/>
              </w:rPr>
              <w:t>51.6 (36.9-66.1) *</w:t>
            </w:r>
          </w:p>
        </w:tc>
        <w:tc>
          <w:tcPr>
            <w:tcW w:w="3288" w:type="dxa"/>
            <w:vMerge/>
            <w:noWrap/>
          </w:tcPr>
          <w:p w14:paraId="00A46B0F" w14:textId="77777777" w:rsidR="00DE4E86" w:rsidRPr="00D779C4" w:rsidRDefault="00DE4E86" w:rsidP="00AA765F">
            <w:pPr>
              <w:rPr>
                <w:rFonts w:cstheme="minorHAnsi"/>
                <w:sz w:val="22"/>
                <w:szCs w:val="22"/>
              </w:rPr>
            </w:pPr>
          </w:p>
        </w:tc>
      </w:tr>
      <w:tr w:rsidR="00155C1C" w:rsidRPr="00D779C4" w14:paraId="7932B818" w14:textId="77777777" w:rsidTr="00D779C4">
        <w:trPr>
          <w:trHeight w:val="320"/>
        </w:trPr>
        <w:tc>
          <w:tcPr>
            <w:tcW w:w="1598" w:type="dxa"/>
            <w:vMerge/>
            <w:noWrap/>
            <w:hideMark/>
          </w:tcPr>
          <w:p w14:paraId="61171D77" w14:textId="77777777" w:rsidR="00DE4E86" w:rsidRPr="00D779C4" w:rsidRDefault="00DE4E86" w:rsidP="00AA765F">
            <w:pPr>
              <w:rPr>
                <w:rFonts w:cstheme="minorHAnsi"/>
                <w:sz w:val="22"/>
                <w:szCs w:val="22"/>
              </w:rPr>
            </w:pPr>
          </w:p>
        </w:tc>
        <w:tc>
          <w:tcPr>
            <w:tcW w:w="1476" w:type="dxa"/>
            <w:vMerge/>
            <w:noWrap/>
            <w:hideMark/>
          </w:tcPr>
          <w:p w14:paraId="4ED259F0" w14:textId="77777777" w:rsidR="00DE4E86" w:rsidRPr="00D779C4" w:rsidRDefault="00DE4E86" w:rsidP="00AA765F">
            <w:pPr>
              <w:rPr>
                <w:rFonts w:cstheme="minorHAnsi"/>
                <w:sz w:val="22"/>
                <w:szCs w:val="22"/>
              </w:rPr>
            </w:pPr>
          </w:p>
        </w:tc>
        <w:tc>
          <w:tcPr>
            <w:tcW w:w="1905" w:type="dxa"/>
            <w:vMerge/>
            <w:noWrap/>
            <w:hideMark/>
          </w:tcPr>
          <w:p w14:paraId="76D121C1" w14:textId="77777777" w:rsidR="00DE4E86" w:rsidRPr="00D779C4" w:rsidRDefault="00DE4E86" w:rsidP="00AA765F">
            <w:pPr>
              <w:rPr>
                <w:rFonts w:cstheme="minorHAnsi"/>
                <w:sz w:val="22"/>
                <w:szCs w:val="22"/>
              </w:rPr>
            </w:pPr>
          </w:p>
        </w:tc>
        <w:tc>
          <w:tcPr>
            <w:tcW w:w="3952" w:type="dxa"/>
            <w:noWrap/>
            <w:hideMark/>
          </w:tcPr>
          <w:p w14:paraId="5008D396" w14:textId="77777777" w:rsidR="00DE4E86" w:rsidRPr="00D779C4" w:rsidRDefault="00DE4E86" w:rsidP="00AA765F">
            <w:pPr>
              <w:rPr>
                <w:rFonts w:cstheme="minorHAnsi"/>
                <w:sz w:val="22"/>
                <w:szCs w:val="22"/>
              </w:rPr>
            </w:pPr>
            <w:r w:rsidRPr="00D779C4">
              <w:rPr>
                <w:rFonts w:cstheme="minorHAnsi"/>
                <w:sz w:val="22"/>
                <w:szCs w:val="22"/>
              </w:rPr>
              <w:t>BF Medium (at 8 weeks)</w:t>
            </w:r>
          </w:p>
        </w:tc>
        <w:tc>
          <w:tcPr>
            <w:tcW w:w="1275" w:type="dxa"/>
            <w:noWrap/>
            <w:hideMark/>
          </w:tcPr>
          <w:p w14:paraId="7DA9FFAC"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7DC2760C" w14:textId="77777777" w:rsidR="00DE4E86" w:rsidRPr="00D779C4" w:rsidRDefault="00DE4E86" w:rsidP="00AA765F">
            <w:pPr>
              <w:rPr>
                <w:rFonts w:cstheme="minorHAnsi"/>
                <w:sz w:val="22"/>
                <w:szCs w:val="22"/>
              </w:rPr>
            </w:pPr>
            <w:r w:rsidRPr="00D779C4">
              <w:rPr>
                <w:rFonts w:cstheme="minorHAnsi"/>
                <w:sz w:val="22"/>
                <w:szCs w:val="22"/>
              </w:rPr>
              <w:t>62.67 (45.7-79.7) *</w:t>
            </w:r>
          </w:p>
        </w:tc>
        <w:tc>
          <w:tcPr>
            <w:tcW w:w="3288" w:type="dxa"/>
            <w:vMerge/>
            <w:noWrap/>
          </w:tcPr>
          <w:p w14:paraId="2837A146" w14:textId="77777777" w:rsidR="00DE4E86" w:rsidRPr="00D779C4" w:rsidRDefault="00DE4E86" w:rsidP="00AA765F">
            <w:pPr>
              <w:rPr>
                <w:rFonts w:cstheme="minorHAnsi"/>
                <w:sz w:val="22"/>
                <w:szCs w:val="22"/>
              </w:rPr>
            </w:pPr>
          </w:p>
        </w:tc>
      </w:tr>
      <w:tr w:rsidR="00155C1C" w:rsidRPr="00D779C4" w14:paraId="5ED17825" w14:textId="77777777" w:rsidTr="00D779C4">
        <w:trPr>
          <w:trHeight w:val="320"/>
        </w:trPr>
        <w:tc>
          <w:tcPr>
            <w:tcW w:w="1598" w:type="dxa"/>
            <w:vMerge/>
            <w:noWrap/>
            <w:hideMark/>
          </w:tcPr>
          <w:p w14:paraId="29CD5D5E" w14:textId="77777777" w:rsidR="00DE4E86" w:rsidRPr="00D779C4" w:rsidRDefault="00DE4E86" w:rsidP="00AA765F">
            <w:pPr>
              <w:rPr>
                <w:rFonts w:cstheme="minorHAnsi"/>
                <w:sz w:val="22"/>
                <w:szCs w:val="22"/>
              </w:rPr>
            </w:pPr>
          </w:p>
        </w:tc>
        <w:tc>
          <w:tcPr>
            <w:tcW w:w="1476" w:type="dxa"/>
            <w:vMerge/>
            <w:noWrap/>
            <w:hideMark/>
          </w:tcPr>
          <w:p w14:paraId="4683A14F" w14:textId="77777777" w:rsidR="00DE4E86" w:rsidRPr="00D779C4" w:rsidRDefault="00DE4E86" w:rsidP="00AA765F">
            <w:pPr>
              <w:rPr>
                <w:rFonts w:cstheme="minorHAnsi"/>
                <w:sz w:val="22"/>
                <w:szCs w:val="22"/>
              </w:rPr>
            </w:pPr>
          </w:p>
        </w:tc>
        <w:tc>
          <w:tcPr>
            <w:tcW w:w="1905" w:type="dxa"/>
            <w:vMerge/>
            <w:noWrap/>
            <w:hideMark/>
          </w:tcPr>
          <w:p w14:paraId="42D03C73" w14:textId="77777777" w:rsidR="00DE4E86" w:rsidRPr="00D779C4" w:rsidRDefault="00DE4E86" w:rsidP="00AA765F">
            <w:pPr>
              <w:rPr>
                <w:rFonts w:cstheme="minorHAnsi"/>
                <w:sz w:val="22"/>
                <w:szCs w:val="22"/>
              </w:rPr>
            </w:pPr>
          </w:p>
        </w:tc>
        <w:tc>
          <w:tcPr>
            <w:tcW w:w="3952" w:type="dxa"/>
            <w:noWrap/>
            <w:hideMark/>
          </w:tcPr>
          <w:p w14:paraId="49ABDF12" w14:textId="77777777" w:rsidR="00DE4E86" w:rsidRPr="00D779C4" w:rsidRDefault="00DE4E86" w:rsidP="00AA765F">
            <w:pPr>
              <w:rPr>
                <w:rFonts w:cstheme="minorHAnsi"/>
                <w:sz w:val="22"/>
                <w:szCs w:val="22"/>
              </w:rPr>
            </w:pPr>
            <w:r w:rsidRPr="00D779C4">
              <w:rPr>
                <w:rFonts w:cstheme="minorHAnsi"/>
                <w:sz w:val="22"/>
                <w:szCs w:val="22"/>
              </w:rPr>
              <w:t>BF Fast (at 8 weeks)</w:t>
            </w:r>
          </w:p>
        </w:tc>
        <w:tc>
          <w:tcPr>
            <w:tcW w:w="1275" w:type="dxa"/>
            <w:noWrap/>
            <w:hideMark/>
          </w:tcPr>
          <w:p w14:paraId="61998077"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58E247A5" w14:textId="77777777" w:rsidR="00DE4E86" w:rsidRPr="00D779C4" w:rsidRDefault="00DE4E86" w:rsidP="00AA765F">
            <w:pPr>
              <w:rPr>
                <w:rFonts w:cstheme="minorHAnsi"/>
                <w:sz w:val="22"/>
                <w:szCs w:val="22"/>
              </w:rPr>
            </w:pPr>
            <w:r w:rsidRPr="00D779C4">
              <w:rPr>
                <w:rFonts w:cstheme="minorHAnsi"/>
                <w:sz w:val="22"/>
                <w:szCs w:val="22"/>
              </w:rPr>
              <w:t>56.89 (36.1-77.7) *</w:t>
            </w:r>
          </w:p>
        </w:tc>
        <w:tc>
          <w:tcPr>
            <w:tcW w:w="3288" w:type="dxa"/>
            <w:vMerge/>
            <w:noWrap/>
          </w:tcPr>
          <w:p w14:paraId="7BE36CCA" w14:textId="77777777" w:rsidR="00DE4E86" w:rsidRPr="00D779C4" w:rsidRDefault="00DE4E86" w:rsidP="00AA765F">
            <w:pPr>
              <w:rPr>
                <w:rFonts w:cstheme="minorHAnsi"/>
                <w:sz w:val="22"/>
                <w:szCs w:val="22"/>
              </w:rPr>
            </w:pPr>
          </w:p>
        </w:tc>
      </w:tr>
      <w:tr w:rsidR="00155C1C" w:rsidRPr="00D779C4" w14:paraId="18116298" w14:textId="77777777" w:rsidTr="00D779C4">
        <w:trPr>
          <w:trHeight w:val="320"/>
        </w:trPr>
        <w:tc>
          <w:tcPr>
            <w:tcW w:w="1598" w:type="dxa"/>
            <w:vMerge/>
            <w:noWrap/>
            <w:hideMark/>
          </w:tcPr>
          <w:p w14:paraId="24FAF989" w14:textId="77777777" w:rsidR="00DE4E86" w:rsidRPr="00D779C4" w:rsidRDefault="00DE4E86" w:rsidP="00AA765F">
            <w:pPr>
              <w:rPr>
                <w:rFonts w:cstheme="minorHAnsi"/>
                <w:sz w:val="22"/>
                <w:szCs w:val="22"/>
              </w:rPr>
            </w:pPr>
          </w:p>
        </w:tc>
        <w:tc>
          <w:tcPr>
            <w:tcW w:w="1476" w:type="dxa"/>
            <w:vMerge/>
            <w:noWrap/>
            <w:hideMark/>
          </w:tcPr>
          <w:p w14:paraId="4B43CB4B" w14:textId="77777777" w:rsidR="00DE4E86" w:rsidRPr="00D779C4" w:rsidRDefault="00DE4E86" w:rsidP="00AA765F">
            <w:pPr>
              <w:rPr>
                <w:rFonts w:cstheme="minorHAnsi"/>
                <w:sz w:val="22"/>
                <w:szCs w:val="22"/>
              </w:rPr>
            </w:pPr>
          </w:p>
        </w:tc>
        <w:tc>
          <w:tcPr>
            <w:tcW w:w="1905" w:type="dxa"/>
            <w:vMerge/>
            <w:noWrap/>
            <w:hideMark/>
          </w:tcPr>
          <w:p w14:paraId="02DAE3E0" w14:textId="77777777" w:rsidR="00DE4E86" w:rsidRPr="00D779C4" w:rsidRDefault="00DE4E86" w:rsidP="00AA765F">
            <w:pPr>
              <w:rPr>
                <w:rFonts w:cstheme="minorHAnsi"/>
                <w:sz w:val="22"/>
                <w:szCs w:val="22"/>
              </w:rPr>
            </w:pPr>
          </w:p>
        </w:tc>
        <w:tc>
          <w:tcPr>
            <w:tcW w:w="3952" w:type="dxa"/>
            <w:noWrap/>
            <w:hideMark/>
          </w:tcPr>
          <w:p w14:paraId="2264C3DF" w14:textId="77777777" w:rsidR="00DE4E86" w:rsidRPr="00D779C4" w:rsidRDefault="00DE4E86" w:rsidP="00AA765F">
            <w:pPr>
              <w:rPr>
                <w:rFonts w:cstheme="minorHAnsi"/>
                <w:sz w:val="22"/>
                <w:szCs w:val="22"/>
              </w:rPr>
            </w:pPr>
            <w:r w:rsidRPr="00D779C4">
              <w:rPr>
                <w:rFonts w:cstheme="minorHAnsi"/>
                <w:sz w:val="22"/>
                <w:szCs w:val="22"/>
              </w:rPr>
              <w:t>FITF Slow (at 8 weeks)</w:t>
            </w:r>
          </w:p>
        </w:tc>
        <w:tc>
          <w:tcPr>
            <w:tcW w:w="1275" w:type="dxa"/>
            <w:noWrap/>
            <w:hideMark/>
          </w:tcPr>
          <w:p w14:paraId="0EBAFE09"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36B05658" w14:textId="77777777" w:rsidR="00DE4E86" w:rsidRPr="00D779C4" w:rsidRDefault="00DE4E86" w:rsidP="00AA765F">
            <w:pPr>
              <w:rPr>
                <w:rFonts w:cstheme="minorHAnsi"/>
                <w:sz w:val="22"/>
                <w:szCs w:val="22"/>
              </w:rPr>
            </w:pPr>
            <w:r w:rsidRPr="00D779C4">
              <w:rPr>
                <w:rFonts w:cstheme="minorHAnsi"/>
                <w:sz w:val="22"/>
                <w:szCs w:val="22"/>
              </w:rPr>
              <w:t>55.44 (41.4-69.5) *</w:t>
            </w:r>
          </w:p>
        </w:tc>
        <w:tc>
          <w:tcPr>
            <w:tcW w:w="3288" w:type="dxa"/>
            <w:vMerge/>
            <w:noWrap/>
          </w:tcPr>
          <w:p w14:paraId="25ED34DA" w14:textId="77777777" w:rsidR="00DE4E86" w:rsidRPr="00D779C4" w:rsidRDefault="00DE4E86" w:rsidP="00AA765F">
            <w:pPr>
              <w:rPr>
                <w:rFonts w:cstheme="minorHAnsi"/>
                <w:sz w:val="22"/>
                <w:szCs w:val="22"/>
              </w:rPr>
            </w:pPr>
          </w:p>
        </w:tc>
      </w:tr>
      <w:tr w:rsidR="00155C1C" w:rsidRPr="00D779C4" w14:paraId="75EF7B60" w14:textId="77777777" w:rsidTr="00D779C4">
        <w:trPr>
          <w:trHeight w:val="320"/>
        </w:trPr>
        <w:tc>
          <w:tcPr>
            <w:tcW w:w="1598" w:type="dxa"/>
            <w:vMerge/>
            <w:noWrap/>
            <w:hideMark/>
          </w:tcPr>
          <w:p w14:paraId="6E001B10" w14:textId="77777777" w:rsidR="00DE4E86" w:rsidRPr="00D779C4" w:rsidRDefault="00DE4E86" w:rsidP="00AA765F">
            <w:pPr>
              <w:rPr>
                <w:rFonts w:cstheme="minorHAnsi"/>
                <w:sz w:val="22"/>
                <w:szCs w:val="22"/>
              </w:rPr>
            </w:pPr>
          </w:p>
        </w:tc>
        <w:tc>
          <w:tcPr>
            <w:tcW w:w="1476" w:type="dxa"/>
            <w:vMerge/>
            <w:noWrap/>
            <w:hideMark/>
          </w:tcPr>
          <w:p w14:paraId="151B1759" w14:textId="77777777" w:rsidR="00DE4E86" w:rsidRPr="00D779C4" w:rsidRDefault="00DE4E86" w:rsidP="00AA765F">
            <w:pPr>
              <w:rPr>
                <w:rFonts w:cstheme="minorHAnsi"/>
                <w:sz w:val="22"/>
                <w:szCs w:val="22"/>
              </w:rPr>
            </w:pPr>
          </w:p>
        </w:tc>
        <w:tc>
          <w:tcPr>
            <w:tcW w:w="1905" w:type="dxa"/>
            <w:vMerge/>
            <w:noWrap/>
            <w:hideMark/>
          </w:tcPr>
          <w:p w14:paraId="4B5B5F6A" w14:textId="77777777" w:rsidR="00DE4E86" w:rsidRPr="00D779C4" w:rsidRDefault="00DE4E86" w:rsidP="00AA765F">
            <w:pPr>
              <w:rPr>
                <w:rFonts w:cstheme="minorHAnsi"/>
                <w:sz w:val="22"/>
                <w:szCs w:val="22"/>
              </w:rPr>
            </w:pPr>
          </w:p>
        </w:tc>
        <w:tc>
          <w:tcPr>
            <w:tcW w:w="3952" w:type="dxa"/>
            <w:noWrap/>
            <w:hideMark/>
          </w:tcPr>
          <w:p w14:paraId="0B683430" w14:textId="77777777" w:rsidR="00DE4E86" w:rsidRPr="00D779C4" w:rsidRDefault="00DE4E86" w:rsidP="00AA765F">
            <w:pPr>
              <w:rPr>
                <w:rFonts w:cstheme="minorHAnsi"/>
                <w:sz w:val="22"/>
                <w:szCs w:val="22"/>
              </w:rPr>
            </w:pPr>
            <w:r w:rsidRPr="00D779C4">
              <w:rPr>
                <w:rFonts w:cstheme="minorHAnsi"/>
                <w:sz w:val="22"/>
                <w:szCs w:val="22"/>
              </w:rPr>
              <w:t>FITF Medium (at 8 weeks)</w:t>
            </w:r>
          </w:p>
        </w:tc>
        <w:tc>
          <w:tcPr>
            <w:tcW w:w="1275" w:type="dxa"/>
            <w:noWrap/>
            <w:hideMark/>
          </w:tcPr>
          <w:p w14:paraId="37A6BE46"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12DE5D0C" w14:textId="77777777" w:rsidR="00DE4E86" w:rsidRPr="00D779C4" w:rsidRDefault="00DE4E86" w:rsidP="00AA765F">
            <w:pPr>
              <w:rPr>
                <w:rFonts w:cstheme="minorHAnsi"/>
                <w:sz w:val="22"/>
                <w:szCs w:val="22"/>
              </w:rPr>
            </w:pPr>
            <w:r w:rsidRPr="00D779C4">
              <w:rPr>
                <w:rFonts w:cstheme="minorHAnsi"/>
                <w:sz w:val="22"/>
                <w:szCs w:val="22"/>
              </w:rPr>
              <w:t>40.44 (18.0-62.9) *</w:t>
            </w:r>
          </w:p>
        </w:tc>
        <w:tc>
          <w:tcPr>
            <w:tcW w:w="3288" w:type="dxa"/>
            <w:vMerge/>
            <w:noWrap/>
          </w:tcPr>
          <w:p w14:paraId="77A45220" w14:textId="77777777" w:rsidR="00DE4E86" w:rsidRPr="00D779C4" w:rsidRDefault="00DE4E86" w:rsidP="00AA765F">
            <w:pPr>
              <w:rPr>
                <w:rFonts w:cstheme="minorHAnsi"/>
                <w:sz w:val="22"/>
                <w:szCs w:val="22"/>
              </w:rPr>
            </w:pPr>
          </w:p>
        </w:tc>
      </w:tr>
      <w:tr w:rsidR="002A2A69" w:rsidRPr="00D779C4" w14:paraId="44585D07" w14:textId="77777777" w:rsidTr="00D779C4">
        <w:trPr>
          <w:trHeight w:val="340"/>
        </w:trPr>
        <w:tc>
          <w:tcPr>
            <w:tcW w:w="1598" w:type="dxa"/>
            <w:vMerge/>
            <w:tcBorders>
              <w:bottom w:val="single" w:sz="12" w:space="0" w:color="auto"/>
            </w:tcBorders>
            <w:noWrap/>
            <w:hideMark/>
          </w:tcPr>
          <w:p w14:paraId="7F5D057C" w14:textId="77777777" w:rsidR="00DE4E86" w:rsidRPr="00D779C4" w:rsidRDefault="00DE4E86" w:rsidP="00AA765F">
            <w:pPr>
              <w:rPr>
                <w:rFonts w:cstheme="minorHAnsi"/>
                <w:sz w:val="22"/>
                <w:szCs w:val="22"/>
              </w:rPr>
            </w:pPr>
          </w:p>
        </w:tc>
        <w:tc>
          <w:tcPr>
            <w:tcW w:w="1476" w:type="dxa"/>
            <w:vMerge/>
            <w:noWrap/>
            <w:hideMark/>
          </w:tcPr>
          <w:p w14:paraId="2EA870BE" w14:textId="77777777" w:rsidR="00DE4E86" w:rsidRPr="00D779C4" w:rsidRDefault="00DE4E86" w:rsidP="00AA765F">
            <w:pPr>
              <w:rPr>
                <w:rFonts w:cstheme="minorHAnsi"/>
                <w:sz w:val="22"/>
                <w:szCs w:val="22"/>
              </w:rPr>
            </w:pPr>
          </w:p>
        </w:tc>
        <w:tc>
          <w:tcPr>
            <w:tcW w:w="1905" w:type="dxa"/>
            <w:vMerge/>
            <w:tcBorders>
              <w:bottom w:val="single" w:sz="12" w:space="0" w:color="auto"/>
            </w:tcBorders>
            <w:noWrap/>
            <w:hideMark/>
          </w:tcPr>
          <w:p w14:paraId="0EF9E4E5" w14:textId="77777777" w:rsidR="00DE4E86" w:rsidRPr="00D779C4" w:rsidRDefault="00DE4E86" w:rsidP="00AA765F">
            <w:pPr>
              <w:rPr>
                <w:rFonts w:cstheme="minorHAnsi"/>
                <w:sz w:val="22"/>
                <w:szCs w:val="22"/>
              </w:rPr>
            </w:pPr>
          </w:p>
        </w:tc>
        <w:tc>
          <w:tcPr>
            <w:tcW w:w="3952" w:type="dxa"/>
            <w:tcBorders>
              <w:bottom w:val="single" w:sz="12" w:space="0" w:color="auto"/>
            </w:tcBorders>
            <w:noWrap/>
            <w:hideMark/>
          </w:tcPr>
          <w:p w14:paraId="23CEDDB0" w14:textId="77777777" w:rsidR="00DE4E86" w:rsidRPr="00D779C4" w:rsidRDefault="00DE4E86" w:rsidP="00AA765F">
            <w:pPr>
              <w:rPr>
                <w:rFonts w:cstheme="minorHAnsi"/>
                <w:sz w:val="22"/>
                <w:szCs w:val="22"/>
              </w:rPr>
            </w:pPr>
            <w:r w:rsidRPr="00D779C4">
              <w:rPr>
                <w:rFonts w:cstheme="minorHAnsi"/>
                <w:sz w:val="22"/>
                <w:szCs w:val="22"/>
              </w:rPr>
              <w:t>FITF Fast (at 8 weeks)</w:t>
            </w:r>
          </w:p>
        </w:tc>
        <w:tc>
          <w:tcPr>
            <w:tcW w:w="1275" w:type="dxa"/>
            <w:tcBorders>
              <w:bottom w:val="single" w:sz="12" w:space="0" w:color="auto"/>
            </w:tcBorders>
            <w:noWrap/>
            <w:hideMark/>
          </w:tcPr>
          <w:p w14:paraId="521B8121"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tcBorders>
              <w:bottom w:val="single" w:sz="12" w:space="0" w:color="auto"/>
            </w:tcBorders>
            <w:noWrap/>
            <w:hideMark/>
          </w:tcPr>
          <w:p w14:paraId="0435A0D0" w14:textId="77777777" w:rsidR="00DE4E86" w:rsidRPr="00D779C4" w:rsidRDefault="00DE4E86" w:rsidP="00AA765F">
            <w:pPr>
              <w:rPr>
                <w:rFonts w:cstheme="minorHAnsi"/>
                <w:sz w:val="22"/>
                <w:szCs w:val="22"/>
              </w:rPr>
            </w:pPr>
            <w:r w:rsidRPr="00D779C4">
              <w:rPr>
                <w:rFonts w:cstheme="minorHAnsi"/>
                <w:sz w:val="22"/>
                <w:szCs w:val="22"/>
              </w:rPr>
              <w:t>51.78 (30.5-73.1) *</w:t>
            </w:r>
          </w:p>
        </w:tc>
        <w:tc>
          <w:tcPr>
            <w:tcW w:w="3288" w:type="dxa"/>
            <w:vMerge/>
            <w:tcBorders>
              <w:bottom w:val="single" w:sz="12" w:space="0" w:color="auto"/>
            </w:tcBorders>
            <w:noWrap/>
          </w:tcPr>
          <w:p w14:paraId="18670C87" w14:textId="77777777" w:rsidR="00DE4E86" w:rsidRPr="00D779C4" w:rsidRDefault="00DE4E86" w:rsidP="00AA765F">
            <w:pPr>
              <w:rPr>
                <w:rFonts w:cstheme="minorHAnsi"/>
                <w:sz w:val="22"/>
                <w:szCs w:val="22"/>
              </w:rPr>
            </w:pPr>
          </w:p>
        </w:tc>
      </w:tr>
      <w:tr w:rsidR="002A2A69" w:rsidRPr="00D779C4" w14:paraId="1361BE21" w14:textId="77777777" w:rsidTr="00D779C4">
        <w:trPr>
          <w:trHeight w:val="320"/>
        </w:trPr>
        <w:tc>
          <w:tcPr>
            <w:tcW w:w="1598" w:type="dxa"/>
            <w:vMerge w:val="restart"/>
            <w:tcBorders>
              <w:top w:val="double" w:sz="4" w:space="0" w:color="auto"/>
            </w:tcBorders>
            <w:noWrap/>
            <w:hideMark/>
          </w:tcPr>
          <w:p w14:paraId="0CF5A20C" w14:textId="77777777" w:rsidR="00DE4E86" w:rsidRPr="00D779C4" w:rsidRDefault="00DE4E86" w:rsidP="00AA765F">
            <w:pPr>
              <w:rPr>
                <w:rFonts w:cstheme="minorHAnsi"/>
                <w:b/>
                <w:bCs/>
                <w:sz w:val="22"/>
                <w:szCs w:val="22"/>
              </w:rPr>
            </w:pPr>
            <w:r w:rsidRPr="00D779C4">
              <w:rPr>
                <w:rFonts w:cstheme="minorHAnsi"/>
                <w:b/>
                <w:bCs/>
                <w:sz w:val="22"/>
                <w:szCs w:val="22"/>
              </w:rPr>
              <w:t>Number of falls toes down condition</w:t>
            </w:r>
          </w:p>
          <w:p w14:paraId="46566B4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C5EFA47" w14:textId="77777777" w:rsidR="00DE4E86" w:rsidRPr="00D779C4" w:rsidRDefault="00DE4E86" w:rsidP="00AA765F">
            <w:pPr>
              <w:rPr>
                <w:rFonts w:cstheme="minorHAnsi"/>
                <w:sz w:val="22"/>
                <w:szCs w:val="22"/>
              </w:rPr>
            </w:pPr>
            <w:r w:rsidRPr="00D779C4">
              <w:rPr>
                <w:rFonts w:cstheme="minorHAnsi"/>
                <w:sz w:val="22"/>
                <w:szCs w:val="22"/>
              </w:rPr>
              <w:t> </w:t>
            </w:r>
          </w:p>
          <w:p w14:paraId="62B4746C" w14:textId="77777777" w:rsidR="00DE4E86" w:rsidRPr="00D779C4" w:rsidRDefault="00DE4E86" w:rsidP="00AA765F">
            <w:pPr>
              <w:rPr>
                <w:rFonts w:cstheme="minorHAnsi"/>
                <w:sz w:val="22"/>
                <w:szCs w:val="22"/>
              </w:rPr>
            </w:pPr>
            <w:r w:rsidRPr="00D779C4">
              <w:rPr>
                <w:rFonts w:cstheme="minorHAnsi"/>
                <w:sz w:val="22"/>
                <w:szCs w:val="22"/>
              </w:rPr>
              <w:t> </w:t>
            </w:r>
          </w:p>
          <w:p w14:paraId="3FE32C2D" w14:textId="77777777" w:rsidR="00DE4E86" w:rsidRPr="00D779C4" w:rsidRDefault="00DE4E86" w:rsidP="00AA765F">
            <w:pPr>
              <w:rPr>
                <w:rFonts w:cstheme="minorHAnsi"/>
                <w:sz w:val="22"/>
                <w:szCs w:val="22"/>
              </w:rPr>
            </w:pPr>
            <w:r w:rsidRPr="00D779C4">
              <w:rPr>
                <w:rFonts w:cstheme="minorHAnsi"/>
                <w:sz w:val="22"/>
                <w:szCs w:val="22"/>
              </w:rPr>
              <w:t> </w:t>
            </w:r>
          </w:p>
          <w:p w14:paraId="09228521" w14:textId="77777777" w:rsidR="00DE4E86" w:rsidRPr="00D779C4" w:rsidRDefault="00DE4E86" w:rsidP="00AA765F">
            <w:pPr>
              <w:rPr>
                <w:rFonts w:cstheme="minorHAnsi"/>
                <w:sz w:val="22"/>
                <w:szCs w:val="22"/>
              </w:rPr>
            </w:pPr>
            <w:r w:rsidRPr="00D779C4">
              <w:rPr>
                <w:rFonts w:cstheme="minorHAnsi"/>
                <w:sz w:val="22"/>
                <w:szCs w:val="22"/>
              </w:rPr>
              <w:t> </w:t>
            </w:r>
          </w:p>
          <w:p w14:paraId="0C5A011B" w14:textId="77777777" w:rsidR="00DE4E86" w:rsidRPr="00D779C4" w:rsidRDefault="00DE4E86" w:rsidP="00AA765F">
            <w:pPr>
              <w:rPr>
                <w:rFonts w:cstheme="minorHAnsi"/>
                <w:sz w:val="22"/>
                <w:szCs w:val="22"/>
              </w:rPr>
            </w:pPr>
            <w:r w:rsidRPr="00D779C4">
              <w:rPr>
                <w:rFonts w:cstheme="minorHAnsi"/>
                <w:sz w:val="22"/>
                <w:szCs w:val="22"/>
              </w:rPr>
              <w:t> </w:t>
            </w:r>
          </w:p>
          <w:p w14:paraId="73E9328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444A7C8" w14:textId="77777777" w:rsidR="00DE4E86" w:rsidRPr="00D779C4" w:rsidRDefault="00DE4E86" w:rsidP="00AA765F">
            <w:pPr>
              <w:rPr>
                <w:rFonts w:cstheme="minorHAnsi"/>
                <w:sz w:val="22"/>
                <w:szCs w:val="22"/>
              </w:rPr>
            </w:pPr>
            <w:r w:rsidRPr="00D779C4">
              <w:rPr>
                <w:rFonts w:cstheme="minorHAnsi"/>
                <w:sz w:val="22"/>
                <w:szCs w:val="22"/>
              </w:rPr>
              <w:t> </w:t>
            </w:r>
          </w:p>
          <w:p w14:paraId="68E580CA" w14:textId="77777777" w:rsidR="00DE4E86" w:rsidRPr="00D779C4" w:rsidRDefault="00DE4E86" w:rsidP="00AA765F">
            <w:pPr>
              <w:rPr>
                <w:rFonts w:cstheme="minorHAnsi"/>
                <w:sz w:val="22"/>
                <w:szCs w:val="22"/>
              </w:rPr>
            </w:pPr>
            <w:r w:rsidRPr="00D779C4">
              <w:rPr>
                <w:rFonts w:cstheme="minorHAnsi"/>
                <w:sz w:val="22"/>
                <w:szCs w:val="22"/>
              </w:rPr>
              <w:t> </w:t>
            </w:r>
          </w:p>
          <w:p w14:paraId="478ABD1E" w14:textId="77777777" w:rsidR="00DE4E86" w:rsidRPr="00D779C4" w:rsidRDefault="00DE4E86" w:rsidP="00AA765F">
            <w:pPr>
              <w:rPr>
                <w:rFonts w:cstheme="minorHAnsi"/>
                <w:sz w:val="22"/>
                <w:szCs w:val="22"/>
              </w:rPr>
            </w:pPr>
            <w:r w:rsidRPr="00D779C4">
              <w:rPr>
                <w:rFonts w:cstheme="minorHAnsi"/>
                <w:sz w:val="22"/>
                <w:szCs w:val="22"/>
              </w:rPr>
              <w:t> </w:t>
            </w:r>
          </w:p>
          <w:p w14:paraId="30860BC7" w14:textId="77777777" w:rsidR="00DE4E86" w:rsidRPr="00D779C4" w:rsidRDefault="00DE4E86" w:rsidP="00AA765F">
            <w:pPr>
              <w:rPr>
                <w:rFonts w:cstheme="minorHAnsi"/>
                <w:sz w:val="22"/>
                <w:szCs w:val="22"/>
              </w:rPr>
            </w:pPr>
            <w:r w:rsidRPr="00D779C4">
              <w:rPr>
                <w:rFonts w:cstheme="minorHAnsi"/>
                <w:sz w:val="22"/>
                <w:szCs w:val="22"/>
              </w:rPr>
              <w:t> </w:t>
            </w:r>
          </w:p>
          <w:p w14:paraId="217EB001" w14:textId="77777777" w:rsidR="00DE4E86" w:rsidRPr="00D779C4" w:rsidRDefault="00DE4E86" w:rsidP="00AA765F">
            <w:pPr>
              <w:rPr>
                <w:rFonts w:cstheme="minorHAnsi"/>
                <w:sz w:val="22"/>
                <w:szCs w:val="22"/>
              </w:rPr>
            </w:pPr>
            <w:r w:rsidRPr="00D779C4">
              <w:rPr>
                <w:rFonts w:cstheme="minorHAnsi"/>
                <w:sz w:val="22"/>
                <w:szCs w:val="22"/>
              </w:rPr>
              <w:t> </w:t>
            </w:r>
          </w:p>
          <w:p w14:paraId="1432E09F" w14:textId="77777777" w:rsidR="00DE4E86" w:rsidRPr="00D779C4" w:rsidRDefault="00DE4E86" w:rsidP="00AA765F">
            <w:pPr>
              <w:rPr>
                <w:rFonts w:cstheme="minorHAnsi"/>
                <w:sz w:val="22"/>
                <w:szCs w:val="22"/>
              </w:rPr>
            </w:pPr>
            <w:r w:rsidRPr="00D779C4">
              <w:rPr>
                <w:rFonts w:cstheme="minorHAnsi"/>
                <w:sz w:val="22"/>
                <w:szCs w:val="22"/>
              </w:rPr>
              <w:t> </w:t>
            </w:r>
          </w:p>
          <w:p w14:paraId="7EDFE775" w14:textId="77777777" w:rsidR="00DE4E86" w:rsidRPr="00D779C4" w:rsidRDefault="00DE4E86" w:rsidP="00AA765F">
            <w:pPr>
              <w:rPr>
                <w:rFonts w:cstheme="minorHAnsi"/>
                <w:sz w:val="22"/>
                <w:szCs w:val="22"/>
              </w:rPr>
            </w:pPr>
            <w:r w:rsidRPr="00D779C4">
              <w:rPr>
                <w:rFonts w:cstheme="minorHAnsi"/>
                <w:sz w:val="22"/>
                <w:szCs w:val="22"/>
              </w:rPr>
              <w:t> </w:t>
            </w:r>
          </w:p>
          <w:p w14:paraId="6EBF8071" w14:textId="77777777" w:rsidR="00DE4E86" w:rsidRPr="00D779C4" w:rsidRDefault="00DE4E86" w:rsidP="00AA765F">
            <w:pPr>
              <w:rPr>
                <w:rFonts w:cstheme="minorHAnsi"/>
                <w:sz w:val="22"/>
                <w:szCs w:val="22"/>
              </w:rPr>
            </w:pPr>
            <w:r w:rsidRPr="00D779C4">
              <w:rPr>
                <w:rFonts w:cstheme="minorHAnsi"/>
                <w:sz w:val="22"/>
                <w:szCs w:val="22"/>
              </w:rPr>
              <w:t> </w:t>
            </w:r>
          </w:p>
          <w:p w14:paraId="43AF6284" w14:textId="77777777" w:rsidR="00DE4E86" w:rsidRPr="00D779C4" w:rsidRDefault="00DE4E86" w:rsidP="00AA765F">
            <w:pPr>
              <w:rPr>
                <w:rFonts w:cstheme="minorHAnsi"/>
                <w:sz w:val="22"/>
                <w:szCs w:val="22"/>
              </w:rPr>
            </w:pPr>
            <w:r w:rsidRPr="00D779C4">
              <w:rPr>
                <w:rFonts w:cstheme="minorHAnsi"/>
                <w:sz w:val="22"/>
                <w:szCs w:val="22"/>
              </w:rPr>
              <w:t> </w:t>
            </w:r>
          </w:p>
          <w:p w14:paraId="3A633859" w14:textId="77777777" w:rsidR="00DE4E86" w:rsidRPr="00D779C4" w:rsidRDefault="00DE4E86" w:rsidP="00AA765F">
            <w:pPr>
              <w:rPr>
                <w:rFonts w:cstheme="minorHAnsi"/>
                <w:b/>
                <w:bCs/>
                <w:sz w:val="22"/>
                <w:szCs w:val="22"/>
              </w:rPr>
            </w:pPr>
            <w:r w:rsidRPr="00D779C4">
              <w:rPr>
                <w:rFonts w:cstheme="minorHAnsi"/>
                <w:sz w:val="22"/>
                <w:szCs w:val="22"/>
              </w:rPr>
              <w:t> </w:t>
            </w:r>
          </w:p>
        </w:tc>
        <w:tc>
          <w:tcPr>
            <w:tcW w:w="1476" w:type="dxa"/>
            <w:vMerge/>
            <w:hideMark/>
          </w:tcPr>
          <w:p w14:paraId="0B75725F" w14:textId="77777777" w:rsidR="00DE4E86" w:rsidRPr="00D779C4" w:rsidRDefault="00DE4E86" w:rsidP="00AA765F">
            <w:pPr>
              <w:rPr>
                <w:rFonts w:cstheme="minorHAnsi"/>
                <w:sz w:val="22"/>
                <w:szCs w:val="22"/>
              </w:rPr>
            </w:pPr>
          </w:p>
        </w:tc>
        <w:tc>
          <w:tcPr>
            <w:tcW w:w="1905" w:type="dxa"/>
            <w:vMerge/>
            <w:tcBorders>
              <w:top w:val="double" w:sz="4" w:space="0" w:color="auto"/>
            </w:tcBorders>
            <w:hideMark/>
          </w:tcPr>
          <w:p w14:paraId="33B1574B" w14:textId="77777777" w:rsidR="00DE4E86" w:rsidRPr="00D779C4" w:rsidRDefault="00DE4E86" w:rsidP="00AA765F">
            <w:pPr>
              <w:rPr>
                <w:rFonts w:cstheme="minorHAnsi"/>
                <w:sz w:val="22"/>
                <w:szCs w:val="22"/>
              </w:rPr>
            </w:pPr>
          </w:p>
        </w:tc>
        <w:tc>
          <w:tcPr>
            <w:tcW w:w="3952" w:type="dxa"/>
            <w:tcBorders>
              <w:top w:val="double" w:sz="4" w:space="0" w:color="auto"/>
            </w:tcBorders>
            <w:noWrap/>
            <w:hideMark/>
          </w:tcPr>
          <w:p w14:paraId="356E953D" w14:textId="77777777" w:rsidR="00DE4E86" w:rsidRPr="00D779C4" w:rsidRDefault="00DE4E86" w:rsidP="00AA765F">
            <w:pPr>
              <w:rPr>
                <w:rFonts w:cstheme="minorHAnsi"/>
                <w:sz w:val="22"/>
                <w:szCs w:val="22"/>
              </w:rPr>
            </w:pPr>
            <w:r w:rsidRPr="00D779C4">
              <w:rPr>
                <w:rFonts w:cstheme="minorHAnsi"/>
                <w:sz w:val="22"/>
                <w:szCs w:val="22"/>
              </w:rPr>
              <w:t>Subjects 1,2,9</w:t>
            </w:r>
          </w:p>
        </w:tc>
        <w:tc>
          <w:tcPr>
            <w:tcW w:w="1275" w:type="dxa"/>
            <w:tcBorders>
              <w:top w:val="double" w:sz="4" w:space="0" w:color="auto"/>
            </w:tcBorders>
            <w:noWrap/>
            <w:hideMark/>
          </w:tcPr>
          <w:p w14:paraId="6E601974" w14:textId="77777777" w:rsidR="00DE4E86" w:rsidRPr="00D779C4" w:rsidRDefault="00DE4E86" w:rsidP="00AA765F">
            <w:pPr>
              <w:rPr>
                <w:rFonts w:cstheme="minorHAnsi"/>
                <w:sz w:val="22"/>
                <w:szCs w:val="22"/>
              </w:rPr>
            </w:pPr>
            <w:r w:rsidRPr="00D779C4">
              <w:rPr>
                <w:rFonts w:cstheme="minorHAnsi"/>
                <w:sz w:val="22"/>
                <w:szCs w:val="22"/>
              </w:rPr>
              <w:t>0</w:t>
            </w:r>
          </w:p>
        </w:tc>
        <w:tc>
          <w:tcPr>
            <w:tcW w:w="1532" w:type="dxa"/>
            <w:tcBorders>
              <w:top w:val="double" w:sz="4" w:space="0" w:color="auto"/>
            </w:tcBorders>
            <w:noWrap/>
            <w:hideMark/>
          </w:tcPr>
          <w:p w14:paraId="77BD5E3D"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val="restart"/>
            <w:tcBorders>
              <w:top w:val="double" w:sz="4" w:space="0" w:color="auto"/>
            </w:tcBorders>
            <w:noWrap/>
          </w:tcPr>
          <w:p w14:paraId="36D547F7" w14:textId="77777777" w:rsidR="00DE4E86" w:rsidRPr="00D779C4" w:rsidRDefault="00DE4E86" w:rsidP="00AA765F">
            <w:pPr>
              <w:rPr>
                <w:rFonts w:cstheme="minorHAnsi"/>
                <w:sz w:val="22"/>
                <w:szCs w:val="22"/>
              </w:rPr>
            </w:pPr>
            <w:r w:rsidRPr="00D779C4">
              <w:rPr>
                <w:rFonts w:cstheme="minorHAnsi"/>
                <w:sz w:val="22"/>
                <w:szCs w:val="22"/>
              </w:rPr>
              <w:t xml:space="preserve">Unable to test, requirements for statistical test violated </w:t>
            </w:r>
          </w:p>
          <w:p w14:paraId="2F36A7AC" w14:textId="77777777" w:rsidR="00DE4E86" w:rsidRPr="00D779C4" w:rsidRDefault="00DE4E86" w:rsidP="00AA765F">
            <w:pPr>
              <w:rPr>
                <w:rFonts w:cstheme="minorHAnsi"/>
                <w:sz w:val="22"/>
                <w:szCs w:val="22"/>
              </w:rPr>
            </w:pPr>
          </w:p>
          <w:p w14:paraId="5ECB3C43" w14:textId="77777777" w:rsidR="00DE4E86" w:rsidRPr="00D779C4" w:rsidRDefault="00DE4E86" w:rsidP="00AA765F">
            <w:pPr>
              <w:rPr>
                <w:rFonts w:cstheme="minorHAnsi"/>
                <w:sz w:val="22"/>
                <w:szCs w:val="22"/>
              </w:rPr>
            </w:pPr>
            <w:r w:rsidRPr="00D779C4">
              <w:rPr>
                <w:rFonts w:cstheme="minorHAnsi"/>
                <w:sz w:val="22"/>
                <w:szCs w:val="22"/>
              </w:rPr>
              <w:t> </w:t>
            </w:r>
          </w:p>
          <w:p w14:paraId="35D3BAD2" w14:textId="77777777" w:rsidR="00DE4E86" w:rsidRPr="00D779C4" w:rsidRDefault="00DE4E86" w:rsidP="00AA765F">
            <w:pPr>
              <w:rPr>
                <w:rFonts w:cstheme="minorHAnsi"/>
                <w:sz w:val="22"/>
                <w:szCs w:val="22"/>
              </w:rPr>
            </w:pPr>
            <w:r w:rsidRPr="00D779C4">
              <w:rPr>
                <w:rFonts w:cstheme="minorHAnsi"/>
                <w:sz w:val="22"/>
                <w:szCs w:val="22"/>
              </w:rPr>
              <w:t> </w:t>
            </w:r>
          </w:p>
          <w:p w14:paraId="16B2D405" w14:textId="77777777" w:rsidR="00DE4E86" w:rsidRPr="00D779C4" w:rsidRDefault="00DE4E86" w:rsidP="00AA765F">
            <w:pPr>
              <w:rPr>
                <w:rFonts w:cstheme="minorHAnsi"/>
                <w:sz w:val="22"/>
                <w:szCs w:val="22"/>
              </w:rPr>
            </w:pPr>
            <w:r w:rsidRPr="00D779C4">
              <w:rPr>
                <w:rFonts w:cstheme="minorHAnsi"/>
                <w:sz w:val="22"/>
                <w:szCs w:val="22"/>
              </w:rPr>
              <w:t> </w:t>
            </w:r>
          </w:p>
          <w:p w14:paraId="657C9377" w14:textId="77777777" w:rsidR="00DE4E86" w:rsidRPr="00D779C4" w:rsidRDefault="00DE4E86" w:rsidP="00AA765F">
            <w:pPr>
              <w:rPr>
                <w:rFonts w:cstheme="minorHAnsi"/>
                <w:sz w:val="22"/>
                <w:szCs w:val="22"/>
              </w:rPr>
            </w:pPr>
            <w:r w:rsidRPr="00D779C4">
              <w:rPr>
                <w:rFonts w:cstheme="minorHAnsi"/>
                <w:sz w:val="22"/>
                <w:szCs w:val="22"/>
              </w:rPr>
              <w:t> </w:t>
            </w:r>
          </w:p>
          <w:p w14:paraId="7732194A" w14:textId="77777777" w:rsidR="00DE4E86" w:rsidRPr="00D779C4" w:rsidRDefault="00DE4E86" w:rsidP="00AA765F">
            <w:pPr>
              <w:rPr>
                <w:rFonts w:cstheme="minorHAnsi"/>
                <w:sz w:val="22"/>
                <w:szCs w:val="22"/>
              </w:rPr>
            </w:pPr>
            <w:r w:rsidRPr="00D779C4">
              <w:rPr>
                <w:rFonts w:cstheme="minorHAnsi"/>
                <w:sz w:val="22"/>
                <w:szCs w:val="22"/>
              </w:rPr>
              <w:t> </w:t>
            </w:r>
          </w:p>
          <w:p w14:paraId="58011CA6" w14:textId="77777777" w:rsidR="00DE4E86" w:rsidRPr="00D779C4" w:rsidRDefault="00DE4E86" w:rsidP="00AA765F">
            <w:pPr>
              <w:rPr>
                <w:rFonts w:cstheme="minorHAnsi"/>
                <w:sz w:val="22"/>
                <w:szCs w:val="22"/>
              </w:rPr>
            </w:pPr>
            <w:r w:rsidRPr="00D779C4">
              <w:rPr>
                <w:rFonts w:cstheme="minorHAnsi"/>
                <w:sz w:val="22"/>
                <w:szCs w:val="22"/>
              </w:rPr>
              <w:t> </w:t>
            </w:r>
          </w:p>
          <w:p w14:paraId="3DB4F461" w14:textId="77777777" w:rsidR="00DE4E86" w:rsidRPr="00D779C4" w:rsidRDefault="00DE4E86" w:rsidP="00AA765F">
            <w:pPr>
              <w:rPr>
                <w:rFonts w:cstheme="minorHAnsi"/>
                <w:sz w:val="22"/>
                <w:szCs w:val="22"/>
              </w:rPr>
            </w:pPr>
            <w:r w:rsidRPr="00D779C4">
              <w:rPr>
                <w:rFonts w:cstheme="minorHAnsi"/>
                <w:sz w:val="22"/>
                <w:szCs w:val="22"/>
              </w:rPr>
              <w:t> </w:t>
            </w:r>
          </w:p>
          <w:p w14:paraId="6210128A" w14:textId="77777777" w:rsidR="00DE4E86" w:rsidRPr="00D779C4" w:rsidRDefault="00DE4E86" w:rsidP="00AA765F">
            <w:pPr>
              <w:rPr>
                <w:rFonts w:cstheme="minorHAnsi"/>
                <w:sz w:val="22"/>
                <w:szCs w:val="22"/>
              </w:rPr>
            </w:pPr>
            <w:r w:rsidRPr="00D779C4">
              <w:rPr>
                <w:rFonts w:cstheme="minorHAnsi"/>
                <w:sz w:val="22"/>
                <w:szCs w:val="22"/>
              </w:rPr>
              <w:t> </w:t>
            </w:r>
          </w:p>
          <w:p w14:paraId="1DA42827" w14:textId="77777777" w:rsidR="00DE4E86" w:rsidRPr="00D779C4" w:rsidRDefault="00DE4E86" w:rsidP="00AA765F">
            <w:pPr>
              <w:rPr>
                <w:rFonts w:cstheme="minorHAnsi"/>
                <w:sz w:val="22"/>
                <w:szCs w:val="22"/>
              </w:rPr>
            </w:pPr>
            <w:r w:rsidRPr="00D779C4">
              <w:rPr>
                <w:rFonts w:cstheme="minorHAnsi"/>
                <w:sz w:val="22"/>
                <w:szCs w:val="22"/>
              </w:rPr>
              <w:t> </w:t>
            </w:r>
          </w:p>
          <w:p w14:paraId="3DA528D9" w14:textId="77777777" w:rsidR="00DE4E86" w:rsidRPr="00D779C4" w:rsidRDefault="00DE4E86" w:rsidP="00AA765F">
            <w:pPr>
              <w:rPr>
                <w:rFonts w:cstheme="minorHAnsi"/>
                <w:sz w:val="22"/>
                <w:szCs w:val="22"/>
              </w:rPr>
            </w:pPr>
            <w:r w:rsidRPr="00D779C4">
              <w:rPr>
                <w:rFonts w:cstheme="minorHAnsi"/>
                <w:sz w:val="22"/>
                <w:szCs w:val="22"/>
              </w:rPr>
              <w:t> </w:t>
            </w:r>
          </w:p>
          <w:p w14:paraId="041CEE05" w14:textId="77777777" w:rsidR="00DE4E86" w:rsidRPr="00D779C4" w:rsidRDefault="00DE4E86" w:rsidP="00AA765F">
            <w:pPr>
              <w:rPr>
                <w:rFonts w:cstheme="minorHAnsi"/>
                <w:sz w:val="22"/>
                <w:szCs w:val="22"/>
              </w:rPr>
            </w:pPr>
            <w:r w:rsidRPr="00D779C4">
              <w:rPr>
                <w:rFonts w:cstheme="minorHAnsi"/>
                <w:sz w:val="22"/>
                <w:szCs w:val="22"/>
              </w:rPr>
              <w:t> </w:t>
            </w:r>
          </w:p>
          <w:p w14:paraId="64E3D97B" w14:textId="77777777" w:rsidR="00DE4E86" w:rsidRPr="00D779C4" w:rsidRDefault="00DE4E86" w:rsidP="00AA765F">
            <w:pPr>
              <w:rPr>
                <w:rFonts w:cstheme="minorHAnsi"/>
                <w:sz w:val="22"/>
                <w:szCs w:val="22"/>
              </w:rPr>
            </w:pPr>
            <w:r w:rsidRPr="00D779C4">
              <w:rPr>
                <w:rFonts w:cstheme="minorHAnsi"/>
                <w:sz w:val="22"/>
                <w:szCs w:val="22"/>
              </w:rPr>
              <w:t> </w:t>
            </w:r>
          </w:p>
          <w:p w14:paraId="141B2F35" w14:textId="77777777" w:rsidR="00DE4E86" w:rsidRPr="00D779C4" w:rsidRDefault="00DE4E86" w:rsidP="00AA765F">
            <w:pPr>
              <w:rPr>
                <w:rFonts w:cstheme="minorHAnsi"/>
                <w:sz w:val="22"/>
                <w:szCs w:val="22"/>
              </w:rPr>
            </w:pPr>
            <w:r w:rsidRPr="00D779C4">
              <w:rPr>
                <w:rFonts w:cstheme="minorHAnsi"/>
                <w:sz w:val="22"/>
                <w:szCs w:val="22"/>
              </w:rPr>
              <w:t> </w:t>
            </w:r>
          </w:p>
          <w:p w14:paraId="71EED0D4" w14:textId="77777777" w:rsidR="00DE4E86" w:rsidRPr="00D779C4" w:rsidRDefault="00DE4E86" w:rsidP="00AA765F">
            <w:pPr>
              <w:rPr>
                <w:rFonts w:cstheme="minorHAnsi"/>
                <w:sz w:val="22"/>
                <w:szCs w:val="22"/>
              </w:rPr>
            </w:pPr>
            <w:r w:rsidRPr="00D779C4">
              <w:rPr>
                <w:rFonts w:cstheme="minorHAnsi"/>
                <w:sz w:val="22"/>
                <w:szCs w:val="22"/>
              </w:rPr>
              <w:t> </w:t>
            </w:r>
          </w:p>
          <w:p w14:paraId="71CE4747" w14:textId="77777777" w:rsidR="00DE4E86" w:rsidRPr="00D779C4" w:rsidRDefault="00DE4E86" w:rsidP="00AA765F">
            <w:pPr>
              <w:rPr>
                <w:rFonts w:cstheme="minorHAnsi"/>
                <w:sz w:val="22"/>
                <w:szCs w:val="22"/>
              </w:rPr>
            </w:pPr>
            <w:r w:rsidRPr="00D779C4">
              <w:rPr>
                <w:rFonts w:cstheme="minorHAnsi"/>
                <w:sz w:val="22"/>
                <w:szCs w:val="22"/>
              </w:rPr>
              <w:t> </w:t>
            </w:r>
          </w:p>
          <w:p w14:paraId="11916F26" w14:textId="77777777" w:rsidR="00DE4E86" w:rsidRPr="00D779C4" w:rsidRDefault="00DE4E86" w:rsidP="00AA765F">
            <w:pPr>
              <w:rPr>
                <w:rFonts w:cstheme="minorHAnsi"/>
                <w:sz w:val="22"/>
                <w:szCs w:val="22"/>
              </w:rPr>
            </w:pPr>
            <w:r w:rsidRPr="00D779C4">
              <w:rPr>
                <w:rFonts w:cstheme="minorHAnsi"/>
                <w:sz w:val="22"/>
                <w:szCs w:val="22"/>
              </w:rPr>
              <w:t> </w:t>
            </w:r>
          </w:p>
        </w:tc>
      </w:tr>
      <w:tr w:rsidR="00155C1C" w:rsidRPr="00D779C4" w14:paraId="47526DF0" w14:textId="77777777" w:rsidTr="00D779C4">
        <w:trPr>
          <w:trHeight w:val="320"/>
        </w:trPr>
        <w:tc>
          <w:tcPr>
            <w:tcW w:w="1598" w:type="dxa"/>
            <w:vMerge/>
            <w:noWrap/>
            <w:hideMark/>
          </w:tcPr>
          <w:p w14:paraId="27C7A9BE" w14:textId="77777777" w:rsidR="00DE4E86" w:rsidRPr="00D779C4" w:rsidRDefault="00DE4E86" w:rsidP="00AA765F">
            <w:pPr>
              <w:rPr>
                <w:rFonts w:cstheme="minorHAnsi"/>
                <w:b/>
                <w:bCs/>
                <w:sz w:val="22"/>
                <w:szCs w:val="22"/>
              </w:rPr>
            </w:pPr>
          </w:p>
        </w:tc>
        <w:tc>
          <w:tcPr>
            <w:tcW w:w="1476" w:type="dxa"/>
            <w:vMerge/>
            <w:noWrap/>
            <w:hideMark/>
          </w:tcPr>
          <w:p w14:paraId="31C7A8E1" w14:textId="77777777" w:rsidR="00DE4E86" w:rsidRPr="00D779C4" w:rsidRDefault="00DE4E86" w:rsidP="00AA765F">
            <w:pPr>
              <w:rPr>
                <w:rFonts w:cstheme="minorHAnsi"/>
                <w:sz w:val="22"/>
                <w:szCs w:val="22"/>
              </w:rPr>
            </w:pPr>
          </w:p>
        </w:tc>
        <w:tc>
          <w:tcPr>
            <w:tcW w:w="1905" w:type="dxa"/>
            <w:vMerge/>
            <w:noWrap/>
            <w:hideMark/>
          </w:tcPr>
          <w:p w14:paraId="53A684D2" w14:textId="77777777" w:rsidR="00DE4E86" w:rsidRPr="00D779C4" w:rsidRDefault="00DE4E86" w:rsidP="00AA765F">
            <w:pPr>
              <w:rPr>
                <w:rFonts w:cstheme="minorHAnsi"/>
                <w:sz w:val="22"/>
                <w:szCs w:val="22"/>
              </w:rPr>
            </w:pPr>
          </w:p>
        </w:tc>
        <w:tc>
          <w:tcPr>
            <w:tcW w:w="3952" w:type="dxa"/>
            <w:noWrap/>
            <w:hideMark/>
          </w:tcPr>
          <w:p w14:paraId="36425843" w14:textId="77777777" w:rsidR="00DE4E86" w:rsidRPr="00D779C4" w:rsidRDefault="00DE4E86" w:rsidP="00AA765F">
            <w:pPr>
              <w:rPr>
                <w:rFonts w:cstheme="minorHAnsi"/>
                <w:sz w:val="22"/>
                <w:szCs w:val="22"/>
              </w:rPr>
            </w:pPr>
            <w:r w:rsidRPr="00D779C4">
              <w:rPr>
                <w:rFonts w:cstheme="minorHAnsi"/>
                <w:sz w:val="22"/>
                <w:szCs w:val="22"/>
              </w:rPr>
              <w:t>Subject 3</w:t>
            </w:r>
          </w:p>
        </w:tc>
        <w:tc>
          <w:tcPr>
            <w:tcW w:w="1275" w:type="dxa"/>
            <w:noWrap/>
            <w:hideMark/>
          </w:tcPr>
          <w:p w14:paraId="2A40D25D" w14:textId="77777777" w:rsidR="00DE4E86" w:rsidRPr="00D779C4" w:rsidRDefault="00DE4E86" w:rsidP="00AA765F">
            <w:pPr>
              <w:rPr>
                <w:rFonts w:cstheme="minorHAnsi"/>
                <w:sz w:val="22"/>
                <w:szCs w:val="22"/>
              </w:rPr>
            </w:pPr>
            <w:r w:rsidRPr="00D779C4">
              <w:rPr>
                <w:rFonts w:cstheme="minorHAnsi"/>
                <w:sz w:val="22"/>
                <w:szCs w:val="22"/>
              </w:rPr>
              <w:t>7</w:t>
            </w:r>
          </w:p>
        </w:tc>
        <w:tc>
          <w:tcPr>
            <w:tcW w:w="1532" w:type="dxa"/>
            <w:noWrap/>
            <w:hideMark/>
          </w:tcPr>
          <w:p w14:paraId="13D31354"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23993351" w14:textId="77777777" w:rsidR="00DE4E86" w:rsidRPr="00D779C4" w:rsidRDefault="00DE4E86" w:rsidP="00AA765F">
            <w:pPr>
              <w:rPr>
                <w:rFonts w:cstheme="minorHAnsi"/>
                <w:sz w:val="22"/>
                <w:szCs w:val="22"/>
              </w:rPr>
            </w:pPr>
          </w:p>
        </w:tc>
      </w:tr>
      <w:tr w:rsidR="00155C1C" w:rsidRPr="00D779C4" w14:paraId="4409D370" w14:textId="77777777" w:rsidTr="00D779C4">
        <w:trPr>
          <w:trHeight w:val="320"/>
        </w:trPr>
        <w:tc>
          <w:tcPr>
            <w:tcW w:w="1598" w:type="dxa"/>
            <w:vMerge/>
            <w:noWrap/>
            <w:hideMark/>
          </w:tcPr>
          <w:p w14:paraId="40505CEA" w14:textId="77777777" w:rsidR="00DE4E86" w:rsidRPr="00D779C4" w:rsidRDefault="00DE4E86" w:rsidP="00AA765F">
            <w:pPr>
              <w:rPr>
                <w:rFonts w:cstheme="minorHAnsi"/>
                <w:sz w:val="22"/>
                <w:szCs w:val="22"/>
              </w:rPr>
            </w:pPr>
          </w:p>
        </w:tc>
        <w:tc>
          <w:tcPr>
            <w:tcW w:w="1476" w:type="dxa"/>
            <w:vMerge/>
            <w:noWrap/>
            <w:hideMark/>
          </w:tcPr>
          <w:p w14:paraId="660956D8" w14:textId="77777777" w:rsidR="00DE4E86" w:rsidRPr="00D779C4" w:rsidRDefault="00DE4E86" w:rsidP="00AA765F">
            <w:pPr>
              <w:rPr>
                <w:rFonts w:cstheme="minorHAnsi"/>
                <w:sz w:val="22"/>
                <w:szCs w:val="22"/>
              </w:rPr>
            </w:pPr>
          </w:p>
        </w:tc>
        <w:tc>
          <w:tcPr>
            <w:tcW w:w="1905" w:type="dxa"/>
            <w:vMerge/>
            <w:noWrap/>
            <w:hideMark/>
          </w:tcPr>
          <w:p w14:paraId="0F559482" w14:textId="77777777" w:rsidR="00DE4E86" w:rsidRPr="00D779C4" w:rsidRDefault="00DE4E86" w:rsidP="00AA765F">
            <w:pPr>
              <w:rPr>
                <w:rFonts w:cstheme="minorHAnsi"/>
                <w:sz w:val="22"/>
                <w:szCs w:val="22"/>
              </w:rPr>
            </w:pPr>
          </w:p>
        </w:tc>
        <w:tc>
          <w:tcPr>
            <w:tcW w:w="3952" w:type="dxa"/>
            <w:noWrap/>
            <w:hideMark/>
          </w:tcPr>
          <w:p w14:paraId="612EF240" w14:textId="77777777" w:rsidR="00DE4E86" w:rsidRPr="00D779C4" w:rsidRDefault="00DE4E86" w:rsidP="00AA765F">
            <w:pPr>
              <w:rPr>
                <w:rFonts w:cstheme="minorHAnsi"/>
                <w:sz w:val="22"/>
                <w:szCs w:val="22"/>
              </w:rPr>
            </w:pPr>
            <w:r w:rsidRPr="00D779C4">
              <w:rPr>
                <w:rFonts w:cstheme="minorHAnsi"/>
                <w:sz w:val="22"/>
                <w:szCs w:val="22"/>
              </w:rPr>
              <w:t>Subjects 4,10</w:t>
            </w:r>
          </w:p>
        </w:tc>
        <w:tc>
          <w:tcPr>
            <w:tcW w:w="1275" w:type="dxa"/>
            <w:noWrap/>
            <w:hideMark/>
          </w:tcPr>
          <w:p w14:paraId="611075D6" w14:textId="77777777" w:rsidR="00DE4E86" w:rsidRPr="00D779C4" w:rsidRDefault="00DE4E86" w:rsidP="00AA765F">
            <w:pPr>
              <w:rPr>
                <w:rFonts w:cstheme="minorHAnsi"/>
                <w:sz w:val="22"/>
                <w:szCs w:val="22"/>
              </w:rPr>
            </w:pPr>
            <w:r w:rsidRPr="00D779C4">
              <w:rPr>
                <w:rFonts w:cstheme="minorHAnsi"/>
                <w:sz w:val="22"/>
                <w:szCs w:val="22"/>
              </w:rPr>
              <w:t>2</w:t>
            </w:r>
          </w:p>
        </w:tc>
        <w:tc>
          <w:tcPr>
            <w:tcW w:w="1532" w:type="dxa"/>
            <w:noWrap/>
            <w:hideMark/>
          </w:tcPr>
          <w:p w14:paraId="4F8584DB"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5046B7E6" w14:textId="77777777" w:rsidR="00DE4E86" w:rsidRPr="00D779C4" w:rsidRDefault="00DE4E86" w:rsidP="00AA765F">
            <w:pPr>
              <w:rPr>
                <w:rFonts w:cstheme="minorHAnsi"/>
                <w:sz w:val="22"/>
                <w:szCs w:val="22"/>
              </w:rPr>
            </w:pPr>
          </w:p>
        </w:tc>
      </w:tr>
      <w:tr w:rsidR="00155C1C" w:rsidRPr="00D779C4" w14:paraId="462497AE" w14:textId="77777777" w:rsidTr="00D779C4">
        <w:trPr>
          <w:trHeight w:val="320"/>
        </w:trPr>
        <w:tc>
          <w:tcPr>
            <w:tcW w:w="1598" w:type="dxa"/>
            <w:vMerge/>
            <w:noWrap/>
            <w:hideMark/>
          </w:tcPr>
          <w:p w14:paraId="48014435" w14:textId="77777777" w:rsidR="00DE4E86" w:rsidRPr="00D779C4" w:rsidRDefault="00DE4E86" w:rsidP="00AA765F">
            <w:pPr>
              <w:rPr>
                <w:rFonts w:cstheme="minorHAnsi"/>
                <w:sz w:val="22"/>
                <w:szCs w:val="22"/>
              </w:rPr>
            </w:pPr>
          </w:p>
        </w:tc>
        <w:tc>
          <w:tcPr>
            <w:tcW w:w="1476" w:type="dxa"/>
            <w:vMerge/>
            <w:noWrap/>
            <w:hideMark/>
          </w:tcPr>
          <w:p w14:paraId="73A27AE5" w14:textId="77777777" w:rsidR="00DE4E86" w:rsidRPr="00D779C4" w:rsidRDefault="00DE4E86" w:rsidP="00AA765F">
            <w:pPr>
              <w:rPr>
                <w:rFonts w:cstheme="minorHAnsi"/>
                <w:sz w:val="22"/>
                <w:szCs w:val="22"/>
              </w:rPr>
            </w:pPr>
          </w:p>
        </w:tc>
        <w:tc>
          <w:tcPr>
            <w:tcW w:w="1905" w:type="dxa"/>
            <w:vMerge/>
            <w:noWrap/>
            <w:hideMark/>
          </w:tcPr>
          <w:p w14:paraId="3B5194A2" w14:textId="77777777" w:rsidR="00DE4E86" w:rsidRPr="00D779C4" w:rsidRDefault="00DE4E86" w:rsidP="00AA765F">
            <w:pPr>
              <w:rPr>
                <w:rFonts w:cstheme="minorHAnsi"/>
                <w:sz w:val="22"/>
                <w:szCs w:val="22"/>
              </w:rPr>
            </w:pPr>
          </w:p>
        </w:tc>
        <w:tc>
          <w:tcPr>
            <w:tcW w:w="3952" w:type="dxa"/>
            <w:noWrap/>
            <w:hideMark/>
          </w:tcPr>
          <w:p w14:paraId="43BFE4FE" w14:textId="77777777" w:rsidR="00DE4E86" w:rsidRPr="00D779C4" w:rsidRDefault="00DE4E86" w:rsidP="00AA765F">
            <w:pPr>
              <w:rPr>
                <w:rFonts w:cstheme="minorHAnsi"/>
                <w:sz w:val="22"/>
                <w:szCs w:val="22"/>
              </w:rPr>
            </w:pPr>
            <w:r w:rsidRPr="00D779C4">
              <w:rPr>
                <w:rFonts w:cstheme="minorHAnsi"/>
                <w:sz w:val="22"/>
                <w:szCs w:val="22"/>
              </w:rPr>
              <w:t>Subject 5</w:t>
            </w:r>
          </w:p>
        </w:tc>
        <w:tc>
          <w:tcPr>
            <w:tcW w:w="1275" w:type="dxa"/>
            <w:noWrap/>
            <w:hideMark/>
          </w:tcPr>
          <w:p w14:paraId="33C0AB75" w14:textId="77777777" w:rsidR="00DE4E86" w:rsidRPr="00D779C4" w:rsidRDefault="00DE4E86" w:rsidP="00AA765F">
            <w:pPr>
              <w:rPr>
                <w:rFonts w:cstheme="minorHAnsi"/>
                <w:sz w:val="22"/>
                <w:szCs w:val="22"/>
              </w:rPr>
            </w:pPr>
            <w:r w:rsidRPr="00D779C4">
              <w:rPr>
                <w:rFonts w:cstheme="minorHAnsi"/>
                <w:sz w:val="22"/>
                <w:szCs w:val="22"/>
              </w:rPr>
              <w:t>1</w:t>
            </w:r>
          </w:p>
        </w:tc>
        <w:tc>
          <w:tcPr>
            <w:tcW w:w="1532" w:type="dxa"/>
            <w:noWrap/>
            <w:hideMark/>
          </w:tcPr>
          <w:p w14:paraId="017E706A"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6AAB3BDE" w14:textId="77777777" w:rsidR="00DE4E86" w:rsidRPr="00D779C4" w:rsidRDefault="00DE4E86" w:rsidP="00AA765F">
            <w:pPr>
              <w:rPr>
                <w:rFonts w:cstheme="minorHAnsi"/>
                <w:sz w:val="22"/>
                <w:szCs w:val="22"/>
              </w:rPr>
            </w:pPr>
          </w:p>
        </w:tc>
      </w:tr>
      <w:tr w:rsidR="00155C1C" w:rsidRPr="00D779C4" w14:paraId="0A3A5D18" w14:textId="77777777" w:rsidTr="00D779C4">
        <w:trPr>
          <w:trHeight w:val="320"/>
        </w:trPr>
        <w:tc>
          <w:tcPr>
            <w:tcW w:w="1598" w:type="dxa"/>
            <w:vMerge/>
            <w:noWrap/>
            <w:hideMark/>
          </w:tcPr>
          <w:p w14:paraId="04DBBFF6" w14:textId="77777777" w:rsidR="00DE4E86" w:rsidRPr="00D779C4" w:rsidRDefault="00DE4E86" w:rsidP="00AA765F">
            <w:pPr>
              <w:rPr>
                <w:rFonts w:cstheme="minorHAnsi"/>
                <w:sz w:val="22"/>
                <w:szCs w:val="22"/>
              </w:rPr>
            </w:pPr>
          </w:p>
        </w:tc>
        <w:tc>
          <w:tcPr>
            <w:tcW w:w="1476" w:type="dxa"/>
            <w:vMerge/>
            <w:noWrap/>
            <w:hideMark/>
          </w:tcPr>
          <w:p w14:paraId="7D5FFA5C" w14:textId="77777777" w:rsidR="00DE4E86" w:rsidRPr="00D779C4" w:rsidRDefault="00DE4E86" w:rsidP="00AA765F">
            <w:pPr>
              <w:rPr>
                <w:rFonts w:cstheme="minorHAnsi"/>
                <w:sz w:val="22"/>
                <w:szCs w:val="22"/>
              </w:rPr>
            </w:pPr>
          </w:p>
        </w:tc>
        <w:tc>
          <w:tcPr>
            <w:tcW w:w="1905" w:type="dxa"/>
            <w:vMerge/>
            <w:noWrap/>
            <w:hideMark/>
          </w:tcPr>
          <w:p w14:paraId="66148BE3" w14:textId="77777777" w:rsidR="00DE4E86" w:rsidRPr="00D779C4" w:rsidRDefault="00DE4E86" w:rsidP="00AA765F">
            <w:pPr>
              <w:rPr>
                <w:rFonts w:cstheme="minorHAnsi"/>
                <w:sz w:val="22"/>
                <w:szCs w:val="22"/>
              </w:rPr>
            </w:pPr>
          </w:p>
        </w:tc>
        <w:tc>
          <w:tcPr>
            <w:tcW w:w="3952" w:type="dxa"/>
            <w:noWrap/>
            <w:hideMark/>
          </w:tcPr>
          <w:p w14:paraId="3D477608" w14:textId="77777777" w:rsidR="00DE4E86" w:rsidRPr="00D779C4" w:rsidRDefault="00DE4E86" w:rsidP="00AA765F">
            <w:pPr>
              <w:rPr>
                <w:rFonts w:cstheme="minorHAnsi"/>
                <w:sz w:val="22"/>
                <w:szCs w:val="22"/>
              </w:rPr>
            </w:pPr>
            <w:r w:rsidRPr="00D779C4">
              <w:rPr>
                <w:rFonts w:cstheme="minorHAnsi"/>
                <w:sz w:val="22"/>
                <w:szCs w:val="22"/>
              </w:rPr>
              <w:t>Subject 6</w:t>
            </w:r>
          </w:p>
        </w:tc>
        <w:tc>
          <w:tcPr>
            <w:tcW w:w="1275" w:type="dxa"/>
            <w:noWrap/>
            <w:hideMark/>
          </w:tcPr>
          <w:p w14:paraId="7987E054" w14:textId="77777777" w:rsidR="00DE4E86" w:rsidRPr="00D779C4" w:rsidRDefault="00DE4E86" w:rsidP="00AA765F">
            <w:pPr>
              <w:rPr>
                <w:rFonts w:cstheme="minorHAnsi"/>
                <w:sz w:val="22"/>
                <w:szCs w:val="22"/>
              </w:rPr>
            </w:pPr>
            <w:r w:rsidRPr="00D779C4">
              <w:rPr>
                <w:rFonts w:cstheme="minorHAnsi"/>
                <w:sz w:val="22"/>
                <w:szCs w:val="22"/>
              </w:rPr>
              <w:t>5</w:t>
            </w:r>
          </w:p>
        </w:tc>
        <w:tc>
          <w:tcPr>
            <w:tcW w:w="1532" w:type="dxa"/>
            <w:noWrap/>
            <w:hideMark/>
          </w:tcPr>
          <w:p w14:paraId="6CB5E508"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1920611D" w14:textId="77777777" w:rsidR="00DE4E86" w:rsidRPr="00D779C4" w:rsidRDefault="00DE4E86" w:rsidP="00AA765F">
            <w:pPr>
              <w:rPr>
                <w:rFonts w:cstheme="minorHAnsi"/>
                <w:sz w:val="22"/>
                <w:szCs w:val="22"/>
              </w:rPr>
            </w:pPr>
          </w:p>
        </w:tc>
      </w:tr>
      <w:tr w:rsidR="00155C1C" w:rsidRPr="00D779C4" w14:paraId="12FF0C0A" w14:textId="77777777" w:rsidTr="00D779C4">
        <w:trPr>
          <w:trHeight w:val="340"/>
        </w:trPr>
        <w:tc>
          <w:tcPr>
            <w:tcW w:w="1598" w:type="dxa"/>
            <w:vMerge/>
            <w:noWrap/>
            <w:hideMark/>
          </w:tcPr>
          <w:p w14:paraId="7C122719" w14:textId="77777777" w:rsidR="00DE4E86" w:rsidRPr="00D779C4" w:rsidRDefault="00DE4E86" w:rsidP="00AA765F">
            <w:pPr>
              <w:rPr>
                <w:rFonts w:cstheme="minorHAnsi"/>
                <w:sz w:val="22"/>
                <w:szCs w:val="22"/>
              </w:rPr>
            </w:pPr>
          </w:p>
        </w:tc>
        <w:tc>
          <w:tcPr>
            <w:tcW w:w="1476" w:type="dxa"/>
            <w:vMerge/>
            <w:noWrap/>
            <w:hideMark/>
          </w:tcPr>
          <w:p w14:paraId="5F72F1ED" w14:textId="77777777" w:rsidR="00DE4E86" w:rsidRPr="00D779C4" w:rsidRDefault="00DE4E86" w:rsidP="00AA765F">
            <w:pPr>
              <w:rPr>
                <w:rFonts w:cstheme="minorHAnsi"/>
                <w:sz w:val="22"/>
                <w:szCs w:val="22"/>
              </w:rPr>
            </w:pPr>
          </w:p>
        </w:tc>
        <w:tc>
          <w:tcPr>
            <w:tcW w:w="1905" w:type="dxa"/>
            <w:vMerge/>
            <w:noWrap/>
            <w:hideMark/>
          </w:tcPr>
          <w:p w14:paraId="57B7F713" w14:textId="77777777" w:rsidR="00DE4E86" w:rsidRPr="00D779C4" w:rsidRDefault="00DE4E86" w:rsidP="00AA765F">
            <w:pPr>
              <w:rPr>
                <w:rFonts w:cstheme="minorHAnsi"/>
                <w:sz w:val="22"/>
                <w:szCs w:val="22"/>
              </w:rPr>
            </w:pPr>
          </w:p>
        </w:tc>
        <w:tc>
          <w:tcPr>
            <w:tcW w:w="3952" w:type="dxa"/>
            <w:noWrap/>
            <w:hideMark/>
          </w:tcPr>
          <w:p w14:paraId="478E75E9" w14:textId="77777777" w:rsidR="00DE4E86" w:rsidRPr="00D779C4" w:rsidRDefault="00DE4E86" w:rsidP="00AA765F">
            <w:pPr>
              <w:rPr>
                <w:rFonts w:cstheme="minorHAnsi"/>
                <w:sz w:val="22"/>
                <w:szCs w:val="22"/>
              </w:rPr>
            </w:pPr>
            <w:r w:rsidRPr="00D779C4">
              <w:rPr>
                <w:rFonts w:cstheme="minorHAnsi"/>
                <w:sz w:val="22"/>
                <w:szCs w:val="22"/>
              </w:rPr>
              <w:t>Subject 7,8</w:t>
            </w:r>
          </w:p>
        </w:tc>
        <w:tc>
          <w:tcPr>
            <w:tcW w:w="1275" w:type="dxa"/>
            <w:noWrap/>
            <w:hideMark/>
          </w:tcPr>
          <w:p w14:paraId="3F4E3599" w14:textId="77777777" w:rsidR="00DE4E86" w:rsidRPr="00D779C4" w:rsidRDefault="00DE4E86" w:rsidP="00AA765F">
            <w:pPr>
              <w:rPr>
                <w:rFonts w:cstheme="minorHAnsi"/>
                <w:sz w:val="22"/>
                <w:szCs w:val="22"/>
              </w:rPr>
            </w:pPr>
            <w:r w:rsidRPr="00D779C4">
              <w:rPr>
                <w:rFonts w:cstheme="minorHAnsi"/>
                <w:sz w:val="22"/>
                <w:szCs w:val="22"/>
              </w:rPr>
              <w:t>9</w:t>
            </w:r>
          </w:p>
        </w:tc>
        <w:tc>
          <w:tcPr>
            <w:tcW w:w="1532" w:type="dxa"/>
            <w:noWrap/>
            <w:hideMark/>
          </w:tcPr>
          <w:p w14:paraId="366B1323" w14:textId="77777777" w:rsidR="00DE4E86" w:rsidRPr="00D779C4" w:rsidRDefault="00DE4E86" w:rsidP="00AA765F">
            <w:pPr>
              <w:rPr>
                <w:rFonts w:cstheme="minorHAnsi"/>
                <w:sz w:val="22"/>
                <w:szCs w:val="22"/>
              </w:rPr>
            </w:pPr>
            <w:r w:rsidRPr="00D779C4">
              <w:rPr>
                <w:rFonts w:cstheme="minorHAnsi"/>
                <w:sz w:val="22"/>
                <w:szCs w:val="22"/>
              </w:rPr>
              <w:t> </w:t>
            </w:r>
          </w:p>
        </w:tc>
        <w:tc>
          <w:tcPr>
            <w:tcW w:w="3288" w:type="dxa"/>
            <w:vMerge/>
            <w:noWrap/>
          </w:tcPr>
          <w:p w14:paraId="44C9F66A" w14:textId="77777777" w:rsidR="00DE4E86" w:rsidRPr="00D779C4" w:rsidRDefault="00DE4E86" w:rsidP="00AA765F">
            <w:pPr>
              <w:rPr>
                <w:rFonts w:cstheme="minorHAnsi"/>
                <w:sz w:val="22"/>
                <w:szCs w:val="22"/>
              </w:rPr>
            </w:pPr>
          </w:p>
        </w:tc>
      </w:tr>
      <w:tr w:rsidR="00155C1C" w:rsidRPr="00D779C4" w14:paraId="6156FB03" w14:textId="77777777" w:rsidTr="00D779C4">
        <w:trPr>
          <w:trHeight w:val="320"/>
        </w:trPr>
        <w:tc>
          <w:tcPr>
            <w:tcW w:w="1598" w:type="dxa"/>
            <w:vMerge/>
            <w:noWrap/>
            <w:hideMark/>
          </w:tcPr>
          <w:p w14:paraId="5D7D92B4" w14:textId="77777777" w:rsidR="00DE4E86" w:rsidRPr="00D779C4" w:rsidRDefault="00DE4E86" w:rsidP="00AA765F">
            <w:pPr>
              <w:rPr>
                <w:rFonts w:cstheme="minorHAnsi"/>
                <w:sz w:val="22"/>
                <w:szCs w:val="22"/>
              </w:rPr>
            </w:pPr>
          </w:p>
        </w:tc>
        <w:tc>
          <w:tcPr>
            <w:tcW w:w="1476" w:type="dxa"/>
            <w:vMerge/>
            <w:noWrap/>
            <w:hideMark/>
          </w:tcPr>
          <w:p w14:paraId="3571F0A3" w14:textId="77777777" w:rsidR="00DE4E86" w:rsidRPr="00D779C4" w:rsidRDefault="00DE4E86" w:rsidP="00AA765F">
            <w:pPr>
              <w:rPr>
                <w:rFonts w:cstheme="minorHAnsi"/>
                <w:sz w:val="22"/>
                <w:szCs w:val="22"/>
              </w:rPr>
            </w:pPr>
          </w:p>
        </w:tc>
        <w:tc>
          <w:tcPr>
            <w:tcW w:w="1905" w:type="dxa"/>
            <w:vMerge/>
            <w:noWrap/>
            <w:hideMark/>
          </w:tcPr>
          <w:p w14:paraId="6F29709C" w14:textId="77777777" w:rsidR="00DE4E86" w:rsidRPr="00D779C4" w:rsidRDefault="00DE4E86" w:rsidP="00AA765F">
            <w:pPr>
              <w:rPr>
                <w:rFonts w:cstheme="minorHAnsi"/>
                <w:sz w:val="22"/>
                <w:szCs w:val="22"/>
              </w:rPr>
            </w:pPr>
          </w:p>
        </w:tc>
        <w:tc>
          <w:tcPr>
            <w:tcW w:w="3952" w:type="dxa"/>
            <w:noWrap/>
            <w:hideMark/>
          </w:tcPr>
          <w:p w14:paraId="23D1F0E2" w14:textId="77777777" w:rsidR="00DE4E86" w:rsidRPr="00D779C4" w:rsidRDefault="00DE4E86" w:rsidP="00AA765F">
            <w:pPr>
              <w:rPr>
                <w:rFonts w:cstheme="minorHAnsi"/>
                <w:sz w:val="22"/>
                <w:szCs w:val="22"/>
              </w:rPr>
            </w:pPr>
            <w:r w:rsidRPr="00D779C4">
              <w:rPr>
                <w:rFonts w:cstheme="minorHAnsi"/>
                <w:sz w:val="22"/>
                <w:szCs w:val="22"/>
              </w:rPr>
              <w:t>Subject 1 (at 4 weeks)</w:t>
            </w:r>
          </w:p>
        </w:tc>
        <w:tc>
          <w:tcPr>
            <w:tcW w:w="1275" w:type="dxa"/>
            <w:noWrap/>
            <w:hideMark/>
          </w:tcPr>
          <w:p w14:paraId="4812CA45"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13E68D70" w14:textId="77777777" w:rsidR="00DE4E86" w:rsidRPr="00D779C4" w:rsidRDefault="00DE4E86" w:rsidP="00AA765F">
            <w:pPr>
              <w:rPr>
                <w:rFonts w:cstheme="minorHAnsi"/>
                <w:sz w:val="22"/>
                <w:szCs w:val="22"/>
              </w:rPr>
            </w:pPr>
            <w:r w:rsidRPr="00D779C4">
              <w:rPr>
                <w:rFonts w:cstheme="minorHAnsi"/>
                <w:sz w:val="22"/>
                <w:szCs w:val="22"/>
              </w:rPr>
              <w:t>1</w:t>
            </w:r>
          </w:p>
        </w:tc>
        <w:tc>
          <w:tcPr>
            <w:tcW w:w="3288" w:type="dxa"/>
            <w:vMerge/>
            <w:noWrap/>
          </w:tcPr>
          <w:p w14:paraId="0ECCC966" w14:textId="77777777" w:rsidR="00DE4E86" w:rsidRPr="00D779C4" w:rsidRDefault="00DE4E86" w:rsidP="00AA765F">
            <w:pPr>
              <w:rPr>
                <w:rFonts w:cstheme="minorHAnsi"/>
                <w:sz w:val="22"/>
                <w:szCs w:val="22"/>
              </w:rPr>
            </w:pPr>
          </w:p>
        </w:tc>
      </w:tr>
      <w:tr w:rsidR="00155C1C" w:rsidRPr="00D779C4" w14:paraId="47C3628B" w14:textId="77777777" w:rsidTr="00D779C4">
        <w:trPr>
          <w:trHeight w:val="320"/>
        </w:trPr>
        <w:tc>
          <w:tcPr>
            <w:tcW w:w="1598" w:type="dxa"/>
            <w:vMerge/>
            <w:noWrap/>
            <w:hideMark/>
          </w:tcPr>
          <w:p w14:paraId="60E87B54" w14:textId="77777777" w:rsidR="00DE4E86" w:rsidRPr="00D779C4" w:rsidRDefault="00DE4E86" w:rsidP="00AA765F">
            <w:pPr>
              <w:rPr>
                <w:rFonts w:cstheme="minorHAnsi"/>
                <w:b/>
                <w:bCs/>
                <w:sz w:val="22"/>
                <w:szCs w:val="22"/>
              </w:rPr>
            </w:pPr>
          </w:p>
        </w:tc>
        <w:tc>
          <w:tcPr>
            <w:tcW w:w="1476" w:type="dxa"/>
            <w:vMerge/>
            <w:noWrap/>
            <w:hideMark/>
          </w:tcPr>
          <w:p w14:paraId="51D02C2B" w14:textId="77777777" w:rsidR="00DE4E86" w:rsidRPr="00D779C4" w:rsidRDefault="00DE4E86" w:rsidP="00AA765F">
            <w:pPr>
              <w:rPr>
                <w:rFonts w:cstheme="minorHAnsi"/>
                <w:sz w:val="22"/>
                <w:szCs w:val="22"/>
              </w:rPr>
            </w:pPr>
          </w:p>
        </w:tc>
        <w:tc>
          <w:tcPr>
            <w:tcW w:w="1905" w:type="dxa"/>
            <w:vMerge/>
            <w:noWrap/>
            <w:hideMark/>
          </w:tcPr>
          <w:p w14:paraId="3A3B419E" w14:textId="77777777" w:rsidR="00DE4E86" w:rsidRPr="00D779C4" w:rsidRDefault="00DE4E86" w:rsidP="00AA765F">
            <w:pPr>
              <w:rPr>
                <w:rFonts w:cstheme="minorHAnsi"/>
                <w:sz w:val="22"/>
                <w:szCs w:val="22"/>
              </w:rPr>
            </w:pPr>
          </w:p>
        </w:tc>
        <w:tc>
          <w:tcPr>
            <w:tcW w:w="3952" w:type="dxa"/>
            <w:noWrap/>
            <w:hideMark/>
          </w:tcPr>
          <w:p w14:paraId="0E5115A1" w14:textId="77777777" w:rsidR="00DE4E86" w:rsidRPr="00D779C4" w:rsidRDefault="00DE4E86" w:rsidP="00AA765F">
            <w:pPr>
              <w:rPr>
                <w:rFonts w:cstheme="minorHAnsi"/>
                <w:sz w:val="22"/>
                <w:szCs w:val="22"/>
              </w:rPr>
            </w:pPr>
            <w:r w:rsidRPr="00D779C4">
              <w:rPr>
                <w:rFonts w:cstheme="minorHAnsi"/>
                <w:sz w:val="22"/>
                <w:szCs w:val="22"/>
              </w:rPr>
              <w:t>Subject 2, 6 (at 4 weeks)</w:t>
            </w:r>
          </w:p>
        </w:tc>
        <w:tc>
          <w:tcPr>
            <w:tcW w:w="1275" w:type="dxa"/>
            <w:noWrap/>
            <w:hideMark/>
          </w:tcPr>
          <w:p w14:paraId="57B7830D"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362B6117" w14:textId="77777777" w:rsidR="00DE4E86" w:rsidRPr="00D779C4" w:rsidRDefault="00DE4E86" w:rsidP="00AA765F">
            <w:pPr>
              <w:rPr>
                <w:rFonts w:cstheme="minorHAnsi"/>
                <w:sz w:val="22"/>
                <w:szCs w:val="22"/>
              </w:rPr>
            </w:pPr>
            <w:r w:rsidRPr="00D779C4">
              <w:rPr>
                <w:rFonts w:cstheme="minorHAnsi"/>
                <w:sz w:val="22"/>
                <w:szCs w:val="22"/>
              </w:rPr>
              <w:t>Did not participate</w:t>
            </w:r>
          </w:p>
        </w:tc>
        <w:tc>
          <w:tcPr>
            <w:tcW w:w="3288" w:type="dxa"/>
            <w:vMerge/>
            <w:noWrap/>
          </w:tcPr>
          <w:p w14:paraId="39388141" w14:textId="77777777" w:rsidR="00DE4E86" w:rsidRPr="00D779C4" w:rsidRDefault="00DE4E86" w:rsidP="00AA765F">
            <w:pPr>
              <w:rPr>
                <w:rFonts w:cstheme="minorHAnsi"/>
                <w:sz w:val="22"/>
                <w:szCs w:val="22"/>
              </w:rPr>
            </w:pPr>
          </w:p>
        </w:tc>
      </w:tr>
      <w:tr w:rsidR="00155C1C" w:rsidRPr="00D779C4" w14:paraId="43D257B2" w14:textId="77777777" w:rsidTr="00D779C4">
        <w:trPr>
          <w:trHeight w:val="320"/>
        </w:trPr>
        <w:tc>
          <w:tcPr>
            <w:tcW w:w="1598" w:type="dxa"/>
            <w:vMerge/>
            <w:noWrap/>
            <w:hideMark/>
          </w:tcPr>
          <w:p w14:paraId="2DA856B9" w14:textId="77777777" w:rsidR="00DE4E86" w:rsidRPr="00D779C4" w:rsidRDefault="00DE4E86" w:rsidP="00AA765F">
            <w:pPr>
              <w:rPr>
                <w:rFonts w:cstheme="minorHAnsi"/>
                <w:sz w:val="22"/>
                <w:szCs w:val="22"/>
              </w:rPr>
            </w:pPr>
          </w:p>
        </w:tc>
        <w:tc>
          <w:tcPr>
            <w:tcW w:w="1476" w:type="dxa"/>
            <w:vMerge/>
            <w:noWrap/>
            <w:hideMark/>
          </w:tcPr>
          <w:p w14:paraId="2E13C416" w14:textId="77777777" w:rsidR="00DE4E86" w:rsidRPr="00D779C4" w:rsidRDefault="00DE4E86" w:rsidP="00AA765F">
            <w:pPr>
              <w:rPr>
                <w:rFonts w:cstheme="minorHAnsi"/>
                <w:sz w:val="22"/>
                <w:szCs w:val="22"/>
              </w:rPr>
            </w:pPr>
          </w:p>
        </w:tc>
        <w:tc>
          <w:tcPr>
            <w:tcW w:w="1905" w:type="dxa"/>
            <w:vMerge/>
            <w:noWrap/>
            <w:hideMark/>
          </w:tcPr>
          <w:p w14:paraId="47564168" w14:textId="77777777" w:rsidR="00DE4E86" w:rsidRPr="00D779C4" w:rsidRDefault="00DE4E86" w:rsidP="00AA765F">
            <w:pPr>
              <w:rPr>
                <w:rFonts w:cstheme="minorHAnsi"/>
                <w:sz w:val="22"/>
                <w:szCs w:val="22"/>
              </w:rPr>
            </w:pPr>
          </w:p>
        </w:tc>
        <w:tc>
          <w:tcPr>
            <w:tcW w:w="3952" w:type="dxa"/>
            <w:noWrap/>
            <w:hideMark/>
          </w:tcPr>
          <w:p w14:paraId="5317FC36" w14:textId="77777777" w:rsidR="00DE4E86" w:rsidRPr="00D779C4" w:rsidRDefault="00DE4E86" w:rsidP="00AA765F">
            <w:pPr>
              <w:rPr>
                <w:rFonts w:cstheme="minorHAnsi"/>
                <w:sz w:val="22"/>
                <w:szCs w:val="22"/>
              </w:rPr>
            </w:pPr>
            <w:r w:rsidRPr="00D779C4">
              <w:rPr>
                <w:rFonts w:cstheme="minorHAnsi"/>
                <w:sz w:val="22"/>
                <w:szCs w:val="22"/>
              </w:rPr>
              <w:t>Subject 3 (at 4 weeks)</w:t>
            </w:r>
          </w:p>
        </w:tc>
        <w:tc>
          <w:tcPr>
            <w:tcW w:w="1275" w:type="dxa"/>
            <w:noWrap/>
            <w:hideMark/>
          </w:tcPr>
          <w:p w14:paraId="5A337DC1"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046C42AA" w14:textId="77777777" w:rsidR="00DE4E86" w:rsidRPr="00D779C4" w:rsidRDefault="00DE4E86" w:rsidP="00AA765F">
            <w:pPr>
              <w:rPr>
                <w:rFonts w:cstheme="minorHAnsi"/>
                <w:sz w:val="22"/>
                <w:szCs w:val="22"/>
              </w:rPr>
            </w:pPr>
            <w:r w:rsidRPr="00D779C4">
              <w:rPr>
                <w:rFonts w:cstheme="minorHAnsi"/>
                <w:sz w:val="22"/>
                <w:szCs w:val="22"/>
              </w:rPr>
              <w:t>6</w:t>
            </w:r>
          </w:p>
        </w:tc>
        <w:tc>
          <w:tcPr>
            <w:tcW w:w="3288" w:type="dxa"/>
            <w:vMerge/>
            <w:noWrap/>
          </w:tcPr>
          <w:p w14:paraId="4846164D" w14:textId="77777777" w:rsidR="00DE4E86" w:rsidRPr="00D779C4" w:rsidRDefault="00DE4E86" w:rsidP="00AA765F">
            <w:pPr>
              <w:rPr>
                <w:rFonts w:cstheme="minorHAnsi"/>
                <w:sz w:val="22"/>
                <w:szCs w:val="22"/>
              </w:rPr>
            </w:pPr>
          </w:p>
        </w:tc>
      </w:tr>
      <w:tr w:rsidR="00155C1C" w:rsidRPr="00D779C4" w14:paraId="01011F59" w14:textId="77777777" w:rsidTr="00D779C4">
        <w:trPr>
          <w:trHeight w:val="320"/>
        </w:trPr>
        <w:tc>
          <w:tcPr>
            <w:tcW w:w="1598" w:type="dxa"/>
            <w:vMerge/>
            <w:noWrap/>
            <w:hideMark/>
          </w:tcPr>
          <w:p w14:paraId="777B2BB1" w14:textId="77777777" w:rsidR="00DE4E86" w:rsidRPr="00D779C4" w:rsidRDefault="00DE4E86" w:rsidP="00AA765F">
            <w:pPr>
              <w:rPr>
                <w:rFonts w:cstheme="minorHAnsi"/>
                <w:sz w:val="22"/>
                <w:szCs w:val="22"/>
              </w:rPr>
            </w:pPr>
          </w:p>
        </w:tc>
        <w:tc>
          <w:tcPr>
            <w:tcW w:w="1476" w:type="dxa"/>
            <w:vMerge/>
            <w:noWrap/>
            <w:hideMark/>
          </w:tcPr>
          <w:p w14:paraId="4B4811F2" w14:textId="77777777" w:rsidR="00DE4E86" w:rsidRPr="00D779C4" w:rsidRDefault="00DE4E86" w:rsidP="00AA765F">
            <w:pPr>
              <w:rPr>
                <w:rFonts w:cstheme="minorHAnsi"/>
                <w:sz w:val="22"/>
                <w:szCs w:val="22"/>
              </w:rPr>
            </w:pPr>
          </w:p>
        </w:tc>
        <w:tc>
          <w:tcPr>
            <w:tcW w:w="1905" w:type="dxa"/>
            <w:vMerge/>
            <w:noWrap/>
            <w:hideMark/>
          </w:tcPr>
          <w:p w14:paraId="26E55971" w14:textId="77777777" w:rsidR="00DE4E86" w:rsidRPr="00D779C4" w:rsidRDefault="00DE4E86" w:rsidP="00AA765F">
            <w:pPr>
              <w:rPr>
                <w:rFonts w:cstheme="minorHAnsi"/>
                <w:sz w:val="22"/>
                <w:szCs w:val="22"/>
              </w:rPr>
            </w:pPr>
          </w:p>
        </w:tc>
        <w:tc>
          <w:tcPr>
            <w:tcW w:w="3952" w:type="dxa"/>
            <w:noWrap/>
            <w:hideMark/>
          </w:tcPr>
          <w:p w14:paraId="47A50670" w14:textId="77777777" w:rsidR="00DE4E86" w:rsidRPr="00D779C4" w:rsidRDefault="00DE4E86" w:rsidP="00AA765F">
            <w:pPr>
              <w:rPr>
                <w:rFonts w:cstheme="minorHAnsi"/>
                <w:sz w:val="22"/>
                <w:szCs w:val="22"/>
              </w:rPr>
            </w:pPr>
            <w:r w:rsidRPr="00D779C4">
              <w:rPr>
                <w:rFonts w:cstheme="minorHAnsi"/>
                <w:sz w:val="22"/>
                <w:szCs w:val="22"/>
              </w:rPr>
              <w:t>Subject 4 (at 4 weeks)</w:t>
            </w:r>
          </w:p>
        </w:tc>
        <w:tc>
          <w:tcPr>
            <w:tcW w:w="1275" w:type="dxa"/>
            <w:noWrap/>
            <w:hideMark/>
          </w:tcPr>
          <w:p w14:paraId="20F4CDFB"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6A8EE11C" w14:textId="77777777" w:rsidR="00DE4E86" w:rsidRPr="00D779C4" w:rsidRDefault="00DE4E86" w:rsidP="00AA765F">
            <w:pPr>
              <w:rPr>
                <w:rFonts w:cstheme="minorHAnsi"/>
                <w:sz w:val="22"/>
                <w:szCs w:val="22"/>
              </w:rPr>
            </w:pPr>
            <w:r w:rsidRPr="00D779C4">
              <w:rPr>
                <w:rFonts w:cstheme="minorHAnsi"/>
                <w:sz w:val="22"/>
                <w:szCs w:val="22"/>
              </w:rPr>
              <w:t>8</w:t>
            </w:r>
          </w:p>
        </w:tc>
        <w:tc>
          <w:tcPr>
            <w:tcW w:w="3288" w:type="dxa"/>
            <w:vMerge/>
            <w:noWrap/>
          </w:tcPr>
          <w:p w14:paraId="065EE197" w14:textId="77777777" w:rsidR="00DE4E86" w:rsidRPr="00D779C4" w:rsidRDefault="00DE4E86" w:rsidP="00AA765F">
            <w:pPr>
              <w:rPr>
                <w:rFonts w:cstheme="minorHAnsi"/>
                <w:sz w:val="22"/>
                <w:szCs w:val="22"/>
              </w:rPr>
            </w:pPr>
          </w:p>
        </w:tc>
      </w:tr>
      <w:tr w:rsidR="00155C1C" w:rsidRPr="00D779C4" w14:paraId="3B6D14FC" w14:textId="77777777" w:rsidTr="00D779C4">
        <w:trPr>
          <w:trHeight w:val="320"/>
        </w:trPr>
        <w:tc>
          <w:tcPr>
            <w:tcW w:w="1598" w:type="dxa"/>
            <w:vMerge/>
            <w:noWrap/>
            <w:hideMark/>
          </w:tcPr>
          <w:p w14:paraId="231C435E" w14:textId="77777777" w:rsidR="00DE4E86" w:rsidRPr="00D779C4" w:rsidRDefault="00DE4E86" w:rsidP="00AA765F">
            <w:pPr>
              <w:rPr>
                <w:rFonts w:cstheme="minorHAnsi"/>
                <w:sz w:val="22"/>
                <w:szCs w:val="22"/>
              </w:rPr>
            </w:pPr>
          </w:p>
        </w:tc>
        <w:tc>
          <w:tcPr>
            <w:tcW w:w="1476" w:type="dxa"/>
            <w:vMerge/>
            <w:noWrap/>
            <w:hideMark/>
          </w:tcPr>
          <w:p w14:paraId="0E51432C" w14:textId="77777777" w:rsidR="00DE4E86" w:rsidRPr="00D779C4" w:rsidRDefault="00DE4E86" w:rsidP="00AA765F">
            <w:pPr>
              <w:rPr>
                <w:rFonts w:cstheme="minorHAnsi"/>
                <w:sz w:val="22"/>
                <w:szCs w:val="22"/>
              </w:rPr>
            </w:pPr>
          </w:p>
        </w:tc>
        <w:tc>
          <w:tcPr>
            <w:tcW w:w="1905" w:type="dxa"/>
            <w:vMerge/>
            <w:noWrap/>
            <w:hideMark/>
          </w:tcPr>
          <w:p w14:paraId="5E8A9BAD" w14:textId="77777777" w:rsidR="00DE4E86" w:rsidRPr="00D779C4" w:rsidRDefault="00DE4E86" w:rsidP="00AA765F">
            <w:pPr>
              <w:rPr>
                <w:rFonts w:cstheme="minorHAnsi"/>
                <w:sz w:val="22"/>
                <w:szCs w:val="22"/>
              </w:rPr>
            </w:pPr>
          </w:p>
        </w:tc>
        <w:tc>
          <w:tcPr>
            <w:tcW w:w="3952" w:type="dxa"/>
            <w:noWrap/>
            <w:hideMark/>
          </w:tcPr>
          <w:p w14:paraId="0683363F" w14:textId="77777777" w:rsidR="00DE4E86" w:rsidRPr="00D779C4" w:rsidRDefault="00DE4E86" w:rsidP="00AA765F">
            <w:pPr>
              <w:rPr>
                <w:rFonts w:cstheme="minorHAnsi"/>
                <w:sz w:val="22"/>
                <w:szCs w:val="22"/>
              </w:rPr>
            </w:pPr>
            <w:r w:rsidRPr="00D779C4">
              <w:rPr>
                <w:rFonts w:cstheme="minorHAnsi"/>
                <w:sz w:val="22"/>
                <w:szCs w:val="22"/>
              </w:rPr>
              <w:t>Subject 5 (at 4 weeks)</w:t>
            </w:r>
          </w:p>
        </w:tc>
        <w:tc>
          <w:tcPr>
            <w:tcW w:w="1275" w:type="dxa"/>
            <w:noWrap/>
            <w:hideMark/>
          </w:tcPr>
          <w:p w14:paraId="72C4CA61"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0294CDA0" w14:textId="77777777" w:rsidR="00DE4E86" w:rsidRPr="00D779C4" w:rsidRDefault="00DE4E86" w:rsidP="00AA765F">
            <w:pPr>
              <w:rPr>
                <w:rFonts w:cstheme="minorHAnsi"/>
                <w:sz w:val="22"/>
                <w:szCs w:val="22"/>
              </w:rPr>
            </w:pPr>
            <w:r w:rsidRPr="00D779C4">
              <w:rPr>
                <w:rFonts w:cstheme="minorHAnsi"/>
                <w:sz w:val="22"/>
                <w:szCs w:val="22"/>
              </w:rPr>
              <w:t>4</w:t>
            </w:r>
          </w:p>
        </w:tc>
        <w:tc>
          <w:tcPr>
            <w:tcW w:w="3288" w:type="dxa"/>
            <w:vMerge/>
            <w:noWrap/>
          </w:tcPr>
          <w:p w14:paraId="21A11345" w14:textId="77777777" w:rsidR="00DE4E86" w:rsidRPr="00D779C4" w:rsidRDefault="00DE4E86" w:rsidP="00AA765F">
            <w:pPr>
              <w:rPr>
                <w:rFonts w:cstheme="minorHAnsi"/>
                <w:sz w:val="22"/>
                <w:szCs w:val="22"/>
              </w:rPr>
            </w:pPr>
          </w:p>
        </w:tc>
      </w:tr>
      <w:tr w:rsidR="00155C1C" w:rsidRPr="00D779C4" w14:paraId="0F1FEA9C" w14:textId="77777777" w:rsidTr="00D779C4">
        <w:trPr>
          <w:trHeight w:val="320"/>
        </w:trPr>
        <w:tc>
          <w:tcPr>
            <w:tcW w:w="1598" w:type="dxa"/>
            <w:vMerge/>
            <w:noWrap/>
            <w:hideMark/>
          </w:tcPr>
          <w:p w14:paraId="62CAECFF" w14:textId="77777777" w:rsidR="00DE4E86" w:rsidRPr="00D779C4" w:rsidRDefault="00DE4E86" w:rsidP="00AA765F">
            <w:pPr>
              <w:rPr>
                <w:rFonts w:cstheme="minorHAnsi"/>
                <w:sz w:val="22"/>
                <w:szCs w:val="22"/>
              </w:rPr>
            </w:pPr>
          </w:p>
        </w:tc>
        <w:tc>
          <w:tcPr>
            <w:tcW w:w="1476" w:type="dxa"/>
            <w:vMerge/>
            <w:noWrap/>
            <w:hideMark/>
          </w:tcPr>
          <w:p w14:paraId="1DF2F098" w14:textId="77777777" w:rsidR="00DE4E86" w:rsidRPr="00D779C4" w:rsidRDefault="00DE4E86" w:rsidP="00AA765F">
            <w:pPr>
              <w:rPr>
                <w:rFonts w:cstheme="minorHAnsi"/>
                <w:sz w:val="22"/>
                <w:szCs w:val="22"/>
              </w:rPr>
            </w:pPr>
          </w:p>
        </w:tc>
        <w:tc>
          <w:tcPr>
            <w:tcW w:w="1905" w:type="dxa"/>
            <w:vMerge/>
            <w:noWrap/>
            <w:hideMark/>
          </w:tcPr>
          <w:p w14:paraId="0C04B7A9" w14:textId="77777777" w:rsidR="00DE4E86" w:rsidRPr="00D779C4" w:rsidRDefault="00DE4E86" w:rsidP="00AA765F">
            <w:pPr>
              <w:rPr>
                <w:rFonts w:cstheme="minorHAnsi"/>
                <w:sz w:val="22"/>
                <w:szCs w:val="22"/>
              </w:rPr>
            </w:pPr>
          </w:p>
        </w:tc>
        <w:tc>
          <w:tcPr>
            <w:tcW w:w="3952" w:type="dxa"/>
            <w:noWrap/>
            <w:hideMark/>
          </w:tcPr>
          <w:p w14:paraId="2C0689F7" w14:textId="77777777" w:rsidR="00DE4E86" w:rsidRPr="00D779C4" w:rsidRDefault="00DE4E86" w:rsidP="00AA765F">
            <w:pPr>
              <w:rPr>
                <w:rFonts w:cstheme="minorHAnsi"/>
                <w:sz w:val="22"/>
                <w:szCs w:val="22"/>
              </w:rPr>
            </w:pPr>
            <w:r w:rsidRPr="00D779C4">
              <w:rPr>
                <w:rFonts w:cstheme="minorHAnsi"/>
                <w:sz w:val="22"/>
                <w:szCs w:val="22"/>
              </w:rPr>
              <w:t>Subject 7 (at 4 weeks)</w:t>
            </w:r>
          </w:p>
        </w:tc>
        <w:tc>
          <w:tcPr>
            <w:tcW w:w="1275" w:type="dxa"/>
            <w:noWrap/>
            <w:hideMark/>
          </w:tcPr>
          <w:p w14:paraId="11E78BB8"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7AE7D427" w14:textId="77777777" w:rsidR="00DE4E86" w:rsidRPr="00D779C4" w:rsidRDefault="00DE4E86" w:rsidP="00AA765F">
            <w:pPr>
              <w:rPr>
                <w:rFonts w:cstheme="minorHAnsi"/>
                <w:sz w:val="22"/>
                <w:szCs w:val="22"/>
              </w:rPr>
            </w:pPr>
            <w:r w:rsidRPr="00D779C4">
              <w:rPr>
                <w:rFonts w:cstheme="minorHAnsi"/>
                <w:sz w:val="22"/>
                <w:szCs w:val="22"/>
              </w:rPr>
              <w:t>7</w:t>
            </w:r>
          </w:p>
        </w:tc>
        <w:tc>
          <w:tcPr>
            <w:tcW w:w="3288" w:type="dxa"/>
            <w:vMerge/>
            <w:noWrap/>
          </w:tcPr>
          <w:p w14:paraId="2AC2D2DB" w14:textId="77777777" w:rsidR="00DE4E86" w:rsidRPr="00D779C4" w:rsidRDefault="00DE4E86" w:rsidP="00AA765F">
            <w:pPr>
              <w:rPr>
                <w:rFonts w:cstheme="minorHAnsi"/>
                <w:sz w:val="22"/>
                <w:szCs w:val="22"/>
              </w:rPr>
            </w:pPr>
          </w:p>
        </w:tc>
      </w:tr>
      <w:tr w:rsidR="00155C1C" w:rsidRPr="00D779C4" w14:paraId="5E66E6AF" w14:textId="77777777" w:rsidTr="00D779C4">
        <w:trPr>
          <w:trHeight w:val="340"/>
        </w:trPr>
        <w:tc>
          <w:tcPr>
            <w:tcW w:w="1598" w:type="dxa"/>
            <w:vMerge/>
            <w:noWrap/>
            <w:hideMark/>
          </w:tcPr>
          <w:p w14:paraId="56782E59" w14:textId="77777777" w:rsidR="00DE4E86" w:rsidRPr="00D779C4" w:rsidRDefault="00DE4E86" w:rsidP="00AA765F">
            <w:pPr>
              <w:rPr>
                <w:rFonts w:cstheme="minorHAnsi"/>
                <w:sz w:val="22"/>
                <w:szCs w:val="22"/>
              </w:rPr>
            </w:pPr>
          </w:p>
        </w:tc>
        <w:tc>
          <w:tcPr>
            <w:tcW w:w="1476" w:type="dxa"/>
            <w:vMerge/>
            <w:noWrap/>
            <w:hideMark/>
          </w:tcPr>
          <w:p w14:paraId="5B96F7B4" w14:textId="77777777" w:rsidR="00DE4E86" w:rsidRPr="00D779C4" w:rsidRDefault="00DE4E86" w:rsidP="00AA765F">
            <w:pPr>
              <w:rPr>
                <w:rFonts w:cstheme="minorHAnsi"/>
                <w:sz w:val="22"/>
                <w:szCs w:val="22"/>
              </w:rPr>
            </w:pPr>
          </w:p>
        </w:tc>
        <w:tc>
          <w:tcPr>
            <w:tcW w:w="1905" w:type="dxa"/>
            <w:vMerge/>
            <w:noWrap/>
            <w:hideMark/>
          </w:tcPr>
          <w:p w14:paraId="49A99965" w14:textId="77777777" w:rsidR="00DE4E86" w:rsidRPr="00D779C4" w:rsidRDefault="00DE4E86" w:rsidP="00AA765F">
            <w:pPr>
              <w:rPr>
                <w:rFonts w:cstheme="minorHAnsi"/>
                <w:sz w:val="22"/>
                <w:szCs w:val="22"/>
              </w:rPr>
            </w:pPr>
          </w:p>
        </w:tc>
        <w:tc>
          <w:tcPr>
            <w:tcW w:w="3952" w:type="dxa"/>
            <w:noWrap/>
            <w:hideMark/>
          </w:tcPr>
          <w:p w14:paraId="0A6E8BD7" w14:textId="77777777" w:rsidR="00DE4E86" w:rsidRPr="00D779C4" w:rsidRDefault="00DE4E86" w:rsidP="00AA765F">
            <w:pPr>
              <w:rPr>
                <w:rFonts w:cstheme="minorHAnsi"/>
                <w:sz w:val="22"/>
                <w:szCs w:val="22"/>
              </w:rPr>
            </w:pPr>
            <w:r w:rsidRPr="00D779C4">
              <w:rPr>
                <w:rFonts w:cstheme="minorHAnsi"/>
                <w:sz w:val="22"/>
                <w:szCs w:val="22"/>
              </w:rPr>
              <w:t>Subject 8,9,10 (at 4 weeks)</w:t>
            </w:r>
          </w:p>
        </w:tc>
        <w:tc>
          <w:tcPr>
            <w:tcW w:w="1275" w:type="dxa"/>
            <w:noWrap/>
            <w:hideMark/>
          </w:tcPr>
          <w:p w14:paraId="4DF769E8"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27A6C8F7" w14:textId="77777777" w:rsidR="00DE4E86" w:rsidRPr="00D779C4" w:rsidRDefault="00DE4E86" w:rsidP="00AA765F">
            <w:pPr>
              <w:rPr>
                <w:rFonts w:cstheme="minorHAnsi"/>
                <w:sz w:val="22"/>
                <w:szCs w:val="22"/>
              </w:rPr>
            </w:pPr>
            <w:r w:rsidRPr="00D779C4">
              <w:rPr>
                <w:rFonts w:cstheme="minorHAnsi"/>
                <w:sz w:val="22"/>
                <w:szCs w:val="22"/>
              </w:rPr>
              <w:t>0</w:t>
            </w:r>
          </w:p>
        </w:tc>
        <w:tc>
          <w:tcPr>
            <w:tcW w:w="3288" w:type="dxa"/>
            <w:vMerge/>
            <w:noWrap/>
          </w:tcPr>
          <w:p w14:paraId="447883D9" w14:textId="77777777" w:rsidR="00DE4E86" w:rsidRPr="00D779C4" w:rsidRDefault="00DE4E86" w:rsidP="00AA765F">
            <w:pPr>
              <w:rPr>
                <w:rFonts w:cstheme="minorHAnsi"/>
                <w:sz w:val="22"/>
                <w:szCs w:val="22"/>
              </w:rPr>
            </w:pPr>
          </w:p>
        </w:tc>
      </w:tr>
      <w:tr w:rsidR="00155C1C" w:rsidRPr="00D779C4" w14:paraId="604FBDE6" w14:textId="77777777" w:rsidTr="00D779C4">
        <w:trPr>
          <w:trHeight w:val="320"/>
        </w:trPr>
        <w:tc>
          <w:tcPr>
            <w:tcW w:w="1598" w:type="dxa"/>
            <w:vMerge/>
            <w:noWrap/>
            <w:hideMark/>
          </w:tcPr>
          <w:p w14:paraId="2CACB306" w14:textId="77777777" w:rsidR="00DE4E86" w:rsidRPr="00D779C4" w:rsidRDefault="00DE4E86" w:rsidP="00AA765F">
            <w:pPr>
              <w:rPr>
                <w:rFonts w:cstheme="minorHAnsi"/>
                <w:sz w:val="22"/>
                <w:szCs w:val="22"/>
              </w:rPr>
            </w:pPr>
          </w:p>
        </w:tc>
        <w:tc>
          <w:tcPr>
            <w:tcW w:w="1476" w:type="dxa"/>
            <w:vMerge/>
            <w:noWrap/>
            <w:hideMark/>
          </w:tcPr>
          <w:p w14:paraId="785CB2C9" w14:textId="77777777" w:rsidR="00DE4E86" w:rsidRPr="00D779C4" w:rsidRDefault="00DE4E86" w:rsidP="00AA765F">
            <w:pPr>
              <w:rPr>
                <w:rFonts w:cstheme="minorHAnsi"/>
                <w:sz w:val="22"/>
                <w:szCs w:val="22"/>
              </w:rPr>
            </w:pPr>
          </w:p>
        </w:tc>
        <w:tc>
          <w:tcPr>
            <w:tcW w:w="1905" w:type="dxa"/>
            <w:vMerge/>
            <w:noWrap/>
            <w:hideMark/>
          </w:tcPr>
          <w:p w14:paraId="1743BF69" w14:textId="77777777" w:rsidR="00DE4E86" w:rsidRPr="00D779C4" w:rsidRDefault="00DE4E86" w:rsidP="00AA765F">
            <w:pPr>
              <w:rPr>
                <w:rFonts w:cstheme="minorHAnsi"/>
                <w:sz w:val="22"/>
                <w:szCs w:val="22"/>
              </w:rPr>
            </w:pPr>
          </w:p>
        </w:tc>
        <w:tc>
          <w:tcPr>
            <w:tcW w:w="3952" w:type="dxa"/>
            <w:noWrap/>
            <w:hideMark/>
          </w:tcPr>
          <w:p w14:paraId="1D12D253" w14:textId="77777777" w:rsidR="00DE4E86" w:rsidRPr="00D779C4" w:rsidRDefault="00DE4E86" w:rsidP="00AA765F">
            <w:pPr>
              <w:rPr>
                <w:rFonts w:cstheme="minorHAnsi"/>
                <w:sz w:val="22"/>
                <w:szCs w:val="22"/>
              </w:rPr>
            </w:pPr>
            <w:r w:rsidRPr="00D779C4">
              <w:rPr>
                <w:rFonts w:cstheme="minorHAnsi"/>
                <w:sz w:val="22"/>
                <w:szCs w:val="22"/>
              </w:rPr>
              <w:t>Subjects 1,2,4,5,8,9,10 (at 8 weeks)</w:t>
            </w:r>
          </w:p>
        </w:tc>
        <w:tc>
          <w:tcPr>
            <w:tcW w:w="1275" w:type="dxa"/>
            <w:noWrap/>
            <w:hideMark/>
          </w:tcPr>
          <w:p w14:paraId="761B6FF3"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15A2A727" w14:textId="77777777" w:rsidR="00DE4E86" w:rsidRPr="00D779C4" w:rsidRDefault="00DE4E86" w:rsidP="00AA765F">
            <w:pPr>
              <w:rPr>
                <w:rFonts w:cstheme="minorHAnsi"/>
                <w:sz w:val="22"/>
                <w:szCs w:val="22"/>
              </w:rPr>
            </w:pPr>
            <w:r w:rsidRPr="00D779C4">
              <w:rPr>
                <w:rFonts w:cstheme="minorHAnsi"/>
                <w:sz w:val="22"/>
                <w:szCs w:val="22"/>
              </w:rPr>
              <w:t>0</w:t>
            </w:r>
          </w:p>
        </w:tc>
        <w:tc>
          <w:tcPr>
            <w:tcW w:w="3288" w:type="dxa"/>
            <w:vMerge/>
            <w:noWrap/>
          </w:tcPr>
          <w:p w14:paraId="1BF34FF9" w14:textId="77777777" w:rsidR="00DE4E86" w:rsidRPr="00D779C4" w:rsidRDefault="00DE4E86" w:rsidP="00AA765F">
            <w:pPr>
              <w:rPr>
                <w:rFonts w:cstheme="minorHAnsi"/>
                <w:sz w:val="22"/>
                <w:szCs w:val="22"/>
              </w:rPr>
            </w:pPr>
          </w:p>
        </w:tc>
      </w:tr>
      <w:tr w:rsidR="00155C1C" w:rsidRPr="00D779C4" w14:paraId="256FE3A3" w14:textId="77777777" w:rsidTr="00D779C4">
        <w:trPr>
          <w:trHeight w:val="237"/>
        </w:trPr>
        <w:tc>
          <w:tcPr>
            <w:tcW w:w="1598" w:type="dxa"/>
            <w:vMerge/>
            <w:noWrap/>
            <w:hideMark/>
          </w:tcPr>
          <w:p w14:paraId="6E351477" w14:textId="77777777" w:rsidR="00DE4E86" w:rsidRPr="00D779C4" w:rsidRDefault="00DE4E86" w:rsidP="00AA765F">
            <w:pPr>
              <w:rPr>
                <w:rFonts w:cstheme="minorHAnsi"/>
                <w:sz w:val="22"/>
                <w:szCs w:val="22"/>
              </w:rPr>
            </w:pPr>
          </w:p>
        </w:tc>
        <w:tc>
          <w:tcPr>
            <w:tcW w:w="1476" w:type="dxa"/>
            <w:vMerge/>
            <w:noWrap/>
            <w:hideMark/>
          </w:tcPr>
          <w:p w14:paraId="055F195D" w14:textId="77777777" w:rsidR="00DE4E86" w:rsidRPr="00D779C4" w:rsidRDefault="00DE4E86" w:rsidP="00AA765F">
            <w:pPr>
              <w:rPr>
                <w:rFonts w:cstheme="minorHAnsi"/>
                <w:sz w:val="22"/>
                <w:szCs w:val="22"/>
              </w:rPr>
            </w:pPr>
          </w:p>
        </w:tc>
        <w:tc>
          <w:tcPr>
            <w:tcW w:w="1905" w:type="dxa"/>
            <w:vMerge/>
            <w:noWrap/>
            <w:hideMark/>
          </w:tcPr>
          <w:p w14:paraId="2C5CA947" w14:textId="77777777" w:rsidR="00DE4E86" w:rsidRPr="00D779C4" w:rsidRDefault="00DE4E86" w:rsidP="00AA765F">
            <w:pPr>
              <w:rPr>
                <w:rFonts w:cstheme="minorHAnsi"/>
                <w:sz w:val="22"/>
                <w:szCs w:val="22"/>
              </w:rPr>
            </w:pPr>
          </w:p>
        </w:tc>
        <w:tc>
          <w:tcPr>
            <w:tcW w:w="3952" w:type="dxa"/>
            <w:noWrap/>
            <w:hideMark/>
          </w:tcPr>
          <w:p w14:paraId="79D6CDE0" w14:textId="77777777" w:rsidR="00DE4E86" w:rsidRPr="00D779C4" w:rsidRDefault="00DE4E86" w:rsidP="00AA765F">
            <w:pPr>
              <w:rPr>
                <w:rFonts w:cstheme="minorHAnsi"/>
                <w:sz w:val="22"/>
                <w:szCs w:val="22"/>
              </w:rPr>
            </w:pPr>
            <w:r w:rsidRPr="00D779C4">
              <w:rPr>
                <w:rFonts w:cstheme="minorHAnsi"/>
                <w:sz w:val="22"/>
                <w:szCs w:val="22"/>
              </w:rPr>
              <w:t>Subject 3 (at 8 weeks)</w:t>
            </w:r>
          </w:p>
        </w:tc>
        <w:tc>
          <w:tcPr>
            <w:tcW w:w="1275" w:type="dxa"/>
            <w:noWrap/>
            <w:hideMark/>
          </w:tcPr>
          <w:p w14:paraId="40A4F659"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138B846F" w14:textId="77777777" w:rsidR="00DE4E86" w:rsidRPr="00D779C4" w:rsidRDefault="00DE4E86" w:rsidP="00AA765F">
            <w:pPr>
              <w:rPr>
                <w:rFonts w:cstheme="minorHAnsi"/>
                <w:sz w:val="22"/>
                <w:szCs w:val="22"/>
              </w:rPr>
            </w:pPr>
            <w:r w:rsidRPr="00D779C4">
              <w:rPr>
                <w:rFonts w:cstheme="minorHAnsi"/>
                <w:sz w:val="22"/>
                <w:szCs w:val="22"/>
              </w:rPr>
              <w:t>3</w:t>
            </w:r>
          </w:p>
        </w:tc>
        <w:tc>
          <w:tcPr>
            <w:tcW w:w="3288" w:type="dxa"/>
            <w:vMerge/>
            <w:noWrap/>
          </w:tcPr>
          <w:p w14:paraId="6A645077" w14:textId="77777777" w:rsidR="00DE4E86" w:rsidRPr="00D779C4" w:rsidRDefault="00DE4E86" w:rsidP="00AA765F">
            <w:pPr>
              <w:rPr>
                <w:rFonts w:cstheme="minorHAnsi"/>
                <w:sz w:val="22"/>
                <w:szCs w:val="22"/>
              </w:rPr>
            </w:pPr>
          </w:p>
        </w:tc>
      </w:tr>
      <w:tr w:rsidR="00155C1C" w:rsidRPr="00D779C4" w14:paraId="522D7C49" w14:textId="77777777" w:rsidTr="00D779C4">
        <w:trPr>
          <w:trHeight w:val="320"/>
        </w:trPr>
        <w:tc>
          <w:tcPr>
            <w:tcW w:w="1598" w:type="dxa"/>
            <w:vMerge/>
            <w:noWrap/>
            <w:hideMark/>
          </w:tcPr>
          <w:p w14:paraId="507CA819" w14:textId="77777777" w:rsidR="00DE4E86" w:rsidRPr="00D779C4" w:rsidRDefault="00DE4E86" w:rsidP="00AA765F">
            <w:pPr>
              <w:rPr>
                <w:rFonts w:cstheme="minorHAnsi"/>
                <w:sz w:val="22"/>
                <w:szCs w:val="22"/>
              </w:rPr>
            </w:pPr>
          </w:p>
        </w:tc>
        <w:tc>
          <w:tcPr>
            <w:tcW w:w="1476" w:type="dxa"/>
            <w:vMerge/>
            <w:noWrap/>
            <w:hideMark/>
          </w:tcPr>
          <w:p w14:paraId="5949B6A6" w14:textId="77777777" w:rsidR="00DE4E86" w:rsidRPr="00D779C4" w:rsidRDefault="00DE4E86" w:rsidP="00AA765F">
            <w:pPr>
              <w:rPr>
                <w:rFonts w:cstheme="minorHAnsi"/>
                <w:sz w:val="22"/>
                <w:szCs w:val="22"/>
              </w:rPr>
            </w:pPr>
          </w:p>
        </w:tc>
        <w:tc>
          <w:tcPr>
            <w:tcW w:w="1905" w:type="dxa"/>
            <w:vMerge/>
            <w:noWrap/>
            <w:hideMark/>
          </w:tcPr>
          <w:p w14:paraId="7BF0E9E6" w14:textId="77777777" w:rsidR="00DE4E86" w:rsidRPr="00D779C4" w:rsidRDefault="00DE4E86" w:rsidP="00AA765F">
            <w:pPr>
              <w:rPr>
                <w:rFonts w:cstheme="minorHAnsi"/>
                <w:sz w:val="22"/>
                <w:szCs w:val="22"/>
              </w:rPr>
            </w:pPr>
          </w:p>
        </w:tc>
        <w:tc>
          <w:tcPr>
            <w:tcW w:w="3952" w:type="dxa"/>
            <w:noWrap/>
            <w:hideMark/>
          </w:tcPr>
          <w:p w14:paraId="644A1676" w14:textId="77777777" w:rsidR="00DE4E86" w:rsidRPr="00D779C4" w:rsidRDefault="00DE4E86" w:rsidP="00AA765F">
            <w:pPr>
              <w:rPr>
                <w:rFonts w:cstheme="minorHAnsi"/>
                <w:sz w:val="22"/>
                <w:szCs w:val="22"/>
              </w:rPr>
            </w:pPr>
            <w:r w:rsidRPr="00D779C4">
              <w:rPr>
                <w:rFonts w:cstheme="minorHAnsi"/>
                <w:sz w:val="22"/>
                <w:szCs w:val="22"/>
              </w:rPr>
              <w:t>Subject 6 (at 8 weeks)</w:t>
            </w:r>
          </w:p>
        </w:tc>
        <w:tc>
          <w:tcPr>
            <w:tcW w:w="1275" w:type="dxa"/>
            <w:noWrap/>
            <w:hideMark/>
          </w:tcPr>
          <w:p w14:paraId="094C9B17"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noWrap/>
            <w:hideMark/>
          </w:tcPr>
          <w:p w14:paraId="5AE67C3F" w14:textId="77777777" w:rsidR="00DE4E86" w:rsidRPr="00D779C4" w:rsidRDefault="00DE4E86" w:rsidP="00AA765F">
            <w:pPr>
              <w:rPr>
                <w:rFonts w:cstheme="minorHAnsi"/>
                <w:sz w:val="22"/>
                <w:szCs w:val="22"/>
              </w:rPr>
            </w:pPr>
            <w:r w:rsidRPr="00D779C4">
              <w:rPr>
                <w:rFonts w:cstheme="minorHAnsi"/>
                <w:sz w:val="22"/>
                <w:szCs w:val="22"/>
              </w:rPr>
              <w:t>2</w:t>
            </w:r>
          </w:p>
        </w:tc>
        <w:tc>
          <w:tcPr>
            <w:tcW w:w="3288" w:type="dxa"/>
            <w:vMerge/>
            <w:noWrap/>
          </w:tcPr>
          <w:p w14:paraId="5739743F" w14:textId="77777777" w:rsidR="00DE4E86" w:rsidRPr="00D779C4" w:rsidRDefault="00DE4E86" w:rsidP="00AA765F">
            <w:pPr>
              <w:rPr>
                <w:rFonts w:cstheme="minorHAnsi"/>
                <w:sz w:val="22"/>
                <w:szCs w:val="22"/>
              </w:rPr>
            </w:pPr>
          </w:p>
        </w:tc>
      </w:tr>
      <w:tr w:rsidR="00155C1C" w:rsidRPr="00D779C4" w14:paraId="3068908D" w14:textId="77777777" w:rsidTr="00D779C4">
        <w:trPr>
          <w:trHeight w:val="316"/>
        </w:trPr>
        <w:tc>
          <w:tcPr>
            <w:tcW w:w="1598" w:type="dxa"/>
            <w:vMerge/>
            <w:tcBorders>
              <w:bottom w:val="single" w:sz="12" w:space="0" w:color="auto"/>
            </w:tcBorders>
            <w:noWrap/>
            <w:hideMark/>
          </w:tcPr>
          <w:p w14:paraId="3605EFD6" w14:textId="77777777" w:rsidR="00DE4E86" w:rsidRPr="00D779C4" w:rsidRDefault="00DE4E86" w:rsidP="00AA765F">
            <w:pPr>
              <w:rPr>
                <w:rFonts w:cstheme="minorHAnsi"/>
                <w:sz w:val="22"/>
                <w:szCs w:val="22"/>
              </w:rPr>
            </w:pPr>
          </w:p>
        </w:tc>
        <w:tc>
          <w:tcPr>
            <w:tcW w:w="1476" w:type="dxa"/>
            <w:vMerge/>
            <w:tcBorders>
              <w:bottom w:val="single" w:sz="12" w:space="0" w:color="auto"/>
            </w:tcBorders>
            <w:noWrap/>
            <w:hideMark/>
          </w:tcPr>
          <w:p w14:paraId="1CCEAD20" w14:textId="77777777" w:rsidR="00DE4E86" w:rsidRPr="00D779C4" w:rsidRDefault="00DE4E86" w:rsidP="00AA765F">
            <w:pPr>
              <w:rPr>
                <w:rFonts w:cstheme="minorHAnsi"/>
                <w:sz w:val="22"/>
                <w:szCs w:val="22"/>
              </w:rPr>
            </w:pPr>
          </w:p>
        </w:tc>
        <w:tc>
          <w:tcPr>
            <w:tcW w:w="1905" w:type="dxa"/>
            <w:vMerge/>
            <w:tcBorders>
              <w:bottom w:val="single" w:sz="12" w:space="0" w:color="auto"/>
            </w:tcBorders>
            <w:noWrap/>
            <w:hideMark/>
          </w:tcPr>
          <w:p w14:paraId="3FD469EF" w14:textId="77777777" w:rsidR="00DE4E86" w:rsidRPr="00D779C4" w:rsidRDefault="00DE4E86" w:rsidP="00AA765F">
            <w:pPr>
              <w:rPr>
                <w:rFonts w:cstheme="minorHAnsi"/>
                <w:sz w:val="22"/>
                <w:szCs w:val="22"/>
              </w:rPr>
            </w:pPr>
          </w:p>
        </w:tc>
        <w:tc>
          <w:tcPr>
            <w:tcW w:w="3952" w:type="dxa"/>
            <w:tcBorders>
              <w:bottom w:val="single" w:sz="12" w:space="0" w:color="auto"/>
            </w:tcBorders>
            <w:noWrap/>
            <w:hideMark/>
          </w:tcPr>
          <w:p w14:paraId="52F0D056" w14:textId="77777777" w:rsidR="00DE4E86" w:rsidRPr="00D779C4" w:rsidRDefault="00DE4E86" w:rsidP="00AA765F">
            <w:pPr>
              <w:rPr>
                <w:rFonts w:cstheme="minorHAnsi"/>
                <w:sz w:val="22"/>
                <w:szCs w:val="22"/>
              </w:rPr>
            </w:pPr>
            <w:r w:rsidRPr="00D779C4">
              <w:rPr>
                <w:rFonts w:cstheme="minorHAnsi"/>
                <w:sz w:val="22"/>
                <w:szCs w:val="22"/>
              </w:rPr>
              <w:t>Subject 7 (at 8 weeks)</w:t>
            </w:r>
          </w:p>
        </w:tc>
        <w:tc>
          <w:tcPr>
            <w:tcW w:w="1275" w:type="dxa"/>
            <w:tcBorders>
              <w:bottom w:val="single" w:sz="12" w:space="0" w:color="auto"/>
            </w:tcBorders>
            <w:noWrap/>
            <w:hideMark/>
          </w:tcPr>
          <w:p w14:paraId="7B755D43" w14:textId="77777777" w:rsidR="00DE4E86" w:rsidRPr="00D779C4" w:rsidRDefault="00DE4E86" w:rsidP="00AA765F">
            <w:pPr>
              <w:rPr>
                <w:rFonts w:cstheme="minorHAnsi"/>
                <w:sz w:val="22"/>
                <w:szCs w:val="22"/>
              </w:rPr>
            </w:pPr>
            <w:r w:rsidRPr="00D779C4">
              <w:rPr>
                <w:rFonts w:cstheme="minorHAnsi"/>
                <w:sz w:val="22"/>
                <w:szCs w:val="22"/>
              </w:rPr>
              <w:t> </w:t>
            </w:r>
          </w:p>
        </w:tc>
        <w:tc>
          <w:tcPr>
            <w:tcW w:w="1532" w:type="dxa"/>
            <w:tcBorders>
              <w:bottom w:val="single" w:sz="12" w:space="0" w:color="auto"/>
            </w:tcBorders>
            <w:noWrap/>
            <w:hideMark/>
          </w:tcPr>
          <w:p w14:paraId="6087D45D" w14:textId="77777777" w:rsidR="00DE4E86" w:rsidRPr="00D779C4" w:rsidRDefault="00DE4E86" w:rsidP="00AA765F">
            <w:pPr>
              <w:rPr>
                <w:rFonts w:cstheme="minorHAnsi"/>
                <w:sz w:val="22"/>
                <w:szCs w:val="22"/>
              </w:rPr>
            </w:pPr>
            <w:r w:rsidRPr="00D779C4">
              <w:rPr>
                <w:rFonts w:cstheme="minorHAnsi"/>
                <w:sz w:val="22"/>
                <w:szCs w:val="22"/>
              </w:rPr>
              <w:t>1</w:t>
            </w:r>
          </w:p>
        </w:tc>
        <w:tc>
          <w:tcPr>
            <w:tcW w:w="3288" w:type="dxa"/>
            <w:vMerge/>
            <w:tcBorders>
              <w:bottom w:val="single" w:sz="12" w:space="0" w:color="auto"/>
            </w:tcBorders>
            <w:noWrap/>
          </w:tcPr>
          <w:p w14:paraId="55EAEBE5" w14:textId="77777777" w:rsidR="00DE4E86" w:rsidRPr="00D779C4" w:rsidRDefault="00DE4E86" w:rsidP="00AA765F">
            <w:pPr>
              <w:rPr>
                <w:rFonts w:cstheme="minorHAnsi"/>
                <w:sz w:val="22"/>
                <w:szCs w:val="22"/>
              </w:rPr>
            </w:pPr>
          </w:p>
        </w:tc>
      </w:tr>
      <w:tr w:rsidR="001F12BC" w:rsidRPr="00D779C4" w14:paraId="23B6D1A5" w14:textId="77777777" w:rsidTr="00D779C4">
        <w:trPr>
          <w:trHeight w:val="340"/>
        </w:trPr>
        <w:tc>
          <w:tcPr>
            <w:tcW w:w="15026" w:type="dxa"/>
            <w:gridSpan w:val="7"/>
            <w:tcBorders>
              <w:top w:val="double" w:sz="4" w:space="0" w:color="auto"/>
              <w:bottom w:val="single" w:sz="12" w:space="0" w:color="auto"/>
            </w:tcBorders>
            <w:noWrap/>
          </w:tcPr>
          <w:p w14:paraId="367E3B54" w14:textId="77777777" w:rsidR="00DE4E86" w:rsidRPr="00D779C4" w:rsidRDefault="00DE4E86" w:rsidP="00AA765F">
            <w:pPr>
              <w:rPr>
                <w:rFonts w:cstheme="minorHAnsi"/>
                <w:b/>
                <w:bCs/>
                <w:sz w:val="22"/>
                <w:szCs w:val="22"/>
              </w:rPr>
            </w:pPr>
            <w:r w:rsidRPr="00D779C4">
              <w:rPr>
                <w:rFonts w:cstheme="minorHAnsi"/>
                <w:b/>
                <w:bCs/>
                <w:sz w:val="22"/>
                <w:szCs w:val="22"/>
              </w:rPr>
              <w:t>Balance (Static)</w:t>
            </w:r>
          </w:p>
        </w:tc>
      </w:tr>
      <w:tr w:rsidR="00155C1C" w:rsidRPr="00D779C4" w14:paraId="48EE6AF0" w14:textId="77777777" w:rsidTr="00D779C4">
        <w:trPr>
          <w:trHeight w:val="340"/>
        </w:trPr>
        <w:tc>
          <w:tcPr>
            <w:tcW w:w="1598" w:type="dxa"/>
            <w:vMerge w:val="restart"/>
            <w:tcBorders>
              <w:top w:val="double" w:sz="4" w:space="0" w:color="000000"/>
            </w:tcBorders>
            <w:noWrap/>
            <w:hideMark/>
          </w:tcPr>
          <w:p w14:paraId="37956F66" w14:textId="77777777" w:rsidR="00DE4E86" w:rsidRPr="00D779C4" w:rsidRDefault="00DE4E86" w:rsidP="00AA765F">
            <w:pPr>
              <w:rPr>
                <w:rFonts w:cstheme="minorHAnsi"/>
                <w:b/>
                <w:bCs/>
                <w:sz w:val="22"/>
                <w:szCs w:val="22"/>
              </w:rPr>
            </w:pPr>
            <w:r w:rsidRPr="00D779C4">
              <w:rPr>
                <w:rFonts w:cstheme="minorHAnsi"/>
                <w:b/>
                <w:bCs/>
                <w:sz w:val="22"/>
                <w:szCs w:val="22"/>
              </w:rPr>
              <w:t>Frequency Hz (revolutions of CoP)</w:t>
            </w:r>
          </w:p>
          <w:p w14:paraId="7ADF6854" w14:textId="77777777" w:rsidR="00DE4E86" w:rsidRPr="00D779C4" w:rsidRDefault="00DE4E86" w:rsidP="00AA765F">
            <w:pPr>
              <w:rPr>
                <w:rFonts w:cstheme="minorHAnsi"/>
                <w:sz w:val="22"/>
                <w:szCs w:val="22"/>
              </w:rPr>
            </w:pPr>
            <w:r w:rsidRPr="00D779C4">
              <w:rPr>
                <w:rFonts w:cstheme="minorHAnsi"/>
                <w:sz w:val="22"/>
                <w:szCs w:val="22"/>
              </w:rPr>
              <w:t> </w:t>
            </w:r>
          </w:p>
          <w:p w14:paraId="67B25B4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064508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3729C3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EE0D5C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275482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85D970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977840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910683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579F85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339FC72"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val="restart"/>
            <w:tcBorders>
              <w:top w:val="double" w:sz="4" w:space="0" w:color="000000"/>
            </w:tcBorders>
            <w:hideMark/>
          </w:tcPr>
          <w:p w14:paraId="12969A80" w14:textId="77777777" w:rsidR="00DE4E86" w:rsidRPr="00D779C4" w:rsidRDefault="00DE4E86" w:rsidP="00AA765F">
            <w:pPr>
              <w:rPr>
                <w:rFonts w:cstheme="minorHAnsi"/>
                <w:b/>
                <w:bCs/>
                <w:sz w:val="22"/>
                <w:szCs w:val="22"/>
              </w:rPr>
            </w:pPr>
            <w:r w:rsidRPr="00D779C4">
              <w:rPr>
                <w:rFonts w:cstheme="minorHAnsi"/>
                <w:sz w:val="22"/>
                <w:szCs w:val="22"/>
              </w:rPr>
              <w:t>Ramstrand et al. (2008)</w:t>
            </w:r>
          </w:p>
          <w:p w14:paraId="36B1E85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22BCC5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54A106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564E6A3"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AF0C82A"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23BE20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E5A05A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E9871FF"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95A2DA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396872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0CAFBEB"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62F34A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C047D3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344221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7DD6D6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4BBE5F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771CF67"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42E95BC"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A3315AD"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4D3798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FE9BDD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7524580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E52526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72EDF28"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C33B070"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604874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6C6EA1E"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1810384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14B91D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B260E91"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4E098C05"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5F4D7042"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38D88904"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660D2DA6"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229D3949" w14:textId="77777777" w:rsidR="00DE4E86" w:rsidRPr="00D779C4" w:rsidRDefault="00DE4E86" w:rsidP="00AA765F">
            <w:pPr>
              <w:rPr>
                <w:rFonts w:cstheme="minorHAnsi"/>
                <w:b/>
                <w:bCs/>
                <w:sz w:val="22"/>
                <w:szCs w:val="22"/>
              </w:rPr>
            </w:pPr>
            <w:r w:rsidRPr="00D779C4">
              <w:rPr>
                <w:rFonts w:cstheme="minorHAnsi"/>
                <w:b/>
                <w:bCs/>
                <w:sz w:val="22"/>
                <w:szCs w:val="22"/>
              </w:rPr>
              <w:t> </w:t>
            </w:r>
          </w:p>
          <w:p w14:paraId="04AB624A" w14:textId="77777777" w:rsidR="00DE4E86" w:rsidRPr="00D779C4" w:rsidRDefault="00DE4E86" w:rsidP="00AA765F">
            <w:pPr>
              <w:rPr>
                <w:rFonts w:cstheme="minorHAnsi"/>
                <w:sz w:val="22"/>
                <w:szCs w:val="22"/>
              </w:rPr>
            </w:pPr>
            <w:r w:rsidRPr="00D779C4">
              <w:rPr>
                <w:rFonts w:cstheme="minorHAnsi"/>
                <w:sz w:val="22"/>
                <w:szCs w:val="22"/>
              </w:rPr>
              <w:t> </w:t>
            </w:r>
          </w:p>
          <w:p w14:paraId="3DE67046" w14:textId="77777777" w:rsidR="00DE4E86" w:rsidRPr="00D779C4" w:rsidRDefault="00DE4E86" w:rsidP="00AA765F">
            <w:pPr>
              <w:rPr>
                <w:rFonts w:cstheme="minorHAnsi"/>
                <w:sz w:val="22"/>
                <w:szCs w:val="22"/>
              </w:rPr>
            </w:pPr>
            <w:r w:rsidRPr="00D779C4">
              <w:rPr>
                <w:rFonts w:cstheme="minorHAnsi"/>
                <w:sz w:val="22"/>
                <w:szCs w:val="22"/>
              </w:rPr>
              <w:t> </w:t>
            </w:r>
          </w:p>
          <w:p w14:paraId="4C6DFA88" w14:textId="77777777" w:rsidR="00DE4E86" w:rsidRPr="00D779C4" w:rsidRDefault="00DE4E86" w:rsidP="00AA765F">
            <w:pPr>
              <w:rPr>
                <w:rFonts w:cstheme="minorHAnsi"/>
                <w:sz w:val="22"/>
                <w:szCs w:val="22"/>
              </w:rPr>
            </w:pPr>
            <w:r w:rsidRPr="00D779C4">
              <w:rPr>
                <w:rFonts w:cstheme="minorHAnsi"/>
                <w:sz w:val="22"/>
                <w:szCs w:val="22"/>
              </w:rPr>
              <w:t> </w:t>
            </w:r>
          </w:p>
          <w:p w14:paraId="323109BA" w14:textId="77777777" w:rsidR="00DE4E86" w:rsidRPr="00D779C4" w:rsidRDefault="00DE4E86" w:rsidP="00AA765F">
            <w:pPr>
              <w:rPr>
                <w:rFonts w:cstheme="minorHAnsi"/>
                <w:sz w:val="22"/>
                <w:szCs w:val="22"/>
              </w:rPr>
            </w:pPr>
            <w:r w:rsidRPr="00D779C4">
              <w:rPr>
                <w:rFonts w:cstheme="minorHAnsi"/>
                <w:sz w:val="22"/>
                <w:szCs w:val="22"/>
              </w:rPr>
              <w:t> </w:t>
            </w:r>
          </w:p>
          <w:p w14:paraId="1E4EE1A4" w14:textId="77777777" w:rsidR="00DE4E86" w:rsidRPr="00D779C4" w:rsidRDefault="00DE4E86" w:rsidP="00AA765F">
            <w:pPr>
              <w:rPr>
                <w:rFonts w:cstheme="minorHAnsi"/>
                <w:sz w:val="22"/>
                <w:szCs w:val="22"/>
              </w:rPr>
            </w:pPr>
            <w:r w:rsidRPr="00D779C4">
              <w:rPr>
                <w:rFonts w:cstheme="minorHAnsi"/>
                <w:sz w:val="22"/>
                <w:szCs w:val="22"/>
              </w:rPr>
              <w:t> </w:t>
            </w:r>
          </w:p>
          <w:p w14:paraId="5333057A" w14:textId="77777777" w:rsidR="00DE4E86" w:rsidRPr="00D779C4" w:rsidRDefault="00DE4E86" w:rsidP="00AA765F">
            <w:pPr>
              <w:rPr>
                <w:rFonts w:cstheme="minorHAnsi"/>
                <w:sz w:val="22"/>
                <w:szCs w:val="22"/>
              </w:rPr>
            </w:pPr>
            <w:r w:rsidRPr="00D779C4">
              <w:rPr>
                <w:rFonts w:cstheme="minorHAnsi"/>
                <w:sz w:val="22"/>
                <w:szCs w:val="22"/>
              </w:rPr>
              <w:t> </w:t>
            </w:r>
          </w:p>
          <w:p w14:paraId="6765FC4C" w14:textId="77777777" w:rsidR="00DE4E86" w:rsidRPr="00D779C4" w:rsidRDefault="00DE4E86" w:rsidP="00AA765F">
            <w:pPr>
              <w:rPr>
                <w:rFonts w:cstheme="minorHAnsi"/>
                <w:sz w:val="22"/>
                <w:szCs w:val="22"/>
              </w:rPr>
            </w:pPr>
            <w:r w:rsidRPr="00D779C4">
              <w:rPr>
                <w:rFonts w:cstheme="minorHAnsi"/>
                <w:sz w:val="22"/>
                <w:szCs w:val="22"/>
              </w:rPr>
              <w:t> </w:t>
            </w:r>
          </w:p>
          <w:p w14:paraId="4E8CEDCA" w14:textId="77777777" w:rsidR="00DE4E86" w:rsidRPr="00D779C4" w:rsidRDefault="00DE4E86" w:rsidP="00AA765F">
            <w:pPr>
              <w:rPr>
                <w:rFonts w:cstheme="minorHAnsi"/>
                <w:sz w:val="22"/>
                <w:szCs w:val="22"/>
              </w:rPr>
            </w:pPr>
            <w:r w:rsidRPr="00D779C4">
              <w:rPr>
                <w:rFonts w:cstheme="minorHAnsi"/>
                <w:b/>
                <w:bCs/>
                <w:sz w:val="22"/>
                <w:szCs w:val="22"/>
              </w:rPr>
              <w:t>  </w:t>
            </w:r>
            <w:r w:rsidRPr="00D779C4">
              <w:rPr>
                <w:rFonts w:cstheme="minorHAnsi"/>
                <w:sz w:val="22"/>
                <w:szCs w:val="22"/>
              </w:rPr>
              <w:t> </w:t>
            </w:r>
          </w:p>
        </w:tc>
        <w:tc>
          <w:tcPr>
            <w:tcW w:w="1905" w:type="dxa"/>
            <w:vMerge w:val="restart"/>
            <w:tcBorders>
              <w:top w:val="double" w:sz="4" w:space="0" w:color="000000"/>
            </w:tcBorders>
            <w:hideMark/>
          </w:tcPr>
          <w:p w14:paraId="0F8B33BB" w14:textId="77777777" w:rsidR="00DE4E86" w:rsidRPr="00D779C4" w:rsidRDefault="00DE4E86" w:rsidP="00AA765F">
            <w:pPr>
              <w:rPr>
                <w:rFonts w:cstheme="minorHAnsi"/>
                <w:sz w:val="22"/>
                <w:szCs w:val="22"/>
              </w:rPr>
            </w:pPr>
            <w:r w:rsidRPr="00D779C4">
              <w:rPr>
                <w:rFonts w:cstheme="minorHAnsi"/>
                <w:sz w:val="22"/>
                <w:szCs w:val="22"/>
              </w:rPr>
              <w:t>Cerebral Palsy + mixed developmental disability </w:t>
            </w:r>
          </w:p>
          <w:p w14:paraId="6A4C3C23" w14:textId="77777777" w:rsidR="00DE4E86" w:rsidRPr="00D779C4" w:rsidRDefault="00DE4E86" w:rsidP="00AA765F">
            <w:pPr>
              <w:rPr>
                <w:rFonts w:cstheme="minorHAnsi"/>
                <w:sz w:val="22"/>
                <w:szCs w:val="22"/>
              </w:rPr>
            </w:pPr>
            <w:r w:rsidRPr="00D779C4">
              <w:rPr>
                <w:rFonts w:cstheme="minorHAnsi"/>
                <w:sz w:val="22"/>
                <w:szCs w:val="22"/>
              </w:rPr>
              <w:t> </w:t>
            </w:r>
          </w:p>
          <w:p w14:paraId="09ABF531" w14:textId="77777777" w:rsidR="00DE4E86" w:rsidRPr="00D779C4" w:rsidRDefault="00DE4E86" w:rsidP="00AA765F">
            <w:pPr>
              <w:rPr>
                <w:rFonts w:cstheme="minorHAnsi"/>
                <w:sz w:val="22"/>
                <w:szCs w:val="22"/>
              </w:rPr>
            </w:pPr>
            <w:r w:rsidRPr="00D779C4">
              <w:rPr>
                <w:rFonts w:cstheme="minorHAnsi"/>
                <w:sz w:val="22"/>
                <w:szCs w:val="22"/>
              </w:rPr>
              <w:t> </w:t>
            </w:r>
          </w:p>
          <w:p w14:paraId="24EA108D" w14:textId="77777777" w:rsidR="00DE4E86" w:rsidRPr="00D779C4" w:rsidRDefault="00DE4E86" w:rsidP="00AA765F">
            <w:pPr>
              <w:rPr>
                <w:rFonts w:cstheme="minorHAnsi"/>
                <w:sz w:val="22"/>
                <w:szCs w:val="22"/>
              </w:rPr>
            </w:pPr>
            <w:r w:rsidRPr="00D779C4">
              <w:rPr>
                <w:rFonts w:cstheme="minorHAnsi"/>
                <w:sz w:val="22"/>
                <w:szCs w:val="22"/>
              </w:rPr>
              <w:t> </w:t>
            </w:r>
          </w:p>
          <w:p w14:paraId="4289AA18" w14:textId="77777777" w:rsidR="00DE4E86" w:rsidRPr="00D779C4" w:rsidRDefault="00DE4E86" w:rsidP="00AA765F">
            <w:pPr>
              <w:rPr>
                <w:rFonts w:cstheme="minorHAnsi"/>
                <w:sz w:val="22"/>
                <w:szCs w:val="22"/>
              </w:rPr>
            </w:pPr>
            <w:r w:rsidRPr="00D779C4">
              <w:rPr>
                <w:rFonts w:cstheme="minorHAnsi"/>
                <w:sz w:val="22"/>
                <w:szCs w:val="22"/>
              </w:rPr>
              <w:t> </w:t>
            </w:r>
          </w:p>
          <w:p w14:paraId="364F2F63" w14:textId="77777777" w:rsidR="00DE4E86" w:rsidRPr="00D779C4" w:rsidRDefault="00DE4E86" w:rsidP="00AA765F">
            <w:pPr>
              <w:rPr>
                <w:rFonts w:cstheme="minorHAnsi"/>
                <w:sz w:val="22"/>
                <w:szCs w:val="22"/>
              </w:rPr>
            </w:pPr>
            <w:r w:rsidRPr="00D779C4">
              <w:rPr>
                <w:rFonts w:cstheme="minorHAnsi"/>
                <w:sz w:val="22"/>
                <w:szCs w:val="22"/>
              </w:rPr>
              <w:t> </w:t>
            </w:r>
          </w:p>
          <w:p w14:paraId="16D9CC8C" w14:textId="77777777" w:rsidR="00DE4E86" w:rsidRPr="00D779C4" w:rsidRDefault="00DE4E86" w:rsidP="00AA765F">
            <w:pPr>
              <w:rPr>
                <w:rFonts w:cstheme="minorHAnsi"/>
                <w:sz w:val="22"/>
                <w:szCs w:val="22"/>
              </w:rPr>
            </w:pPr>
            <w:r w:rsidRPr="00D779C4">
              <w:rPr>
                <w:rFonts w:cstheme="minorHAnsi"/>
                <w:sz w:val="22"/>
                <w:szCs w:val="22"/>
              </w:rPr>
              <w:t> </w:t>
            </w:r>
          </w:p>
          <w:p w14:paraId="3C88D9B2" w14:textId="77777777" w:rsidR="00DE4E86" w:rsidRPr="00D779C4" w:rsidRDefault="00DE4E86" w:rsidP="00AA765F">
            <w:pPr>
              <w:rPr>
                <w:rFonts w:cstheme="minorHAnsi"/>
                <w:sz w:val="22"/>
                <w:szCs w:val="22"/>
              </w:rPr>
            </w:pPr>
            <w:r w:rsidRPr="00D779C4">
              <w:rPr>
                <w:rFonts w:cstheme="minorHAnsi"/>
                <w:sz w:val="22"/>
                <w:szCs w:val="22"/>
              </w:rPr>
              <w:t> </w:t>
            </w:r>
          </w:p>
          <w:p w14:paraId="69145C66" w14:textId="77777777" w:rsidR="00DE4E86" w:rsidRPr="00D779C4" w:rsidRDefault="00DE4E86" w:rsidP="00AA765F">
            <w:pPr>
              <w:rPr>
                <w:rFonts w:cstheme="minorHAnsi"/>
                <w:sz w:val="22"/>
                <w:szCs w:val="22"/>
              </w:rPr>
            </w:pPr>
            <w:r w:rsidRPr="00D779C4">
              <w:rPr>
                <w:rFonts w:cstheme="minorHAnsi"/>
                <w:sz w:val="22"/>
                <w:szCs w:val="22"/>
              </w:rPr>
              <w:t> </w:t>
            </w:r>
          </w:p>
          <w:p w14:paraId="4D29B3FC" w14:textId="77777777" w:rsidR="00DE4E86" w:rsidRPr="00D779C4" w:rsidRDefault="00DE4E86" w:rsidP="00AA765F">
            <w:pPr>
              <w:rPr>
                <w:rFonts w:cstheme="minorHAnsi"/>
                <w:sz w:val="22"/>
                <w:szCs w:val="22"/>
              </w:rPr>
            </w:pPr>
            <w:r w:rsidRPr="00D779C4">
              <w:rPr>
                <w:rFonts w:cstheme="minorHAnsi"/>
                <w:sz w:val="22"/>
                <w:szCs w:val="22"/>
              </w:rPr>
              <w:t> </w:t>
            </w:r>
          </w:p>
          <w:p w14:paraId="53EA98D9" w14:textId="77777777" w:rsidR="00DE4E86" w:rsidRPr="00D779C4" w:rsidRDefault="00DE4E86" w:rsidP="00AA765F">
            <w:pPr>
              <w:rPr>
                <w:rFonts w:cstheme="minorHAnsi"/>
                <w:sz w:val="22"/>
                <w:szCs w:val="22"/>
              </w:rPr>
            </w:pPr>
            <w:r w:rsidRPr="00D779C4">
              <w:rPr>
                <w:rFonts w:cstheme="minorHAnsi"/>
                <w:sz w:val="22"/>
                <w:szCs w:val="22"/>
              </w:rPr>
              <w:t> </w:t>
            </w:r>
          </w:p>
          <w:p w14:paraId="69F68F8D" w14:textId="77777777" w:rsidR="00DE4E86" w:rsidRPr="00D779C4" w:rsidRDefault="00DE4E86" w:rsidP="00AA765F">
            <w:pPr>
              <w:rPr>
                <w:rFonts w:cstheme="minorHAnsi"/>
                <w:sz w:val="22"/>
                <w:szCs w:val="22"/>
              </w:rPr>
            </w:pPr>
            <w:r w:rsidRPr="00D779C4">
              <w:rPr>
                <w:rFonts w:cstheme="minorHAnsi"/>
                <w:sz w:val="22"/>
                <w:szCs w:val="22"/>
              </w:rPr>
              <w:t> </w:t>
            </w:r>
          </w:p>
          <w:p w14:paraId="32EE0271" w14:textId="77777777" w:rsidR="00DE4E86" w:rsidRPr="00D779C4" w:rsidRDefault="00DE4E86" w:rsidP="00AA765F">
            <w:pPr>
              <w:rPr>
                <w:rFonts w:cstheme="minorHAnsi"/>
                <w:sz w:val="22"/>
                <w:szCs w:val="22"/>
              </w:rPr>
            </w:pPr>
            <w:r w:rsidRPr="00D779C4">
              <w:rPr>
                <w:rFonts w:cstheme="minorHAnsi"/>
                <w:sz w:val="22"/>
                <w:szCs w:val="22"/>
              </w:rPr>
              <w:t> </w:t>
            </w:r>
          </w:p>
          <w:p w14:paraId="6FE08A4E" w14:textId="77777777" w:rsidR="00DE4E86" w:rsidRPr="00D779C4" w:rsidRDefault="00DE4E86" w:rsidP="00AA765F">
            <w:pPr>
              <w:rPr>
                <w:rFonts w:cstheme="minorHAnsi"/>
                <w:sz w:val="22"/>
                <w:szCs w:val="22"/>
              </w:rPr>
            </w:pPr>
            <w:r w:rsidRPr="00D779C4">
              <w:rPr>
                <w:rFonts w:cstheme="minorHAnsi"/>
                <w:sz w:val="22"/>
                <w:szCs w:val="22"/>
              </w:rPr>
              <w:t> </w:t>
            </w:r>
          </w:p>
          <w:p w14:paraId="1426C9B3" w14:textId="77777777" w:rsidR="00DE4E86" w:rsidRPr="00D779C4" w:rsidRDefault="00DE4E86" w:rsidP="00AA765F">
            <w:pPr>
              <w:rPr>
                <w:rFonts w:cstheme="minorHAnsi"/>
                <w:sz w:val="22"/>
                <w:szCs w:val="22"/>
              </w:rPr>
            </w:pPr>
            <w:r w:rsidRPr="00D779C4">
              <w:rPr>
                <w:rFonts w:cstheme="minorHAnsi"/>
                <w:sz w:val="22"/>
                <w:szCs w:val="22"/>
              </w:rPr>
              <w:t> </w:t>
            </w:r>
          </w:p>
          <w:p w14:paraId="2F149924" w14:textId="77777777" w:rsidR="00DE4E86" w:rsidRPr="00D779C4" w:rsidRDefault="00DE4E86" w:rsidP="00AA765F">
            <w:pPr>
              <w:rPr>
                <w:rFonts w:cstheme="minorHAnsi"/>
                <w:sz w:val="22"/>
                <w:szCs w:val="22"/>
              </w:rPr>
            </w:pPr>
            <w:r w:rsidRPr="00D779C4">
              <w:rPr>
                <w:rFonts w:cstheme="minorHAnsi"/>
                <w:sz w:val="22"/>
                <w:szCs w:val="22"/>
              </w:rPr>
              <w:t> </w:t>
            </w:r>
          </w:p>
          <w:p w14:paraId="4443CDFF" w14:textId="77777777" w:rsidR="00DE4E86" w:rsidRPr="00D779C4" w:rsidRDefault="00DE4E86" w:rsidP="00AA765F">
            <w:pPr>
              <w:rPr>
                <w:rFonts w:cstheme="minorHAnsi"/>
                <w:sz w:val="22"/>
                <w:szCs w:val="22"/>
              </w:rPr>
            </w:pPr>
            <w:r w:rsidRPr="00D779C4">
              <w:rPr>
                <w:rFonts w:cstheme="minorHAnsi"/>
                <w:sz w:val="22"/>
                <w:szCs w:val="22"/>
              </w:rPr>
              <w:t> </w:t>
            </w:r>
          </w:p>
          <w:p w14:paraId="78429A42" w14:textId="77777777" w:rsidR="00DE4E86" w:rsidRPr="00D779C4" w:rsidRDefault="00DE4E86" w:rsidP="00AA765F">
            <w:pPr>
              <w:rPr>
                <w:rFonts w:cstheme="minorHAnsi"/>
                <w:sz w:val="22"/>
                <w:szCs w:val="22"/>
              </w:rPr>
            </w:pPr>
            <w:r w:rsidRPr="00D779C4">
              <w:rPr>
                <w:rFonts w:cstheme="minorHAnsi"/>
                <w:sz w:val="22"/>
                <w:szCs w:val="22"/>
              </w:rPr>
              <w:t> </w:t>
            </w:r>
          </w:p>
          <w:p w14:paraId="2E24C206" w14:textId="77777777" w:rsidR="00DE4E86" w:rsidRPr="00D779C4" w:rsidRDefault="00DE4E86" w:rsidP="00AA765F">
            <w:pPr>
              <w:rPr>
                <w:rFonts w:cstheme="minorHAnsi"/>
                <w:sz w:val="22"/>
                <w:szCs w:val="22"/>
              </w:rPr>
            </w:pPr>
            <w:r w:rsidRPr="00D779C4">
              <w:rPr>
                <w:rFonts w:cstheme="minorHAnsi"/>
                <w:sz w:val="22"/>
                <w:szCs w:val="22"/>
              </w:rPr>
              <w:t> </w:t>
            </w:r>
          </w:p>
          <w:p w14:paraId="53343752" w14:textId="77777777" w:rsidR="00DE4E86" w:rsidRPr="00D779C4" w:rsidRDefault="00DE4E86" w:rsidP="00AA765F">
            <w:pPr>
              <w:rPr>
                <w:rFonts w:cstheme="minorHAnsi"/>
                <w:sz w:val="22"/>
                <w:szCs w:val="22"/>
              </w:rPr>
            </w:pPr>
            <w:r w:rsidRPr="00D779C4">
              <w:rPr>
                <w:rFonts w:cstheme="minorHAnsi"/>
                <w:sz w:val="22"/>
                <w:szCs w:val="22"/>
              </w:rPr>
              <w:t> </w:t>
            </w:r>
          </w:p>
          <w:p w14:paraId="153B2826" w14:textId="77777777" w:rsidR="00DE4E86" w:rsidRPr="00D779C4" w:rsidRDefault="00DE4E86" w:rsidP="00AA765F">
            <w:pPr>
              <w:rPr>
                <w:rFonts w:cstheme="minorHAnsi"/>
                <w:sz w:val="22"/>
                <w:szCs w:val="22"/>
              </w:rPr>
            </w:pPr>
            <w:r w:rsidRPr="00D779C4">
              <w:rPr>
                <w:rFonts w:cstheme="minorHAnsi"/>
                <w:sz w:val="22"/>
                <w:szCs w:val="22"/>
              </w:rPr>
              <w:t> </w:t>
            </w:r>
          </w:p>
          <w:p w14:paraId="197FE7BD" w14:textId="77777777" w:rsidR="00DE4E86" w:rsidRPr="00D779C4" w:rsidRDefault="00DE4E86" w:rsidP="00AA765F">
            <w:pPr>
              <w:rPr>
                <w:rFonts w:cstheme="minorHAnsi"/>
                <w:sz w:val="22"/>
                <w:szCs w:val="22"/>
              </w:rPr>
            </w:pPr>
            <w:r w:rsidRPr="00D779C4">
              <w:rPr>
                <w:rFonts w:cstheme="minorHAnsi"/>
                <w:sz w:val="22"/>
                <w:szCs w:val="22"/>
              </w:rPr>
              <w:t> </w:t>
            </w:r>
          </w:p>
          <w:p w14:paraId="5AE9FE66" w14:textId="77777777" w:rsidR="00DE4E86" w:rsidRPr="00D779C4" w:rsidRDefault="00DE4E86" w:rsidP="00AA765F">
            <w:pPr>
              <w:rPr>
                <w:rFonts w:cstheme="minorHAnsi"/>
                <w:sz w:val="22"/>
                <w:szCs w:val="22"/>
              </w:rPr>
            </w:pPr>
            <w:r w:rsidRPr="00D779C4">
              <w:rPr>
                <w:rFonts w:cstheme="minorHAnsi"/>
                <w:sz w:val="22"/>
                <w:szCs w:val="22"/>
              </w:rPr>
              <w:t> </w:t>
            </w:r>
          </w:p>
          <w:p w14:paraId="5DD1667F" w14:textId="77777777" w:rsidR="00DE4E86" w:rsidRPr="00D779C4" w:rsidRDefault="00DE4E86" w:rsidP="00AA765F">
            <w:pPr>
              <w:rPr>
                <w:rFonts w:cstheme="minorHAnsi"/>
                <w:sz w:val="22"/>
                <w:szCs w:val="22"/>
              </w:rPr>
            </w:pPr>
            <w:r w:rsidRPr="00D779C4">
              <w:rPr>
                <w:rFonts w:cstheme="minorHAnsi"/>
                <w:sz w:val="22"/>
                <w:szCs w:val="22"/>
              </w:rPr>
              <w:t> </w:t>
            </w:r>
          </w:p>
          <w:p w14:paraId="4555EF00" w14:textId="77777777" w:rsidR="00DE4E86" w:rsidRPr="00D779C4" w:rsidRDefault="00DE4E86" w:rsidP="00AA765F">
            <w:pPr>
              <w:rPr>
                <w:rFonts w:cstheme="minorHAnsi"/>
                <w:sz w:val="22"/>
                <w:szCs w:val="22"/>
              </w:rPr>
            </w:pPr>
            <w:r w:rsidRPr="00D779C4">
              <w:rPr>
                <w:rFonts w:cstheme="minorHAnsi"/>
                <w:sz w:val="22"/>
                <w:szCs w:val="22"/>
              </w:rPr>
              <w:t> </w:t>
            </w:r>
          </w:p>
          <w:p w14:paraId="0CBEBD2D" w14:textId="77777777" w:rsidR="00DE4E86" w:rsidRPr="00D779C4" w:rsidRDefault="00DE4E86" w:rsidP="00AA765F">
            <w:pPr>
              <w:rPr>
                <w:rFonts w:cstheme="minorHAnsi"/>
                <w:sz w:val="22"/>
                <w:szCs w:val="22"/>
              </w:rPr>
            </w:pPr>
            <w:r w:rsidRPr="00D779C4">
              <w:rPr>
                <w:rFonts w:cstheme="minorHAnsi"/>
                <w:sz w:val="22"/>
                <w:szCs w:val="22"/>
              </w:rPr>
              <w:t> </w:t>
            </w:r>
          </w:p>
          <w:p w14:paraId="0C6C2996" w14:textId="77777777" w:rsidR="00DE4E86" w:rsidRPr="00D779C4" w:rsidRDefault="00DE4E86" w:rsidP="00AA765F">
            <w:pPr>
              <w:rPr>
                <w:rFonts w:cstheme="minorHAnsi"/>
                <w:sz w:val="22"/>
                <w:szCs w:val="22"/>
              </w:rPr>
            </w:pPr>
            <w:r w:rsidRPr="00D779C4">
              <w:rPr>
                <w:rFonts w:cstheme="minorHAnsi"/>
                <w:sz w:val="22"/>
                <w:szCs w:val="22"/>
              </w:rPr>
              <w:t> </w:t>
            </w:r>
          </w:p>
          <w:p w14:paraId="2C8428D9" w14:textId="77777777" w:rsidR="00DE4E86" w:rsidRPr="00D779C4" w:rsidRDefault="00DE4E86" w:rsidP="00AA765F">
            <w:pPr>
              <w:rPr>
                <w:rFonts w:cstheme="minorHAnsi"/>
                <w:sz w:val="22"/>
                <w:szCs w:val="22"/>
              </w:rPr>
            </w:pPr>
            <w:r w:rsidRPr="00D779C4">
              <w:rPr>
                <w:rFonts w:cstheme="minorHAnsi"/>
                <w:sz w:val="22"/>
                <w:szCs w:val="22"/>
              </w:rPr>
              <w:t> </w:t>
            </w:r>
          </w:p>
          <w:p w14:paraId="651FE000" w14:textId="77777777" w:rsidR="00DE4E86" w:rsidRPr="00D779C4" w:rsidRDefault="00DE4E86" w:rsidP="00AA765F">
            <w:pPr>
              <w:rPr>
                <w:rFonts w:cstheme="minorHAnsi"/>
                <w:sz w:val="22"/>
                <w:szCs w:val="22"/>
              </w:rPr>
            </w:pPr>
            <w:r w:rsidRPr="00D779C4">
              <w:rPr>
                <w:rFonts w:cstheme="minorHAnsi"/>
                <w:sz w:val="22"/>
                <w:szCs w:val="22"/>
              </w:rPr>
              <w:t> </w:t>
            </w:r>
          </w:p>
          <w:p w14:paraId="12E151AB" w14:textId="77777777" w:rsidR="00DE4E86" w:rsidRPr="00D779C4" w:rsidRDefault="00DE4E86" w:rsidP="00AA765F">
            <w:pPr>
              <w:rPr>
                <w:rFonts w:cstheme="minorHAnsi"/>
                <w:sz w:val="22"/>
                <w:szCs w:val="22"/>
              </w:rPr>
            </w:pPr>
            <w:r w:rsidRPr="00D779C4">
              <w:rPr>
                <w:rFonts w:cstheme="minorHAnsi"/>
                <w:sz w:val="22"/>
                <w:szCs w:val="22"/>
              </w:rPr>
              <w:t> </w:t>
            </w:r>
          </w:p>
          <w:p w14:paraId="6906D5A6" w14:textId="77777777" w:rsidR="00DE4E86" w:rsidRPr="00D779C4" w:rsidRDefault="00DE4E86" w:rsidP="00AA765F">
            <w:pPr>
              <w:rPr>
                <w:rFonts w:cstheme="minorHAnsi"/>
                <w:sz w:val="22"/>
                <w:szCs w:val="22"/>
              </w:rPr>
            </w:pPr>
            <w:r w:rsidRPr="00D779C4">
              <w:rPr>
                <w:rFonts w:cstheme="minorHAnsi"/>
                <w:sz w:val="22"/>
                <w:szCs w:val="22"/>
              </w:rPr>
              <w:t> </w:t>
            </w:r>
          </w:p>
          <w:p w14:paraId="463F3AEA" w14:textId="77777777" w:rsidR="00DE4E86" w:rsidRPr="00D779C4" w:rsidRDefault="00DE4E86" w:rsidP="00AA765F">
            <w:pPr>
              <w:rPr>
                <w:rFonts w:cstheme="minorHAnsi"/>
                <w:sz w:val="22"/>
                <w:szCs w:val="22"/>
              </w:rPr>
            </w:pPr>
            <w:r w:rsidRPr="00D779C4">
              <w:rPr>
                <w:rFonts w:cstheme="minorHAnsi"/>
                <w:sz w:val="22"/>
                <w:szCs w:val="22"/>
              </w:rPr>
              <w:t> </w:t>
            </w:r>
          </w:p>
          <w:p w14:paraId="02C3F548" w14:textId="77777777" w:rsidR="00DE4E86" w:rsidRPr="00D779C4" w:rsidRDefault="00DE4E86" w:rsidP="00AA765F">
            <w:pPr>
              <w:rPr>
                <w:rFonts w:cstheme="minorHAnsi"/>
                <w:sz w:val="22"/>
                <w:szCs w:val="22"/>
              </w:rPr>
            </w:pPr>
            <w:r w:rsidRPr="00D779C4">
              <w:rPr>
                <w:rFonts w:cstheme="minorHAnsi"/>
                <w:sz w:val="22"/>
                <w:szCs w:val="22"/>
              </w:rPr>
              <w:t> </w:t>
            </w:r>
          </w:p>
          <w:p w14:paraId="32A58F91" w14:textId="77777777" w:rsidR="00DE4E86" w:rsidRPr="00D779C4" w:rsidRDefault="00DE4E86" w:rsidP="00AA765F">
            <w:pPr>
              <w:rPr>
                <w:rFonts w:cstheme="minorHAnsi"/>
                <w:sz w:val="22"/>
                <w:szCs w:val="22"/>
              </w:rPr>
            </w:pPr>
            <w:r w:rsidRPr="00D779C4">
              <w:rPr>
                <w:rFonts w:cstheme="minorHAnsi"/>
                <w:sz w:val="22"/>
                <w:szCs w:val="22"/>
              </w:rPr>
              <w:t> </w:t>
            </w:r>
          </w:p>
          <w:p w14:paraId="1481814D" w14:textId="77777777" w:rsidR="00DE4E86" w:rsidRPr="00D779C4" w:rsidRDefault="00DE4E86" w:rsidP="00AA765F">
            <w:pPr>
              <w:rPr>
                <w:rFonts w:cstheme="minorHAnsi"/>
                <w:sz w:val="22"/>
                <w:szCs w:val="22"/>
              </w:rPr>
            </w:pPr>
            <w:r w:rsidRPr="00D779C4">
              <w:rPr>
                <w:rFonts w:cstheme="minorHAnsi"/>
                <w:sz w:val="22"/>
                <w:szCs w:val="22"/>
              </w:rPr>
              <w:t> </w:t>
            </w:r>
          </w:p>
          <w:p w14:paraId="474A265D" w14:textId="77777777" w:rsidR="00DE4E86" w:rsidRPr="00D779C4" w:rsidRDefault="00DE4E86" w:rsidP="00AA765F">
            <w:pPr>
              <w:rPr>
                <w:rFonts w:cstheme="minorHAnsi"/>
                <w:sz w:val="22"/>
                <w:szCs w:val="22"/>
              </w:rPr>
            </w:pPr>
            <w:r w:rsidRPr="00D779C4">
              <w:rPr>
                <w:rFonts w:cstheme="minorHAnsi"/>
                <w:sz w:val="22"/>
                <w:szCs w:val="22"/>
              </w:rPr>
              <w:t> </w:t>
            </w:r>
          </w:p>
          <w:p w14:paraId="02AE8AE4" w14:textId="77777777" w:rsidR="00DE4E86" w:rsidRPr="00D779C4" w:rsidRDefault="00DE4E86" w:rsidP="00AA765F">
            <w:pPr>
              <w:rPr>
                <w:rFonts w:cstheme="minorHAnsi"/>
                <w:sz w:val="22"/>
                <w:szCs w:val="22"/>
              </w:rPr>
            </w:pPr>
          </w:p>
        </w:tc>
        <w:tc>
          <w:tcPr>
            <w:tcW w:w="3952" w:type="dxa"/>
            <w:tcBorders>
              <w:top w:val="double" w:sz="4" w:space="0" w:color="000000"/>
            </w:tcBorders>
            <w:hideMark/>
          </w:tcPr>
          <w:p w14:paraId="7D12FCC7" w14:textId="77777777" w:rsidR="00DE4E86" w:rsidRPr="00D779C4" w:rsidRDefault="00DE4E86" w:rsidP="00AA765F">
            <w:pPr>
              <w:rPr>
                <w:rFonts w:cstheme="minorHAnsi"/>
                <w:sz w:val="22"/>
                <w:szCs w:val="22"/>
              </w:rPr>
            </w:pPr>
            <w:r w:rsidRPr="00D779C4">
              <w:rPr>
                <w:rFonts w:cstheme="minorHAnsi"/>
                <w:sz w:val="22"/>
                <w:szCs w:val="22"/>
              </w:rPr>
              <w:t>BF Eyes open</w:t>
            </w:r>
          </w:p>
        </w:tc>
        <w:tc>
          <w:tcPr>
            <w:tcW w:w="1275" w:type="dxa"/>
            <w:tcBorders>
              <w:top w:val="double" w:sz="4" w:space="0" w:color="000000"/>
            </w:tcBorders>
            <w:noWrap/>
            <w:hideMark/>
          </w:tcPr>
          <w:p w14:paraId="5C786816" w14:textId="77777777" w:rsidR="00DE4E86" w:rsidRPr="00D779C4" w:rsidRDefault="00DE4E86" w:rsidP="00AA765F">
            <w:pPr>
              <w:rPr>
                <w:rFonts w:cstheme="minorHAnsi"/>
                <w:sz w:val="22"/>
                <w:szCs w:val="22"/>
              </w:rPr>
            </w:pPr>
            <w:r w:rsidRPr="00D779C4">
              <w:rPr>
                <w:rFonts w:cstheme="minorHAnsi"/>
                <w:sz w:val="22"/>
                <w:szCs w:val="22"/>
              </w:rPr>
              <w:t>0.79 (0.7-0.9) *</w:t>
            </w:r>
          </w:p>
        </w:tc>
        <w:tc>
          <w:tcPr>
            <w:tcW w:w="1532" w:type="dxa"/>
            <w:tcBorders>
              <w:top w:val="double" w:sz="4" w:space="0" w:color="000000"/>
            </w:tcBorders>
            <w:noWrap/>
            <w:hideMark/>
          </w:tcPr>
          <w:p w14:paraId="123E0643" w14:textId="77777777" w:rsidR="00DE4E86" w:rsidRPr="00D779C4" w:rsidRDefault="00DE4E86" w:rsidP="00AA765F">
            <w:pPr>
              <w:rPr>
                <w:rFonts w:cstheme="minorHAnsi"/>
                <w:sz w:val="22"/>
                <w:szCs w:val="22"/>
              </w:rPr>
            </w:pPr>
          </w:p>
        </w:tc>
        <w:tc>
          <w:tcPr>
            <w:tcW w:w="3288" w:type="dxa"/>
            <w:tcBorders>
              <w:top w:val="double" w:sz="4" w:space="0" w:color="000000"/>
            </w:tcBorders>
          </w:tcPr>
          <w:p w14:paraId="7082EBE3" w14:textId="77777777" w:rsidR="00DE4E86" w:rsidRPr="00D779C4" w:rsidRDefault="00DE4E86" w:rsidP="00AA765F">
            <w:pPr>
              <w:rPr>
                <w:rFonts w:cstheme="minorHAnsi"/>
                <w:sz w:val="22"/>
                <w:szCs w:val="22"/>
              </w:rPr>
            </w:pPr>
            <w:r w:rsidRPr="00D779C4">
              <w:rPr>
                <w:rFonts w:cstheme="minorHAnsi"/>
                <w:sz w:val="22"/>
                <w:szCs w:val="22"/>
              </w:rPr>
              <w:t>Friedman ANOVA:</w:t>
            </w:r>
          </w:p>
          <w:p w14:paraId="69A06277" w14:textId="77777777" w:rsidR="00DE4E86" w:rsidRPr="00D779C4" w:rsidRDefault="00DE4E86" w:rsidP="00AA765F">
            <w:pPr>
              <w:rPr>
                <w:rFonts w:cstheme="minorHAnsi"/>
                <w:sz w:val="22"/>
                <w:szCs w:val="22"/>
              </w:rPr>
            </w:pPr>
            <w:r w:rsidRPr="00D779C4">
              <w:rPr>
                <w:rFonts w:cstheme="minorHAnsi"/>
                <w:sz w:val="22"/>
                <w:szCs w:val="22"/>
              </w:rPr>
              <w:t>BF p&gt;0.05; FITF p&gt;0.05</w:t>
            </w:r>
          </w:p>
        </w:tc>
      </w:tr>
      <w:tr w:rsidR="00155C1C" w:rsidRPr="00D779C4" w14:paraId="2B4DE20B" w14:textId="77777777" w:rsidTr="00D779C4">
        <w:trPr>
          <w:trHeight w:val="320"/>
        </w:trPr>
        <w:tc>
          <w:tcPr>
            <w:tcW w:w="1598" w:type="dxa"/>
            <w:vMerge/>
            <w:noWrap/>
            <w:hideMark/>
          </w:tcPr>
          <w:p w14:paraId="7D894EC1" w14:textId="77777777" w:rsidR="00DE4E86" w:rsidRPr="00D779C4" w:rsidRDefault="00DE4E86" w:rsidP="00AA765F">
            <w:pPr>
              <w:rPr>
                <w:rFonts w:cstheme="minorHAnsi"/>
                <w:sz w:val="22"/>
                <w:szCs w:val="22"/>
              </w:rPr>
            </w:pPr>
          </w:p>
        </w:tc>
        <w:tc>
          <w:tcPr>
            <w:tcW w:w="1476" w:type="dxa"/>
            <w:vMerge/>
            <w:hideMark/>
          </w:tcPr>
          <w:p w14:paraId="179F2C97" w14:textId="77777777" w:rsidR="00DE4E86" w:rsidRPr="00D779C4" w:rsidRDefault="00DE4E86" w:rsidP="00AA765F">
            <w:pPr>
              <w:rPr>
                <w:rFonts w:cstheme="minorHAnsi"/>
                <w:sz w:val="22"/>
                <w:szCs w:val="22"/>
              </w:rPr>
            </w:pPr>
          </w:p>
        </w:tc>
        <w:tc>
          <w:tcPr>
            <w:tcW w:w="1905" w:type="dxa"/>
            <w:vMerge/>
            <w:hideMark/>
          </w:tcPr>
          <w:p w14:paraId="507E54AD" w14:textId="77777777" w:rsidR="00DE4E86" w:rsidRPr="00D779C4" w:rsidRDefault="00DE4E86" w:rsidP="00AA765F">
            <w:pPr>
              <w:rPr>
                <w:rFonts w:cstheme="minorHAnsi"/>
                <w:sz w:val="22"/>
                <w:szCs w:val="22"/>
              </w:rPr>
            </w:pPr>
          </w:p>
        </w:tc>
        <w:tc>
          <w:tcPr>
            <w:tcW w:w="3952" w:type="dxa"/>
            <w:noWrap/>
            <w:hideMark/>
          </w:tcPr>
          <w:p w14:paraId="1983570D" w14:textId="77777777" w:rsidR="00DE4E86" w:rsidRPr="00D779C4" w:rsidRDefault="00DE4E86" w:rsidP="00AA765F">
            <w:pPr>
              <w:rPr>
                <w:rFonts w:cstheme="minorHAnsi"/>
                <w:sz w:val="22"/>
                <w:szCs w:val="22"/>
              </w:rPr>
            </w:pPr>
            <w:r w:rsidRPr="00D779C4">
              <w:rPr>
                <w:rFonts w:cstheme="minorHAnsi"/>
                <w:sz w:val="22"/>
                <w:szCs w:val="22"/>
              </w:rPr>
              <w:t>FITF Eyes open</w:t>
            </w:r>
          </w:p>
        </w:tc>
        <w:tc>
          <w:tcPr>
            <w:tcW w:w="1275" w:type="dxa"/>
            <w:noWrap/>
            <w:hideMark/>
          </w:tcPr>
          <w:p w14:paraId="5EAF5E45" w14:textId="77777777" w:rsidR="00DE4E86" w:rsidRPr="00D779C4" w:rsidRDefault="00DE4E86" w:rsidP="00AA765F">
            <w:pPr>
              <w:rPr>
                <w:rFonts w:cstheme="minorHAnsi"/>
                <w:sz w:val="22"/>
                <w:szCs w:val="22"/>
              </w:rPr>
            </w:pPr>
            <w:r w:rsidRPr="00D779C4">
              <w:rPr>
                <w:rFonts w:cstheme="minorHAnsi"/>
                <w:sz w:val="22"/>
                <w:szCs w:val="22"/>
              </w:rPr>
              <w:t>0.85 (0.7-1) *</w:t>
            </w:r>
          </w:p>
        </w:tc>
        <w:tc>
          <w:tcPr>
            <w:tcW w:w="1532" w:type="dxa"/>
            <w:noWrap/>
            <w:hideMark/>
          </w:tcPr>
          <w:p w14:paraId="08C06106" w14:textId="77777777" w:rsidR="00DE4E86" w:rsidRPr="00D779C4" w:rsidRDefault="00DE4E86" w:rsidP="00AA765F">
            <w:pPr>
              <w:rPr>
                <w:rFonts w:cstheme="minorHAnsi"/>
                <w:sz w:val="22"/>
                <w:szCs w:val="22"/>
              </w:rPr>
            </w:pPr>
          </w:p>
        </w:tc>
        <w:tc>
          <w:tcPr>
            <w:tcW w:w="3288" w:type="dxa"/>
            <w:vMerge w:val="restart"/>
          </w:tcPr>
          <w:p w14:paraId="5756E27E" w14:textId="77777777" w:rsidR="00DE4E86" w:rsidRPr="00D779C4" w:rsidRDefault="00DE4E86" w:rsidP="00AA765F">
            <w:pPr>
              <w:rPr>
                <w:rFonts w:cstheme="minorHAnsi"/>
                <w:sz w:val="22"/>
                <w:szCs w:val="22"/>
              </w:rPr>
            </w:pPr>
            <w:r w:rsidRPr="00D779C4">
              <w:rPr>
                <w:rFonts w:cstheme="minorHAnsi"/>
                <w:sz w:val="22"/>
                <w:szCs w:val="22"/>
              </w:rPr>
              <w:t>Wilcoxon signed rank</w:t>
            </w:r>
          </w:p>
          <w:p w14:paraId="3B3BE845" w14:textId="77777777" w:rsidR="00DE4E86" w:rsidRPr="00D779C4" w:rsidRDefault="00DE4E86" w:rsidP="00AA765F">
            <w:pPr>
              <w:rPr>
                <w:rFonts w:cstheme="minorHAnsi"/>
                <w:sz w:val="22"/>
                <w:szCs w:val="22"/>
              </w:rPr>
            </w:pPr>
            <w:r w:rsidRPr="00D779C4">
              <w:rPr>
                <w:rFonts w:cstheme="minorHAnsi"/>
                <w:sz w:val="22"/>
                <w:szCs w:val="22"/>
              </w:rPr>
              <w:t>BF vs. FITF p&gt;0.05</w:t>
            </w:r>
          </w:p>
          <w:p w14:paraId="044A7982" w14:textId="77777777" w:rsidR="00DE4E86" w:rsidRPr="00D779C4" w:rsidRDefault="00DE4E86" w:rsidP="00AA765F">
            <w:pPr>
              <w:rPr>
                <w:rFonts w:cstheme="minorHAnsi"/>
                <w:sz w:val="22"/>
                <w:szCs w:val="22"/>
              </w:rPr>
            </w:pPr>
            <w:r w:rsidRPr="00D779C4">
              <w:rPr>
                <w:rFonts w:cstheme="minorHAnsi"/>
                <w:sz w:val="22"/>
                <w:szCs w:val="22"/>
              </w:rPr>
              <w:t> </w:t>
            </w:r>
          </w:p>
          <w:p w14:paraId="38242CEB" w14:textId="77777777" w:rsidR="00DE4E86" w:rsidRPr="00D779C4" w:rsidRDefault="00DE4E86" w:rsidP="00AA765F">
            <w:pPr>
              <w:rPr>
                <w:rFonts w:cstheme="minorHAnsi"/>
                <w:sz w:val="22"/>
                <w:szCs w:val="22"/>
              </w:rPr>
            </w:pPr>
            <w:r w:rsidRPr="00D779C4">
              <w:rPr>
                <w:rFonts w:cstheme="minorHAnsi"/>
                <w:sz w:val="22"/>
                <w:szCs w:val="22"/>
              </w:rPr>
              <w:t> </w:t>
            </w:r>
          </w:p>
          <w:p w14:paraId="5EDC1227" w14:textId="77777777" w:rsidR="00DE4E86" w:rsidRPr="00D779C4" w:rsidRDefault="00DE4E86" w:rsidP="00AA765F">
            <w:pPr>
              <w:rPr>
                <w:rFonts w:cstheme="minorHAnsi"/>
                <w:sz w:val="22"/>
                <w:szCs w:val="22"/>
              </w:rPr>
            </w:pPr>
            <w:r w:rsidRPr="00D779C4">
              <w:rPr>
                <w:rFonts w:cstheme="minorHAnsi"/>
                <w:sz w:val="22"/>
                <w:szCs w:val="22"/>
              </w:rPr>
              <w:t> </w:t>
            </w:r>
          </w:p>
          <w:p w14:paraId="3BB159C1" w14:textId="77777777" w:rsidR="00DE4E86" w:rsidRPr="00D779C4" w:rsidRDefault="00DE4E86" w:rsidP="00AA765F">
            <w:pPr>
              <w:rPr>
                <w:rFonts w:cstheme="minorHAnsi"/>
                <w:sz w:val="22"/>
                <w:szCs w:val="22"/>
              </w:rPr>
            </w:pPr>
            <w:r w:rsidRPr="00D779C4">
              <w:rPr>
                <w:rFonts w:cstheme="minorHAnsi"/>
                <w:sz w:val="22"/>
                <w:szCs w:val="22"/>
              </w:rPr>
              <w:t> </w:t>
            </w:r>
          </w:p>
          <w:p w14:paraId="1DCD170F" w14:textId="77777777" w:rsidR="00DE4E86" w:rsidRPr="00D779C4" w:rsidRDefault="00DE4E86" w:rsidP="00AA765F">
            <w:pPr>
              <w:rPr>
                <w:rFonts w:cstheme="minorHAnsi"/>
                <w:sz w:val="22"/>
                <w:szCs w:val="22"/>
              </w:rPr>
            </w:pPr>
            <w:r w:rsidRPr="00D779C4">
              <w:rPr>
                <w:rFonts w:cstheme="minorHAnsi"/>
                <w:sz w:val="22"/>
                <w:szCs w:val="22"/>
              </w:rPr>
              <w:t> </w:t>
            </w:r>
          </w:p>
          <w:p w14:paraId="5FFA5B09" w14:textId="77777777" w:rsidR="00DE4E86" w:rsidRPr="00D779C4" w:rsidRDefault="00DE4E86" w:rsidP="00AA765F">
            <w:pPr>
              <w:rPr>
                <w:rFonts w:cstheme="minorHAnsi"/>
                <w:sz w:val="22"/>
                <w:szCs w:val="22"/>
              </w:rPr>
            </w:pPr>
            <w:r w:rsidRPr="00D779C4">
              <w:rPr>
                <w:rFonts w:cstheme="minorHAnsi"/>
                <w:sz w:val="22"/>
                <w:szCs w:val="22"/>
              </w:rPr>
              <w:t> </w:t>
            </w:r>
          </w:p>
          <w:p w14:paraId="22835824" w14:textId="77777777" w:rsidR="00DE4E86" w:rsidRPr="00D779C4" w:rsidRDefault="00DE4E86" w:rsidP="00AA765F">
            <w:pPr>
              <w:rPr>
                <w:rFonts w:cstheme="minorHAnsi"/>
                <w:sz w:val="22"/>
                <w:szCs w:val="22"/>
              </w:rPr>
            </w:pPr>
            <w:r w:rsidRPr="00D779C4">
              <w:rPr>
                <w:rFonts w:cstheme="minorHAnsi"/>
                <w:sz w:val="22"/>
                <w:szCs w:val="22"/>
              </w:rPr>
              <w:t> </w:t>
            </w:r>
          </w:p>
          <w:p w14:paraId="23D917D3" w14:textId="77777777" w:rsidR="00DE4E86" w:rsidRPr="00D779C4" w:rsidRDefault="00DE4E86" w:rsidP="00AA765F">
            <w:pPr>
              <w:rPr>
                <w:rFonts w:cstheme="minorHAnsi"/>
                <w:sz w:val="22"/>
                <w:szCs w:val="22"/>
              </w:rPr>
            </w:pPr>
            <w:r w:rsidRPr="00D779C4">
              <w:rPr>
                <w:rFonts w:cstheme="minorHAnsi"/>
                <w:sz w:val="22"/>
                <w:szCs w:val="22"/>
              </w:rPr>
              <w:t> </w:t>
            </w:r>
          </w:p>
          <w:p w14:paraId="5A73BCB6" w14:textId="77777777" w:rsidR="00DE4E86" w:rsidRPr="00D779C4" w:rsidRDefault="00DE4E86" w:rsidP="00AA765F">
            <w:pPr>
              <w:rPr>
                <w:rFonts w:cstheme="minorHAnsi"/>
                <w:sz w:val="22"/>
                <w:szCs w:val="22"/>
              </w:rPr>
            </w:pPr>
            <w:r w:rsidRPr="00D779C4">
              <w:rPr>
                <w:rFonts w:cstheme="minorHAnsi"/>
                <w:sz w:val="22"/>
                <w:szCs w:val="22"/>
              </w:rPr>
              <w:t> </w:t>
            </w:r>
          </w:p>
          <w:p w14:paraId="251B81C3" w14:textId="77777777" w:rsidR="00DE4E86" w:rsidRPr="00D779C4" w:rsidRDefault="00DE4E86" w:rsidP="00AA765F">
            <w:pPr>
              <w:rPr>
                <w:rFonts w:cstheme="minorHAnsi"/>
                <w:sz w:val="22"/>
                <w:szCs w:val="22"/>
              </w:rPr>
            </w:pPr>
            <w:r w:rsidRPr="00D779C4">
              <w:rPr>
                <w:rFonts w:cstheme="minorHAnsi"/>
                <w:b/>
                <w:bCs/>
                <w:sz w:val="22"/>
                <w:szCs w:val="22"/>
              </w:rPr>
              <w:t> </w:t>
            </w:r>
          </w:p>
        </w:tc>
      </w:tr>
      <w:tr w:rsidR="00155C1C" w:rsidRPr="00D779C4" w14:paraId="030841DB" w14:textId="77777777" w:rsidTr="00D779C4">
        <w:trPr>
          <w:trHeight w:val="320"/>
        </w:trPr>
        <w:tc>
          <w:tcPr>
            <w:tcW w:w="1598" w:type="dxa"/>
            <w:vMerge/>
            <w:hideMark/>
          </w:tcPr>
          <w:p w14:paraId="65E58F6B" w14:textId="77777777" w:rsidR="00DE4E86" w:rsidRPr="00D779C4" w:rsidRDefault="00DE4E86" w:rsidP="00AA765F">
            <w:pPr>
              <w:rPr>
                <w:rFonts w:cstheme="minorHAnsi"/>
                <w:b/>
                <w:bCs/>
                <w:sz w:val="22"/>
                <w:szCs w:val="22"/>
              </w:rPr>
            </w:pPr>
          </w:p>
        </w:tc>
        <w:tc>
          <w:tcPr>
            <w:tcW w:w="1476" w:type="dxa"/>
            <w:vMerge/>
            <w:hideMark/>
          </w:tcPr>
          <w:p w14:paraId="32BBEA64" w14:textId="77777777" w:rsidR="00DE4E86" w:rsidRPr="00D779C4" w:rsidRDefault="00DE4E86" w:rsidP="00AA765F">
            <w:pPr>
              <w:rPr>
                <w:rFonts w:cstheme="minorHAnsi"/>
                <w:sz w:val="22"/>
                <w:szCs w:val="22"/>
              </w:rPr>
            </w:pPr>
          </w:p>
        </w:tc>
        <w:tc>
          <w:tcPr>
            <w:tcW w:w="1905" w:type="dxa"/>
            <w:vMerge/>
            <w:hideMark/>
          </w:tcPr>
          <w:p w14:paraId="6E1BD518" w14:textId="77777777" w:rsidR="00DE4E86" w:rsidRPr="00D779C4" w:rsidRDefault="00DE4E86" w:rsidP="00AA765F">
            <w:pPr>
              <w:rPr>
                <w:rFonts w:cstheme="minorHAnsi"/>
                <w:sz w:val="22"/>
                <w:szCs w:val="22"/>
              </w:rPr>
            </w:pPr>
          </w:p>
        </w:tc>
        <w:tc>
          <w:tcPr>
            <w:tcW w:w="3952" w:type="dxa"/>
            <w:noWrap/>
            <w:hideMark/>
          </w:tcPr>
          <w:p w14:paraId="3CCAE099" w14:textId="77777777" w:rsidR="00DE4E86" w:rsidRPr="00D779C4" w:rsidRDefault="00DE4E86" w:rsidP="00AA765F">
            <w:pPr>
              <w:rPr>
                <w:rFonts w:cstheme="minorHAnsi"/>
                <w:sz w:val="22"/>
                <w:szCs w:val="22"/>
              </w:rPr>
            </w:pPr>
            <w:r w:rsidRPr="00D779C4">
              <w:rPr>
                <w:rFonts w:cstheme="minorHAnsi"/>
                <w:sz w:val="22"/>
                <w:szCs w:val="22"/>
              </w:rPr>
              <w:t>BF Eyes closed</w:t>
            </w:r>
          </w:p>
        </w:tc>
        <w:tc>
          <w:tcPr>
            <w:tcW w:w="1275" w:type="dxa"/>
            <w:noWrap/>
            <w:hideMark/>
          </w:tcPr>
          <w:p w14:paraId="4E171031" w14:textId="77777777" w:rsidR="00DE4E86" w:rsidRPr="00D779C4" w:rsidRDefault="00DE4E86" w:rsidP="00AA765F">
            <w:pPr>
              <w:rPr>
                <w:rFonts w:cstheme="minorHAnsi"/>
                <w:sz w:val="22"/>
                <w:szCs w:val="22"/>
              </w:rPr>
            </w:pPr>
            <w:r w:rsidRPr="00D779C4">
              <w:rPr>
                <w:rFonts w:cstheme="minorHAnsi"/>
                <w:sz w:val="22"/>
                <w:szCs w:val="22"/>
              </w:rPr>
              <w:t>0.7 (0.5-0.9) *</w:t>
            </w:r>
          </w:p>
        </w:tc>
        <w:tc>
          <w:tcPr>
            <w:tcW w:w="1532" w:type="dxa"/>
            <w:noWrap/>
            <w:hideMark/>
          </w:tcPr>
          <w:p w14:paraId="65D513FF" w14:textId="77777777" w:rsidR="00DE4E86" w:rsidRPr="00D779C4" w:rsidRDefault="00DE4E86" w:rsidP="00AA765F">
            <w:pPr>
              <w:rPr>
                <w:rFonts w:cstheme="minorHAnsi"/>
                <w:sz w:val="22"/>
                <w:szCs w:val="22"/>
              </w:rPr>
            </w:pPr>
          </w:p>
        </w:tc>
        <w:tc>
          <w:tcPr>
            <w:tcW w:w="3288" w:type="dxa"/>
            <w:vMerge/>
          </w:tcPr>
          <w:p w14:paraId="3A6D0291" w14:textId="77777777" w:rsidR="00DE4E86" w:rsidRPr="00D779C4" w:rsidRDefault="00DE4E86" w:rsidP="00AA765F">
            <w:pPr>
              <w:rPr>
                <w:rFonts w:cstheme="minorHAnsi"/>
                <w:sz w:val="22"/>
                <w:szCs w:val="22"/>
              </w:rPr>
            </w:pPr>
          </w:p>
        </w:tc>
      </w:tr>
      <w:tr w:rsidR="00155C1C" w:rsidRPr="00D779C4" w14:paraId="261C50CB" w14:textId="77777777" w:rsidTr="00D779C4">
        <w:trPr>
          <w:trHeight w:val="340"/>
        </w:trPr>
        <w:tc>
          <w:tcPr>
            <w:tcW w:w="1598" w:type="dxa"/>
            <w:vMerge/>
            <w:hideMark/>
          </w:tcPr>
          <w:p w14:paraId="6ED3257A" w14:textId="77777777" w:rsidR="00DE4E86" w:rsidRPr="00D779C4" w:rsidRDefault="00DE4E86" w:rsidP="00AA765F">
            <w:pPr>
              <w:rPr>
                <w:rFonts w:cstheme="minorHAnsi"/>
                <w:b/>
                <w:bCs/>
                <w:sz w:val="22"/>
                <w:szCs w:val="22"/>
              </w:rPr>
            </w:pPr>
          </w:p>
        </w:tc>
        <w:tc>
          <w:tcPr>
            <w:tcW w:w="1476" w:type="dxa"/>
            <w:vMerge/>
            <w:hideMark/>
          </w:tcPr>
          <w:p w14:paraId="3551BEFF" w14:textId="77777777" w:rsidR="00DE4E86" w:rsidRPr="00D779C4" w:rsidRDefault="00DE4E86" w:rsidP="00AA765F">
            <w:pPr>
              <w:rPr>
                <w:rFonts w:cstheme="minorHAnsi"/>
                <w:sz w:val="22"/>
                <w:szCs w:val="22"/>
              </w:rPr>
            </w:pPr>
          </w:p>
        </w:tc>
        <w:tc>
          <w:tcPr>
            <w:tcW w:w="1905" w:type="dxa"/>
            <w:vMerge/>
            <w:hideMark/>
          </w:tcPr>
          <w:p w14:paraId="1C1908FE" w14:textId="77777777" w:rsidR="00DE4E86" w:rsidRPr="00D779C4" w:rsidRDefault="00DE4E86" w:rsidP="00AA765F">
            <w:pPr>
              <w:rPr>
                <w:rFonts w:cstheme="minorHAnsi"/>
                <w:sz w:val="22"/>
                <w:szCs w:val="22"/>
              </w:rPr>
            </w:pPr>
          </w:p>
        </w:tc>
        <w:tc>
          <w:tcPr>
            <w:tcW w:w="3952" w:type="dxa"/>
            <w:noWrap/>
            <w:hideMark/>
          </w:tcPr>
          <w:p w14:paraId="077AAF46" w14:textId="77777777" w:rsidR="00DE4E86" w:rsidRPr="00D779C4" w:rsidRDefault="00DE4E86" w:rsidP="00AA765F">
            <w:pPr>
              <w:rPr>
                <w:rFonts w:cstheme="minorHAnsi"/>
                <w:sz w:val="22"/>
                <w:szCs w:val="22"/>
              </w:rPr>
            </w:pPr>
            <w:r w:rsidRPr="00D779C4">
              <w:rPr>
                <w:rFonts w:cstheme="minorHAnsi"/>
                <w:sz w:val="22"/>
                <w:szCs w:val="22"/>
              </w:rPr>
              <w:t>FITF Eyes closed</w:t>
            </w:r>
          </w:p>
        </w:tc>
        <w:tc>
          <w:tcPr>
            <w:tcW w:w="1275" w:type="dxa"/>
            <w:noWrap/>
            <w:hideMark/>
          </w:tcPr>
          <w:p w14:paraId="08A2D059" w14:textId="77777777" w:rsidR="00DE4E86" w:rsidRPr="00D779C4" w:rsidRDefault="00DE4E86" w:rsidP="00AA765F">
            <w:pPr>
              <w:rPr>
                <w:rFonts w:cstheme="minorHAnsi"/>
                <w:sz w:val="22"/>
                <w:szCs w:val="22"/>
              </w:rPr>
            </w:pPr>
            <w:r w:rsidRPr="00D779C4">
              <w:rPr>
                <w:rFonts w:cstheme="minorHAnsi"/>
                <w:sz w:val="22"/>
                <w:szCs w:val="22"/>
              </w:rPr>
              <w:t>0.61 (0.5-0.7) *</w:t>
            </w:r>
          </w:p>
        </w:tc>
        <w:tc>
          <w:tcPr>
            <w:tcW w:w="1532" w:type="dxa"/>
            <w:noWrap/>
            <w:hideMark/>
          </w:tcPr>
          <w:p w14:paraId="691F977C" w14:textId="77777777" w:rsidR="00DE4E86" w:rsidRPr="00D779C4" w:rsidRDefault="00DE4E86" w:rsidP="00AA765F">
            <w:pPr>
              <w:rPr>
                <w:rFonts w:cstheme="minorHAnsi"/>
                <w:sz w:val="22"/>
                <w:szCs w:val="22"/>
              </w:rPr>
            </w:pPr>
          </w:p>
        </w:tc>
        <w:tc>
          <w:tcPr>
            <w:tcW w:w="3288" w:type="dxa"/>
            <w:vMerge/>
          </w:tcPr>
          <w:p w14:paraId="7C034FE0" w14:textId="77777777" w:rsidR="00DE4E86" w:rsidRPr="00D779C4" w:rsidRDefault="00DE4E86" w:rsidP="00AA765F">
            <w:pPr>
              <w:rPr>
                <w:rFonts w:cstheme="minorHAnsi"/>
                <w:sz w:val="22"/>
                <w:szCs w:val="22"/>
              </w:rPr>
            </w:pPr>
          </w:p>
        </w:tc>
      </w:tr>
      <w:tr w:rsidR="00155C1C" w:rsidRPr="00D779C4" w14:paraId="1C687066" w14:textId="77777777" w:rsidTr="00D779C4">
        <w:trPr>
          <w:trHeight w:val="320"/>
        </w:trPr>
        <w:tc>
          <w:tcPr>
            <w:tcW w:w="1598" w:type="dxa"/>
            <w:vMerge/>
            <w:hideMark/>
          </w:tcPr>
          <w:p w14:paraId="27543E82" w14:textId="77777777" w:rsidR="00DE4E86" w:rsidRPr="00D779C4" w:rsidRDefault="00DE4E86" w:rsidP="00AA765F">
            <w:pPr>
              <w:rPr>
                <w:rFonts w:cstheme="minorHAnsi"/>
                <w:b/>
                <w:bCs/>
                <w:sz w:val="22"/>
                <w:szCs w:val="22"/>
              </w:rPr>
            </w:pPr>
          </w:p>
        </w:tc>
        <w:tc>
          <w:tcPr>
            <w:tcW w:w="1476" w:type="dxa"/>
            <w:vMerge/>
            <w:hideMark/>
          </w:tcPr>
          <w:p w14:paraId="65EED4FF" w14:textId="77777777" w:rsidR="00DE4E86" w:rsidRPr="00D779C4" w:rsidRDefault="00DE4E86" w:rsidP="00AA765F">
            <w:pPr>
              <w:rPr>
                <w:rFonts w:cstheme="minorHAnsi"/>
                <w:sz w:val="22"/>
                <w:szCs w:val="22"/>
              </w:rPr>
            </w:pPr>
          </w:p>
        </w:tc>
        <w:tc>
          <w:tcPr>
            <w:tcW w:w="1905" w:type="dxa"/>
            <w:vMerge/>
            <w:hideMark/>
          </w:tcPr>
          <w:p w14:paraId="166E1753" w14:textId="77777777" w:rsidR="00DE4E86" w:rsidRPr="00D779C4" w:rsidRDefault="00DE4E86" w:rsidP="00AA765F">
            <w:pPr>
              <w:rPr>
                <w:rFonts w:cstheme="minorHAnsi"/>
                <w:sz w:val="22"/>
                <w:szCs w:val="22"/>
              </w:rPr>
            </w:pPr>
          </w:p>
        </w:tc>
        <w:tc>
          <w:tcPr>
            <w:tcW w:w="3952" w:type="dxa"/>
            <w:hideMark/>
          </w:tcPr>
          <w:p w14:paraId="18819915" w14:textId="77777777" w:rsidR="00DE4E86" w:rsidRPr="00D779C4" w:rsidRDefault="00DE4E86" w:rsidP="00AA765F">
            <w:pPr>
              <w:rPr>
                <w:rFonts w:cstheme="minorHAnsi"/>
                <w:sz w:val="22"/>
                <w:szCs w:val="22"/>
              </w:rPr>
            </w:pPr>
            <w:r w:rsidRPr="00D779C4">
              <w:rPr>
                <w:rFonts w:cstheme="minorHAnsi"/>
                <w:sz w:val="22"/>
                <w:szCs w:val="22"/>
              </w:rPr>
              <w:t>BF Eyes open (at 4 weeks)</w:t>
            </w:r>
          </w:p>
        </w:tc>
        <w:tc>
          <w:tcPr>
            <w:tcW w:w="1275" w:type="dxa"/>
            <w:hideMark/>
          </w:tcPr>
          <w:p w14:paraId="3EDA6A82"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5C34D9B0" w14:textId="77777777" w:rsidR="00DE4E86" w:rsidRPr="00D779C4" w:rsidRDefault="00DE4E86" w:rsidP="00AA765F">
            <w:pPr>
              <w:rPr>
                <w:rFonts w:cstheme="minorHAnsi"/>
                <w:sz w:val="22"/>
                <w:szCs w:val="22"/>
              </w:rPr>
            </w:pPr>
            <w:r w:rsidRPr="00D779C4">
              <w:rPr>
                <w:rFonts w:cstheme="minorHAnsi"/>
                <w:sz w:val="22"/>
                <w:szCs w:val="22"/>
              </w:rPr>
              <w:t>0.68 (0.6-0.8) *</w:t>
            </w:r>
          </w:p>
        </w:tc>
        <w:tc>
          <w:tcPr>
            <w:tcW w:w="3288" w:type="dxa"/>
            <w:vMerge/>
            <w:noWrap/>
          </w:tcPr>
          <w:p w14:paraId="72901452" w14:textId="77777777" w:rsidR="00DE4E86" w:rsidRPr="00D779C4" w:rsidRDefault="00DE4E86" w:rsidP="00AA765F">
            <w:pPr>
              <w:rPr>
                <w:rFonts w:cstheme="minorHAnsi"/>
                <w:sz w:val="22"/>
                <w:szCs w:val="22"/>
              </w:rPr>
            </w:pPr>
          </w:p>
        </w:tc>
      </w:tr>
      <w:tr w:rsidR="00155C1C" w:rsidRPr="00D779C4" w14:paraId="22F6F53F" w14:textId="77777777" w:rsidTr="00D779C4">
        <w:trPr>
          <w:trHeight w:val="320"/>
        </w:trPr>
        <w:tc>
          <w:tcPr>
            <w:tcW w:w="1598" w:type="dxa"/>
            <w:vMerge/>
            <w:hideMark/>
          </w:tcPr>
          <w:p w14:paraId="6DACAE07" w14:textId="77777777" w:rsidR="00DE4E86" w:rsidRPr="00D779C4" w:rsidRDefault="00DE4E86" w:rsidP="00AA765F">
            <w:pPr>
              <w:rPr>
                <w:rFonts w:cstheme="minorHAnsi"/>
                <w:b/>
                <w:bCs/>
                <w:sz w:val="22"/>
                <w:szCs w:val="22"/>
              </w:rPr>
            </w:pPr>
          </w:p>
        </w:tc>
        <w:tc>
          <w:tcPr>
            <w:tcW w:w="1476" w:type="dxa"/>
            <w:vMerge/>
            <w:hideMark/>
          </w:tcPr>
          <w:p w14:paraId="149D2C7F" w14:textId="77777777" w:rsidR="00DE4E86" w:rsidRPr="00D779C4" w:rsidRDefault="00DE4E86" w:rsidP="00AA765F">
            <w:pPr>
              <w:rPr>
                <w:rFonts w:cstheme="minorHAnsi"/>
                <w:sz w:val="22"/>
                <w:szCs w:val="22"/>
              </w:rPr>
            </w:pPr>
          </w:p>
        </w:tc>
        <w:tc>
          <w:tcPr>
            <w:tcW w:w="1905" w:type="dxa"/>
            <w:vMerge/>
            <w:hideMark/>
          </w:tcPr>
          <w:p w14:paraId="6CC0B19E" w14:textId="77777777" w:rsidR="00DE4E86" w:rsidRPr="00D779C4" w:rsidRDefault="00DE4E86" w:rsidP="00AA765F">
            <w:pPr>
              <w:rPr>
                <w:rFonts w:cstheme="minorHAnsi"/>
                <w:sz w:val="22"/>
                <w:szCs w:val="22"/>
              </w:rPr>
            </w:pPr>
          </w:p>
        </w:tc>
        <w:tc>
          <w:tcPr>
            <w:tcW w:w="3952" w:type="dxa"/>
            <w:noWrap/>
            <w:hideMark/>
          </w:tcPr>
          <w:p w14:paraId="376ADE0E" w14:textId="77777777" w:rsidR="00DE4E86" w:rsidRPr="00D779C4" w:rsidRDefault="00DE4E86" w:rsidP="00AA765F">
            <w:pPr>
              <w:rPr>
                <w:rFonts w:cstheme="minorHAnsi"/>
                <w:sz w:val="22"/>
                <w:szCs w:val="22"/>
              </w:rPr>
            </w:pPr>
            <w:r w:rsidRPr="00D779C4">
              <w:rPr>
                <w:rFonts w:cstheme="minorHAnsi"/>
                <w:sz w:val="22"/>
                <w:szCs w:val="22"/>
              </w:rPr>
              <w:t>FITF Eyes open (at 4 weeks)</w:t>
            </w:r>
          </w:p>
        </w:tc>
        <w:tc>
          <w:tcPr>
            <w:tcW w:w="1275" w:type="dxa"/>
            <w:hideMark/>
          </w:tcPr>
          <w:p w14:paraId="19D5890B"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2FF72930" w14:textId="77777777" w:rsidR="00DE4E86" w:rsidRPr="00D779C4" w:rsidRDefault="00DE4E86" w:rsidP="00AA765F">
            <w:pPr>
              <w:rPr>
                <w:rFonts w:cstheme="minorHAnsi"/>
                <w:sz w:val="22"/>
                <w:szCs w:val="22"/>
              </w:rPr>
            </w:pPr>
            <w:r w:rsidRPr="00D779C4">
              <w:rPr>
                <w:rFonts w:cstheme="minorHAnsi"/>
                <w:sz w:val="22"/>
                <w:szCs w:val="22"/>
              </w:rPr>
              <w:t>0.68 (0.6-0.8) *</w:t>
            </w:r>
          </w:p>
        </w:tc>
        <w:tc>
          <w:tcPr>
            <w:tcW w:w="3288" w:type="dxa"/>
            <w:vMerge/>
            <w:noWrap/>
          </w:tcPr>
          <w:p w14:paraId="37F3E723" w14:textId="77777777" w:rsidR="00DE4E86" w:rsidRPr="00D779C4" w:rsidRDefault="00DE4E86" w:rsidP="00AA765F">
            <w:pPr>
              <w:rPr>
                <w:rFonts w:cstheme="minorHAnsi"/>
                <w:sz w:val="22"/>
                <w:szCs w:val="22"/>
              </w:rPr>
            </w:pPr>
          </w:p>
        </w:tc>
      </w:tr>
      <w:tr w:rsidR="00155C1C" w:rsidRPr="00D779C4" w14:paraId="283EE33C" w14:textId="77777777" w:rsidTr="00D779C4">
        <w:trPr>
          <w:trHeight w:val="320"/>
        </w:trPr>
        <w:tc>
          <w:tcPr>
            <w:tcW w:w="1598" w:type="dxa"/>
            <w:vMerge/>
            <w:hideMark/>
          </w:tcPr>
          <w:p w14:paraId="772B28F5" w14:textId="77777777" w:rsidR="00DE4E86" w:rsidRPr="00D779C4" w:rsidRDefault="00DE4E86" w:rsidP="00AA765F">
            <w:pPr>
              <w:rPr>
                <w:rFonts w:cstheme="minorHAnsi"/>
                <w:b/>
                <w:bCs/>
                <w:sz w:val="22"/>
                <w:szCs w:val="22"/>
              </w:rPr>
            </w:pPr>
          </w:p>
        </w:tc>
        <w:tc>
          <w:tcPr>
            <w:tcW w:w="1476" w:type="dxa"/>
            <w:vMerge/>
            <w:hideMark/>
          </w:tcPr>
          <w:p w14:paraId="4DCF2C40" w14:textId="77777777" w:rsidR="00DE4E86" w:rsidRPr="00D779C4" w:rsidRDefault="00DE4E86" w:rsidP="00AA765F">
            <w:pPr>
              <w:rPr>
                <w:rFonts w:cstheme="minorHAnsi"/>
                <w:sz w:val="22"/>
                <w:szCs w:val="22"/>
              </w:rPr>
            </w:pPr>
          </w:p>
        </w:tc>
        <w:tc>
          <w:tcPr>
            <w:tcW w:w="1905" w:type="dxa"/>
            <w:vMerge/>
            <w:hideMark/>
          </w:tcPr>
          <w:p w14:paraId="1FE166CC" w14:textId="77777777" w:rsidR="00DE4E86" w:rsidRPr="00D779C4" w:rsidRDefault="00DE4E86" w:rsidP="00AA765F">
            <w:pPr>
              <w:rPr>
                <w:rFonts w:cstheme="minorHAnsi"/>
                <w:sz w:val="22"/>
                <w:szCs w:val="22"/>
              </w:rPr>
            </w:pPr>
          </w:p>
        </w:tc>
        <w:tc>
          <w:tcPr>
            <w:tcW w:w="3952" w:type="dxa"/>
            <w:noWrap/>
            <w:hideMark/>
          </w:tcPr>
          <w:p w14:paraId="253167E5" w14:textId="77777777" w:rsidR="00DE4E86" w:rsidRPr="00D779C4" w:rsidRDefault="00DE4E86" w:rsidP="00AA765F">
            <w:pPr>
              <w:rPr>
                <w:rFonts w:cstheme="minorHAnsi"/>
                <w:sz w:val="22"/>
                <w:szCs w:val="22"/>
              </w:rPr>
            </w:pPr>
            <w:r w:rsidRPr="00D779C4">
              <w:rPr>
                <w:rFonts w:cstheme="minorHAnsi"/>
                <w:sz w:val="22"/>
                <w:szCs w:val="22"/>
              </w:rPr>
              <w:t>BF Eyes closed (at 4 weeks)</w:t>
            </w:r>
          </w:p>
        </w:tc>
        <w:tc>
          <w:tcPr>
            <w:tcW w:w="1275" w:type="dxa"/>
            <w:hideMark/>
          </w:tcPr>
          <w:p w14:paraId="736B701D"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7BB90403" w14:textId="77777777" w:rsidR="00DE4E86" w:rsidRPr="00D779C4" w:rsidRDefault="00DE4E86" w:rsidP="00AA765F">
            <w:pPr>
              <w:rPr>
                <w:rFonts w:cstheme="minorHAnsi"/>
                <w:sz w:val="22"/>
                <w:szCs w:val="22"/>
              </w:rPr>
            </w:pPr>
            <w:r w:rsidRPr="00D779C4">
              <w:rPr>
                <w:rFonts w:cstheme="minorHAnsi"/>
                <w:sz w:val="22"/>
                <w:szCs w:val="22"/>
              </w:rPr>
              <w:t>0.66 (0.6-0.8) *</w:t>
            </w:r>
          </w:p>
        </w:tc>
        <w:tc>
          <w:tcPr>
            <w:tcW w:w="3288" w:type="dxa"/>
            <w:vMerge/>
            <w:noWrap/>
          </w:tcPr>
          <w:p w14:paraId="03DBF47C" w14:textId="77777777" w:rsidR="00DE4E86" w:rsidRPr="00D779C4" w:rsidRDefault="00DE4E86" w:rsidP="00AA765F">
            <w:pPr>
              <w:rPr>
                <w:rFonts w:cstheme="minorHAnsi"/>
                <w:sz w:val="22"/>
                <w:szCs w:val="22"/>
              </w:rPr>
            </w:pPr>
          </w:p>
        </w:tc>
      </w:tr>
      <w:tr w:rsidR="00155C1C" w:rsidRPr="00D779C4" w14:paraId="5952198C" w14:textId="77777777" w:rsidTr="00D779C4">
        <w:trPr>
          <w:trHeight w:val="340"/>
        </w:trPr>
        <w:tc>
          <w:tcPr>
            <w:tcW w:w="1598" w:type="dxa"/>
            <w:vMerge/>
            <w:hideMark/>
          </w:tcPr>
          <w:p w14:paraId="0FA03264" w14:textId="77777777" w:rsidR="00DE4E86" w:rsidRPr="00D779C4" w:rsidRDefault="00DE4E86" w:rsidP="00AA765F">
            <w:pPr>
              <w:rPr>
                <w:rFonts w:cstheme="minorHAnsi"/>
                <w:b/>
                <w:bCs/>
                <w:sz w:val="22"/>
                <w:szCs w:val="22"/>
              </w:rPr>
            </w:pPr>
          </w:p>
        </w:tc>
        <w:tc>
          <w:tcPr>
            <w:tcW w:w="1476" w:type="dxa"/>
            <w:vMerge/>
            <w:hideMark/>
          </w:tcPr>
          <w:p w14:paraId="0FB9E5A5" w14:textId="77777777" w:rsidR="00DE4E86" w:rsidRPr="00D779C4" w:rsidRDefault="00DE4E86" w:rsidP="00AA765F">
            <w:pPr>
              <w:rPr>
                <w:rFonts w:cstheme="minorHAnsi"/>
                <w:sz w:val="22"/>
                <w:szCs w:val="22"/>
              </w:rPr>
            </w:pPr>
          </w:p>
        </w:tc>
        <w:tc>
          <w:tcPr>
            <w:tcW w:w="1905" w:type="dxa"/>
            <w:vMerge/>
            <w:hideMark/>
          </w:tcPr>
          <w:p w14:paraId="69ABB112" w14:textId="77777777" w:rsidR="00DE4E86" w:rsidRPr="00D779C4" w:rsidRDefault="00DE4E86" w:rsidP="00AA765F">
            <w:pPr>
              <w:rPr>
                <w:rFonts w:cstheme="minorHAnsi"/>
                <w:sz w:val="22"/>
                <w:szCs w:val="22"/>
              </w:rPr>
            </w:pPr>
          </w:p>
        </w:tc>
        <w:tc>
          <w:tcPr>
            <w:tcW w:w="3952" w:type="dxa"/>
            <w:noWrap/>
            <w:hideMark/>
          </w:tcPr>
          <w:p w14:paraId="7AB50056" w14:textId="77777777" w:rsidR="00DE4E86" w:rsidRPr="00D779C4" w:rsidRDefault="00DE4E86" w:rsidP="00AA765F">
            <w:pPr>
              <w:rPr>
                <w:rFonts w:cstheme="minorHAnsi"/>
                <w:sz w:val="22"/>
                <w:szCs w:val="22"/>
              </w:rPr>
            </w:pPr>
            <w:r w:rsidRPr="00D779C4">
              <w:rPr>
                <w:rFonts w:cstheme="minorHAnsi"/>
                <w:sz w:val="22"/>
                <w:szCs w:val="22"/>
              </w:rPr>
              <w:t>FITF Eyes closed (at 4 weeks)</w:t>
            </w:r>
          </w:p>
        </w:tc>
        <w:tc>
          <w:tcPr>
            <w:tcW w:w="1275" w:type="dxa"/>
            <w:hideMark/>
          </w:tcPr>
          <w:p w14:paraId="0CDAECAA"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45B5EE54" w14:textId="77777777" w:rsidR="00DE4E86" w:rsidRPr="00D779C4" w:rsidRDefault="00DE4E86" w:rsidP="00AA765F">
            <w:pPr>
              <w:rPr>
                <w:rFonts w:cstheme="minorHAnsi"/>
                <w:sz w:val="22"/>
                <w:szCs w:val="22"/>
              </w:rPr>
            </w:pPr>
            <w:r w:rsidRPr="00D779C4">
              <w:rPr>
                <w:rFonts w:cstheme="minorHAnsi"/>
                <w:sz w:val="22"/>
                <w:szCs w:val="22"/>
              </w:rPr>
              <w:t>0.62 (0.5-0.7) *</w:t>
            </w:r>
          </w:p>
        </w:tc>
        <w:tc>
          <w:tcPr>
            <w:tcW w:w="3288" w:type="dxa"/>
            <w:vMerge/>
            <w:noWrap/>
          </w:tcPr>
          <w:p w14:paraId="6F84EBAC" w14:textId="77777777" w:rsidR="00DE4E86" w:rsidRPr="00D779C4" w:rsidRDefault="00DE4E86" w:rsidP="00AA765F">
            <w:pPr>
              <w:rPr>
                <w:rFonts w:cstheme="minorHAnsi"/>
                <w:sz w:val="22"/>
                <w:szCs w:val="22"/>
              </w:rPr>
            </w:pPr>
          </w:p>
        </w:tc>
      </w:tr>
      <w:tr w:rsidR="00155C1C" w:rsidRPr="00D779C4" w14:paraId="233DA3AE" w14:textId="77777777" w:rsidTr="00D779C4">
        <w:trPr>
          <w:trHeight w:val="320"/>
        </w:trPr>
        <w:tc>
          <w:tcPr>
            <w:tcW w:w="1598" w:type="dxa"/>
            <w:vMerge/>
            <w:hideMark/>
          </w:tcPr>
          <w:p w14:paraId="3DAAF7A3" w14:textId="77777777" w:rsidR="00DE4E86" w:rsidRPr="00D779C4" w:rsidRDefault="00DE4E86" w:rsidP="00AA765F">
            <w:pPr>
              <w:rPr>
                <w:rFonts w:cstheme="minorHAnsi"/>
                <w:b/>
                <w:bCs/>
                <w:sz w:val="22"/>
                <w:szCs w:val="22"/>
              </w:rPr>
            </w:pPr>
          </w:p>
        </w:tc>
        <w:tc>
          <w:tcPr>
            <w:tcW w:w="1476" w:type="dxa"/>
            <w:vMerge/>
            <w:hideMark/>
          </w:tcPr>
          <w:p w14:paraId="62EAF1A5" w14:textId="77777777" w:rsidR="00DE4E86" w:rsidRPr="00D779C4" w:rsidRDefault="00DE4E86" w:rsidP="00AA765F">
            <w:pPr>
              <w:rPr>
                <w:rFonts w:cstheme="minorHAnsi"/>
                <w:sz w:val="22"/>
                <w:szCs w:val="22"/>
              </w:rPr>
            </w:pPr>
          </w:p>
        </w:tc>
        <w:tc>
          <w:tcPr>
            <w:tcW w:w="1905" w:type="dxa"/>
            <w:vMerge/>
            <w:hideMark/>
          </w:tcPr>
          <w:p w14:paraId="6A452114" w14:textId="77777777" w:rsidR="00DE4E86" w:rsidRPr="00D779C4" w:rsidRDefault="00DE4E86" w:rsidP="00AA765F">
            <w:pPr>
              <w:rPr>
                <w:rFonts w:cstheme="minorHAnsi"/>
                <w:sz w:val="22"/>
                <w:szCs w:val="22"/>
              </w:rPr>
            </w:pPr>
          </w:p>
        </w:tc>
        <w:tc>
          <w:tcPr>
            <w:tcW w:w="3952" w:type="dxa"/>
            <w:hideMark/>
          </w:tcPr>
          <w:p w14:paraId="7912E9CF" w14:textId="77777777" w:rsidR="00DE4E86" w:rsidRPr="00D779C4" w:rsidRDefault="00DE4E86" w:rsidP="00AA765F">
            <w:pPr>
              <w:rPr>
                <w:rFonts w:cstheme="minorHAnsi"/>
                <w:sz w:val="22"/>
                <w:szCs w:val="22"/>
              </w:rPr>
            </w:pPr>
            <w:r w:rsidRPr="00D779C4">
              <w:rPr>
                <w:rFonts w:cstheme="minorHAnsi"/>
                <w:sz w:val="22"/>
                <w:szCs w:val="22"/>
              </w:rPr>
              <w:t>BF Eyes open (at 8 weeks)</w:t>
            </w:r>
          </w:p>
        </w:tc>
        <w:tc>
          <w:tcPr>
            <w:tcW w:w="1275" w:type="dxa"/>
            <w:hideMark/>
          </w:tcPr>
          <w:p w14:paraId="65A09977"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5D2C6064" w14:textId="77777777" w:rsidR="00DE4E86" w:rsidRPr="00D779C4" w:rsidRDefault="00DE4E86" w:rsidP="00AA765F">
            <w:pPr>
              <w:rPr>
                <w:rFonts w:cstheme="minorHAnsi"/>
                <w:sz w:val="22"/>
                <w:szCs w:val="22"/>
              </w:rPr>
            </w:pPr>
            <w:r w:rsidRPr="00D779C4">
              <w:rPr>
                <w:rFonts w:cstheme="minorHAnsi"/>
                <w:sz w:val="22"/>
                <w:szCs w:val="22"/>
              </w:rPr>
              <w:t>0.69 (0.6-0.8) *</w:t>
            </w:r>
          </w:p>
        </w:tc>
        <w:tc>
          <w:tcPr>
            <w:tcW w:w="3288" w:type="dxa"/>
            <w:vMerge/>
            <w:noWrap/>
          </w:tcPr>
          <w:p w14:paraId="0A7AC754" w14:textId="77777777" w:rsidR="00DE4E86" w:rsidRPr="00D779C4" w:rsidRDefault="00DE4E86" w:rsidP="00AA765F">
            <w:pPr>
              <w:rPr>
                <w:rFonts w:cstheme="minorHAnsi"/>
                <w:sz w:val="22"/>
                <w:szCs w:val="22"/>
              </w:rPr>
            </w:pPr>
          </w:p>
        </w:tc>
      </w:tr>
      <w:tr w:rsidR="00155C1C" w:rsidRPr="00D779C4" w14:paraId="42E9B88B" w14:textId="77777777" w:rsidTr="00D779C4">
        <w:trPr>
          <w:trHeight w:val="320"/>
        </w:trPr>
        <w:tc>
          <w:tcPr>
            <w:tcW w:w="1598" w:type="dxa"/>
            <w:vMerge/>
            <w:hideMark/>
          </w:tcPr>
          <w:p w14:paraId="0EBD0C9A" w14:textId="77777777" w:rsidR="00DE4E86" w:rsidRPr="00D779C4" w:rsidRDefault="00DE4E86" w:rsidP="00AA765F">
            <w:pPr>
              <w:rPr>
                <w:rFonts w:cstheme="minorHAnsi"/>
                <w:b/>
                <w:bCs/>
                <w:sz w:val="22"/>
                <w:szCs w:val="22"/>
              </w:rPr>
            </w:pPr>
          </w:p>
        </w:tc>
        <w:tc>
          <w:tcPr>
            <w:tcW w:w="1476" w:type="dxa"/>
            <w:vMerge/>
            <w:hideMark/>
          </w:tcPr>
          <w:p w14:paraId="059920E1" w14:textId="77777777" w:rsidR="00DE4E86" w:rsidRPr="00D779C4" w:rsidRDefault="00DE4E86" w:rsidP="00AA765F">
            <w:pPr>
              <w:rPr>
                <w:rFonts w:cstheme="minorHAnsi"/>
                <w:sz w:val="22"/>
                <w:szCs w:val="22"/>
              </w:rPr>
            </w:pPr>
          </w:p>
        </w:tc>
        <w:tc>
          <w:tcPr>
            <w:tcW w:w="1905" w:type="dxa"/>
            <w:vMerge/>
            <w:hideMark/>
          </w:tcPr>
          <w:p w14:paraId="5E8EFC4D" w14:textId="77777777" w:rsidR="00DE4E86" w:rsidRPr="00D779C4" w:rsidRDefault="00DE4E86" w:rsidP="00AA765F">
            <w:pPr>
              <w:rPr>
                <w:rFonts w:cstheme="minorHAnsi"/>
                <w:sz w:val="22"/>
                <w:szCs w:val="22"/>
              </w:rPr>
            </w:pPr>
          </w:p>
        </w:tc>
        <w:tc>
          <w:tcPr>
            <w:tcW w:w="3952" w:type="dxa"/>
            <w:noWrap/>
            <w:hideMark/>
          </w:tcPr>
          <w:p w14:paraId="2E720864" w14:textId="77777777" w:rsidR="00DE4E86" w:rsidRPr="00D779C4" w:rsidRDefault="00DE4E86" w:rsidP="00AA765F">
            <w:pPr>
              <w:rPr>
                <w:rFonts w:cstheme="minorHAnsi"/>
                <w:sz w:val="22"/>
                <w:szCs w:val="22"/>
              </w:rPr>
            </w:pPr>
            <w:r w:rsidRPr="00D779C4">
              <w:rPr>
                <w:rFonts w:cstheme="minorHAnsi"/>
                <w:sz w:val="22"/>
                <w:szCs w:val="22"/>
              </w:rPr>
              <w:t>FITF Eyes open (at 8 weeks)</w:t>
            </w:r>
          </w:p>
        </w:tc>
        <w:tc>
          <w:tcPr>
            <w:tcW w:w="1275" w:type="dxa"/>
            <w:hideMark/>
          </w:tcPr>
          <w:p w14:paraId="67B8A5D0"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31BE1353" w14:textId="77777777" w:rsidR="00DE4E86" w:rsidRPr="00D779C4" w:rsidRDefault="00DE4E86" w:rsidP="00AA765F">
            <w:pPr>
              <w:rPr>
                <w:rFonts w:cstheme="minorHAnsi"/>
                <w:sz w:val="22"/>
                <w:szCs w:val="22"/>
              </w:rPr>
            </w:pPr>
            <w:r w:rsidRPr="00D779C4">
              <w:rPr>
                <w:rFonts w:cstheme="minorHAnsi"/>
                <w:sz w:val="22"/>
                <w:szCs w:val="22"/>
              </w:rPr>
              <w:t>0.72 (0.6-0.8) *</w:t>
            </w:r>
          </w:p>
        </w:tc>
        <w:tc>
          <w:tcPr>
            <w:tcW w:w="3288" w:type="dxa"/>
            <w:vMerge/>
            <w:noWrap/>
          </w:tcPr>
          <w:p w14:paraId="63F82D2B" w14:textId="77777777" w:rsidR="00DE4E86" w:rsidRPr="00D779C4" w:rsidRDefault="00DE4E86" w:rsidP="00AA765F">
            <w:pPr>
              <w:rPr>
                <w:rFonts w:cstheme="minorHAnsi"/>
                <w:sz w:val="22"/>
                <w:szCs w:val="22"/>
              </w:rPr>
            </w:pPr>
          </w:p>
        </w:tc>
      </w:tr>
      <w:tr w:rsidR="00155C1C" w:rsidRPr="00D779C4" w14:paraId="1E083454" w14:textId="77777777" w:rsidTr="00D779C4">
        <w:trPr>
          <w:trHeight w:val="320"/>
        </w:trPr>
        <w:tc>
          <w:tcPr>
            <w:tcW w:w="1598" w:type="dxa"/>
            <w:vMerge/>
            <w:hideMark/>
          </w:tcPr>
          <w:p w14:paraId="1B5971E2" w14:textId="77777777" w:rsidR="00DE4E86" w:rsidRPr="00D779C4" w:rsidRDefault="00DE4E86" w:rsidP="00AA765F">
            <w:pPr>
              <w:rPr>
                <w:rFonts w:cstheme="minorHAnsi"/>
                <w:b/>
                <w:bCs/>
                <w:sz w:val="22"/>
                <w:szCs w:val="22"/>
              </w:rPr>
            </w:pPr>
          </w:p>
        </w:tc>
        <w:tc>
          <w:tcPr>
            <w:tcW w:w="1476" w:type="dxa"/>
            <w:vMerge/>
            <w:hideMark/>
          </w:tcPr>
          <w:p w14:paraId="5172A638" w14:textId="77777777" w:rsidR="00DE4E86" w:rsidRPr="00D779C4" w:rsidRDefault="00DE4E86" w:rsidP="00AA765F">
            <w:pPr>
              <w:rPr>
                <w:rFonts w:cstheme="minorHAnsi"/>
                <w:sz w:val="22"/>
                <w:szCs w:val="22"/>
              </w:rPr>
            </w:pPr>
          </w:p>
        </w:tc>
        <w:tc>
          <w:tcPr>
            <w:tcW w:w="1905" w:type="dxa"/>
            <w:vMerge/>
            <w:hideMark/>
          </w:tcPr>
          <w:p w14:paraId="365F983F" w14:textId="77777777" w:rsidR="00DE4E86" w:rsidRPr="00D779C4" w:rsidRDefault="00DE4E86" w:rsidP="00AA765F">
            <w:pPr>
              <w:rPr>
                <w:rFonts w:cstheme="minorHAnsi"/>
                <w:sz w:val="22"/>
                <w:szCs w:val="22"/>
              </w:rPr>
            </w:pPr>
          </w:p>
        </w:tc>
        <w:tc>
          <w:tcPr>
            <w:tcW w:w="3952" w:type="dxa"/>
            <w:noWrap/>
            <w:hideMark/>
          </w:tcPr>
          <w:p w14:paraId="0C6083EE" w14:textId="77777777" w:rsidR="00DE4E86" w:rsidRPr="00D779C4" w:rsidRDefault="00DE4E86" w:rsidP="00AA765F">
            <w:pPr>
              <w:rPr>
                <w:rFonts w:cstheme="minorHAnsi"/>
                <w:sz w:val="22"/>
                <w:szCs w:val="22"/>
              </w:rPr>
            </w:pPr>
            <w:r w:rsidRPr="00D779C4">
              <w:rPr>
                <w:rFonts w:cstheme="minorHAnsi"/>
                <w:sz w:val="22"/>
                <w:szCs w:val="22"/>
              </w:rPr>
              <w:t>BF Eyes closed (at 8 weeks)</w:t>
            </w:r>
          </w:p>
        </w:tc>
        <w:tc>
          <w:tcPr>
            <w:tcW w:w="1275" w:type="dxa"/>
            <w:hideMark/>
          </w:tcPr>
          <w:p w14:paraId="6DB1E92C"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noWrap/>
            <w:hideMark/>
          </w:tcPr>
          <w:p w14:paraId="5D4B2129" w14:textId="77777777" w:rsidR="00DE4E86" w:rsidRPr="00D779C4" w:rsidRDefault="00DE4E86" w:rsidP="00AA765F">
            <w:pPr>
              <w:rPr>
                <w:rFonts w:cstheme="minorHAnsi"/>
                <w:sz w:val="22"/>
                <w:szCs w:val="22"/>
              </w:rPr>
            </w:pPr>
            <w:r w:rsidRPr="00D779C4">
              <w:rPr>
                <w:rFonts w:cstheme="minorHAnsi"/>
                <w:sz w:val="22"/>
                <w:szCs w:val="22"/>
              </w:rPr>
              <w:t>0.71 (0.6-0.8) *</w:t>
            </w:r>
          </w:p>
        </w:tc>
        <w:tc>
          <w:tcPr>
            <w:tcW w:w="3288" w:type="dxa"/>
            <w:vMerge/>
            <w:noWrap/>
          </w:tcPr>
          <w:p w14:paraId="26441C8E" w14:textId="77777777" w:rsidR="00DE4E86" w:rsidRPr="00D779C4" w:rsidRDefault="00DE4E86" w:rsidP="00AA765F">
            <w:pPr>
              <w:rPr>
                <w:rFonts w:cstheme="minorHAnsi"/>
                <w:sz w:val="22"/>
                <w:szCs w:val="22"/>
              </w:rPr>
            </w:pPr>
          </w:p>
        </w:tc>
      </w:tr>
      <w:tr w:rsidR="002A2A69" w:rsidRPr="00D779C4" w14:paraId="7D322197" w14:textId="77777777" w:rsidTr="00D779C4">
        <w:trPr>
          <w:trHeight w:val="340"/>
        </w:trPr>
        <w:tc>
          <w:tcPr>
            <w:tcW w:w="1598" w:type="dxa"/>
            <w:vMerge/>
            <w:tcBorders>
              <w:bottom w:val="double" w:sz="4" w:space="0" w:color="000000"/>
            </w:tcBorders>
            <w:hideMark/>
          </w:tcPr>
          <w:p w14:paraId="3BCC2B98" w14:textId="77777777" w:rsidR="00DE4E86" w:rsidRPr="00D779C4" w:rsidRDefault="00DE4E86" w:rsidP="00AA765F">
            <w:pPr>
              <w:rPr>
                <w:rFonts w:cstheme="minorHAnsi"/>
                <w:b/>
                <w:bCs/>
                <w:sz w:val="22"/>
                <w:szCs w:val="22"/>
              </w:rPr>
            </w:pPr>
          </w:p>
        </w:tc>
        <w:tc>
          <w:tcPr>
            <w:tcW w:w="1476" w:type="dxa"/>
            <w:vMerge/>
            <w:hideMark/>
          </w:tcPr>
          <w:p w14:paraId="22B13F16" w14:textId="77777777" w:rsidR="00DE4E86" w:rsidRPr="00D779C4" w:rsidRDefault="00DE4E86" w:rsidP="00AA765F">
            <w:pPr>
              <w:rPr>
                <w:rFonts w:cstheme="minorHAnsi"/>
                <w:sz w:val="22"/>
                <w:szCs w:val="22"/>
              </w:rPr>
            </w:pPr>
          </w:p>
        </w:tc>
        <w:tc>
          <w:tcPr>
            <w:tcW w:w="1905" w:type="dxa"/>
            <w:vMerge/>
            <w:hideMark/>
          </w:tcPr>
          <w:p w14:paraId="04CDF2CE" w14:textId="77777777" w:rsidR="00DE4E86" w:rsidRPr="00D779C4" w:rsidRDefault="00DE4E86" w:rsidP="00AA765F">
            <w:pPr>
              <w:rPr>
                <w:rFonts w:cstheme="minorHAnsi"/>
                <w:sz w:val="22"/>
                <w:szCs w:val="22"/>
              </w:rPr>
            </w:pPr>
          </w:p>
        </w:tc>
        <w:tc>
          <w:tcPr>
            <w:tcW w:w="3952" w:type="dxa"/>
            <w:tcBorders>
              <w:bottom w:val="double" w:sz="4" w:space="0" w:color="000000"/>
            </w:tcBorders>
            <w:noWrap/>
            <w:hideMark/>
          </w:tcPr>
          <w:p w14:paraId="6BE88B12" w14:textId="77777777" w:rsidR="00DE4E86" w:rsidRPr="00D779C4" w:rsidRDefault="00DE4E86" w:rsidP="00AA765F">
            <w:pPr>
              <w:rPr>
                <w:rFonts w:cstheme="minorHAnsi"/>
                <w:sz w:val="22"/>
                <w:szCs w:val="22"/>
              </w:rPr>
            </w:pPr>
            <w:r w:rsidRPr="00D779C4">
              <w:rPr>
                <w:rFonts w:cstheme="minorHAnsi"/>
                <w:sz w:val="22"/>
                <w:szCs w:val="22"/>
              </w:rPr>
              <w:t>FITF Eyes closed (at 8 weeks)</w:t>
            </w:r>
          </w:p>
        </w:tc>
        <w:tc>
          <w:tcPr>
            <w:tcW w:w="1275" w:type="dxa"/>
            <w:tcBorders>
              <w:bottom w:val="double" w:sz="4" w:space="0" w:color="000000"/>
            </w:tcBorders>
            <w:hideMark/>
          </w:tcPr>
          <w:p w14:paraId="532C2142"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532" w:type="dxa"/>
            <w:tcBorders>
              <w:bottom w:val="double" w:sz="4" w:space="0" w:color="000000"/>
            </w:tcBorders>
            <w:noWrap/>
            <w:hideMark/>
          </w:tcPr>
          <w:p w14:paraId="5F04B438" w14:textId="77777777" w:rsidR="00DE4E86" w:rsidRPr="00D779C4" w:rsidRDefault="00DE4E86" w:rsidP="00AA765F">
            <w:pPr>
              <w:rPr>
                <w:rFonts w:cstheme="minorHAnsi"/>
                <w:sz w:val="22"/>
                <w:szCs w:val="22"/>
              </w:rPr>
            </w:pPr>
            <w:r w:rsidRPr="00D779C4">
              <w:rPr>
                <w:rFonts w:cstheme="minorHAnsi"/>
                <w:sz w:val="22"/>
                <w:szCs w:val="22"/>
              </w:rPr>
              <w:t>0.67 (0.6-0.8) *</w:t>
            </w:r>
          </w:p>
        </w:tc>
        <w:tc>
          <w:tcPr>
            <w:tcW w:w="3288" w:type="dxa"/>
            <w:vMerge/>
            <w:tcBorders>
              <w:bottom w:val="double" w:sz="4" w:space="0" w:color="000000"/>
            </w:tcBorders>
            <w:noWrap/>
          </w:tcPr>
          <w:p w14:paraId="5282C0FA" w14:textId="77777777" w:rsidR="00DE4E86" w:rsidRPr="00D779C4" w:rsidRDefault="00DE4E86" w:rsidP="00AA765F">
            <w:pPr>
              <w:rPr>
                <w:rFonts w:cstheme="minorHAnsi"/>
                <w:b/>
                <w:bCs/>
                <w:sz w:val="22"/>
                <w:szCs w:val="22"/>
              </w:rPr>
            </w:pPr>
          </w:p>
        </w:tc>
      </w:tr>
      <w:tr w:rsidR="002A2A69" w:rsidRPr="00D779C4" w14:paraId="101A40A3" w14:textId="77777777" w:rsidTr="00D779C4">
        <w:trPr>
          <w:trHeight w:val="340"/>
        </w:trPr>
        <w:tc>
          <w:tcPr>
            <w:tcW w:w="1598" w:type="dxa"/>
            <w:vMerge w:val="restart"/>
            <w:tcBorders>
              <w:top w:val="double" w:sz="4" w:space="0" w:color="000000"/>
            </w:tcBorders>
          </w:tcPr>
          <w:p w14:paraId="073F97D8" w14:textId="77777777" w:rsidR="00DE4E86" w:rsidRPr="00D779C4" w:rsidRDefault="00DE4E86" w:rsidP="00AA765F">
            <w:pPr>
              <w:rPr>
                <w:rFonts w:cstheme="minorHAnsi"/>
                <w:sz w:val="22"/>
                <w:szCs w:val="22"/>
              </w:rPr>
            </w:pPr>
            <w:r w:rsidRPr="00D779C4">
              <w:rPr>
                <w:rFonts w:cstheme="minorHAnsi"/>
                <w:sz w:val="22"/>
                <w:szCs w:val="22"/>
              </w:rPr>
              <w:t> </w:t>
            </w:r>
            <w:r w:rsidRPr="00D779C4">
              <w:rPr>
                <w:rFonts w:cstheme="minorHAnsi"/>
                <w:b/>
                <w:bCs/>
                <w:sz w:val="22"/>
                <w:szCs w:val="22"/>
              </w:rPr>
              <w:t>Path length (cm/sec) (CoP)</w:t>
            </w:r>
          </w:p>
          <w:p w14:paraId="2DB0E1DB" w14:textId="77777777" w:rsidR="00DE4E86" w:rsidRPr="00D779C4" w:rsidRDefault="00DE4E86" w:rsidP="00AA765F">
            <w:pPr>
              <w:rPr>
                <w:rFonts w:cstheme="minorHAnsi"/>
                <w:b/>
                <w:bCs/>
                <w:sz w:val="22"/>
                <w:szCs w:val="22"/>
              </w:rPr>
            </w:pPr>
            <w:r w:rsidRPr="00D779C4">
              <w:rPr>
                <w:rFonts w:cstheme="minorHAnsi"/>
                <w:b/>
                <w:bCs/>
                <w:sz w:val="22"/>
                <w:szCs w:val="22"/>
              </w:rPr>
              <w:t> </w:t>
            </w:r>
          </w:p>
        </w:tc>
        <w:tc>
          <w:tcPr>
            <w:tcW w:w="1476" w:type="dxa"/>
            <w:vMerge/>
          </w:tcPr>
          <w:p w14:paraId="75D564B9" w14:textId="77777777" w:rsidR="00DE4E86" w:rsidRPr="00D779C4" w:rsidRDefault="00DE4E86" w:rsidP="00AA765F">
            <w:pPr>
              <w:rPr>
                <w:rFonts w:cstheme="minorHAnsi"/>
                <w:sz w:val="22"/>
                <w:szCs w:val="22"/>
              </w:rPr>
            </w:pPr>
          </w:p>
        </w:tc>
        <w:tc>
          <w:tcPr>
            <w:tcW w:w="1905" w:type="dxa"/>
            <w:vMerge/>
          </w:tcPr>
          <w:p w14:paraId="16860911" w14:textId="77777777" w:rsidR="00DE4E86" w:rsidRPr="00D779C4" w:rsidRDefault="00DE4E86" w:rsidP="00AA765F">
            <w:pPr>
              <w:rPr>
                <w:rFonts w:cstheme="minorHAnsi"/>
                <w:sz w:val="22"/>
                <w:szCs w:val="22"/>
              </w:rPr>
            </w:pPr>
          </w:p>
        </w:tc>
        <w:tc>
          <w:tcPr>
            <w:tcW w:w="3952" w:type="dxa"/>
            <w:tcBorders>
              <w:top w:val="double" w:sz="4" w:space="0" w:color="000000"/>
            </w:tcBorders>
            <w:noWrap/>
          </w:tcPr>
          <w:p w14:paraId="2F168E65" w14:textId="77777777" w:rsidR="00DE4E86" w:rsidRPr="00D779C4" w:rsidRDefault="00DE4E86" w:rsidP="00AA765F">
            <w:pPr>
              <w:rPr>
                <w:rFonts w:cstheme="minorHAnsi"/>
                <w:sz w:val="22"/>
                <w:szCs w:val="22"/>
              </w:rPr>
            </w:pPr>
            <w:r w:rsidRPr="00D779C4">
              <w:rPr>
                <w:rFonts w:cstheme="minorHAnsi"/>
                <w:sz w:val="22"/>
                <w:szCs w:val="22"/>
              </w:rPr>
              <w:t xml:space="preserve">BF Eyes open </w:t>
            </w:r>
          </w:p>
        </w:tc>
        <w:tc>
          <w:tcPr>
            <w:tcW w:w="1275" w:type="dxa"/>
            <w:tcBorders>
              <w:top w:val="double" w:sz="4" w:space="0" w:color="000000"/>
            </w:tcBorders>
          </w:tcPr>
          <w:p w14:paraId="0F617B88" w14:textId="77777777" w:rsidR="00DE4E86" w:rsidRPr="00D779C4" w:rsidRDefault="00DE4E86" w:rsidP="00AA765F">
            <w:pPr>
              <w:rPr>
                <w:rFonts w:cstheme="minorHAnsi"/>
                <w:b/>
                <w:bCs/>
                <w:sz w:val="22"/>
                <w:szCs w:val="22"/>
              </w:rPr>
            </w:pPr>
            <w:r w:rsidRPr="00D779C4">
              <w:rPr>
                <w:rFonts w:cstheme="minorHAnsi"/>
                <w:sz w:val="22"/>
                <w:szCs w:val="22"/>
              </w:rPr>
              <w:t>2.66 (2.3-3.0)*</w:t>
            </w:r>
          </w:p>
        </w:tc>
        <w:tc>
          <w:tcPr>
            <w:tcW w:w="1532" w:type="dxa"/>
            <w:tcBorders>
              <w:top w:val="double" w:sz="4" w:space="0" w:color="000000"/>
            </w:tcBorders>
            <w:noWrap/>
          </w:tcPr>
          <w:p w14:paraId="29CCC4C8" w14:textId="77777777" w:rsidR="00DE4E86" w:rsidRPr="00D779C4" w:rsidRDefault="00DE4E86" w:rsidP="00AA765F">
            <w:pPr>
              <w:rPr>
                <w:rFonts w:cstheme="minorHAnsi"/>
                <w:sz w:val="22"/>
                <w:szCs w:val="22"/>
              </w:rPr>
            </w:pPr>
          </w:p>
        </w:tc>
        <w:tc>
          <w:tcPr>
            <w:tcW w:w="3288" w:type="dxa"/>
            <w:tcBorders>
              <w:top w:val="double" w:sz="4" w:space="0" w:color="000000"/>
            </w:tcBorders>
            <w:noWrap/>
          </w:tcPr>
          <w:p w14:paraId="2FA60539" w14:textId="77777777" w:rsidR="00DE4E86" w:rsidRPr="00D779C4" w:rsidRDefault="00DE4E86" w:rsidP="00AA765F">
            <w:pPr>
              <w:rPr>
                <w:rFonts w:cstheme="minorHAnsi"/>
                <w:sz w:val="22"/>
                <w:szCs w:val="22"/>
              </w:rPr>
            </w:pPr>
            <w:r w:rsidRPr="00D779C4">
              <w:rPr>
                <w:rFonts w:cstheme="minorHAnsi"/>
                <w:sz w:val="22"/>
                <w:szCs w:val="22"/>
              </w:rPr>
              <w:t>Friedman ANOVA:</w:t>
            </w:r>
          </w:p>
          <w:p w14:paraId="0F232A03" w14:textId="77777777" w:rsidR="00DE4E86" w:rsidRPr="00D779C4" w:rsidRDefault="00DE4E86" w:rsidP="00AA765F">
            <w:pPr>
              <w:rPr>
                <w:rFonts w:cstheme="minorHAnsi"/>
                <w:sz w:val="22"/>
                <w:szCs w:val="22"/>
              </w:rPr>
            </w:pPr>
            <w:r w:rsidRPr="00D779C4">
              <w:rPr>
                <w:rFonts w:cstheme="minorHAnsi"/>
                <w:sz w:val="22"/>
                <w:szCs w:val="22"/>
              </w:rPr>
              <w:t>BF p&gt;0.05; FITF p&gt;0.05</w:t>
            </w:r>
          </w:p>
          <w:p w14:paraId="530F6172" w14:textId="77777777" w:rsidR="00DE4E86" w:rsidRPr="00D779C4" w:rsidRDefault="00DE4E86" w:rsidP="00AA765F">
            <w:pPr>
              <w:rPr>
                <w:rFonts w:cstheme="minorHAnsi"/>
                <w:b/>
                <w:bCs/>
                <w:sz w:val="22"/>
                <w:szCs w:val="22"/>
              </w:rPr>
            </w:pPr>
            <w:r w:rsidRPr="00D779C4">
              <w:rPr>
                <w:rFonts w:cstheme="minorHAnsi"/>
                <w:sz w:val="22"/>
                <w:szCs w:val="22"/>
              </w:rPr>
              <w:t>Across testing occasions</w:t>
            </w:r>
          </w:p>
        </w:tc>
      </w:tr>
      <w:tr w:rsidR="00155C1C" w:rsidRPr="00D779C4" w14:paraId="7F053968" w14:textId="77777777" w:rsidTr="00D779C4">
        <w:trPr>
          <w:trHeight w:val="340"/>
        </w:trPr>
        <w:tc>
          <w:tcPr>
            <w:tcW w:w="1598" w:type="dxa"/>
            <w:vMerge/>
          </w:tcPr>
          <w:p w14:paraId="5A2E681B" w14:textId="77777777" w:rsidR="00DE4E86" w:rsidRPr="00D779C4" w:rsidRDefault="00DE4E86" w:rsidP="00AA765F">
            <w:pPr>
              <w:rPr>
                <w:rFonts w:cstheme="minorHAnsi"/>
                <w:sz w:val="22"/>
                <w:szCs w:val="22"/>
              </w:rPr>
            </w:pPr>
          </w:p>
        </w:tc>
        <w:tc>
          <w:tcPr>
            <w:tcW w:w="1476" w:type="dxa"/>
            <w:vMerge/>
          </w:tcPr>
          <w:p w14:paraId="415CCB2B" w14:textId="77777777" w:rsidR="00DE4E86" w:rsidRPr="00D779C4" w:rsidRDefault="00DE4E86" w:rsidP="00AA765F">
            <w:pPr>
              <w:rPr>
                <w:rFonts w:cstheme="minorHAnsi"/>
                <w:sz w:val="22"/>
                <w:szCs w:val="22"/>
              </w:rPr>
            </w:pPr>
          </w:p>
        </w:tc>
        <w:tc>
          <w:tcPr>
            <w:tcW w:w="1905" w:type="dxa"/>
            <w:vMerge/>
          </w:tcPr>
          <w:p w14:paraId="1FEB1806" w14:textId="77777777" w:rsidR="00DE4E86" w:rsidRPr="00D779C4" w:rsidRDefault="00DE4E86" w:rsidP="00AA765F">
            <w:pPr>
              <w:rPr>
                <w:rFonts w:cstheme="minorHAnsi"/>
                <w:sz w:val="22"/>
                <w:szCs w:val="22"/>
              </w:rPr>
            </w:pPr>
          </w:p>
        </w:tc>
        <w:tc>
          <w:tcPr>
            <w:tcW w:w="3952" w:type="dxa"/>
            <w:noWrap/>
          </w:tcPr>
          <w:p w14:paraId="19056B22" w14:textId="77777777" w:rsidR="00DE4E86" w:rsidRPr="00D779C4" w:rsidRDefault="00DE4E86" w:rsidP="00AA765F">
            <w:pPr>
              <w:rPr>
                <w:rFonts w:cstheme="minorHAnsi"/>
                <w:sz w:val="22"/>
                <w:szCs w:val="22"/>
              </w:rPr>
            </w:pPr>
            <w:r w:rsidRPr="00D779C4">
              <w:rPr>
                <w:rFonts w:cstheme="minorHAnsi"/>
                <w:sz w:val="22"/>
                <w:szCs w:val="22"/>
              </w:rPr>
              <w:t xml:space="preserve">FITF Eyes open </w:t>
            </w:r>
          </w:p>
        </w:tc>
        <w:tc>
          <w:tcPr>
            <w:tcW w:w="1275" w:type="dxa"/>
          </w:tcPr>
          <w:p w14:paraId="7FEBBFBB" w14:textId="77777777" w:rsidR="00DE4E86" w:rsidRPr="00D779C4" w:rsidRDefault="00DE4E86" w:rsidP="00AA765F">
            <w:pPr>
              <w:rPr>
                <w:rFonts w:cstheme="minorHAnsi"/>
                <w:sz w:val="22"/>
                <w:szCs w:val="22"/>
              </w:rPr>
            </w:pPr>
            <w:r w:rsidRPr="00D779C4">
              <w:rPr>
                <w:rFonts w:cstheme="minorHAnsi"/>
                <w:sz w:val="22"/>
                <w:szCs w:val="22"/>
              </w:rPr>
              <w:t>3.94 3.3-4.6)*</w:t>
            </w:r>
          </w:p>
        </w:tc>
        <w:tc>
          <w:tcPr>
            <w:tcW w:w="1532" w:type="dxa"/>
            <w:noWrap/>
          </w:tcPr>
          <w:p w14:paraId="1227549C" w14:textId="77777777" w:rsidR="00DE4E86" w:rsidRPr="00D779C4" w:rsidRDefault="00DE4E86" w:rsidP="00AA765F">
            <w:pPr>
              <w:rPr>
                <w:rFonts w:cstheme="minorHAnsi"/>
                <w:sz w:val="22"/>
                <w:szCs w:val="22"/>
              </w:rPr>
            </w:pPr>
          </w:p>
        </w:tc>
        <w:tc>
          <w:tcPr>
            <w:tcW w:w="3288" w:type="dxa"/>
            <w:vMerge w:val="restart"/>
            <w:noWrap/>
          </w:tcPr>
          <w:p w14:paraId="09E598E7" w14:textId="77777777" w:rsidR="00DE4E86" w:rsidRPr="00D779C4" w:rsidRDefault="00DE4E86" w:rsidP="00AA765F">
            <w:pPr>
              <w:rPr>
                <w:rFonts w:cstheme="minorHAnsi"/>
                <w:sz w:val="22"/>
                <w:szCs w:val="22"/>
              </w:rPr>
            </w:pPr>
            <w:r w:rsidRPr="00D779C4">
              <w:rPr>
                <w:rFonts w:cstheme="minorHAnsi"/>
                <w:sz w:val="22"/>
                <w:szCs w:val="22"/>
              </w:rPr>
              <w:t>Wilcoxon signed rank</w:t>
            </w:r>
          </w:p>
          <w:p w14:paraId="48277A2F" w14:textId="77777777" w:rsidR="00DE4E86" w:rsidRPr="00D779C4" w:rsidRDefault="00DE4E86" w:rsidP="00AA765F">
            <w:pPr>
              <w:rPr>
                <w:rFonts w:cstheme="minorHAnsi"/>
                <w:sz w:val="22"/>
                <w:szCs w:val="22"/>
              </w:rPr>
            </w:pPr>
            <w:r w:rsidRPr="00D779C4">
              <w:rPr>
                <w:rFonts w:cstheme="minorHAnsi"/>
                <w:sz w:val="22"/>
                <w:szCs w:val="22"/>
              </w:rPr>
              <w:t xml:space="preserve">BF vs. FITF </w:t>
            </w:r>
            <w:r w:rsidRPr="00D779C4">
              <w:rPr>
                <w:rFonts w:cstheme="minorHAnsi"/>
                <w:b/>
                <w:bCs/>
                <w:sz w:val="22"/>
                <w:szCs w:val="22"/>
              </w:rPr>
              <w:t xml:space="preserve">p&lt;0.05 </w:t>
            </w:r>
          </w:p>
          <w:p w14:paraId="2D87339E" w14:textId="77777777" w:rsidR="00DE4E86" w:rsidRPr="00D779C4" w:rsidRDefault="00DE4E86" w:rsidP="00AA765F">
            <w:pPr>
              <w:rPr>
                <w:rFonts w:cstheme="minorHAnsi"/>
                <w:sz w:val="22"/>
                <w:szCs w:val="22"/>
              </w:rPr>
            </w:pPr>
            <w:r w:rsidRPr="00D779C4">
              <w:rPr>
                <w:rFonts w:cstheme="minorHAnsi"/>
                <w:sz w:val="22"/>
                <w:szCs w:val="22"/>
              </w:rPr>
              <w:t>Across testing occasions</w:t>
            </w:r>
          </w:p>
          <w:p w14:paraId="36D4065F" w14:textId="77777777" w:rsidR="00DE4E86" w:rsidRPr="00D779C4" w:rsidRDefault="00DE4E86" w:rsidP="00AA765F">
            <w:pPr>
              <w:rPr>
                <w:rFonts w:cstheme="minorHAnsi"/>
                <w:sz w:val="22"/>
                <w:szCs w:val="22"/>
              </w:rPr>
            </w:pPr>
          </w:p>
        </w:tc>
      </w:tr>
      <w:tr w:rsidR="00155C1C" w:rsidRPr="00D779C4" w14:paraId="0655A28C" w14:textId="77777777" w:rsidTr="00D779C4">
        <w:trPr>
          <w:trHeight w:val="340"/>
        </w:trPr>
        <w:tc>
          <w:tcPr>
            <w:tcW w:w="1598" w:type="dxa"/>
            <w:vMerge/>
          </w:tcPr>
          <w:p w14:paraId="06785541" w14:textId="77777777" w:rsidR="00DE4E86" w:rsidRPr="00D779C4" w:rsidRDefault="00DE4E86" w:rsidP="00AA765F">
            <w:pPr>
              <w:rPr>
                <w:rFonts w:cstheme="minorHAnsi"/>
                <w:sz w:val="22"/>
                <w:szCs w:val="22"/>
              </w:rPr>
            </w:pPr>
          </w:p>
        </w:tc>
        <w:tc>
          <w:tcPr>
            <w:tcW w:w="1476" w:type="dxa"/>
            <w:vMerge/>
          </w:tcPr>
          <w:p w14:paraId="516B4580" w14:textId="77777777" w:rsidR="00DE4E86" w:rsidRPr="00D779C4" w:rsidRDefault="00DE4E86" w:rsidP="00AA765F">
            <w:pPr>
              <w:rPr>
                <w:rFonts w:cstheme="minorHAnsi"/>
                <w:sz w:val="22"/>
                <w:szCs w:val="22"/>
              </w:rPr>
            </w:pPr>
          </w:p>
        </w:tc>
        <w:tc>
          <w:tcPr>
            <w:tcW w:w="1905" w:type="dxa"/>
            <w:vMerge/>
          </w:tcPr>
          <w:p w14:paraId="1B5623C2" w14:textId="77777777" w:rsidR="00DE4E86" w:rsidRPr="00D779C4" w:rsidRDefault="00DE4E86" w:rsidP="00AA765F">
            <w:pPr>
              <w:rPr>
                <w:rFonts w:cstheme="minorHAnsi"/>
                <w:sz w:val="22"/>
                <w:szCs w:val="22"/>
              </w:rPr>
            </w:pPr>
          </w:p>
        </w:tc>
        <w:tc>
          <w:tcPr>
            <w:tcW w:w="3952" w:type="dxa"/>
            <w:noWrap/>
          </w:tcPr>
          <w:p w14:paraId="52A67E4D" w14:textId="77777777" w:rsidR="00DE4E86" w:rsidRPr="00D779C4" w:rsidRDefault="00DE4E86" w:rsidP="00AA765F">
            <w:pPr>
              <w:rPr>
                <w:rFonts w:cstheme="minorHAnsi"/>
                <w:sz w:val="22"/>
                <w:szCs w:val="22"/>
              </w:rPr>
            </w:pPr>
            <w:r w:rsidRPr="00D779C4">
              <w:rPr>
                <w:rFonts w:cstheme="minorHAnsi"/>
                <w:sz w:val="22"/>
                <w:szCs w:val="22"/>
              </w:rPr>
              <w:t xml:space="preserve">BF Eyes closed </w:t>
            </w:r>
          </w:p>
        </w:tc>
        <w:tc>
          <w:tcPr>
            <w:tcW w:w="1275" w:type="dxa"/>
          </w:tcPr>
          <w:p w14:paraId="58482BFC" w14:textId="77777777" w:rsidR="00DE4E86" w:rsidRPr="00D779C4" w:rsidRDefault="00DE4E86" w:rsidP="00AA765F">
            <w:pPr>
              <w:rPr>
                <w:rFonts w:cstheme="minorHAnsi"/>
                <w:sz w:val="22"/>
                <w:szCs w:val="22"/>
              </w:rPr>
            </w:pPr>
            <w:r w:rsidRPr="00D779C4">
              <w:rPr>
                <w:rFonts w:cstheme="minorHAnsi"/>
                <w:sz w:val="22"/>
                <w:szCs w:val="22"/>
              </w:rPr>
              <w:t>3.28 (2.8-3.7)*</w:t>
            </w:r>
          </w:p>
        </w:tc>
        <w:tc>
          <w:tcPr>
            <w:tcW w:w="1532" w:type="dxa"/>
            <w:noWrap/>
          </w:tcPr>
          <w:p w14:paraId="63CC3E7B" w14:textId="77777777" w:rsidR="00DE4E86" w:rsidRPr="00D779C4" w:rsidRDefault="00DE4E86" w:rsidP="00AA765F">
            <w:pPr>
              <w:rPr>
                <w:rFonts w:cstheme="minorHAnsi"/>
                <w:sz w:val="22"/>
                <w:szCs w:val="22"/>
              </w:rPr>
            </w:pPr>
          </w:p>
        </w:tc>
        <w:tc>
          <w:tcPr>
            <w:tcW w:w="3288" w:type="dxa"/>
            <w:vMerge/>
            <w:noWrap/>
          </w:tcPr>
          <w:p w14:paraId="2D85F004" w14:textId="77777777" w:rsidR="00DE4E86" w:rsidRPr="00D779C4" w:rsidRDefault="00DE4E86" w:rsidP="00AA765F">
            <w:pPr>
              <w:rPr>
                <w:rFonts w:cstheme="minorHAnsi"/>
                <w:sz w:val="22"/>
                <w:szCs w:val="22"/>
              </w:rPr>
            </w:pPr>
          </w:p>
        </w:tc>
      </w:tr>
      <w:tr w:rsidR="00155C1C" w:rsidRPr="00D779C4" w14:paraId="121FC49E" w14:textId="77777777" w:rsidTr="00D779C4">
        <w:trPr>
          <w:trHeight w:val="340"/>
        </w:trPr>
        <w:tc>
          <w:tcPr>
            <w:tcW w:w="1598" w:type="dxa"/>
            <w:vMerge/>
          </w:tcPr>
          <w:p w14:paraId="1E498737" w14:textId="77777777" w:rsidR="00DE4E86" w:rsidRPr="00D779C4" w:rsidRDefault="00DE4E86" w:rsidP="00AA765F">
            <w:pPr>
              <w:rPr>
                <w:rFonts w:cstheme="minorHAnsi"/>
                <w:sz w:val="22"/>
                <w:szCs w:val="22"/>
              </w:rPr>
            </w:pPr>
          </w:p>
        </w:tc>
        <w:tc>
          <w:tcPr>
            <w:tcW w:w="1476" w:type="dxa"/>
            <w:vMerge/>
          </w:tcPr>
          <w:p w14:paraId="05D4FEDC" w14:textId="77777777" w:rsidR="00DE4E86" w:rsidRPr="00D779C4" w:rsidRDefault="00DE4E86" w:rsidP="00AA765F">
            <w:pPr>
              <w:rPr>
                <w:rFonts w:cstheme="minorHAnsi"/>
                <w:sz w:val="22"/>
                <w:szCs w:val="22"/>
              </w:rPr>
            </w:pPr>
          </w:p>
        </w:tc>
        <w:tc>
          <w:tcPr>
            <w:tcW w:w="1905" w:type="dxa"/>
            <w:vMerge/>
          </w:tcPr>
          <w:p w14:paraId="5741E209" w14:textId="77777777" w:rsidR="00DE4E86" w:rsidRPr="00D779C4" w:rsidRDefault="00DE4E86" w:rsidP="00AA765F">
            <w:pPr>
              <w:rPr>
                <w:rFonts w:cstheme="minorHAnsi"/>
                <w:sz w:val="22"/>
                <w:szCs w:val="22"/>
              </w:rPr>
            </w:pPr>
          </w:p>
        </w:tc>
        <w:tc>
          <w:tcPr>
            <w:tcW w:w="3952" w:type="dxa"/>
            <w:noWrap/>
          </w:tcPr>
          <w:p w14:paraId="1589623E" w14:textId="77777777" w:rsidR="00DE4E86" w:rsidRPr="00D779C4" w:rsidRDefault="00DE4E86" w:rsidP="00AA765F">
            <w:pPr>
              <w:rPr>
                <w:rFonts w:cstheme="minorHAnsi"/>
                <w:sz w:val="22"/>
                <w:szCs w:val="22"/>
              </w:rPr>
            </w:pPr>
            <w:r w:rsidRPr="00D779C4">
              <w:rPr>
                <w:rFonts w:cstheme="minorHAnsi"/>
                <w:sz w:val="22"/>
                <w:szCs w:val="22"/>
              </w:rPr>
              <w:t xml:space="preserve">FITF Eyes closed </w:t>
            </w:r>
          </w:p>
        </w:tc>
        <w:tc>
          <w:tcPr>
            <w:tcW w:w="1275" w:type="dxa"/>
          </w:tcPr>
          <w:p w14:paraId="528A985F" w14:textId="77777777" w:rsidR="00DE4E86" w:rsidRPr="00D779C4" w:rsidRDefault="00DE4E86" w:rsidP="00AA765F">
            <w:pPr>
              <w:rPr>
                <w:rFonts w:cstheme="minorHAnsi"/>
                <w:sz w:val="22"/>
                <w:szCs w:val="22"/>
              </w:rPr>
            </w:pPr>
            <w:r w:rsidRPr="00D779C4">
              <w:rPr>
                <w:rFonts w:cstheme="minorHAnsi"/>
                <w:sz w:val="22"/>
                <w:szCs w:val="22"/>
              </w:rPr>
              <w:t>5.82 (4.5-7.1)*</w:t>
            </w:r>
          </w:p>
        </w:tc>
        <w:tc>
          <w:tcPr>
            <w:tcW w:w="1532" w:type="dxa"/>
            <w:noWrap/>
          </w:tcPr>
          <w:p w14:paraId="2A046907" w14:textId="77777777" w:rsidR="00DE4E86" w:rsidRPr="00D779C4" w:rsidRDefault="00DE4E86" w:rsidP="00AA765F">
            <w:pPr>
              <w:rPr>
                <w:rFonts w:cstheme="minorHAnsi"/>
                <w:sz w:val="22"/>
                <w:szCs w:val="22"/>
              </w:rPr>
            </w:pPr>
          </w:p>
        </w:tc>
        <w:tc>
          <w:tcPr>
            <w:tcW w:w="3288" w:type="dxa"/>
            <w:vMerge/>
            <w:noWrap/>
          </w:tcPr>
          <w:p w14:paraId="063DF655" w14:textId="77777777" w:rsidR="00DE4E86" w:rsidRPr="00D779C4" w:rsidRDefault="00DE4E86" w:rsidP="00AA765F">
            <w:pPr>
              <w:rPr>
                <w:rFonts w:cstheme="minorHAnsi"/>
                <w:sz w:val="22"/>
                <w:szCs w:val="22"/>
              </w:rPr>
            </w:pPr>
          </w:p>
        </w:tc>
      </w:tr>
      <w:tr w:rsidR="00155C1C" w:rsidRPr="00D779C4" w14:paraId="0D9EA1F1" w14:textId="77777777" w:rsidTr="00D779C4">
        <w:trPr>
          <w:trHeight w:val="340"/>
        </w:trPr>
        <w:tc>
          <w:tcPr>
            <w:tcW w:w="1598" w:type="dxa"/>
            <w:vMerge/>
          </w:tcPr>
          <w:p w14:paraId="67C69B8A" w14:textId="77777777" w:rsidR="00DE4E86" w:rsidRPr="00D779C4" w:rsidRDefault="00DE4E86" w:rsidP="00AA765F">
            <w:pPr>
              <w:rPr>
                <w:rFonts w:cstheme="minorHAnsi"/>
                <w:sz w:val="22"/>
                <w:szCs w:val="22"/>
              </w:rPr>
            </w:pPr>
          </w:p>
        </w:tc>
        <w:tc>
          <w:tcPr>
            <w:tcW w:w="1476" w:type="dxa"/>
            <w:vMerge/>
          </w:tcPr>
          <w:p w14:paraId="4949FB89" w14:textId="77777777" w:rsidR="00DE4E86" w:rsidRPr="00D779C4" w:rsidRDefault="00DE4E86" w:rsidP="00AA765F">
            <w:pPr>
              <w:rPr>
                <w:rFonts w:cstheme="minorHAnsi"/>
                <w:sz w:val="22"/>
                <w:szCs w:val="22"/>
              </w:rPr>
            </w:pPr>
          </w:p>
        </w:tc>
        <w:tc>
          <w:tcPr>
            <w:tcW w:w="1905" w:type="dxa"/>
            <w:vMerge/>
          </w:tcPr>
          <w:p w14:paraId="3643A105" w14:textId="77777777" w:rsidR="00DE4E86" w:rsidRPr="00D779C4" w:rsidRDefault="00DE4E86" w:rsidP="00AA765F">
            <w:pPr>
              <w:rPr>
                <w:rFonts w:cstheme="minorHAnsi"/>
                <w:sz w:val="22"/>
                <w:szCs w:val="22"/>
              </w:rPr>
            </w:pPr>
          </w:p>
        </w:tc>
        <w:tc>
          <w:tcPr>
            <w:tcW w:w="3952" w:type="dxa"/>
            <w:noWrap/>
          </w:tcPr>
          <w:p w14:paraId="5B850605" w14:textId="77777777" w:rsidR="00DE4E86" w:rsidRPr="00D779C4" w:rsidRDefault="00DE4E86" w:rsidP="00AA765F">
            <w:pPr>
              <w:rPr>
                <w:rFonts w:cstheme="minorHAnsi"/>
                <w:sz w:val="22"/>
                <w:szCs w:val="22"/>
              </w:rPr>
            </w:pPr>
            <w:r w:rsidRPr="00D779C4">
              <w:rPr>
                <w:rFonts w:cstheme="minorHAnsi"/>
                <w:sz w:val="22"/>
                <w:szCs w:val="22"/>
              </w:rPr>
              <w:t>BF Eyes open (at 4 weeks)</w:t>
            </w:r>
          </w:p>
        </w:tc>
        <w:tc>
          <w:tcPr>
            <w:tcW w:w="1275" w:type="dxa"/>
          </w:tcPr>
          <w:p w14:paraId="1944D96B"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01558B0F" w14:textId="77777777" w:rsidR="00DE4E86" w:rsidRPr="00D779C4" w:rsidRDefault="00DE4E86" w:rsidP="00AA765F">
            <w:pPr>
              <w:rPr>
                <w:rFonts w:cstheme="minorHAnsi"/>
                <w:sz w:val="22"/>
                <w:szCs w:val="22"/>
              </w:rPr>
            </w:pPr>
            <w:r w:rsidRPr="00D779C4">
              <w:rPr>
                <w:rFonts w:cstheme="minorHAnsi"/>
                <w:sz w:val="22"/>
                <w:szCs w:val="22"/>
              </w:rPr>
              <w:t>2.56 (2.1-3.0)*</w:t>
            </w:r>
          </w:p>
        </w:tc>
        <w:tc>
          <w:tcPr>
            <w:tcW w:w="3288" w:type="dxa"/>
            <w:vMerge/>
            <w:noWrap/>
          </w:tcPr>
          <w:p w14:paraId="49C45FDE" w14:textId="77777777" w:rsidR="00DE4E86" w:rsidRPr="00D779C4" w:rsidRDefault="00DE4E86" w:rsidP="00AA765F">
            <w:pPr>
              <w:rPr>
                <w:rFonts w:cstheme="minorHAnsi"/>
                <w:sz w:val="22"/>
                <w:szCs w:val="22"/>
              </w:rPr>
            </w:pPr>
          </w:p>
        </w:tc>
      </w:tr>
      <w:tr w:rsidR="00155C1C" w:rsidRPr="00D779C4" w14:paraId="13A92878" w14:textId="77777777" w:rsidTr="00D779C4">
        <w:trPr>
          <w:trHeight w:val="340"/>
        </w:trPr>
        <w:tc>
          <w:tcPr>
            <w:tcW w:w="1598" w:type="dxa"/>
            <w:vMerge/>
          </w:tcPr>
          <w:p w14:paraId="19B754C6" w14:textId="77777777" w:rsidR="00DE4E86" w:rsidRPr="00D779C4" w:rsidRDefault="00DE4E86" w:rsidP="00AA765F">
            <w:pPr>
              <w:rPr>
                <w:rFonts w:cstheme="minorHAnsi"/>
                <w:sz w:val="22"/>
                <w:szCs w:val="22"/>
              </w:rPr>
            </w:pPr>
          </w:p>
        </w:tc>
        <w:tc>
          <w:tcPr>
            <w:tcW w:w="1476" w:type="dxa"/>
            <w:vMerge/>
          </w:tcPr>
          <w:p w14:paraId="293BE894" w14:textId="77777777" w:rsidR="00DE4E86" w:rsidRPr="00D779C4" w:rsidRDefault="00DE4E86" w:rsidP="00AA765F">
            <w:pPr>
              <w:rPr>
                <w:rFonts w:cstheme="minorHAnsi"/>
                <w:sz w:val="22"/>
                <w:szCs w:val="22"/>
              </w:rPr>
            </w:pPr>
          </w:p>
        </w:tc>
        <w:tc>
          <w:tcPr>
            <w:tcW w:w="1905" w:type="dxa"/>
            <w:vMerge/>
          </w:tcPr>
          <w:p w14:paraId="7A563587" w14:textId="77777777" w:rsidR="00DE4E86" w:rsidRPr="00D779C4" w:rsidRDefault="00DE4E86" w:rsidP="00AA765F">
            <w:pPr>
              <w:rPr>
                <w:rFonts w:cstheme="minorHAnsi"/>
                <w:sz w:val="22"/>
                <w:szCs w:val="22"/>
              </w:rPr>
            </w:pPr>
          </w:p>
        </w:tc>
        <w:tc>
          <w:tcPr>
            <w:tcW w:w="3952" w:type="dxa"/>
            <w:noWrap/>
          </w:tcPr>
          <w:p w14:paraId="58506BFC" w14:textId="77777777" w:rsidR="00DE4E86" w:rsidRPr="00D779C4" w:rsidRDefault="00DE4E86" w:rsidP="00AA765F">
            <w:pPr>
              <w:rPr>
                <w:rFonts w:cstheme="minorHAnsi"/>
                <w:sz w:val="22"/>
                <w:szCs w:val="22"/>
              </w:rPr>
            </w:pPr>
            <w:r w:rsidRPr="00D779C4">
              <w:rPr>
                <w:rFonts w:cstheme="minorHAnsi"/>
                <w:sz w:val="22"/>
                <w:szCs w:val="22"/>
              </w:rPr>
              <w:t>FITF Eyes open (at 4 weeks)</w:t>
            </w:r>
          </w:p>
        </w:tc>
        <w:tc>
          <w:tcPr>
            <w:tcW w:w="1275" w:type="dxa"/>
          </w:tcPr>
          <w:p w14:paraId="204B8AC6"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0D179ACF" w14:textId="77777777" w:rsidR="00DE4E86" w:rsidRPr="00D779C4" w:rsidRDefault="00DE4E86" w:rsidP="00AA765F">
            <w:pPr>
              <w:rPr>
                <w:rFonts w:cstheme="minorHAnsi"/>
                <w:sz w:val="22"/>
                <w:szCs w:val="22"/>
              </w:rPr>
            </w:pPr>
            <w:r w:rsidRPr="00D779C4">
              <w:rPr>
                <w:rFonts w:cstheme="minorHAnsi"/>
                <w:sz w:val="22"/>
                <w:szCs w:val="22"/>
              </w:rPr>
              <w:t>3.64 (2.7-4.5)*</w:t>
            </w:r>
          </w:p>
        </w:tc>
        <w:tc>
          <w:tcPr>
            <w:tcW w:w="3288" w:type="dxa"/>
            <w:vMerge/>
            <w:noWrap/>
          </w:tcPr>
          <w:p w14:paraId="5D9AB89C" w14:textId="77777777" w:rsidR="00DE4E86" w:rsidRPr="00D779C4" w:rsidRDefault="00DE4E86" w:rsidP="00AA765F">
            <w:pPr>
              <w:rPr>
                <w:rFonts w:cstheme="minorHAnsi"/>
                <w:sz w:val="22"/>
                <w:szCs w:val="22"/>
              </w:rPr>
            </w:pPr>
          </w:p>
        </w:tc>
      </w:tr>
      <w:tr w:rsidR="00155C1C" w:rsidRPr="00D779C4" w14:paraId="21E1B351" w14:textId="77777777" w:rsidTr="00D779C4">
        <w:trPr>
          <w:trHeight w:val="340"/>
        </w:trPr>
        <w:tc>
          <w:tcPr>
            <w:tcW w:w="1598" w:type="dxa"/>
            <w:vMerge/>
          </w:tcPr>
          <w:p w14:paraId="5B82375E" w14:textId="77777777" w:rsidR="00DE4E86" w:rsidRPr="00D779C4" w:rsidRDefault="00DE4E86" w:rsidP="00AA765F">
            <w:pPr>
              <w:rPr>
                <w:rFonts w:cstheme="minorHAnsi"/>
                <w:sz w:val="22"/>
                <w:szCs w:val="22"/>
              </w:rPr>
            </w:pPr>
          </w:p>
        </w:tc>
        <w:tc>
          <w:tcPr>
            <w:tcW w:w="1476" w:type="dxa"/>
            <w:vMerge/>
          </w:tcPr>
          <w:p w14:paraId="2D92FEB2" w14:textId="77777777" w:rsidR="00DE4E86" w:rsidRPr="00D779C4" w:rsidRDefault="00DE4E86" w:rsidP="00AA765F">
            <w:pPr>
              <w:rPr>
                <w:rFonts w:cstheme="minorHAnsi"/>
                <w:sz w:val="22"/>
                <w:szCs w:val="22"/>
              </w:rPr>
            </w:pPr>
          </w:p>
        </w:tc>
        <w:tc>
          <w:tcPr>
            <w:tcW w:w="1905" w:type="dxa"/>
            <w:vMerge/>
          </w:tcPr>
          <w:p w14:paraId="7B41BB91" w14:textId="77777777" w:rsidR="00DE4E86" w:rsidRPr="00D779C4" w:rsidRDefault="00DE4E86" w:rsidP="00AA765F">
            <w:pPr>
              <w:rPr>
                <w:rFonts w:cstheme="minorHAnsi"/>
                <w:sz w:val="22"/>
                <w:szCs w:val="22"/>
              </w:rPr>
            </w:pPr>
          </w:p>
        </w:tc>
        <w:tc>
          <w:tcPr>
            <w:tcW w:w="3952" w:type="dxa"/>
            <w:noWrap/>
          </w:tcPr>
          <w:p w14:paraId="23C59FC4" w14:textId="77777777" w:rsidR="00DE4E86" w:rsidRPr="00D779C4" w:rsidRDefault="00DE4E86" w:rsidP="00AA765F">
            <w:pPr>
              <w:rPr>
                <w:rFonts w:cstheme="minorHAnsi"/>
                <w:sz w:val="22"/>
                <w:szCs w:val="22"/>
              </w:rPr>
            </w:pPr>
            <w:r w:rsidRPr="00D779C4">
              <w:rPr>
                <w:rFonts w:cstheme="minorHAnsi"/>
                <w:sz w:val="22"/>
                <w:szCs w:val="22"/>
              </w:rPr>
              <w:t>BF Eyes closed (at 4 weeks)</w:t>
            </w:r>
          </w:p>
        </w:tc>
        <w:tc>
          <w:tcPr>
            <w:tcW w:w="1275" w:type="dxa"/>
          </w:tcPr>
          <w:p w14:paraId="6F8EDFDE"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572F344B" w14:textId="77777777" w:rsidR="00DE4E86" w:rsidRPr="00D779C4" w:rsidRDefault="00DE4E86" w:rsidP="00AA765F">
            <w:pPr>
              <w:rPr>
                <w:rFonts w:cstheme="minorHAnsi"/>
                <w:sz w:val="22"/>
                <w:szCs w:val="22"/>
              </w:rPr>
            </w:pPr>
            <w:r w:rsidRPr="00D779C4">
              <w:rPr>
                <w:rFonts w:cstheme="minorHAnsi"/>
                <w:sz w:val="22"/>
                <w:szCs w:val="22"/>
              </w:rPr>
              <w:t>3.04 (2.3-3.7)*</w:t>
            </w:r>
          </w:p>
        </w:tc>
        <w:tc>
          <w:tcPr>
            <w:tcW w:w="3288" w:type="dxa"/>
            <w:vMerge/>
            <w:noWrap/>
          </w:tcPr>
          <w:p w14:paraId="48F609C5" w14:textId="77777777" w:rsidR="00DE4E86" w:rsidRPr="00D779C4" w:rsidRDefault="00DE4E86" w:rsidP="00AA765F">
            <w:pPr>
              <w:rPr>
                <w:rFonts w:cstheme="minorHAnsi"/>
                <w:sz w:val="22"/>
                <w:szCs w:val="22"/>
              </w:rPr>
            </w:pPr>
          </w:p>
        </w:tc>
      </w:tr>
      <w:tr w:rsidR="00155C1C" w:rsidRPr="00D779C4" w14:paraId="56AA62F7" w14:textId="77777777" w:rsidTr="00D779C4">
        <w:trPr>
          <w:trHeight w:val="340"/>
        </w:trPr>
        <w:tc>
          <w:tcPr>
            <w:tcW w:w="1598" w:type="dxa"/>
            <w:vMerge/>
          </w:tcPr>
          <w:p w14:paraId="6AA901B7" w14:textId="77777777" w:rsidR="00DE4E86" w:rsidRPr="00D779C4" w:rsidRDefault="00DE4E86" w:rsidP="00AA765F">
            <w:pPr>
              <w:rPr>
                <w:rFonts w:cstheme="minorHAnsi"/>
                <w:sz w:val="22"/>
                <w:szCs w:val="22"/>
              </w:rPr>
            </w:pPr>
          </w:p>
        </w:tc>
        <w:tc>
          <w:tcPr>
            <w:tcW w:w="1476" w:type="dxa"/>
            <w:vMerge/>
          </w:tcPr>
          <w:p w14:paraId="70B3BAC5" w14:textId="77777777" w:rsidR="00DE4E86" w:rsidRPr="00D779C4" w:rsidRDefault="00DE4E86" w:rsidP="00AA765F">
            <w:pPr>
              <w:rPr>
                <w:rFonts w:cstheme="minorHAnsi"/>
                <w:sz w:val="22"/>
                <w:szCs w:val="22"/>
              </w:rPr>
            </w:pPr>
          </w:p>
        </w:tc>
        <w:tc>
          <w:tcPr>
            <w:tcW w:w="1905" w:type="dxa"/>
            <w:vMerge/>
          </w:tcPr>
          <w:p w14:paraId="3A1109FC" w14:textId="77777777" w:rsidR="00DE4E86" w:rsidRPr="00D779C4" w:rsidRDefault="00DE4E86" w:rsidP="00AA765F">
            <w:pPr>
              <w:rPr>
                <w:rFonts w:cstheme="minorHAnsi"/>
                <w:sz w:val="22"/>
                <w:szCs w:val="22"/>
              </w:rPr>
            </w:pPr>
          </w:p>
        </w:tc>
        <w:tc>
          <w:tcPr>
            <w:tcW w:w="3952" w:type="dxa"/>
            <w:noWrap/>
          </w:tcPr>
          <w:p w14:paraId="3AB8CA1C" w14:textId="77777777" w:rsidR="00DE4E86" w:rsidRPr="00D779C4" w:rsidRDefault="00DE4E86" w:rsidP="00AA765F">
            <w:pPr>
              <w:rPr>
                <w:rFonts w:cstheme="minorHAnsi"/>
                <w:sz w:val="22"/>
                <w:szCs w:val="22"/>
              </w:rPr>
            </w:pPr>
            <w:r w:rsidRPr="00D779C4">
              <w:rPr>
                <w:rFonts w:cstheme="minorHAnsi"/>
                <w:sz w:val="22"/>
                <w:szCs w:val="22"/>
              </w:rPr>
              <w:t>FITF Eyes closed (at 4 weeks)</w:t>
            </w:r>
          </w:p>
        </w:tc>
        <w:tc>
          <w:tcPr>
            <w:tcW w:w="1275" w:type="dxa"/>
          </w:tcPr>
          <w:p w14:paraId="5E2E6B89"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35E05F08" w14:textId="77777777" w:rsidR="00DE4E86" w:rsidRPr="00D779C4" w:rsidRDefault="00DE4E86" w:rsidP="00AA765F">
            <w:pPr>
              <w:rPr>
                <w:rFonts w:cstheme="minorHAnsi"/>
                <w:sz w:val="22"/>
                <w:szCs w:val="22"/>
              </w:rPr>
            </w:pPr>
            <w:r w:rsidRPr="00D779C4">
              <w:rPr>
                <w:rFonts w:cstheme="minorHAnsi"/>
                <w:sz w:val="22"/>
                <w:szCs w:val="22"/>
              </w:rPr>
              <w:t>4.51 (3.8-5.3)*</w:t>
            </w:r>
          </w:p>
        </w:tc>
        <w:tc>
          <w:tcPr>
            <w:tcW w:w="3288" w:type="dxa"/>
            <w:vMerge/>
            <w:noWrap/>
          </w:tcPr>
          <w:p w14:paraId="7BAA7DD6" w14:textId="77777777" w:rsidR="00DE4E86" w:rsidRPr="00D779C4" w:rsidRDefault="00DE4E86" w:rsidP="00AA765F">
            <w:pPr>
              <w:rPr>
                <w:rFonts w:cstheme="minorHAnsi"/>
                <w:sz w:val="22"/>
                <w:szCs w:val="22"/>
              </w:rPr>
            </w:pPr>
          </w:p>
        </w:tc>
      </w:tr>
      <w:tr w:rsidR="00155C1C" w:rsidRPr="00D779C4" w14:paraId="2A10B43D" w14:textId="77777777" w:rsidTr="00D779C4">
        <w:trPr>
          <w:trHeight w:val="340"/>
        </w:trPr>
        <w:tc>
          <w:tcPr>
            <w:tcW w:w="1598" w:type="dxa"/>
            <w:vMerge/>
          </w:tcPr>
          <w:p w14:paraId="61A3910B" w14:textId="77777777" w:rsidR="00DE4E86" w:rsidRPr="00D779C4" w:rsidRDefault="00DE4E86" w:rsidP="00AA765F">
            <w:pPr>
              <w:rPr>
                <w:rFonts w:cstheme="minorHAnsi"/>
                <w:sz w:val="22"/>
                <w:szCs w:val="22"/>
              </w:rPr>
            </w:pPr>
          </w:p>
        </w:tc>
        <w:tc>
          <w:tcPr>
            <w:tcW w:w="1476" w:type="dxa"/>
            <w:vMerge/>
          </w:tcPr>
          <w:p w14:paraId="5B0041BD" w14:textId="77777777" w:rsidR="00DE4E86" w:rsidRPr="00D779C4" w:rsidRDefault="00DE4E86" w:rsidP="00AA765F">
            <w:pPr>
              <w:rPr>
                <w:rFonts w:cstheme="minorHAnsi"/>
                <w:sz w:val="22"/>
                <w:szCs w:val="22"/>
              </w:rPr>
            </w:pPr>
          </w:p>
        </w:tc>
        <w:tc>
          <w:tcPr>
            <w:tcW w:w="1905" w:type="dxa"/>
            <w:vMerge/>
          </w:tcPr>
          <w:p w14:paraId="33E6DB55" w14:textId="77777777" w:rsidR="00DE4E86" w:rsidRPr="00D779C4" w:rsidRDefault="00DE4E86" w:rsidP="00AA765F">
            <w:pPr>
              <w:rPr>
                <w:rFonts w:cstheme="minorHAnsi"/>
                <w:sz w:val="22"/>
                <w:szCs w:val="22"/>
              </w:rPr>
            </w:pPr>
          </w:p>
        </w:tc>
        <w:tc>
          <w:tcPr>
            <w:tcW w:w="3952" w:type="dxa"/>
            <w:noWrap/>
          </w:tcPr>
          <w:p w14:paraId="3A792665" w14:textId="77777777" w:rsidR="00DE4E86" w:rsidRPr="00D779C4" w:rsidRDefault="00DE4E86" w:rsidP="00AA765F">
            <w:pPr>
              <w:rPr>
                <w:rFonts w:cstheme="minorHAnsi"/>
                <w:sz w:val="22"/>
                <w:szCs w:val="22"/>
              </w:rPr>
            </w:pPr>
            <w:r w:rsidRPr="00D779C4">
              <w:rPr>
                <w:rFonts w:cstheme="minorHAnsi"/>
                <w:sz w:val="22"/>
                <w:szCs w:val="22"/>
              </w:rPr>
              <w:t>BF Eyes open (at 8 weeks)</w:t>
            </w:r>
          </w:p>
        </w:tc>
        <w:tc>
          <w:tcPr>
            <w:tcW w:w="1275" w:type="dxa"/>
          </w:tcPr>
          <w:p w14:paraId="54C2B45A"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4C8DBB5C" w14:textId="77777777" w:rsidR="00DE4E86" w:rsidRPr="00D779C4" w:rsidRDefault="00DE4E86" w:rsidP="00AA765F">
            <w:pPr>
              <w:rPr>
                <w:rFonts w:cstheme="minorHAnsi"/>
                <w:sz w:val="22"/>
                <w:szCs w:val="22"/>
              </w:rPr>
            </w:pPr>
            <w:r w:rsidRPr="00D779C4">
              <w:rPr>
                <w:rFonts w:cstheme="minorHAnsi"/>
                <w:sz w:val="22"/>
                <w:szCs w:val="22"/>
              </w:rPr>
              <w:t>2.63 (2.2-3.0)*</w:t>
            </w:r>
          </w:p>
        </w:tc>
        <w:tc>
          <w:tcPr>
            <w:tcW w:w="3288" w:type="dxa"/>
            <w:vMerge/>
            <w:noWrap/>
          </w:tcPr>
          <w:p w14:paraId="74598A04" w14:textId="77777777" w:rsidR="00DE4E86" w:rsidRPr="00D779C4" w:rsidRDefault="00DE4E86" w:rsidP="00AA765F">
            <w:pPr>
              <w:rPr>
                <w:rFonts w:cstheme="minorHAnsi"/>
                <w:sz w:val="22"/>
                <w:szCs w:val="22"/>
              </w:rPr>
            </w:pPr>
          </w:p>
        </w:tc>
      </w:tr>
      <w:tr w:rsidR="00155C1C" w:rsidRPr="00D779C4" w14:paraId="1070F333" w14:textId="77777777" w:rsidTr="00D779C4">
        <w:trPr>
          <w:trHeight w:val="340"/>
        </w:trPr>
        <w:tc>
          <w:tcPr>
            <w:tcW w:w="1598" w:type="dxa"/>
            <w:vMerge/>
          </w:tcPr>
          <w:p w14:paraId="5DDF5A81" w14:textId="77777777" w:rsidR="00DE4E86" w:rsidRPr="00D779C4" w:rsidRDefault="00DE4E86" w:rsidP="00AA765F">
            <w:pPr>
              <w:rPr>
                <w:rFonts w:cstheme="minorHAnsi"/>
                <w:sz w:val="22"/>
                <w:szCs w:val="22"/>
              </w:rPr>
            </w:pPr>
          </w:p>
        </w:tc>
        <w:tc>
          <w:tcPr>
            <w:tcW w:w="1476" w:type="dxa"/>
            <w:vMerge/>
          </w:tcPr>
          <w:p w14:paraId="5C9FF89A" w14:textId="77777777" w:rsidR="00DE4E86" w:rsidRPr="00D779C4" w:rsidRDefault="00DE4E86" w:rsidP="00AA765F">
            <w:pPr>
              <w:rPr>
                <w:rFonts w:cstheme="minorHAnsi"/>
                <w:sz w:val="22"/>
                <w:szCs w:val="22"/>
              </w:rPr>
            </w:pPr>
          </w:p>
        </w:tc>
        <w:tc>
          <w:tcPr>
            <w:tcW w:w="1905" w:type="dxa"/>
            <w:vMerge/>
          </w:tcPr>
          <w:p w14:paraId="001121D0" w14:textId="77777777" w:rsidR="00DE4E86" w:rsidRPr="00D779C4" w:rsidRDefault="00DE4E86" w:rsidP="00AA765F">
            <w:pPr>
              <w:rPr>
                <w:rFonts w:cstheme="minorHAnsi"/>
                <w:sz w:val="22"/>
                <w:szCs w:val="22"/>
              </w:rPr>
            </w:pPr>
          </w:p>
        </w:tc>
        <w:tc>
          <w:tcPr>
            <w:tcW w:w="3952" w:type="dxa"/>
            <w:noWrap/>
          </w:tcPr>
          <w:p w14:paraId="2C4AD153" w14:textId="77777777" w:rsidR="00DE4E86" w:rsidRPr="00D779C4" w:rsidRDefault="00DE4E86" w:rsidP="00AA765F">
            <w:pPr>
              <w:rPr>
                <w:rFonts w:cstheme="minorHAnsi"/>
                <w:sz w:val="22"/>
                <w:szCs w:val="22"/>
              </w:rPr>
            </w:pPr>
            <w:r w:rsidRPr="00D779C4">
              <w:rPr>
                <w:rFonts w:cstheme="minorHAnsi"/>
                <w:sz w:val="22"/>
                <w:szCs w:val="22"/>
              </w:rPr>
              <w:t>FITF Eyes open (at 8 weeks)</w:t>
            </w:r>
          </w:p>
        </w:tc>
        <w:tc>
          <w:tcPr>
            <w:tcW w:w="1275" w:type="dxa"/>
          </w:tcPr>
          <w:p w14:paraId="4D4D2FCD"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252F9A00" w14:textId="77777777" w:rsidR="00DE4E86" w:rsidRPr="00D779C4" w:rsidRDefault="00DE4E86" w:rsidP="00AA765F">
            <w:pPr>
              <w:rPr>
                <w:rFonts w:cstheme="minorHAnsi"/>
                <w:sz w:val="22"/>
                <w:szCs w:val="22"/>
              </w:rPr>
            </w:pPr>
            <w:r w:rsidRPr="00D779C4">
              <w:rPr>
                <w:rFonts w:cstheme="minorHAnsi"/>
                <w:sz w:val="22"/>
                <w:szCs w:val="22"/>
              </w:rPr>
              <w:t>4.14 (5.0-4.1)*</w:t>
            </w:r>
          </w:p>
        </w:tc>
        <w:tc>
          <w:tcPr>
            <w:tcW w:w="3288" w:type="dxa"/>
            <w:vMerge/>
            <w:noWrap/>
          </w:tcPr>
          <w:p w14:paraId="2E33B344" w14:textId="77777777" w:rsidR="00DE4E86" w:rsidRPr="00D779C4" w:rsidRDefault="00DE4E86" w:rsidP="00AA765F">
            <w:pPr>
              <w:rPr>
                <w:rFonts w:cstheme="minorHAnsi"/>
                <w:sz w:val="22"/>
                <w:szCs w:val="22"/>
              </w:rPr>
            </w:pPr>
          </w:p>
        </w:tc>
      </w:tr>
      <w:tr w:rsidR="00155C1C" w:rsidRPr="00D779C4" w14:paraId="0F4F88BA" w14:textId="77777777" w:rsidTr="00D779C4">
        <w:trPr>
          <w:trHeight w:val="340"/>
        </w:trPr>
        <w:tc>
          <w:tcPr>
            <w:tcW w:w="1598" w:type="dxa"/>
            <w:vMerge/>
          </w:tcPr>
          <w:p w14:paraId="582EA78B" w14:textId="77777777" w:rsidR="00DE4E86" w:rsidRPr="00D779C4" w:rsidRDefault="00DE4E86" w:rsidP="00AA765F">
            <w:pPr>
              <w:rPr>
                <w:rFonts w:cstheme="minorHAnsi"/>
                <w:sz w:val="22"/>
                <w:szCs w:val="22"/>
              </w:rPr>
            </w:pPr>
          </w:p>
        </w:tc>
        <w:tc>
          <w:tcPr>
            <w:tcW w:w="1476" w:type="dxa"/>
            <w:vMerge/>
          </w:tcPr>
          <w:p w14:paraId="10DE6C4C" w14:textId="77777777" w:rsidR="00DE4E86" w:rsidRPr="00D779C4" w:rsidRDefault="00DE4E86" w:rsidP="00AA765F">
            <w:pPr>
              <w:rPr>
                <w:rFonts w:cstheme="minorHAnsi"/>
                <w:sz w:val="22"/>
                <w:szCs w:val="22"/>
              </w:rPr>
            </w:pPr>
          </w:p>
        </w:tc>
        <w:tc>
          <w:tcPr>
            <w:tcW w:w="1905" w:type="dxa"/>
            <w:vMerge/>
          </w:tcPr>
          <w:p w14:paraId="3FED4932" w14:textId="77777777" w:rsidR="00DE4E86" w:rsidRPr="00D779C4" w:rsidRDefault="00DE4E86" w:rsidP="00AA765F">
            <w:pPr>
              <w:rPr>
                <w:rFonts w:cstheme="minorHAnsi"/>
                <w:sz w:val="22"/>
                <w:szCs w:val="22"/>
              </w:rPr>
            </w:pPr>
          </w:p>
        </w:tc>
        <w:tc>
          <w:tcPr>
            <w:tcW w:w="3952" w:type="dxa"/>
            <w:noWrap/>
          </w:tcPr>
          <w:p w14:paraId="0D1DD5BD" w14:textId="77777777" w:rsidR="00DE4E86" w:rsidRPr="00D779C4" w:rsidRDefault="00DE4E86" w:rsidP="00AA765F">
            <w:pPr>
              <w:rPr>
                <w:rFonts w:cstheme="minorHAnsi"/>
                <w:sz w:val="22"/>
                <w:szCs w:val="22"/>
              </w:rPr>
            </w:pPr>
            <w:r w:rsidRPr="00D779C4">
              <w:rPr>
                <w:rFonts w:cstheme="minorHAnsi"/>
                <w:sz w:val="22"/>
                <w:szCs w:val="22"/>
              </w:rPr>
              <w:t>BF Eyes closed (at 8 weeks)</w:t>
            </w:r>
          </w:p>
        </w:tc>
        <w:tc>
          <w:tcPr>
            <w:tcW w:w="1275" w:type="dxa"/>
          </w:tcPr>
          <w:p w14:paraId="4C9D6D94"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noWrap/>
          </w:tcPr>
          <w:p w14:paraId="4E81B044" w14:textId="77777777" w:rsidR="00DE4E86" w:rsidRPr="00D779C4" w:rsidRDefault="00DE4E86" w:rsidP="00AA765F">
            <w:pPr>
              <w:rPr>
                <w:rFonts w:cstheme="minorHAnsi"/>
                <w:sz w:val="22"/>
                <w:szCs w:val="22"/>
              </w:rPr>
            </w:pPr>
            <w:r w:rsidRPr="00D779C4">
              <w:rPr>
                <w:rFonts w:cstheme="minorHAnsi"/>
                <w:sz w:val="22"/>
                <w:szCs w:val="22"/>
              </w:rPr>
              <w:t>3.29 (2.8-3.7)*</w:t>
            </w:r>
          </w:p>
        </w:tc>
        <w:tc>
          <w:tcPr>
            <w:tcW w:w="3288" w:type="dxa"/>
            <w:vMerge/>
            <w:noWrap/>
          </w:tcPr>
          <w:p w14:paraId="6053F0F3" w14:textId="77777777" w:rsidR="00DE4E86" w:rsidRPr="00D779C4" w:rsidRDefault="00DE4E86" w:rsidP="00AA765F">
            <w:pPr>
              <w:rPr>
                <w:rFonts w:cstheme="minorHAnsi"/>
                <w:sz w:val="22"/>
                <w:szCs w:val="22"/>
              </w:rPr>
            </w:pPr>
          </w:p>
        </w:tc>
      </w:tr>
      <w:tr w:rsidR="002A2A69" w:rsidRPr="00D779C4" w14:paraId="4534F5B2" w14:textId="77777777" w:rsidTr="00D779C4">
        <w:trPr>
          <w:trHeight w:val="340"/>
        </w:trPr>
        <w:tc>
          <w:tcPr>
            <w:tcW w:w="1598" w:type="dxa"/>
            <w:vMerge/>
            <w:tcBorders>
              <w:bottom w:val="double" w:sz="4" w:space="0" w:color="000000"/>
            </w:tcBorders>
          </w:tcPr>
          <w:p w14:paraId="793CF101" w14:textId="77777777" w:rsidR="00DE4E86" w:rsidRPr="00D779C4" w:rsidRDefault="00DE4E86" w:rsidP="00AA765F">
            <w:pPr>
              <w:rPr>
                <w:rFonts w:cstheme="minorHAnsi"/>
                <w:sz w:val="22"/>
                <w:szCs w:val="22"/>
              </w:rPr>
            </w:pPr>
          </w:p>
        </w:tc>
        <w:tc>
          <w:tcPr>
            <w:tcW w:w="1476" w:type="dxa"/>
            <w:vMerge/>
          </w:tcPr>
          <w:p w14:paraId="31F69E5D" w14:textId="77777777" w:rsidR="00DE4E86" w:rsidRPr="00D779C4" w:rsidRDefault="00DE4E86" w:rsidP="00AA765F">
            <w:pPr>
              <w:rPr>
                <w:rFonts w:cstheme="minorHAnsi"/>
                <w:sz w:val="22"/>
                <w:szCs w:val="22"/>
              </w:rPr>
            </w:pPr>
          </w:p>
        </w:tc>
        <w:tc>
          <w:tcPr>
            <w:tcW w:w="1905" w:type="dxa"/>
            <w:vMerge/>
          </w:tcPr>
          <w:p w14:paraId="5D2617F2" w14:textId="77777777" w:rsidR="00DE4E86" w:rsidRPr="00D779C4" w:rsidRDefault="00DE4E86" w:rsidP="00AA765F">
            <w:pPr>
              <w:rPr>
                <w:rFonts w:cstheme="minorHAnsi"/>
                <w:sz w:val="22"/>
                <w:szCs w:val="22"/>
              </w:rPr>
            </w:pPr>
          </w:p>
        </w:tc>
        <w:tc>
          <w:tcPr>
            <w:tcW w:w="3952" w:type="dxa"/>
            <w:tcBorders>
              <w:bottom w:val="double" w:sz="4" w:space="0" w:color="000000"/>
            </w:tcBorders>
            <w:noWrap/>
          </w:tcPr>
          <w:p w14:paraId="197187AB" w14:textId="77777777" w:rsidR="00DE4E86" w:rsidRPr="00D779C4" w:rsidRDefault="00DE4E86" w:rsidP="00AA765F">
            <w:pPr>
              <w:rPr>
                <w:rFonts w:cstheme="minorHAnsi"/>
                <w:sz w:val="22"/>
                <w:szCs w:val="22"/>
              </w:rPr>
            </w:pPr>
            <w:r w:rsidRPr="00D779C4">
              <w:rPr>
                <w:rFonts w:cstheme="minorHAnsi"/>
                <w:sz w:val="22"/>
                <w:szCs w:val="22"/>
              </w:rPr>
              <w:t>FITF Eyes closed (at 8 weeks)</w:t>
            </w:r>
          </w:p>
        </w:tc>
        <w:tc>
          <w:tcPr>
            <w:tcW w:w="1275" w:type="dxa"/>
            <w:tcBorders>
              <w:bottom w:val="double" w:sz="4" w:space="0" w:color="000000"/>
            </w:tcBorders>
          </w:tcPr>
          <w:p w14:paraId="336E5C0D" w14:textId="77777777" w:rsidR="00DE4E86" w:rsidRPr="00D779C4" w:rsidRDefault="00DE4E86" w:rsidP="00AA765F">
            <w:pPr>
              <w:rPr>
                <w:rFonts w:cstheme="minorHAnsi"/>
                <w:sz w:val="22"/>
                <w:szCs w:val="22"/>
              </w:rPr>
            </w:pPr>
            <w:r w:rsidRPr="00D779C4">
              <w:rPr>
                <w:rFonts w:cstheme="minorHAnsi"/>
                <w:b/>
                <w:bCs/>
                <w:sz w:val="22"/>
                <w:szCs w:val="22"/>
              </w:rPr>
              <w:t> </w:t>
            </w:r>
          </w:p>
        </w:tc>
        <w:tc>
          <w:tcPr>
            <w:tcW w:w="1532" w:type="dxa"/>
            <w:tcBorders>
              <w:bottom w:val="double" w:sz="4" w:space="0" w:color="000000"/>
            </w:tcBorders>
            <w:noWrap/>
          </w:tcPr>
          <w:p w14:paraId="2BCE29A7" w14:textId="77777777" w:rsidR="00DE4E86" w:rsidRPr="00D779C4" w:rsidRDefault="00DE4E86" w:rsidP="00AA765F">
            <w:pPr>
              <w:rPr>
                <w:rFonts w:cstheme="minorHAnsi"/>
                <w:sz w:val="22"/>
                <w:szCs w:val="22"/>
              </w:rPr>
            </w:pPr>
            <w:r w:rsidRPr="00D779C4">
              <w:rPr>
                <w:rFonts w:cstheme="minorHAnsi"/>
                <w:sz w:val="22"/>
                <w:szCs w:val="22"/>
              </w:rPr>
              <w:t>4.7 (4.1-5.4) *</w:t>
            </w:r>
          </w:p>
        </w:tc>
        <w:tc>
          <w:tcPr>
            <w:tcW w:w="3288" w:type="dxa"/>
            <w:vMerge/>
            <w:tcBorders>
              <w:bottom w:val="double" w:sz="4" w:space="0" w:color="000000"/>
            </w:tcBorders>
            <w:noWrap/>
          </w:tcPr>
          <w:p w14:paraId="1F20B7B9" w14:textId="77777777" w:rsidR="00DE4E86" w:rsidRPr="00D779C4" w:rsidRDefault="00DE4E86" w:rsidP="00AA765F">
            <w:pPr>
              <w:rPr>
                <w:rFonts w:cstheme="minorHAnsi"/>
                <w:sz w:val="22"/>
                <w:szCs w:val="22"/>
              </w:rPr>
            </w:pPr>
          </w:p>
        </w:tc>
      </w:tr>
      <w:tr w:rsidR="004D1993" w:rsidRPr="00D779C4" w14:paraId="0EC4C5E2" w14:textId="77777777" w:rsidTr="00D779C4">
        <w:trPr>
          <w:trHeight w:val="340"/>
        </w:trPr>
        <w:tc>
          <w:tcPr>
            <w:tcW w:w="1598" w:type="dxa"/>
            <w:vMerge w:val="restart"/>
            <w:tcBorders>
              <w:top w:val="double" w:sz="4" w:space="0" w:color="000000"/>
            </w:tcBorders>
          </w:tcPr>
          <w:p w14:paraId="1BC27E11" w14:textId="77777777" w:rsidR="00DE4E86" w:rsidRPr="00D779C4" w:rsidRDefault="00DE4E86" w:rsidP="00AA765F">
            <w:pPr>
              <w:rPr>
                <w:rFonts w:cstheme="minorHAnsi"/>
                <w:b/>
                <w:bCs/>
                <w:sz w:val="22"/>
                <w:szCs w:val="22"/>
              </w:rPr>
            </w:pPr>
            <w:r w:rsidRPr="00D779C4">
              <w:rPr>
                <w:rFonts w:cstheme="minorHAnsi"/>
                <w:b/>
                <w:bCs/>
                <w:sz w:val="22"/>
                <w:szCs w:val="22"/>
              </w:rPr>
              <w:t>Radial displacement (cm) (CoP)</w:t>
            </w:r>
          </w:p>
          <w:p w14:paraId="0F6B01D5" w14:textId="77777777" w:rsidR="00DE4E86" w:rsidRPr="00D779C4" w:rsidRDefault="00DE4E86" w:rsidP="00AA765F">
            <w:pPr>
              <w:rPr>
                <w:rFonts w:cstheme="minorHAnsi"/>
                <w:sz w:val="22"/>
                <w:szCs w:val="22"/>
              </w:rPr>
            </w:pPr>
          </w:p>
        </w:tc>
        <w:tc>
          <w:tcPr>
            <w:tcW w:w="1476" w:type="dxa"/>
            <w:vMerge/>
          </w:tcPr>
          <w:p w14:paraId="17320FF0" w14:textId="77777777" w:rsidR="00DE4E86" w:rsidRPr="00D779C4" w:rsidRDefault="00DE4E86" w:rsidP="00AA765F">
            <w:pPr>
              <w:rPr>
                <w:rFonts w:cstheme="minorHAnsi"/>
                <w:sz w:val="22"/>
                <w:szCs w:val="22"/>
              </w:rPr>
            </w:pPr>
          </w:p>
        </w:tc>
        <w:tc>
          <w:tcPr>
            <w:tcW w:w="1905" w:type="dxa"/>
            <w:vMerge/>
          </w:tcPr>
          <w:p w14:paraId="769A2F91" w14:textId="77777777" w:rsidR="00DE4E86" w:rsidRPr="00D779C4" w:rsidRDefault="00DE4E86" w:rsidP="00AA765F">
            <w:pPr>
              <w:rPr>
                <w:rFonts w:cstheme="minorHAnsi"/>
                <w:sz w:val="22"/>
                <w:szCs w:val="22"/>
              </w:rPr>
            </w:pPr>
          </w:p>
        </w:tc>
        <w:tc>
          <w:tcPr>
            <w:tcW w:w="3952" w:type="dxa"/>
            <w:tcBorders>
              <w:top w:val="double" w:sz="4" w:space="0" w:color="000000"/>
            </w:tcBorders>
            <w:noWrap/>
          </w:tcPr>
          <w:p w14:paraId="141FD586" w14:textId="77777777" w:rsidR="00DE4E86" w:rsidRPr="00D779C4" w:rsidRDefault="00DE4E86" w:rsidP="00AA765F">
            <w:pPr>
              <w:rPr>
                <w:rFonts w:cstheme="minorHAnsi"/>
                <w:sz w:val="22"/>
                <w:szCs w:val="22"/>
              </w:rPr>
            </w:pPr>
            <w:r w:rsidRPr="00D779C4">
              <w:rPr>
                <w:rFonts w:cstheme="minorHAnsi"/>
                <w:sz w:val="22"/>
                <w:szCs w:val="22"/>
              </w:rPr>
              <w:t xml:space="preserve">BF Eyes open </w:t>
            </w:r>
          </w:p>
        </w:tc>
        <w:tc>
          <w:tcPr>
            <w:tcW w:w="1275" w:type="dxa"/>
            <w:tcBorders>
              <w:top w:val="double" w:sz="4" w:space="0" w:color="000000"/>
            </w:tcBorders>
          </w:tcPr>
          <w:p w14:paraId="244F354C" w14:textId="77777777" w:rsidR="00DE4E86" w:rsidRPr="00D779C4" w:rsidRDefault="00DE4E86" w:rsidP="00AA765F">
            <w:pPr>
              <w:rPr>
                <w:rFonts w:cstheme="minorHAnsi"/>
                <w:b/>
                <w:bCs/>
                <w:sz w:val="22"/>
                <w:szCs w:val="22"/>
              </w:rPr>
            </w:pPr>
            <w:r w:rsidRPr="00D779C4">
              <w:rPr>
                <w:rFonts w:cstheme="minorHAnsi"/>
                <w:sz w:val="22"/>
                <w:szCs w:val="22"/>
              </w:rPr>
              <w:t>0.59 (0.5-0.7)*</w:t>
            </w:r>
          </w:p>
        </w:tc>
        <w:tc>
          <w:tcPr>
            <w:tcW w:w="1532" w:type="dxa"/>
            <w:tcBorders>
              <w:top w:val="double" w:sz="4" w:space="0" w:color="000000"/>
            </w:tcBorders>
            <w:noWrap/>
          </w:tcPr>
          <w:p w14:paraId="0DBC6041" w14:textId="77777777" w:rsidR="00DE4E86" w:rsidRPr="00D779C4" w:rsidRDefault="00DE4E86" w:rsidP="00AA765F">
            <w:pPr>
              <w:rPr>
                <w:rFonts w:cstheme="minorHAnsi"/>
                <w:sz w:val="22"/>
                <w:szCs w:val="22"/>
              </w:rPr>
            </w:pPr>
          </w:p>
        </w:tc>
        <w:tc>
          <w:tcPr>
            <w:tcW w:w="3288" w:type="dxa"/>
            <w:tcBorders>
              <w:top w:val="double" w:sz="4" w:space="0" w:color="000000"/>
              <w:bottom w:val="single" w:sz="4" w:space="0" w:color="auto"/>
            </w:tcBorders>
            <w:noWrap/>
          </w:tcPr>
          <w:p w14:paraId="0EC56792" w14:textId="77777777" w:rsidR="00DE4E86" w:rsidRPr="00D779C4" w:rsidRDefault="00DE4E86" w:rsidP="00AA765F">
            <w:pPr>
              <w:rPr>
                <w:rFonts w:cstheme="minorHAnsi"/>
                <w:sz w:val="22"/>
                <w:szCs w:val="22"/>
              </w:rPr>
            </w:pPr>
            <w:r w:rsidRPr="00D779C4">
              <w:rPr>
                <w:rFonts w:cstheme="minorHAnsi"/>
                <w:sz w:val="22"/>
                <w:szCs w:val="22"/>
              </w:rPr>
              <w:t>Friedman ANOVA:</w:t>
            </w:r>
          </w:p>
          <w:p w14:paraId="46230A3B" w14:textId="77777777" w:rsidR="00DE4E86" w:rsidRPr="00D779C4" w:rsidRDefault="00DE4E86" w:rsidP="00AA765F">
            <w:pPr>
              <w:rPr>
                <w:rFonts w:cstheme="minorHAnsi"/>
                <w:sz w:val="22"/>
                <w:szCs w:val="22"/>
              </w:rPr>
            </w:pPr>
            <w:r w:rsidRPr="00D779C4">
              <w:rPr>
                <w:rFonts w:cstheme="minorHAnsi"/>
                <w:sz w:val="22"/>
                <w:szCs w:val="22"/>
              </w:rPr>
              <w:t>p&gt;0.05; FITF p&gt;0.05</w:t>
            </w:r>
          </w:p>
          <w:p w14:paraId="494C4A22" w14:textId="77777777" w:rsidR="00DE4E86" w:rsidRPr="00D779C4" w:rsidRDefault="00DE4E86" w:rsidP="00AA765F">
            <w:pPr>
              <w:rPr>
                <w:rFonts w:cstheme="minorHAnsi"/>
                <w:sz w:val="22"/>
                <w:szCs w:val="22"/>
              </w:rPr>
            </w:pPr>
            <w:r w:rsidRPr="00D779C4">
              <w:rPr>
                <w:rFonts w:cstheme="minorHAnsi"/>
                <w:sz w:val="22"/>
                <w:szCs w:val="22"/>
              </w:rPr>
              <w:t>Across testing occasions</w:t>
            </w:r>
          </w:p>
        </w:tc>
      </w:tr>
      <w:tr w:rsidR="00155C1C" w:rsidRPr="00D779C4" w14:paraId="4D83A57D" w14:textId="77777777" w:rsidTr="00D779C4">
        <w:trPr>
          <w:trHeight w:val="340"/>
        </w:trPr>
        <w:tc>
          <w:tcPr>
            <w:tcW w:w="1598" w:type="dxa"/>
            <w:vMerge/>
          </w:tcPr>
          <w:p w14:paraId="2DE8262D" w14:textId="77777777" w:rsidR="00DE4E86" w:rsidRPr="00D779C4" w:rsidRDefault="00DE4E86" w:rsidP="00AA765F">
            <w:pPr>
              <w:rPr>
                <w:rFonts w:cstheme="minorHAnsi"/>
                <w:sz w:val="22"/>
                <w:szCs w:val="22"/>
              </w:rPr>
            </w:pPr>
          </w:p>
        </w:tc>
        <w:tc>
          <w:tcPr>
            <w:tcW w:w="1476" w:type="dxa"/>
            <w:vMerge/>
          </w:tcPr>
          <w:p w14:paraId="3E0D533B" w14:textId="77777777" w:rsidR="00DE4E86" w:rsidRPr="00D779C4" w:rsidRDefault="00DE4E86" w:rsidP="00AA765F">
            <w:pPr>
              <w:rPr>
                <w:rFonts w:cstheme="minorHAnsi"/>
                <w:sz w:val="22"/>
                <w:szCs w:val="22"/>
              </w:rPr>
            </w:pPr>
          </w:p>
        </w:tc>
        <w:tc>
          <w:tcPr>
            <w:tcW w:w="1905" w:type="dxa"/>
            <w:vMerge/>
          </w:tcPr>
          <w:p w14:paraId="203ED1D5" w14:textId="77777777" w:rsidR="00DE4E86" w:rsidRPr="00D779C4" w:rsidRDefault="00DE4E86" w:rsidP="00AA765F">
            <w:pPr>
              <w:rPr>
                <w:rFonts w:cstheme="minorHAnsi"/>
                <w:sz w:val="22"/>
                <w:szCs w:val="22"/>
              </w:rPr>
            </w:pPr>
          </w:p>
        </w:tc>
        <w:tc>
          <w:tcPr>
            <w:tcW w:w="3952" w:type="dxa"/>
            <w:noWrap/>
          </w:tcPr>
          <w:p w14:paraId="2504923A" w14:textId="77777777" w:rsidR="00DE4E86" w:rsidRPr="00D779C4" w:rsidRDefault="00DE4E86" w:rsidP="00AA765F">
            <w:pPr>
              <w:rPr>
                <w:rFonts w:cstheme="minorHAnsi"/>
                <w:sz w:val="22"/>
                <w:szCs w:val="22"/>
              </w:rPr>
            </w:pPr>
            <w:r w:rsidRPr="00D779C4">
              <w:rPr>
                <w:rFonts w:cstheme="minorHAnsi"/>
                <w:sz w:val="22"/>
                <w:szCs w:val="22"/>
              </w:rPr>
              <w:t xml:space="preserve">FITF Eyes open </w:t>
            </w:r>
          </w:p>
        </w:tc>
        <w:tc>
          <w:tcPr>
            <w:tcW w:w="1275" w:type="dxa"/>
          </w:tcPr>
          <w:p w14:paraId="3B6A773D" w14:textId="77777777" w:rsidR="00DE4E86" w:rsidRPr="00D779C4" w:rsidRDefault="00DE4E86" w:rsidP="00AA765F">
            <w:pPr>
              <w:rPr>
                <w:rFonts w:cstheme="minorHAnsi"/>
                <w:b/>
                <w:bCs/>
                <w:sz w:val="22"/>
                <w:szCs w:val="22"/>
              </w:rPr>
            </w:pPr>
            <w:r w:rsidRPr="00D779C4">
              <w:rPr>
                <w:rFonts w:cstheme="minorHAnsi"/>
                <w:sz w:val="22"/>
                <w:szCs w:val="22"/>
              </w:rPr>
              <w:t>0.86 (0.6-1.1)*</w:t>
            </w:r>
          </w:p>
        </w:tc>
        <w:tc>
          <w:tcPr>
            <w:tcW w:w="1532" w:type="dxa"/>
            <w:noWrap/>
          </w:tcPr>
          <w:p w14:paraId="7E6D3387" w14:textId="77777777" w:rsidR="00DE4E86" w:rsidRPr="00D779C4" w:rsidRDefault="00DE4E86" w:rsidP="00AA765F">
            <w:pPr>
              <w:rPr>
                <w:rFonts w:cstheme="minorHAnsi"/>
                <w:sz w:val="22"/>
                <w:szCs w:val="22"/>
              </w:rPr>
            </w:pPr>
          </w:p>
        </w:tc>
        <w:tc>
          <w:tcPr>
            <w:tcW w:w="3288" w:type="dxa"/>
            <w:vMerge w:val="restart"/>
            <w:tcBorders>
              <w:bottom w:val="double" w:sz="4" w:space="0" w:color="000000"/>
            </w:tcBorders>
            <w:noWrap/>
          </w:tcPr>
          <w:p w14:paraId="3E5EB01D" w14:textId="77777777" w:rsidR="00DE4E86" w:rsidRPr="00D779C4" w:rsidRDefault="00DE4E86" w:rsidP="00AA765F">
            <w:pPr>
              <w:rPr>
                <w:rFonts w:cstheme="minorHAnsi"/>
                <w:sz w:val="22"/>
                <w:szCs w:val="22"/>
              </w:rPr>
            </w:pPr>
            <w:r w:rsidRPr="00D779C4">
              <w:rPr>
                <w:rFonts w:cstheme="minorHAnsi"/>
                <w:sz w:val="22"/>
                <w:szCs w:val="22"/>
              </w:rPr>
              <w:t>Wilcoxon signed rank</w:t>
            </w:r>
          </w:p>
          <w:p w14:paraId="51971BEE" w14:textId="77777777" w:rsidR="00DE4E86" w:rsidRPr="00D779C4" w:rsidRDefault="00DE4E86" w:rsidP="00AA765F">
            <w:pPr>
              <w:rPr>
                <w:rFonts w:cstheme="minorHAnsi"/>
                <w:sz w:val="22"/>
                <w:szCs w:val="22"/>
              </w:rPr>
            </w:pPr>
          </w:p>
          <w:p w14:paraId="2D1759AC" w14:textId="77777777" w:rsidR="00DE4E86" w:rsidRPr="00D779C4" w:rsidRDefault="00DE4E86" w:rsidP="00AA765F">
            <w:pPr>
              <w:rPr>
                <w:rFonts w:cstheme="minorHAnsi"/>
                <w:b/>
                <w:bCs/>
                <w:sz w:val="22"/>
                <w:szCs w:val="22"/>
              </w:rPr>
            </w:pPr>
            <w:r w:rsidRPr="00D779C4">
              <w:rPr>
                <w:rFonts w:cstheme="minorHAnsi"/>
                <w:sz w:val="22"/>
                <w:szCs w:val="22"/>
              </w:rPr>
              <w:t xml:space="preserve">BF vs. FITF </w:t>
            </w:r>
            <w:r w:rsidRPr="00D779C4">
              <w:rPr>
                <w:rFonts w:cstheme="minorHAnsi"/>
                <w:b/>
                <w:bCs/>
                <w:sz w:val="22"/>
                <w:szCs w:val="22"/>
              </w:rPr>
              <w:t xml:space="preserve">p&lt;0.05 </w:t>
            </w:r>
          </w:p>
          <w:p w14:paraId="73D7D7A6" w14:textId="77777777" w:rsidR="00DE4E86" w:rsidRPr="00D779C4" w:rsidRDefault="00DE4E86" w:rsidP="00AA765F">
            <w:pPr>
              <w:rPr>
                <w:rFonts w:cstheme="minorHAnsi"/>
                <w:sz w:val="22"/>
                <w:szCs w:val="22"/>
              </w:rPr>
            </w:pPr>
            <w:r w:rsidRPr="00D779C4">
              <w:rPr>
                <w:rFonts w:cstheme="minorHAnsi"/>
                <w:sz w:val="22"/>
                <w:szCs w:val="22"/>
              </w:rPr>
              <w:t>Across testing occasions</w:t>
            </w:r>
          </w:p>
          <w:p w14:paraId="3A78F60A" w14:textId="77777777" w:rsidR="00DE4E86" w:rsidRPr="00D779C4" w:rsidRDefault="00DE4E86" w:rsidP="00AA765F">
            <w:pPr>
              <w:rPr>
                <w:rFonts w:cstheme="minorHAnsi"/>
                <w:sz w:val="22"/>
                <w:szCs w:val="22"/>
              </w:rPr>
            </w:pPr>
          </w:p>
        </w:tc>
      </w:tr>
      <w:tr w:rsidR="00155C1C" w:rsidRPr="00D779C4" w14:paraId="69A8D00A" w14:textId="77777777" w:rsidTr="00D779C4">
        <w:trPr>
          <w:trHeight w:val="340"/>
        </w:trPr>
        <w:tc>
          <w:tcPr>
            <w:tcW w:w="1598" w:type="dxa"/>
            <w:vMerge/>
          </w:tcPr>
          <w:p w14:paraId="4E708DAB" w14:textId="77777777" w:rsidR="00DE4E86" w:rsidRPr="00D779C4" w:rsidRDefault="00DE4E86" w:rsidP="00AA765F">
            <w:pPr>
              <w:rPr>
                <w:rFonts w:cstheme="minorHAnsi"/>
                <w:sz w:val="22"/>
                <w:szCs w:val="22"/>
              </w:rPr>
            </w:pPr>
          </w:p>
        </w:tc>
        <w:tc>
          <w:tcPr>
            <w:tcW w:w="1476" w:type="dxa"/>
            <w:vMerge/>
          </w:tcPr>
          <w:p w14:paraId="4EF7AA1E" w14:textId="77777777" w:rsidR="00DE4E86" w:rsidRPr="00D779C4" w:rsidRDefault="00DE4E86" w:rsidP="00AA765F">
            <w:pPr>
              <w:rPr>
                <w:rFonts w:cstheme="minorHAnsi"/>
                <w:sz w:val="22"/>
                <w:szCs w:val="22"/>
              </w:rPr>
            </w:pPr>
          </w:p>
        </w:tc>
        <w:tc>
          <w:tcPr>
            <w:tcW w:w="1905" w:type="dxa"/>
            <w:vMerge/>
          </w:tcPr>
          <w:p w14:paraId="0E46284E" w14:textId="77777777" w:rsidR="00DE4E86" w:rsidRPr="00D779C4" w:rsidRDefault="00DE4E86" w:rsidP="00AA765F">
            <w:pPr>
              <w:rPr>
                <w:rFonts w:cstheme="minorHAnsi"/>
                <w:sz w:val="22"/>
                <w:szCs w:val="22"/>
              </w:rPr>
            </w:pPr>
          </w:p>
        </w:tc>
        <w:tc>
          <w:tcPr>
            <w:tcW w:w="3952" w:type="dxa"/>
            <w:noWrap/>
          </w:tcPr>
          <w:p w14:paraId="3484DEED" w14:textId="77777777" w:rsidR="00DE4E86" w:rsidRPr="00D779C4" w:rsidRDefault="00DE4E86" w:rsidP="00AA765F">
            <w:pPr>
              <w:rPr>
                <w:rFonts w:cstheme="minorHAnsi"/>
                <w:sz w:val="22"/>
                <w:szCs w:val="22"/>
              </w:rPr>
            </w:pPr>
            <w:r w:rsidRPr="00D779C4">
              <w:rPr>
                <w:rFonts w:cstheme="minorHAnsi"/>
                <w:sz w:val="22"/>
                <w:szCs w:val="22"/>
              </w:rPr>
              <w:t xml:space="preserve">BF Eyes closed </w:t>
            </w:r>
          </w:p>
        </w:tc>
        <w:tc>
          <w:tcPr>
            <w:tcW w:w="1275" w:type="dxa"/>
          </w:tcPr>
          <w:p w14:paraId="6868F27A" w14:textId="77777777" w:rsidR="00DE4E86" w:rsidRPr="00D779C4" w:rsidRDefault="00DE4E86" w:rsidP="00AA765F">
            <w:pPr>
              <w:rPr>
                <w:rFonts w:cstheme="minorHAnsi"/>
                <w:b/>
                <w:bCs/>
                <w:sz w:val="22"/>
                <w:szCs w:val="22"/>
              </w:rPr>
            </w:pPr>
            <w:r w:rsidRPr="00D779C4">
              <w:rPr>
                <w:rFonts w:cstheme="minorHAnsi"/>
                <w:sz w:val="22"/>
                <w:szCs w:val="22"/>
              </w:rPr>
              <w:t>0.85 (0.7-1.0)*</w:t>
            </w:r>
          </w:p>
        </w:tc>
        <w:tc>
          <w:tcPr>
            <w:tcW w:w="1532" w:type="dxa"/>
            <w:noWrap/>
          </w:tcPr>
          <w:p w14:paraId="1D2B1DFF" w14:textId="77777777" w:rsidR="00DE4E86" w:rsidRPr="00D779C4" w:rsidRDefault="00DE4E86" w:rsidP="00AA765F">
            <w:pPr>
              <w:rPr>
                <w:rFonts w:cstheme="minorHAnsi"/>
                <w:sz w:val="22"/>
                <w:szCs w:val="22"/>
              </w:rPr>
            </w:pPr>
          </w:p>
        </w:tc>
        <w:tc>
          <w:tcPr>
            <w:tcW w:w="3288" w:type="dxa"/>
            <w:vMerge/>
            <w:tcBorders>
              <w:bottom w:val="double" w:sz="4" w:space="0" w:color="000000"/>
            </w:tcBorders>
            <w:noWrap/>
          </w:tcPr>
          <w:p w14:paraId="1A2A73CA" w14:textId="77777777" w:rsidR="00DE4E86" w:rsidRPr="00D779C4" w:rsidRDefault="00DE4E86" w:rsidP="00AA765F">
            <w:pPr>
              <w:rPr>
                <w:rFonts w:cstheme="minorHAnsi"/>
                <w:sz w:val="22"/>
                <w:szCs w:val="22"/>
              </w:rPr>
            </w:pPr>
          </w:p>
        </w:tc>
      </w:tr>
      <w:tr w:rsidR="00155C1C" w:rsidRPr="00D779C4" w14:paraId="2C3D0223" w14:textId="77777777" w:rsidTr="00D779C4">
        <w:trPr>
          <w:trHeight w:val="340"/>
        </w:trPr>
        <w:tc>
          <w:tcPr>
            <w:tcW w:w="1598" w:type="dxa"/>
            <w:vMerge/>
          </w:tcPr>
          <w:p w14:paraId="0C4210AA" w14:textId="77777777" w:rsidR="00DE4E86" w:rsidRPr="00D779C4" w:rsidRDefault="00DE4E86" w:rsidP="00AA765F">
            <w:pPr>
              <w:rPr>
                <w:rFonts w:cstheme="minorHAnsi"/>
                <w:sz w:val="22"/>
                <w:szCs w:val="22"/>
              </w:rPr>
            </w:pPr>
          </w:p>
        </w:tc>
        <w:tc>
          <w:tcPr>
            <w:tcW w:w="1476" w:type="dxa"/>
            <w:vMerge/>
          </w:tcPr>
          <w:p w14:paraId="5D85F4FD" w14:textId="77777777" w:rsidR="00DE4E86" w:rsidRPr="00D779C4" w:rsidRDefault="00DE4E86" w:rsidP="00AA765F">
            <w:pPr>
              <w:rPr>
                <w:rFonts w:cstheme="minorHAnsi"/>
                <w:sz w:val="22"/>
                <w:szCs w:val="22"/>
              </w:rPr>
            </w:pPr>
          </w:p>
        </w:tc>
        <w:tc>
          <w:tcPr>
            <w:tcW w:w="1905" w:type="dxa"/>
            <w:vMerge/>
          </w:tcPr>
          <w:p w14:paraId="771486B1" w14:textId="77777777" w:rsidR="00DE4E86" w:rsidRPr="00D779C4" w:rsidRDefault="00DE4E86" w:rsidP="00AA765F">
            <w:pPr>
              <w:rPr>
                <w:rFonts w:cstheme="minorHAnsi"/>
                <w:sz w:val="22"/>
                <w:szCs w:val="22"/>
              </w:rPr>
            </w:pPr>
          </w:p>
        </w:tc>
        <w:tc>
          <w:tcPr>
            <w:tcW w:w="3952" w:type="dxa"/>
            <w:noWrap/>
          </w:tcPr>
          <w:p w14:paraId="69802D02" w14:textId="77777777" w:rsidR="00DE4E86" w:rsidRPr="00D779C4" w:rsidRDefault="00DE4E86" w:rsidP="00AA765F">
            <w:pPr>
              <w:rPr>
                <w:rFonts w:cstheme="minorHAnsi"/>
                <w:sz w:val="22"/>
                <w:szCs w:val="22"/>
              </w:rPr>
            </w:pPr>
            <w:r w:rsidRPr="00D779C4">
              <w:rPr>
                <w:rFonts w:cstheme="minorHAnsi"/>
                <w:sz w:val="22"/>
                <w:szCs w:val="22"/>
              </w:rPr>
              <w:t xml:space="preserve">FITF Eyes closed </w:t>
            </w:r>
          </w:p>
        </w:tc>
        <w:tc>
          <w:tcPr>
            <w:tcW w:w="1275" w:type="dxa"/>
          </w:tcPr>
          <w:p w14:paraId="754B978A" w14:textId="77777777" w:rsidR="00DE4E86" w:rsidRPr="00D779C4" w:rsidRDefault="00DE4E86" w:rsidP="00AA765F">
            <w:pPr>
              <w:rPr>
                <w:rFonts w:cstheme="minorHAnsi"/>
                <w:b/>
                <w:bCs/>
                <w:sz w:val="22"/>
                <w:szCs w:val="22"/>
              </w:rPr>
            </w:pPr>
            <w:r w:rsidRPr="00D779C4">
              <w:rPr>
                <w:rFonts w:cstheme="minorHAnsi"/>
                <w:sz w:val="22"/>
                <w:szCs w:val="22"/>
              </w:rPr>
              <w:t>1.56 (1.2-1.9)*</w:t>
            </w:r>
          </w:p>
        </w:tc>
        <w:tc>
          <w:tcPr>
            <w:tcW w:w="1532" w:type="dxa"/>
            <w:noWrap/>
          </w:tcPr>
          <w:p w14:paraId="700185F6" w14:textId="77777777" w:rsidR="00DE4E86" w:rsidRPr="00D779C4" w:rsidRDefault="00DE4E86" w:rsidP="00AA765F">
            <w:pPr>
              <w:rPr>
                <w:rFonts w:cstheme="minorHAnsi"/>
                <w:sz w:val="22"/>
                <w:szCs w:val="22"/>
              </w:rPr>
            </w:pPr>
          </w:p>
        </w:tc>
        <w:tc>
          <w:tcPr>
            <w:tcW w:w="3288" w:type="dxa"/>
            <w:vMerge/>
            <w:tcBorders>
              <w:bottom w:val="double" w:sz="4" w:space="0" w:color="000000"/>
            </w:tcBorders>
            <w:noWrap/>
          </w:tcPr>
          <w:p w14:paraId="057D1FE3" w14:textId="77777777" w:rsidR="00DE4E86" w:rsidRPr="00D779C4" w:rsidRDefault="00DE4E86" w:rsidP="00AA765F">
            <w:pPr>
              <w:rPr>
                <w:rFonts w:cstheme="minorHAnsi"/>
                <w:sz w:val="22"/>
                <w:szCs w:val="22"/>
              </w:rPr>
            </w:pPr>
          </w:p>
        </w:tc>
      </w:tr>
      <w:tr w:rsidR="00155C1C" w:rsidRPr="00D779C4" w14:paraId="43BF2615" w14:textId="77777777" w:rsidTr="00D779C4">
        <w:trPr>
          <w:trHeight w:val="340"/>
        </w:trPr>
        <w:tc>
          <w:tcPr>
            <w:tcW w:w="1598" w:type="dxa"/>
            <w:vMerge/>
          </w:tcPr>
          <w:p w14:paraId="3B87B4CF" w14:textId="77777777" w:rsidR="00DE4E86" w:rsidRPr="00D779C4" w:rsidRDefault="00DE4E86" w:rsidP="00AA765F">
            <w:pPr>
              <w:rPr>
                <w:rFonts w:cstheme="minorHAnsi"/>
                <w:sz w:val="22"/>
                <w:szCs w:val="22"/>
              </w:rPr>
            </w:pPr>
          </w:p>
        </w:tc>
        <w:tc>
          <w:tcPr>
            <w:tcW w:w="1476" w:type="dxa"/>
            <w:vMerge/>
          </w:tcPr>
          <w:p w14:paraId="60303699" w14:textId="77777777" w:rsidR="00DE4E86" w:rsidRPr="00D779C4" w:rsidRDefault="00DE4E86" w:rsidP="00AA765F">
            <w:pPr>
              <w:rPr>
                <w:rFonts w:cstheme="minorHAnsi"/>
                <w:sz w:val="22"/>
                <w:szCs w:val="22"/>
              </w:rPr>
            </w:pPr>
          </w:p>
        </w:tc>
        <w:tc>
          <w:tcPr>
            <w:tcW w:w="1905" w:type="dxa"/>
            <w:vMerge/>
          </w:tcPr>
          <w:p w14:paraId="34AB7DC6" w14:textId="77777777" w:rsidR="00DE4E86" w:rsidRPr="00D779C4" w:rsidRDefault="00DE4E86" w:rsidP="00AA765F">
            <w:pPr>
              <w:rPr>
                <w:rFonts w:cstheme="minorHAnsi"/>
                <w:sz w:val="22"/>
                <w:szCs w:val="22"/>
              </w:rPr>
            </w:pPr>
          </w:p>
        </w:tc>
        <w:tc>
          <w:tcPr>
            <w:tcW w:w="3952" w:type="dxa"/>
            <w:noWrap/>
          </w:tcPr>
          <w:p w14:paraId="3204E7E0" w14:textId="77777777" w:rsidR="00DE4E86" w:rsidRPr="00D779C4" w:rsidRDefault="00DE4E86" w:rsidP="00AA765F">
            <w:pPr>
              <w:rPr>
                <w:rFonts w:cstheme="minorHAnsi"/>
                <w:sz w:val="22"/>
                <w:szCs w:val="22"/>
              </w:rPr>
            </w:pPr>
            <w:r w:rsidRPr="00D779C4">
              <w:rPr>
                <w:rFonts w:cstheme="minorHAnsi"/>
                <w:sz w:val="22"/>
                <w:szCs w:val="22"/>
              </w:rPr>
              <w:t>BF Eyes open (at 4 weeks)</w:t>
            </w:r>
          </w:p>
        </w:tc>
        <w:tc>
          <w:tcPr>
            <w:tcW w:w="1275" w:type="dxa"/>
          </w:tcPr>
          <w:p w14:paraId="01405924" w14:textId="77777777" w:rsidR="00DE4E86" w:rsidRPr="00D779C4" w:rsidRDefault="00DE4E86" w:rsidP="00AA765F">
            <w:pPr>
              <w:rPr>
                <w:rFonts w:cstheme="minorHAnsi"/>
                <w:b/>
                <w:bCs/>
                <w:sz w:val="22"/>
                <w:szCs w:val="22"/>
              </w:rPr>
            </w:pPr>
          </w:p>
        </w:tc>
        <w:tc>
          <w:tcPr>
            <w:tcW w:w="1532" w:type="dxa"/>
            <w:noWrap/>
          </w:tcPr>
          <w:p w14:paraId="1CA8689C" w14:textId="77777777" w:rsidR="00DE4E86" w:rsidRPr="00D779C4" w:rsidRDefault="00DE4E86" w:rsidP="00AA765F">
            <w:pPr>
              <w:rPr>
                <w:rFonts w:cstheme="minorHAnsi"/>
                <w:sz w:val="22"/>
                <w:szCs w:val="22"/>
              </w:rPr>
            </w:pPr>
            <w:r w:rsidRPr="00D779C4">
              <w:rPr>
                <w:rFonts w:cstheme="minorHAnsi"/>
                <w:sz w:val="22"/>
                <w:szCs w:val="22"/>
              </w:rPr>
              <w:t>0.64 (0.5-0.8)*</w:t>
            </w:r>
          </w:p>
        </w:tc>
        <w:tc>
          <w:tcPr>
            <w:tcW w:w="3288" w:type="dxa"/>
            <w:vMerge/>
            <w:tcBorders>
              <w:bottom w:val="double" w:sz="4" w:space="0" w:color="000000"/>
            </w:tcBorders>
            <w:noWrap/>
          </w:tcPr>
          <w:p w14:paraId="03C1FACC" w14:textId="77777777" w:rsidR="00DE4E86" w:rsidRPr="00D779C4" w:rsidRDefault="00DE4E86" w:rsidP="00AA765F">
            <w:pPr>
              <w:rPr>
                <w:rFonts w:cstheme="minorHAnsi"/>
                <w:sz w:val="22"/>
                <w:szCs w:val="22"/>
              </w:rPr>
            </w:pPr>
          </w:p>
        </w:tc>
      </w:tr>
      <w:tr w:rsidR="00155C1C" w:rsidRPr="00D779C4" w14:paraId="55936151" w14:textId="77777777" w:rsidTr="00D779C4">
        <w:trPr>
          <w:trHeight w:val="340"/>
        </w:trPr>
        <w:tc>
          <w:tcPr>
            <w:tcW w:w="1598" w:type="dxa"/>
            <w:vMerge/>
          </w:tcPr>
          <w:p w14:paraId="1724DE24" w14:textId="77777777" w:rsidR="00DE4E86" w:rsidRPr="00D779C4" w:rsidRDefault="00DE4E86" w:rsidP="00AA765F">
            <w:pPr>
              <w:rPr>
                <w:rFonts w:cstheme="minorHAnsi"/>
                <w:sz w:val="22"/>
                <w:szCs w:val="22"/>
              </w:rPr>
            </w:pPr>
          </w:p>
        </w:tc>
        <w:tc>
          <w:tcPr>
            <w:tcW w:w="1476" w:type="dxa"/>
            <w:vMerge/>
          </w:tcPr>
          <w:p w14:paraId="7C6AD973" w14:textId="77777777" w:rsidR="00DE4E86" w:rsidRPr="00D779C4" w:rsidRDefault="00DE4E86" w:rsidP="00AA765F">
            <w:pPr>
              <w:rPr>
                <w:rFonts w:cstheme="minorHAnsi"/>
                <w:sz w:val="22"/>
                <w:szCs w:val="22"/>
              </w:rPr>
            </w:pPr>
          </w:p>
        </w:tc>
        <w:tc>
          <w:tcPr>
            <w:tcW w:w="1905" w:type="dxa"/>
            <w:vMerge/>
          </w:tcPr>
          <w:p w14:paraId="2A2510D5" w14:textId="77777777" w:rsidR="00DE4E86" w:rsidRPr="00D779C4" w:rsidRDefault="00DE4E86" w:rsidP="00AA765F">
            <w:pPr>
              <w:rPr>
                <w:rFonts w:cstheme="minorHAnsi"/>
                <w:sz w:val="22"/>
                <w:szCs w:val="22"/>
              </w:rPr>
            </w:pPr>
          </w:p>
        </w:tc>
        <w:tc>
          <w:tcPr>
            <w:tcW w:w="3952" w:type="dxa"/>
            <w:noWrap/>
          </w:tcPr>
          <w:p w14:paraId="6B037F30" w14:textId="77777777" w:rsidR="00DE4E86" w:rsidRPr="00D779C4" w:rsidRDefault="00DE4E86" w:rsidP="00AA765F">
            <w:pPr>
              <w:rPr>
                <w:rFonts w:cstheme="minorHAnsi"/>
                <w:sz w:val="22"/>
                <w:szCs w:val="22"/>
              </w:rPr>
            </w:pPr>
            <w:r w:rsidRPr="00D779C4">
              <w:rPr>
                <w:rFonts w:cstheme="minorHAnsi"/>
                <w:sz w:val="22"/>
                <w:szCs w:val="22"/>
              </w:rPr>
              <w:t>FITF Eyes open (at 4 weeks)</w:t>
            </w:r>
          </w:p>
        </w:tc>
        <w:tc>
          <w:tcPr>
            <w:tcW w:w="1275" w:type="dxa"/>
          </w:tcPr>
          <w:p w14:paraId="00333D0B" w14:textId="77777777" w:rsidR="00DE4E86" w:rsidRPr="00D779C4" w:rsidRDefault="00DE4E86" w:rsidP="00AA765F">
            <w:pPr>
              <w:rPr>
                <w:rFonts w:cstheme="minorHAnsi"/>
                <w:b/>
                <w:bCs/>
                <w:sz w:val="22"/>
                <w:szCs w:val="22"/>
              </w:rPr>
            </w:pPr>
          </w:p>
        </w:tc>
        <w:tc>
          <w:tcPr>
            <w:tcW w:w="1532" w:type="dxa"/>
            <w:noWrap/>
          </w:tcPr>
          <w:p w14:paraId="48B971FD" w14:textId="77777777" w:rsidR="00DE4E86" w:rsidRPr="00D779C4" w:rsidRDefault="00DE4E86" w:rsidP="00AA765F">
            <w:pPr>
              <w:rPr>
                <w:rFonts w:cstheme="minorHAnsi"/>
                <w:sz w:val="22"/>
                <w:szCs w:val="22"/>
              </w:rPr>
            </w:pPr>
            <w:r w:rsidRPr="00D779C4">
              <w:rPr>
                <w:rFonts w:cstheme="minorHAnsi"/>
                <w:sz w:val="22"/>
                <w:szCs w:val="22"/>
              </w:rPr>
              <w:t>0.92 (0.6-1.2)*</w:t>
            </w:r>
          </w:p>
        </w:tc>
        <w:tc>
          <w:tcPr>
            <w:tcW w:w="3288" w:type="dxa"/>
            <w:vMerge/>
            <w:tcBorders>
              <w:bottom w:val="double" w:sz="4" w:space="0" w:color="000000"/>
            </w:tcBorders>
            <w:noWrap/>
          </w:tcPr>
          <w:p w14:paraId="0D56CA16" w14:textId="77777777" w:rsidR="00DE4E86" w:rsidRPr="00D779C4" w:rsidRDefault="00DE4E86" w:rsidP="00AA765F">
            <w:pPr>
              <w:rPr>
                <w:rFonts w:cstheme="minorHAnsi"/>
                <w:sz w:val="22"/>
                <w:szCs w:val="22"/>
              </w:rPr>
            </w:pPr>
          </w:p>
        </w:tc>
      </w:tr>
      <w:tr w:rsidR="00155C1C" w:rsidRPr="00D779C4" w14:paraId="53F9652B" w14:textId="77777777" w:rsidTr="00D779C4">
        <w:trPr>
          <w:trHeight w:val="340"/>
        </w:trPr>
        <w:tc>
          <w:tcPr>
            <w:tcW w:w="1598" w:type="dxa"/>
            <w:vMerge/>
          </w:tcPr>
          <w:p w14:paraId="12094A87" w14:textId="77777777" w:rsidR="00DE4E86" w:rsidRPr="00D779C4" w:rsidRDefault="00DE4E86" w:rsidP="00AA765F">
            <w:pPr>
              <w:rPr>
                <w:rFonts w:cstheme="minorHAnsi"/>
                <w:sz w:val="22"/>
                <w:szCs w:val="22"/>
              </w:rPr>
            </w:pPr>
          </w:p>
        </w:tc>
        <w:tc>
          <w:tcPr>
            <w:tcW w:w="1476" w:type="dxa"/>
            <w:vMerge/>
          </w:tcPr>
          <w:p w14:paraId="097CD851" w14:textId="77777777" w:rsidR="00DE4E86" w:rsidRPr="00D779C4" w:rsidRDefault="00DE4E86" w:rsidP="00AA765F">
            <w:pPr>
              <w:rPr>
                <w:rFonts w:cstheme="minorHAnsi"/>
                <w:sz w:val="22"/>
                <w:szCs w:val="22"/>
              </w:rPr>
            </w:pPr>
          </w:p>
        </w:tc>
        <w:tc>
          <w:tcPr>
            <w:tcW w:w="1905" w:type="dxa"/>
            <w:vMerge/>
          </w:tcPr>
          <w:p w14:paraId="1583428B" w14:textId="77777777" w:rsidR="00DE4E86" w:rsidRPr="00D779C4" w:rsidRDefault="00DE4E86" w:rsidP="00AA765F">
            <w:pPr>
              <w:rPr>
                <w:rFonts w:cstheme="minorHAnsi"/>
                <w:sz w:val="22"/>
                <w:szCs w:val="22"/>
              </w:rPr>
            </w:pPr>
          </w:p>
        </w:tc>
        <w:tc>
          <w:tcPr>
            <w:tcW w:w="3952" w:type="dxa"/>
            <w:noWrap/>
          </w:tcPr>
          <w:p w14:paraId="679C7AED" w14:textId="77777777" w:rsidR="00DE4E86" w:rsidRPr="00D779C4" w:rsidRDefault="00DE4E86" w:rsidP="00AA765F">
            <w:pPr>
              <w:rPr>
                <w:rFonts w:cstheme="minorHAnsi"/>
                <w:sz w:val="22"/>
                <w:szCs w:val="22"/>
              </w:rPr>
            </w:pPr>
            <w:r w:rsidRPr="00D779C4">
              <w:rPr>
                <w:rFonts w:cstheme="minorHAnsi"/>
                <w:sz w:val="22"/>
                <w:szCs w:val="22"/>
              </w:rPr>
              <w:t>BF Eyes closed (at 4 weeks)</w:t>
            </w:r>
          </w:p>
        </w:tc>
        <w:tc>
          <w:tcPr>
            <w:tcW w:w="1275" w:type="dxa"/>
          </w:tcPr>
          <w:p w14:paraId="7924CB48" w14:textId="77777777" w:rsidR="00DE4E86" w:rsidRPr="00D779C4" w:rsidRDefault="00DE4E86" w:rsidP="00AA765F">
            <w:pPr>
              <w:rPr>
                <w:rFonts w:cstheme="minorHAnsi"/>
                <w:b/>
                <w:bCs/>
                <w:sz w:val="22"/>
                <w:szCs w:val="22"/>
              </w:rPr>
            </w:pPr>
          </w:p>
        </w:tc>
        <w:tc>
          <w:tcPr>
            <w:tcW w:w="1532" w:type="dxa"/>
            <w:noWrap/>
          </w:tcPr>
          <w:p w14:paraId="13978CA9" w14:textId="77777777" w:rsidR="00DE4E86" w:rsidRPr="00D779C4" w:rsidRDefault="00DE4E86" w:rsidP="00AA765F">
            <w:pPr>
              <w:rPr>
                <w:rFonts w:cstheme="minorHAnsi"/>
                <w:sz w:val="22"/>
                <w:szCs w:val="22"/>
              </w:rPr>
            </w:pPr>
            <w:r w:rsidRPr="00D779C4">
              <w:rPr>
                <w:rFonts w:cstheme="minorHAnsi"/>
                <w:sz w:val="22"/>
                <w:szCs w:val="22"/>
              </w:rPr>
              <w:t>0.79 (0.6-1)*</w:t>
            </w:r>
          </w:p>
        </w:tc>
        <w:tc>
          <w:tcPr>
            <w:tcW w:w="3288" w:type="dxa"/>
            <w:vMerge/>
            <w:tcBorders>
              <w:bottom w:val="double" w:sz="4" w:space="0" w:color="000000"/>
            </w:tcBorders>
            <w:noWrap/>
          </w:tcPr>
          <w:p w14:paraId="37FBDA7B" w14:textId="77777777" w:rsidR="00DE4E86" w:rsidRPr="00D779C4" w:rsidRDefault="00DE4E86" w:rsidP="00AA765F">
            <w:pPr>
              <w:rPr>
                <w:rFonts w:cstheme="minorHAnsi"/>
                <w:sz w:val="22"/>
                <w:szCs w:val="22"/>
              </w:rPr>
            </w:pPr>
          </w:p>
        </w:tc>
      </w:tr>
      <w:tr w:rsidR="00155C1C" w:rsidRPr="00D779C4" w14:paraId="7714AECB" w14:textId="77777777" w:rsidTr="00D779C4">
        <w:trPr>
          <w:trHeight w:val="340"/>
        </w:trPr>
        <w:tc>
          <w:tcPr>
            <w:tcW w:w="1598" w:type="dxa"/>
            <w:vMerge/>
          </w:tcPr>
          <w:p w14:paraId="21AAFD36" w14:textId="77777777" w:rsidR="00DE4E86" w:rsidRPr="00D779C4" w:rsidRDefault="00DE4E86" w:rsidP="00AA765F">
            <w:pPr>
              <w:rPr>
                <w:rFonts w:cstheme="minorHAnsi"/>
                <w:sz w:val="22"/>
                <w:szCs w:val="22"/>
              </w:rPr>
            </w:pPr>
          </w:p>
        </w:tc>
        <w:tc>
          <w:tcPr>
            <w:tcW w:w="1476" w:type="dxa"/>
            <w:vMerge/>
          </w:tcPr>
          <w:p w14:paraId="37C0CB3F" w14:textId="77777777" w:rsidR="00DE4E86" w:rsidRPr="00D779C4" w:rsidRDefault="00DE4E86" w:rsidP="00AA765F">
            <w:pPr>
              <w:rPr>
                <w:rFonts w:cstheme="minorHAnsi"/>
                <w:sz w:val="22"/>
                <w:szCs w:val="22"/>
              </w:rPr>
            </w:pPr>
          </w:p>
        </w:tc>
        <w:tc>
          <w:tcPr>
            <w:tcW w:w="1905" w:type="dxa"/>
            <w:vMerge/>
          </w:tcPr>
          <w:p w14:paraId="7A42066D" w14:textId="77777777" w:rsidR="00DE4E86" w:rsidRPr="00D779C4" w:rsidRDefault="00DE4E86" w:rsidP="00AA765F">
            <w:pPr>
              <w:rPr>
                <w:rFonts w:cstheme="minorHAnsi"/>
                <w:sz w:val="22"/>
                <w:szCs w:val="22"/>
              </w:rPr>
            </w:pPr>
          </w:p>
        </w:tc>
        <w:tc>
          <w:tcPr>
            <w:tcW w:w="3952" w:type="dxa"/>
            <w:noWrap/>
          </w:tcPr>
          <w:p w14:paraId="51FD7BEF" w14:textId="77777777" w:rsidR="00DE4E86" w:rsidRPr="00D779C4" w:rsidRDefault="00DE4E86" w:rsidP="00AA765F">
            <w:pPr>
              <w:rPr>
                <w:rFonts w:cstheme="minorHAnsi"/>
                <w:sz w:val="22"/>
                <w:szCs w:val="22"/>
              </w:rPr>
            </w:pPr>
            <w:r w:rsidRPr="00D779C4">
              <w:rPr>
                <w:rFonts w:cstheme="minorHAnsi"/>
                <w:sz w:val="22"/>
                <w:szCs w:val="22"/>
              </w:rPr>
              <w:t>FITF Eyes closed (at 4 weeks)</w:t>
            </w:r>
          </w:p>
        </w:tc>
        <w:tc>
          <w:tcPr>
            <w:tcW w:w="1275" w:type="dxa"/>
          </w:tcPr>
          <w:p w14:paraId="04884EE1" w14:textId="77777777" w:rsidR="00DE4E86" w:rsidRPr="00D779C4" w:rsidRDefault="00DE4E86" w:rsidP="00AA765F">
            <w:pPr>
              <w:rPr>
                <w:rFonts w:cstheme="minorHAnsi"/>
                <w:b/>
                <w:bCs/>
                <w:sz w:val="22"/>
                <w:szCs w:val="22"/>
              </w:rPr>
            </w:pPr>
          </w:p>
        </w:tc>
        <w:tc>
          <w:tcPr>
            <w:tcW w:w="1532" w:type="dxa"/>
            <w:noWrap/>
          </w:tcPr>
          <w:p w14:paraId="7C46B30D" w14:textId="77777777" w:rsidR="00DE4E86" w:rsidRPr="00D779C4" w:rsidRDefault="00DE4E86" w:rsidP="00AA765F">
            <w:pPr>
              <w:rPr>
                <w:rFonts w:cstheme="minorHAnsi"/>
                <w:sz w:val="22"/>
                <w:szCs w:val="22"/>
              </w:rPr>
            </w:pPr>
            <w:r w:rsidRPr="00D779C4">
              <w:rPr>
                <w:rFonts w:cstheme="minorHAnsi"/>
                <w:sz w:val="22"/>
                <w:szCs w:val="22"/>
              </w:rPr>
              <w:t>1.22 (0.9-1.5) *</w:t>
            </w:r>
          </w:p>
        </w:tc>
        <w:tc>
          <w:tcPr>
            <w:tcW w:w="3288" w:type="dxa"/>
            <w:vMerge/>
            <w:tcBorders>
              <w:bottom w:val="double" w:sz="4" w:space="0" w:color="000000"/>
            </w:tcBorders>
            <w:noWrap/>
          </w:tcPr>
          <w:p w14:paraId="3F4FE518" w14:textId="77777777" w:rsidR="00DE4E86" w:rsidRPr="00D779C4" w:rsidRDefault="00DE4E86" w:rsidP="00AA765F">
            <w:pPr>
              <w:rPr>
                <w:rFonts w:cstheme="minorHAnsi"/>
                <w:sz w:val="22"/>
                <w:szCs w:val="22"/>
              </w:rPr>
            </w:pPr>
          </w:p>
        </w:tc>
      </w:tr>
      <w:tr w:rsidR="00155C1C" w:rsidRPr="00D779C4" w14:paraId="6D16602F" w14:textId="77777777" w:rsidTr="00D779C4">
        <w:trPr>
          <w:trHeight w:val="340"/>
        </w:trPr>
        <w:tc>
          <w:tcPr>
            <w:tcW w:w="1598" w:type="dxa"/>
            <w:vMerge/>
          </w:tcPr>
          <w:p w14:paraId="6F82A338" w14:textId="77777777" w:rsidR="00DE4E86" w:rsidRPr="00D779C4" w:rsidRDefault="00DE4E86" w:rsidP="00AA765F">
            <w:pPr>
              <w:rPr>
                <w:rFonts w:cstheme="minorHAnsi"/>
                <w:sz w:val="22"/>
                <w:szCs w:val="22"/>
              </w:rPr>
            </w:pPr>
          </w:p>
        </w:tc>
        <w:tc>
          <w:tcPr>
            <w:tcW w:w="1476" w:type="dxa"/>
            <w:vMerge/>
          </w:tcPr>
          <w:p w14:paraId="01BC96C1" w14:textId="77777777" w:rsidR="00DE4E86" w:rsidRPr="00D779C4" w:rsidRDefault="00DE4E86" w:rsidP="00AA765F">
            <w:pPr>
              <w:rPr>
                <w:rFonts w:cstheme="minorHAnsi"/>
                <w:sz w:val="22"/>
                <w:szCs w:val="22"/>
              </w:rPr>
            </w:pPr>
          </w:p>
        </w:tc>
        <w:tc>
          <w:tcPr>
            <w:tcW w:w="1905" w:type="dxa"/>
            <w:vMerge/>
          </w:tcPr>
          <w:p w14:paraId="3AF023E2" w14:textId="77777777" w:rsidR="00DE4E86" w:rsidRPr="00D779C4" w:rsidRDefault="00DE4E86" w:rsidP="00AA765F">
            <w:pPr>
              <w:rPr>
                <w:rFonts w:cstheme="minorHAnsi"/>
                <w:sz w:val="22"/>
                <w:szCs w:val="22"/>
              </w:rPr>
            </w:pPr>
          </w:p>
        </w:tc>
        <w:tc>
          <w:tcPr>
            <w:tcW w:w="3952" w:type="dxa"/>
            <w:noWrap/>
          </w:tcPr>
          <w:p w14:paraId="299D70AB" w14:textId="77777777" w:rsidR="00DE4E86" w:rsidRPr="00D779C4" w:rsidRDefault="00DE4E86" w:rsidP="00AA765F">
            <w:pPr>
              <w:rPr>
                <w:rFonts w:cstheme="minorHAnsi"/>
                <w:sz w:val="22"/>
                <w:szCs w:val="22"/>
              </w:rPr>
            </w:pPr>
            <w:r w:rsidRPr="00D779C4">
              <w:rPr>
                <w:rFonts w:cstheme="minorHAnsi"/>
                <w:sz w:val="22"/>
                <w:szCs w:val="22"/>
              </w:rPr>
              <w:t>BF Eyes open (at 8 weeks)</w:t>
            </w:r>
          </w:p>
        </w:tc>
        <w:tc>
          <w:tcPr>
            <w:tcW w:w="1275" w:type="dxa"/>
          </w:tcPr>
          <w:p w14:paraId="17F81941" w14:textId="77777777" w:rsidR="00DE4E86" w:rsidRPr="00D779C4" w:rsidRDefault="00DE4E86" w:rsidP="00AA765F">
            <w:pPr>
              <w:rPr>
                <w:rFonts w:cstheme="minorHAnsi"/>
                <w:b/>
                <w:bCs/>
                <w:sz w:val="22"/>
                <w:szCs w:val="22"/>
              </w:rPr>
            </w:pPr>
          </w:p>
        </w:tc>
        <w:tc>
          <w:tcPr>
            <w:tcW w:w="1532" w:type="dxa"/>
            <w:noWrap/>
          </w:tcPr>
          <w:p w14:paraId="23ED90E1" w14:textId="77777777" w:rsidR="00DE4E86" w:rsidRPr="00D779C4" w:rsidRDefault="00DE4E86" w:rsidP="00AA765F">
            <w:pPr>
              <w:rPr>
                <w:rFonts w:cstheme="minorHAnsi"/>
                <w:sz w:val="22"/>
                <w:szCs w:val="22"/>
              </w:rPr>
            </w:pPr>
            <w:r w:rsidRPr="00D779C4">
              <w:rPr>
                <w:rFonts w:cstheme="minorHAnsi"/>
                <w:sz w:val="22"/>
                <w:szCs w:val="22"/>
              </w:rPr>
              <w:t>0.67 (0.5-0.9)*</w:t>
            </w:r>
          </w:p>
        </w:tc>
        <w:tc>
          <w:tcPr>
            <w:tcW w:w="3288" w:type="dxa"/>
            <w:vMerge/>
            <w:tcBorders>
              <w:bottom w:val="double" w:sz="4" w:space="0" w:color="000000"/>
            </w:tcBorders>
            <w:noWrap/>
          </w:tcPr>
          <w:p w14:paraId="6BDBDF67" w14:textId="77777777" w:rsidR="00DE4E86" w:rsidRPr="00D779C4" w:rsidRDefault="00DE4E86" w:rsidP="00AA765F">
            <w:pPr>
              <w:rPr>
                <w:rFonts w:cstheme="minorHAnsi"/>
                <w:sz w:val="22"/>
                <w:szCs w:val="22"/>
              </w:rPr>
            </w:pPr>
          </w:p>
        </w:tc>
      </w:tr>
      <w:tr w:rsidR="00155C1C" w:rsidRPr="00D779C4" w14:paraId="71059D3B" w14:textId="77777777" w:rsidTr="00D779C4">
        <w:trPr>
          <w:trHeight w:val="340"/>
        </w:trPr>
        <w:tc>
          <w:tcPr>
            <w:tcW w:w="1598" w:type="dxa"/>
            <w:vMerge/>
          </w:tcPr>
          <w:p w14:paraId="0E74EF53" w14:textId="77777777" w:rsidR="00DE4E86" w:rsidRPr="00D779C4" w:rsidRDefault="00DE4E86" w:rsidP="00AA765F">
            <w:pPr>
              <w:rPr>
                <w:rFonts w:cstheme="minorHAnsi"/>
                <w:sz w:val="22"/>
                <w:szCs w:val="22"/>
              </w:rPr>
            </w:pPr>
          </w:p>
        </w:tc>
        <w:tc>
          <w:tcPr>
            <w:tcW w:w="1476" w:type="dxa"/>
            <w:vMerge/>
          </w:tcPr>
          <w:p w14:paraId="370E0D8F" w14:textId="77777777" w:rsidR="00DE4E86" w:rsidRPr="00D779C4" w:rsidRDefault="00DE4E86" w:rsidP="00AA765F">
            <w:pPr>
              <w:rPr>
                <w:rFonts w:cstheme="minorHAnsi"/>
                <w:sz w:val="22"/>
                <w:szCs w:val="22"/>
              </w:rPr>
            </w:pPr>
          </w:p>
        </w:tc>
        <w:tc>
          <w:tcPr>
            <w:tcW w:w="1905" w:type="dxa"/>
            <w:vMerge/>
          </w:tcPr>
          <w:p w14:paraId="312AE896" w14:textId="77777777" w:rsidR="00DE4E86" w:rsidRPr="00D779C4" w:rsidRDefault="00DE4E86" w:rsidP="00AA765F">
            <w:pPr>
              <w:rPr>
                <w:rFonts w:cstheme="minorHAnsi"/>
                <w:sz w:val="22"/>
                <w:szCs w:val="22"/>
              </w:rPr>
            </w:pPr>
          </w:p>
        </w:tc>
        <w:tc>
          <w:tcPr>
            <w:tcW w:w="3952" w:type="dxa"/>
            <w:noWrap/>
          </w:tcPr>
          <w:p w14:paraId="5629A0D3" w14:textId="77777777" w:rsidR="00DE4E86" w:rsidRPr="00D779C4" w:rsidRDefault="00DE4E86" w:rsidP="00AA765F">
            <w:pPr>
              <w:rPr>
                <w:rFonts w:cstheme="minorHAnsi"/>
                <w:sz w:val="22"/>
                <w:szCs w:val="22"/>
              </w:rPr>
            </w:pPr>
            <w:r w:rsidRPr="00D779C4">
              <w:rPr>
                <w:rFonts w:cstheme="minorHAnsi"/>
                <w:sz w:val="22"/>
                <w:szCs w:val="22"/>
              </w:rPr>
              <w:t>FITF Eyes open (at 8 weeks)</w:t>
            </w:r>
          </w:p>
        </w:tc>
        <w:tc>
          <w:tcPr>
            <w:tcW w:w="1275" w:type="dxa"/>
          </w:tcPr>
          <w:p w14:paraId="160BB2CB" w14:textId="77777777" w:rsidR="00DE4E86" w:rsidRPr="00D779C4" w:rsidRDefault="00DE4E86" w:rsidP="00AA765F">
            <w:pPr>
              <w:rPr>
                <w:rFonts w:cstheme="minorHAnsi"/>
                <w:b/>
                <w:bCs/>
                <w:sz w:val="22"/>
                <w:szCs w:val="22"/>
              </w:rPr>
            </w:pPr>
          </w:p>
        </w:tc>
        <w:tc>
          <w:tcPr>
            <w:tcW w:w="1532" w:type="dxa"/>
            <w:noWrap/>
          </w:tcPr>
          <w:p w14:paraId="59D6DE0D" w14:textId="77777777" w:rsidR="00DE4E86" w:rsidRPr="00D779C4" w:rsidRDefault="00DE4E86" w:rsidP="00AA765F">
            <w:pPr>
              <w:rPr>
                <w:rFonts w:cstheme="minorHAnsi"/>
                <w:sz w:val="22"/>
                <w:szCs w:val="22"/>
              </w:rPr>
            </w:pPr>
            <w:r w:rsidRPr="00D779C4">
              <w:rPr>
                <w:rFonts w:cstheme="minorHAnsi"/>
                <w:sz w:val="22"/>
                <w:szCs w:val="22"/>
              </w:rPr>
              <w:t>0.99 (0.7-1.3)*</w:t>
            </w:r>
          </w:p>
        </w:tc>
        <w:tc>
          <w:tcPr>
            <w:tcW w:w="3288" w:type="dxa"/>
            <w:vMerge/>
            <w:tcBorders>
              <w:bottom w:val="double" w:sz="4" w:space="0" w:color="000000"/>
            </w:tcBorders>
            <w:noWrap/>
          </w:tcPr>
          <w:p w14:paraId="23117D6E" w14:textId="77777777" w:rsidR="00DE4E86" w:rsidRPr="00D779C4" w:rsidRDefault="00DE4E86" w:rsidP="00AA765F">
            <w:pPr>
              <w:rPr>
                <w:rFonts w:cstheme="minorHAnsi"/>
                <w:sz w:val="22"/>
                <w:szCs w:val="22"/>
              </w:rPr>
            </w:pPr>
          </w:p>
        </w:tc>
      </w:tr>
      <w:tr w:rsidR="00155C1C" w:rsidRPr="00D779C4" w14:paraId="0E2DC308" w14:textId="77777777" w:rsidTr="00D779C4">
        <w:trPr>
          <w:trHeight w:val="340"/>
        </w:trPr>
        <w:tc>
          <w:tcPr>
            <w:tcW w:w="1598" w:type="dxa"/>
            <w:vMerge/>
          </w:tcPr>
          <w:p w14:paraId="7F6DCA14" w14:textId="77777777" w:rsidR="00DE4E86" w:rsidRPr="00D779C4" w:rsidRDefault="00DE4E86" w:rsidP="00AA765F">
            <w:pPr>
              <w:rPr>
                <w:rFonts w:cstheme="minorHAnsi"/>
                <w:sz w:val="22"/>
                <w:szCs w:val="22"/>
              </w:rPr>
            </w:pPr>
          </w:p>
        </w:tc>
        <w:tc>
          <w:tcPr>
            <w:tcW w:w="1476" w:type="dxa"/>
            <w:vMerge/>
          </w:tcPr>
          <w:p w14:paraId="31EE65F7" w14:textId="77777777" w:rsidR="00DE4E86" w:rsidRPr="00D779C4" w:rsidRDefault="00DE4E86" w:rsidP="00AA765F">
            <w:pPr>
              <w:rPr>
                <w:rFonts w:cstheme="minorHAnsi"/>
                <w:sz w:val="22"/>
                <w:szCs w:val="22"/>
              </w:rPr>
            </w:pPr>
          </w:p>
        </w:tc>
        <w:tc>
          <w:tcPr>
            <w:tcW w:w="1905" w:type="dxa"/>
            <w:vMerge/>
          </w:tcPr>
          <w:p w14:paraId="21CA8295" w14:textId="77777777" w:rsidR="00DE4E86" w:rsidRPr="00D779C4" w:rsidRDefault="00DE4E86" w:rsidP="00AA765F">
            <w:pPr>
              <w:rPr>
                <w:rFonts w:cstheme="minorHAnsi"/>
                <w:sz w:val="22"/>
                <w:szCs w:val="22"/>
              </w:rPr>
            </w:pPr>
          </w:p>
        </w:tc>
        <w:tc>
          <w:tcPr>
            <w:tcW w:w="3952" w:type="dxa"/>
            <w:noWrap/>
          </w:tcPr>
          <w:p w14:paraId="71005D66" w14:textId="77777777" w:rsidR="00DE4E86" w:rsidRPr="00D779C4" w:rsidRDefault="00DE4E86" w:rsidP="00AA765F">
            <w:pPr>
              <w:rPr>
                <w:rFonts w:cstheme="minorHAnsi"/>
                <w:sz w:val="22"/>
                <w:szCs w:val="22"/>
              </w:rPr>
            </w:pPr>
            <w:r w:rsidRPr="00D779C4">
              <w:rPr>
                <w:rFonts w:cstheme="minorHAnsi"/>
                <w:sz w:val="22"/>
                <w:szCs w:val="22"/>
              </w:rPr>
              <w:t>BF Eyes closed (at 8 weeks)</w:t>
            </w:r>
          </w:p>
        </w:tc>
        <w:tc>
          <w:tcPr>
            <w:tcW w:w="1275" w:type="dxa"/>
          </w:tcPr>
          <w:p w14:paraId="360C1900" w14:textId="77777777" w:rsidR="00DE4E86" w:rsidRPr="00D779C4" w:rsidRDefault="00DE4E86" w:rsidP="00AA765F">
            <w:pPr>
              <w:rPr>
                <w:rFonts w:cstheme="minorHAnsi"/>
                <w:b/>
                <w:bCs/>
                <w:sz w:val="22"/>
                <w:szCs w:val="22"/>
              </w:rPr>
            </w:pPr>
          </w:p>
        </w:tc>
        <w:tc>
          <w:tcPr>
            <w:tcW w:w="1532" w:type="dxa"/>
            <w:noWrap/>
          </w:tcPr>
          <w:p w14:paraId="0927F416" w14:textId="77777777" w:rsidR="00DE4E86" w:rsidRPr="00D779C4" w:rsidRDefault="00DE4E86" w:rsidP="00AA765F">
            <w:pPr>
              <w:rPr>
                <w:rFonts w:cstheme="minorHAnsi"/>
                <w:sz w:val="22"/>
                <w:szCs w:val="22"/>
              </w:rPr>
            </w:pPr>
            <w:r w:rsidRPr="00D779C4">
              <w:rPr>
                <w:rFonts w:cstheme="minorHAnsi"/>
                <w:sz w:val="22"/>
                <w:szCs w:val="22"/>
              </w:rPr>
              <w:t>0.83 (0.6-1.1)*</w:t>
            </w:r>
          </w:p>
        </w:tc>
        <w:tc>
          <w:tcPr>
            <w:tcW w:w="3288" w:type="dxa"/>
            <w:vMerge/>
            <w:tcBorders>
              <w:bottom w:val="double" w:sz="4" w:space="0" w:color="000000"/>
            </w:tcBorders>
            <w:noWrap/>
          </w:tcPr>
          <w:p w14:paraId="5CCBB6B9" w14:textId="77777777" w:rsidR="00DE4E86" w:rsidRPr="00D779C4" w:rsidRDefault="00DE4E86" w:rsidP="00AA765F">
            <w:pPr>
              <w:rPr>
                <w:rFonts w:cstheme="minorHAnsi"/>
                <w:sz w:val="22"/>
                <w:szCs w:val="22"/>
              </w:rPr>
            </w:pPr>
          </w:p>
        </w:tc>
      </w:tr>
      <w:tr w:rsidR="004D1993" w:rsidRPr="00D779C4" w14:paraId="3E6CAC73" w14:textId="77777777" w:rsidTr="00D779C4">
        <w:trPr>
          <w:trHeight w:val="340"/>
        </w:trPr>
        <w:tc>
          <w:tcPr>
            <w:tcW w:w="1598" w:type="dxa"/>
            <w:vMerge/>
            <w:tcBorders>
              <w:bottom w:val="double" w:sz="4" w:space="0" w:color="000000"/>
            </w:tcBorders>
          </w:tcPr>
          <w:p w14:paraId="0C9FCBFF" w14:textId="77777777" w:rsidR="00DE4E86" w:rsidRPr="00D779C4" w:rsidRDefault="00DE4E86" w:rsidP="00AA765F">
            <w:pPr>
              <w:rPr>
                <w:rFonts w:cstheme="minorHAnsi"/>
                <w:sz w:val="22"/>
                <w:szCs w:val="22"/>
              </w:rPr>
            </w:pPr>
          </w:p>
        </w:tc>
        <w:tc>
          <w:tcPr>
            <w:tcW w:w="1476" w:type="dxa"/>
            <w:vMerge/>
            <w:tcBorders>
              <w:bottom w:val="double" w:sz="4" w:space="0" w:color="000000"/>
            </w:tcBorders>
          </w:tcPr>
          <w:p w14:paraId="6961B10D" w14:textId="77777777" w:rsidR="00DE4E86" w:rsidRPr="00D779C4" w:rsidRDefault="00DE4E86" w:rsidP="00AA765F">
            <w:pPr>
              <w:rPr>
                <w:rFonts w:cstheme="minorHAnsi"/>
                <w:sz w:val="22"/>
                <w:szCs w:val="22"/>
              </w:rPr>
            </w:pPr>
          </w:p>
        </w:tc>
        <w:tc>
          <w:tcPr>
            <w:tcW w:w="1905" w:type="dxa"/>
            <w:vMerge/>
            <w:tcBorders>
              <w:bottom w:val="double" w:sz="4" w:space="0" w:color="000000"/>
            </w:tcBorders>
          </w:tcPr>
          <w:p w14:paraId="63D2417F" w14:textId="77777777" w:rsidR="00DE4E86" w:rsidRPr="00D779C4" w:rsidRDefault="00DE4E86" w:rsidP="00AA765F">
            <w:pPr>
              <w:rPr>
                <w:rFonts w:cstheme="minorHAnsi"/>
                <w:sz w:val="22"/>
                <w:szCs w:val="22"/>
              </w:rPr>
            </w:pPr>
          </w:p>
        </w:tc>
        <w:tc>
          <w:tcPr>
            <w:tcW w:w="3952" w:type="dxa"/>
            <w:tcBorders>
              <w:bottom w:val="single" w:sz="18" w:space="0" w:color="auto"/>
            </w:tcBorders>
            <w:noWrap/>
          </w:tcPr>
          <w:p w14:paraId="1427960F" w14:textId="77777777" w:rsidR="00DE4E86" w:rsidRPr="00D779C4" w:rsidRDefault="00DE4E86" w:rsidP="00AA765F">
            <w:pPr>
              <w:rPr>
                <w:rFonts w:cstheme="minorHAnsi"/>
                <w:sz w:val="22"/>
                <w:szCs w:val="22"/>
              </w:rPr>
            </w:pPr>
            <w:r w:rsidRPr="00D779C4">
              <w:rPr>
                <w:rFonts w:cstheme="minorHAnsi"/>
                <w:sz w:val="22"/>
                <w:szCs w:val="22"/>
              </w:rPr>
              <w:t>FITF Eyes closed (at 8 weeks)</w:t>
            </w:r>
          </w:p>
        </w:tc>
        <w:tc>
          <w:tcPr>
            <w:tcW w:w="1275" w:type="dxa"/>
            <w:tcBorders>
              <w:bottom w:val="double" w:sz="4" w:space="0" w:color="000000"/>
            </w:tcBorders>
          </w:tcPr>
          <w:p w14:paraId="4DB466A9" w14:textId="77777777" w:rsidR="00DE4E86" w:rsidRPr="00D779C4" w:rsidRDefault="00DE4E86" w:rsidP="00AA765F">
            <w:pPr>
              <w:rPr>
                <w:rFonts w:cstheme="minorHAnsi"/>
                <w:b/>
                <w:bCs/>
                <w:sz w:val="22"/>
                <w:szCs w:val="22"/>
              </w:rPr>
            </w:pPr>
          </w:p>
        </w:tc>
        <w:tc>
          <w:tcPr>
            <w:tcW w:w="1532" w:type="dxa"/>
            <w:tcBorders>
              <w:bottom w:val="double" w:sz="4" w:space="0" w:color="000000"/>
            </w:tcBorders>
            <w:noWrap/>
          </w:tcPr>
          <w:p w14:paraId="1CD3377D" w14:textId="77777777" w:rsidR="00DE4E86" w:rsidRPr="00D779C4" w:rsidRDefault="00DE4E86" w:rsidP="00AA765F">
            <w:pPr>
              <w:rPr>
                <w:rFonts w:cstheme="minorHAnsi"/>
                <w:sz w:val="22"/>
                <w:szCs w:val="22"/>
              </w:rPr>
            </w:pPr>
            <w:r w:rsidRPr="00D779C4">
              <w:rPr>
                <w:rFonts w:cstheme="minorHAnsi"/>
                <w:sz w:val="22"/>
                <w:szCs w:val="22"/>
              </w:rPr>
              <w:t>1.28 (0.9-1.6)*</w:t>
            </w:r>
          </w:p>
        </w:tc>
        <w:tc>
          <w:tcPr>
            <w:tcW w:w="3288" w:type="dxa"/>
            <w:vMerge/>
            <w:tcBorders>
              <w:bottom w:val="double" w:sz="4" w:space="0" w:color="000000"/>
            </w:tcBorders>
            <w:noWrap/>
          </w:tcPr>
          <w:p w14:paraId="6E0484EF" w14:textId="77777777" w:rsidR="00DE4E86" w:rsidRPr="00D779C4" w:rsidRDefault="00DE4E86" w:rsidP="00AA765F">
            <w:pPr>
              <w:rPr>
                <w:rFonts w:cstheme="minorHAnsi"/>
                <w:sz w:val="22"/>
                <w:szCs w:val="22"/>
              </w:rPr>
            </w:pPr>
          </w:p>
        </w:tc>
      </w:tr>
    </w:tbl>
    <w:p w14:paraId="1D0EDFBC" w14:textId="77777777" w:rsidR="005A4F58" w:rsidRPr="00A11353" w:rsidRDefault="005A4F58" w:rsidP="005A4F58">
      <w:r w:rsidRPr="00A11353">
        <w:rPr>
          <w:b/>
          <w:bCs/>
        </w:rPr>
        <w:t>AFO</w:t>
      </w:r>
      <w:r w:rsidRPr="00A11353">
        <w:t xml:space="preserve"> Ankle Foot Orthosis,</w:t>
      </w:r>
      <w:r w:rsidRPr="00A11353">
        <w:rPr>
          <w:b/>
          <w:bCs/>
        </w:rPr>
        <w:t xml:space="preserve"> BF</w:t>
      </w:r>
      <w:r w:rsidRPr="00A11353">
        <w:t xml:space="preserve"> Barefoot, </w:t>
      </w:r>
      <w:r w:rsidRPr="00A11353">
        <w:rPr>
          <w:b/>
          <w:bCs/>
        </w:rPr>
        <w:t>CoP</w:t>
      </w:r>
      <w:r w:rsidRPr="00A11353">
        <w:t xml:space="preserve"> Centre of Pressure, </w:t>
      </w:r>
      <w:r w:rsidRPr="00A11353">
        <w:rPr>
          <w:b/>
          <w:bCs/>
        </w:rPr>
        <w:t>CTEV</w:t>
      </w:r>
      <w:r w:rsidRPr="00A11353">
        <w:t xml:space="preserve"> Congenital Talipes </w:t>
      </w:r>
      <w:proofErr w:type="spellStart"/>
      <w:r w:rsidRPr="00A11353">
        <w:t>Equino</w:t>
      </w:r>
      <w:proofErr w:type="spellEnd"/>
      <w:r w:rsidRPr="00A11353">
        <w:t xml:space="preserve"> Varus, </w:t>
      </w:r>
      <w:r w:rsidRPr="00A11353">
        <w:rPr>
          <w:b/>
          <w:bCs/>
        </w:rPr>
        <w:t>CTF</w:t>
      </w:r>
      <w:r w:rsidRPr="00A11353">
        <w:t xml:space="preserve"> Corrective Therapeutic Footwear, </w:t>
      </w:r>
      <w:r w:rsidRPr="00A11353">
        <w:rPr>
          <w:b/>
          <w:bCs/>
        </w:rPr>
        <w:t>DB</w:t>
      </w:r>
      <w:r w:rsidRPr="00A11353">
        <w:t xml:space="preserve"> Denis Brown Barred Night Boot, </w:t>
      </w:r>
      <w:r w:rsidRPr="00A11353">
        <w:rPr>
          <w:b/>
          <w:bCs/>
        </w:rPr>
        <w:t xml:space="preserve">FAS </w:t>
      </w:r>
      <w:r w:rsidRPr="00A11353">
        <w:t xml:space="preserve">Forefoot Abduct Night Shoe, </w:t>
      </w:r>
      <w:r w:rsidRPr="00A11353">
        <w:rPr>
          <w:b/>
          <w:bCs/>
        </w:rPr>
        <w:t>FITF</w:t>
      </w:r>
      <w:r w:rsidRPr="00A11353">
        <w:t xml:space="preserve"> Functional Instability Therapeutic Footwear, </w:t>
      </w:r>
      <w:r w:rsidRPr="00A11353">
        <w:rPr>
          <w:b/>
          <w:bCs/>
        </w:rPr>
        <w:t xml:space="preserve">FLTF </w:t>
      </w:r>
      <w:r w:rsidRPr="00A11353">
        <w:t>Functional Lift Therapeutic Footwear,</w:t>
      </w:r>
      <w:r w:rsidRPr="00A11353">
        <w:rPr>
          <w:b/>
          <w:bCs/>
        </w:rPr>
        <w:t xml:space="preserve"> FO </w:t>
      </w:r>
      <w:r w:rsidRPr="00A11353">
        <w:t>Foot Orthoses,</w:t>
      </w:r>
      <w:r w:rsidRPr="00A11353">
        <w:rPr>
          <w:b/>
          <w:bCs/>
        </w:rPr>
        <w:t xml:space="preserve"> FSTF</w:t>
      </w:r>
      <w:r w:rsidRPr="00A11353">
        <w:t xml:space="preserve"> Functional Stability Therapeutic Footwear, </w:t>
      </w:r>
      <w:r w:rsidRPr="00A11353">
        <w:rPr>
          <w:b/>
          <w:bCs/>
        </w:rPr>
        <w:t>N/A</w:t>
      </w:r>
      <w:r w:rsidRPr="00A11353">
        <w:t xml:space="preserve"> Not Applicable, </w:t>
      </w:r>
      <w:r w:rsidRPr="00A11353">
        <w:rPr>
          <w:b/>
          <w:bCs/>
        </w:rPr>
        <w:t>SLF</w:t>
      </w:r>
      <w:r w:rsidRPr="00A11353">
        <w:t xml:space="preserve"> Standard Last Footwear, </w:t>
      </w:r>
      <w:r w:rsidRPr="00A11353">
        <w:rPr>
          <w:b/>
          <w:bCs/>
        </w:rPr>
        <w:t>SSF</w:t>
      </w:r>
      <w:r w:rsidRPr="00A11353">
        <w:t xml:space="preserve"> Standard Sole Footwear, </w:t>
      </w:r>
      <w:r w:rsidRPr="00190022">
        <w:rPr>
          <w:b/>
          <w:bCs/>
        </w:rPr>
        <w:t xml:space="preserve">* </w:t>
      </w:r>
      <w:r w:rsidRPr="00190022">
        <w:t xml:space="preserve">95% Confidence Interval, </w:t>
      </w:r>
      <w:r w:rsidRPr="00190022">
        <w:rPr>
          <w:b/>
          <w:bCs/>
        </w:rPr>
        <w:t>†</w:t>
      </w:r>
      <w:r w:rsidRPr="00190022">
        <w:t xml:space="preserve"> Median, </w:t>
      </w:r>
      <w:r w:rsidRPr="00190022">
        <w:rPr>
          <w:b/>
          <w:bCs/>
        </w:rPr>
        <w:t xml:space="preserve">‡ </w:t>
      </w:r>
      <w:r w:rsidRPr="00190022">
        <w:t xml:space="preserve">Inter Quartile Range § Post Hoc Test </w:t>
      </w:r>
    </w:p>
    <w:p w14:paraId="47154482" w14:textId="77777777" w:rsidR="000E24E6" w:rsidRDefault="000E24E6" w:rsidP="005A4F58"/>
    <w:p w14:paraId="043281BF" w14:textId="77777777" w:rsidR="000E24E6" w:rsidRDefault="000E24E6" w:rsidP="005A4F58"/>
    <w:p w14:paraId="6C4FE4D7" w14:textId="77777777" w:rsidR="000E24E6" w:rsidRPr="00A11353" w:rsidRDefault="000E24E6" w:rsidP="005A4F58"/>
    <w:p w14:paraId="44DFA2B7" w14:textId="77777777" w:rsidR="000C4E97" w:rsidRPr="000C4E97" w:rsidRDefault="000C4E97" w:rsidP="000C4E97"/>
    <w:p w14:paraId="2E922211" w14:textId="025DAC4D" w:rsidR="005A4F58" w:rsidRDefault="00183D97">
      <w:pPr>
        <w:pStyle w:val="Heading3"/>
        <w:numPr>
          <w:ilvl w:val="1"/>
          <w:numId w:val="19"/>
        </w:numPr>
      </w:pPr>
      <w:bookmarkStart w:id="422" w:name="_Ref132290109"/>
      <w:bookmarkStart w:id="423" w:name="_Ref132293741"/>
      <w:bookmarkStart w:id="424" w:name="_Ref132311842"/>
      <w:bookmarkStart w:id="425" w:name="_Toc156403573"/>
      <w:r w:rsidRPr="00183D97">
        <w:t>Evidence level and quality assessment of experimental studies</w:t>
      </w:r>
      <w:bookmarkEnd w:id="422"/>
      <w:bookmarkEnd w:id="423"/>
      <w:bookmarkEnd w:id="424"/>
      <w:bookmarkEnd w:id="425"/>
    </w:p>
    <w:p w14:paraId="5EA7B3C1" w14:textId="77777777" w:rsidR="00197B59" w:rsidRPr="00197B59" w:rsidRDefault="00197B59" w:rsidP="00197B59"/>
    <w:tbl>
      <w:tblPr>
        <w:tblStyle w:val="TableGrid"/>
        <w:tblW w:w="14601" w:type="dxa"/>
        <w:tblInd w:w="-5" w:type="dxa"/>
        <w:tblLayout w:type="fixed"/>
        <w:tblLook w:val="04A0" w:firstRow="1" w:lastRow="0" w:firstColumn="1" w:lastColumn="0" w:noHBand="0" w:noVBand="1"/>
      </w:tblPr>
      <w:tblGrid>
        <w:gridCol w:w="1103"/>
        <w:gridCol w:w="1379"/>
        <w:gridCol w:w="490"/>
        <w:gridCol w:w="611"/>
        <w:gridCol w:w="345"/>
        <w:gridCol w:w="345"/>
        <w:gridCol w:w="346"/>
        <w:gridCol w:w="345"/>
        <w:gridCol w:w="345"/>
        <w:gridCol w:w="346"/>
        <w:gridCol w:w="415"/>
        <w:gridCol w:w="421"/>
        <w:gridCol w:w="415"/>
        <w:gridCol w:w="415"/>
        <w:gridCol w:w="415"/>
        <w:gridCol w:w="375"/>
        <w:gridCol w:w="376"/>
        <w:gridCol w:w="376"/>
        <w:gridCol w:w="376"/>
        <w:gridCol w:w="376"/>
        <w:gridCol w:w="376"/>
        <w:gridCol w:w="376"/>
        <w:gridCol w:w="553"/>
        <w:gridCol w:w="415"/>
        <w:gridCol w:w="553"/>
        <w:gridCol w:w="415"/>
        <w:gridCol w:w="553"/>
        <w:gridCol w:w="420"/>
        <w:gridCol w:w="694"/>
        <w:gridCol w:w="631"/>
      </w:tblGrid>
      <w:tr w:rsidR="00B83224" w:rsidRPr="002F3531" w14:paraId="6BD0E3B1" w14:textId="77777777" w:rsidTr="00DD07C6">
        <w:trPr>
          <w:trHeight w:val="405"/>
        </w:trPr>
        <w:tc>
          <w:tcPr>
            <w:tcW w:w="1103" w:type="dxa"/>
            <w:vMerge w:val="restart"/>
          </w:tcPr>
          <w:p w14:paraId="4084ABD9" w14:textId="77777777" w:rsidR="00B83224" w:rsidRPr="002F3531" w:rsidRDefault="00B83224" w:rsidP="00AA765F">
            <w:pPr>
              <w:rPr>
                <w:rFonts w:cstheme="majorHAnsi"/>
                <w:b/>
                <w:sz w:val="18"/>
                <w:szCs w:val="18"/>
              </w:rPr>
            </w:pPr>
            <w:r w:rsidRPr="002F3531">
              <w:rPr>
                <w:rFonts w:cstheme="majorHAnsi"/>
                <w:b/>
                <w:sz w:val="18"/>
                <w:szCs w:val="18"/>
              </w:rPr>
              <w:t>Author Year</w:t>
            </w:r>
          </w:p>
        </w:tc>
        <w:tc>
          <w:tcPr>
            <w:tcW w:w="1379" w:type="dxa"/>
            <w:vMerge w:val="restart"/>
          </w:tcPr>
          <w:p w14:paraId="3CC16BB0" w14:textId="77777777" w:rsidR="00B83224" w:rsidRPr="002F3531" w:rsidRDefault="00B83224" w:rsidP="00AA765F">
            <w:pPr>
              <w:rPr>
                <w:rFonts w:cstheme="majorHAnsi"/>
                <w:b/>
                <w:sz w:val="18"/>
                <w:szCs w:val="18"/>
              </w:rPr>
            </w:pPr>
            <w:r w:rsidRPr="002F3531">
              <w:rPr>
                <w:rFonts w:cstheme="majorHAnsi"/>
                <w:b/>
                <w:sz w:val="18"/>
                <w:szCs w:val="18"/>
              </w:rPr>
              <w:t xml:space="preserve">Level of Evidence </w:t>
            </w:r>
          </w:p>
          <w:p w14:paraId="634D2031" w14:textId="77777777" w:rsidR="00B83224" w:rsidRDefault="00B83224" w:rsidP="00AA765F">
            <w:pPr>
              <w:rPr>
                <w:rFonts w:cstheme="majorHAnsi"/>
                <w:b/>
                <w:sz w:val="18"/>
                <w:szCs w:val="18"/>
              </w:rPr>
            </w:pPr>
            <w:r>
              <w:rPr>
                <w:rFonts w:cstheme="majorHAnsi"/>
                <w:b/>
                <w:sz w:val="18"/>
                <w:szCs w:val="18"/>
              </w:rPr>
              <w:t>O</w:t>
            </w:r>
            <w:r w:rsidRPr="002F3531">
              <w:rPr>
                <w:rFonts w:cstheme="majorHAnsi"/>
                <w:b/>
                <w:sz w:val="18"/>
                <w:szCs w:val="18"/>
              </w:rPr>
              <w:t xml:space="preserve">CEBM </w:t>
            </w:r>
          </w:p>
          <w:p w14:paraId="20D8EF2A" w14:textId="77777777" w:rsidR="00B83224" w:rsidRDefault="00B83224" w:rsidP="00AA765F">
            <w:pPr>
              <w:rPr>
                <w:rFonts w:cstheme="majorHAnsi"/>
                <w:b/>
                <w:sz w:val="18"/>
                <w:szCs w:val="18"/>
              </w:rPr>
            </w:pPr>
          </w:p>
          <w:p w14:paraId="3D5BDF4C" w14:textId="77777777" w:rsidR="00B83224" w:rsidRPr="002F3531" w:rsidRDefault="00B83224" w:rsidP="00AA765F">
            <w:pPr>
              <w:rPr>
                <w:rFonts w:cstheme="majorHAnsi"/>
                <w:b/>
                <w:sz w:val="18"/>
                <w:szCs w:val="18"/>
              </w:rPr>
            </w:pPr>
            <w:r>
              <w:rPr>
                <w:rFonts w:cstheme="majorHAnsi"/>
                <w:b/>
                <w:sz w:val="18"/>
                <w:szCs w:val="18"/>
              </w:rPr>
              <w:t>Study Design</w:t>
            </w:r>
          </w:p>
        </w:tc>
        <w:tc>
          <w:tcPr>
            <w:tcW w:w="12119" w:type="dxa"/>
            <w:gridSpan w:val="28"/>
          </w:tcPr>
          <w:p w14:paraId="08923390" w14:textId="77777777" w:rsidR="00B83224" w:rsidRPr="002F3531" w:rsidRDefault="00B83224" w:rsidP="00AA765F">
            <w:pPr>
              <w:rPr>
                <w:rFonts w:cstheme="majorHAnsi"/>
                <w:b/>
                <w:sz w:val="18"/>
                <w:szCs w:val="18"/>
              </w:rPr>
            </w:pPr>
            <w:r w:rsidRPr="002F3531">
              <w:rPr>
                <w:rFonts w:cstheme="majorHAnsi"/>
                <w:b/>
                <w:sz w:val="18"/>
                <w:szCs w:val="18"/>
              </w:rPr>
              <w:t>Quality Assessment, Modified Downs and Black</w:t>
            </w:r>
            <w:r>
              <w:rPr>
                <w:rFonts w:cstheme="majorHAnsi"/>
                <w:b/>
                <w:sz w:val="18"/>
                <w:szCs w:val="18"/>
              </w:rPr>
              <w:t xml:space="preserve"> </w:t>
            </w:r>
          </w:p>
        </w:tc>
      </w:tr>
      <w:tr w:rsidR="00B83224" w:rsidRPr="002F3531" w14:paraId="4DA68820" w14:textId="77777777" w:rsidTr="00DD07C6">
        <w:trPr>
          <w:trHeight w:val="144"/>
        </w:trPr>
        <w:tc>
          <w:tcPr>
            <w:tcW w:w="1103" w:type="dxa"/>
            <w:vMerge/>
          </w:tcPr>
          <w:p w14:paraId="47BBE8F9" w14:textId="77777777" w:rsidR="00B83224" w:rsidRPr="002F3531" w:rsidRDefault="00B83224" w:rsidP="00AA765F">
            <w:pPr>
              <w:rPr>
                <w:rFonts w:cstheme="majorHAnsi"/>
                <w:sz w:val="18"/>
                <w:szCs w:val="18"/>
              </w:rPr>
            </w:pPr>
          </w:p>
        </w:tc>
        <w:tc>
          <w:tcPr>
            <w:tcW w:w="1379" w:type="dxa"/>
            <w:vMerge/>
          </w:tcPr>
          <w:p w14:paraId="0EE5730C" w14:textId="77777777" w:rsidR="00B83224" w:rsidRPr="002F3531" w:rsidRDefault="00B83224" w:rsidP="00AA765F">
            <w:pPr>
              <w:rPr>
                <w:rFonts w:cstheme="majorHAnsi"/>
                <w:sz w:val="18"/>
                <w:szCs w:val="18"/>
              </w:rPr>
            </w:pPr>
          </w:p>
        </w:tc>
        <w:tc>
          <w:tcPr>
            <w:tcW w:w="4009" w:type="dxa"/>
            <w:gridSpan w:val="10"/>
          </w:tcPr>
          <w:p w14:paraId="137B5DFE" w14:textId="77777777" w:rsidR="00B83224" w:rsidRPr="002F3531" w:rsidRDefault="00B83224" w:rsidP="00AA765F">
            <w:pPr>
              <w:rPr>
                <w:rFonts w:cstheme="majorHAnsi"/>
                <w:b/>
                <w:sz w:val="18"/>
                <w:szCs w:val="18"/>
              </w:rPr>
            </w:pPr>
            <w:r w:rsidRPr="002F3531">
              <w:rPr>
                <w:rFonts w:cstheme="majorHAnsi"/>
                <w:b/>
                <w:sz w:val="18"/>
                <w:szCs w:val="18"/>
              </w:rPr>
              <w:t xml:space="preserve">Reporting </w:t>
            </w:r>
          </w:p>
          <w:p w14:paraId="7ED18973" w14:textId="77777777" w:rsidR="00B83224" w:rsidRPr="002F3531" w:rsidRDefault="00B83224" w:rsidP="00AA765F">
            <w:pPr>
              <w:rPr>
                <w:rFonts w:cstheme="majorHAnsi"/>
                <w:b/>
                <w:sz w:val="18"/>
                <w:szCs w:val="18"/>
              </w:rPr>
            </w:pPr>
          </w:p>
        </w:tc>
        <w:tc>
          <w:tcPr>
            <w:tcW w:w="1245" w:type="dxa"/>
            <w:gridSpan w:val="3"/>
          </w:tcPr>
          <w:p w14:paraId="4792F91D" w14:textId="77777777" w:rsidR="00B83224" w:rsidRPr="002F3531" w:rsidRDefault="00B83224" w:rsidP="00AA765F">
            <w:pPr>
              <w:rPr>
                <w:rFonts w:cstheme="majorHAnsi"/>
                <w:b/>
                <w:sz w:val="18"/>
                <w:szCs w:val="18"/>
              </w:rPr>
            </w:pPr>
            <w:r w:rsidRPr="002F3531">
              <w:rPr>
                <w:rFonts w:cstheme="majorHAnsi"/>
                <w:b/>
                <w:sz w:val="18"/>
                <w:szCs w:val="18"/>
              </w:rPr>
              <w:t>External validity</w:t>
            </w:r>
          </w:p>
        </w:tc>
        <w:tc>
          <w:tcPr>
            <w:tcW w:w="2631" w:type="dxa"/>
            <w:gridSpan w:val="7"/>
          </w:tcPr>
          <w:p w14:paraId="6C6B9C95" w14:textId="77777777" w:rsidR="00B83224" w:rsidRPr="002F3531" w:rsidRDefault="00B83224" w:rsidP="00AA765F">
            <w:pPr>
              <w:rPr>
                <w:rFonts w:cstheme="majorHAnsi"/>
                <w:b/>
                <w:sz w:val="18"/>
                <w:szCs w:val="18"/>
              </w:rPr>
            </w:pPr>
            <w:r w:rsidRPr="002F3531">
              <w:rPr>
                <w:rFonts w:cstheme="majorHAnsi"/>
                <w:b/>
                <w:sz w:val="18"/>
                <w:szCs w:val="18"/>
              </w:rPr>
              <w:t>Internal validity bias</w:t>
            </w:r>
          </w:p>
        </w:tc>
        <w:tc>
          <w:tcPr>
            <w:tcW w:w="2909" w:type="dxa"/>
            <w:gridSpan w:val="6"/>
          </w:tcPr>
          <w:p w14:paraId="7762F22B" w14:textId="77777777" w:rsidR="00B83224" w:rsidRPr="002F3531" w:rsidRDefault="00B83224" w:rsidP="00AA765F">
            <w:pPr>
              <w:rPr>
                <w:rFonts w:cstheme="majorHAnsi"/>
                <w:b/>
                <w:sz w:val="18"/>
                <w:szCs w:val="18"/>
              </w:rPr>
            </w:pPr>
            <w:r w:rsidRPr="002F3531">
              <w:rPr>
                <w:rFonts w:cstheme="majorHAnsi"/>
                <w:b/>
                <w:sz w:val="18"/>
                <w:szCs w:val="18"/>
              </w:rPr>
              <w:t>Internal Validity-Confounding (Selection bias)</w:t>
            </w:r>
          </w:p>
          <w:p w14:paraId="29F14725" w14:textId="77777777" w:rsidR="00B83224" w:rsidRPr="002F3531" w:rsidRDefault="00B83224" w:rsidP="00AA765F">
            <w:pPr>
              <w:rPr>
                <w:rFonts w:cstheme="majorHAnsi"/>
                <w:b/>
                <w:sz w:val="18"/>
                <w:szCs w:val="18"/>
              </w:rPr>
            </w:pPr>
          </w:p>
        </w:tc>
        <w:tc>
          <w:tcPr>
            <w:tcW w:w="694" w:type="dxa"/>
          </w:tcPr>
          <w:p w14:paraId="28432318" w14:textId="77777777" w:rsidR="00B83224" w:rsidRPr="002F3531" w:rsidRDefault="00B83224" w:rsidP="00AA765F">
            <w:pPr>
              <w:rPr>
                <w:rFonts w:cstheme="majorHAnsi"/>
                <w:b/>
                <w:sz w:val="18"/>
                <w:szCs w:val="18"/>
              </w:rPr>
            </w:pPr>
            <w:r w:rsidRPr="002F3531">
              <w:rPr>
                <w:rFonts w:cstheme="majorHAnsi"/>
                <w:b/>
                <w:sz w:val="18"/>
                <w:szCs w:val="18"/>
              </w:rPr>
              <w:t>Power</w:t>
            </w:r>
          </w:p>
          <w:p w14:paraId="32A62297" w14:textId="77777777" w:rsidR="00B83224" w:rsidRPr="002F3531" w:rsidRDefault="00B83224" w:rsidP="00AA765F">
            <w:pPr>
              <w:rPr>
                <w:rFonts w:cstheme="majorHAnsi"/>
                <w:b/>
                <w:sz w:val="18"/>
                <w:szCs w:val="18"/>
              </w:rPr>
            </w:pPr>
          </w:p>
        </w:tc>
        <w:tc>
          <w:tcPr>
            <w:tcW w:w="631" w:type="dxa"/>
          </w:tcPr>
          <w:p w14:paraId="2A89D0A6" w14:textId="77777777" w:rsidR="00B83224" w:rsidRPr="002F3531" w:rsidRDefault="00B83224" w:rsidP="00AA765F">
            <w:pPr>
              <w:rPr>
                <w:rFonts w:cstheme="majorHAnsi"/>
                <w:b/>
                <w:sz w:val="18"/>
                <w:szCs w:val="18"/>
              </w:rPr>
            </w:pPr>
            <w:r w:rsidRPr="002F3531">
              <w:rPr>
                <w:rFonts w:cstheme="majorHAnsi"/>
                <w:b/>
                <w:sz w:val="18"/>
                <w:szCs w:val="18"/>
              </w:rPr>
              <w:t xml:space="preserve">Total </w:t>
            </w:r>
          </w:p>
          <w:p w14:paraId="04164953" w14:textId="77777777" w:rsidR="00B83224" w:rsidRPr="002F3531" w:rsidRDefault="00B83224" w:rsidP="00AA765F">
            <w:pPr>
              <w:rPr>
                <w:rFonts w:cstheme="majorHAnsi"/>
                <w:b/>
                <w:sz w:val="18"/>
                <w:szCs w:val="18"/>
              </w:rPr>
            </w:pPr>
            <w:r w:rsidRPr="002F3531">
              <w:rPr>
                <w:rFonts w:cstheme="majorHAnsi"/>
                <w:b/>
                <w:sz w:val="18"/>
                <w:szCs w:val="18"/>
              </w:rPr>
              <w:t>Score</w:t>
            </w:r>
          </w:p>
          <w:p w14:paraId="6607A089" w14:textId="77777777" w:rsidR="00B83224" w:rsidRPr="002F3531" w:rsidRDefault="00B83224" w:rsidP="00AA765F">
            <w:pPr>
              <w:rPr>
                <w:rFonts w:cstheme="majorHAnsi"/>
                <w:b/>
                <w:sz w:val="18"/>
                <w:szCs w:val="18"/>
              </w:rPr>
            </w:pPr>
            <w:r>
              <w:rPr>
                <w:rFonts w:cstheme="majorHAnsi"/>
                <w:b/>
                <w:sz w:val="18"/>
                <w:szCs w:val="18"/>
              </w:rPr>
              <w:t>% Score</w:t>
            </w:r>
          </w:p>
        </w:tc>
      </w:tr>
      <w:tr w:rsidR="00DD07C6" w:rsidRPr="002F3531" w14:paraId="29C02545" w14:textId="77777777" w:rsidTr="00DD07C6">
        <w:trPr>
          <w:trHeight w:val="73"/>
        </w:trPr>
        <w:tc>
          <w:tcPr>
            <w:tcW w:w="1103" w:type="dxa"/>
            <w:vMerge/>
          </w:tcPr>
          <w:p w14:paraId="08C12419" w14:textId="77777777" w:rsidR="00B83224" w:rsidRPr="002F3531" w:rsidRDefault="00B83224" w:rsidP="00AA765F">
            <w:pPr>
              <w:rPr>
                <w:rFonts w:cstheme="majorHAnsi"/>
                <w:sz w:val="18"/>
                <w:szCs w:val="18"/>
              </w:rPr>
            </w:pPr>
          </w:p>
        </w:tc>
        <w:tc>
          <w:tcPr>
            <w:tcW w:w="1379" w:type="dxa"/>
            <w:vMerge/>
          </w:tcPr>
          <w:p w14:paraId="749278D8" w14:textId="77777777" w:rsidR="00B83224" w:rsidRPr="002F3531" w:rsidRDefault="00B83224" w:rsidP="00AA765F">
            <w:pPr>
              <w:rPr>
                <w:rFonts w:cstheme="majorHAnsi"/>
                <w:sz w:val="18"/>
                <w:szCs w:val="18"/>
              </w:rPr>
            </w:pPr>
          </w:p>
        </w:tc>
        <w:tc>
          <w:tcPr>
            <w:tcW w:w="490" w:type="dxa"/>
          </w:tcPr>
          <w:p w14:paraId="3232E54A" w14:textId="77777777" w:rsidR="00B83224" w:rsidRPr="0035717B" w:rsidRDefault="00B83224" w:rsidP="00AA765F">
            <w:pPr>
              <w:rPr>
                <w:rFonts w:cstheme="majorHAnsi"/>
                <w:b/>
                <w:bCs/>
                <w:sz w:val="16"/>
                <w:szCs w:val="16"/>
              </w:rPr>
            </w:pPr>
            <w:r w:rsidRPr="0035717B">
              <w:rPr>
                <w:rFonts w:cstheme="majorHAnsi"/>
                <w:b/>
                <w:bCs/>
                <w:sz w:val="16"/>
                <w:szCs w:val="16"/>
              </w:rPr>
              <w:t>1</w:t>
            </w:r>
          </w:p>
        </w:tc>
        <w:tc>
          <w:tcPr>
            <w:tcW w:w="611" w:type="dxa"/>
          </w:tcPr>
          <w:p w14:paraId="6593143C" w14:textId="77777777" w:rsidR="00B83224" w:rsidRPr="0035717B" w:rsidRDefault="00B83224" w:rsidP="00AA765F">
            <w:pPr>
              <w:rPr>
                <w:rFonts w:cstheme="majorHAnsi"/>
                <w:b/>
                <w:bCs/>
                <w:sz w:val="16"/>
                <w:szCs w:val="16"/>
              </w:rPr>
            </w:pPr>
            <w:r w:rsidRPr="0035717B">
              <w:rPr>
                <w:rFonts w:cstheme="majorHAnsi"/>
                <w:b/>
                <w:bCs/>
                <w:sz w:val="16"/>
                <w:szCs w:val="16"/>
              </w:rPr>
              <w:t>2</w:t>
            </w:r>
          </w:p>
        </w:tc>
        <w:tc>
          <w:tcPr>
            <w:tcW w:w="345" w:type="dxa"/>
          </w:tcPr>
          <w:p w14:paraId="567C1F28" w14:textId="77777777" w:rsidR="00B83224" w:rsidRPr="0035717B" w:rsidRDefault="00B83224" w:rsidP="00AA765F">
            <w:pPr>
              <w:rPr>
                <w:rFonts w:cstheme="majorHAnsi"/>
                <w:b/>
                <w:bCs/>
                <w:sz w:val="16"/>
                <w:szCs w:val="16"/>
              </w:rPr>
            </w:pPr>
            <w:r w:rsidRPr="0035717B">
              <w:rPr>
                <w:rFonts w:cstheme="majorHAnsi"/>
                <w:b/>
                <w:bCs/>
                <w:sz w:val="16"/>
                <w:szCs w:val="16"/>
              </w:rPr>
              <w:t>3</w:t>
            </w:r>
          </w:p>
        </w:tc>
        <w:tc>
          <w:tcPr>
            <w:tcW w:w="345" w:type="dxa"/>
          </w:tcPr>
          <w:p w14:paraId="72C427CE" w14:textId="77777777" w:rsidR="00B83224" w:rsidRPr="0035717B" w:rsidRDefault="00B83224" w:rsidP="00AA765F">
            <w:pPr>
              <w:rPr>
                <w:rFonts w:cstheme="majorHAnsi"/>
                <w:b/>
                <w:bCs/>
                <w:sz w:val="16"/>
                <w:szCs w:val="16"/>
              </w:rPr>
            </w:pPr>
            <w:r w:rsidRPr="0035717B">
              <w:rPr>
                <w:rFonts w:cstheme="majorHAnsi"/>
                <w:b/>
                <w:bCs/>
                <w:sz w:val="16"/>
                <w:szCs w:val="16"/>
              </w:rPr>
              <w:t>4</w:t>
            </w:r>
          </w:p>
        </w:tc>
        <w:tc>
          <w:tcPr>
            <w:tcW w:w="346" w:type="dxa"/>
          </w:tcPr>
          <w:p w14:paraId="6A3807B7" w14:textId="77777777" w:rsidR="00B83224" w:rsidRPr="0035717B" w:rsidRDefault="00B83224" w:rsidP="00AA765F">
            <w:pPr>
              <w:rPr>
                <w:rFonts w:cstheme="majorHAnsi"/>
                <w:b/>
                <w:bCs/>
                <w:color w:val="000000" w:themeColor="text1"/>
                <w:sz w:val="16"/>
                <w:szCs w:val="16"/>
              </w:rPr>
            </w:pPr>
            <w:r w:rsidRPr="0035717B">
              <w:rPr>
                <w:rFonts w:cstheme="majorHAnsi"/>
                <w:b/>
                <w:bCs/>
                <w:color w:val="000000" w:themeColor="text1"/>
                <w:sz w:val="16"/>
                <w:szCs w:val="16"/>
              </w:rPr>
              <w:t xml:space="preserve">5 </w:t>
            </w:r>
          </w:p>
          <w:p w14:paraId="028CD751" w14:textId="77777777" w:rsidR="00B83224" w:rsidRPr="0035717B" w:rsidRDefault="00B83224" w:rsidP="00AA765F">
            <w:pPr>
              <w:rPr>
                <w:rFonts w:cstheme="majorHAnsi"/>
                <w:b/>
                <w:bCs/>
                <w:sz w:val="16"/>
                <w:szCs w:val="16"/>
              </w:rPr>
            </w:pPr>
          </w:p>
        </w:tc>
        <w:tc>
          <w:tcPr>
            <w:tcW w:w="345" w:type="dxa"/>
          </w:tcPr>
          <w:p w14:paraId="702CFE1D" w14:textId="77777777" w:rsidR="00B83224" w:rsidRPr="0035717B" w:rsidRDefault="00B83224" w:rsidP="00AA765F">
            <w:pPr>
              <w:rPr>
                <w:rFonts w:cstheme="majorHAnsi"/>
                <w:b/>
                <w:bCs/>
                <w:sz w:val="16"/>
                <w:szCs w:val="16"/>
              </w:rPr>
            </w:pPr>
            <w:r w:rsidRPr="0035717B">
              <w:rPr>
                <w:rFonts w:cstheme="majorHAnsi"/>
                <w:b/>
                <w:bCs/>
                <w:sz w:val="16"/>
                <w:szCs w:val="16"/>
              </w:rPr>
              <w:t>6</w:t>
            </w:r>
          </w:p>
        </w:tc>
        <w:tc>
          <w:tcPr>
            <w:tcW w:w="345" w:type="dxa"/>
          </w:tcPr>
          <w:p w14:paraId="091D8784" w14:textId="77777777" w:rsidR="00B83224" w:rsidRPr="0035717B" w:rsidRDefault="00B83224" w:rsidP="00AA765F">
            <w:pPr>
              <w:rPr>
                <w:rFonts w:cstheme="majorHAnsi"/>
                <w:b/>
                <w:bCs/>
                <w:sz w:val="16"/>
                <w:szCs w:val="16"/>
              </w:rPr>
            </w:pPr>
            <w:r w:rsidRPr="0035717B">
              <w:rPr>
                <w:rFonts w:cstheme="majorHAnsi"/>
                <w:b/>
                <w:bCs/>
                <w:sz w:val="16"/>
                <w:szCs w:val="16"/>
              </w:rPr>
              <w:t>7</w:t>
            </w:r>
          </w:p>
        </w:tc>
        <w:tc>
          <w:tcPr>
            <w:tcW w:w="346" w:type="dxa"/>
          </w:tcPr>
          <w:p w14:paraId="4CE4896D" w14:textId="77777777" w:rsidR="00B83224" w:rsidRPr="0035717B" w:rsidRDefault="00B83224" w:rsidP="00AA765F">
            <w:pPr>
              <w:rPr>
                <w:rFonts w:cstheme="majorHAnsi"/>
                <w:b/>
                <w:bCs/>
                <w:sz w:val="16"/>
                <w:szCs w:val="16"/>
              </w:rPr>
            </w:pPr>
            <w:r w:rsidRPr="0035717B">
              <w:rPr>
                <w:rFonts w:cstheme="majorHAnsi"/>
                <w:b/>
                <w:bCs/>
                <w:sz w:val="16"/>
                <w:szCs w:val="16"/>
              </w:rPr>
              <w:t>8</w:t>
            </w:r>
          </w:p>
        </w:tc>
        <w:tc>
          <w:tcPr>
            <w:tcW w:w="415" w:type="dxa"/>
          </w:tcPr>
          <w:p w14:paraId="7678F675" w14:textId="77777777" w:rsidR="00B83224" w:rsidRPr="0035717B" w:rsidRDefault="00B83224" w:rsidP="00AA765F">
            <w:pPr>
              <w:rPr>
                <w:rFonts w:cstheme="majorHAnsi"/>
                <w:b/>
                <w:bCs/>
                <w:sz w:val="16"/>
                <w:szCs w:val="16"/>
              </w:rPr>
            </w:pPr>
            <w:r w:rsidRPr="0035717B">
              <w:rPr>
                <w:rFonts w:cstheme="majorHAnsi"/>
                <w:b/>
                <w:bCs/>
                <w:sz w:val="16"/>
                <w:szCs w:val="16"/>
              </w:rPr>
              <w:t>9</w:t>
            </w:r>
          </w:p>
        </w:tc>
        <w:tc>
          <w:tcPr>
            <w:tcW w:w="421" w:type="dxa"/>
          </w:tcPr>
          <w:p w14:paraId="1993DADF" w14:textId="77777777" w:rsidR="00B83224" w:rsidRPr="0035717B" w:rsidRDefault="00B83224" w:rsidP="00AA765F">
            <w:pPr>
              <w:rPr>
                <w:rFonts w:cstheme="majorHAnsi"/>
                <w:b/>
                <w:bCs/>
                <w:sz w:val="16"/>
                <w:szCs w:val="16"/>
              </w:rPr>
            </w:pPr>
            <w:r w:rsidRPr="0035717B">
              <w:rPr>
                <w:rFonts w:cstheme="majorHAnsi"/>
                <w:b/>
                <w:bCs/>
                <w:sz w:val="16"/>
                <w:szCs w:val="16"/>
              </w:rPr>
              <w:t>10</w:t>
            </w:r>
          </w:p>
        </w:tc>
        <w:tc>
          <w:tcPr>
            <w:tcW w:w="415" w:type="dxa"/>
          </w:tcPr>
          <w:p w14:paraId="584053EF" w14:textId="77777777" w:rsidR="00B83224" w:rsidRPr="0035717B" w:rsidRDefault="00B83224" w:rsidP="00AA765F">
            <w:pPr>
              <w:rPr>
                <w:rFonts w:cstheme="majorHAnsi"/>
                <w:b/>
                <w:bCs/>
                <w:sz w:val="16"/>
                <w:szCs w:val="16"/>
              </w:rPr>
            </w:pPr>
            <w:r w:rsidRPr="0035717B">
              <w:rPr>
                <w:rFonts w:cstheme="majorHAnsi"/>
                <w:b/>
                <w:bCs/>
                <w:sz w:val="16"/>
                <w:szCs w:val="16"/>
              </w:rPr>
              <w:t>11</w:t>
            </w:r>
          </w:p>
        </w:tc>
        <w:tc>
          <w:tcPr>
            <w:tcW w:w="415" w:type="dxa"/>
          </w:tcPr>
          <w:p w14:paraId="36E0D722" w14:textId="77777777" w:rsidR="00B83224" w:rsidRPr="0035717B" w:rsidRDefault="00B83224" w:rsidP="00AA765F">
            <w:pPr>
              <w:rPr>
                <w:rFonts w:cstheme="majorHAnsi"/>
                <w:b/>
                <w:bCs/>
                <w:sz w:val="16"/>
                <w:szCs w:val="16"/>
              </w:rPr>
            </w:pPr>
            <w:r w:rsidRPr="0035717B">
              <w:rPr>
                <w:rFonts w:cstheme="majorHAnsi"/>
                <w:b/>
                <w:bCs/>
                <w:sz w:val="16"/>
                <w:szCs w:val="16"/>
              </w:rPr>
              <w:t>12</w:t>
            </w:r>
          </w:p>
        </w:tc>
        <w:tc>
          <w:tcPr>
            <w:tcW w:w="415" w:type="dxa"/>
          </w:tcPr>
          <w:p w14:paraId="6AAA0EFD" w14:textId="77777777" w:rsidR="00B83224" w:rsidRPr="0035717B" w:rsidRDefault="00B83224" w:rsidP="00AA765F">
            <w:pPr>
              <w:rPr>
                <w:rFonts w:cstheme="majorHAnsi"/>
                <w:b/>
                <w:bCs/>
                <w:sz w:val="16"/>
                <w:szCs w:val="16"/>
              </w:rPr>
            </w:pPr>
            <w:r w:rsidRPr="0035717B">
              <w:rPr>
                <w:rFonts w:cstheme="majorHAnsi"/>
                <w:b/>
                <w:bCs/>
                <w:sz w:val="16"/>
                <w:szCs w:val="16"/>
              </w:rPr>
              <w:t>13</w:t>
            </w:r>
          </w:p>
        </w:tc>
        <w:tc>
          <w:tcPr>
            <w:tcW w:w="375" w:type="dxa"/>
          </w:tcPr>
          <w:p w14:paraId="190DDF5F" w14:textId="77777777" w:rsidR="00B83224" w:rsidRPr="0035717B" w:rsidRDefault="00B83224" w:rsidP="00AA765F">
            <w:pPr>
              <w:rPr>
                <w:rFonts w:cstheme="majorHAnsi"/>
                <w:b/>
                <w:bCs/>
                <w:sz w:val="16"/>
                <w:szCs w:val="16"/>
              </w:rPr>
            </w:pPr>
            <w:r w:rsidRPr="0035717B">
              <w:rPr>
                <w:rFonts w:cstheme="majorHAnsi"/>
                <w:b/>
                <w:bCs/>
                <w:sz w:val="16"/>
                <w:szCs w:val="16"/>
              </w:rPr>
              <w:t>14</w:t>
            </w:r>
          </w:p>
        </w:tc>
        <w:tc>
          <w:tcPr>
            <w:tcW w:w="376" w:type="dxa"/>
          </w:tcPr>
          <w:p w14:paraId="443F02B9" w14:textId="77777777" w:rsidR="00B83224" w:rsidRPr="0035717B" w:rsidRDefault="00B83224" w:rsidP="00AA765F">
            <w:pPr>
              <w:rPr>
                <w:rFonts w:cstheme="majorHAnsi"/>
                <w:b/>
                <w:bCs/>
                <w:sz w:val="16"/>
                <w:szCs w:val="16"/>
              </w:rPr>
            </w:pPr>
            <w:r w:rsidRPr="0035717B">
              <w:rPr>
                <w:rFonts w:cstheme="majorHAnsi"/>
                <w:b/>
                <w:bCs/>
                <w:sz w:val="16"/>
                <w:szCs w:val="16"/>
              </w:rPr>
              <w:t>15</w:t>
            </w:r>
          </w:p>
        </w:tc>
        <w:tc>
          <w:tcPr>
            <w:tcW w:w="376" w:type="dxa"/>
          </w:tcPr>
          <w:p w14:paraId="40584A6D" w14:textId="77777777" w:rsidR="00B83224" w:rsidRPr="0035717B" w:rsidRDefault="00B83224" w:rsidP="00AA765F">
            <w:pPr>
              <w:rPr>
                <w:rFonts w:cstheme="majorHAnsi"/>
                <w:b/>
                <w:bCs/>
                <w:sz w:val="16"/>
                <w:szCs w:val="16"/>
              </w:rPr>
            </w:pPr>
            <w:r w:rsidRPr="0035717B">
              <w:rPr>
                <w:rFonts w:cstheme="majorHAnsi"/>
                <w:b/>
                <w:bCs/>
                <w:sz w:val="16"/>
                <w:szCs w:val="16"/>
              </w:rPr>
              <w:t>16</w:t>
            </w:r>
          </w:p>
        </w:tc>
        <w:tc>
          <w:tcPr>
            <w:tcW w:w="376" w:type="dxa"/>
          </w:tcPr>
          <w:p w14:paraId="162BFB8F" w14:textId="77777777" w:rsidR="00B83224" w:rsidRPr="0035717B" w:rsidRDefault="00B83224" w:rsidP="00AA765F">
            <w:pPr>
              <w:rPr>
                <w:rFonts w:cstheme="majorHAnsi"/>
                <w:b/>
                <w:bCs/>
                <w:sz w:val="16"/>
                <w:szCs w:val="16"/>
              </w:rPr>
            </w:pPr>
            <w:r w:rsidRPr="0035717B">
              <w:rPr>
                <w:rFonts w:cstheme="majorHAnsi"/>
                <w:b/>
                <w:bCs/>
                <w:sz w:val="16"/>
                <w:szCs w:val="16"/>
              </w:rPr>
              <w:t>17</w:t>
            </w:r>
          </w:p>
        </w:tc>
        <w:tc>
          <w:tcPr>
            <w:tcW w:w="376" w:type="dxa"/>
          </w:tcPr>
          <w:p w14:paraId="305E6D20" w14:textId="77777777" w:rsidR="00B83224" w:rsidRPr="0035717B" w:rsidRDefault="00B83224" w:rsidP="00AA765F">
            <w:pPr>
              <w:rPr>
                <w:rFonts w:cstheme="majorHAnsi"/>
                <w:b/>
                <w:bCs/>
                <w:sz w:val="16"/>
                <w:szCs w:val="16"/>
              </w:rPr>
            </w:pPr>
            <w:r w:rsidRPr="0035717B">
              <w:rPr>
                <w:rFonts w:cstheme="majorHAnsi"/>
                <w:b/>
                <w:bCs/>
                <w:sz w:val="16"/>
                <w:szCs w:val="16"/>
              </w:rPr>
              <w:t>18</w:t>
            </w:r>
          </w:p>
        </w:tc>
        <w:tc>
          <w:tcPr>
            <w:tcW w:w="376" w:type="dxa"/>
          </w:tcPr>
          <w:p w14:paraId="318D25BD" w14:textId="77777777" w:rsidR="00B83224" w:rsidRPr="0035717B" w:rsidRDefault="00B83224" w:rsidP="00AA765F">
            <w:pPr>
              <w:rPr>
                <w:rFonts w:cstheme="majorHAnsi"/>
                <w:b/>
                <w:bCs/>
                <w:sz w:val="16"/>
                <w:szCs w:val="16"/>
              </w:rPr>
            </w:pPr>
            <w:r w:rsidRPr="0035717B">
              <w:rPr>
                <w:rFonts w:cstheme="majorHAnsi"/>
                <w:b/>
                <w:bCs/>
                <w:sz w:val="16"/>
                <w:szCs w:val="16"/>
              </w:rPr>
              <w:t>19</w:t>
            </w:r>
          </w:p>
        </w:tc>
        <w:tc>
          <w:tcPr>
            <w:tcW w:w="376" w:type="dxa"/>
          </w:tcPr>
          <w:p w14:paraId="0EED9795" w14:textId="77777777" w:rsidR="00B83224" w:rsidRPr="0035717B" w:rsidRDefault="00B83224" w:rsidP="00AA765F">
            <w:pPr>
              <w:rPr>
                <w:rFonts w:cstheme="majorHAnsi"/>
                <w:b/>
                <w:bCs/>
                <w:sz w:val="16"/>
                <w:szCs w:val="16"/>
              </w:rPr>
            </w:pPr>
            <w:r w:rsidRPr="0035717B">
              <w:rPr>
                <w:rFonts w:cstheme="majorHAnsi"/>
                <w:b/>
                <w:bCs/>
                <w:sz w:val="16"/>
                <w:szCs w:val="16"/>
              </w:rPr>
              <w:t>20</w:t>
            </w:r>
          </w:p>
        </w:tc>
        <w:tc>
          <w:tcPr>
            <w:tcW w:w="553" w:type="dxa"/>
          </w:tcPr>
          <w:p w14:paraId="4BDCF363" w14:textId="77777777" w:rsidR="00B83224" w:rsidRPr="0035717B" w:rsidRDefault="00B83224" w:rsidP="00AA765F">
            <w:pPr>
              <w:rPr>
                <w:rFonts w:cstheme="majorHAnsi"/>
                <w:b/>
                <w:bCs/>
                <w:sz w:val="16"/>
                <w:szCs w:val="16"/>
              </w:rPr>
            </w:pPr>
            <w:r w:rsidRPr="0035717B">
              <w:rPr>
                <w:rFonts w:cstheme="majorHAnsi"/>
                <w:b/>
                <w:bCs/>
                <w:sz w:val="16"/>
                <w:szCs w:val="16"/>
              </w:rPr>
              <w:t>21</w:t>
            </w:r>
          </w:p>
        </w:tc>
        <w:tc>
          <w:tcPr>
            <w:tcW w:w="415" w:type="dxa"/>
          </w:tcPr>
          <w:p w14:paraId="76720902" w14:textId="77777777" w:rsidR="00B83224" w:rsidRPr="0035717B" w:rsidRDefault="00B83224" w:rsidP="00AA765F">
            <w:pPr>
              <w:rPr>
                <w:rFonts w:cstheme="majorHAnsi"/>
                <w:b/>
                <w:bCs/>
                <w:sz w:val="16"/>
                <w:szCs w:val="16"/>
              </w:rPr>
            </w:pPr>
            <w:r w:rsidRPr="0035717B">
              <w:rPr>
                <w:rFonts w:cstheme="majorHAnsi"/>
                <w:b/>
                <w:bCs/>
                <w:sz w:val="16"/>
                <w:szCs w:val="16"/>
              </w:rPr>
              <w:t>22</w:t>
            </w:r>
          </w:p>
        </w:tc>
        <w:tc>
          <w:tcPr>
            <w:tcW w:w="553" w:type="dxa"/>
          </w:tcPr>
          <w:p w14:paraId="0FD08F16" w14:textId="77777777" w:rsidR="00B83224" w:rsidRPr="0035717B" w:rsidRDefault="00B83224" w:rsidP="00AA765F">
            <w:pPr>
              <w:rPr>
                <w:rFonts w:cstheme="majorHAnsi"/>
                <w:b/>
                <w:bCs/>
                <w:sz w:val="16"/>
                <w:szCs w:val="16"/>
              </w:rPr>
            </w:pPr>
            <w:r w:rsidRPr="0035717B">
              <w:rPr>
                <w:rFonts w:cstheme="majorHAnsi"/>
                <w:b/>
                <w:bCs/>
                <w:sz w:val="16"/>
                <w:szCs w:val="16"/>
              </w:rPr>
              <w:t>23</w:t>
            </w:r>
          </w:p>
        </w:tc>
        <w:tc>
          <w:tcPr>
            <w:tcW w:w="415" w:type="dxa"/>
          </w:tcPr>
          <w:p w14:paraId="4F0DEE1F" w14:textId="77777777" w:rsidR="00B83224" w:rsidRPr="0035717B" w:rsidRDefault="00B83224" w:rsidP="00AA765F">
            <w:pPr>
              <w:rPr>
                <w:rFonts w:cstheme="majorHAnsi"/>
                <w:b/>
                <w:bCs/>
                <w:sz w:val="16"/>
                <w:szCs w:val="16"/>
              </w:rPr>
            </w:pPr>
            <w:r w:rsidRPr="0035717B">
              <w:rPr>
                <w:rFonts w:cstheme="majorHAnsi"/>
                <w:b/>
                <w:bCs/>
                <w:sz w:val="16"/>
                <w:szCs w:val="16"/>
              </w:rPr>
              <w:t>24</w:t>
            </w:r>
          </w:p>
        </w:tc>
        <w:tc>
          <w:tcPr>
            <w:tcW w:w="553" w:type="dxa"/>
          </w:tcPr>
          <w:p w14:paraId="6474FEC4" w14:textId="77777777" w:rsidR="00B83224" w:rsidRPr="0035717B" w:rsidRDefault="00B83224" w:rsidP="00AA765F">
            <w:pPr>
              <w:rPr>
                <w:rFonts w:cstheme="majorHAnsi"/>
                <w:b/>
                <w:bCs/>
                <w:sz w:val="16"/>
                <w:szCs w:val="16"/>
              </w:rPr>
            </w:pPr>
            <w:r w:rsidRPr="0035717B">
              <w:rPr>
                <w:rFonts w:cstheme="majorHAnsi"/>
                <w:b/>
                <w:bCs/>
                <w:sz w:val="16"/>
                <w:szCs w:val="16"/>
              </w:rPr>
              <w:t>25</w:t>
            </w:r>
          </w:p>
        </w:tc>
        <w:tc>
          <w:tcPr>
            <w:tcW w:w="420" w:type="dxa"/>
          </w:tcPr>
          <w:p w14:paraId="775E876E" w14:textId="77777777" w:rsidR="00B83224" w:rsidRPr="0035717B" w:rsidRDefault="00B83224" w:rsidP="00AA765F">
            <w:pPr>
              <w:rPr>
                <w:rFonts w:cstheme="majorHAnsi"/>
                <w:b/>
                <w:bCs/>
                <w:sz w:val="16"/>
                <w:szCs w:val="16"/>
              </w:rPr>
            </w:pPr>
            <w:r w:rsidRPr="0035717B">
              <w:rPr>
                <w:rFonts w:cstheme="majorHAnsi"/>
                <w:b/>
                <w:bCs/>
                <w:sz w:val="16"/>
                <w:szCs w:val="16"/>
              </w:rPr>
              <w:t>26</w:t>
            </w:r>
          </w:p>
        </w:tc>
        <w:tc>
          <w:tcPr>
            <w:tcW w:w="694" w:type="dxa"/>
          </w:tcPr>
          <w:p w14:paraId="007E8C30" w14:textId="77777777" w:rsidR="00B83224" w:rsidRPr="0035717B" w:rsidRDefault="00B83224" w:rsidP="00AA765F">
            <w:pPr>
              <w:rPr>
                <w:rFonts w:cstheme="majorHAnsi"/>
                <w:b/>
                <w:bCs/>
                <w:sz w:val="16"/>
                <w:szCs w:val="16"/>
              </w:rPr>
            </w:pPr>
            <w:r w:rsidRPr="0035717B">
              <w:rPr>
                <w:rFonts w:cstheme="majorHAnsi"/>
                <w:b/>
                <w:bCs/>
                <w:sz w:val="16"/>
                <w:szCs w:val="16"/>
              </w:rPr>
              <w:t>27</w:t>
            </w:r>
          </w:p>
        </w:tc>
        <w:tc>
          <w:tcPr>
            <w:tcW w:w="631" w:type="dxa"/>
          </w:tcPr>
          <w:p w14:paraId="11D4BF6B" w14:textId="77777777" w:rsidR="00B83224" w:rsidRPr="0035717B" w:rsidRDefault="00B83224" w:rsidP="00AA765F">
            <w:pPr>
              <w:rPr>
                <w:rFonts w:cstheme="majorHAnsi"/>
                <w:sz w:val="16"/>
                <w:szCs w:val="16"/>
              </w:rPr>
            </w:pPr>
          </w:p>
        </w:tc>
      </w:tr>
      <w:tr w:rsidR="00B83224" w:rsidRPr="002F3531" w14:paraId="1EACC844" w14:textId="77777777" w:rsidTr="00DD07C6">
        <w:trPr>
          <w:trHeight w:val="73"/>
        </w:trPr>
        <w:tc>
          <w:tcPr>
            <w:tcW w:w="14601" w:type="dxa"/>
            <w:gridSpan w:val="30"/>
          </w:tcPr>
          <w:p w14:paraId="4B628C4A" w14:textId="77777777" w:rsidR="00B83224" w:rsidRPr="0035717B" w:rsidRDefault="00B83224" w:rsidP="00AA765F">
            <w:pPr>
              <w:rPr>
                <w:rFonts w:cstheme="minorHAnsi"/>
                <w:sz w:val="16"/>
                <w:szCs w:val="16"/>
              </w:rPr>
            </w:pPr>
            <w:r w:rsidRPr="0035717B">
              <w:rPr>
                <w:rFonts w:cstheme="minorHAnsi"/>
                <w:b/>
                <w:bCs/>
                <w:sz w:val="16"/>
                <w:szCs w:val="16"/>
              </w:rPr>
              <w:t>Corrective</w:t>
            </w:r>
          </w:p>
        </w:tc>
      </w:tr>
      <w:tr w:rsidR="00DD07C6" w:rsidRPr="002F3531" w14:paraId="4320C485" w14:textId="77777777" w:rsidTr="00DD07C6">
        <w:trPr>
          <w:trHeight w:val="73"/>
        </w:trPr>
        <w:tc>
          <w:tcPr>
            <w:tcW w:w="1103" w:type="dxa"/>
          </w:tcPr>
          <w:p w14:paraId="658B9E89" w14:textId="48F6155B" w:rsidR="00B83224" w:rsidRPr="0035717B" w:rsidRDefault="00B83224" w:rsidP="00AA765F">
            <w:pPr>
              <w:rPr>
                <w:rFonts w:cstheme="minorHAnsi"/>
                <w:sz w:val="16"/>
                <w:szCs w:val="16"/>
              </w:rPr>
            </w:pPr>
            <w:r w:rsidRPr="0035717B">
              <w:rPr>
                <w:rFonts w:cstheme="minorHAnsi"/>
                <w:sz w:val="16"/>
                <w:szCs w:val="16"/>
              </w:rPr>
              <w:t>Chen et al (2015)</w:t>
            </w:r>
            <w:r w:rsidRPr="0035717B">
              <w:rPr>
                <w:rFonts w:cstheme="minorHAnsi"/>
                <w:sz w:val="16"/>
                <w:szCs w:val="16"/>
              </w:rPr>
              <w:fldChar w:fldCharType="begin" w:fldLock="1"/>
            </w:r>
            <w:r w:rsidR="00D471C6">
              <w:rPr>
                <w:rFonts w:cstheme="minorHAnsi"/>
                <w:sz w:val="16"/>
                <w:szCs w:val="16"/>
              </w:rPr>
              <w:instrText>ADDIN CSL_CITATION {"citationItems":[{"id":"ITEM-1","itemData":{"DOI":"10.1097/MD.0000000000001004","ISBN":"1536-5964","PMID":"26181538","abstract":"Equinus, varus, cavus, and adduction are typical signs of congenital talipes equinovarus (CTEV). Forefoot adduction remains a difficulty from using previous corrective methods. This study aims to develop a corrective method to reduce the severity of forefoot adduction of CTEV children with moderate deformities during their walking age. The devised method was compared with 2 other common corrective methods to evaluate its effectiveness. A Dennis Brown (DB) splint, DB splint with orthopedic shoes (OS), and forefoot abduct shoes (FAS) with OS were, respectively, applied to 15, 20, and 18 CTEV children with moderate deformities who were scored at their first visit according to the Diméglio classification. The mean follow-up was 44 months and the orthoses were changed as the children grew. A 3D scanner and a high-resolution pedobarograph were used to record morphological characteristics and plantar pressure distribution. One-way MAVONA analysis was used to compare the bimalleolar angle, bean-shape ratio, and pressure ratios in each study group. There were significant differences in the FAS+OS group compared to the DB and DB+OS groups (P &lt; 0.05) for most measurements. The most salient differences were as follows: the FAS+OS group had a significantly greater bimalleolar angle (P &lt; 0.05) and lower bean-shape ratio (P &lt; 0.01) than the other groups; the DB+OS and FAS+OS groups had higher heel/forefoot and heel/LMF ratios (P &lt; 0.01 and P &lt; 0.001) than the DB group. FAS are critical for correcting improper forefoot adduction and OS are important for the correction of equinus and varus in moderately afflicted CTEV children. This study suggests that the use of FAS+OS may improve treatment outcomes for moderate CTEV children who do not show signs of serious torsional deformity.;","author":[{"dropping-particle":"","family":"Chen","given":"Wei","non-dropping-particle":"","parse-names":false,"suffix":""},{"dropping-particle":"","family":"Pu","given":"Fang","non-dropping-particle":"","parse-names":false,"suffix":""},{"dropping-particle":"","family":"Yang","given":"Yang","non-dropping-particle":"","parse-names":false,"suffix":""},{"dropping-particle":"","family":"Yao","given":"Jie","non-dropping-particle":"","parse-names":false,"suffix":""},{"dropping-particle":"","family":"Wang","given":"Lizhen","non-dropping-particle":"","parse-names":false,"suffix":""},{"dropping-particle":"","family":"Liu","given":"Hong","non-dropping-particle":"","parse-names":false,"suffix":""},{"dropping-particle":"","family":"Fan","given":"Yubo","non-dropping-particle":"","parse-names":false,"suffix":""}],"container-title":"Medicine (United States)","id":"ITEM-1","issue":"28","issued":{"date-parts":[["2015"]]},"language":"English","note":"From Duplicate 1 (Correcting Congenital Talipes Equinovarus in Children Using Three Different Corrective Methods: A Consort Study - Chen, Wei; Pu, Fang; Yang, Yang; Yao, Jie; Wang, Lizhen; Liu, Hong; Fan, Yubo)\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n\nFrom Duplicate 2 (Correcting Congenital Talipes Equinovarus in Children Using Three Different Corrective Methods: A Consort Study - Chen, Wei; Pu, Fang; Yang, Yang; Yao, Jie; Wang, Lizhen; Liu, Hong; Fan, Yubo)\n\nCriteria (Query) \nParticipants Yes Children and Locomotor Disability \n  \nIntervention Yes Theraputic Footwear \n  \nComparators Yes Different Therapeutic Footweaer\n  \nType of Study Yes Cohort Study \n  \nPrimary Outcomes Yes Anthropometric, Biomechanical \n  \nSecondary Outcomes Unsure\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From Duplicate 1 (Correcting Congenital Talipes Equinovarus in Children Using Three Different Corrective Methods: A Consort Study - Chen, Wei; Pu, Fang; Yang, Yang; Yao, Jie; Wang, Lizhen; Liu, Hong; Fan, Yubo)\n\nIM; Date of Electronic Publication: 20150701. ; Original Imprints: Publication: Hagerstown, Md : Lippincott Williams &amp;amp; Wilkins\n\nFrom Duplicate 2 (Correcting Congenital Talipes Equinovarus in Children Using Three Different Corrective Methods: A Consort Study - Chen, Wei; Pu, Fang; Yang, Yang; Yao, Jie; Wang, Lizhen; Liu, Hong; Fan, Yubo)\n\nEditorial Board Reviewed; Expert Peer Reviewed; Peer Reviewed; USA. NLM UID: 2985248R.\nPMID: 26181538.\n\nFrom Duplicate 3 (Correcting congenital talipes equinovarus in children using three different corrective methods: A consort study - Chen, W; Pu, F; Yang, Y; Yao, J; Wang, L; Liu, H; Fan, Y)\n\nCited By :1\nExport Date: 29 January 2018\nCODEN: MEDIA\nCorrespondence Address: Fan, Y.; Key Laboratory of Rehabilitation Technical AIDS, Ministry of Civil Affair, School of Biological Science and Medical Engineering, Beihang University, No. 37 Xueyuan Road, China\nReferences: Yapp, L.Z., Arnold, G.P., Nasir, S., Assessment of talipes equinovarus treated by Ponseti technique: Three-year preliminary report (2012) Foot., 22, pp. 90-94; Liao, H.F., Cai, A.L., Bing, W., Value of the fetal plantar shape in prenatal diagnosis of talipes equinovarus (2012) JUM., 31, pp. 997-1002; Parsa, A., Moghadam, M.H., Mohammad, H.J., Relapsing and residual clubfoot deformities after the application of the Ponseti method: A contemporary review (2014) Arch Bone Jt Surg., 2, pp. 7-10; Lourenço, A.F., Morcuende, J.A., Correction of neglected idiopathic club foot by the Ponseti method (2007) J Bone Joint Surg Br., 89, pp. 378-381; Colburn, M., Williams, M., Evaluation of the treatment of idiopathic clubfoot by using the Ponseti method (2003) J Foot Ankle Surg., 42, pp. 259-267; Geoffrey, F.H., Cameron, G.W., Haemish, A., Early clubfoot recurrence after use of the Ponseti method in a New Zealand population (2007) J Bone Joint Surg Am., 89, pp. 487-493; Zionts, L.E., Frederick, R.D., Bracing following correction of idiopathic clubfoot using the Ponseti method (2010) J Am Acad Orthop Surg., 18, pp. 486-493; Ippolito, E., Farsetti, P., Valentini, M.B., Management of clubfoot (2014) European Surgical Orthopaedics Traumatology., p. 4510. , Bentley G, ed DOI 10.1007/978-3-642-34746-7-157; Smoley, E.N., Ponseti, I.V., Congenital club foot: The results of treatment (1963) J Bone Joint Surg Am., 45, pp. 261-275; Chen, R.C., Gordon, J.E., Luhmann, S.J., A new dynamic foot abduction orthosis for clubfoot treatment (2007) J Pediatr Orthopaedics., 27, pp. 522-528; Ponseti, I.V., (1996) Congenital Clubfoot in Fundamentals of Treatment, , New York: Oxford University Press;; Paschoal, M.M., Nogueira, M., Kathleen, F., The Ponseti method of treatment for clubfoot in Brazil: Barriers to bracing compliance (2013) Iowa Orthop., 33, pp. 161-166; Zahid, Z., Zia, M., Awan, M., The rate of recurrence of club foot deformity in patients using Dennis brown splint (2012) IJRS., 1, pp. 58-62; Janicki, J.A., Wright, J.G., Weir, S., A comparison of ankle foot orthoses with foot abduction orthoses to prevent recurrence following correction of idiopathic clubfoot by the Ponseti method (2011) J Bone Joint Surg Br., 93, pp. 700-704; Rizza, R., Liu, X.C., Thometz, J., A new method in the design of a dynamic pedorthosis for children with residual clubfoot (2010) J Med Devices., 4, pp. 1-5; Jain, M.L., Dhande, S.G., Vyas, N.S., Virtual modeling of an ankle foot orthosis for correction of foot abnormality (2011) Robot Computer-Integr., 27, pp. 257-260; Desai, L., Oprescu, F., Dimeo, A., Bracing in the treatment of children with clubfoot past, present, and future (2010) Iowa Orthop J., 30, pp. 15-23; Heilig, M.R., Matern, R.V., Rosenzweig, S.D., Current management of idiopathic clubfoot questionnaire: A multicentric study (2003) J Pediatr Orthopaedics., 23, pp. 780-787; Reimann, I., Lyquist, E., Dynamic splint used in the treatment of club foot (1969) Acta Orthop Scand., 40, pp. 817-824; Diméglio, A., Bensahel, H., Souchet, P., Classification of clubfoot (1995) J Pediatr Orthop B., 4, pp. 129-136; Wainwright, A.M., Auld, T., Benson, M.K., The classification of congenital talipes equinovarus (2002) J Bone Joint Surg Br., 84, pp. 1020-1024; Lamm, B.M., Mendicino, R.W., Catanzariti, A.R., Static rearfoot alignment: A comparison of clinical and radiographic measures (2005) J Am Podiatr Med Assoc., 95, pp. 26-33; Romero-franco, N., Martinez-amat, A., Martínez-López, E.J., Short-term effects of a proprioceptive training session with unstable platforms on the monopodal stabilometry of athletes (2014) J Phys Therapy Sci., 26, pp. 45-51; Herd, F., Ramanathan, A.K., Cochrane, L.A., Foot pressure in clubfoot: The development of an objective assessment tool (2008) Foot., 18, pp. 99-105; Ramanathan, A.K., Abboud, R.J., Clubfoot assessment the complete IMAR footprint (2010) Orthopaedics Trauma., 24, pp. 303-308; Salazar-torres, J.J., Mcdowell, B.C., Humphreys, L.D., Plantar pressures in children with congenital talipes equino varus: A comparison between surgical management and the Ponseti technique (2014) Gait Postur., 39, pp. 321-327; Allen, W.D., Weiner, D.S., Riley, P.M., The treatment of rigid metatarsus adductovarus with the use of a new hinged adjustable shoe orthosis (1993) Foot Ankle Int., 14, pp. 450-454; Mchale, K.A., Lenhart, M.K., Treatment of residual clubfoot Deformity-the Bean-Shaped Foot-by opening wedge medial cuneiform osteotomy and closing wedge cuboid osteotomy: Clinical review and cadaver correlations (1991) J Pediatr Orthopaedics., 11, pp. 374-381","page":"e1004-e1004","publisher":"Lippincott Williams &amp; Wilkins","publisher-place":"United States","title":"Correcting Congenital Talipes Equinovarus in Children Using Three Different Corrective Methods: A Consort Study","type":"article-journal","volume":"94"},"uris":["http://www.mendeley.com/documents/?uuid=4cc19a0d-8eac-4c77-bcdf-b103e337cfbb"]}],"mendeley":{"formattedCitation":"(W. Chen et al., 2015)","plainTextFormattedCitation":"(W. Chen et al., 2015)","previouslyFormattedCitation":"(W. Chen et al., 2015)"},"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 Chen et al., 2015)</w:t>
            </w:r>
            <w:r w:rsidRPr="0035717B">
              <w:rPr>
                <w:rFonts w:cstheme="minorHAnsi"/>
                <w:sz w:val="16"/>
                <w:szCs w:val="16"/>
              </w:rPr>
              <w:fldChar w:fldCharType="end"/>
            </w:r>
          </w:p>
        </w:tc>
        <w:tc>
          <w:tcPr>
            <w:tcW w:w="1379" w:type="dxa"/>
          </w:tcPr>
          <w:p w14:paraId="384DD2B3" w14:textId="77777777" w:rsidR="00B83224" w:rsidRPr="0035717B" w:rsidRDefault="00B83224" w:rsidP="00AA765F">
            <w:pPr>
              <w:rPr>
                <w:rFonts w:cstheme="minorHAnsi"/>
                <w:sz w:val="16"/>
                <w:szCs w:val="16"/>
              </w:rPr>
            </w:pPr>
            <w:r w:rsidRPr="0035717B">
              <w:rPr>
                <w:rFonts w:cstheme="minorHAnsi"/>
                <w:sz w:val="16"/>
                <w:szCs w:val="16"/>
              </w:rPr>
              <w:t>2</w:t>
            </w:r>
          </w:p>
          <w:p w14:paraId="1C98EA35" w14:textId="77777777" w:rsidR="00B83224" w:rsidRPr="0035717B" w:rsidRDefault="00B83224" w:rsidP="00AA765F">
            <w:pPr>
              <w:rPr>
                <w:rFonts w:cstheme="minorHAnsi"/>
                <w:sz w:val="16"/>
                <w:szCs w:val="16"/>
              </w:rPr>
            </w:pPr>
            <w:r w:rsidRPr="0035717B">
              <w:rPr>
                <w:rFonts w:cstheme="minorHAnsi"/>
                <w:sz w:val="16"/>
                <w:szCs w:val="16"/>
              </w:rPr>
              <w:t>RCT</w:t>
            </w:r>
          </w:p>
        </w:tc>
        <w:tc>
          <w:tcPr>
            <w:tcW w:w="490" w:type="dxa"/>
          </w:tcPr>
          <w:p w14:paraId="315DAA2D"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11" w:type="dxa"/>
          </w:tcPr>
          <w:p w14:paraId="71565FA7"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19A08BAC"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3F1AFEA8"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09A83D37" w14:textId="77777777" w:rsidR="00B83224" w:rsidRPr="0035717B" w:rsidRDefault="00B83224" w:rsidP="00AA765F">
            <w:pPr>
              <w:rPr>
                <w:rFonts w:cstheme="minorHAnsi"/>
                <w:b/>
                <w:bCs/>
                <w:color w:val="000000" w:themeColor="text1"/>
                <w:sz w:val="16"/>
                <w:szCs w:val="16"/>
              </w:rPr>
            </w:pPr>
            <w:r w:rsidRPr="0035717B">
              <w:rPr>
                <w:rFonts w:cstheme="minorHAnsi"/>
                <w:sz w:val="16"/>
                <w:szCs w:val="16"/>
              </w:rPr>
              <w:t>Y</w:t>
            </w:r>
          </w:p>
        </w:tc>
        <w:tc>
          <w:tcPr>
            <w:tcW w:w="345" w:type="dxa"/>
          </w:tcPr>
          <w:p w14:paraId="164113B7"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599E17D0"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21047994"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15" w:type="dxa"/>
          </w:tcPr>
          <w:p w14:paraId="43B8F5A3"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21" w:type="dxa"/>
          </w:tcPr>
          <w:p w14:paraId="29B44402"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15" w:type="dxa"/>
          </w:tcPr>
          <w:p w14:paraId="03A1D9BF"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732B1FC4"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586EA8EC"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5" w:type="dxa"/>
          </w:tcPr>
          <w:p w14:paraId="2853565A"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202494C3"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366BBD0E"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5E408F1C"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376" w:type="dxa"/>
          </w:tcPr>
          <w:p w14:paraId="6DBF1AE2"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577737A7"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139EDCB5"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553" w:type="dxa"/>
          </w:tcPr>
          <w:p w14:paraId="5085D9D4"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3A027E32"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553" w:type="dxa"/>
          </w:tcPr>
          <w:p w14:paraId="0CB01863"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5AA447BC"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553" w:type="dxa"/>
          </w:tcPr>
          <w:p w14:paraId="6B60D2DB"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20" w:type="dxa"/>
          </w:tcPr>
          <w:p w14:paraId="7C861A69"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94" w:type="dxa"/>
          </w:tcPr>
          <w:p w14:paraId="3FB01BEA"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31" w:type="dxa"/>
          </w:tcPr>
          <w:p w14:paraId="622BBDE4" w14:textId="77777777" w:rsidR="00B83224" w:rsidRPr="0035717B" w:rsidRDefault="00B83224" w:rsidP="00AA765F">
            <w:pPr>
              <w:rPr>
                <w:rFonts w:cstheme="minorHAnsi"/>
                <w:sz w:val="16"/>
                <w:szCs w:val="16"/>
              </w:rPr>
            </w:pPr>
            <w:r w:rsidRPr="0035717B">
              <w:rPr>
                <w:rFonts w:cstheme="minorHAnsi"/>
                <w:sz w:val="16"/>
                <w:szCs w:val="16"/>
              </w:rPr>
              <w:t xml:space="preserve">57% </w:t>
            </w:r>
          </w:p>
        </w:tc>
      </w:tr>
      <w:tr w:rsidR="00DD07C6" w:rsidRPr="002F3531" w14:paraId="768EE7E9" w14:textId="77777777" w:rsidTr="00DD07C6">
        <w:trPr>
          <w:trHeight w:val="73"/>
        </w:trPr>
        <w:tc>
          <w:tcPr>
            <w:tcW w:w="1103" w:type="dxa"/>
          </w:tcPr>
          <w:p w14:paraId="5B200359" w14:textId="4046851C" w:rsidR="00B83224" w:rsidRPr="0035717B" w:rsidRDefault="00B83224" w:rsidP="00AA765F">
            <w:pPr>
              <w:rPr>
                <w:rFonts w:cstheme="minorHAnsi"/>
                <w:sz w:val="16"/>
                <w:szCs w:val="16"/>
              </w:rPr>
            </w:pPr>
            <w:proofErr w:type="spellStart"/>
            <w:r w:rsidRPr="0035717B">
              <w:rPr>
                <w:rFonts w:cstheme="minorHAnsi"/>
                <w:sz w:val="16"/>
                <w:szCs w:val="16"/>
              </w:rPr>
              <w:t>Kanatli</w:t>
            </w:r>
            <w:proofErr w:type="spellEnd"/>
            <w:r w:rsidRPr="0035717B">
              <w:rPr>
                <w:rFonts w:cstheme="minorHAnsi"/>
                <w:sz w:val="16"/>
                <w:szCs w:val="16"/>
              </w:rPr>
              <w:t xml:space="preserve"> et al (2016)</w:t>
            </w:r>
            <w:r w:rsidRPr="0035717B">
              <w:rPr>
                <w:rFonts w:cstheme="minorHAnsi"/>
                <w:sz w:val="16"/>
                <w:szCs w:val="16"/>
              </w:rPr>
              <w:fldChar w:fldCharType="begin" w:fldLock="1"/>
            </w:r>
            <w:r w:rsidR="00D471C6">
              <w:rPr>
                <w:rFonts w:cstheme="minorHAnsi"/>
                <w:sz w:val="16"/>
                <w:szCs w:val="16"/>
              </w:rPr>
              <w:instrText>ADDIN CSL_CITATION {"citationItems":[{"id":"ITEM-1","itemData":{"DOI":"10.1016/j.jos.2016.04.014","ISBN":"0949-2658","PMID":"27212230","abstract":"Background: Flexible flatfoot, as the most prevalent foot deformity in pediatric population still has no standardized strategy for its management hence some orthopedic surgeons have the tendency to use orthotic devices. The objective of this study is to evaluate whether orthotic shoes effect the natural course of the developing medial longitudinal arch in children diagnosed with moderate flexible flatfoot.Methods: Fourty-five children (33 boys and 12 girls) with moderate flexible flatfoot were enrolled in this study. They were followed up for 34.6 ± 10.9 months (24-57 months). Patients in group 1 were treated with corrective shoes whereas group 2 was left untreated. Patients were evaluated according to; general joint laxity, arch index, lateral talo-first metatarsal (TM), talo-horizontal (TH), calcaneal pitch (CP), lateral and anterior talocalcaneal (TC) angles.Results: Although there was a significant decrease in general laxity in both groups, decrease of laxity percentage was not significant between groups (p = 0.812). TM, TH and anterior TC angles were found to be decreased in groups whereas there was no difference between group 1 and 2. The arch index was found to be correlated with TM and TH angles in both groups (p = 0.004, p = 0.013).Conclusions: Corrective shoes for flexible flatfoot was found not effective on development of foot arches. Therefore, they should be limited only for selected cases.","author":[{"dropping-particle":"","family":"Kanatlı","given":"Ulunay","non-dropping-particle":"","parse-names":false,"suffix":""},{"dropping-particle":"","family":"Aktas","given":"Erdem","non-dropping-particle":"","parse-names":false,"suffix":""},{"dropping-particle":"","family":"Yetkin","given":"Haluk","non-dropping-particle":"","parse-names":false,"suffix":""},{"dropping-particle":"","family":"Kanatli","given":"U","non-dropping-particle":"","parse-names":false,"suffix":""},{"dropping-particle":"","family":"Aktas","given":"Erdem","non-dropping-particle":"","parse-names":false,"suffix":""},{"dropping-particle":"","family":"Yetkin","given":"Haluk","non-dropping-particle":"","parse-names":false,"suffix":""},{"dropping-particle":"","family":"Kanatlı","given":"Ulunay","non-dropping-particle":"","parse-names":false,"suffix":""},{"dropping-particle":"","family":"Aktas","given":"Erdem","non-dropping-particle":"","parse-names":false,"suffix":""},{"dropping-particle":"","family":"Yetkin","given":"Haluk","non-dropping-particle":"","parse-names":false,"suffix":""}],"container-title":"Journal of Orthopaedic Science","edition":"2016/05/24","id":"ITEM-1","issue":"5","issued":{"date-parts":[["2016"]]},"language":"eng","note":"Criteria (Query) \nParticipants Yes Children and Locomotor Disability \n  \nIntervention Yes Theraputic Footwear \n  \nComparators Yes Normal Shoes\n  \nType of Study Yes Cohort Prospective\n  \nPrimary Outcomes Yes \n  \nSecondary Outcomes No\n\nFrom Duplicate 1 (Do corrective shoes improve the development of the medial longitudinal arch in children with flexible flat feet? - Kanatlı, Ulunay; Aktas, Erdem; Yetkin, Haluk)\n\nresearch. Journal Subset: Asia; Biomedical; Peer Reviewed. Instrumentation: General Health Questionnaire (GHQ). NLM UID: 9604934.\nPMID: 27212230.\n\nFrom Duplicate 2 (Do corrective shoes improve the development of the medial longitudinal arch in children with flexible flat feet? - Kanatli, U; Aktas, E; Yetkin, H)\n\n1436-2023\nKanatli, Ulunay\nAktas, Erdem\nYetkin, Haluk\nComparative Study\nJournal Article\nJapan\nJ Orthop Sci. 2016 Sep;21(5):662-6. doi: 10.1016/j.jos.2016.04.014. Epub 2016 May 17.\n\nFrom Duplicate 3 (Do corrective shoes improve the development of the medial longitudinal arch in children with flexible flat feet? - Kanatlı, Ulunay; Aktas, Erdem; Yetkin, Haluk)\n\nDate of Electronic Publication: 2016 May 17. Current Imprints: Publication: 2016- : Tokyo : Elsevier; Original Imprints: Publication: Tokyo : Springer-Verlag Tokyo, c1996-\n\nFrom Duplicate 4 (Do corrective shoes improve the development of the medial longitudinal arch in children with flexible flat feet? - Kanatlı, U; Aktas, E; Yetkin, H)\n\nCited By :1\nExport Date: 29 January 2018\nCODEN: JOSCF\nCorrespondence Address: Aktas, E.; Dr. Abdurrahman Yurtaslan Onkoloji Eğitim ve Araştırma Hastanesi, Ortopedi Kliniği Mehmet Akif Ersoy Mah. 13, Cd. Yenimahalle, Turkey; email: drerdem2007@gmail.com\nReferences: Mosca, V.S., Flexible flatfoot and skewfoot (1995) Instr Course Lect, 77 (12), pp. 1937-1945. , Dec; Evans, A.M., Rome, K.A., Cochrane review of the evidence for non-surgical interventions for flexible pediatric flat feet (2011) Eur J Phys Rehabil Med, 47 (1), pp. 69-89. , Mar; Lin, C.J., Lai, K.A., Kuan, T.S., Chou, Y.L., Correlating factors and clinical significance of flexible flatfoot in preschool children (2001) J Pediatr Orthop, 21 (3), pp. 378-382. , May-Jun; Kosashvili, Y.K., Fridman, T., Backstein, D., Safir, O., Bar Ziv, Y., The correlation between pes planus and anterior knee or intermittent back pain (2008) Foot Ankle Int, 29 (9), pp. 910-913. , Sep; Tachdjian, M.O., Foot and ankle (1997) The art of diagnosis and principles of management, Clinical pediatric orthopaedics, pp. 1-85. , M.O. Tachdjian 1st ed. McGraw-Hill Professional Publ; Blitz, N.M., Stabile, R.J., Giorgini, R.J., DiDomenico, L.A., Flexible pediatric and adolescent pes planovalgus: conservative and surgical treatment options (2010) Clin Podiatr Med Surg, 27 (1), pp. 59-77. , Jan; Kwon, J.Y., Myerson, M.S., Management of the flexible flat foot in the child:a focus on the use of osteotomies for correction (2010) Foot Ankle Clin N Am, 15 (2), pp. 309-322. , Jun; Wenger, D.R., Mauldin, D., Speck, G., Morgan, D., Lieber, R.L., Corrective shoes and inserts as treatment for flexible flatfoot in infants and children (1989) J Bone Jt Surg, 71 (6), pp. 800-810. , Jun; Pfeiffer, M., Kotz, R., Ledl, T., Prevalence of flat foot in preschool-aged children (2006) Pediatrics, 118 (2), pp. 634-639. , Aug; El, O., Akcali, O., Kosay, C., Kaner, B., Arslan, Y., Sagol, E., Soylev, S., Peker, O., Flexible flatfoot and related factors in primary school children: a report of a screening study (2006) Rheumatol Int, 26 (11), pp. 1050-1053. , Sep; Rodriguez, N., Volpe, R.G., Clinical diagnosis and assessment of the pediatric pes planovalgus deformity (2010) Clin Podiatr Med Surg, 27 (1), pp. 43-58. , Jun; Wynne-Davies, R., Acetabular dysplasia and familial joint laxity: two ethiological factors in congenital dislocation of the hip (1970) J Bone Jt Surg, 52 (4), pp. 704-716. , Nov; Simons, G.W., A standardized method for the radiographic evaluation of clubfeet (1978) Clin Orthop Relat Res, 135 (8), pp. 107-118. , Sep; Vanderwilde, R., Staheli, L.T., Chew, D.E., Malagon, V., Measurements on radiographs of the foot in normal infants and children (1988) J Bone Joint Surg Am, 70 (3), pp. 407-412. , Mar; Staheli, L.T., Chew, D.E., Corbett, M., The longitudinal arch. A survey of eight hundred and eighty-two feet in normal children and adults (1987) J Bone Jt Surg Am, 69 (3), pp. 426-428. , Mar; Gould, N., Moreland, M., Alvarez, R., Trevino, S., Fenwick, J., Development of the child's arch (1989) Foot Ankle, 9 (5), pp. 241-245. , Apr; Rao, U.B., Joseph, B., The influence of footwear on the prevalence of flat foot: a Survey of 2300 children (1992) J Bone Jt Surg, 74 (4), pp. 525-527. , Jul; Sachitenandam, V., Joseph, B., The influence of footwear on the prevalence of flat foot: a Survey of 1846 skeletally mature persons (1995) J Bone Jt Surg, 77 (2), pp. 254-257. , Mar; Rose, G.K., Welton, E.A., Marshall, T., The diagnosis of the flat foot in the child (1985) J Bone Jt Surg, 67 (1), pp. 71-78. , Jan; Bleck, E.E., Berzins, U.J., Conservative management of pes valgus with plantar flexed talus, flexible (1977) Clin Orthop, 122 (8), pp. 85-94. , Jan-Feb; Bordelon, R.L., Hypermobile flatfoot in children: comprehension, evaluation and treatment (1983) Clin Orthop Relat Res, 181 (10), pp. 7-14. , Dec; Theologis, T.N., Gordon, C., Benson, M.K.D., Heel seats and shoe wear (1994) J Pediatr Orthop, 14 (6), pp. 760-762. , Nov-Dec; Staheli, L.T., Foot and ankle (2003) Fundamentals of pediatric orthopaedics, pp. 50-78. , L.T. Staheli 3rd ed. Lippincott-Raven Publishers Philadelphia; Barry, R.J., Scranton, P.E., Flat feet in children (1983) Clin Orthop, 181 (10), pp. 68-75. , Dec","page":"662-666","publisher":"Elsevier","publisher-place":"Japan","title":"Do corrective shoes improve the development of the medial longitudinal arch in children with flexible flat feet?","type":"article-journal","volume":"21"},"uris":["http://www.mendeley.com/documents/?uuid=e8936532-ac18-482a-90fc-db5ba80a2a86"]}],"mendeley":{"formattedCitation":"(Kanatlı et al., 2016)","plainTextFormattedCitation":"(Kanatlı et al., 2016)","previouslyFormattedCitation":"(Kanatlı et al., 2016)"},"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t>
            </w:r>
            <w:proofErr w:type="spellStart"/>
            <w:r w:rsidR="00810D03" w:rsidRPr="009A28E3">
              <w:rPr>
                <w:rFonts w:cstheme="minorHAnsi"/>
                <w:noProof/>
                <w:sz w:val="16"/>
                <w:szCs w:val="16"/>
              </w:rPr>
              <w:t>Kanatlı</w:t>
            </w:r>
            <w:proofErr w:type="spellEnd"/>
            <w:r w:rsidR="00810D03" w:rsidRPr="009A28E3">
              <w:rPr>
                <w:rFonts w:cstheme="minorHAnsi"/>
                <w:noProof/>
                <w:sz w:val="16"/>
                <w:szCs w:val="16"/>
              </w:rPr>
              <w:t xml:space="preserve"> et al., 2016)</w:t>
            </w:r>
            <w:r w:rsidRPr="0035717B">
              <w:rPr>
                <w:rFonts w:cstheme="minorHAnsi"/>
                <w:sz w:val="16"/>
                <w:szCs w:val="16"/>
              </w:rPr>
              <w:fldChar w:fldCharType="end"/>
            </w:r>
          </w:p>
        </w:tc>
        <w:tc>
          <w:tcPr>
            <w:tcW w:w="1379" w:type="dxa"/>
          </w:tcPr>
          <w:p w14:paraId="762D4FC9" w14:textId="77777777" w:rsidR="00B83224" w:rsidRPr="0035717B" w:rsidRDefault="00B83224" w:rsidP="00AA765F">
            <w:pPr>
              <w:rPr>
                <w:rFonts w:cstheme="minorHAnsi"/>
                <w:sz w:val="16"/>
                <w:szCs w:val="16"/>
              </w:rPr>
            </w:pPr>
            <w:r w:rsidRPr="0035717B">
              <w:rPr>
                <w:rFonts w:cstheme="minorHAnsi"/>
                <w:sz w:val="16"/>
                <w:szCs w:val="16"/>
              </w:rPr>
              <w:t>2</w:t>
            </w:r>
          </w:p>
          <w:p w14:paraId="435AC5C9" w14:textId="77777777" w:rsidR="00B83224" w:rsidRPr="0035717B" w:rsidRDefault="00B83224" w:rsidP="00AA765F">
            <w:pPr>
              <w:rPr>
                <w:rFonts w:cstheme="minorHAnsi"/>
                <w:sz w:val="16"/>
                <w:szCs w:val="16"/>
              </w:rPr>
            </w:pPr>
            <w:r w:rsidRPr="0035717B">
              <w:rPr>
                <w:rFonts w:cstheme="minorHAnsi"/>
                <w:sz w:val="16"/>
                <w:szCs w:val="16"/>
              </w:rPr>
              <w:t>RCT</w:t>
            </w:r>
          </w:p>
        </w:tc>
        <w:tc>
          <w:tcPr>
            <w:tcW w:w="490" w:type="dxa"/>
          </w:tcPr>
          <w:p w14:paraId="0C627BED"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11" w:type="dxa"/>
          </w:tcPr>
          <w:p w14:paraId="3938E6A6"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56F546F2"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45" w:type="dxa"/>
          </w:tcPr>
          <w:p w14:paraId="1AAF872F"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5AE1E4AC" w14:textId="77777777" w:rsidR="00B83224" w:rsidRPr="0035717B" w:rsidRDefault="00B83224" w:rsidP="00AA765F">
            <w:pPr>
              <w:rPr>
                <w:rFonts w:cstheme="minorHAnsi"/>
                <w:b/>
                <w:bCs/>
                <w:color w:val="000000" w:themeColor="text1"/>
                <w:sz w:val="16"/>
                <w:szCs w:val="16"/>
              </w:rPr>
            </w:pPr>
            <w:r w:rsidRPr="0035717B">
              <w:rPr>
                <w:rFonts w:cstheme="minorHAnsi"/>
                <w:sz w:val="16"/>
                <w:szCs w:val="16"/>
              </w:rPr>
              <w:t>N</w:t>
            </w:r>
          </w:p>
        </w:tc>
        <w:tc>
          <w:tcPr>
            <w:tcW w:w="345" w:type="dxa"/>
          </w:tcPr>
          <w:p w14:paraId="270E8915"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73ADA200"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672CBCC1"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15" w:type="dxa"/>
          </w:tcPr>
          <w:p w14:paraId="3A52218A"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21" w:type="dxa"/>
          </w:tcPr>
          <w:p w14:paraId="7BDD7469"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15" w:type="dxa"/>
          </w:tcPr>
          <w:p w14:paraId="79C7D2B5"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01EB5F9F"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3DBFFF99"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375" w:type="dxa"/>
          </w:tcPr>
          <w:p w14:paraId="09BD6A34"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429FFA4C"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376" w:type="dxa"/>
          </w:tcPr>
          <w:p w14:paraId="0E52124D"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7D94BB88"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4DEB4D03"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56F648A0"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376" w:type="dxa"/>
          </w:tcPr>
          <w:p w14:paraId="414D087A"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553" w:type="dxa"/>
          </w:tcPr>
          <w:p w14:paraId="434B0ECE"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3183D08D"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553" w:type="dxa"/>
          </w:tcPr>
          <w:p w14:paraId="28E4714A" w14:textId="77777777" w:rsidR="00B83224" w:rsidRPr="0035717B" w:rsidRDefault="00B83224" w:rsidP="00AA765F">
            <w:pPr>
              <w:rPr>
                <w:rFonts w:cstheme="minorHAnsi"/>
                <w:b/>
                <w:bCs/>
                <w:sz w:val="16"/>
                <w:szCs w:val="16"/>
              </w:rPr>
            </w:pPr>
            <w:r w:rsidRPr="0035717B">
              <w:rPr>
                <w:rFonts w:cstheme="minorHAnsi"/>
                <w:sz w:val="16"/>
                <w:szCs w:val="16"/>
              </w:rPr>
              <w:t xml:space="preserve">N </w:t>
            </w:r>
          </w:p>
        </w:tc>
        <w:tc>
          <w:tcPr>
            <w:tcW w:w="415" w:type="dxa"/>
          </w:tcPr>
          <w:p w14:paraId="5EDAE2F9"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553" w:type="dxa"/>
          </w:tcPr>
          <w:p w14:paraId="0E42420D"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20" w:type="dxa"/>
          </w:tcPr>
          <w:p w14:paraId="1EECAD2A"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94" w:type="dxa"/>
          </w:tcPr>
          <w:p w14:paraId="78BBDFD3"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631" w:type="dxa"/>
          </w:tcPr>
          <w:p w14:paraId="5A868B00" w14:textId="77777777" w:rsidR="00B83224" w:rsidRPr="0035717B" w:rsidRDefault="00B83224" w:rsidP="00AA765F">
            <w:pPr>
              <w:rPr>
                <w:rFonts w:cstheme="minorHAnsi"/>
                <w:sz w:val="16"/>
                <w:szCs w:val="16"/>
              </w:rPr>
            </w:pPr>
            <w:r w:rsidRPr="0035717B">
              <w:rPr>
                <w:rFonts w:cstheme="minorHAnsi"/>
                <w:sz w:val="16"/>
                <w:szCs w:val="16"/>
              </w:rPr>
              <w:t>43%</w:t>
            </w:r>
          </w:p>
          <w:p w14:paraId="768F67D2" w14:textId="77777777" w:rsidR="00B83224" w:rsidRPr="0035717B" w:rsidRDefault="00B83224" w:rsidP="00AA765F">
            <w:pPr>
              <w:rPr>
                <w:rFonts w:cstheme="minorHAnsi"/>
                <w:sz w:val="16"/>
                <w:szCs w:val="16"/>
              </w:rPr>
            </w:pPr>
          </w:p>
        </w:tc>
      </w:tr>
      <w:tr w:rsidR="00DD07C6" w:rsidRPr="002F3531" w14:paraId="4B98D4B2" w14:textId="77777777" w:rsidTr="00DD07C6">
        <w:trPr>
          <w:trHeight w:val="73"/>
        </w:trPr>
        <w:tc>
          <w:tcPr>
            <w:tcW w:w="1103" w:type="dxa"/>
          </w:tcPr>
          <w:p w14:paraId="6363C2F7" w14:textId="1FA2F5BE" w:rsidR="00B83224" w:rsidRPr="0035717B" w:rsidRDefault="00B83224" w:rsidP="00AA765F">
            <w:pPr>
              <w:rPr>
                <w:rFonts w:cstheme="minorHAnsi"/>
                <w:sz w:val="16"/>
                <w:szCs w:val="16"/>
              </w:rPr>
            </w:pPr>
            <w:r w:rsidRPr="0035717B">
              <w:rPr>
                <w:rFonts w:cstheme="minorHAnsi"/>
                <w:sz w:val="16"/>
                <w:szCs w:val="16"/>
              </w:rPr>
              <w:t>Wenger et al (1989)</w:t>
            </w:r>
            <w:r w:rsidRPr="0035717B">
              <w:rPr>
                <w:rFonts w:cstheme="minorHAnsi"/>
                <w:sz w:val="16"/>
                <w:szCs w:val="16"/>
              </w:rPr>
              <w:fldChar w:fldCharType="begin" w:fldLock="1"/>
            </w:r>
            <w:r w:rsidR="00D471C6">
              <w:rPr>
                <w:rFonts w:cstheme="minorHAnsi"/>
                <w:sz w:val="16"/>
                <w:szCs w:val="16"/>
              </w:rPr>
              <w:instrText>ADDIN CSL_CITATION {"citationItems":[{"id":"ITEM-1","itemData":{"ISBN":"0021-9355","PMID":"2745496","abstract":"We performed a prospective study to determine whether flexible flatfoot in children can be influenced by treatment. One hundred and twenty-nine children who had been referred by pediatricians, and for whom the radiographic findings met the criteria for flatfoot, were randomly assigned to one of four groups: Group I, controls; Group II, treatment with corrective orthopaedic shoes; Group III, treatment with a Helfet heel-cup; or Group IV, treatment with a custom-molded plastic insert. All of the patients in Groups II, III, and IV had a minimum of three years of treatment, and ninety-eight patients whose compliance with the protocol was documented completed the study. Analysis of radiographs before treatment and at the most recent follow-up demonstrated a significant improvement in all groups (p &lt; 0.01), including the controls, and no significant difference between the controls and the treated patients (p &gt; 0.4). We concluded that wearing corrective shoes or inserts for three years does not influence the course of flexible flatfoot in children.","author":[{"dropping-particle":"","family":"Wenger","given":"D R","non-dropping-particle":"","parse-names":false,"suffix":""},{"dropping-particle":"","family":"Mauldin","given":"D","non-dropping-particle":"","parse-names":false,"suffix":""},{"dropping-particle":"","family":"Speck","given":"G","non-dropping-particle":"","parse-names":false,"suffix":""},{"dropping-particle":"","family":"Morgan","given":"D","non-dropping-particle":"","parse-names":false,"suffix":""},{"dropping-particle":"","family":"Lieber","given":"R L","non-dropping-particle":"","parse-names":false,"suffix":""}],"container-title":"J Bone Joint Surg Am","edition":"1990/03/01","id":"ITEM-1","issue":"6","issued":{"date-parts":[["1989"]]},"language":"English","note":"Criteria (Query) \nParticipants Yes Children and Locomotor Disability \n  \nIntervention Yes Therapeutic Footwear\n  \nComparators Braces Othotics , Nil Intervention\n  \nType of Study Yes RCT\n  \nPrimary Outcomes Anthropometrics\n  \nSecondary Outcomes No\n\nFrom Duplicate 1 (Corrective shoes and inserts as treatment for flexible flatfoot in infants and children - Wenger, D R; Mauldin, D; Speck, G; Morgan, D; Lieber, R L)\n\nFrom Duplicate 1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4 (Corrective shoes and inserts as treatment for flexible flatfoot in infants and children - )\n\nExport Date: 29 January 2018\n\nFrom Duplicate 2 (Corrective shoes and inserts as treatment for flexible flatfoot in infants and children - Wenger, D R; Mauldin, D; Speck, G; Morgan, D; Lieber, R L)\n\nFrom Duplicate 1 (Corrective shoes and inserts as treatment for flexible flatfoot in infants and children - )\n\nComment\nLetter\nUnited States\nJ Bone Joint Surg Am. 1990 Mar;72(3):470-3.\n\nFrom Duplicate 2 (Corrective shoes and inserts as treatment for flexible flatfoot in infants and children - )\n\nIM; Date of Electronic Publication: 19900301. ; Original Imprints: Publication: Boston, MA : Journal of Bone and Joint Surgery\n\nFrom Duplicate 3 (Corrective shoes and inserts as treatment for flexible flatfoot in infants and children - Wenger, D R; Mauldin, D; Speck, G; Morgan, D; Lieber, R L)\n\nCited By :158\nExport Date: 29 January 2018\nCODEN: JBJSA\n\nFrom Duplicate 4 (Corrective shoes and inserts as treatment for flexible flatfoot in infants and children - Wenger, D R; Mauldin, D; Speck, G; Morgan, D; Lieber, R L)\n\nWenger, D R\nMauldin, D\nSpeck, G\nMorgan, D\nLieber, R L\nClinical Trial\nJournal Article\nRandomized Controlled Trial\nResearch Support, Non-U.S. Gov't\nUnited States\nJ Bone Joint Surg Am. 1989 Jul;71(6):800-10.\n\nFrom Duplicate 5 (Corrective shoes and inserts as treatment for flexible flatfoot in infants and children - )\n\nExport Date: 29 January 2018\n\nFrom Duplicate 6 (Corrective Shoes and Inserts as Treatment for Flexible Flatfoot in Infants and Children - )\n\nComment\nLetter\nUnited States\nJ Bone Joint Surg Am. 1989 Jul;71(6):953-4.\n\nFrom Duplicate 7 (Corrective shoes and inserts as treatment for flexible flatfoot in infants and children - Wenger, D R; Mauldin, D; Speck, G; Morgan, D; Lieber, R L)\nAnd Duplicate 8 (Corrective Shoes and Inserts as Treatment for Flexible Flatfoot in Infants and Children - )\n\nIM; Date of Electronic Publication: 19890701. ; Original Imprints: Publication: Boston, MA : Journal of Bone and Joint Surgery\n\nFrom Duplicate 9 (Corrective Shoes and Inserts as Treatment for Flexible Flatfoot in Infants and Children - )\n\nCited By :4\nExport Date: 29 January 2018\n\nFrom Duplicate 2 (Corrective Shoes and Inserts as Treatment for Flexible Flatfoot in Infants and Children - )\n\nIM; Date of Electronic Publication: 19890701. ; Original Imprints: Publication: Boston, MA : Journal of Bone and Joint Surgery","page":"953-954","publisher":"Journal of Bone and Joint Surgery","publisher-place":"United States","title":"Corrective Shoes and Inserts as Treatment for Flexible Flatfoot in Infants and Children","type":"article-journal","volume":"71"},"uris":["http://www.mendeley.com/documents/?uuid=b959437e-fdcd-4102-b99c-35d1c6479d11"]}],"mendeley":{"formattedCitation":"(Wenger et al., 1989)","plainTextFormattedCitation":"(Wenger et al., 1989)","previouslyFormattedCitation":"(Wenger et al., 1989)"},"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enger et al., 1989)</w:t>
            </w:r>
            <w:r w:rsidRPr="0035717B">
              <w:rPr>
                <w:rFonts w:cstheme="minorHAnsi"/>
                <w:sz w:val="16"/>
                <w:szCs w:val="16"/>
              </w:rPr>
              <w:fldChar w:fldCharType="end"/>
            </w:r>
          </w:p>
        </w:tc>
        <w:tc>
          <w:tcPr>
            <w:tcW w:w="1379" w:type="dxa"/>
          </w:tcPr>
          <w:p w14:paraId="053B582C" w14:textId="77777777" w:rsidR="00B83224" w:rsidRPr="0035717B" w:rsidRDefault="00B83224" w:rsidP="00AA765F">
            <w:pPr>
              <w:rPr>
                <w:rFonts w:cstheme="minorHAnsi"/>
                <w:sz w:val="16"/>
                <w:szCs w:val="16"/>
              </w:rPr>
            </w:pPr>
            <w:r w:rsidRPr="0035717B">
              <w:rPr>
                <w:rFonts w:cstheme="minorHAnsi"/>
                <w:sz w:val="16"/>
                <w:szCs w:val="16"/>
              </w:rPr>
              <w:t>2</w:t>
            </w:r>
          </w:p>
          <w:p w14:paraId="50B24CAD" w14:textId="77777777" w:rsidR="00B83224" w:rsidRPr="0035717B" w:rsidRDefault="00B83224" w:rsidP="00AA765F">
            <w:pPr>
              <w:rPr>
                <w:rFonts w:cstheme="minorHAnsi"/>
                <w:sz w:val="16"/>
                <w:szCs w:val="16"/>
              </w:rPr>
            </w:pPr>
            <w:r w:rsidRPr="0035717B">
              <w:rPr>
                <w:rFonts w:cstheme="minorHAnsi"/>
                <w:sz w:val="16"/>
                <w:szCs w:val="16"/>
              </w:rPr>
              <w:t>RCT</w:t>
            </w:r>
          </w:p>
        </w:tc>
        <w:tc>
          <w:tcPr>
            <w:tcW w:w="490" w:type="dxa"/>
          </w:tcPr>
          <w:p w14:paraId="633467A1"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11" w:type="dxa"/>
          </w:tcPr>
          <w:p w14:paraId="6C788312"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664945D8"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2409567F"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1548169D" w14:textId="77777777" w:rsidR="00B83224" w:rsidRPr="0035717B" w:rsidRDefault="00B83224" w:rsidP="00AA765F">
            <w:pPr>
              <w:rPr>
                <w:rFonts w:cstheme="minorHAnsi"/>
                <w:b/>
                <w:bCs/>
                <w:color w:val="000000" w:themeColor="text1"/>
                <w:sz w:val="16"/>
                <w:szCs w:val="16"/>
              </w:rPr>
            </w:pPr>
            <w:r w:rsidRPr="0035717B">
              <w:rPr>
                <w:rFonts w:cstheme="minorHAnsi"/>
                <w:sz w:val="16"/>
                <w:szCs w:val="16"/>
              </w:rPr>
              <w:t>P</w:t>
            </w:r>
          </w:p>
        </w:tc>
        <w:tc>
          <w:tcPr>
            <w:tcW w:w="345" w:type="dxa"/>
          </w:tcPr>
          <w:p w14:paraId="09983BA9"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5" w:type="dxa"/>
          </w:tcPr>
          <w:p w14:paraId="303585D5"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46" w:type="dxa"/>
          </w:tcPr>
          <w:p w14:paraId="105C0224" w14:textId="77777777" w:rsidR="00B83224" w:rsidRPr="0035717B" w:rsidRDefault="00B83224" w:rsidP="00AA765F">
            <w:pPr>
              <w:rPr>
                <w:rFonts w:cstheme="minorHAnsi"/>
                <w:b/>
                <w:bCs/>
                <w:sz w:val="16"/>
                <w:szCs w:val="16"/>
              </w:rPr>
            </w:pPr>
            <w:r w:rsidRPr="0035717B">
              <w:rPr>
                <w:rFonts w:cstheme="minorHAnsi"/>
                <w:sz w:val="16"/>
                <w:szCs w:val="16"/>
              </w:rPr>
              <w:t xml:space="preserve">N </w:t>
            </w:r>
          </w:p>
        </w:tc>
        <w:tc>
          <w:tcPr>
            <w:tcW w:w="415" w:type="dxa"/>
          </w:tcPr>
          <w:p w14:paraId="34CAD6AD"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21" w:type="dxa"/>
          </w:tcPr>
          <w:p w14:paraId="649A7C25"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15" w:type="dxa"/>
          </w:tcPr>
          <w:p w14:paraId="1599745B"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15" w:type="dxa"/>
          </w:tcPr>
          <w:p w14:paraId="3B118387"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415" w:type="dxa"/>
          </w:tcPr>
          <w:p w14:paraId="29EF9BED"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5" w:type="dxa"/>
          </w:tcPr>
          <w:p w14:paraId="683D8A51"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1BF0409C"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6AEB6BD3"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64945E9C"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376" w:type="dxa"/>
          </w:tcPr>
          <w:p w14:paraId="2AFE6250"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376" w:type="dxa"/>
          </w:tcPr>
          <w:p w14:paraId="7C0E5028"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376" w:type="dxa"/>
          </w:tcPr>
          <w:p w14:paraId="4C25F81B" w14:textId="77777777" w:rsidR="00B83224" w:rsidRPr="0035717B" w:rsidRDefault="00B83224" w:rsidP="00AA765F">
            <w:pPr>
              <w:rPr>
                <w:rFonts w:cstheme="minorHAnsi"/>
                <w:b/>
                <w:bCs/>
                <w:sz w:val="16"/>
                <w:szCs w:val="16"/>
              </w:rPr>
            </w:pPr>
            <w:r w:rsidRPr="0035717B">
              <w:rPr>
                <w:rFonts w:cstheme="minorHAnsi"/>
                <w:sz w:val="16"/>
                <w:szCs w:val="16"/>
              </w:rPr>
              <w:t>UTD</w:t>
            </w:r>
          </w:p>
        </w:tc>
        <w:tc>
          <w:tcPr>
            <w:tcW w:w="553" w:type="dxa"/>
          </w:tcPr>
          <w:p w14:paraId="67ABFB19"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15" w:type="dxa"/>
          </w:tcPr>
          <w:p w14:paraId="4BCCDF60"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553" w:type="dxa"/>
          </w:tcPr>
          <w:p w14:paraId="0DA231EE"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415" w:type="dxa"/>
          </w:tcPr>
          <w:p w14:paraId="226238F3"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553" w:type="dxa"/>
          </w:tcPr>
          <w:p w14:paraId="2D2F92AD" w14:textId="77777777" w:rsidR="00B83224" w:rsidRPr="0035717B" w:rsidRDefault="00B83224" w:rsidP="00AA765F">
            <w:pPr>
              <w:rPr>
                <w:rFonts w:cstheme="minorHAnsi"/>
                <w:b/>
                <w:bCs/>
                <w:sz w:val="16"/>
                <w:szCs w:val="16"/>
              </w:rPr>
            </w:pPr>
            <w:r w:rsidRPr="0035717B">
              <w:rPr>
                <w:rFonts w:cstheme="minorHAnsi"/>
                <w:sz w:val="16"/>
                <w:szCs w:val="16"/>
              </w:rPr>
              <w:t>N</w:t>
            </w:r>
          </w:p>
        </w:tc>
        <w:tc>
          <w:tcPr>
            <w:tcW w:w="420" w:type="dxa"/>
          </w:tcPr>
          <w:p w14:paraId="151ACCDE" w14:textId="77777777" w:rsidR="00B83224" w:rsidRPr="0035717B" w:rsidRDefault="00B83224" w:rsidP="00AA765F">
            <w:pPr>
              <w:rPr>
                <w:rFonts w:cstheme="minorHAnsi"/>
                <w:b/>
                <w:bCs/>
                <w:sz w:val="16"/>
                <w:szCs w:val="16"/>
              </w:rPr>
            </w:pPr>
            <w:r w:rsidRPr="0035717B">
              <w:rPr>
                <w:rFonts w:cstheme="minorHAnsi"/>
                <w:sz w:val="16"/>
                <w:szCs w:val="16"/>
              </w:rPr>
              <w:t xml:space="preserve">N </w:t>
            </w:r>
          </w:p>
        </w:tc>
        <w:tc>
          <w:tcPr>
            <w:tcW w:w="694" w:type="dxa"/>
          </w:tcPr>
          <w:p w14:paraId="40322835" w14:textId="77777777" w:rsidR="00B83224" w:rsidRPr="0035717B" w:rsidRDefault="00B83224" w:rsidP="00AA765F">
            <w:pPr>
              <w:rPr>
                <w:rFonts w:cstheme="minorHAnsi"/>
                <w:b/>
                <w:bCs/>
                <w:sz w:val="16"/>
                <w:szCs w:val="16"/>
              </w:rPr>
            </w:pPr>
            <w:r w:rsidRPr="0035717B">
              <w:rPr>
                <w:rFonts w:cstheme="minorHAnsi"/>
                <w:sz w:val="16"/>
                <w:szCs w:val="16"/>
              </w:rPr>
              <w:t>Y</w:t>
            </w:r>
          </w:p>
        </w:tc>
        <w:tc>
          <w:tcPr>
            <w:tcW w:w="631" w:type="dxa"/>
          </w:tcPr>
          <w:p w14:paraId="5F3D3EA3" w14:textId="77777777" w:rsidR="00B83224" w:rsidRPr="0035717B" w:rsidRDefault="00B83224" w:rsidP="00AA765F">
            <w:pPr>
              <w:rPr>
                <w:rFonts w:cstheme="minorHAnsi"/>
                <w:sz w:val="16"/>
                <w:szCs w:val="16"/>
              </w:rPr>
            </w:pPr>
            <w:r w:rsidRPr="0035717B">
              <w:rPr>
                <w:rFonts w:cstheme="minorHAnsi"/>
                <w:sz w:val="16"/>
                <w:szCs w:val="16"/>
              </w:rPr>
              <w:t>57%</w:t>
            </w:r>
          </w:p>
        </w:tc>
      </w:tr>
      <w:tr w:rsidR="00B83224" w:rsidRPr="002F3531" w14:paraId="33B113B7" w14:textId="77777777" w:rsidTr="00DD07C6">
        <w:trPr>
          <w:trHeight w:val="144"/>
        </w:trPr>
        <w:tc>
          <w:tcPr>
            <w:tcW w:w="14601" w:type="dxa"/>
            <w:gridSpan w:val="30"/>
          </w:tcPr>
          <w:p w14:paraId="41249691" w14:textId="77777777" w:rsidR="00B83224" w:rsidRPr="0035717B" w:rsidRDefault="00B83224" w:rsidP="00AA765F">
            <w:pPr>
              <w:rPr>
                <w:rFonts w:cstheme="minorHAnsi"/>
                <w:b/>
                <w:bCs/>
                <w:sz w:val="16"/>
                <w:szCs w:val="16"/>
              </w:rPr>
            </w:pPr>
            <w:r w:rsidRPr="0035717B">
              <w:rPr>
                <w:rFonts w:cstheme="minorHAnsi"/>
                <w:b/>
                <w:bCs/>
                <w:sz w:val="16"/>
                <w:szCs w:val="16"/>
              </w:rPr>
              <w:t xml:space="preserve">Functional Stability </w:t>
            </w:r>
          </w:p>
        </w:tc>
      </w:tr>
      <w:tr w:rsidR="00DD07C6" w:rsidRPr="002F3531" w14:paraId="796AEE84" w14:textId="77777777" w:rsidTr="00DD07C6">
        <w:trPr>
          <w:trHeight w:val="144"/>
        </w:trPr>
        <w:tc>
          <w:tcPr>
            <w:tcW w:w="1103" w:type="dxa"/>
          </w:tcPr>
          <w:p w14:paraId="2B4E218F" w14:textId="20011C43" w:rsidR="00B83224" w:rsidRPr="0035717B" w:rsidRDefault="00B83224" w:rsidP="00AA765F">
            <w:pPr>
              <w:rPr>
                <w:rFonts w:cstheme="minorHAnsi"/>
                <w:sz w:val="16"/>
                <w:szCs w:val="16"/>
              </w:rPr>
            </w:pPr>
            <w:r w:rsidRPr="0035717B">
              <w:rPr>
                <w:rFonts w:cstheme="minorHAnsi"/>
                <w:sz w:val="16"/>
                <w:szCs w:val="16"/>
              </w:rPr>
              <w:t>Abd Elkader et al (2013)</w:t>
            </w:r>
            <w:r w:rsidRPr="0035717B">
              <w:rPr>
                <w:rFonts w:cstheme="minorHAnsi"/>
                <w:sz w:val="16"/>
                <w:szCs w:val="16"/>
              </w:rPr>
              <w:fldChar w:fldCharType="begin" w:fldLock="1"/>
            </w:r>
            <w:r w:rsidR="00D471C6">
              <w:rPr>
                <w:rFonts w:cstheme="minorHAnsi"/>
                <w:sz w:val="16"/>
                <w:szCs w:val="16"/>
              </w:rPr>
              <w:instrText>ADDIN CSL_CITATION {"citationItems":[{"id":"ITEM-1","itemData":{"DOI":"10.5829/idosi.wasj.2013.27.03.231","ISBN":"18184952 (ISSN)","ISSN":"1818-4952","abstract":"Children with Down syndrome (DS) frequently have flatfoot deformity. The objective of this study was to assess the difference between taping and medical shoes as means of foot arches support. Thirty children with DS were randomly recruited and assigned to one of the next two groups; DS taping and DS shoe group. Kinematic gait parameters were measured before using assigned interventions and during application of interventions using footprint analysis. Results showed improved gait parameters(velocity, Base of Support, Stride length and Step length) in both groups during application of interventions compared to pre intervention measures. When both interventions were compared to each other no significant differences between groups were detected. Conclusion: both taping and medical shoe were equally effective in improving kinematic gait parameters in children with DS. © IDOSI Publications, 2013.","author":[{"dropping-particle":"","family":"Abd Elkader","given":"S M","non-dropping-particle":"","parse-names":false,"suffix":""},{"dropping-particle":"","family":"Abd Elhafz","given":"Y N","non-dropping-particle":"","parse-names":false,"suffix":""},{"dropping-particle":"","family":"Al-Abdulrazaq","given":"S S","non-dropping-particle":"","parse-names":false,"suffix":""}],"container-title":"World Applied Sciences Journal","id":"ITEM-1","issue":"3","issued":{"date-parts":[["2013"]]},"language":"English","note":"From Duplicate 2 (Foot taping versus medical shoes on kinematic gait parameters in children with down's syndrome - Abd Elkader, S M; Abd Elhafz, Y N; Al-Abdulrazaq, S S)\n\nljMet Criteria \nParticipants Yes (Downs Syndrome)\n\nIntervention Yes (Medical Shoes)\n\nCompartors Yes ( Foot Taping )\n\nType of Study Yes ( Controlled radomised)\n\nPrimary Outcomes Yes Biomech, (COP)\n\nSecondary Outcomes No\n\n\nCited By :1\nExport Date: 29 January 2018\nCorrespondence Address: Abd Elkader, S. M.; Department of Rehabilitation Health Sciences, Collage of applied Medical Sciences, King Saud University, Riyadh, Saudi Arabia\nReferences: Parker, A.W., Bronks, R., Snyder, C.W., Walking patterns in Down's syndrome (1986) J. Mental Defici Rese, 30 (4), pp. 317-330; Winders, P., The Goal and Opportunity of Physical Therapy for Children with Down Syndrome (2001) Down Syndrome Quarterly, 6 (2), pp. 1-5; Diamond, L.S., Lynne, D., Sigman, B., Orthopedic disorders in patients with Down's syndrome (1981) Orthopedic Clinics of North America, 12, pp. 57-71; Concolino, D., Pasquzzi, A., Capalbo, G., Sinopoli, S., Strisciuglio, P., Early detection of podiatric anomalies in children with Down syndrome (2006) Acta Paediatr, 95 (1), pp. 17-20; Tachdjian, M.O., Herring, J.A., (2002) Tachdjian's Pediatric Orthopaedics, pp. 908-921. , (3 rd ed), Philadelphia: WB Saunders; Prasher, V.P., Robinson, L., Krishnan, V.H., Chung, M.C., Podiatric disorders among children with Down syndrome and learning disability (1995) Developmental Medicine and Child Neurology, 37 (2), pp. 131-134; Embrey, D.G., A practical method for evaluating foot placement during gait (1985) Phys. Occup. Ther. Pediatrics, 5, pp. 27-31; Zverev, Y., Adeloye, A., Chisi, J., Aug. Quantitative analysis of gait pattern in hemiparetic patients (2002) East Afr Med. J, 79 (8), pp. 420-422; Duffy, C.M., Graham, H.K., Cosgrove, A.P., The influence of ankle-foot orthoses on gait and energy expenditure in spina bifida (2000) J. Pediatr Orthop, 20 (3), pp. 356-361; Hintermann, B., Nigg, B., Pronation (1998) Runners. Sports Medicine, 26 (3), pp. 169-177; Garcia-Rodriguez, A.G., Jimenez, F.M., Varo, M.C., Gracia, E.G., Aracena, J.G., Crehuet, J.F., Flexible flat feet in children; a real problem? (1999) Pediatrics, 103 (6), pp. 1-3; Prince, F., Winter, D.A., Sjonnensen, G., Powell, C., Wheeldon, R.K., Mechanical efficiency during gait of adults with transtibial amputation; a poilt study comparing the SACH, seattle and golden ankle prothetic feet (1998) J. Rehabili Rese Develop, 35, pp. 177-185; Sachithanandam, V., Joseph, B., The influence of footwear on the prevalence of flat foot. A survey of 1846 skeletally mature persons (1995) J. Bone Joint Surg, 77 (2), pp. 254-257; Kirk, T., Saha, S., Bowman, L.S., A new ankle laxity tester and its use in the measurement of the effectiveness of taping (2000) Medical Engineering and Physics, 22 (10), pp. 723-731; Wilkerson, G.B., Kovaleski, J.E., Meyer, M., Stawiz, C., Effects of the subtalar sling ankle taping technique on combined talocrural-subtalar joint motions (2005) Foot Ankle Interl, 26 (3), pp. 239-246; Whitaker, J.M., Augustus, K., Ishii, S., Effect of the low-Dye strap on pronation-sensitive mechanical attributes of the foot (2003) Am. Podiatric Med. Associ, 93 (2), pp. 118-123; Holmes, C.F., Wilcox, D., Fletcher, J.P., Effect of a modified, low-dye medial longitudinal arch taping procedure on the subtalar joint neutral position before and after light exercise (2002) J. Orthopaedic Sports Phys Ther, 32 (5), pp. 194-201; Nolan, D., Kennedy, N., Effects of low-dye taping on plantar pressure pre and post exercise: An exploratory study (2009) BMC Musculoskelet Disord, 10, pp. 1-9; Yoshitaka, T.M., Akiko, K., Tsukimura, N., Dynamic effect of an elastically strapped lateral wedged insole on the subtalar joint in convenient foot print analysis using facsimile paper (2004) Modern Rheumatology, 13 (3), pp. 215-219; Al Abdulrazaq, S.S., Mohammad, Y.N., (2010) Efficacy of Taping Versus Prefabricated Medical Shoes On Kinematic Gait Parameters In Saudi Children With Down Syndrome. a Thesis Submitted For Partial Fulfillment of the Requirement of Master Degree In Physical Therapy, , Department of health rehabilitation sciences, College of applied medical sciences, King Saud University, Riyadh; Radford, J.A., Burns, J., Buchbinder, R., Landorf, K.B., Cook, C., The effect of low-Dye taping on kinematic, kinetic and electromyographic variables: A systematic review (2006) J. Orthopaedic Sports Physi Ther, 36 (4), pp. 232-241; Keenan, A.M., Tanner, C.M., The effect of high-Dye and low-Dye taping on rearfoot motion (2001) Am. Podiatric Med Associ, 91 (5), pp. 255-261; Fleet, K., Galen, S., Moore, C., Duration of strength retention of ankle taping during activities of daily living (2009) Injury, 40, pp. 333-336","page":"311-317","title":"Foot taping versus medical shoes on kinematic gait parameters in children with down's syndrome","type":"article-journal","volume":"27"},"uris":["http://www.mendeley.com/documents/?uuid=fbf1b389-264a-4df6-a07f-8fb98f102529"]}],"mendeley":{"formattedCitation":"(Abd Elkader et al., 2013)","plainTextFormattedCitation":"(Abd Elkader et al., 2013)","previouslyFormattedCitation":"(Abd Elkader et al., 2013)"},"properties":{"noteIndex":0},"schema":"https://github.com/citation-style-language/schema/raw/master/csl-citation.json"}</w:instrText>
            </w:r>
            <w:r w:rsidRPr="0035717B">
              <w:rPr>
                <w:rFonts w:cstheme="minorHAnsi"/>
                <w:sz w:val="16"/>
                <w:szCs w:val="16"/>
              </w:rPr>
              <w:fldChar w:fldCharType="separate"/>
            </w:r>
            <w:r w:rsidR="009A28E3" w:rsidRPr="009A28E3">
              <w:rPr>
                <w:rFonts w:cstheme="minorHAnsi"/>
                <w:noProof/>
                <w:sz w:val="16"/>
                <w:szCs w:val="16"/>
              </w:rPr>
              <w:t>(Abd Elkader et al., 2013)</w:t>
            </w:r>
            <w:r w:rsidRPr="0035717B">
              <w:rPr>
                <w:rFonts w:cstheme="minorHAnsi"/>
                <w:sz w:val="16"/>
                <w:szCs w:val="16"/>
              </w:rPr>
              <w:fldChar w:fldCharType="end"/>
            </w:r>
          </w:p>
        </w:tc>
        <w:tc>
          <w:tcPr>
            <w:tcW w:w="1379" w:type="dxa"/>
          </w:tcPr>
          <w:p w14:paraId="6F6A28C3" w14:textId="77777777" w:rsidR="00B83224" w:rsidRPr="0035717B" w:rsidRDefault="00B83224" w:rsidP="00AA765F">
            <w:pPr>
              <w:rPr>
                <w:rFonts w:cstheme="minorHAnsi"/>
                <w:sz w:val="16"/>
                <w:szCs w:val="16"/>
              </w:rPr>
            </w:pPr>
            <w:r w:rsidRPr="0035717B">
              <w:rPr>
                <w:rFonts w:cstheme="minorHAnsi"/>
                <w:sz w:val="16"/>
                <w:szCs w:val="16"/>
              </w:rPr>
              <w:t>3</w:t>
            </w:r>
          </w:p>
          <w:p w14:paraId="56AABB6C"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6EE4FE5D"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61FF37B6"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170919C3"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32DFCBE"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tcPr>
          <w:p w14:paraId="2645F9FD" w14:textId="77777777" w:rsidR="00B83224" w:rsidRPr="0035717B" w:rsidRDefault="00B83224" w:rsidP="00AA765F">
            <w:pPr>
              <w:rPr>
                <w:rFonts w:cstheme="minorHAnsi"/>
                <w:sz w:val="16"/>
                <w:szCs w:val="16"/>
              </w:rPr>
            </w:pPr>
            <w:r w:rsidRPr="0035717B">
              <w:rPr>
                <w:rFonts w:cstheme="minorHAnsi"/>
                <w:sz w:val="16"/>
                <w:szCs w:val="16"/>
              </w:rPr>
              <w:t>P</w:t>
            </w:r>
          </w:p>
        </w:tc>
        <w:tc>
          <w:tcPr>
            <w:tcW w:w="345" w:type="dxa"/>
          </w:tcPr>
          <w:p w14:paraId="65942724"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7FAE6DCF"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61B7A751"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5D9AB7D9" w14:textId="77777777" w:rsidR="00B83224" w:rsidRPr="0035717B" w:rsidRDefault="00B83224" w:rsidP="00AA765F">
            <w:pPr>
              <w:rPr>
                <w:rFonts w:cstheme="minorHAnsi"/>
                <w:sz w:val="16"/>
                <w:szCs w:val="16"/>
              </w:rPr>
            </w:pPr>
          </w:p>
        </w:tc>
        <w:tc>
          <w:tcPr>
            <w:tcW w:w="421" w:type="dxa"/>
          </w:tcPr>
          <w:p w14:paraId="138BEF7A"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7A6EE785"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0BB4CF1B"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327A06F7" w14:textId="77777777" w:rsidR="00B83224" w:rsidRPr="0035717B" w:rsidRDefault="00B83224" w:rsidP="00AA765F">
            <w:pPr>
              <w:rPr>
                <w:rFonts w:cstheme="minorHAnsi"/>
                <w:sz w:val="16"/>
                <w:szCs w:val="16"/>
              </w:rPr>
            </w:pPr>
            <w:r w:rsidRPr="0035717B">
              <w:rPr>
                <w:rFonts w:cstheme="minorHAnsi"/>
                <w:sz w:val="16"/>
                <w:szCs w:val="16"/>
              </w:rPr>
              <w:t>Y</w:t>
            </w:r>
          </w:p>
        </w:tc>
        <w:tc>
          <w:tcPr>
            <w:tcW w:w="375" w:type="dxa"/>
          </w:tcPr>
          <w:p w14:paraId="0E6A0880"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14D4D704"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444976FD"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5166AD23" w14:textId="77777777" w:rsidR="00B83224" w:rsidRPr="0035717B" w:rsidRDefault="00B83224" w:rsidP="00AA765F">
            <w:pPr>
              <w:rPr>
                <w:rFonts w:cstheme="minorHAnsi"/>
                <w:sz w:val="16"/>
                <w:szCs w:val="16"/>
              </w:rPr>
            </w:pPr>
          </w:p>
        </w:tc>
        <w:tc>
          <w:tcPr>
            <w:tcW w:w="376" w:type="dxa"/>
          </w:tcPr>
          <w:p w14:paraId="6B0D00C3"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6CE32C01" w14:textId="77777777" w:rsidR="00B83224" w:rsidRPr="0035717B" w:rsidRDefault="00B83224" w:rsidP="00AA765F">
            <w:pPr>
              <w:rPr>
                <w:rFonts w:cstheme="minorHAnsi"/>
                <w:sz w:val="16"/>
                <w:szCs w:val="16"/>
              </w:rPr>
            </w:pPr>
          </w:p>
        </w:tc>
        <w:tc>
          <w:tcPr>
            <w:tcW w:w="376" w:type="dxa"/>
          </w:tcPr>
          <w:p w14:paraId="621C033E"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tcPr>
          <w:p w14:paraId="67B55C7B"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33A9B74C" w14:textId="77777777" w:rsidR="00B83224" w:rsidRPr="0035717B" w:rsidRDefault="00B83224" w:rsidP="00AA765F">
            <w:pPr>
              <w:rPr>
                <w:rFonts w:cstheme="minorHAnsi"/>
                <w:sz w:val="16"/>
                <w:szCs w:val="16"/>
              </w:rPr>
            </w:pPr>
            <w:r w:rsidRPr="0035717B">
              <w:rPr>
                <w:rFonts w:cstheme="minorHAnsi"/>
                <w:sz w:val="16"/>
                <w:szCs w:val="16"/>
              </w:rPr>
              <w:t>UTD</w:t>
            </w:r>
          </w:p>
        </w:tc>
        <w:tc>
          <w:tcPr>
            <w:tcW w:w="553" w:type="dxa"/>
          </w:tcPr>
          <w:p w14:paraId="10E9A592"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6E818609"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tcPr>
          <w:p w14:paraId="7A0009B7" w14:textId="77777777" w:rsidR="00B83224" w:rsidRPr="0035717B" w:rsidRDefault="00B83224" w:rsidP="00AA765F">
            <w:pPr>
              <w:rPr>
                <w:rFonts w:cstheme="minorHAnsi"/>
                <w:sz w:val="16"/>
                <w:szCs w:val="16"/>
              </w:rPr>
            </w:pPr>
            <w:r w:rsidRPr="0035717B">
              <w:rPr>
                <w:rFonts w:cstheme="minorHAnsi"/>
                <w:sz w:val="16"/>
                <w:szCs w:val="16"/>
              </w:rPr>
              <w:t>Y</w:t>
            </w:r>
          </w:p>
        </w:tc>
        <w:tc>
          <w:tcPr>
            <w:tcW w:w="420" w:type="dxa"/>
            <w:shd w:val="clear" w:color="auto" w:fill="000000" w:themeFill="text1"/>
          </w:tcPr>
          <w:p w14:paraId="6E81BAD2" w14:textId="77777777" w:rsidR="00B83224" w:rsidRPr="0035717B" w:rsidRDefault="00B83224" w:rsidP="00AA765F">
            <w:pPr>
              <w:rPr>
                <w:rFonts w:cstheme="minorHAnsi"/>
                <w:sz w:val="16"/>
                <w:szCs w:val="16"/>
              </w:rPr>
            </w:pPr>
          </w:p>
        </w:tc>
        <w:tc>
          <w:tcPr>
            <w:tcW w:w="694" w:type="dxa"/>
          </w:tcPr>
          <w:p w14:paraId="01E9088C"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63F998E1" w14:textId="77777777" w:rsidR="00B83224" w:rsidRPr="0035717B" w:rsidRDefault="00B83224" w:rsidP="00AA765F">
            <w:pPr>
              <w:rPr>
                <w:rFonts w:cstheme="minorHAnsi"/>
                <w:sz w:val="16"/>
                <w:szCs w:val="16"/>
              </w:rPr>
            </w:pPr>
            <w:r w:rsidRPr="0035717B">
              <w:rPr>
                <w:rFonts w:cstheme="minorHAnsi"/>
                <w:sz w:val="16"/>
                <w:szCs w:val="16"/>
              </w:rPr>
              <w:t>58%</w:t>
            </w:r>
          </w:p>
        </w:tc>
      </w:tr>
      <w:tr w:rsidR="00DD07C6" w:rsidRPr="002F3531" w14:paraId="166DD14F" w14:textId="77777777" w:rsidTr="00DD07C6">
        <w:trPr>
          <w:trHeight w:val="144"/>
        </w:trPr>
        <w:tc>
          <w:tcPr>
            <w:tcW w:w="1103" w:type="dxa"/>
          </w:tcPr>
          <w:p w14:paraId="164D3BB0" w14:textId="52BAFE91" w:rsidR="00B83224" w:rsidRPr="0035717B" w:rsidRDefault="00B83224" w:rsidP="00AA765F">
            <w:pPr>
              <w:rPr>
                <w:rFonts w:cstheme="minorHAnsi"/>
                <w:sz w:val="16"/>
                <w:szCs w:val="16"/>
              </w:rPr>
            </w:pPr>
            <w:proofErr w:type="spellStart"/>
            <w:r w:rsidRPr="0035717B">
              <w:rPr>
                <w:rFonts w:cstheme="minorHAnsi"/>
                <w:sz w:val="16"/>
                <w:szCs w:val="16"/>
              </w:rPr>
              <w:t>Aboutorabi</w:t>
            </w:r>
            <w:proofErr w:type="spellEnd"/>
            <w:r w:rsidRPr="0035717B">
              <w:rPr>
                <w:rFonts w:cstheme="minorHAnsi"/>
                <w:sz w:val="16"/>
                <w:szCs w:val="16"/>
              </w:rPr>
              <w:t xml:space="preserve"> et al (2014)</w:t>
            </w:r>
            <w:r w:rsidRPr="0035717B">
              <w:rPr>
                <w:rFonts w:cstheme="minorHAnsi"/>
                <w:sz w:val="16"/>
                <w:szCs w:val="16"/>
              </w:rPr>
              <w:fldChar w:fldCharType="begin" w:fldLock="1"/>
            </w:r>
            <w:r w:rsidR="00D471C6">
              <w:rPr>
                <w:rFonts w:cstheme="minorHAnsi"/>
                <w:sz w:val="16"/>
                <w:szCs w:val="16"/>
              </w:rPr>
              <w:instrText>ADDIN CSL_CITATION {"citationItems":[{"id":"ITEM-1","itemData":{"DOI":"10.1177/0309364613496111","ISBN":"0309-3646","ISSN":"17461553","PMID":"23986466","abstract":"Background: Flat foot in children is a common deformity in which the medial longitudinal arch is reduced or eliminated.; Objectives: The objective of this article was to compare flat foot and healthy children on the displacement of the center of pressure and walking parameters in children with two common orthoses (functional foot orthosis and medical shoe).; Study Design: Comparative study.; Methods: This study included 30 children with flat foot and 20 healthy children as a control group. The step length and width, walking velocity, symmetry, and center of pressure (CoP) displacements were recorded and compared for three conditions: functional foot orthosis and regular shoe, a medical shoe and barefoot.; Results: The results from the CoP displacements showed that the regular shoe with functional foot orthosis caused a significant decrease in the level of displacement of the CoP in flat foot children. The findings indicated a significant improvement in symmetry of steps and walking speed with the functional foot orthosis in comparison to the medical shoe in flat foot children.; Conclusion: The CoP displacement was decreased and the percentage of gait symmetry and walking speed were increased by the use of regular shoes with a functional foot orthosis in comparison to the medical shoes.; Clinical Relevance: An orthopaedic shoe can be expensive, and in particular heavy with most children reluctant to wear it. This study focussed on the CoP displacement and selected gait parameters with an orthopaedic shoe and functional foot orthosis, and showed that a combined prescription of a functional foot orthosis and with regular shoes may be a useful alternative for children with moderate flat foot.; © The International Society for Prosthetics and Orthotics 2013.","author":[{"dropping-particle":"","family":"Aboutorabi","given":"Atefeh","non-dropping-particle":"","parse-names":false,"suffix":""},{"dropping-particle":"","family":"Saeedi","given":"Hassan","non-dropping-particle":"","parse-names":false,"suffix":""},{"dropping-particle":"","family":"Kamali","given":"Mohammad","non-dropping-particle":"","parse-names":false,"suffix":""},{"dropping-particle":"","family":"Farahmand","given":"Behshid","non-dropping-particle":"","parse-names":false,"suffix":""},{"dropping-particle":"","family":"Eshraghi","given":"Arezoo","non-dropping-particle":"","parse-names":false,"suffix":""},{"dropping-particle":"","family":"Dolagh","given":"Roghaye S.","non-dropping-particle":"","parse-names":false,"suffix":""}],"container-title":"Prosthet Orthot Int","edition":"2013/08/30","id":"ITEM-1","issue":"3","issued":{"date-parts":[["2014"]]},"language":"English","note":"From Duplicate 1 (Immediate effect of orthopedic shoe and functional foot orthosis on center of pressure displacement and gait parameters in juvenile flexible flat foot - Aboutorabi, Atefeh; Saeedi, Hassan; Kamali, Mohammad; Farahmand, Behshid; Eshraghi, Arezoo; Dolagh, Roghaye S)\n\nMet Criteria \nParticipants Yes (Children Flexible Flat Foot)\n\nIntervention Yes (Medical Shoes)\n\nCompartors Yes ( Orthotics, Healthy Smaple, barefoot Standard Shoe)\n\nType of Study Yes ( Controlled Non radomised)\n\nPrimary Outcomes Yes Biomech, (COP)\n\nSecondary Outcomes No\n\n\n\n\nFrom Duplicate 1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n\nFrom Duplicate 2 (Immediate effect of orthopedic shoe and functional foot orthosis on center of pressure displacement and gait parameters in juvenile flexible flat foot - Aboutorabi, Atefeh; Saeedi, Hassan; Kamali, Mohammad; Farahmand, Behshid; Eshraghi, Arezoo; Dolagh, Roghaye S)\n\nFrom Duplicate 1 (Immediate effect of orthopedic shoe and functional foot orthosis on center of pressure displacement and gait parameters in juvenile flexible flat foot - Aboutorabi, Atefeh; Saeedi, Hassan; Kamali, Mohammad; Farahmand, Behshid; Eshraghi, Arezoo; Dolagh, Roghaye S)\n\nDate of Electronic Publication: 2013 Aug 28. Current Imprints: Publication: March 2011- : London : Sage; Original Imprints: Publication: Hellerup, Denmark, International Society for Prosthetics and Orthotics.\n\nFrom Duplicate 2 (Immediate effect of orthopedic shoe and functional foot orthosis on center of pressure displacement and gait parameters in juvenile flexible flat foot - Aboutorabi, Atefeh; Saeedi, Hassan; Kamali, Mohammad; Farahmand, Behshid; Eshraghi, Arezoo; Dolagh, Roghaye S)\n\nUSA. Special Interest: Occupational Therapy; Physical Therapy. NLM UID: 7707720.\nPMID: 23986466.\n\nFrom Duplicate 3 (Immediate effect of orthopedic shoe and functional foot orthosis on center of pressure displacement and gait parameters in juvenile flexible flat foot - Aboutorabi, A; Saeedi, H; Kamali, M; Farahmand, B; Eshraghi, A; Dolagh, R S)\n\n1746-1553\nAboutorabi, Atefeh\nSaeedi, Hassan\nKamali, Mohammad\nFarahmand, Behshid\nEshraghi, Arezoo\nDolagh, Roghaye S\nComparative Study\nJournal Article\nEngland\nProsthet Orthot Int. 2014 Jun;38(3):218-23. doi: 10.1177/0309364613496111. Epub 2013 Aug 28.\n\nFrom Duplicate 4 (Immediate effect of orthopedic shoe and functional foot orthosis on center of pressure displacement and gait parameters in juvenile flexible flat foot - Aboutorabi, A; Saeedi, H; Kamali, M; Farahmand, B; Eshraghi, A; Dolagh, R S)\n\nCited By :8\nExport Date: 29 January 2018\nCODEN: POIND\nCorrespondence Address: Saeedi, H.; Department of Orthotics and Prosthetics, Faculty of Rehabilitation Sciences, Iran University of Medical Sciences, Mother Square, Mirdamad Blvd, Tehran, 15875-4391, Iran; email: hassan_saeedi2@yahoo.co.uk\nManufacturers: iranian red cressent, Iran\nReferences: Volpon, J.B., Footprint analysis during the growth period (1994) J Pediatr Orthop, 14 (1), pp. 83-85; Bordelon, R., Correction of hypermobile flatfoot in children by molded insert (1980) Foot Ankle, 1 (3), pp. 143-150; Pfeiffer, M., Kotz, R., Ledl, T., Prevalence of flat foot in preschool-aged children (2006) Pediatrics, 118 (2), pp. 634-639; Barry, R.J., Scranton, P.E., Flat feet in children (1983) Clin Orthop Relat Res, 181, pp. 68-75; Messier, S.P., Pittala, K.A., Etiologic factors associated with selected running injuries (1988) Med Sci Sports Exerc, 20 (5), pp. 501-505; Jones, D.C., Tendon disorders of the foot and ankle (1993) J Am Acad Orthop Surg, 1 (2), pp. 87-94; Clement, D., Taunton, J., Smart, G., Achilles tendinitis and peritendinitis: Etiology and treatment (1984) Am J Sports Med, 12 (3), pp. 179-184; Pratt, D., Mechanisms of shock attenuation via the lower extremity during running (1989) Clin Biomech, 4 (1), pp. 51-57; McCulloch, M.U., Brunt, D., Vander, D., The effect of foot orthotics and gait velocity on lower limb kinematics and temporal events of stance (1993) J Orthop Sports Phys Ther, 17 (1), pp. 2-10; Tollafield, D., Merriman, L., Assessment of the locomotor system (1995) Assessment of the lower limb.; Giladi, M., Milgrom, C., Stein, M., The low arch, a protective factor in stress fractures (1985) A prospective study of 295 military recruits, 14 (11), pp. 81-84. , Orthop Rev; Tiberio, D., The effect of excessive subtalar joint pronation on patellofemoral mechanics: A theoretical model (1987) J Orthop Sports Phys Ther, 9 (4), pp. 160-165; Moraros, J., Hodge, W., Orthotic survey. Preliminary results (1993) J Am Podiatr Med Assoc, 83 (3), pp. 139-148; Bleck, E., Berzins, U.J., Conservative management of pes valgus with plantar flexed talus, flexible (1977) Clinl Orthop Relat Res, 122, pp. 85-94; Galli, M., Rigoldi, C., Mainardi, L., Postural control in patients with down syndrome (2008) Disabil Rehabil, 30 (17), pp. 1274-1278; Leung, A., Mak, A., Evans, J., Biomechanical gait evaluation of the immediate effect of orthotic treatment for flexible flat foot (1998) Prosthet Orthot Int, 22 (1), pp. 25-34; Branthwaite, H.R., Payton, C.J., Chockalingam, N., The effect of simple insoles on three-dimensional foot motion during normal walking (2004) Clin Biomech, 19 (9), pp. 972-977; Johanson, M.A., Donatelli, R., Wooden, M.J., Effects of three different posting methods on controlling abnormal subtalar pronation (1994) Phys Ther, 74 (2), pp. 149-158; Tsai Yu, B., Mercer, V.S., Comparison of different structural foot types for measures of standing postural control (2006) J Orthop Sports Phys Ther, 36 (12), pp. 942-953; Schmid, M., Beltrami, G., Zambarbieri, D., Centre of pressure displacements in trans-femoral amputees during gait (2005) Gait Posture, 21 (3), pp. 255-262; De Cock, A., Vanrenterghem, J., Willems, T., The trajectory of the centre of pressure during barefoot running as a potential measure for foot function (2008) Gait Posture, 27 (4), pp. 669-675; Chen, Y., Lou, S.Z., Huang, C.Y., Effects of foot orthoses on gait patterns of flat feet patients (2010) Clin Biomech, 25 (3), pp. 265-270; Redmond, A., Lumb, P., Landorf, K., Effect of cast and noncast foot orthoses on plantar pressure and force during normal gait (2000) J Am Podiatr Med Assoc, 90 (9), pp. 441-449; Selby-Silverstein, L., Hillstrom, H., Palisano, R., The effect of foot orthoses on standing foot posture and gait of young children with down syndrome (2001) NeuroRehabilitation, 16 (3), pp. 183-193; Lidtke, R., Muehleman, C., Foot center of pressure and medial knee osteoarthritis (2000) J Am Podiatr Med Assoc, 100 (3), pp. 178-184; Katoh, Y., Chao, E.Y.S., Laughman, R.K., Biomechanical analysis of foot function during gait and clinical applications (1983) Clin Orthop Relat Res, 177, pp. 23-33; Redmond, A., Crane, Y., Menz, H., Normative values for the foot posture index (2008) J Foot Ankle Res, 1 (1), p. 6; Dixon, S.J., Application of center-of-pressure data to indicate rearfoot inversion-eversion in shod running (2006) J Am Podiatr Med Assoc, 96 (4), pp. 305-312; Lythgo, N., Wilson, C., Galea, M., Basic gait and symmetry measures for primary school-aged children and young adults whilst walking barefoot and with shoes (2009) Gait Posture, 30 (4), pp. 502-506; Oeffinger, D., Brauch, B., Cranfill, S., Comparison of gait with and without shoes in children (1999) Gait Posture, 9 (2), pp. 95-100; Wenger, D.R., Mauldin, D., Speck, G., Corrective shoes and inserts as treatment for flexible flatfoot in infants and children (1989) J Bone Joint Surg Am, 71 (6), pp. 800-810; Moreno-Hernandez, A., Rodriguez-Reyes, G., Temporal and spatial gait parameters analysis in non-pathological mexican children (2010) Gait Posture, 32 (1), pp. 78-81; Najafi, B., Miller, D., Jarrett, B.D., Does footwear type impact the number of steps required to reach gait steady state? An innovative look at the impact of foot orthoses on gait initiation (2010) Gait Posture, 32 (1), pp. 29-33","page":"218-223","publisher":"SAGE Publications Ltd","publisher-place":"England","title":"Immediate effect of orthopedic shoe and functional foot orthosis on center of pressure displacement and gait parameters in juvenile flexible flat foot","type":"article-journal","volume":"38"},"uris":["http://www.mendeley.com/documents/?uuid=2c6ff7a7-5ca6-49d1-a659-1ad74e343e2b"]}],"mendeley":{"formattedCitation":"(Aboutorabi et al., 2014)","plainTextFormattedCitation":"(Aboutorabi et al., 2014)","previouslyFormattedCitation":"(Aboutorabi et al., 2014)"},"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t>
            </w:r>
            <w:proofErr w:type="spellStart"/>
            <w:r w:rsidR="00810D03" w:rsidRPr="009A28E3">
              <w:rPr>
                <w:rFonts w:cstheme="minorHAnsi"/>
                <w:noProof/>
                <w:sz w:val="16"/>
                <w:szCs w:val="16"/>
              </w:rPr>
              <w:t>Aboutorabi</w:t>
            </w:r>
            <w:proofErr w:type="spellEnd"/>
            <w:r w:rsidR="00810D03" w:rsidRPr="009A28E3">
              <w:rPr>
                <w:rFonts w:cstheme="minorHAnsi"/>
                <w:noProof/>
                <w:sz w:val="16"/>
                <w:szCs w:val="16"/>
              </w:rPr>
              <w:t xml:space="preserve"> et al., 2014)</w:t>
            </w:r>
            <w:r w:rsidRPr="0035717B">
              <w:rPr>
                <w:rFonts w:cstheme="minorHAnsi"/>
                <w:sz w:val="16"/>
                <w:szCs w:val="16"/>
              </w:rPr>
              <w:fldChar w:fldCharType="end"/>
            </w:r>
          </w:p>
        </w:tc>
        <w:tc>
          <w:tcPr>
            <w:tcW w:w="1379" w:type="dxa"/>
          </w:tcPr>
          <w:p w14:paraId="2BF77A9F" w14:textId="77777777" w:rsidR="00B83224" w:rsidRPr="0035717B" w:rsidRDefault="00B83224" w:rsidP="00AA765F">
            <w:pPr>
              <w:rPr>
                <w:rFonts w:cstheme="minorHAnsi"/>
                <w:sz w:val="16"/>
                <w:szCs w:val="16"/>
              </w:rPr>
            </w:pPr>
            <w:r w:rsidRPr="0035717B">
              <w:rPr>
                <w:rFonts w:cstheme="minorHAnsi"/>
                <w:sz w:val="16"/>
                <w:szCs w:val="16"/>
              </w:rPr>
              <w:t>3</w:t>
            </w:r>
          </w:p>
          <w:p w14:paraId="5027FBA1"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28ED2F79"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2E430296"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BC6EEDC"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79C65ADD"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tcPr>
          <w:p w14:paraId="4998D489"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071E562D"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31DCBDFC"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7C714AE1"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21528DE1" w14:textId="77777777" w:rsidR="00B83224" w:rsidRPr="0035717B" w:rsidRDefault="00B83224" w:rsidP="00AA765F">
            <w:pPr>
              <w:rPr>
                <w:rFonts w:cstheme="minorHAnsi"/>
                <w:sz w:val="16"/>
                <w:szCs w:val="16"/>
              </w:rPr>
            </w:pPr>
          </w:p>
        </w:tc>
        <w:tc>
          <w:tcPr>
            <w:tcW w:w="421" w:type="dxa"/>
          </w:tcPr>
          <w:p w14:paraId="7719B931"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30E27F71"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C3FE897"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3ACAE131" w14:textId="77777777" w:rsidR="00B83224" w:rsidRPr="0035717B" w:rsidRDefault="00B83224" w:rsidP="00AA765F">
            <w:pPr>
              <w:rPr>
                <w:rFonts w:cstheme="minorHAnsi"/>
                <w:sz w:val="16"/>
                <w:szCs w:val="16"/>
              </w:rPr>
            </w:pPr>
            <w:r w:rsidRPr="0035717B">
              <w:rPr>
                <w:rFonts w:cstheme="minorHAnsi"/>
                <w:sz w:val="16"/>
                <w:szCs w:val="16"/>
              </w:rPr>
              <w:t>UTD</w:t>
            </w:r>
          </w:p>
        </w:tc>
        <w:tc>
          <w:tcPr>
            <w:tcW w:w="375" w:type="dxa"/>
          </w:tcPr>
          <w:p w14:paraId="142DE3DA"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3F8AEDE0" w14:textId="77777777" w:rsidR="00B83224" w:rsidRPr="0035717B" w:rsidRDefault="00B83224" w:rsidP="00AA765F">
            <w:pPr>
              <w:rPr>
                <w:rFonts w:cstheme="minorHAnsi"/>
                <w:sz w:val="16"/>
                <w:szCs w:val="16"/>
              </w:rPr>
            </w:pPr>
            <w:r w:rsidRPr="0035717B">
              <w:rPr>
                <w:rFonts w:cstheme="minorHAnsi"/>
                <w:sz w:val="16"/>
                <w:szCs w:val="16"/>
              </w:rPr>
              <w:t>UTD</w:t>
            </w:r>
          </w:p>
        </w:tc>
        <w:tc>
          <w:tcPr>
            <w:tcW w:w="376" w:type="dxa"/>
          </w:tcPr>
          <w:p w14:paraId="4FD46F62"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23C1E79B" w14:textId="77777777" w:rsidR="00B83224" w:rsidRPr="0035717B" w:rsidRDefault="00B83224" w:rsidP="00AA765F">
            <w:pPr>
              <w:rPr>
                <w:rFonts w:cstheme="minorHAnsi"/>
                <w:sz w:val="16"/>
                <w:szCs w:val="16"/>
              </w:rPr>
            </w:pPr>
          </w:p>
        </w:tc>
        <w:tc>
          <w:tcPr>
            <w:tcW w:w="376" w:type="dxa"/>
          </w:tcPr>
          <w:p w14:paraId="60DEF974"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6514B04E" w14:textId="77777777" w:rsidR="00B83224" w:rsidRPr="0035717B" w:rsidRDefault="00B83224" w:rsidP="00AA765F">
            <w:pPr>
              <w:rPr>
                <w:rFonts w:cstheme="minorHAnsi"/>
                <w:sz w:val="16"/>
                <w:szCs w:val="16"/>
              </w:rPr>
            </w:pPr>
          </w:p>
        </w:tc>
        <w:tc>
          <w:tcPr>
            <w:tcW w:w="376" w:type="dxa"/>
          </w:tcPr>
          <w:p w14:paraId="65BC8004"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tcPr>
          <w:p w14:paraId="0B8817F0"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F0AF6AD" w14:textId="77777777" w:rsidR="00B83224" w:rsidRPr="0035717B" w:rsidRDefault="00B83224" w:rsidP="00AA765F">
            <w:pPr>
              <w:rPr>
                <w:rFonts w:cstheme="minorHAnsi"/>
                <w:sz w:val="16"/>
                <w:szCs w:val="16"/>
              </w:rPr>
            </w:pPr>
            <w:r w:rsidRPr="0035717B">
              <w:rPr>
                <w:rFonts w:cstheme="minorHAnsi"/>
                <w:sz w:val="16"/>
                <w:szCs w:val="16"/>
              </w:rPr>
              <w:t>UTD</w:t>
            </w:r>
          </w:p>
        </w:tc>
        <w:tc>
          <w:tcPr>
            <w:tcW w:w="553" w:type="dxa"/>
          </w:tcPr>
          <w:p w14:paraId="62A6364B"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1D7DC75F"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tcPr>
          <w:p w14:paraId="7D563F1B" w14:textId="77777777" w:rsidR="00B83224" w:rsidRPr="0035717B" w:rsidRDefault="00B83224" w:rsidP="00AA765F">
            <w:pPr>
              <w:rPr>
                <w:rFonts w:cstheme="minorHAnsi"/>
                <w:sz w:val="16"/>
                <w:szCs w:val="16"/>
              </w:rPr>
            </w:pPr>
            <w:r w:rsidRPr="0035717B">
              <w:rPr>
                <w:rFonts w:cstheme="minorHAnsi"/>
                <w:sz w:val="16"/>
                <w:szCs w:val="16"/>
              </w:rPr>
              <w:t>Y</w:t>
            </w:r>
          </w:p>
        </w:tc>
        <w:tc>
          <w:tcPr>
            <w:tcW w:w="420" w:type="dxa"/>
            <w:shd w:val="clear" w:color="auto" w:fill="000000" w:themeFill="text1"/>
          </w:tcPr>
          <w:p w14:paraId="70BFE677" w14:textId="77777777" w:rsidR="00B83224" w:rsidRPr="0035717B" w:rsidRDefault="00B83224" w:rsidP="00AA765F">
            <w:pPr>
              <w:rPr>
                <w:rFonts w:cstheme="minorHAnsi"/>
                <w:sz w:val="16"/>
                <w:szCs w:val="16"/>
              </w:rPr>
            </w:pPr>
          </w:p>
        </w:tc>
        <w:tc>
          <w:tcPr>
            <w:tcW w:w="694" w:type="dxa"/>
          </w:tcPr>
          <w:p w14:paraId="0CF96695" w14:textId="77777777" w:rsidR="00B83224" w:rsidRPr="0035717B" w:rsidRDefault="00B83224" w:rsidP="00AA765F">
            <w:pPr>
              <w:rPr>
                <w:rFonts w:cstheme="minorHAnsi"/>
                <w:sz w:val="16"/>
                <w:szCs w:val="16"/>
              </w:rPr>
            </w:pPr>
            <w:r w:rsidRPr="0035717B">
              <w:rPr>
                <w:rFonts w:cstheme="minorHAnsi"/>
                <w:sz w:val="16"/>
                <w:szCs w:val="16"/>
              </w:rPr>
              <w:t>Y</w:t>
            </w:r>
          </w:p>
        </w:tc>
        <w:tc>
          <w:tcPr>
            <w:tcW w:w="631" w:type="dxa"/>
          </w:tcPr>
          <w:p w14:paraId="56E125A3" w14:textId="77777777" w:rsidR="00B83224" w:rsidRPr="0035717B" w:rsidRDefault="00B83224" w:rsidP="00AA765F">
            <w:pPr>
              <w:rPr>
                <w:rFonts w:cstheme="minorHAnsi"/>
                <w:sz w:val="16"/>
                <w:szCs w:val="16"/>
              </w:rPr>
            </w:pPr>
            <w:r w:rsidRPr="0035717B">
              <w:rPr>
                <w:rFonts w:cstheme="minorHAnsi"/>
                <w:sz w:val="16"/>
                <w:szCs w:val="16"/>
              </w:rPr>
              <w:t>54%</w:t>
            </w:r>
          </w:p>
        </w:tc>
      </w:tr>
      <w:tr w:rsidR="00DD07C6" w:rsidRPr="002F3531" w14:paraId="7B1003F9" w14:textId="77777777" w:rsidTr="00DD07C6">
        <w:trPr>
          <w:trHeight w:val="144"/>
        </w:trPr>
        <w:tc>
          <w:tcPr>
            <w:tcW w:w="1103" w:type="dxa"/>
          </w:tcPr>
          <w:p w14:paraId="0E03772E" w14:textId="52B88E84" w:rsidR="00B83224" w:rsidRPr="0035717B" w:rsidRDefault="00B83224" w:rsidP="00AA765F">
            <w:pPr>
              <w:rPr>
                <w:rFonts w:cstheme="minorHAnsi"/>
                <w:sz w:val="16"/>
                <w:szCs w:val="16"/>
              </w:rPr>
            </w:pPr>
            <w:r w:rsidRPr="0035717B">
              <w:rPr>
                <w:rFonts w:cstheme="minorHAnsi"/>
                <w:sz w:val="16"/>
                <w:szCs w:val="16"/>
              </w:rPr>
              <w:t>Basta et al (1977)</w:t>
            </w:r>
            <w:r w:rsidRPr="0035717B">
              <w:rPr>
                <w:rFonts w:cstheme="minorHAnsi"/>
                <w:sz w:val="16"/>
                <w:szCs w:val="16"/>
              </w:rPr>
              <w:fldChar w:fldCharType="begin" w:fldLock="1"/>
            </w:r>
            <w:r w:rsidR="00D471C6">
              <w:rPr>
                <w:rFonts w:cstheme="minorHAnsi"/>
                <w:sz w:val="16"/>
                <w:szCs w:val="16"/>
              </w:rPr>
              <w:instrText>ADDIN CSL_CITATION {"citationItems":[{"id":"ITEM-1","itemData":{"DOI":"10.1007/BF00576318","ISBN":"03412695 (ISSN)","abstract":"A clinical and radiological study in 50 children with symptomatic mobile flat feet treated with varying combinations of shoes, custom-made arch supports, and pads over a period of four years is presented. It was concluded that children with symptomatic mobile flat feet should be fitted initially with laced high top shoes containing a steel shank and firm counter. A custom-made navicular pad should be added if adequate symptomatic relief is not obtained from the recommended shoes. Navicular cookies were found to be ineffective. © 1977 Springer-Verlag.","author":[{"dropping-particle":"","family":"Basta","given":"N W","non-dropping-particle":"","parse-names":false,"suffix":""},{"dropping-particle":"","family":"Mital","given":"M A","non-dropping-particle":"","parse-names":false,"suffix":""},{"dropping-particle":"","family":"Bonadio","given":"O","non-dropping-particle":"","parse-names":false,"suffix":""},{"dropping-particle":"","family":"Johnson","given":"A","non-dropping-particle":"","parse-names":false,"suffix":""},{"dropping-particle":"","family":"Kang","given":"S Y","non-dropping-particle":"","parse-names":false,"suffix":""},{"dropping-particle":"","family":"O'Connor","given":"J","non-dropping-particle":"","parse-names":false,"suffix":""}],"container-title":"International Orthopaedics","id":"ITEM-1","issue":"2","issued":{"date-parts":[["1977"]]},"language":"English","note":"Criteria (Query) \nParticipants Yes Children &amp;gt;9months-18Y ears\n  \nIntervention Yes Therapeutic Footwear Provision\n  \nComparators Yes Orthosis, Pads\n  \nType of Study Yes Cross Sectiional Prospective? \n  \nPrimary Outcomes Yes Radiologiacal Measues\n  \nSecondary Outcomes None \n\n\n\n\n\n\n\n\n\n\n\n\nCited By :5\nExport Date: 29 January 2018\nCODEN: IORTD\nCorrespondence Address: Mital, M.A.; Department of Orthopedic Surgery, Kennedy Memorial Hospital, Tufts University School of Medicine, 30 Warren Street, Brighton, 02135, Massachusetts, United States\nReferences: First, H., Mankin, H., The tarsus — basic relationships and motion in the adult foot (1962) J. Radiol., 79, pp. 250-63; Freiberger, R.H., Hersh, A., Harrison, M.O., Roentgenographic examination of the deformed foot (1970) Sem. in Roentgenol., 5, pp. 341-353; Hatt, W.S., Davis, L.A., Analysis of the foot in infant, radiographic criteria and clinical aspeccts (1954) South. Med. J., 50, pp. 720-724; Lapiddus, P.W., Guidotti, F.P., Painful heel (1965) Clin. Orthop., 39, p. 178; Meschan, I., Radiology of the normal foot (1970) Sem. in Roentgenol., 5, p. 327; Ritchie, G.W., Keim, H.A., A radiographic analysis of major foot deformities (1964) Canad. Med. Assoc. J., 91, p. 840; Shwartz, R.P., Heath, A.L., Conservative treatment of functional disorders of feet in adolescent and adult (1969) J. Bone and Joint Surg., 31 A, p. 501; Templeton, A.W., McAlister, W.H., Zin, I.D., Standardization of terminology and evaluation of osseous relationship in congenitally abnormal feet (1965) Amer. J. Roentgenol., 93, p. 374","page":"143-148","publisher":"Springer-Verlag","title":"A comparative study of the role of shoes, arch supports, and navicular cookies in the management of symptomatic mobile flat feet in children","type":"article-journal","volume":"1"},"uris":["http://www.mendeley.com/documents/?uuid=fdabc70b-a78e-4499-9d17-dc4c5dd70948"]}],"mendeley":{"formattedCitation":"(Basta et al., 1977)","plainTextFormattedCitation":"(Basta et al., 1977)","previouslyFormattedCitation":"(Basta et al., 1977)"},"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Basta et al., 1977)</w:t>
            </w:r>
            <w:r w:rsidRPr="0035717B">
              <w:rPr>
                <w:rFonts w:cstheme="minorHAnsi"/>
                <w:sz w:val="16"/>
                <w:szCs w:val="16"/>
              </w:rPr>
              <w:fldChar w:fldCharType="end"/>
            </w:r>
          </w:p>
        </w:tc>
        <w:tc>
          <w:tcPr>
            <w:tcW w:w="1379" w:type="dxa"/>
          </w:tcPr>
          <w:p w14:paraId="35FFCB05" w14:textId="77777777" w:rsidR="00B83224" w:rsidRPr="0035717B" w:rsidRDefault="00B83224" w:rsidP="00AA765F">
            <w:pPr>
              <w:rPr>
                <w:rFonts w:cstheme="minorHAnsi"/>
                <w:sz w:val="16"/>
                <w:szCs w:val="16"/>
              </w:rPr>
            </w:pPr>
            <w:r w:rsidRPr="0035717B">
              <w:rPr>
                <w:rFonts w:cstheme="minorHAnsi"/>
                <w:sz w:val="16"/>
                <w:szCs w:val="16"/>
              </w:rPr>
              <w:t>3</w:t>
            </w:r>
          </w:p>
          <w:p w14:paraId="311C5835"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2770B77B"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2A3BB570"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4FAC55AA" w14:textId="77777777" w:rsidR="00B83224" w:rsidRPr="0035717B" w:rsidRDefault="00B83224" w:rsidP="00AA765F">
            <w:pPr>
              <w:rPr>
                <w:rFonts w:cstheme="minorHAnsi"/>
                <w:sz w:val="16"/>
                <w:szCs w:val="16"/>
              </w:rPr>
            </w:pPr>
            <w:r w:rsidRPr="0035717B">
              <w:rPr>
                <w:rFonts w:cstheme="minorHAnsi"/>
                <w:sz w:val="16"/>
                <w:szCs w:val="16"/>
              </w:rPr>
              <w:t>N</w:t>
            </w:r>
          </w:p>
        </w:tc>
        <w:tc>
          <w:tcPr>
            <w:tcW w:w="345" w:type="dxa"/>
          </w:tcPr>
          <w:p w14:paraId="215F3BA4"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5D7FD719" w14:textId="77777777" w:rsidR="00B83224" w:rsidRPr="0035717B" w:rsidRDefault="00B83224" w:rsidP="00AA765F">
            <w:pPr>
              <w:rPr>
                <w:rFonts w:cstheme="minorHAnsi"/>
                <w:sz w:val="16"/>
                <w:szCs w:val="16"/>
              </w:rPr>
            </w:pPr>
            <w:r w:rsidRPr="0035717B">
              <w:rPr>
                <w:rFonts w:cstheme="minorHAnsi"/>
                <w:sz w:val="16"/>
                <w:szCs w:val="16"/>
              </w:rPr>
              <w:t>N</w:t>
            </w:r>
          </w:p>
        </w:tc>
        <w:tc>
          <w:tcPr>
            <w:tcW w:w="345" w:type="dxa"/>
          </w:tcPr>
          <w:p w14:paraId="0C6BAFBB" w14:textId="77777777" w:rsidR="00B83224" w:rsidRPr="0035717B" w:rsidRDefault="00B83224" w:rsidP="00AA765F">
            <w:pPr>
              <w:rPr>
                <w:rFonts w:cstheme="minorHAnsi"/>
                <w:sz w:val="16"/>
                <w:szCs w:val="16"/>
              </w:rPr>
            </w:pPr>
            <w:r w:rsidRPr="0035717B">
              <w:rPr>
                <w:rFonts w:cstheme="minorHAnsi"/>
                <w:sz w:val="16"/>
                <w:szCs w:val="16"/>
              </w:rPr>
              <w:t>N</w:t>
            </w:r>
          </w:p>
        </w:tc>
        <w:tc>
          <w:tcPr>
            <w:tcW w:w="345" w:type="dxa"/>
          </w:tcPr>
          <w:p w14:paraId="1A413DA7"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tcPr>
          <w:p w14:paraId="53E6E34B"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5BAA93DA" w14:textId="77777777" w:rsidR="00B83224" w:rsidRPr="0035717B" w:rsidRDefault="00B83224" w:rsidP="00AA765F">
            <w:pPr>
              <w:rPr>
                <w:rFonts w:cstheme="minorHAnsi"/>
                <w:sz w:val="16"/>
                <w:szCs w:val="16"/>
              </w:rPr>
            </w:pPr>
          </w:p>
        </w:tc>
        <w:tc>
          <w:tcPr>
            <w:tcW w:w="421" w:type="dxa"/>
          </w:tcPr>
          <w:p w14:paraId="39F709B5"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553C33BA"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019951A6"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1DDF012" w14:textId="77777777" w:rsidR="00B83224" w:rsidRPr="0035717B" w:rsidRDefault="00B83224" w:rsidP="00AA765F">
            <w:pPr>
              <w:rPr>
                <w:rFonts w:cstheme="minorHAnsi"/>
                <w:sz w:val="16"/>
                <w:szCs w:val="16"/>
              </w:rPr>
            </w:pPr>
            <w:r w:rsidRPr="0035717B">
              <w:rPr>
                <w:rFonts w:cstheme="minorHAnsi"/>
                <w:sz w:val="16"/>
                <w:szCs w:val="16"/>
              </w:rPr>
              <w:t>Y</w:t>
            </w:r>
          </w:p>
        </w:tc>
        <w:tc>
          <w:tcPr>
            <w:tcW w:w="375" w:type="dxa"/>
          </w:tcPr>
          <w:p w14:paraId="6A4FC72B"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11989FE7" w14:textId="77777777" w:rsidR="00B83224" w:rsidRPr="0035717B" w:rsidRDefault="00B83224" w:rsidP="00AA765F">
            <w:pPr>
              <w:rPr>
                <w:rFonts w:cstheme="minorHAnsi"/>
                <w:sz w:val="16"/>
                <w:szCs w:val="16"/>
              </w:rPr>
            </w:pPr>
            <w:r w:rsidRPr="0035717B">
              <w:rPr>
                <w:rFonts w:cstheme="minorHAnsi"/>
                <w:sz w:val="16"/>
                <w:szCs w:val="16"/>
              </w:rPr>
              <w:t>UTD</w:t>
            </w:r>
          </w:p>
        </w:tc>
        <w:tc>
          <w:tcPr>
            <w:tcW w:w="376" w:type="dxa"/>
          </w:tcPr>
          <w:p w14:paraId="273B2E3F"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2469EBBF" w14:textId="77777777" w:rsidR="00B83224" w:rsidRPr="0035717B" w:rsidRDefault="00B83224" w:rsidP="00AA765F">
            <w:pPr>
              <w:rPr>
                <w:rFonts w:cstheme="minorHAnsi"/>
                <w:sz w:val="16"/>
                <w:szCs w:val="16"/>
              </w:rPr>
            </w:pPr>
          </w:p>
        </w:tc>
        <w:tc>
          <w:tcPr>
            <w:tcW w:w="376" w:type="dxa"/>
          </w:tcPr>
          <w:p w14:paraId="0E85D575"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shd w:val="clear" w:color="auto" w:fill="000000" w:themeFill="text1"/>
          </w:tcPr>
          <w:p w14:paraId="3F5A9F87" w14:textId="77777777" w:rsidR="00B83224" w:rsidRPr="0035717B" w:rsidRDefault="00B83224" w:rsidP="00AA765F">
            <w:pPr>
              <w:rPr>
                <w:rFonts w:cstheme="minorHAnsi"/>
                <w:sz w:val="16"/>
                <w:szCs w:val="16"/>
              </w:rPr>
            </w:pPr>
          </w:p>
        </w:tc>
        <w:tc>
          <w:tcPr>
            <w:tcW w:w="376" w:type="dxa"/>
          </w:tcPr>
          <w:p w14:paraId="12A6D676"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tcPr>
          <w:p w14:paraId="257E2D3C"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49A0B65"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tcPr>
          <w:p w14:paraId="54B40F29"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1AB68046"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tcPr>
          <w:p w14:paraId="6663B1E1" w14:textId="77777777" w:rsidR="00B83224" w:rsidRPr="0035717B" w:rsidRDefault="00B83224" w:rsidP="00AA765F">
            <w:pPr>
              <w:rPr>
                <w:rFonts w:cstheme="minorHAnsi"/>
                <w:sz w:val="16"/>
                <w:szCs w:val="16"/>
              </w:rPr>
            </w:pPr>
            <w:r w:rsidRPr="0035717B">
              <w:rPr>
                <w:rFonts w:cstheme="minorHAnsi"/>
                <w:sz w:val="16"/>
                <w:szCs w:val="16"/>
              </w:rPr>
              <w:t>N</w:t>
            </w:r>
          </w:p>
        </w:tc>
        <w:tc>
          <w:tcPr>
            <w:tcW w:w="420" w:type="dxa"/>
            <w:shd w:val="clear" w:color="auto" w:fill="000000" w:themeFill="text1"/>
          </w:tcPr>
          <w:p w14:paraId="19ABE446" w14:textId="77777777" w:rsidR="00B83224" w:rsidRPr="0035717B" w:rsidRDefault="00B83224" w:rsidP="00AA765F">
            <w:pPr>
              <w:rPr>
                <w:rFonts w:cstheme="minorHAnsi"/>
                <w:sz w:val="16"/>
                <w:szCs w:val="16"/>
              </w:rPr>
            </w:pPr>
          </w:p>
        </w:tc>
        <w:tc>
          <w:tcPr>
            <w:tcW w:w="694" w:type="dxa"/>
          </w:tcPr>
          <w:p w14:paraId="72611B9B"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126D02C5" w14:textId="77777777" w:rsidR="00B83224" w:rsidRPr="0035717B" w:rsidRDefault="00B83224" w:rsidP="00AA765F">
            <w:pPr>
              <w:rPr>
                <w:rFonts w:cstheme="minorHAnsi"/>
                <w:sz w:val="16"/>
                <w:szCs w:val="16"/>
              </w:rPr>
            </w:pPr>
            <w:r w:rsidRPr="0035717B">
              <w:rPr>
                <w:rFonts w:cstheme="minorHAnsi"/>
                <w:sz w:val="16"/>
                <w:szCs w:val="16"/>
              </w:rPr>
              <w:t xml:space="preserve">25% </w:t>
            </w:r>
          </w:p>
        </w:tc>
      </w:tr>
      <w:tr w:rsidR="00DD07C6" w:rsidRPr="002F3531" w14:paraId="616A8A07" w14:textId="77777777" w:rsidTr="00DD07C6">
        <w:trPr>
          <w:trHeight w:val="144"/>
        </w:trPr>
        <w:tc>
          <w:tcPr>
            <w:tcW w:w="1103" w:type="dxa"/>
          </w:tcPr>
          <w:p w14:paraId="30756171" w14:textId="2D039C7A" w:rsidR="00B83224" w:rsidRPr="0035717B" w:rsidRDefault="00B83224" w:rsidP="00AA765F">
            <w:pPr>
              <w:rPr>
                <w:rFonts w:cstheme="minorHAnsi"/>
                <w:sz w:val="16"/>
                <w:szCs w:val="16"/>
              </w:rPr>
            </w:pPr>
            <w:proofErr w:type="spellStart"/>
            <w:r w:rsidRPr="0035717B">
              <w:rPr>
                <w:rFonts w:cstheme="minorHAnsi"/>
                <w:sz w:val="16"/>
                <w:szCs w:val="16"/>
              </w:rPr>
              <w:t>Jagadamma</w:t>
            </w:r>
            <w:proofErr w:type="spellEnd"/>
            <w:r w:rsidRPr="0035717B">
              <w:rPr>
                <w:rFonts w:cstheme="minorHAnsi"/>
                <w:sz w:val="16"/>
                <w:szCs w:val="16"/>
              </w:rPr>
              <w:t xml:space="preserve"> et al (2009)</w:t>
            </w:r>
            <w:r w:rsidRPr="0035717B">
              <w:rPr>
                <w:rFonts w:cstheme="minorHAnsi"/>
                <w:sz w:val="16"/>
                <w:szCs w:val="16"/>
              </w:rPr>
              <w:fldChar w:fldCharType="begin" w:fldLock="1"/>
            </w:r>
            <w:r w:rsidR="00D471C6">
              <w:rPr>
                <w:rFonts w:cstheme="minorHAnsi"/>
                <w:sz w:val="16"/>
                <w:szCs w:val="16"/>
              </w:rPr>
              <w:instrText>ADDIN CSL_CITATION {"citationItems":[{"id":"ITEM-1","itemData":{"DOI":"10.3109/17483100903104774","ISBN":"1748-3107","PMID":"19817654","abstract":"PURPOSE: This pilot study investigated the feasibility of reducing stance phase knee hyperextension in children with cerebral palsy by tuning the ankle foot orthoses-footwear combination (AFO-FC) using different sizes of wedges. METHODS: Five children with cerebral palsy underwent three dimensional gait analysis and tuning of their AFO-FC using wedges. Data analysis was carried out by comparing relevant gait parameters between the non-tuned and tuned prescription. RESULTS: Knee hyperextension during stance significantly decreased, and the shank to vertical angle was closer to normal after tuning. Although none of the other parameters showed statistically significant changes, the wide confidence intervals and lack of power indicated the likelihood of a type II error. Further, it was noted that the influence of tuning on temporal-spatial parameters was different between children with diplegia and those with hemiplegia. It was estimated that a sample size of 15 is required to detect significant changes at p = 0.05 and power of 0.8. CONCLUSIONS: The findings of this study clearly indicate the potential clinical utility of tuning using wedges to correct knee hyperextension during the stance phase in children with cerebral palsy. However, observations support the need for an adequately powered study to assess the long-term effects of tuning on gait parameters, activity level and quality of life.","author":[{"dropping-particle":"","family":"Jagadamma","given":"Kavi C","non-dropping-particle":"","parse-names":false,"suffix":""},{"dropping-particle":"","family":"Coutts","given":"Fiona J","non-dropping-particle":"","parse-names":false,"suffix":""},{"dropping-particle":"","family":"Mercer","given":"Thomas H","non-dropping-particle":"","parse-names":false,"suffix":""},{"dropping-particle":"","family":"Herman","given":"Janet","non-dropping-particle":"","parse-names":false,"suffix":""},{"dropping-particle":"","family":"Yirrel","given":"Jacqueline","non-dropping-particle":"","parse-names":false,"suffix":""},{"dropping-particle":"","family":"Forbes","given":"Lyndsay","non-dropping-particle":"","parse-names":false,"suffix":""},{"dropping-particle":"","family":"Linden","given":"Marietta L","non-dropping-particle":"Van Der","parse-names":false,"suffix":""}],"container-title":"Disability and Rehabilitation: Assistive Technology","edition":"2009/10/13","id":"ITEM-1","issue":"6","issued":{"date-parts":[["2009"]]},"language":"English","note":"From Duplicate 1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From Duplicate 1 (Effects of tuning of ankle foot orthoses-footwear combination using wedges on stance phase knee hyperextension in children with cerebral palsy - preliminary results - Jagadamma, K C; Coutts, F J; Mercer, T H; Herman, J; Yirrel, J; Forbes, L; Van Der Linden, M L)\n\npictorial; research; tables/charts. Journal Subset: Allied Health; Blind Peer Reviewed; Double Blind Peer Reviewed; Editorial Board Reviewed; Europe; Expert Peer Reviewed; Peer Reviewed; UK &amp;amp; Ireland. Special Interest: Occupational Therapy; Pediatric Care; Physical Therapy. Grant Information: Funded by Queen Margaret University, Edinburgh and Centre for Integrated Health Care Research (CIHR), Edinburgh. NLM UID: 101255937.\nPMID: 19817654.\n\nFrom Duplicate 2 (Effects of tuning of ankle foot orthoses-footwear combination using wedges on stance phase knee hyperextension in children with cerebral palsy - preliminary results - Jagadamma, K C; Coutts, F J; Mercer, T H; Herman, J; Yirrel, J; Forbes, L; Van Der Linden, M L)\n\n1748-3115\nJagadamma, Kavi C\nCoutts, Fiona J\nMercer, Thomas H\nHerman, Janet\nYirrel, Jacqueline\nForbes, Lyndsay\nVan Der Linden, Marietta L\nJournal Article\nResearch Support, Non-U.S. Gov't\nEngland\nDisabil Rehabil Assist Technol. 2009 Nov;4(6):406-13. doi: 10.3109/17483100903104774.\n\nFrom Duplicate 3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n\nFrom Duplicate 4 (Effects of tuning of ankle foot orthoses-footwear combination using wedges on stance phase knee hyperextension in children with cerebral palsy - preliminary results - Jagadamma, Kavi C; Coutts, Fiona J; Mercer, Thomas H; Herman, Janet; Yirrel, Jacqueline; Forbes, Lyndsay; Van Der Linden, Marietta L)\n\nDate of Electronic Publication: 20091101. Current Imprints: Publication: London : Informa Healthcare; Original Imprints: Publication: Abingdon, Oxford, UK : Taylor &amp;amp; Francis, c2006-\n\nFrom Duplicate 2 (Effects of tuning of ankle foot orthoses-footwear combination using wedges on stance phase knee hyperextension in children with cerebral palsy Preliminary results - Jagadamma, K C; Coutts, F J; Mercer, T H; Herman, J; Yirrel, J; Forbes, L; Van Der Linden, M L)\n\nCited By :16\nExport Date: 29 January 2018\nCorrespondence Address: Jagadamma, K. C.; Queen Margaret University, Department of Physiotherapy, Queen Margaret University Drive, Musselburgh, Edinburgh, EH21 6UU, United Kingdom; email: kjagadamma@qmu.ac.uk\nFunding details: QMU, Queen Margaret University\nFunding details: CIHR, Canadian Institutes of Health Research\nReferences: Pharoah, P.O., Cooke, T., Johnson, M.A., King, R., Mutch, L., Epidemiology of cerebral palsy in England and Scotland, 1984-9 (1998) Arch Dis Childhood Fetal Neonatal Ed, 79, pp. F21-F25; Smiley, S.J., Jacobsen, F.S., Mielke, C., Johnston, R., Park, C., Ovaska, G.J., A comparison of the effects of solid, articulated, and posterior leaf-spring ankle-foot orthoses and shoes alone on gait and energy expenditure in children with spastic diplegic cerebral palsy (2002) Orthopedics, 25, pp. 411-415; Thompson, N.S., Taylor, T.C., McCarthy, K.R., Cosgrove, A.P., Baker, R.J., Effect of a rigid ankle-foot orthosis on hamstring length in children with hemiplegia (2002) Dev Med Child Neurol, 44, pp. 51-57; Brunner, R., Meier, G., Ruepp, T., Comparison of a stiff and a spring-type ankle-foot orthosis to improve gait in spastic hemiplegic children (1998) J Pediatr Orthop, 18, pp. 719-726; White, H., Jenkins, J., Neace, W.P., Tylkowski, C., Walker, J., Clinically prescribed orthoses demonstrate an increase in velocity of gait in children with cerebral palsy: A retrospective study (2002) Dev Med Child Neurol, 44, pp. 227-332; Abel, M.F., Juhl, G.A., Vaughan, C.L., Damiano, D.L., Gait assessment of fixed ankle-foot orthoses in children with spastic diplegia (1998) Arch Phys Med Rehabil, 79, pp. 126-133; Balaban, B., Yasar, E., Dal, U., Yazicioglu, K., Mohur, H., Kalyon, T.A., The effect of hinged ankle-foot orthosis on gait and energy expenditure in spastic hemiplegic cerebral palsy (2007) Disabil Rehabil, 29, pp. 139-144; Radtka, S.A., Skinner, S.R., Dixon, D.M., Johanson, M.E., A comparison of gait with solid, dynamic, and no ankle-foot orthoses in children with spastic cerebral palsy (1997) Phys Therapy, 77, pp. 395-409; Meadows, C.B., (1984) The Influence of Polypropylene Ankle-foot Orthoses on the Gait of Cerebral Palsied Children, , [dissertation] Strathclyde University, Available from: British Library Thesis Service, D68847/86 DSC; Nuzzo, R.M., Dynamic bracing: Elastics for patients with cerebral palsy, muscular dystrophy and myelodysplasia (1980) Clin Orthop Relat Res, 148, pp. 263-273; Cook, T.M., Cozzens, B., The effects of heel height and ankle-foot-orthosis configuration on weight line location: A demonstration of principles (1976) Orthotics Prosthet, 30, pp. 43-46; Owen, E., Tuning of ankle-foot orthosis footwear combinations for children with cerebral palsy spina bifida and other conditions (2004) European Society of Movement Analysis in Adults and Children (ESMAC) Seminars, , Presented at, Warsaw; Hullin, M.G., Robb, J.E., Loudon, I.R., Ankle-foot orthosis function in low-level myelomeningocele (1992) J Pediatr Orthop, 12, pp. 518-521; Stallard, J., Woollam, P.J., Transportable two-dimensional gait assessment: Routine service experience for orthotic provision (2003) Disabil Rehabil, 25, pp. 254-258; Butler, P.B., Thompson, N., Major, R.E., Improvement in walking performance of children with cerebral palsy: Preliminary results (1992) Dev Med Child Neurol, 34, pp. 567-576; Condie, D.N., Meadows, C.B., Ankle-foot orthoses (1993) Biomechanical Basis of Orthotic Management, pp. 99-123. , Bowker P, Condie DN, Bader DL, Pratt DJ, editors. Oxford: Butterworth- Heinemann; Hullin, M.G., Robb, J.E., Loudon, I.R., Gait patterns in children with hemiplegic spastic cerebral palsy (1996) J Pediatr Orthop B, 5, pp. 247-251; Butler, P.B., Nene, A.V., The biomechanics of fixed ankle foot orthoses and their potential in the management of cerebral palsied children (1991) Physiotherapy, 77, pp. 81-87; Thompson, B., AERA editorial policies regarding statistical significance testing: Three suggested reforms (1996) Educ Res, 25, pp. 26-30; Goodman, S.N., Berlin, J.A., The use of predicted confidence intervals when planning experiments and the misuse of power when interpreting results (1994) Ann Int Med, 121, pp. 200-206; Portney, L.G., Watkins, M.P., (2000) Foundations of Clinical Research: Applications to Practice, , Upper Saddle River NJ: Prentice Hall; Cohen, J., (1977) Statistical Power Analysis for the Behavioral Sciences, , 2nd ed, Hillsdale, NJ: Lawrence Erlbaum Associates; Jagadamma, K., Coutts, F., Owen, E., Herman, J., Yirrel, J., Van Der Linden, M., Effect of tuning of ankle Foot orthosesfootwear combination (AFO-FC) on gait of a hemiplegic patient - A case study (2007) Physiotherapy, 93 (SUPPL. 1), pp. S362; Owen, E., Shank angle to floor measures of tuned 'ankle-foot orthosis footwear combinations' used with children with cerebral palsy, spina bifida and other conditions (2002) Gait and Posture, 16 (SUPPL. 1), pp. S132-S133; Butler, P.B., Farmer, S.E., Stewart, C., Jones, P.W., Forward, M., The effect of fixed ankle foot orthoses in children with cerebral palsy (2007) Disabil Rehabil: Assist Technol, 2, pp. 51-58","page":"406-413","publisher":"Taylor &amp; Francis Ltd","publisher-place":"England","title":"Effects of tuning of ankle foot orthoses-footwear combination using wedges on stance phase knee hyperextension in children with cerebral palsy - preliminary results","type":"article-journal","volume":"4"},"uris":["http://www.mendeley.com/documents/?uuid=5e214271-a76e-49d2-8a16-2244a19332c0"]}],"mendeley":{"formattedCitation":"(Jagadamma et al., 2009)","plainTextFormattedCitation":"(Jagadamma et al., 2009)","previouslyFormattedCitation":"(Jagadamma et al., 2009)"},"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t>
            </w:r>
            <w:proofErr w:type="spellStart"/>
            <w:r w:rsidR="00810D03" w:rsidRPr="009A28E3">
              <w:rPr>
                <w:rFonts w:cstheme="minorHAnsi"/>
                <w:noProof/>
                <w:sz w:val="16"/>
                <w:szCs w:val="16"/>
              </w:rPr>
              <w:t>Jagadamma</w:t>
            </w:r>
            <w:proofErr w:type="spellEnd"/>
            <w:r w:rsidR="00810D03" w:rsidRPr="009A28E3">
              <w:rPr>
                <w:rFonts w:cstheme="minorHAnsi"/>
                <w:noProof/>
                <w:sz w:val="16"/>
                <w:szCs w:val="16"/>
              </w:rPr>
              <w:t xml:space="preserve"> et al., 2009)</w:t>
            </w:r>
            <w:r w:rsidRPr="0035717B">
              <w:rPr>
                <w:rFonts w:cstheme="minorHAnsi"/>
                <w:sz w:val="16"/>
                <w:szCs w:val="16"/>
              </w:rPr>
              <w:fldChar w:fldCharType="end"/>
            </w:r>
          </w:p>
        </w:tc>
        <w:tc>
          <w:tcPr>
            <w:tcW w:w="1379" w:type="dxa"/>
          </w:tcPr>
          <w:p w14:paraId="2227FACD" w14:textId="77777777" w:rsidR="00B83224" w:rsidRPr="0035717B" w:rsidRDefault="00B83224" w:rsidP="00AA765F">
            <w:pPr>
              <w:rPr>
                <w:rFonts w:cstheme="minorHAnsi"/>
                <w:sz w:val="16"/>
                <w:szCs w:val="16"/>
              </w:rPr>
            </w:pPr>
            <w:r w:rsidRPr="0035717B">
              <w:rPr>
                <w:rFonts w:cstheme="minorHAnsi"/>
                <w:sz w:val="16"/>
                <w:szCs w:val="16"/>
              </w:rPr>
              <w:t>3</w:t>
            </w:r>
          </w:p>
          <w:p w14:paraId="72CD60A3"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4C014912"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685D1B1E"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6E63719"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8DC94D2"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shd w:val="clear" w:color="auto" w:fill="000000" w:themeFill="text1"/>
          </w:tcPr>
          <w:p w14:paraId="214614DB" w14:textId="77777777" w:rsidR="00B83224" w:rsidRPr="0035717B" w:rsidRDefault="00B83224" w:rsidP="00AA765F">
            <w:pPr>
              <w:rPr>
                <w:rFonts w:cstheme="minorHAnsi"/>
                <w:sz w:val="16"/>
                <w:szCs w:val="16"/>
              </w:rPr>
            </w:pPr>
          </w:p>
        </w:tc>
        <w:tc>
          <w:tcPr>
            <w:tcW w:w="345" w:type="dxa"/>
          </w:tcPr>
          <w:p w14:paraId="189AE3DD"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092441A5"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4EF71ECC"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7965595D" w14:textId="77777777" w:rsidR="00B83224" w:rsidRPr="0035717B" w:rsidRDefault="00B83224" w:rsidP="00AA765F">
            <w:pPr>
              <w:rPr>
                <w:rFonts w:cstheme="minorHAnsi"/>
                <w:sz w:val="16"/>
                <w:szCs w:val="16"/>
              </w:rPr>
            </w:pPr>
          </w:p>
        </w:tc>
        <w:tc>
          <w:tcPr>
            <w:tcW w:w="421" w:type="dxa"/>
          </w:tcPr>
          <w:p w14:paraId="40223C25"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7C6A3EEA"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12FC914B"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E5EAE81" w14:textId="77777777" w:rsidR="00B83224" w:rsidRPr="0035717B" w:rsidRDefault="00B83224" w:rsidP="00AA765F">
            <w:pPr>
              <w:rPr>
                <w:rFonts w:cstheme="minorHAnsi"/>
                <w:sz w:val="16"/>
                <w:szCs w:val="16"/>
              </w:rPr>
            </w:pPr>
            <w:r w:rsidRPr="0035717B">
              <w:rPr>
                <w:rFonts w:cstheme="minorHAnsi"/>
                <w:sz w:val="16"/>
                <w:szCs w:val="16"/>
              </w:rPr>
              <w:t>UTD</w:t>
            </w:r>
          </w:p>
        </w:tc>
        <w:tc>
          <w:tcPr>
            <w:tcW w:w="375" w:type="dxa"/>
          </w:tcPr>
          <w:p w14:paraId="115976EA"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30339FCA"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4785C560"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71F1C82B" w14:textId="77777777" w:rsidR="00B83224" w:rsidRPr="0035717B" w:rsidRDefault="00B83224" w:rsidP="00AA765F">
            <w:pPr>
              <w:rPr>
                <w:rFonts w:cstheme="minorHAnsi"/>
                <w:sz w:val="16"/>
                <w:szCs w:val="16"/>
              </w:rPr>
            </w:pPr>
          </w:p>
        </w:tc>
        <w:tc>
          <w:tcPr>
            <w:tcW w:w="376" w:type="dxa"/>
          </w:tcPr>
          <w:p w14:paraId="639900B8"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7FBD90A5" w14:textId="77777777" w:rsidR="00B83224" w:rsidRPr="0035717B" w:rsidRDefault="00B83224" w:rsidP="00AA765F">
            <w:pPr>
              <w:rPr>
                <w:rFonts w:cstheme="minorHAnsi"/>
                <w:sz w:val="16"/>
                <w:szCs w:val="16"/>
              </w:rPr>
            </w:pPr>
          </w:p>
        </w:tc>
        <w:tc>
          <w:tcPr>
            <w:tcW w:w="376" w:type="dxa"/>
          </w:tcPr>
          <w:p w14:paraId="2663092C"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shd w:val="clear" w:color="auto" w:fill="000000" w:themeFill="text1"/>
          </w:tcPr>
          <w:p w14:paraId="4063A0F2" w14:textId="77777777" w:rsidR="00B83224" w:rsidRPr="0035717B" w:rsidRDefault="00B83224" w:rsidP="00AA765F">
            <w:pPr>
              <w:rPr>
                <w:rFonts w:cstheme="minorHAnsi"/>
                <w:sz w:val="16"/>
                <w:szCs w:val="16"/>
              </w:rPr>
            </w:pPr>
          </w:p>
        </w:tc>
        <w:tc>
          <w:tcPr>
            <w:tcW w:w="415" w:type="dxa"/>
            <w:shd w:val="clear" w:color="auto" w:fill="000000" w:themeFill="text1"/>
          </w:tcPr>
          <w:p w14:paraId="49223416" w14:textId="77777777" w:rsidR="00B83224" w:rsidRPr="0035717B" w:rsidRDefault="00B83224" w:rsidP="00AA765F">
            <w:pPr>
              <w:rPr>
                <w:rFonts w:cstheme="minorHAnsi"/>
                <w:sz w:val="16"/>
                <w:szCs w:val="16"/>
              </w:rPr>
            </w:pPr>
          </w:p>
        </w:tc>
        <w:tc>
          <w:tcPr>
            <w:tcW w:w="553" w:type="dxa"/>
          </w:tcPr>
          <w:p w14:paraId="40351778"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4FD22A83"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shd w:val="clear" w:color="auto" w:fill="000000" w:themeFill="text1"/>
          </w:tcPr>
          <w:p w14:paraId="4CB5CE36" w14:textId="77777777" w:rsidR="00B83224" w:rsidRPr="0035717B" w:rsidRDefault="00B83224" w:rsidP="00AA765F">
            <w:pPr>
              <w:rPr>
                <w:rFonts w:cstheme="minorHAnsi"/>
                <w:sz w:val="16"/>
                <w:szCs w:val="16"/>
              </w:rPr>
            </w:pPr>
          </w:p>
        </w:tc>
        <w:tc>
          <w:tcPr>
            <w:tcW w:w="420" w:type="dxa"/>
            <w:shd w:val="clear" w:color="auto" w:fill="000000" w:themeFill="text1"/>
          </w:tcPr>
          <w:p w14:paraId="75B4D9A9" w14:textId="77777777" w:rsidR="00B83224" w:rsidRPr="0035717B" w:rsidRDefault="00B83224" w:rsidP="00AA765F">
            <w:pPr>
              <w:rPr>
                <w:rFonts w:cstheme="minorHAnsi"/>
                <w:sz w:val="16"/>
                <w:szCs w:val="16"/>
              </w:rPr>
            </w:pPr>
          </w:p>
        </w:tc>
        <w:tc>
          <w:tcPr>
            <w:tcW w:w="694" w:type="dxa"/>
          </w:tcPr>
          <w:p w14:paraId="360F25C0"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7E280C3D" w14:textId="77777777" w:rsidR="00B83224" w:rsidRPr="0035717B" w:rsidRDefault="00B83224" w:rsidP="00AA765F">
            <w:pPr>
              <w:rPr>
                <w:rFonts w:cstheme="minorHAnsi"/>
                <w:sz w:val="16"/>
                <w:szCs w:val="16"/>
              </w:rPr>
            </w:pPr>
            <w:r w:rsidRPr="0035717B">
              <w:rPr>
                <w:rFonts w:cstheme="minorHAnsi"/>
                <w:sz w:val="16"/>
                <w:szCs w:val="16"/>
              </w:rPr>
              <w:t>53%</w:t>
            </w:r>
          </w:p>
        </w:tc>
      </w:tr>
      <w:tr w:rsidR="00DD07C6" w:rsidRPr="002F3531" w14:paraId="5D426B6B" w14:textId="77777777" w:rsidTr="00DD07C6">
        <w:trPr>
          <w:trHeight w:val="144"/>
        </w:trPr>
        <w:tc>
          <w:tcPr>
            <w:tcW w:w="1103" w:type="dxa"/>
          </w:tcPr>
          <w:p w14:paraId="4F3E10C6" w14:textId="05331994" w:rsidR="00B83224" w:rsidRPr="0035717B" w:rsidRDefault="00B83224" w:rsidP="00AA765F">
            <w:pPr>
              <w:rPr>
                <w:rFonts w:cstheme="minorHAnsi"/>
                <w:sz w:val="16"/>
                <w:szCs w:val="16"/>
              </w:rPr>
            </w:pPr>
            <w:proofErr w:type="spellStart"/>
            <w:r w:rsidRPr="0035717B">
              <w:rPr>
                <w:rFonts w:cstheme="minorHAnsi"/>
                <w:sz w:val="16"/>
                <w:szCs w:val="16"/>
              </w:rPr>
              <w:t>Knittel</w:t>
            </w:r>
            <w:proofErr w:type="spellEnd"/>
            <w:r w:rsidRPr="0035717B">
              <w:rPr>
                <w:rFonts w:cstheme="minorHAnsi"/>
                <w:sz w:val="16"/>
                <w:szCs w:val="16"/>
              </w:rPr>
              <w:t xml:space="preserve"> and </w:t>
            </w:r>
            <w:proofErr w:type="spellStart"/>
            <w:r w:rsidRPr="0035717B">
              <w:rPr>
                <w:rFonts w:cstheme="minorHAnsi"/>
                <w:sz w:val="16"/>
                <w:szCs w:val="16"/>
              </w:rPr>
              <w:t>Staheli</w:t>
            </w:r>
            <w:proofErr w:type="spellEnd"/>
            <w:r w:rsidRPr="0035717B">
              <w:rPr>
                <w:rFonts w:cstheme="minorHAnsi"/>
                <w:sz w:val="16"/>
                <w:szCs w:val="16"/>
              </w:rPr>
              <w:t xml:space="preserve"> (1976)</w:t>
            </w:r>
            <w:r w:rsidRPr="0035717B">
              <w:rPr>
                <w:rFonts w:cstheme="minorHAnsi"/>
                <w:sz w:val="16"/>
                <w:szCs w:val="16"/>
              </w:rPr>
              <w:fldChar w:fldCharType="begin" w:fldLock="1"/>
            </w:r>
            <w:r w:rsidR="00D471C6">
              <w:rPr>
                <w:rFonts w:cstheme="minorHAnsi"/>
                <w:sz w:val="16"/>
                <w:szCs w:val="16"/>
              </w:rPr>
              <w:instrText>ADDIN CSL_CITATION {"citationItems":[{"id":"ITEM-1","itemData":{"ISBN":"00305898 (ISSN)","PMID":"980415","abstract":"Shoe wedges have no immediate clinically significant effect on the angle of gait in children. The circular Torqheel was found to be more effective, but still corrected only a quarter of the apparent rotatory deformity during gait.","author":[{"dropping-particle":"","family":"Knittel","given":"G","non-dropping-particle":"","parse-names":false,"suffix":""},{"dropping-particle":"","family":"Staheli","given":"L T","non-dropping-particle":"","parse-names":false,"suffix":""}],"container-title":"Orthopedic Clinics of North America","edition":"1976/10/01","id":"ITEM-1","issue":"4","issued":{"date-parts":[["1976"]]},"language":"English","note":"Criteria (Query) \nParticipants Yes Children and Locomotor Disability \n  \nIntervention Yes Theraputic Footwear \n  \nComparators Different types of Therapeutic Footwear\n  \nType of Study Unsure Cross Sectional , Case Series\n  \nPrimary Outcomes Yes Biomechanical \n  \nSecondary Outcomes No\n\nFrom Duplicate 1 (The effectiveness of shoe modifications for intoeing - Knittel, G; Staheli, L T)\n\nCited By :13\nExport Date: 29 January 2018\nCODEN: OCLNA\n\nFrom Duplicate 2 (The effectiveness of shoe modifications for intoeing - Knittel, G; Staheli, L T)\n\nFrom Duplicate 1 (The effectiveness of shoe modifications for intoeing - Knittel, G; Staheli, L T)\n\nCited By :13\nExport Date: 29 January 2018\nCODEN: OCLNA\n\nFrom Duplicate 2 (The effectiveness of shoe modifications for intoeing - Knittel, G; Staheli, L T)\n\nDate of Electronic Publication: 19761001. Current Imprints: Publication: Philadelphia, PA : W.B. Saunders; Original Imprints: Publication: Philadelphia, Saunders.\n\nFrom Duplicate 3 (The effectiveness of shoe modifications for intoeing - Knittel, G; Staheli, L T)\n\nKnittel, G\nStaheli, L T\nJournal Article\nUnited States\nOrthop Clin North Am. 1976 Oct;7(4):1019-25.","page":"1019-1025","publisher":"W.B. Saunders","publisher-place":"United States","title":"The effectiveness of shoe modifications for intoeing","type":"article-journal","volume":"7"},"uris":["http://www.mendeley.com/documents/?uuid=4437fa34-0acb-4b16-8b4d-39f6405b8e00"]}],"mendeley":{"formattedCitation":"(Knittel &amp; Staheli, 1976)","plainTextFormattedCitation":"(Knittel &amp; Staheli, 1976)","previouslyFormattedCitation":"(Knittel &amp; Staheli, 1976)"},"properties":{"noteIndex":0},"schema":"https://github.com/citation-style-language/schema/raw/master/csl-citation.json"}</w:instrText>
            </w:r>
            <w:r w:rsidRPr="0035717B">
              <w:rPr>
                <w:rFonts w:cstheme="minorHAnsi"/>
                <w:sz w:val="16"/>
                <w:szCs w:val="16"/>
              </w:rPr>
              <w:fldChar w:fldCharType="separate"/>
            </w:r>
            <w:r w:rsidR="009A28E3" w:rsidRPr="009A28E3">
              <w:rPr>
                <w:rFonts w:cstheme="minorHAnsi"/>
                <w:noProof/>
                <w:sz w:val="16"/>
                <w:szCs w:val="16"/>
              </w:rPr>
              <w:t>(</w:t>
            </w:r>
            <w:proofErr w:type="spellStart"/>
            <w:r w:rsidR="009A28E3" w:rsidRPr="009A28E3">
              <w:rPr>
                <w:rFonts w:cstheme="minorHAnsi"/>
                <w:noProof/>
                <w:sz w:val="16"/>
                <w:szCs w:val="16"/>
              </w:rPr>
              <w:t>Knittel</w:t>
            </w:r>
            <w:proofErr w:type="spellEnd"/>
            <w:r w:rsidR="009A28E3" w:rsidRPr="009A28E3">
              <w:rPr>
                <w:rFonts w:cstheme="minorHAnsi"/>
                <w:noProof/>
                <w:sz w:val="16"/>
                <w:szCs w:val="16"/>
              </w:rPr>
              <w:t xml:space="preserve"> &amp; Staheli, 1976)</w:t>
            </w:r>
            <w:r w:rsidRPr="0035717B">
              <w:rPr>
                <w:rFonts w:cstheme="minorHAnsi"/>
                <w:sz w:val="16"/>
                <w:szCs w:val="16"/>
              </w:rPr>
              <w:fldChar w:fldCharType="end"/>
            </w:r>
          </w:p>
        </w:tc>
        <w:tc>
          <w:tcPr>
            <w:tcW w:w="1379" w:type="dxa"/>
          </w:tcPr>
          <w:p w14:paraId="1B165ACB" w14:textId="77777777" w:rsidR="00B83224" w:rsidRPr="0035717B" w:rsidRDefault="00B83224" w:rsidP="00AA765F">
            <w:pPr>
              <w:rPr>
                <w:rFonts w:cstheme="minorHAnsi"/>
                <w:sz w:val="16"/>
                <w:szCs w:val="16"/>
              </w:rPr>
            </w:pPr>
            <w:r w:rsidRPr="0035717B">
              <w:rPr>
                <w:rFonts w:cstheme="minorHAnsi"/>
                <w:sz w:val="16"/>
                <w:szCs w:val="16"/>
              </w:rPr>
              <w:t>3</w:t>
            </w:r>
          </w:p>
          <w:p w14:paraId="43A5CF93" w14:textId="77777777" w:rsidR="00B83224" w:rsidRPr="0035717B" w:rsidRDefault="00B83224" w:rsidP="00AA765F">
            <w:pPr>
              <w:rPr>
                <w:rFonts w:cstheme="minorHAnsi"/>
                <w:sz w:val="16"/>
                <w:szCs w:val="16"/>
              </w:rPr>
            </w:pPr>
          </w:p>
          <w:p w14:paraId="4B190C39"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1AF6CE09"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094AF542"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1BAF8B1E" w14:textId="77777777" w:rsidR="00B83224" w:rsidRPr="0035717B" w:rsidRDefault="00B83224" w:rsidP="00AA765F">
            <w:pPr>
              <w:rPr>
                <w:rFonts w:cstheme="minorHAnsi"/>
                <w:sz w:val="16"/>
                <w:szCs w:val="16"/>
              </w:rPr>
            </w:pPr>
            <w:r w:rsidRPr="0035717B">
              <w:rPr>
                <w:rFonts w:cstheme="minorHAnsi"/>
                <w:sz w:val="16"/>
                <w:szCs w:val="16"/>
              </w:rPr>
              <w:t>N</w:t>
            </w:r>
          </w:p>
        </w:tc>
        <w:tc>
          <w:tcPr>
            <w:tcW w:w="345" w:type="dxa"/>
          </w:tcPr>
          <w:p w14:paraId="3878C2D5"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shd w:val="clear" w:color="auto" w:fill="000000" w:themeFill="text1"/>
          </w:tcPr>
          <w:p w14:paraId="0BD7436B" w14:textId="77777777" w:rsidR="00B83224" w:rsidRPr="0035717B" w:rsidRDefault="00B83224" w:rsidP="00AA765F">
            <w:pPr>
              <w:rPr>
                <w:rFonts w:cstheme="minorHAnsi"/>
                <w:sz w:val="16"/>
                <w:szCs w:val="16"/>
              </w:rPr>
            </w:pPr>
          </w:p>
        </w:tc>
        <w:tc>
          <w:tcPr>
            <w:tcW w:w="345" w:type="dxa"/>
          </w:tcPr>
          <w:p w14:paraId="5C4211C6"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6DB0B1B8"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2E9EC30D"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1BAD9015" w14:textId="77777777" w:rsidR="00B83224" w:rsidRPr="0035717B" w:rsidRDefault="00B83224" w:rsidP="00AA765F">
            <w:pPr>
              <w:rPr>
                <w:rFonts w:cstheme="minorHAnsi"/>
                <w:sz w:val="16"/>
                <w:szCs w:val="16"/>
              </w:rPr>
            </w:pPr>
          </w:p>
        </w:tc>
        <w:tc>
          <w:tcPr>
            <w:tcW w:w="421" w:type="dxa"/>
          </w:tcPr>
          <w:p w14:paraId="6C7D3E9B"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1BD7BD5E" w14:textId="77777777" w:rsidR="00B83224" w:rsidRPr="0035717B" w:rsidRDefault="00B83224" w:rsidP="00AA765F">
            <w:pPr>
              <w:rPr>
                <w:rFonts w:cstheme="minorHAnsi"/>
                <w:sz w:val="16"/>
                <w:szCs w:val="16"/>
              </w:rPr>
            </w:pPr>
            <w:r w:rsidRPr="0035717B">
              <w:rPr>
                <w:rFonts w:cstheme="minorHAnsi"/>
                <w:sz w:val="16"/>
                <w:szCs w:val="16"/>
              </w:rPr>
              <w:t>UD</w:t>
            </w:r>
          </w:p>
        </w:tc>
        <w:tc>
          <w:tcPr>
            <w:tcW w:w="415" w:type="dxa"/>
          </w:tcPr>
          <w:p w14:paraId="3E8878C5" w14:textId="77777777" w:rsidR="00B83224" w:rsidRPr="0035717B" w:rsidRDefault="00B83224" w:rsidP="00AA765F">
            <w:pPr>
              <w:rPr>
                <w:rFonts w:cstheme="minorHAnsi"/>
                <w:sz w:val="16"/>
                <w:szCs w:val="16"/>
              </w:rPr>
            </w:pPr>
            <w:r w:rsidRPr="0035717B">
              <w:rPr>
                <w:rFonts w:cstheme="minorHAnsi"/>
                <w:sz w:val="16"/>
                <w:szCs w:val="16"/>
              </w:rPr>
              <w:t>UD</w:t>
            </w:r>
          </w:p>
        </w:tc>
        <w:tc>
          <w:tcPr>
            <w:tcW w:w="415" w:type="dxa"/>
          </w:tcPr>
          <w:p w14:paraId="148DEB32" w14:textId="77777777" w:rsidR="00B83224" w:rsidRPr="0035717B" w:rsidRDefault="00B83224" w:rsidP="00AA765F">
            <w:pPr>
              <w:rPr>
                <w:rFonts w:cstheme="minorHAnsi"/>
                <w:sz w:val="16"/>
                <w:szCs w:val="16"/>
              </w:rPr>
            </w:pPr>
            <w:r w:rsidRPr="0035717B">
              <w:rPr>
                <w:rFonts w:cstheme="minorHAnsi"/>
                <w:sz w:val="16"/>
                <w:szCs w:val="16"/>
              </w:rPr>
              <w:t>UD</w:t>
            </w:r>
          </w:p>
        </w:tc>
        <w:tc>
          <w:tcPr>
            <w:tcW w:w="375" w:type="dxa"/>
          </w:tcPr>
          <w:p w14:paraId="23849789"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30B6295A" w14:textId="77777777" w:rsidR="00B83224" w:rsidRPr="0035717B" w:rsidRDefault="00B83224" w:rsidP="00AA765F">
            <w:pPr>
              <w:rPr>
                <w:rFonts w:cstheme="minorHAnsi"/>
                <w:sz w:val="16"/>
                <w:szCs w:val="16"/>
              </w:rPr>
            </w:pPr>
            <w:r w:rsidRPr="0035717B">
              <w:rPr>
                <w:rFonts w:cstheme="minorHAnsi"/>
                <w:sz w:val="16"/>
                <w:szCs w:val="16"/>
              </w:rPr>
              <w:t>UTD</w:t>
            </w:r>
          </w:p>
        </w:tc>
        <w:tc>
          <w:tcPr>
            <w:tcW w:w="376" w:type="dxa"/>
          </w:tcPr>
          <w:p w14:paraId="575D3F94"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2F5D0176" w14:textId="77777777" w:rsidR="00B83224" w:rsidRPr="0035717B" w:rsidRDefault="00B83224" w:rsidP="00AA765F">
            <w:pPr>
              <w:rPr>
                <w:rFonts w:cstheme="minorHAnsi"/>
                <w:sz w:val="16"/>
                <w:szCs w:val="16"/>
              </w:rPr>
            </w:pPr>
          </w:p>
        </w:tc>
        <w:tc>
          <w:tcPr>
            <w:tcW w:w="376" w:type="dxa"/>
          </w:tcPr>
          <w:p w14:paraId="1E0DC68A"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1186583A" w14:textId="77777777" w:rsidR="00B83224" w:rsidRPr="0035717B" w:rsidRDefault="00B83224" w:rsidP="00AA765F">
            <w:pPr>
              <w:rPr>
                <w:rFonts w:cstheme="minorHAnsi"/>
                <w:sz w:val="16"/>
                <w:szCs w:val="16"/>
              </w:rPr>
            </w:pPr>
          </w:p>
        </w:tc>
        <w:tc>
          <w:tcPr>
            <w:tcW w:w="376" w:type="dxa"/>
          </w:tcPr>
          <w:p w14:paraId="69F37678"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shd w:val="clear" w:color="auto" w:fill="000000" w:themeFill="text1"/>
          </w:tcPr>
          <w:p w14:paraId="3C14CBC9" w14:textId="77777777" w:rsidR="00B83224" w:rsidRPr="0035717B" w:rsidRDefault="00B83224" w:rsidP="00AA765F">
            <w:pPr>
              <w:rPr>
                <w:rFonts w:cstheme="minorHAnsi"/>
                <w:sz w:val="16"/>
                <w:szCs w:val="16"/>
              </w:rPr>
            </w:pPr>
          </w:p>
        </w:tc>
        <w:tc>
          <w:tcPr>
            <w:tcW w:w="415" w:type="dxa"/>
            <w:shd w:val="clear" w:color="auto" w:fill="000000" w:themeFill="text1"/>
          </w:tcPr>
          <w:p w14:paraId="04DAB0F8" w14:textId="77777777" w:rsidR="00B83224" w:rsidRPr="0035717B" w:rsidRDefault="00B83224" w:rsidP="00AA765F">
            <w:pPr>
              <w:rPr>
                <w:rFonts w:cstheme="minorHAnsi"/>
                <w:sz w:val="16"/>
                <w:szCs w:val="16"/>
              </w:rPr>
            </w:pPr>
          </w:p>
        </w:tc>
        <w:tc>
          <w:tcPr>
            <w:tcW w:w="553" w:type="dxa"/>
          </w:tcPr>
          <w:p w14:paraId="54C3D07E"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772246AA"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shd w:val="clear" w:color="auto" w:fill="000000" w:themeFill="text1"/>
          </w:tcPr>
          <w:p w14:paraId="78FDE03D" w14:textId="77777777" w:rsidR="00B83224" w:rsidRPr="0035717B" w:rsidRDefault="00B83224" w:rsidP="00AA765F">
            <w:pPr>
              <w:rPr>
                <w:rFonts w:cstheme="minorHAnsi"/>
                <w:sz w:val="16"/>
                <w:szCs w:val="16"/>
              </w:rPr>
            </w:pPr>
          </w:p>
        </w:tc>
        <w:tc>
          <w:tcPr>
            <w:tcW w:w="420" w:type="dxa"/>
            <w:shd w:val="clear" w:color="auto" w:fill="000000" w:themeFill="text1"/>
          </w:tcPr>
          <w:p w14:paraId="3E90875C" w14:textId="77777777" w:rsidR="00B83224" w:rsidRPr="0035717B" w:rsidRDefault="00B83224" w:rsidP="00AA765F">
            <w:pPr>
              <w:rPr>
                <w:rFonts w:cstheme="minorHAnsi"/>
                <w:sz w:val="16"/>
                <w:szCs w:val="16"/>
              </w:rPr>
            </w:pPr>
          </w:p>
        </w:tc>
        <w:tc>
          <w:tcPr>
            <w:tcW w:w="694" w:type="dxa"/>
          </w:tcPr>
          <w:p w14:paraId="49A5B05C"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746B8E63" w14:textId="77777777" w:rsidR="00B83224" w:rsidRPr="0035717B" w:rsidRDefault="00B83224" w:rsidP="00AA765F">
            <w:pPr>
              <w:rPr>
                <w:rFonts w:cstheme="minorHAnsi"/>
                <w:sz w:val="16"/>
                <w:szCs w:val="16"/>
              </w:rPr>
            </w:pPr>
            <w:r w:rsidRPr="0035717B">
              <w:rPr>
                <w:rFonts w:cstheme="minorHAnsi"/>
                <w:sz w:val="16"/>
                <w:szCs w:val="16"/>
              </w:rPr>
              <w:t xml:space="preserve">36% </w:t>
            </w:r>
          </w:p>
        </w:tc>
      </w:tr>
      <w:tr w:rsidR="00DD07C6" w:rsidRPr="002F3531" w14:paraId="0857E91F" w14:textId="77777777" w:rsidTr="00DD07C6">
        <w:trPr>
          <w:trHeight w:val="144"/>
        </w:trPr>
        <w:tc>
          <w:tcPr>
            <w:tcW w:w="1103" w:type="dxa"/>
          </w:tcPr>
          <w:p w14:paraId="581FC0A9" w14:textId="08ACD44A" w:rsidR="00B83224" w:rsidRPr="0035717B" w:rsidRDefault="00B83224" w:rsidP="00AA765F">
            <w:pPr>
              <w:rPr>
                <w:rFonts w:cstheme="minorHAnsi"/>
                <w:sz w:val="16"/>
                <w:szCs w:val="16"/>
              </w:rPr>
            </w:pPr>
            <w:proofErr w:type="spellStart"/>
            <w:r w:rsidRPr="0035717B">
              <w:rPr>
                <w:rFonts w:cstheme="minorHAnsi"/>
                <w:sz w:val="16"/>
                <w:szCs w:val="16"/>
              </w:rPr>
              <w:t>Wesdock</w:t>
            </w:r>
            <w:proofErr w:type="spellEnd"/>
            <w:r w:rsidRPr="0035717B">
              <w:rPr>
                <w:rFonts w:cstheme="minorHAnsi"/>
                <w:sz w:val="16"/>
                <w:szCs w:val="16"/>
              </w:rPr>
              <w:t xml:space="preserve"> &amp; Edge (2003)</w:t>
            </w:r>
            <w:r w:rsidRPr="0035717B">
              <w:rPr>
                <w:rFonts w:cstheme="minorHAnsi"/>
                <w:sz w:val="16"/>
                <w:szCs w:val="16"/>
              </w:rPr>
              <w:fldChar w:fldCharType="begin" w:fldLock="1"/>
            </w:r>
            <w:r w:rsidR="00D471C6">
              <w:rPr>
                <w:rFonts w:cstheme="minorHAnsi"/>
                <w:sz w:val="16"/>
                <w:szCs w:val="16"/>
              </w:rPr>
              <w:instrText>ADDIN CSL_CITATION {"citationItems":[{"id":"ITEM-1","itemData":{"DOI":"10.1097/01.PEP.0000096383.80789.A4","ISBN":"0898-5669","PMID":"17057458","abstract":"Purpose: Effects of wedged shoes with solid ankle-foot orthoses (WAFOs) on standing balance (SB) were evaluated, as well as effects of AFOs alone on knee extension (KE) in children with cerebral palsy who crouch.Methods: Using a repeated-measures design, 11 children (four to 13 years old) were tested four times at two-week intervals. AFO intervention comprised the first four weeks and WAFO intervention the second four weeks. SB and KE were measured during three conditions at each visit: no orthoses (NO), AFO, and WAFO. Test-retest reliability and AFO effects on KE were examined after the first month. WAFO effects on SB were examined after the second month.Results: Intraclass correlation coefficients for KE were 0.89 (NO), 0.83 (AFO), and 0.81 (WAFO), and for SB, they were 0.98 (NO), 0.98 (AFO), and 0.97 (WAFO). Paired t tests for KE after AFO intervention were not significant. Restricted maximum likelihood estimations for SB were not significant. A post hoc power analysis of 68% suggested a type II error.Conclusion: Further study is warranted to establish efficacy.","author":[{"dropping-particle":"","family":"Wesdock","given":"Kimberly A","non-dropping-particle":"","parse-names":false,"suffix":""},{"dropping-particle":"","family":"Edge","given":"Annabel M","non-dropping-particle":"","parse-names":false,"suffix":""}],"container-title":"Pediatric Physical Therapy","id":"ITEM-1","issue":"4","issued":{"date-parts":[["2003"]]},"language":"English","note":"From Duplicate 1 (Effects of wedged shoes and ankle-foot orthoses on standing balance and knee extension in children with cerebral palsy who crouch - Wesdock, K A; Edge, A M)\n\npictorial; research; tables/charts. Journal Subset: Allied Health; Peer Reviewed; USA. NLM UID: 8912748.\nPMID: 17057458.\n\nFrom Duplicate 2 (Effects of wedged shoes and ankle-foot orthoses on standing balance and knee extension in children with cerebral palsy who crouch - Wesdock, Kimberly A; Edge, Annabel M)\n\nFrom Duplicate 1 (Effects of Wedged Shoes and Ankle-Foot Orthoses on Standing Balance and Knee Extension in Children with Cerebral Palsy Who Crouch - Wesdock, K A; Edge, A M)\n\nCited By :14\nExport Date: 29 January 2018\nCODEN: PPTHE\nCorrespondence Address: Wesdock, K.A.; Motion Analysis Laboratory, Children's Hospital, 2924 Brook Road, Richmond, VA 23220-1298, United States; email: kwesdock@chva.org\nReferences: Gage, J., (1991) Gait Analysis in Cerebral Palsy, , London: MacKeith Press; Sutherland, D., Cooper, L., The pathomechanics of progressive crouch gait in spastic diplegia (1978) Orthop Clin North Am, 9, pp. 143-154; Palisano, R., Rosenbaum, P., Walter, S., Development and reliability of a system to classify gross motor function of children with cerebral palsy (1997) Dev Med Child Neurol, 39, pp. 214-223; Burtner, P.A., Qualls, C., Woollacott, M.H., Muscle activation characteristics of stance balance control in children with spastic cerebral palsy (1998) Gait Posture, 8, pp. 163-174; Woollacott, M.H., Burtner, P., Jensen, J., Development of postural responses during standing in healthy children and children with spastic diplegia (1998) Neurosci Biobehav Rev, 22, pp. 583-589; Embrey, D.G., Yates, L., Mott, D.H., Effects of neurodevelopmental treatment and orthoses on knee flexion during gait: A single-subject design (1990) Phys Ther, 70, pp. 626-637; Chambers, H.G., Treatment of functional limitations at the knee in ambulatory children with cerebral palsy (2001) Eur J Neurol, 8, pp. 59-74; Abel, M.F., Juhl, G.A., Vaughan, C.L., Gait assessment of fixed ankle-foot orthoses in children with spastic diplegia (1998) Arch Phys Med Rehabil, 79, pp. 126-133; Radtka, S., Skinner, S., Dixon, D., A comparison of gait with solid, dynamic, and no ankle-foot orthoses in children with spastic cerebral palsy (1997) Phys Ther, 77, pp. 395-409; Rethlefsen, S., Kay, R., Dennis, S., The effects of fixed and articulated ankle-foot orthoses on gait patterns in subjects with cerebral palsy (1999) J Pediatr Orthop, 19, pp. 470-474; Westcott, S., Lowes, L., Richardson, P., Evaluation of postural stability in children: Current theories and assessment tools (1997) Phys Ther, 77, pp. 629-645; Burtner, P., Woollacott, M., Qualls, C., Stance balance control with orthoses in a group of children with spastic cerebral palsy (1999) Dev Med Child Neurol, 41, pp. 748-757; Maki, B., McIlroy, W., The role of limb movements in maintaining upright stance: The &amp;quot;change-in-support&amp;quot; strategy (1997) Phys Ther, 77, pp. 488-507; Butler, P., Nene, A., The biomechanics of fixed ankle foot orthoses and their potential in the management of cerebral palsied children (1991) Physiotherapy, 77, pp. 81-88; Harris, S., Riffle, K., Effects of inhibitive ankle-foot orthoses on standing balance in a child with cerebral palsy (1986) Phys Ther, 66, pp. 663-667; Kott, K.M., Held, S.L., Effects of orthoses on upright functional skills of children and adolescents with cerebral palsy (2002) Pediatr Phys Ther, 14, pp. 199-207; Cerny, K., Perry, J., Walker, J., Adaptations during the stance phase of gait for simulated flexion contractures at the knee (1994) Orthopedics, 17, pp. 501-513; Cook, T., Cozzens, B., The effects of heel height and ankle-foot-orthosis configuration on weight line location: A demonstration of principles (1976) Orthotics Prosthetics, 30, pp. 43-46; Franklin, M.E., Chenier, T.C., Brauninger, L., Effect of positive heel inclination on posture (1995) J Orthop Sports Phys Ther, 21, pp. 94-99; Wesdock, K., Jayakumar, S., MacEwen, G., Arthrogryposis. Early intervention and management (1989) Pediatr Phys Ther, 1, p. 183; Donohoe, M., Bleakney, D., Arthrogryposis multiplex congenita (2000) Physical Therapy for Children. 2nd Ed., pp. 302-319. , Campbell SK, Van der Linden DW, Palisano RJ, eds. Philadelphia: WB Saunders; Portney, L., Watkins, M., (1993) Foundations of Clinical Research: Applications to Practice, , East Norwalk, CT: Appleton &amp;amp; Lange; Vincent, W., (1999) Statistics in Kinesiology. 2nd Ed., , Champaign, IL: Human Kinetics; Vonesh, E., Chinchilli, V., (1997) Linear and Nonlinear Models for the Analysis of Repeated Measurements, , New York: Marcel Dekker; Littel, R., Freund, R., Spector, P., (1991) SAS® System for Linear Models. 3rd Ed., , Cary, NC: SAS Institute; Perry, J., Kinesiology of lower extremity bracing (1974) Clin Orthop, 102, pp. 18-31; Franjoine, M.R., Gunther, J.S., Taylor, M.J., Pediatric balance scale: A modified version of the Berg balance scale for the school-age child with mild to moderate motor impairment (2003) Pediatr Phys Ther, 15, pp. 114-128\n\nFrom Duplicate 2 (Effects of wedged shoes and ankle-foot orthoses on standing balance and knee extension in children with cerebral palsy who crouch - Wesdock, K A; Edge, A M)\n\npictorial; research; tables/charts. Journal Subset: Allied Health; Peer Reviewed; USA. NLM UID: 8912748.\nPMID: 17057458.\n\nFrom Duplicate 3 (Effects of wedged shoes and ankle-foot orthoses on standing balance and knee extension in children with cerebral palsy who crouch - Wesdock, Kimberly A; Edge, Annabel M)\n\nDate of Electronic Publication: 20031201. Current Imprints: Publication: : Hagerstown, MD : Lippincott Williams &amp;amp; Wilkins; Original Imprints: Publication: [Baltimore, MD] : Williams &amp;amp; Wilkins, [c1989-","page":"221-231","publisher":"Lippincott Williams &amp; Wilkins","publisher-place":"Baltimore, Maryland","title":"Effects of wedged shoes and ankle-foot orthoses on standing balance and knee extension in children with cerebral palsy who crouch","type":"article-journal","volume":"15"},"uris":["http://www.mendeley.com/documents/?uuid=0e3e0942-dcf7-43db-b3ba-a786a8326d6f"]}],"mendeley":{"formattedCitation":"(Wesdock &amp; Edge, 2003)","plainTextFormattedCitation":"(Wesdock &amp; Edge, 2003)","previouslyFormattedCitation":"(Wesdock &amp; Edge, 2003)"},"properties":{"noteIndex":0},"schema":"https://github.com/citation-style-language/schema/raw/master/csl-citation.json"}</w:instrText>
            </w:r>
            <w:r w:rsidRPr="0035717B">
              <w:rPr>
                <w:rFonts w:cstheme="minorHAnsi"/>
                <w:sz w:val="16"/>
                <w:szCs w:val="16"/>
              </w:rPr>
              <w:fldChar w:fldCharType="separate"/>
            </w:r>
            <w:r w:rsidR="009A28E3" w:rsidRPr="009A28E3">
              <w:rPr>
                <w:rFonts w:cstheme="minorHAnsi"/>
                <w:noProof/>
                <w:sz w:val="16"/>
                <w:szCs w:val="16"/>
              </w:rPr>
              <w:t>(</w:t>
            </w:r>
            <w:proofErr w:type="spellStart"/>
            <w:r w:rsidR="009A28E3" w:rsidRPr="009A28E3">
              <w:rPr>
                <w:rFonts w:cstheme="minorHAnsi"/>
                <w:noProof/>
                <w:sz w:val="16"/>
                <w:szCs w:val="16"/>
              </w:rPr>
              <w:t>Wesdock</w:t>
            </w:r>
            <w:proofErr w:type="spellEnd"/>
            <w:r w:rsidR="009A28E3" w:rsidRPr="009A28E3">
              <w:rPr>
                <w:rFonts w:cstheme="minorHAnsi"/>
                <w:noProof/>
                <w:sz w:val="16"/>
                <w:szCs w:val="16"/>
              </w:rPr>
              <w:t xml:space="preserve"> &amp; Edge, 2003)</w:t>
            </w:r>
            <w:r w:rsidRPr="0035717B">
              <w:rPr>
                <w:rFonts w:cstheme="minorHAnsi"/>
                <w:sz w:val="16"/>
                <w:szCs w:val="16"/>
              </w:rPr>
              <w:fldChar w:fldCharType="end"/>
            </w:r>
          </w:p>
        </w:tc>
        <w:tc>
          <w:tcPr>
            <w:tcW w:w="1379" w:type="dxa"/>
          </w:tcPr>
          <w:p w14:paraId="552EF699" w14:textId="77777777" w:rsidR="00B83224" w:rsidRPr="0035717B" w:rsidRDefault="00B83224" w:rsidP="00AA765F">
            <w:pPr>
              <w:rPr>
                <w:rFonts w:cstheme="minorHAnsi"/>
                <w:sz w:val="16"/>
                <w:szCs w:val="16"/>
              </w:rPr>
            </w:pPr>
            <w:r w:rsidRPr="0035717B">
              <w:rPr>
                <w:rFonts w:cstheme="minorHAnsi"/>
                <w:sz w:val="16"/>
                <w:szCs w:val="16"/>
              </w:rPr>
              <w:t>3</w:t>
            </w:r>
          </w:p>
          <w:p w14:paraId="05B7384F" w14:textId="77777777" w:rsidR="00B83224" w:rsidRPr="0035717B" w:rsidRDefault="00B83224" w:rsidP="00AA765F">
            <w:pPr>
              <w:rPr>
                <w:rFonts w:cstheme="minorHAnsi"/>
                <w:sz w:val="16"/>
                <w:szCs w:val="16"/>
              </w:rPr>
            </w:pPr>
            <w:r w:rsidRPr="0035717B">
              <w:rPr>
                <w:rFonts w:cstheme="minorHAnsi"/>
                <w:sz w:val="16"/>
                <w:szCs w:val="16"/>
              </w:rPr>
              <w:t>Cross Over Study</w:t>
            </w:r>
          </w:p>
        </w:tc>
        <w:tc>
          <w:tcPr>
            <w:tcW w:w="490" w:type="dxa"/>
          </w:tcPr>
          <w:p w14:paraId="60F7D150"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1E25E71F"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2F2049CF"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04BC50DC"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shd w:val="clear" w:color="auto" w:fill="000000" w:themeFill="text1"/>
          </w:tcPr>
          <w:p w14:paraId="4776C669" w14:textId="77777777" w:rsidR="00B83224" w:rsidRPr="0035717B" w:rsidRDefault="00B83224" w:rsidP="00AA765F">
            <w:pPr>
              <w:rPr>
                <w:rFonts w:cstheme="minorHAnsi"/>
                <w:sz w:val="16"/>
                <w:szCs w:val="16"/>
              </w:rPr>
            </w:pPr>
          </w:p>
        </w:tc>
        <w:tc>
          <w:tcPr>
            <w:tcW w:w="345" w:type="dxa"/>
          </w:tcPr>
          <w:p w14:paraId="32A696B7"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3BF0CBE3"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1FCAA267"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3BC50237" w14:textId="77777777" w:rsidR="00B83224" w:rsidRPr="0035717B" w:rsidRDefault="00B83224" w:rsidP="00AA765F">
            <w:pPr>
              <w:rPr>
                <w:rFonts w:cstheme="minorHAnsi"/>
                <w:sz w:val="16"/>
                <w:szCs w:val="16"/>
              </w:rPr>
            </w:pPr>
            <w:r w:rsidRPr="0035717B">
              <w:rPr>
                <w:rFonts w:cstheme="minorHAnsi"/>
                <w:sz w:val="16"/>
                <w:szCs w:val="16"/>
              </w:rPr>
              <w:t>Y</w:t>
            </w:r>
          </w:p>
        </w:tc>
        <w:tc>
          <w:tcPr>
            <w:tcW w:w="421" w:type="dxa"/>
          </w:tcPr>
          <w:p w14:paraId="0FF2C5AF"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6F968BE9"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7D825277"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0BA2A3EF" w14:textId="77777777" w:rsidR="00B83224" w:rsidRPr="0035717B" w:rsidRDefault="00B83224" w:rsidP="00AA765F">
            <w:pPr>
              <w:rPr>
                <w:rFonts w:cstheme="minorHAnsi"/>
                <w:sz w:val="16"/>
                <w:szCs w:val="16"/>
              </w:rPr>
            </w:pPr>
            <w:r w:rsidRPr="0035717B">
              <w:rPr>
                <w:rFonts w:cstheme="minorHAnsi"/>
                <w:sz w:val="16"/>
                <w:szCs w:val="16"/>
              </w:rPr>
              <w:t>UTD</w:t>
            </w:r>
          </w:p>
        </w:tc>
        <w:tc>
          <w:tcPr>
            <w:tcW w:w="375" w:type="dxa"/>
          </w:tcPr>
          <w:p w14:paraId="7977AF4F"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7F8D5F55"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6D8F46F9"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2CA2AB7B"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77994C3F"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4F0F006D" w14:textId="77777777" w:rsidR="00B83224" w:rsidRPr="0035717B" w:rsidRDefault="00B83224" w:rsidP="00AA765F">
            <w:pPr>
              <w:rPr>
                <w:rFonts w:cstheme="minorHAnsi"/>
                <w:sz w:val="16"/>
                <w:szCs w:val="16"/>
              </w:rPr>
            </w:pPr>
            <w:r w:rsidRPr="0035717B">
              <w:rPr>
                <w:rFonts w:cstheme="minorHAnsi"/>
                <w:sz w:val="16"/>
                <w:szCs w:val="16"/>
              </w:rPr>
              <w:t>UTD</w:t>
            </w:r>
          </w:p>
        </w:tc>
        <w:tc>
          <w:tcPr>
            <w:tcW w:w="376" w:type="dxa"/>
          </w:tcPr>
          <w:p w14:paraId="0D903309"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shd w:val="clear" w:color="auto" w:fill="000000" w:themeFill="text1"/>
          </w:tcPr>
          <w:p w14:paraId="7002A726" w14:textId="77777777" w:rsidR="00B83224" w:rsidRPr="0035717B" w:rsidRDefault="00B83224" w:rsidP="00AA765F">
            <w:pPr>
              <w:rPr>
                <w:rFonts w:cstheme="minorHAnsi"/>
                <w:sz w:val="16"/>
                <w:szCs w:val="16"/>
              </w:rPr>
            </w:pPr>
          </w:p>
        </w:tc>
        <w:tc>
          <w:tcPr>
            <w:tcW w:w="415" w:type="dxa"/>
            <w:shd w:val="clear" w:color="auto" w:fill="000000" w:themeFill="text1"/>
          </w:tcPr>
          <w:p w14:paraId="30D35690" w14:textId="77777777" w:rsidR="00B83224" w:rsidRPr="0035717B" w:rsidRDefault="00B83224" w:rsidP="00AA765F">
            <w:pPr>
              <w:rPr>
                <w:rFonts w:cstheme="minorHAnsi"/>
                <w:sz w:val="16"/>
                <w:szCs w:val="16"/>
              </w:rPr>
            </w:pPr>
          </w:p>
        </w:tc>
        <w:tc>
          <w:tcPr>
            <w:tcW w:w="553" w:type="dxa"/>
          </w:tcPr>
          <w:p w14:paraId="36ACB299"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1A4C5AB8"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shd w:val="clear" w:color="auto" w:fill="000000" w:themeFill="text1"/>
          </w:tcPr>
          <w:p w14:paraId="7E411517" w14:textId="77777777" w:rsidR="00B83224" w:rsidRPr="0035717B" w:rsidRDefault="00B83224" w:rsidP="00AA765F">
            <w:pPr>
              <w:rPr>
                <w:rFonts w:cstheme="minorHAnsi"/>
                <w:sz w:val="16"/>
                <w:szCs w:val="16"/>
              </w:rPr>
            </w:pPr>
          </w:p>
        </w:tc>
        <w:tc>
          <w:tcPr>
            <w:tcW w:w="420" w:type="dxa"/>
          </w:tcPr>
          <w:p w14:paraId="21D301CD" w14:textId="77777777" w:rsidR="00B83224" w:rsidRPr="0035717B" w:rsidRDefault="00B83224" w:rsidP="00AA765F">
            <w:pPr>
              <w:rPr>
                <w:rFonts w:cstheme="minorHAnsi"/>
                <w:sz w:val="16"/>
                <w:szCs w:val="16"/>
              </w:rPr>
            </w:pPr>
            <w:r w:rsidRPr="0035717B">
              <w:rPr>
                <w:rFonts w:cstheme="minorHAnsi"/>
                <w:sz w:val="16"/>
                <w:szCs w:val="16"/>
              </w:rPr>
              <w:t>Y</w:t>
            </w:r>
          </w:p>
        </w:tc>
        <w:tc>
          <w:tcPr>
            <w:tcW w:w="694" w:type="dxa"/>
          </w:tcPr>
          <w:p w14:paraId="36F8E56C"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058632CF" w14:textId="77777777" w:rsidR="00B83224" w:rsidRPr="0035717B" w:rsidRDefault="00B83224" w:rsidP="00AA765F">
            <w:pPr>
              <w:rPr>
                <w:rFonts w:cstheme="minorHAnsi"/>
                <w:sz w:val="16"/>
                <w:szCs w:val="16"/>
              </w:rPr>
            </w:pPr>
            <w:r w:rsidRPr="0035717B">
              <w:rPr>
                <w:rFonts w:cstheme="minorHAnsi"/>
                <w:sz w:val="16"/>
                <w:szCs w:val="16"/>
              </w:rPr>
              <w:t>52%</w:t>
            </w:r>
          </w:p>
        </w:tc>
      </w:tr>
      <w:tr w:rsidR="00B83224" w:rsidRPr="002F3531" w14:paraId="50E9D24D" w14:textId="77777777" w:rsidTr="00DD07C6">
        <w:trPr>
          <w:trHeight w:val="185"/>
        </w:trPr>
        <w:tc>
          <w:tcPr>
            <w:tcW w:w="14601" w:type="dxa"/>
            <w:gridSpan w:val="30"/>
          </w:tcPr>
          <w:p w14:paraId="2F970D66" w14:textId="77777777" w:rsidR="00B83224" w:rsidRPr="0035717B" w:rsidRDefault="00B83224" w:rsidP="00AA765F">
            <w:pPr>
              <w:rPr>
                <w:rFonts w:cstheme="minorHAnsi"/>
                <w:b/>
                <w:bCs/>
                <w:sz w:val="16"/>
                <w:szCs w:val="16"/>
              </w:rPr>
            </w:pPr>
            <w:r w:rsidRPr="0035717B">
              <w:rPr>
                <w:rFonts w:cstheme="minorHAnsi"/>
                <w:b/>
                <w:bCs/>
                <w:sz w:val="16"/>
                <w:szCs w:val="16"/>
              </w:rPr>
              <w:t>Functional Instability</w:t>
            </w:r>
          </w:p>
        </w:tc>
      </w:tr>
      <w:tr w:rsidR="00DD07C6" w:rsidRPr="002F3531" w14:paraId="46F8A5C6" w14:textId="77777777" w:rsidTr="00DD07C6">
        <w:trPr>
          <w:trHeight w:val="961"/>
        </w:trPr>
        <w:tc>
          <w:tcPr>
            <w:tcW w:w="1103" w:type="dxa"/>
          </w:tcPr>
          <w:p w14:paraId="3535C26B" w14:textId="2D2F7F6F" w:rsidR="00B83224" w:rsidRPr="0035717B" w:rsidRDefault="00B83224" w:rsidP="00AA765F">
            <w:pPr>
              <w:rPr>
                <w:rFonts w:cstheme="minorHAnsi"/>
                <w:sz w:val="16"/>
                <w:szCs w:val="16"/>
              </w:rPr>
            </w:pPr>
            <w:r w:rsidRPr="0035717B">
              <w:rPr>
                <w:rFonts w:cstheme="minorHAnsi"/>
                <w:sz w:val="16"/>
                <w:szCs w:val="16"/>
              </w:rPr>
              <w:t>Ramstrand et al (2008)</w:t>
            </w:r>
            <w:r w:rsidRPr="0035717B">
              <w:rPr>
                <w:rFonts w:cstheme="minorHAnsi"/>
                <w:sz w:val="16"/>
                <w:szCs w:val="16"/>
              </w:rPr>
              <w:fldChar w:fldCharType="begin" w:fldLock="1"/>
            </w:r>
            <w:r w:rsidR="00D471C6">
              <w:rPr>
                <w:rFonts w:cstheme="minorHAnsi"/>
                <w:sz w:val="16"/>
                <w:szCs w:val="16"/>
              </w:rPr>
              <w:instrText>ADDIN CSL_CITATION {"citationItems":[{"id":"ITEM-1","itemData":{"DOI":"10.1080/03093640802339403","ISBN":"0309-3646","PMID":"18985552","abstract":"This study aimed to investigate if prolonged use of shoes incorporating an unstable sole construction could facilitate improvements of balance in a sample of developmentally disabled children. Ten children (six male and four female) aged between 10 and 17 years participated in the study. Children were fitted with shoes incorporating an unstable sole (Masai Barefoot Technology) and instructed to wear them for a minimum of two hours per day for eight weeks. A within subjects repeated measures design was used. Children were tested prior to receiving the shoes, four weeks after receiving the shoes and eight weeks after receiving the shoes. A force plate capable of rotating about a single axis (NeuroCom International Inc, Oregon) was used to test static balance, reactive balance and directional control. Static balance was not found to be influenced by prolonged use of the footwear; however, significant improvements were noted in children's reactive balance both with the shoes and barefoot. Results suggest that reactive balance can be improved by prolonged and regular use of shoes incorporating an unstable sole construction.;","author":[{"dropping-particle":"","family":"Ramstrand","given":"Nerrolyn","non-dropping-particle":"","parse-names":false,"suffix":""},{"dropping-particle":"","family":"Andersson","given":"Christina Björk","non-dropping-particle":"","parse-names":false,"suffix":""},{"dropping-particle":"","family":"Rusaw","given":"David","non-dropping-particle":"","parse-names":false,"suffix":""},{"dropping-particle":"","family":"Björk Andersson","given":"C","non-dropping-particle":"","parse-names":false,"suffix":""},{"dropping-particle":"","family":"Rusaw","given":"David","non-dropping-particle":"","parse-names":false,"suffix":""}],"container-title":"Prosthet Orthot Int","edition":"2008/11/06","id":"ITEM-1","issue":"4","issued":{"date-parts":[["2008"]]},"language":"English","note":"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rol during dynamic stance in chronic low back pain patients (2006) Gait Posture, 24 (3), pp. 349-355; Cheng, P.-T., Wang, C.-M., Chung, C.-Y., Chen, C.-L., Effects of visual feedback rhythmic weight-shift training on hemiplegic stroke patients (2004) Clin Rehabil, 18, pp. 747-753; Beckley, D.J., Panzer, V.P., Remler, V.P., Ilog, L.B., Bloem, B.R., Clinical correlates of motor performance during paced postural tasks in Parkinson's disease (1995) J Neurological Sci, 132, pp. 133-138; Horak, F.B., Henry, S.M., Shumway-Cook, A., Postural perturbations: New insights for treatment of balance disorders (1997) Phys Ther, 77 (5), pp. 517-533; Horak, F.B., Nashner, L.M., Central programming of postural movements: Adaptation to altered support surface configurations (1986) J Neurophysiol, 55, pp. 1369-1381\n\nFrom Duplicate 2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 balance in children with developmental disabilities: a pilot study - Ramstrand, N; Andersson, C B; Rusaw, D)\n\nresearch. Journal Subset: Allied Health; USA. Special Interest: Occupational Therapy; Physical Therapy. NLM UID: 7707720.\nPMID: 18985552.\n\nFrom Duplicate 3 (Effects of an unstable shoe construction on standing balance in children with developmental disabilities: a pilot study - Ramstrand, N; Andersson, C B; Rusaw, D)\n\n1746-1553\nRamstrand, Nerrolyn\nAndersson, Christina Bjork\nRusaw, David\nJournal Article\nRandomized Controlled Trial\nEngland\nProsthet Orthot Int. 2008 Dec;32(4):422-33. doi: 10.1080/03093640802339403.\n\nFrom Duplicate 2 (Effects of an unstable shoe construction on standing balance in children with developmental disabilities: a pilot study - Ramstrand, Nerrolyn; Andersson, Christina Björk; Rusaw, David; Björk Andersson, C; Rusaw, David)\n\nFrom Duplicate 1 (Effects of an unstable shoe construction on standing balance in children with developmental disabilities: a pilot study - Ramstrand, Nerrolyn; Andersson, Christina Björk; Rusaw, David)\n\nFrom Duplicate 1 (Effects of an unstable shoe construction on standing balance in children with developmental disabilities: a pilot study - Ramstrand, Nerrolyn; Andersson, Christina Björk; Rusaw, David)\n\nDate of Electronic Publication: 20081201. Current Imprints: Publication: March 2011- : London : Sage; Original Imprints: Publication: Hellerup, Denmark, International Society for Prosthetics and Orthotics.\n\nFrom Duplicate 2 (Effects of an unstable shoe construction on standingbalance in children with developmental disabilities: A pilot study - Ramstrand, Nerrolyn; Andersson, Christina Björk; Rusaw, David; Björk Andersson, C; Rusaw, David)\n\nCriteria (Query) \nParticipants Yes Children and Locomotor Disability \n  \nIntervention Yes Theraputic Footwear \n  \nComparators No\n  \nType of Study Controlled Before After study \n  \nPrimary Outcomes Biomechanics \n  \nSecondary Outcomes No\nFrom Duplicate 1 (Effects of an unstable shoe construction on standingbalance in children with developmental disabilities: A pilot study - Ramstrand, N; Björk Andersson, C; Rusaw, D)\n\nCited By :22\nExport Date: 29 January 2018\nCODEN: POIND\nCorrespondence Address: Ramstrand, N.; Department of Rehabilitation, Jönköping University, Jönköping, Sweden\nReferences: Yim-Chiplis, P.K., Talbot, L.A., Defining and measuring balance in adults (2000) Biological Research for Nursing, 1 (4), pp. 321-331; Westcott, S.L., Lowes, L.P., Richardson, P.K., Evaluation of postural stability in children: Current theories and assessment tools (1997) Phys Ther, 77 (6), pp. 629-645; Nasher, L.M., Physiology of balance, with special reference to the healthy elderly (1997) Gait Disorders of Aging: Falls and Therapeutic Strategies, pp. 37-53. , Lippincott-Raven, Philadelphoa; Shumway-Cook, A., Woollacott, M.H., (1995) Motor Control: Theory and Practical Applications, , JB Lippincott, Philadelphia; Horak, F.B., Postural orientation and equilibrium: What do we need to know about neural control of balance to prevent falls (2006) Age Ageing, 35, pp. ii7; Tsai, C., Wu, S.K., Huang, C., Static balance in children with developmental coordination disorder (2008) Human Move Sci, 27, pp. 142-153; Van Emerick, R.E.A., Sprague, R.L., Newell, K.M., Quantification of postural sway patterns in tardive dyskinesia (1993) Movement Disorders, 8 (3), pp. 305-314; Rose, J., Wolff, D.R., Jones, V.K., Bloch, D.A., Oehlert, J.W., Gamble, J.G., Postural balance in children with cerebral palsy (2002) Dev Med Child Neurol, 44 (1), pp. 58-63; Shumway-Cook, A., Hutchinson, S., Kartin, D., Price, R., Woollacott, M., Effect of balance training on recovery of stability in children with cerebral palsy (2003) Dev Med Child Neurol, 45, pp. 591-602; Burtner, P.A., Woolacott, M.H., Craft, G.L., Roncesvalles, M.N., The capacity to adapt to changing balance threats: A comparison of children with cerebral palsy and typically developing children (2007) Dev Neurorehabil, 10 (3), pp. 249-260; Roncesvalles, M.N., Woollacott, M.W., Burtner, P.A., Neural factors underlying reduced postural adaptability in children with cerebral palsy (2002) Neuroreport, 2013 (18), pp. 2407-2410; Liao, H., Mao, P., Hwang, A., Test-retest reliability of balance tests in children with cerebral palsy (2001) Dev Med Child Neurol, 43, pp. 180-186; Pape, K.E., Kirsch, S.E., Galil, A., Boulton, J.E., White, M., Chipman, M., Neuromuscular approach to the motor deficits of cerebral palsy: A pilot study (1993) J Pediatr Orthop, 13, pp. 628-633; Hur, J.J., Review of research on therapeutic interventions for children with cerebral palsy (1995) Acta Neurol Scand, 91, pp. 423-432; Burtner, P.A., Qualls, C., Woollacott, M.H., Muscle activation characteristics of stance balance control in children with spastic cerebral palsy (1998) Gait Posture, 8, pp. 163-174; Winter, D.A., Patla, A.E., Frank, J.S., Assessment of balance control in humans (1990) Med Prog Through Technol, 16, pp. 31-51; Woollacott, M., Shumway-Cook, A., Hutchinson, S., Ciol, M., Price, M., Kartin, D., Effect of balance training on muscle activity used in recovery of stability in children with cerebral palsy: A pilot study (2005) Develop Med Child Neurol, 47, pp. 455-461; Sveistrup, H., Woollacott, M., Practice modifies the developing automatic postural response (1997) Exp Brain Res, 114, pp. 33-43; Nigg, B., Hintzen, S., Ferber, R., Effect of an unstable shoe construction on lower extremity gait characteristics (2005) Clin Biomech, 21, pp. 82-88; Michell, T.B., Ross, S.E., Blackburn, J.T., Hirth, C.J., Guskiewicz, K., Functional balance training, with or without exercise sandals, for subjects with stable or unstable ankles (2006) J Athl Train, 41 (4), pp. 393-398; Romkes, J., Rudmann, C., Brunner, R., Changes in gait and EMG when walking with the Masai Barefoot Technique (2006) Clin Biomech, 21, pp. 75-81; Nigg, B., Ferber, R., Gormley, T., (2004) Effect of an Unstable Shoe Construction on Lower Extremity Gait Characteristics, , Report for Masai Switzerland; Nigg, B., Emery, C., Hiemstra, L., Unstable shoe construction and reduction of pain in osteoarthritis patients (2006) Med Sci Sport and Exerc, 38 (10), pp. 1701-1708; Stewart, L., Gibson, J.N., Thomson, C.E., In-shoe pressure distribution in 'unstable' (MBT) shoes and flat-bottomed training shoes: A comparative study (2006) Gait Posture, 25 (4), pp. 648-651; Liao, H., Jeng, S., Lai, J., Cheng, C., Hu, M., The relation between standing balance and walking function in children with spastic diplegic cerebral palsy (1997) Dev Med Child Neurol, 39, pp. 106-112; della Volpea, R., Popab, T., Ginanneschib, F., Spidalierib, R., Mazzocchioa, R., Rossia, A., Changes in coordination of postural cont","page":"422-433","publisher":"Sage Publications Inc.","publisher-place":"England","title":"Effects of an unstable shoe construction on standing balance in children with developmental disabilities: a pilot study","type":"article-journal","volume":"32"},"uris":["http://www.mendeley.com/documents/?uuid=521b5ba7-a0d9-40e1-a9fd-714d24504f87"]}],"mendeley":{"formattedCitation":"(Ramstrand et al., 2008)","plainTextFormattedCitation":"(Ramstrand et al., 2008)","previouslyFormattedCitation":"(Ramstrand et al., 2008)"},"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Ramstrand et al., 2008)</w:t>
            </w:r>
            <w:r w:rsidRPr="0035717B">
              <w:rPr>
                <w:rFonts w:cstheme="minorHAnsi"/>
                <w:sz w:val="16"/>
                <w:szCs w:val="16"/>
              </w:rPr>
              <w:fldChar w:fldCharType="end"/>
            </w:r>
          </w:p>
        </w:tc>
        <w:tc>
          <w:tcPr>
            <w:tcW w:w="1379" w:type="dxa"/>
          </w:tcPr>
          <w:p w14:paraId="6A7052AB" w14:textId="77777777" w:rsidR="00B83224" w:rsidRPr="0035717B" w:rsidRDefault="00B83224" w:rsidP="00AA765F">
            <w:pPr>
              <w:rPr>
                <w:rFonts w:cstheme="minorHAnsi"/>
                <w:sz w:val="16"/>
                <w:szCs w:val="16"/>
              </w:rPr>
            </w:pPr>
            <w:r w:rsidRPr="0035717B">
              <w:rPr>
                <w:rFonts w:cstheme="minorHAnsi"/>
                <w:sz w:val="16"/>
                <w:szCs w:val="16"/>
              </w:rPr>
              <w:t>3</w:t>
            </w:r>
          </w:p>
          <w:p w14:paraId="7220551E"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5D6E486C"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6ADD400F"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44EF5DB6"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2DEAD613"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shd w:val="clear" w:color="auto" w:fill="000000" w:themeFill="text1"/>
          </w:tcPr>
          <w:p w14:paraId="25237145" w14:textId="77777777" w:rsidR="00B83224" w:rsidRPr="0035717B" w:rsidRDefault="00B83224" w:rsidP="00AA765F">
            <w:pPr>
              <w:rPr>
                <w:rFonts w:cstheme="minorHAnsi"/>
                <w:sz w:val="16"/>
                <w:szCs w:val="16"/>
              </w:rPr>
            </w:pPr>
          </w:p>
        </w:tc>
        <w:tc>
          <w:tcPr>
            <w:tcW w:w="345" w:type="dxa"/>
          </w:tcPr>
          <w:p w14:paraId="5BBD19CA"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00933D4B"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2BA310BB"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29C5AF67" w14:textId="77777777" w:rsidR="00B83224" w:rsidRPr="0035717B" w:rsidRDefault="00B83224" w:rsidP="00AA765F">
            <w:pPr>
              <w:rPr>
                <w:rFonts w:cstheme="minorHAnsi"/>
                <w:sz w:val="16"/>
                <w:szCs w:val="16"/>
              </w:rPr>
            </w:pPr>
            <w:r w:rsidRPr="0035717B">
              <w:rPr>
                <w:rFonts w:cstheme="minorHAnsi"/>
                <w:sz w:val="16"/>
                <w:szCs w:val="16"/>
              </w:rPr>
              <w:t>Y</w:t>
            </w:r>
          </w:p>
        </w:tc>
        <w:tc>
          <w:tcPr>
            <w:tcW w:w="421" w:type="dxa"/>
          </w:tcPr>
          <w:p w14:paraId="1FE6BCC0"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71E3E807"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4F4947AB"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494F5BBD" w14:textId="77777777" w:rsidR="00B83224" w:rsidRPr="0035717B" w:rsidRDefault="00B83224" w:rsidP="00AA765F">
            <w:pPr>
              <w:rPr>
                <w:rFonts w:cstheme="minorHAnsi"/>
                <w:sz w:val="16"/>
                <w:szCs w:val="16"/>
              </w:rPr>
            </w:pPr>
            <w:r w:rsidRPr="0035717B">
              <w:rPr>
                <w:rFonts w:cstheme="minorHAnsi"/>
                <w:sz w:val="16"/>
                <w:szCs w:val="16"/>
              </w:rPr>
              <w:t>UTD</w:t>
            </w:r>
          </w:p>
        </w:tc>
        <w:tc>
          <w:tcPr>
            <w:tcW w:w="375" w:type="dxa"/>
          </w:tcPr>
          <w:p w14:paraId="047F3BBA"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20230EC9"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7BFB020B"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678A55B5"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4106E861"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tcPr>
          <w:p w14:paraId="410DB318" w14:textId="77777777" w:rsidR="00B83224" w:rsidRPr="0035717B" w:rsidRDefault="00B83224" w:rsidP="00AA765F">
            <w:pPr>
              <w:rPr>
                <w:rFonts w:cstheme="minorHAnsi"/>
                <w:sz w:val="16"/>
                <w:szCs w:val="16"/>
              </w:rPr>
            </w:pPr>
            <w:r w:rsidRPr="0035717B">
              <w:rPr>
                <w:rFonts w:cstheme="minorHAnsi"/>
                <w:sz w:val="16"/>
                <w:szCs w:val="16"/>
              </w:rPr>
              <w:t>UTD</w:t>
            </w:r>
          </w:p>
        </w:tc>
        <w:tc>
          <w:tcPr>
            <w:tcW w:w="376" w:type="dxa"/>
          </w:tcPr>
          <w:p w14:paraId="459C8219"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shd w:val="clear" w:color="auto" w:fill="000000" w:themeFill="text1"/>
          </w:tcPr>
          <w:p w14:paraId="2037E5E1" w14:textId="77777777" w:rsidR="00B83224" w:rsidRPr="0035717B" w:rsidRDefault="00B83224" w:rsidP="00AA765F">
            <w:pPr>
              <w:rPr>
                <w:rFonts w:cstheme="minorHAnsi"/>
                <w:sz w:val="16"/>
                <w:szCs w:val="16"/>
              </w:rPr>
            </w:pPr>
          </w:p>
        </w:tc>
        <w:tc>
          <w:tcPr>
            <w:tcW w:w="415" w:type="dxa"/>
            <w:shd w:val="clear" w:color="auto" w:fill="000000" w:themeFill="text1"/>
          </w:tcPr>
          <w:p w14:paraId="1B7AB8B0" w14:textId="77777777" w:rsidR="00B83224" w:rsidRPr="0035717B" w:rsidRDefault="00B83224" w:rsidP="00AA765F">
            <w:pPr>
              <w:rPr>
                <w:rFonts w:cstheme="minorHAnsi"/>
                <w:sz w:val="16"/>
                <w:szCs w:val="16"/>
              </w:rPr>
            </w:pPr>
          </w:p>
        </w:tc>
        <w:tc>
          <w:tcPr>
            <w:tcW w:w="553" w:type="dxa"/>
          </w:tcPr>
          <w:p w14:paraId="4E0C0A82"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3EFBFD83"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shd w:val="clear" w:color="auto" w:fill="000000" w:themeFill="text1"/>
          </w:tcPr>
          <w:p w14:paraId="64394DB9" w14:textId="77777777" w:rsidR="00B83224" w:rsidRPr="0035717B" w:rsidRDefault="00B83224" w:rsidP="00AA765F">
            <w:pPr>
              <w:rPr>
                <w:rFonts w:cstheme="minorHAnsi"/>
                <w:sz w:val="16"/>
                <w:szCs w:val="16"/>
              </w:rPr>
            </w:pPr>
          </w:p>
        </w:tc>
        <w:tc>
          <w:tcPr>
            <w:tcW w:w="420" w:type="dxa"/>
          </w:tcPr>
          <w:p w14:paraId="0567A8D3" w14:textId="77777777" w:rsidR="00B83224" w:rsidRPr="0035717B" w:rsidRDefault="00B83224" w:rsidP="00AA765F">
            <w:pPr>
              <w:rPr>
                <w:rFonts w:cstheme="minorHAnsi"/>
                <w:sz w:val="16"/>
                <w:szCs w:val="16"/>
              </w:rPr>
            </w:pPr>
            <w:r w:rsidRPr="0035717B">
              <w:rPr>
                <w:rFonts w:cstheme="minorHAnsi"/>
                <w:sz w:val="16"/>
                <w:szCs w:val="16"/>
              </w:rPr>
              <w:t>Y</w:t>
            </w:r>
          </w:p>
        </w:tc>
        <w:tc>
          <w:tcPr>
            <w:tcW w:w="694" w:type="dxa"/>
          </w:tcPr>
          <w:p w14:paraId="74C4485E"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29193450" w14:textId="77777777" w:rsidR="00B83224" w:rsidRPr="0035717B" w:rsidRDefault="00B83224" w:rsidP="00AA765F">
            <w:pPr>
              <w:rPr>
                <w:rFonts w:cstheme="minorHAnsi"/>
                <w:sz w:val="16"/>
                <w:szCs w:val="16"/>
              </w:rPr>
            </w:pPr>
            <w:r w:rsidRPr="0035717B">
              <w:rPr>
                <w:rFonts w:cstheme="minorHAnsi"/>
                <w:sz w:val="16"/>
                <w:szCs w:val="16"/>
              </w:rPr>
              <w:t>48%</w:t>
            </w:r>
          </w:p>
        </w:tc>
      </w:tr>
      <w:tr w:rsidR="00B83224" w:rsidRPr="002F3531" w14:paraId="2CE43214" w14:textId="77777777" w:rsidTr="00DD07C6">
        <w:trPr>
          <w:trHeight w:val="203"/>
        </w:trPr>
        <w:tc>
          <w:tcPr>
            <w:tcW w:w="14601" w:type="dxa"/>
            <w:gridSpan w:val="30"/>
          </w:tcPr>
          <w:p w14:paraId="4BFC660F" w14:textId="77777777" w:rsidR="00B83224" w:rsidRPr="0035717B" w:rsidRDefault="00B83224" w:rsidP="00AA765F">
            <w:pPr>
              <w:rPr>
                <w:rFonts w:cstheme="minorHAnsi"/>
                <w:b/>
                <w:bCs/>
                <w:sz w:val="16"/>
                <w:szCs w:val="16"/>
              </w:rPr>
            </w:pPr>
            <w:r w:rsidRPr="0035717B">
              <w:rPr>
                <w:rFonts w:cstheme="minorHAnsi"/>
                <w:b/>
                <w:bCs/>
                <w:sz w:val="16"/>
                <w:szCs w:val="16"/>
              </w:rPr>
              <w:t>Functional Lift</w:t>
            </w:r>
          </w:p>
        </w:tc>
      </w:tr>
      <w:tr w:rsidR="00DD07C6" w:rsidRPr="002F3531" w14:paraId="027C2C30" w14:textId="77777777" w:rsidTr="00DD07C6">
        <w:trPr>
          <w:trHeight w:val="573"/>
        </w:trPr>
        <w:tc>
          <w:tcPr>
            <w:tcW w:w="1103" w:type="dxa"/>
          </w:tcPr>
          <w:p w14:paraId="496200EE" w14:textId="33B2A8C9" w:rsidR="00B83224" w:rsidRPr="0035717B" w:rsidRDefault="00B83224" w:rsidP="00AA765F">
            <w:pPr>
              <w:rPr>
                <w:rFonts w:cstheme="minorHAnsi"/>
                <w:sz w:val="16"/>
                <w:szCs w:val="16"/>
              </w:rPr>
            </w:pPr>
            <w:r w:rsidRPr="0035717B">
              <w:rPr>
                <w:rFonts w:cstheme="minorHAnsi"/>
                <w:sz w:val="16"/>
                <w:szCs w:val="16"/>
              </w:rPr>
              <w:t>Eek et al (2017)</w:t>
            </w:r>
            <w:r w:rsidRPr="0035717B">
              <w:rPr>
                <w:rFonts w:cstheme="minorHAnsi"/>
                <w:sz w:val="16"/>
                <w:szCs w:val="16"/>
              </w:rPr>
              <w:fldChar w:fldCharType="begin" w:fldLock="1"/>
            </w:r>
            <w:r w:rsidR="00D471C6">
              <w:rPr>
                <w:rFonts w:cstheme="minorHAnsi"/>
                <w:sz w:val="16"/>
                <w:szCs w:val="16"/>
              </w:rPr>
              <w:instrText>ADDIN CSL_CITATION {"citationItems":[{"id":"ITEM-1","itemData":{"DOI":"10.1016/j.gaitpost.2017.04.022","ISBN":"1879-2219","PMID":"28448898","abstract":"The gait pattern in children with cerebral palsy (CP) often differs from normal, with slow velocity, problem with foot clearance and increased stress on joints. Several factors, such as muscle tone, impaired motor control, muscle contractures, skeletal deformities and leg length discrepancy affect gait. Leg length discrepancy can be treated surgically or with elevation of the shoe on the short leg. The purpose of this study was to examine whether compensating for leg length discrepancy, with elevation of the sole, leads to a change in movement pattern during walking in children with spastic CP.; Results: Ten children with spastic CP, able to walk without aids, and 10 typically developing (TD) children aged between seven and 14 years were assessed with 3D gait analysis: 1) barefoot, 2) with shoes and 3) with an extra sole beneath the shoe for the shorter leg. All children with CP had a leg length discrepancy of more than or equal to 1.0cm. In the barefoot condition, the velocity was slower and the stride length was shorter, in children with CP compared with TD. The stride length and gait velocity increased in children with CP with shoes and shoe+sole and the stance time became more symmetrical. Among children with CP, there was more flexion in the longer leg relative to the short leg during barefoot walking. Differences in the kinematic pattern between the long and the short leg decreased with the extra sole.; Copyright © 2017 Elsevier B.V. All rights reserved.","author":[{"dropping-particle":"","family":"Eek","given":"Meta N","non-dropping-particle":"","parse-names":false,"suffix":""},{"dropping-particle":"","family":"Zügner","given":"Roland","non-dropping-particle":"","parse-names":false,"suffix":""},{"dropping-particle":"","family":"Stefansdottir","given":"Ingibjörg","non-dropping-particle":"","parse-names":false,"suffix":""},{"dropping-particle":"","family":"Tranberg","given":"Roy","non-dropping-particle":"","parse-names":false,"suffix":""}],"container-title":"Gait Posture","id":"ITEM-1","issued":{"date-parts":[["2017"]]},"language":"English","note":"Criteria (Query) \nParticipants Yes Children and Locomotor Disability \n  \nIntervention Yes Theraputic Footwear \n  \nComparators Yes Normal Shoes, Barefoot \n  \nType of Study Yes Comparitive cross sectional study\n  \nPrimary Outcomes Yes Biomechanical \n  \nSecondary Outcomes Yes Self Esteem\n\nFrom Duplicate 1 (Kinematic gait pattern in children with cerebral palsy and leg length discrepancy: Effects of an extra sole - Eek, Meta N; Zügner, Roland; Stefansdottir, Ingibjörg; Tranberg, Roy)\n\nFrom Duplicate 1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n\nFrom Duplicate 2 (Kinematic gait pattern in children with cerebral palsy and leg length discrepancy: Effects of an extra sole - Eek, Meta N; Zügner, Roland; Stefansdottir, Ingibjörg; Tranberg, Roy)\n\nAuthor: Eek, Meta N.: 1 email: meta.nystrom-eek@vgregion.se. Author: Zügner, Roland: 2 Author: Stefansdottir, Ingibjörg: 1 Author: Tranberg, Roy: 2 ; Author Affiliation: 1 Regional Rehabilitation Centre, Queen Silvia Children’s Hospital, Box 21062, SE-418 04 Gothenburg, Sweden: 2 Department of Orthopedics, Institute of Clinical Sciences, Sahlgrenska Academy, University of Gothenburg, Sahlgrenska University, SE-413 45 Gothenburg, Sweden; No. of Pages: 7; Language: English; Publication Type: journal article; Update Code: 20170524\n\nFrom Duplicate 3 (Kinematic gait pattern in children with cerebral palsy and leg length discrepancy: Effects of an extra sole - Eek, M N; Zügner, R; Stefansdottir, I; Tranberg, R)\n\nExport Date: 29 January 2018\nCODEN: GAPOF\nCorrespondence Address: Eek, M.N.; Regional Rehabilitation Centre, Queen Silvia Children's Hospital, Box 21062, Sweden; email: meta.nystrom-eek@vgregion.se\nReferences: Jahnsen, R., Villien, L., Egeland, T., Stanghelle, J.K., Holm, I., Locomotion skills in adults with cerebral palsy (2004) Clin. Rehabil., 18, pp. 309-316; Abel, M.F., Damiano, D.L., Strategies for increasing walking speed in diplegic cerebral palsy (1996) J. Pediatr. Orthoped., 16, pp. 753-758; Wren, T.A., Rethlefsen, S., Kay, R.M., Prevalence of specific gait abnormalities in children with cerebral palsy: influence of cerebral palsy subtype, age, and previous surgery (2005) J. Pediatr. Orthoped., 25, pp. 79-83; Andersson, C., Mattsson, E., Adults with cerebral palsy: a survey describing problems, needs, and resources, with special emphasis on locomotion (2001) Dev. Med. Child Neurol., 43, pp. 76-82; Gage, J.R., Novacheck, T.F., An update on the treatment of gait problems in cerebral palsy (2001) J. Pediatric Orthop., 10, pp. 265-274; Riad, J., Finnbogason, T., Brostrom, E., Leg length discrepancy in spastic hemiplegic cerebral palsy: a magnetic resonance imaging study (2010) J. Pediatr. Orthop., 30 (8), pp. 846-850; Gurney, B., Leg length discrepancy (2002) Gait Posture, 15, pp. 195-206; Aiona, M., Do, K.P., Emara, K., Dorociak, R., Pierce, R., Gait patterns in children with limb length discrepancy (2015) J. Pediatr. Orthoped., 35, pp. 280-284; Bhave, A., Paley, D., Herzenberg, J.E., Improvement in gait parameters after lengthening for the treatment of limb-length discrepancy (1999) J. Bone Joint Surg. Am., 81, pp. 529-534; Perttunen, J.R., Anttila, E., Sodergard, J., Merikanto, J., Komi, P.V., Gait asymmetry in patients with limb length discrepancy (2004) Scand. J. Med. Sci. Sports, 14, pp. 49-56; Song, K.M., Halliday, S.E., Little, D.G., The effect of limb-length discrepancy on gait (1997) J. Bone Joint Surg. Am., 79, pp. 1690-1698; Walsh, M., Connolly, P., Jenkinson, A., O'Brien, T., Leg length discrepancy–an experimental study of compensatory changes in three dimensions using gait analysis (2000) Gait Posture, 12, pp. 156-161; Resende, R.A., Kirkwood, R.N., Deluzio, K.J., Cabral, S., Fonseca, S.T., Biomechanical strategies implemented to compensate for mild leg length discrepancy during gait (2016) Gait Posture, 46, pp. 147-153; Allen, P.E., Jenkinson, A., Stephens, M.M., O'Brien, T., Abnormalities in the uninvolved lower limb in children with spastic hemiplegia: the effect of actual and functional leg-length discrepancy (2000) J. Pediatr. Orthoped., 20, pp. 88-92; Saraph, V., Zwick, E.B., Steinwender, G., Auner, C., Schneider, F., Linhart, W., Leg lengthening as part of gait improvement surgery in cerebral palsy: an evaluation using gait analysis (2006) Gait Posture, 23, pp. 83-90; Simpson, D.M., Gracies, J.M., Graham, H.K., Miyasaki, J.M., Naumann, M., Russman, B., Assessment: botulinum neurotoxin for the treatment of spasticity (an evidence-based review): report of the Therapeutics and Technology Assessment Subcommittee of the American Academy of Neurology (2008) Neurology, 70, pp. 1691-1698; Palisano, R.J., Rosenbaum, P., Bartlett, D., Livingston, M.H., Content validity of the expanded and revised gross motor function classification system (2008) Dev. Med. Child Neurol., 50, pp. 744-750; Weidow, J., Tranberg, R., Saari, T., Karrholm, J., Hip and knee joint rotations differ between patients with medial and lateral knee osteoarthritis: gait analysis of 30 patients and 15 controls (2006) J. Orthop. Res., 24, pp. 1890-1899; Beattie, P., Isaacson, K., Riddle, D.L., Rothstein, J.M., Validity of derived measurements of leg-length differences obtained by use of a tape measure (1990) Phys. Ther., 70, pp. 150-157; Bohannon, R.W., Smith, M.B., Interrater reliability of a modified Ashworth scale of muscle spasticity (1987) Phys. Ther., 67, pp. 206-207; Löwing, K., Carlberg, E.B., Reliability of the selective motor control scale in children with cerebral palsy (2009) Adv. Physiother., 5, pp. 8-63; Whittle, M.W., Gait Analysis: An Introduction (2002), 3rd ed. Butterworth Heniemann Oxford; McCarthy, J.J., MacEwen, G.D., Management of leg length inequality (2001) J. South. Orthop. Assoc., 10, pp. 73-85. , (discussion)\n\nFrom Duplicate 4 (Kinematic gait pattern in children with cerebral palsy and leg length discrepancy: Effects of an extra sole - Eek, Meta N; Zügner, Roland; Stefansdottir, Ingibjörg; Tranberg, Roy)\n\nEurope; UK &amp;amp; Ireland. NLM UID: 9416830.\nPMID: 28448898.\n\nFrom Duplicate 2 (Kinematic gait pattern in children with cerebral palsy and leg length discrepancy: Effects of an extra sole - Eek, Meta N; Zügner, Roland; Stefansdottir, Ingibjörg; Tranberg, Roy)\n\nDate of Electronic Publication: 2017 Apr 17. Current Imprints: Publication: : Oxford, UK : Elsevier Sciencem; Original Imprints: Publication: Oxford, UK : Butterworth-Heinemann, c1993-","page":"150-156","publisher":"Elsevier Sciencem","publisher-place":"England","title":"Kinematic gait pattern in children with cerebral palsy and leg length discrepancy: Effects of an extra sole","type":"article-journal","volume":"55"},"uris":["http://www.mendeley.com/documents/?uuid=5a2e7c49-5b5c-4a59-889d-22c57a0194e4"]}],"mendeley":{"formattedCitation":"(Eek et al., 2017)","plainTextFormattedCitation":"(Eek et al., 2017)","previouslyFormattedCitation":"(Eek et al., 2017)"},"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Eek et al., 2017)</w:t>
            </w:r>
            <w:r w:rsidRPr="0035717B">
              <w:rPr>
                <w:rFonts w:cstheme="minorHAnsi"/>
                <w:sz w:val="16"/>
                <w:szCs w:val="16"/>
              </w:rPr>
              <w:fldChar w:fldCharType="end"/>
            </w:r>
          </w:p>
        </w:tc>
        <w:tc>
          <w:tcPr>
            <w:tcW w:w="1379" w:type="dxa"/>
          </w:tcPr>
          <w:p w14:paraId="4FCA983B" w14:textId="77777777" w:rsidR="00B83224" w:rsidRPr="0035717B" w:rsidRDefault="00B83224" w:rsidP="00AA765F">
            <w:pPr>
              <w:rPr>
                <w:rFonts w:cstheme="minorHAnsi"/>
                <w:sz w:val="16"/>
                <w:szCs w:val="16"/>
              </w:rPr>
            </w:pPr>
            <w:r w:rsidRPr="0035717B">
              <w:rPr>
                <w:rFonts w:cstheme="minorHAnsi"/>
                <w:sz w:val="16"/>
                <w:szCs w:val="16"/>
              </w:rPr>
              <w:t>3</w:t>
            </w:r>
          </w:p>
          <w:p w14:paraId="2A3EED3F"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4B204D3F"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31404F0B"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0B2514B8"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28988168"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7DA92CD9"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E2A7844"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1E54B73A"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3305DC7A"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02E7F4D6" w14:textId="77777777" w:rsidR="00B83224" w:rsidRPr="0035717B" w:rsidRDefault="00B83224" w:rsidP="00AA765F">
            <w:pPr>
              <w:rPr>
                <w:rFonts w:cstheme="minorHAnsi"/>
                <w:sz w:val="16"/>
                <w:szCs w:val="16"/>
              </w:rPr>
            </w:pPr>
          </w:p>
        </w:tc>
        <w:tc>
          <w:tcPr>
            <w:tcW w:w="421" w:type="dxa"/>
          </w:tcPr>
          <w:p w14:paraId="17A87848"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351B2106"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6CCEBCDE"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52307ABF" w14:textId="77777777" w:rsidR="00B83224" w:rsidRPr="0035717B" w:rsidRDefault="00B83224" w:rsidP="00AA765F">
            <w:pPr>
              <w:rPr>
                <w:rFonts w:cstheme="minorHAnsi"/>
                <w:sz w:val="16"/>
                <w:szCs w:val="16"/>
              </w:rPr>
            </w:pPr>
            <w:r w:rsidRPr="0035717B">
              <w:rPr>
                <w:rFonts w:cstheme="minorHAnsi"/>
                <w:sz w:val="16"/>
                <w:szCs w:val="16"/>
              </w:rPr>
              <w:t>Y</w:t>
            </w:r>
          </w:p>
        </w:tc>
        <w:tc>
          <w:tcPr>
            <w:tcW w:w="375" w:type="dxa"/>
          </w:tcPr>
          <w:p w14:paraId="28E1D305"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7A69344A"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3107F40B"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192A18E6" w14:textId="77777777" w:rsidR="00B83224" w:rsidRPr="0035717B" w:rsidRDefault="00B83224" w:rsidP="00AA765F">
            <w:pPr>
              <w:rPr>
                <w:rFonts w:cstheme="minorHAnsi"/>
                <w:sz w:val="16"/>
                <w:szCs w:val="16"/>
              </w:rPr>
            </w:pPr>
          </w:p>
        </w:tc>
        <w:tc>
          <w:tcPr>
            <w:tcW w:w="376" w:type="dxa"/>
          </w:tcPr>
          <w:p w14:paraId="7F09ED4B"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3AE149DC" w14:textId="77777777" w:rsidR="00B83224" w:rsidRPr="0035717B" w:rsidRDefault="00B83224" w:rsidP="00AA765F">
            <w:pPr>
              <w:rPr>
                <w:rFonts w:cstheme="minorHAnsi"/>
                <w:sz w:val="16"/>
                <w:szCs w:val="16"/>
              </w:rPr>
            </w:pPr>
          </w:p>
        </w:tc>
        <w:tc>
          <w:tcPr>
            <w:tcW w:w="376" w:type="dxa"/>
          </w:tcPr>
          <w:p w14:paraId="6FDB6140"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tcPr>
          <w:p w14:paraId="4E2EB668" w14:textId="77777777" w:rsidR="00B83224" w:rsidRPr="0035717B" w:rsidRDefault="00B83224" w:rsidP="00AA765F">
            <w:pPr>
              <w:rPr>
                <w:rFonts w:cstheme="minorHAnsi"/>
                <w:sz w:val="16"/>
                <w:szCs w:val="16"/>
              </w:rPr>
            </w:pPr>
            <w:r w:rsidRPr="0035717B">
              <w:rPr>
                <w:rFonts w:cstheme="minorHAnsi"/>
                <w:sz w:val="16"/>
                <w:szCs w:val="16"/>
              </w:rPr>
              <w:t>Y</w:t>
            </w:r>
          </w:p>
        </w:tc>
        <w:tc>
          <w:tcPr>
            <w:tcW w:w="415" w:type="dxa"/>
          </w:tcPr>
          <w:p w14:paraId="71188BD2" w14:textId="77777777" w:rsidR="00B83224" w:rsidRPr="0035717B" w:rsidRDefault="00B83224" w:rsidP="00AA765F">
            <w:pPr>
              <w:rPr>
                <w:rFonts w:cstheme="minorHAnsi"/>
                <w:sz w:val="16"/>
                <w:szCs w:val="16"/>
              </w:rPr>
            </w:pPr>
            <w:r w:rsidRPr="0035717B">
              <w:rPr>
                <w:rFonts w:cstheme="minorHAnsi"/>
                <w:sz w:val="16"/>
                <w:szCs w:val="16"/>
              </w:rPr>
              <w:t>UTD</w:t>
            </w:r>
          </w:p>
        </w:tc>
        <w:tc>
          <w:tcPr>
            <w:tcW w:w="553" w:type="dxa"/>
          </w:tcPr>
          <w:p w14:paraId="55B8E189"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30B1347D"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tcPr>
          <w:p w14:paraId="19377295" w14:textId="77777777" w:rsidR="00B83224" w:rsidRPr="0035717B" w:rsidRDefault="00B83224" w:rsidP="00AA765F">
            <w:pPr>
              <w:rPr>
                <w:rFonts w:cstheme="minorHAnsi"/>
                <w:sz w:val="16"/>
                <w:szCs w:val="16"/>
              </w:rPr>
            </w:pPr>
            <w:r w:rsidRPr="0035717B">
              <w:rPr>
                <w:rFonts w:cstheme="minorHAnsi"/>
                <w:sz w:val="16"/>
                <w:szCs w:val="16"/>
              </w:rPr>
              <w:t>Y</w:t>
            </w:r>
          </w:p>
        </w:tc>
        <w:tc>
          <w:tcPr>
            <w:tcW w:w="420" w:type="dxa"/>
            <w:shd w:val="clear" w:color="auto" w:fill="000000" w:themeFill="text1"/>
          </w:tcPr>
          <w:p w14:paraId="7F33896E" w14:textId="77777777" w:rsidR="00B83224" w:rsidRPr="0035717B" w:rsidRDefault="00B83224" w:rsidP="00AA765F">
            <w:pPr>
              <w:rPr>
                <w:rFonts w:cstheme="minorHAnsi"/>
                <w:sz w:val="16"/>
                <w:szCs w:val="16"/>
              </w:rPr>
            </w:pPr>
          </w:p>
        </w:tc>
        <w:tc>
          <w:tcPr>
            <w:tcW w:w="694" w:type="dxa"/>
          </w:tcPr>
          <w:p w14:paraId="772C2FDA" w14:textId="77777777" w:rsidR="00B83224" w:rsidRPr="0035717B" w:rsidRDefault="00B83224" w:rsidP="00AA765F">
            <w:pPr>
              <w:rPr>
                <w:rFonts w:cstheme="minorHAnsi"/>
                <w:sz w:val="16"/>
                <w:szCs w:val="16"/>
              </w:rPr>
            </w:pPr>
            <w:r w:rsidRPr="0035717B">
              <w:rPr>
                <w:rFonts w:cstheme="minorHAnsi"/>
                <w:sz w:val="16"/>
                <w:szCs w:val="16"/>
              </w:rPr>
              <w:t>N</w:t>
            </w:r>
          </w:p>
        </w:tc>
        <w:tc>
          <w:tcPr>
            <w:tcW w:w="631" w:type="dxa"/>
          </w:tcPr>
          <w:p w14:paraId="7534B7CD" w14:textId="77777777" w:rsidR="00B83224" w:rsidRPr="0035717B" w:rsidRDefault="00B83224" w:rsidP="00AA765F">
            <w:pPr>
              <w:rPr>
                <w:rFonts w:cstheme="minorHAnsi"/>
                <w:sz w:val="16"/>
                <w:szCs w:val="16"/>
              </w:rPr>
            </w:pPr>
            <w:r w:rsidRPr="0035717B">
              <w:rPr>
                <w:rFonts w:cstheme="minorHAnsi"/>
                <w:sz w:val="16"/>
                <w:szCs w:val="16"/>
              </w:rPr>
              <w:t>67%</w:t>
            </w:r>
          </w:p>
        </w:tc>
      </w:tr>
      <w:tr w:rsidR="00DD07C6" w:rsidRPr="002F3531" w14:paraId="661DDB8C" w14:textId="77777777" w:rsidTr="00DD07C6">
        <w:trPr>
          <w:trHeight w:val="758"/>
        </w:trPr>
        <w:tc>
          <w:tcPr>
            <w:tcW w:w="1103" w:type="dxa"/>
          </w:tcPr>
          <w:p w14:paraId="70B7D286" w14:textId="2795BFA0" w:rsidR="00B83224" w:rsidRDefault="00B83224" w:rsidP="00AA765F">
            <w:pPr>
              <w:rPr>
                <w:rFonts w:cstheme="minorHAnsi"/>
                <w:sz w:val="16"/>
                <w:szCs w:val="16"/>
              </w:rPr>
            </w:pPr>
            <w:proofErr w:type="spellStart"/>
            <w:r w:rsidRPr="0035717B">
              <w:rPr>
                <w:rFonts w:cstheme="minorHAnsi"/>
                <w:sz w:val="16"/>
                <w:szCs w:val="16"/>
              </w:rPr>
              <w:t>Zabjek</w:t>
            </w:r>
            <w:proofErr w:type="spellEnd"/>
            <w:r w:rsidRPr="0035717B">
              <w:rPr>
                <w:rFonts w:cstheme="minorHAnsi"/>
                <w:sz w:val="16"/>
                <w:szCs w:val="16"/>
              </w:rPr>
              <w:t xml:space="preserve"> et al (2001)</w:t>
            </w:r>
            <w:r w:rsidRPr="0035717B">
              <w:rPr>
                <w:rFonts w:cstheme="minorHAnsi"/>
                <w:sz w:val="16"/>
                <w:szCs w:val="16"/>
              </w:rPr>
              <w:fldChar w:fldCharType="begin" w:fldLock="1"/>
            </w:r>
            <w:r w:rsidR="00D471C6">
              <w:rPr>
                <w:rFonts w:cstheme="minorHAnsi"/>
                <w:sz w:val="16"/>
                <w:szCs w:val="16"/>
              </w:rPr>
              <w:instrText>ADDIN CSL_CITATION {"citationItems":[{"id":"ITEM-1","itemData":{"DOI":"10.1007/s005860000244","ISBN":"0940-6719","PMID":"11345630","abstract":"The objective of this study was to identify acute spinal and three-dimensional postural adaptations induced by a shoe lift in a population of idiopathic scoliosis (IS) patients. Forty-six IS patients (mean age: 12 +/- 2 years) were evaluated radiologically and with a stereovideographic system for pelvic obliquity. Based on the initial postural and radiological evaluation, a pertinent shoe lift height was chosen for each with the result that 12 patients were tested with 5-mm (S5) lifts, 20 patients were tested with 10-mm (S10) lifts, and 14 patients with 15-mm (S15) lifts. The posture for all 46 patients was then re-evaluated and a spinal radiograph obtained for 14 patients. The implementation of a shoe lift independent of the type of curve and amplitude significantly decreased the Cobb angle. As expected there was a change in the vertical height of the left tibial plateau and greater trochanter that induced a change in pelvic tilt. There was also a significant increase in the vertical height of S1 and T1. There was a significant change in the left and right iliac bone version, as well as a decrease in the difference in version between these two bones. The implementation of the shoe lifts also changed the lateral shift of the pelvis. A relative change between the shoulders and pelvis for tilt and anteroposterior shift was also found to be significant. In conclusion, using a shoe lift resulted in acute postural adaptations which specifically affected the spine and the three-dimensional position and orientation of the pelvis and shoulder girdle.;","author":[{"dropping-particle":"","family":"Zabjek","given":"K F","non-dropping-particle":"","parse-names":false,"suffix":""},{"dropping-particle":"","family":"Leroux","given":"M A","non-dropping-particle":"","parse-names":false,"suffix":""},{"dropping-particle":"","family":"Coillard","given":"C","non-dropping-particle":"","parse-names":false,"suffix":""},{"dropping-particle":"","family":"Martinez","given":"X","non-dropping-particle":"","parse-names":false,"suffix":""},{"dropping-particle":"","family":"Griffet","given":"J","non-dropping-particle":"","parse-names":false,"suffix":""},{"dropping-particle":"","family":"Simard","given":"G","non-dropping-particle":"","parse-names":false,"suffix":""},{"dropping-particle":"","family":"Rivard","given":"C H","non-dropping-particle":"","parse-names":false,"suffix":""}],"container-title":"European Spine Journal: Official Publication Of The European Spine Society, The European Spinal Deformity Society, And The European Section Of The Cervical Spine Research Society","edition":"2001/05/11","id":"ITEM-1","issue":"2","issued":{"date-parts":[["2001"]]},"language":"English","note":"Criteria (Query) \nParticipants Yes Children and Locomotor Disability \n  \nIntervention Yes Therapeutic Footwear\n  \nComparators Braces Nil Intervention\n  \nType of Study Yes Cross Over Study\n  \nPrimary Outcomes Yes Anthropometric \n  \nSecondary Outcomes No\n\nFrom Duplicate 1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n\nFrom Duplicate 2 (Acute postural adaptations induced by a shoe lift in idiopathic scoliosis patients - Zabjek, K F; Leroux, M A; Coillard, C; Martinez, X; Griffet, J; Simard, G; Rivard, C H)\n\nFrom Duplicate 1 (Acute postural adaptations induced by a shoe lift in idiopathic scoliosis patients - Zabjek, K F; Leroux, M A; Coillard, C; Martinez, X; Griffet, J; Simard, G; Rivard, C H)\n\nCited By :19\nExport Date: 29 January 2018\nCODEN: ESJOE\nCorrespondence Address: Zabjek, K.F.; Département de Chirurgie, Faculté de Médecine, Université de Montréal, Succursale Centre Ville, Montréal, Que. H3C 3J7, Canada; email: karl@justine.umontreal.ca\nReferences: Alderink, G.J., The sacroiliac joint: Review of anatomy, mechanics, and function (1991) J Orthop Sports Phys Ther, 3, pp. 71-84; Aubin, C.E., Dansereau, J., De Guise, J.A., Labelle, H., Rib cage-spine coupling patterns involved in brace treatment of adolescent idiopathic scoliosis (1997) Spine, 22, pp. 629-4535; Beaudoin, L., Zabjek, K.F., Leroux, M.A., Coillard, C., Rivard, C.H., Acute systematic and variable postural adaptations induced by an orthopaedic shoe lift in control subjects (1990) Eur Spine J, 8, pp. 40-45; Bricot, B., (1996) La reprogrammation posturale globale, , Sauramps Medical, Montpellier; Burwell, R.G., Cole, A.A., Cook, T.A., Grivas, T.B., Kiel, A.W., Moulton, A., Thirlwall, A.S., Wythers, D.J., Pathogenesis of idiopathic scoliosis. The Nottingham concept (1992) Acta Orthop Belg, 58, pp. 33-58; Coillard, C., Rivard, C.H., Vertebral deformities and scoliosis (1996) Eur Spine J, 5, pp. 91-100; Cummings, G., Scholz, J.P., Barnes, K., The effect of imposed leg length difference on pelvic bone symmetry (1993) Spine, 18, pp. 368-373; De la Huerta, F., Leroux, M.A., Zabjek, K.F., Coillard, C., Rivard, C.H., Évaluation stéréovidéographique de la géométrie postural du sujet sain et scoliotique (1998) Ann Chir, 52, pp. 776-783; Dutton, K.E., Jones, T.J., Slinger, B.S., Scull, E.R., O'Connor, J., Reliability of the Cobb angle index derived by traditional and computer-assisted methods (1989) Australas Phys Eng Sci Med, 12, pp. 16-23; Duval-Beaupère, G., Pathogenic relationship between scoliosis and growth (1970) Proceedings of a third symposium held at the Institute of Diseases of the Chest, pp. 58-64. , Scoliosis and growth. Brompton Hospital, London. Churchill Livingstone, Edinburgh; Gibson, P.H., Papaioannou, T., Kenwright, J., The influence on the spine of leg-length discrepancy after femoral fracture (1983) J Bone Joint Surg Br, 65, pp. 584-587; Giles, L.G., Taylor, J.R., Lumbar spine structural changes associated with leg length inequality (1982) Spine, 7, pp. 159-162; Irvin, R.E., Reduction of lumbar scoliosis by use of a heel lift to level the sacral base (1991) J Am Osteopath Assoc, 91, pp. 36-44; Manganiello, A., Rilievi radiologici nelle scoliosi idiopatiche interpretazione etiopatigenetica (1987) Radiol Med (Torino), 73, pp. 271-276; Manganiello, A., Scapin, F., Differenza di lunghezza degli arti inferiori e scoliosi (1980) Radiol Med (Torino), 66, pp. 911-914; Mente, P.L., Stokes, I.A., Spence, H., Aronsson, D.D., Progression of vertebral wedging in an asymmetrically loaded rat tail model (1997) Spine, 22, pp. 1292-1296; Millis, M.B., Hall, J.E., Transiliac lengthening of the lower extremity. A modified innominate osteotomy for the treatment of postural imbalance (1979) J Bone Joint Surg Am, 61, pp. 1182-1194; Nguyen, V.H., Leroux, M.A., Badeaux, J., Zabjek, K., Coillard, C., Rivard, C.H., Classification of left thoracolumbar scoliosis according to its radiologic morphology and its postural geometry (1998) Ann Chir, 52, pp. 752-760; Papaioannou, T., Stokes, I., Kenwright, J., Scoliosis associated with limb-length inequality (1982) J Bone Joint Surg Am, 64, pp. 59-62; Perdriolle, R., Vidal, J., Morphology of scoliosis: Three-dimensional evolution (1987) Orthopedics, 10, pp. 909-915; Pitkin, H.C., Pheasant, H.C., Sacrarthrogenetic telalgia (1936) J Bone Joint Surg Am, 18, pp. 365-374; Specht, D.L., De Boer, K.F., Anatomical leg length inequality, scoliosis and lordotic curve in unselected clinic patients (1991) J Manipulative Physiol Ther, 14, pp. 368-375; Stokes, I.A., Laible, J.P., Three-dimensional osseo-ligamentous model of the thorax representing initiation of scoliosis by asymmetric growth (1990) J Biomech, 23, pp. 589-595; Stokes, I.A., Spence, H., Aronsson, D.D., Kilmer, N., Mechanical modulation of vertebral body growth. Implications for scoliosis progression (1996) Spine, 21, pp. 1162-1167; Winter, R.B., Pinto, W.C., Pelvic obliquity. Its causes and its treatment (1986) Spine, 11, pp. 225-234\n\nFrom Duplicate 2 (Acute postural adaptations induced by a shoe lift in idiopathic scoliosis patients - Zabjek, K F; Leroux, M A; Coillard, C; Martinez, X; Griffet, J; Simard, G; Rivard, C H)\n\nZabjek, K F\nLeroux, M A\nCoillard, C\nMartinez, X\nGriffet, J\nSimard, G\nRivard, C H\nJournal Article\nResearch Support, Non-U.S. Gov't\nGermany\nEur Spine J. 2001 Apr;10(2):107-13.\n\nFrom Duplicate 3 (Acute postural adaptations induced by a shoe lift in idiopathic scoliosis patients - Zabjek, K F; Leroux, M A; Coillard, C; Martinez, X; Griffet, J; Simard, G; Rivard, C H)\n\nDate of Electronic Publication: 20010401. ; Original Imprints: Publication: Heidelberg, Federal Republic of Germany : Springer-Verlag, c1992-","page":"107-113","publisher":"Springer-Verlag","publisher-place":"Germany","title":"Acute postural adaptations induced by a shoe lift in idiopathic scoliosis patients","type":"article-journal","volume":"10"},"uris":["http://www.mendeley.com/documents/?uuid=a72e255e-d26a-44f0-a324-b1203c28c011"]}],"mendeley":{"formattedCitation":"(Zabjek et al., 2001)","plainTextFormattedCitation":"(Zabjek et al., 2001)","previouslyFormattedCitation":"(Zabjek et al., 2001)"},"properties":{"noteIndex":0},"schema":"https://github.com/citation-style-language/schema/raw/master/csl-citation.json"}</w:instrText>
            </w:r>
            <w:r w:rsidRPr="0035717B">
              <w:rPr>
                <w:rFonts w:cstheme="minorHAnsi"/>
                <w:sz w:val="16"/>
                <w:szCs w:val="16"/>
              </w:rPr>
              <w:fldChar w:fldCharType="separate"/>
            </w:r>
            <w:r w:rsidR="00810D03" w:rsidRPr="009A28E3">
              <w:rPr>
                <w:rFonts w:cstheme="minorHAnsi"/>
                <w:noProof/>
                <w:sz w:val="16"/>
                <w:szCs w:val="16"/>
              </w:rPr>
              <w:t>(</w:t>
            </w:r>
            <w:proofErr w:type="spellStart"/>
            <w:r w:rsidR="00810D03" w:rsidRPr="009A28E3">
              <w:rPr>
                <w:rFonts w:cstheme="minorHAnsi"/>
                <w:noProof/>
                <w:sz w:val="16"/>
                <w:szCs w:val="16"/>
              </w:rPr>
              <w:t>Zabjek</w:t>
            </w:r>
            <w:proofErr w:type="spellEnd"/>
            <w:r w:rsidR="00810D03" w:rsidRPr="009A28E3">
              <w:rPr>
                <w:rFonts w:cstheme="minorHAnsi"/>
                <w:noProof/>
                <w:sz w:val="16"/>
                <w:szCs w:val="16"/>
              </w:rPr>
              <w:t xml:space="preserve"> et al., 2001)</w:t>
            </w:r>
            <w:r w:rsidRPr="0035717B">
              <w:rPr>
                <w:rFonts w:cstheme="minorHAnsi"/>
                <w:sz w:val="16"/>
                <w:szCs w:val="16"/>
              </w:rPr>
              <w:fldChar w:fldCharType="end"/>
            </w:r>
          </w:p>
          <w:p w14:paraId="57145B83" w14:textId="77777777" w:rsidR="00B83224" w:rsidRPr="0035717B" w:rsidRDefault="00B83224" w:rsidP="00AA765F">
            <w:pPr>
              <w:rPr>
                <w:rFonts w:cstheme="minorHAnsi"/>
                <w:sz w:val="16"/>
                <w:szCs w:val="16"/>
              </w:rPr>
            </w:pPr>
          </w:p>
        </w:tc>
        <w:tc>
          <w:tcPr>
            <w:tcW w:w="1379" w:type="dxa"/>
          </w:tcPr>
          <w:p w14:paraId="430792AC" w14:textId="77777777" w:rsidR="00B83224" w:rsidRPr="0035717B" w:rsidRDefault="00B83224" w:rsidP="00AA765F">
            <w:pPr>
              <w:rPr>
                <w:rFonts w:cstheme="minorHAnsi"/>
                <w:sz w:val="16"/>
                <w:szCs w:val="16"/>
              </w:rPr>
            </w:pPr>
            <w:r w:rsidRPr="0035717B">
              <w:rPr>
                <w:rFonts w:cstheme="minorHAnsi"/>
                <w:sz w:val="16"/>
                <w:szCs w:val="16"/>
              </w:rPr>
              <w:t>3</w:t>
            </w:r>
          </w:p>
          <w:p w14:paraId="1492A169" w14:textId="77777777" w:rsidR="00B83224" w:rsidRPr="0035717B" w:rsidRDefault="00B83224" w:rsidP="00AA765F">
            <w:pPr>
              <w:rPr>
                <w:rFonts w:cstheme="minorHAnsi"/>
                <w:sz w:val="16"/>
                <w:szCs w:val="16"/>
              </w:rPr>
            </w:pPr>
            <w:r w:rsidRPr="0035717B">
              <w:rPr>
                <w:rFonts w:cstheme="minorHAnsi"/>
                <w:sz w:val="16"/>
                <w:szCs w:val="16"/>
              </w:rPr>
              <w:t>Before-after Study</w:t>
            </w:r>
          </w:p>
        </w:tc>
        <w:tc>
          <w:tcPr>
            <w:tcW w:w="490" w:type="dxa"/>
          </w:tcPr>
          <w:p w14:paraId="5846F336" w14:textId="77777777" w:rsidR="00B83224" w:rsidRPr="0035717B" w:rsidRDefault="00B83224" w:rsidP="00AA765F">
            <w:pPr>
              <w:rPr>
                <w:rFonts w:cstheme="minorHAnsi"/>
                <w:sz w:val="16"/>
                <w:szCs w:val="16"/>
              </w:rPr>
            </w:pPr>
            <w:r w:rsidRPr="0035717B">
              <w:rPr>
                <w:rFonts w:cstheme="minorHAnsi"/>
                <w:sz w:val="16"/>
                <w:szCs w:val="16"/>
              </w:rPr>
              <w:t>Y</w:t>
            </w:r>
          </w:p>
        </w:tc>
        <w:tc>
          <w:tcPr>
            <w:tcW w:w="611" w:type="dxa"/>
          </w:tcPr>
          <w:p w14:paraId="34ED560E"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100B1F18" w14:textId="77777777" w:rsidR="00B83224" w:rsidRPr="0035717B" w:rsidRDefault="00B83224" w:rsidP="00AA765F">
            <w:pPr>
              <w:rPr>
                <w:rFonts w:cstheme="minorHAnsi"/>
                <w:sz w:val="16"/>
                <w:szCs w:val="16"/>
              </w:rPr>
            </w:pPr>
            <w:r w:rsidRPr="0035717B">
              <w:rPr>
                <w:rFonts w:cstheme="minorHAnsi"/>
                <w:sz w:val="16"/>
                <w:szCs w:val="16"/>
              </w:rPr>
              <w:t>N</w:t>
            </w:r>
          </w:p>
        </w:tc>
        <w:tc>
          <w:tcPr>
            <w:tcW w:w="345" w:type="dxa"/>
          </w:tcPr>
          <w:p w14:paraId="15B4A48D" w14:textId="77777777" w:rsidR="00B83224" w:rsidRPr="0035717B" w:rsidRDefault="00B83224" w:rsidP="00AA765F">
            <w:pPr>
              <w:rPr>
                <w:rFonts w:cstheme="minorHAnsi"/>
                <w:sz w:val="16"/>
                <w:szCs w:val="16"/>
              </w:rPr>
            </w:pPr>
            <w:r w:rsidRPr="0035717B">
              <w:rPr>
                <w:rFonts w:cstheme="minorHAnsi"/>
                <w:sz w:val="16"/>
                <w:szCs w:val="16"/>
              </w:rPr>
              <w:t>N</w:t>
            </w:r>
          </w:p>
        </w:tc>
        <w:tc>
          <w:tcPr>
            <w:tcW w:w="346" w:type="dxa"/>
            <w:shd w:val="clear" w:color="auto" w:fill="000000" w:themeFill="text1"/>
          </w:tcPr>
          <w:p w14:paraId="4E197DFA" w14:textId="77777777" w:rsidR="00B83224" w:rsidRPr="0035717B" w:rsidRDefault="00B83224" w:rsidP="00AA765F">
            <w:pPr>
              <w:rPr>
                <w:rFonts w:cstheme="minorHAnsi"/>
                <w:sz w:val="16"/>
                <w:szCs w:val="16"/>
              </w:rPr>
            </w:pPr>
          </w:p>
        </w:tc>
        <w:tc>
          <w:tcPr>
            <w:tcW w:w="345" w:type="dxa"/>
          </w:tcPr>
          <w:p w14:paraId="4302C7F9" w14:textId="77777777" w:rsidR="00B83224" w:rsidRPr="0035717B" w:rsidRDefault="00B83224" w:rsidP="00AA765F">
            <w:pPr>
              <w:rPr>
                <w:rFonts w:cstheme="minorHAnsi"/>
                <w:sz w:val="16"/>
                <w:szCs w:val="16"/>
              </w:rPr>
            </w:pPr>
            <w:r w:rsidRPr="0035717B">
              <w:rPr>
                <w:rFonts w:cstheme="minorHAnsi"/>
                <w:sz w:val="16"/>
                <w:szCs w:val="16"/>
              </w:rPr>
              <w:t>Y</w:t>
            </w:r>
          </w:p>
        </w:tc>
        <w:tc>
          <w:tcPr>
            <w:tcW w:w="345" w:type="dxa"/>
          </w:tcPr>
          <w:p w14:paraId="5CBE615D" w14:textId="77777777" w:rsidR="00B83224" w:rsidRPr="0035717B" w:rsidRDefault="00B83224" w:rsidP="00AA765F">
            <w:pPr>
              <w:rPr>
                <w:rFonts w:cstheme="minorHAnsi"/>
                <w:sz w:val="16"/>
                <w:szCs w:val="16"/>
              </w:rPr>
            </w:pPr>
            <w:r w:rsidRPr="0035717B">
              <w:rPr>
                <w:rFonts w:cstheme="minorHAnsi"/>
                <w:sz w:val="16"/>
                <w:szCs w:val="16"/>
              </w:rPr>
              <w:t>Y</w:t>
            </w:r>
          </w:p>
        </w:tc>
        <w:tc>
          <w:tcPr>
            <w:tcW w:w="346" w:type="dxa"/>
          </w:tcPr>
          <w:p w14:paraId="0EAA18AF"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shd w:val="clear" w:color="auto" w:fill="000000" w:themeFill="text1"/>
          </w:tcPr>
          <w:p w14:paraId="2E81BAA1" w14:textId="77777777" w:rsidR="00B83224" w:rsidRPr="0035717B" w:rsidRDefault="00B83224" w:rsidP="00AA765F">
            <w:pPr>
              <w:rPr>
                <w:rFonts w:cstheme="minorHAnsi"/>
                <w:sz w:val="16"/>
                <w:szCs w:val="16"/>
              </w:rPr>
            </w:pPr>
          </w:p>
        </w:tc>
        <w:tc>
          <w:tcPr>
            <w:tcW w:w="421" w:type="dxa"/>
          </w:tcPr>
          <w:p w14:paraId="41E19026"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0563DD99"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6338D740" w14:textId="77777777" w:rsidR="00B83224" w:rsidRPr="0035717B" w:rsidRDefault="00B83224" w:rsidP="00AA765F">
            <w:pPr>
              <w:rPr>
                <w:rFonts w:cstheme="minorHAnsi"/>
                <w:sz w:val="16"/>
                <w:szCs w:val="16"/>
              </w:rPr>
            </w:pPr>
            <w:r w:rsidRPr="0035717B">
              <w:rPr>
                <w:rFonts w:cstheme="minorHAnsi"/>
                <w:sz w:val="16"/>
                <w:szCs w:val="16"/>
              </w:rPr>
              <w:t>UTD</w:t>
            </w:r>
          </w:p>
        </w:tc>
        <w:tc>
          <w:tcPr>
            <w:tcW w:w="415" w:type="dxa"/>
          </w:tcPr>
          <w:p w14:paraId="16A69396" w14:textId="77777777" w:rsidR="00B83224" w:rsidRPr="0035717B" w:rsidRDefault="00B83224" w:rsidP="00AA765F">
            <w:pPr>
              <w:rPr>
                <w:rFonts w:cstheme="minorHAnsi"/>
                <w:sz w:val="16"/>
                <w:szCs w:val="16"/>
              </w:rPr>
            </w:pPr>
            <w:r w:rsidRPr="0035717B">
              <w:rPr>
                <w:rFonts w:cstheme="minorHAnsi"/>
                <w:sz w:val="16"/>
                <w:szCs w:val="16"/>
              </w:rPr>
              <w:t>Y</w:t>
            </w:r>
          </w:p>
        </w:tc>
        <w:tc>
          <w:tcPr>
            <w:tcW w:w="375" w:type="dxa"/>
          </w:tcPr>
          <w:p w14:paraId="0F789319"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1FAFE300" w14:textId="77777777" w:rsidR="00B83224" w:rsidRPr="0035717B" w:rsidRDefault="00B83224" w:rsidP="00AA765F">
            <w:pPr>
              <w:rPr>
                <w:rFonts w:cstheme="minorHAnsi"/>
                <w:sz w:val="16"/>
                <w:szCs w:val="16"/>
              </w:rPr>
            </w:pPr>
            <w:r w:rsidRPr="0035717B">
              <w:rPr>
                <w:rFonts w:cstheme="minorHAnsi"/>
                <w:sz w:val="16"/>
                <w:szCs w:val="16"/>
              </w:rPr>
              <w:t>N</w:t>
            </w:r>
          </w:p>
        </w:tc>
        <w:tc>
          <w:tcPr>
            <w:tcW w:w="376" w:type="dxa"/>
          </w:tcPr>
          <w:p w14:paraId="39A44454"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6DDE0F5F" w14:textId="77777777" w:rsidR="00B83224" w:rsidRPr="0035717B" w:rsidRDefault="00B83224" w:rsidP="00AA765F">
            <w:pPr>
              <w:rPr>
                <w:rFonts w:cstheme="minorHAnsi"/>
                <w:sz w:val="16"/>
                <w:szCs w:val="16"/>
              </w:rPr>
            </w:pPr>
          </w:p>
        </w:tc>
        <w:tc>
          <w:tcPr>
            <w:tcW w:w="376" w:type="dxa"/>
          </w:tcPr>
          <w:p w14:paraId="7B00ACF0" w14:textId="77777777" w:rsidR="00B83224" w:rsidRPr="0035717B" w:rsidRDefault="00B83224" w:rsidP="00AA765F">
            <w:pPr>
              <w:rPr>
                <w:rFonts w:cstheme="minorHAnsi"/>
                <w:sz w:val="16"/>
                <w:szCs w:val="16"/>
              </w:rPr>
            </w:pPr>
            <w:r w:rsidRPr="0035717B">
              <w:rPr>
                <w:rFonts w:cstheme="minorHAnsi"/>
                <w:sz w:val="16"/>
                <w:szCs w:val="16"/>
              </w:rPr>
              <w:t>Y</w:t>
            </w:r>
          </w:p>
        </w:tc>
        <w:tc>
          <w:tcPr>
            <w:tcW w:w="376" w:type="dxa"/>
            <w:shd w:val="clear" w:color="auto" w:fill="000000" w:themeFill="text1"/>
          </w:tcPr>
          <w:p w14:paraId="63F77616" w14:textId="77777777" w:rsidR="00B83224" w:rsidRPr="0035717B" w:rsidRDefault="00B83224" w:rsidP="00AA765F">
            <w:pPr>
              <w:rPr>
                <w:rFonts w:cstheme="minorHAnsi"/>
                <w:sz w:val="16"/>
                <w:szCs w:val="16"/>
              </w:rPr>
            </w:pPr>
          </w:p>
        </w:tc>
        <w:tc>
          <w:tcPr>
            <w:tcW w:w="376" w:type="dxa"/>
          </w:tcPr>
          <w:p w14:paraId="277A106C" w14:textId="77777777" w:rsidR="00B83224" w:rsidRPr="0035717B" w:rsidRDefault="00B83224" w:rsidP="00AA765F">
            <w:pPr>
              <w:rPr>
                <w:rFonts w:cstheme="minorHAnsi"/>
                <w:sz w:val="16"/>
                <w:szCs w:val="16"/>
              </w:rPr>
            </w:pPr>
            <w:r w:rsidRPr="0035717B">
              <w:rPr>
                <w:rFonts w:cstheme="minorHAnsi"/>
                <w:sz w:val="16"/>
                <w:szCs w:val="16"/>
              </w:rPr>
              <w:t>Y</w:t>
            </w:r>
          </w:p>
        </w:tc>
        <w:tc>
          <w:tcPr>
            <w:tcW w:w="553" w:type="dxa"/>
            <w:shd w:val="clear" w:color="auto" w:fill="000000" w:themeFill="text1"/>
          </w:tcPr>
          <w:p w14:paraId="10D4BE54" w14:textId="77777777" w:rsidR="00B83224" w:rsidRPr="0035717B" w:rsidRDefault="00B83224" w:rsidP="00AA765F">
            <w:pPr>
              <w:rPr>
                <w:rFonts w:cstheme="minorHAnsi"/>
                <w:sz w:val="16"/>
                <w:szCs w:val="16"/>
              </w:rPr>
            </w:pPr>
          </w:p>
        </w:tc>
        <w:tc>
          <w:tcPr>
            <w:tcW w:w="415" w:type="dxa"/>
            <w:shd w:val="clear" w:color="auto" w:fill="000000" w:themeFill="text1"/>
          </w:tcPr>
          <w:p w14:paraId="4C964DBE" w14:textId="77777777" w:rsidR="00B83224" w:rsidRPr="0035717B" w:rsidRDefault="00B83224" w:rsidP="00AA765F">
            <w:pPr>
              <w:rPr>
                <w:rFonts w:cstheme="minorHAnsi"/>
                <w:sz w:val="16"/>
                <w:szCs w:val="16"/>
              </w:rPr>
            </w:pPr>
          </w:p>
        </w:tc>
        <w:tc>
          <w:tcPr>
            <w:tcW w:w="553" w:type="dxa"/>
          </w:tcPr>
          <w:p w14:paraId="3D3158D3" w14:textId="77777777" w:rsidR="00B83224" w:rsidRPr="0035717B" w:rsidRDefault="00B83224" w:rsidP="00AA765F">
            <w:pPr>
              <w:rPr>
                <w:rFonts w:cstheme="minorHAnsi"/>
                <w:sz w:val="16"/>
                <w:szCs w:val="16"/>
              </w:rPr>
            </w:pPr>
            <w:r w:rsidRPr="0035717B">
              <w:rPr>
                <w:rFonts w:cstheme="minorHAnsi"/>
                <w:sz w:val="16"/>
                <w:szCs w:val="16"/>
              </w:rPr>
              <w:t>N</w:t>
            </w:r>
          </w:p>
        </w:tc>
        <w:tc>
          <w:tcPr>
            <w:tcW w:w="415" w:type="dxa"/>
          </w:tcPr>
          <w:p w14:paraId="29297896" w14:textId="77777777" w:rsidR="00B83224" w:rsidRPr="0035717B" w:rsidRDefault="00B83224" w:rsidP="00AA765F">
            <w:pPr>
              <w:rPr>
                <w:rFonts w:cstheme="minorHAnsi"/>
                <w:sz w:val="16"/>
                <w:szCs w:val="16"/>
              </w:rPr>
            </w:pPr>
            <w:r w:rsidRPr="0035717B">
              <w:rPr>
                <w:rFonts w:cstheme="minorHAnsi"/>
                <w:sz w:val="16"/>
                <w:szCs w:val="16"/>
              </w:rPr>
              <w:t>N</w:t>
            </w:r>
          </w:p>
        </w:tc>
        <w:tc>
          <w:tcPr>
            <w:tcW w:w="553" w:type="dxa"/>
            <w:shd w:val="clear" w:color="auto" w:fill="000000" w:themeFill="text1"/>
          </w:tcPr>
          <w:p w14:paraId="3703D57B" w14:textId="77777777" w:rsidR="00B83224" w:rsidRPr="0035717B" w:rsidRDefault="00B83224" w:rsidP="00AA765F">
            <w:pPr>
              <w:rPr>
                <w:rFonts w:cstheme="minorHAnsi"/>
                <w:sz w:val="16"/>
                <w:szCs w:val="16"/>
              </w:rPr>
            </w:pPr>
          </w:p>
        </w:tc>
        <w:tc>
          <w:tcPr>
            <w:tcW w:w="420" w:type="dxa"/>
            <w:shd w:val="clear" w:color="auto" w:fill="000000" w:themeFill="text1"/>
          </w:tcPr>
          <w:p w14:paraId="292191FF" w14:textId="77777777" w:rsidR="00B83224" w:rsidRPr="0035717B" w:rsidRDefault="00B83224" w:rsidP="00AA765F">
            <w:pPr>
              <w:rPr>
                <w:rFonts w:cstheme="minorHAnsi"/>
                <w:sz w:val="16"/>
                <w:szCs w:val="16"/>
              </w:rPr>
            </w:pPr>
          </w:p>
        </w:tc>
        <w:tc>
          <w:tcPr>
            <w:tcW w:w="694" w:type="dxa"/>
          </w:tcPr>
          <w:p w14:paraId="07EAB3F7" w14:textId="77777777" w:rsidR="00B83224" w:rsidRPr="0035717B" w:rsidRDefault="00B83224" w:rsidP="00AA765F">
            <w:pPr>
              <w:rPr>
                <w:rFonts w:cstheme="minorHAnsi"/>
                <w:sz w:val="16"/>
                <w:szCs w:val="16"/>
              </w:rPr>
            </w:pPr>
            <w:r w:rsidRPr="0035717B">
              <w:rPr>
                <w:rFonts w:cstheme="minorHAnsi"/>
                <w:sz w:val="16"/>
                <w:szCs w:val="16"/>
              </w:rPr>
              <w:t>Y</w:t>
            </w:r>
          </w:p>
        </w:tc>
        <w:tc>
          <w:tcPr>
            <w:tcW w:w="631" w:type="dxa"/>
          </w:tcPr>
          <w:p w14:paraId="5206B36A" w14:textId="77777777" w:rsidR="00B83224" w:rsidRPr="0035717B" w:rsidRDefault="00B83224" w:rsidP="00AA765F">
            <w:pPr>
              <w:rPr>
                <w:rFonts w:cstheme="minorHAnsi"/>
                <w:sz w:val="16"/>
                <w:szCs w:val="16"/>
              </w:rPr>
            </w:pPr>
            <w:r w:rsidRPr="0035717B">
              <w:rPr>
                <w:rFonts w:cstheme="minorHAnsi"/>
                <w:sz w:val="16"/>
                <w:szCs w:val="16"/>
              </w:rPr>
              <w:t>47%</w:t>
            </w:r>
          </w:p>
        </w:tc>
      </w:tr>
    </w:tbl>
    <w:p w14:paraId="75B6A522" w14:textId="77777777" w:rsidR="00954C0E" w:rsidRPr="0035717B" w:rsidRDefault="00954C0E" w:rsidP="00954C0E">
      <w:pPr>
        <w:rPr>
          <w:rFonts w:cstheme="majorHAnsi"/>
          <w:sz w:val="20"/>
          <w:szCs w:val="20"/>
        </w:rPr>
      </w:pPr>
      <w:r w:rsidRPr="0035717B">
        <w:rPr>
          <w:rFonts w:cstheme="majorHAnsi"/>
          <w:sz w:val="20"/>
          <w:szCs w:val="20"/>
        </w:rPr>
        <w:t>Yes (Y) Score = 1 except Item 5 score = 2 No (N) Score = 0 Partially (P) Score = 1 Unable to determine (UTD) Score = 0 , RCT Randomised Control Trial</w:t>
      </w:r>
    </w:p>
    <w:p w14:paraId="6E504D21" w14:textId="77777777" w:rsidR="00642CDD" w:rsidRDefault="00642CDD" w:rsidP="00642CDD"/>
    <w:p w14:paraId="4DE7BDDE" w14:textId="77777777" w:rsidR="000E24E6" w:rsidRDefault="000E24E6" w:rsidP="00642CDD"/>
    <w:p w14:paraId="170A8102" w14:textId="77777777" w:rsidR="000E24E6" w:rsidRDefault="000E24E6" w:rsidP="00642CDD"/>
    <w:p w14:paraId="6E096755" w14:textId="77777777" w:rsidR="000E24E6" w:rsidRDefault="000E24E6" w:rsidP="00642CDD"/>
    <w:p w14:paraId="3BE33A60" w14:textId="77777777" w:rsidR="000E24E6" w:rsidRDefault="000E24E6" w:rsidP="00642CDD"/>
    <w:p w14:paraId="32212C16" w14:textId="77777777" w:rsidR="000E24E6" w:rsidRDefault="000E24E6" w:rsidP="00642CDD"/>
    <w:p w14:paraId="1398471B" w14:textId="77777777" w:rsidR="000E24E6" w:rsidRDefault="000E24E6" w:rsidP="00642CDD"/>
    <w:p w14:paraId="598C21F5" w14:textId="77777777" w:rsidR="000E24E6" w:rsidRDefault="000E24E6" w:rsidP="00642CDD"/>
    <w:p w14:paraId="23B8DA2E" w14:textId="77777777" w:rsidR="004C1F5E" w:rsidRDefault="004C1F5E" w:rsidP="00642CDD"/>
    <w:p w14:paraId="56B9C3CC" w14:textId="77777777" w:rsidR="004C1F5E" w:rsidRDefault="004C1F5E" w:rsidP="00642CDD"/>
    <w:p w14:paraId="6D523791" w14:textId="459F9D3F" w:rsidR="00021500" w:rsidRDefault="00564101">
      <w:pPr>
        <w:pStyle w:val="Heading3"/>
        <w:numPr>
          <w:ilvl w:val="1"/>
          <w:numId w:val="19"/>
        </w:numPr>
      </w:pPr>
      <w:bookmarkStart w:id="426" w:name="_Ref132290115"/>
      <w:bookmarkStart w:id="427" w:name="_Ref132293744"/>
      <w:bookmarkStart w:id="428" w:name="_Toc156403574"/>
      <w:r>
        <w:t>Level of evidence and quality assessment of survey study.</w:t>
      </w:r>
      <w:bookmarkEnd w:id="426"/>
      <w:bookmarkEnd w:id="427"/>
      <w:bookmarkEnd w:id="428"/>
    </w:p>
    <w:p w14:paraId="0E888B21" w14:textId="77777777" w:rsidR="005E1212" w:rsidRPr="005E1212" w:rsidRDefault="005E1212" w:rsidP="005E1212"/>
    <w:tbl>
      <w:tblPr>
        <w:tblStyle w:val="TableGrid"/>
        <w:tblW w:w="14317" w:type="dxa"/>
        <w:tblInd w:w="-5" w:type="dxa"/>
        <w:tblLayout w:type="fixed"/>
        <w:tblLook w:val="04A0" w:firstRow="1" w:lastRow="0" w:firstColumn="1" w:lastColumn="0" w:noHBand="0" w:noVBand="1"/>
      </w:tblPr>
      <w:tblGrid>
        <w:gridCol w:w="961"/>
        <w:gridCol w:w="958"/>
        <w:gridCol w:w="957"/>
        <w:gridCol w:w="744"/>
        <w:gridCol w:w="427"/>
        <w:gridCol w:w="609"/>
        <w:gridCol w:w="521"/>
        <w:gridCol w:w="384"/>
        <w:gridCol w:w="715"/>
        <w:gridCol w:w="658"/>
        <w:gridCol w:w="583"/>
        <w:gridCol w:w="951"/>
        <w:gridCol w:w="548"/>
        <w:gridCol w:w="527"/>
        <w:gridCol w:w="558"/>
        <w:gridCol w:w="420"/>
        <w:gridCol w:w="526"/>
        <w:gridCol w:w="527"/>
        <w:gridCol w:w="523"/>
        <w:gridCol w:w="420"/>
        <w:gridCol w:w="526"/>
        <w:gridCol w:w="410"/>
        <w:gridCol w:w="418"/>
        <w:gridCol w:w="446"/>
      </w:tblGrid>
      <w:tr w:rsidR="00B469E0" w:rsidRPr="0094476B" w14:paraId="148961BA" w14:textId="77777777" w:rsidTr="00D779C4">
        <w:trPr>
          <w:trHeight w:val="217"/>
        </w:trPr>
        <w:tc>
          <w:tcPr>
            <w:tcW w:w="961" w:type="dxa"/>
            <w:vMerge w:val="restart"/>
          </w:tcPr>
          <w:p w14:paraId="50F4ED85" w14:textId="77777777" w:rsidR="00B469E0" w:rsidRPr="0094476B" w:rsidRDefault="00B469E0" w:rsidP="00AA765F">
            <w:pPr>
              <w:rPr>
                <w:rFonts w:cstheme="minorHAnsi"/>
                <w:b/>
                <w:bCs/>
                <w:sz w:val="20"/>
                <w:szCs w:val="20"/>
              </w:rPr>
            </w:pPr>
            <w:r w:rsidRPr="0094476B">
              <w:rPr>
                <w:rFonts w:cstheme="minorHAnsi"/>
                <w:b/>
                <w:bCs/>
                <w:sz w:val="20"/>
                <w:szCs w:val="20"/>
              </w:rPr>
              <w:t>Author Year</w:t>
            </w:r>
          </w:p>
        </w:tc>
        <w:tc>
          <w:tcPr>
            <w:tcW w:w="958" w:type="dxa"/>
            <w:vMerge w:val="restart"/>
          </w:tcPr>
          <w:p w14:paraId="5F48EF3E" w14:textId="77777777" w:rsidR="00B469E0" w:rsidRPr="0094476B" w:rsidRDefault="00B469E0" w:rsidP="00AA765F">
            <w:pPr>
              <w:rPr>
                <w:rFonts w:cstheme="minorHAnsi"/>
                <w:b/>
                <w:bCs/>
                <w:sz w:val="20"/>
                <w:szCs w:val="20"/>
              </w:rPr>
            </w:pPr>
            <w:r w:rsidRPr="0094476B">
              <w:rPr>
                <w:rFonts w:cstheme="minorHAnsi"/>
                <w:b/>
                <w:bCs/>
                <w:sz w:val="20"/>
                <w:szCs w:val="20"/>
              </w:rPr>
              <w:t>Level of Evidence</w:t>
            </w:r>
          </w:p>
          <w:p w14:paraId="0C0EF4E5" w14:textId="77777777" w:rsidR="00B469E0" w:rsidRPr="0094476B" w:rsidRDefault="00B469E0" w:rsidP="00AA765F">
            <w:pPr>
              <w:rPr>
                <w:rFonts w:cstheme="minorHAnsi"/>
                <w:b/>
                <w:bCs/>
                <w:sz w:val="20"/>
                <w:szCs w:val="20"/>
              </w:rPr>
            </w:pPr>
            <w:r w:rsidRPr="0094476B">
              <w:rPr>
                <w:rFonts w:cstheme="minorHAnsi"/>
                <w:b/>
                <w:bCs/>
                <w:sz w:val="20"/>
                <w:szCs w:val="20"/>
              </w:rPr>
              <w:t>Study Design</w:t>
            </w:r>
          </w:p>
          <w:p w14:paraId="34D5A0BA" w14:textId="77777777" w:rsidR="00B469E0" w:rsidRPr="0094476B" w:rsidRDefault="00B469E0" w:rsidP="00AA765F">
            <w:pPr>
              <w:rPr>
                <w:rFonts w:cstheme="minorHAnsi"/>
                <w:sz w:val="20"/>
                <w:szCs w:val="20"/>
              </w:rPr>
            </w:pPr>
            <w:r w:rsidRPr="0094476B">
              <w:rPr>
                <w:rFonts w:cstheme="minorHAnsi"/>
                <w:b/>
                <w:bCs/>
                <w:sz w:val="20"/>
                <w:szCs w:val="20"/>
              </w:rPr>
              <w:t>OCEBM</w:t>
            </w:r>
          </w:p>
        </w:tc>
        <w:tc>
          <w:tcPr>
            <w:tcW w:w="12398" w:type="dxa"/>
            <w:gridSpan w:val="22"/>
          </w:tcPr>
          <w:p w14:paraId="0283C781" w14:textId="77777777" w:rsidR="00B469E0" w:rsidRPr="0094476B" w:rsidRDefault="00B469E0" w:rsidP="00AA765F">
            <w:pPr>
              <w:rPr>
                <w:rFonts w:cstheme="minorHAnsi"/>
                <w:b/>
                <w:bCs/>
                <w:sz w:val="20"/>
                <w:szCs w:val="20"/>
              </w:rPr>
            </w:pPr>
            <w:r w:rsidRPr="0094476B">
              <w:rPr>
                <w:rFonts w:cstheme="minorHAnsi"/>
                <w:b/>
                <w:bCs/>
                <w:sz w:val="20"/>
                <w:szCs w:val="20"/>
              </w:rPr>
              <w:t>Quality Assessment Burns and Kho Assessment Tool for Surveys</w:t>
            </w:r>
          </w:p>
        </w:tc>
      </w:tr>
      <w:tr w:rsidR="00B469E0" w:rsidRPr="0094476B" w14:paraId="78FBDDA8" w14:textId="77777777" w:rsidTr="00D779C4">
        <w:trPr>
          <w:trHeight w:val="422"/>
        </w:trPr>
        <w:tc>
          <w:tcPr>
            <w:tcW w:w="961" w:type="dxa"/>
            <w:vMerge/>
          </w:tcPr>
          <w:p w14:paraId="7576E972" w14:textId="77777777" w:rsidR="00B469E0" w:rsidRPr="0094476B" w:rsidRDefault="00B469E0" w:rsidP="00AA765F">
            <w:pPr>
              <w:rPr>
                <w:rFonts w:cstheme="minorHAnsi"/>
                <w:sz w:val="18"/>
                <w:szCs w:val="18"/>
              </w:rPr>
            </w:pPr>
          </w:p>
        </w:tc>
        <w:tc>
          <w:tcPr>
            <w:tcW w:w="958" w:type="dxa"/>
            <w:vMerge/>
          </w:tcPr>
          <w:p w14:paraId="6DE6B931" w14:textId="77777777" w:rsidR="00B469E0" w:rsidRPr="0094476B" w:rsidRDefault="00B469E0" w:rsidP="00AA765F">
            <w:pPr>
              <w:rPr>
                <w:rFonts w:cstheme="minorHAnsi"/>
                <w:sz w:val="18"/>
                <w:szCs w:val="18"/>
              </w:rPr>
            </w:pPr>
          </w:p>
        </w:tc>
        <w:tc>
          <w:tcPr>
            <w:tcW w:w="957" w:type="dxa"/>
          </w:tcPr>
          <w:p w14:paraId="475B7387" w14:textId="77777777" w:rsidR="00B469E0" w:rsidRPr="0094476B" w:rsidRDefault="00B469E0" w:rsidP="00AA765F">
            <w:pPr>
              <w:rPr>
                <w:rFonts w:cstheme="minorHAnsi"/>
                <w:sz w:val="20"/>
                <w:szCs w:val="20"/>
              </w:rPr>
            </w:pPr>
            <w:r w:rsidRPr="0094476B">
              <w:rPr>
                <w:rFonts w:cstheme="minorHAnsi"/>
                <w:sz w:val="20"/>
                <w:szCs w:val="20"/>
              </w:rPr>
              <w:t xml:space="preserve">1) </w:t>
            </w:r>
          </w:p>
          <w:p w14:paraId="1A6BDD15" w14:textId="77777777" w:rsidR="00B469E0" w:rsidRPr="0094476B" w:rsidRDefault="00B469E0" w:rsidP="00AA765F">
            <w:pPr>
              <w:rPr>
                <w:rFonts w:cstheme="minorHAnsi"/>
                <w:sz w:val="20"/>
                <w:szCs w:val="20"/>
              </w:rPr>
            </w:pPr>
            <w:r w:rsidRPr="0094476B">
              <w:rPr>
                <w:rFonts w:cstheme="minorHAnsi"/>
                <w:sz w:val="20"/>
                <w:szCs w:val="20"/>
              </w:rPr>
              <w:t>Question</w:t>
            </w:r>
          </w:p>
        </w:tc>
        <w:tc>
          <w:tcPr>
            <w:tcW w:w="1171" w:type="dxa"/>
            <w:gridSpan w:val="2"/>
          </w:tcPr>
          <w:p w14:paraId="370D3CB4" w14:textId="77777777" w:rsidR="00B469E0" w:rsidRPr="0094476B" w:rsidRDefault="00B469E0" w:rsidP="00AA765F">
            <w:pPr>
              <w:rPr>
                <w:rFonts w:cstheme="minorHAnsi"/>
                <w:sz w:val="20"/>
                <w:szCs w:val="20"/>
              </w:rPr>
            </w:pPr>
            <w:r w:rsidRPr="0094476B">
              <w:rPr>
                <w:rFonts w:cstheme="minorHAnsi"/>
                <w:sz w:val="20"/>
                <w:szCs w:val="20"/>
              </w:rPr>
              <w:t xml:space="preserve">2) </w:t>
            </w:r>
          </w:p>
          <w:p w14:paraId="11DEA993" w14:textId="77777777" w:rsidR="00B469E0" w:rsidRPr="0094476B" w:rsidRDefault="00B469E0" w:rsidP="00AA765F">
            <w:pPr>
              <w:rPr>
                <w:rFonts w:cstheme="minorHAnsi"/>
                <w:sz w:val="20"/>
                <w:szCs w:val="20"/>
              </w:rPr>
            </w:pPr>
            <w:r w:rsidRPr="0094476B">
              <w:rPr>
                <w:rFonts w:cstheme="minorHAnsi"/>
                <w:sz w:val="20"/>
                <w:szCs w:val="20"/>
              </w:rPr>
              <w:t>Population</w:t>
            </w:r>
          </w:p>
        </w:tc>
        <w:tc>
          <w:tcPr>
            <w:tcW w:w="1514" w:type="dxa"/>
            <w:gridSpan w:val="3"/>
          </w:tcPr>
          <w:p w14:paraId="261C1A43" w14:textId="77777777" w:rsidR="00B469E0" w:rsidRPr="0094476B" w:rsidRDefault="00B469E0" w:rsidP="00AA765F">
            <w:pPr>
              <w:rPr>
                <w:rFonts w:cstheme="minorHAnsi"/>
                <w:sz w:val="20"/>
                <w:szCs w:val="20"/>
              </w:rPr>
            </w:pPr>
            <w:r w:rsidRPr="0094476B">
              <w:rPr>
                <w:rFonts w:cstheme="minorHAnsi"/>
                <w:sz w:val="20"/>
                <w:szCs w:val="20"/>
              </w:rPr>
              <w:t>3)</w:t>
            </w:r>
          </w:p>
          <w:p w14:paraId="1F28361D" w14:textId="77777777" w:rsidR="00B469E0" w:rsidRPr="0094476B" w:rsidRDefault="00B469E0" w:rsidP="00AA765F">
            <w:pPr>
              <w:rPr>
                <w:rFonts w:cstheme="minorHAnsi"/>
                <w:sz w:val="20"/>
                <w:szCs w:val="20"/>
              </w:rPr>
            </w:pPr>
            <w:r w:rsidRPr="0094476B">
              <w:rPr>
                <w:rFonts w:cstheme="minorHAnsi"/>
                <w:sz w:val="20"/>
                <w:szCs w:val="20"/>
              </w:rPr>
              <w:t xml:space="preserve">Develop Questionnaire </w:t>
            </w:r>
          </w:p>
        </w:tc>
        <w:tc>
          <w:tcPr>
            <w:tcW w:w="1373" w:type="dxa"/>
            <w:gridSpan w:val="2"/>
          </w:tcPr>
          <w:p w14:paraId="64B0ABBB" w14:textId="77777777" w:rsidR="00B469E0" w:rsidRPr="0094476B" w:rsidRDefault="00B469E0" w:rsidP="00AA765F">
            <w:pPr>
              <w:rPr>
                <w:rFonts w:cstheme="minorHAnsi"/>
                <w:sz w:val="20"/>
                <w:szCs w:val="20"/>
              </w:rPr>
            </w:pPr>
            <w:r w:rsidRPr="0094476B">
              <w:rPr>
                <w:rFonts w:cstheme="minorHAnsi"/>
                <w:sz w:val="20"/>
                <w:szCs w:val="20"/>
              </w:rPr>
              <w:t>4)</w:t>
            </w:r>
          </w:p>
          <w:p w14:paraId="68B923C9" w14:textId="77777777" w:rsidR="00B469E0" w:rsidRPr="0094476B" w:rsidRDefault="00B469E0" w:rsidP="00AA765F">
            <w:pPr>
              <w:rPr>
                <w:rFonts w:cstheme="minorHAnsi"/>
                <w:sz w:val="20"/>
                <w:szCs w:val="20"/>
              </w:rPr>
            </w:pPr>
            <w:r w:rsidRPr="0094476B">
              <w:rPr>
                <w:rFonts w:cstheme="minorHAnsi"/>
                <w:sz w:val="20"/>
                <w:szCs w:val="20"/>
              </w:rPr>
              <w:t>Testing Questionnaire</w:t>
            </w:r>
          </w:p>
        </w:tc>
        <w:tc>
          <w:tcPr>
            <w:tcW w:w="1534" w:type="dxa"/>
            <w:gridSpan w:val="2"/>
          </w:tcPr>
          <w:p w14:paraId="219EC3B7" w14:textId="77777777" w:rsidR="00B469E0" w:rsidRPr="0094476B" w:rsidRDefault="00B469E0" w:rsidP="00AA765F">
            <w:pPr>
              <w:rPr>
                <w:rFonts w:cstheme="minorHAnsi"/>
                <w:sz w:val="20"/>
                <w:szCs w:val="20"/>
              </w:rPr>
            </w:pPr>
            <w:r w:rsidRPr="0094476B">
              <w:rPr>
                <w:rFonts w:cstheme="minorHAnsi"/>
                <w:sz w:val="20"/>
                <w:szCs w:val="20"/>
              </w:rPr>
              <w:t>5)</w:t>
            </w:r>
          </w:p>
          <w:p w14:paraId="62C71A52" w14:textId="77777777" w:rsidR="00B469E0" w:rsidRPr="0094476B" w:rsidRDefault="00B469E0" w:rsidP="00AA765F">
            <w:pPr>
              <w:rPr>
                <w:rFonts w:cstheme="minorHAnsi"/>
                <w:sz w:val="20"/>
                <w:szCs w:val="20"/>
              </w:rPr>
            </w:pPr>
            <w:r w:rsidRPr="0094476B">
              <w:rPr>
                <w:rFonts w:cstheme="minorHAnsi"/>
                <w:sz w:val="20"/>
                <w:szCs w:val="20"/>
              </w:rPr>
              <w:t>Administration</w:t>
            </w:r>
          </w:p>
        </w:tc>
        <w:tc>
          <w:tcPr>
            <w:tcW w:w="2053" w:type="dxa"/>
            <w:gridSpan w:val="4"/>
          </w:tcPr>
          <w:p w14:paraId="0B49A9A3" w14:textId="77777777" w:rsidR="00B469E0" w:rsidRPr="0094476B" w:rsidRDefault="00B469E0" w:rsidP="00AA765F">
            <w:pPr>
              <w:rPr>
                <w:rFonts w:cstheme="minorHAnsi"/>
                <w:sz w:val="20"/>
                <w:szCs w:val="20"/>
              </w:rPr>
            </w:pPr>
            <w:r w:rsidRPr="0094476B">
              <w:rPr>
                <w:rFonts w:cstheme="minorHAnsi"/>
                <w:sz w:val="20"/>
                <w:szCs w:val="20"/>
              </w:rPr>
              <w:t>6)</w:t>
            </w:r>
          </w:p>
          <w:p w14:paraId="23FD90A2" w14:textId="77777777" w:rsidR="00B469E0" w:rsidRPr="0094476B" w:rsidRDefault="00B469E0" w:rsidP="00AA765F">
            <w:pPr>
              <w:rPr>
                <w:rFonts w:cstheme="minorHAnsi"/>
                <w:sz w:val="20"/>
                <w:szCs w:val="20"/>
              </w:rPr>
            </w:pPr>
            <w:r w:rsidRPr="0094476B">
              <w:rPr>
                <w:rFonts w:cstheme="minorHAnsi"/>
                <w:sz w:val="20"/>
                <w:szCs w:val="20"/>
              </w:rPr>
              <w:t>Response</w:t>
            </w:r>
          </w:p>
        </w:tc>
        <w:tc>
          <w:tcPr>
            <w:tcW w:w="3796" w:type="dxa"/>
            <w:gridSpan w:val="8"/>
          </w:tcPr>
          <w:p w14:paraId="51A25617" w14:textId="77777777" w:rsidR="00B469E0" w:rsidRPr="0094476B" w:rsidRDefault="00B469E0" w:rsidP="00AA765F">
            <w:pPr>
              <w:rPr>
                <w:rFonts w:cstheme="minorHAnsi"/>
                <w:sz w:val="20"/>
                <w:szCs w:val="20"/>
              </w:rPr>
            </w:pPr>
            <w:r w:rsidRPr="0094476B">
              <w:rPr>
                <w:rFonts w:cstheme="minorHAnsi"/>
                <w:sz w:val="20"/>
                <w:szCs w:val="20"/>
              </w:rPr>
              <w:t xml:space="preserve">7) </w:t>
            </w:r>
          </w:p>
          <w:p w14:paraId="5BCD95E2" w14:textId="77777777" w:rsidR="00B469E0" w:rsidRPr="0094476B" w:rsidRDefault="00B469E0" w:rsidP="00AA765F">
            <w:pPr>
              <w:rPr>
                <w:rFonts w:cstheme="minorHAnsi"/>
                <w:sz w:val="20"/>
                <w:szCs w:val="20"/>
              </w:rPr>
            </w:pPr>
            <w:r w:rsidRPr="0094476B">
              <w:rPr>
                <w:rFonts w:cstheme="minorHAnsi"/>
                <w:sz w:val="20"/>
                <w:szCs w:val="20"/>
              </w:rPr>
              <w:t>Results Reporting</w:t>
            </w:r>
          </w:p>
        </w:tc>
      </w:tr>
      <w:tr w:rsidR="001C74EA" w:rsidRPr="0094476B" w14:paraId="4C8C7FC6" w14:textId="77777777" w:rsidTr="00D779C4">
        <w:trPr>
          <w:trHeight w:val="215"/>
        </w:trPr>
        <w:tc>
          <w:tcPr>
            <w:tcW w:w="961" w:type="dxa"/>
            <w:vMerge/>
          </w:tcPr>
          <w:p w14:paraId="71737F13" w14:textId="77777777" w:rsidR="00B469E0" w:rsidRPr="0094476B" w:rsidRDefault="00B469E0" w:rsidP="00AA765F">
            <w:pPr>
              <w:rPr>
                <w:rFonts w:cstheme="minorHAnsi"/>
                <w:sz w:val="18"/>
                <w:szCs w:val="18"/>
              </w:rPr>
            </w:pPr>
          </w:p>
        </w:tc>
        <w:tc>
          <w:tcPr>
            <w:tcW w:w="958" w:type="dxa"/>
            <w:vMerge/>
          </w:tcPr>
          <w:p w14:paraId="76DEDE48" w14:textId="77777777" w:rsidR="00B469E0" w:rsidRPr="0094476B" w:rsidRDefault="00B469E0" w:rsidP="00AA765F">
            <w:pPr>
              <w:rPr>
                <w:rFonts w:cstheme="minorHAnsi"/>
                <w:sz w:val="18"/>
                <w:szCs w:val="18"/>
              </w:rPr>
            </w:pPr>
          </w:p>
        </w:tc>
        <w:tc>
          <w:tcPr>
            <w:tcW w:w="957" w:type="dxa"/>
          </w:tcPr>
          <w:p w14:paraId="5F025D07" w14:textId="77777777" w:rsidR="00B469E0" w:rsidRPr="0094476B" w:rsidRDefault="00B469E0" w:rsidP="00AA765F">
            <w:pPr>
              <w:rPr>
                <w:rFonts w:cstheme="minorHAnsi"/>
                <w:sz w:val="18"/>
                <w:szCs w:val="18"/>
              </w:rPr>
            </w:pPr>
            <w:r w:rsidRPr="0094476B">
              <w:rPr>
                <w:rFonts w:cstheme="minorHAnsi"/>
                <w:sz w:val="18"/>
                <w:szCs w:val="18"/>
              </w:rPr>
              <w:t>1 a</w:t>
            </w:r>
          </w:p>
        </w:tc>
        <w:tc>
          <w:tcPr>
            <w:tcW w:w="744" w:type="dxa"/>
          </w:tcPr>
          <w:p w14:paraId="78B7AC88" w14:textId="77777777" w:rsidR="00B469E0" w:rsidRPr="0094476B" w:rsidRDefault="00B469E0" w:rsidP="00AA765F">
            <w:pPr>
              <w:rPr>
                <w:rFonts w:cstheme="minorHAnsi"/>
                <w:sz w:val="18"/>
                <w:szCs w:val="18"/>
              </w:rPr>
            </w:pPr>
            <w:r w:rsidRPr="0094476B">
              <w:rPr>
                <w:rFonts w:cstheme="minorHAnsi"/>
                <w:sz w:val="18"/>
                <w:szCs w:val="18"/>
              </w:rPr>
              <w:t>2a</w:t>
            </w:r>
          </w:p>
        </w:tc>
        <w:tc>
          <w:tcPr>
            <w:tcW w:w="427" w:type="dxa"/>
          </w:tcPr>
          <w:p w14:paraId="3962D930" w14:textId="77777777" w:rsidR="00B469E0" w:rsidRPr="0094476B" w:rsidRDefault="00B469E0" w:rsidP="00AA765F">
            <w:pPr>
              <w:rPr>
                <w:rFonts w:cstheme="minorHAnsi"/>
                <w:sz w:val="18"/>
                <w:szCs w:val="18"/>
              </w:rPr>
            </w:pPr>
            <w:r w:rsidRPr="0094476B">
              <w:rPr>
                <w:rFonts w:cstheme="minorHAnsi"/>
                <w:sz w:val="18"/>
                <w:szCs w:val="18"/>
              </w:rPr>
              <w:t>2b</w:t>
            </w:r>
          </w:p>
        </w:tc>
        <w:tc>
          <w:tcPr>
            <w:tcW w:w="609" w:type="dxa"/>
          </w:tcPr>
          <w:p w14:paraId="2032E2FA" w14:textId="77777777" w:rsidR="00B469E0" w:rsidRPr="0094476B" w:rsidRDefault="00B469E0" w:rsidP="00AA765F">
            <w:pPr>
              <w:rPr>
                <w:rFonts w:cstheme="minorHAnsi"/>
                <w:sz w:val="18"/>
                <w:szCs w:val="18"/>
              </w:rPr>
            </w:pPr>
            <w:r w:rsidRPr="0094476B">
              <w:rPr>
                <w:rFonts w:cstheme="minorHAnsi"/>
                <w:sz w:val="18"/>
                <w:szCs w:val="18"/>
              </w:rPr>
              <w:t>3a</w:t>
            </w:r>
          </w:p>
        </w:tc>
        <w:tc>
          <w:tcPr>
            <w:tcW w:w="521" w:type="dxa"/>
          </w:tcPr>
          <w:p w14:paraId="5B3A50CF" w14:textId="77777777" w:rsidR="00B469E0" w:rsidRPr="0094476B" w:rsidRDefault="00B469E0" w:rsidP="00AA765F">
            <w:pPr>
              <w:rPr>
                <w:rFonts w:cstheme="minorHAnsi"/>
                <w:sz w:val="18"/>
                <w:szCs w:val="18"/>
              </w:rPr>
            </w:pPr>
            <w:r w:rsidRPr="0094476B">
              <w:rPr>
                <w:rFonts w:cstheme="minorHAnsi"/>
                <w:sz w:val="18"/>
                <w:szCs w:val="18"/>
              </w:rPr>
              <w:t>3b</w:t>
            </w:r>
          </w:p>
        </w:tc>
        <w:tc>
          <w:tcPr>
            <w:tcW w:w="384" w:type="dxa"/>
          </w:tcPr>
          <w:p w14:paraId="673AF3AF" w14:textId="77777777" w:rsidR="00B469E0" w:rsidRPr="0094476B" w:rsidRDefault="00B469E0" w:rsidP="00AA765F">
            <w:pPr>
              <w:rPr>
                <w:rFonts w:cstheme="minorHAnsi"/>
                <w:sz w:val="18"/>
                <w:szCs w:val="18"/>
              </w:rPr>
            </w:pPr>
            <w:r w:rsidRPr="0094476B">
              <w:rPr>
                <w:rFonts w:cstheme="minorHAnsi"/>
                <w:sz w:val="18"/>
                <w:szCs w:val="18"/>
              </w:rPr>
              <w:t>3c</w:t>
            </w:r>
          </w:p>
        </w:tc>
        <w:tc>
          <w:tcPr>
            <w:tcW w:w="715" w:type="dxa"/>
          </w:tcPr>
          <w:p w14:paraId="5BA35C49" w14:textId="77777777" w:rsidR="00B469E0" w:rsidRPr="0094476B" w:rsidRDefault="00B469E0" w:rsidP="00AA765F">
            <w:pPr>
              <w:rPr>
                <w:rFonts w:cstheme="minorHAnsi"/>
                <w:sz w:val="18"/>
                <w:szCs w:val="18"/>
              </w:rPr>
            </w:pPr>
            <w:r w:rsidRPr="0094476B">
              <w:rPr>
                <w:rFonts w:cstheme="minorHAnsi"/>
                <w:sz w:val="18"/>
                <w:szCs w:val="18"/>
              </w:rPr>
              <w:t>4a</w:t>
            </w:r>
          </w:p>
        </w:tc>
        <w:tc>
          <w:tcPr>
            <w:tcW w:w="658" w:type="dxa"/>
          </w:tcPr>
          <w:p w14:paraId="251842F3" w14:textId="77777777" w:rsidR="00B469E0" w:rsidRPr="0094476B" w:rsidRDefault="00B469E0" w:rsidP="00AA765F">
            <w:pPr>
              <w:rPr>
                <w:rFonts w:cstheme="minorHAnsi"/>
                <w:sz w:val="18"/>
                <w:szCs w:val="18"/>
              </w:rPr>
            </w:pPr>
            <w:r w:rsidRPr="0094476B">
              <w:rPr>
                <w:rFonts w:cstheme="minorHAnsi"/>
                <w:sz w:val="18"/>
                <w:szCs w:val="18"/>
              </w:rPr>
              <w:t>4b</w:t>
            </w:r>
          </w:p>
        </w:tc>
        <w:tc>
          <w:tcPr>
            <w:tcW w:w="583" w:type="dxa"/>
          </w:tcPr>
          <w:p w14:paraId="2ECD235E" w14:textId="77777777" w:rsidR="00B469E0" w:rsidRPr="0094476B" w:rsidRDefault="00B469E0" w:rsidP="00AA765F">
            <w:pPr>
              <w:rPr>
                <w:rFonts w:cstheme="minorHAnsi"/>
                <w:sz w:val="18"/>
                <w:szCs w:val="18"/>
              </w:rPr>
            </w:pPr>
            <w:r w:rsidRPr="0094476B">
              <w:rPr>
                <w:rFonts w:cstheme="minorHAnsi"/>
                <w:sz w:val="18"/>
                <w:szCs w:val="18"/>
              </w:rPr>
              <w:t>5a</w:t>
            </w:r>
          </w:p>
        </w:tc>
        <w:tc>
          <w:tcPr>
            <w:tcW w:w="951" w:type="dxa"/>
          </w:tcPr>
          <w:p w14:paraId="0ED2A4BE" w14:textId="77777777" w:rsidR="00B469E0" w:rsidRPr="0094476B" w:rsidRDefault="00B469E0" w:rsidP="00AA765F">
            <w:pPr>
              <w:rPr>
                <w:rFonts w:cstheme="minorHAnsi"/>
                <w:sz w:val="18"/>
                <w:szCs w:val="18"/>
              </w:rPr>
            </w:pPr>
            <w:r w:rsidRPr="0094476B">
              <w:rPr>
                <w:rFonts w:cstheme="minorHAnsi"/>
                <w:sz w:val="18"/>
                <w:szCs w:val="18"/>
              </w:rPr>
              <w:t>5b</w:t>
            </w:r>
          </w:p>
        </w:tc>
        <w:tc>
          <w:tcPr>
            <w:tcW w:w="548" w:type="dxa"/>
          </w:tcPr>
          <w:p w14:paraId="4206CD76" w14:textId="77777777" w:rsidR="00B469E0" w:rsidRPr="0094476B" w:rsidRDefault="00B469E0" w:rsidP="00AA765F">
            <w:pPr>
              <w:rPr>
                <w:rFonts w:cstheme="minorHAnsi"/>
                <w:sz w:val="18"/>
                <w:szCs w:val="18"/>
              </w:rPr>
            </w:pPr>
            <w:r w:rsidRPr="0094476B">
              <w:rPr>
                <w:rFonts w:cstheme="minorHAnsi"/>
                <w:sz w:val="18"/>
                <w:szCs w:val="18"/>
              </w:rPr>
              <w:t>6a</w:t>
            </w:r>
          </w:p>
        </w:tc>
        <w:tc>
          <w:tcPr>
            <w:tcW w:w="527" w:type="dxa"/>
          </w:tcPr>
          <w:p w14:paraId="1A0509CD" w14:textId="77777777" w:rsidR="00B469E0" w:rsidRPr="0094476B" w:rsidRDefault="00B469E0" w:rsidP="00AA765F">
            <w:pPr>
              <w:rPr>
                <w:rFonts w:cstheme="minorHAnsi"/>
                <w:sz w:val="18"/>
                <w:szCs w:val="18"/>
              </w:rPr>
            </w:pPr>
            <w:r w:rsidRPr="0094476B">
              <w:rPr>
                <w:rFonts w:cstheme="minorHAnsi"/>
                <w:sz w:val="18"/>
                <w:szCs w:val="18"/>
              </w:rPr>
              <w:t>6b</w:t>
            </w:r>
          </w:p>
        </w:tc>
        <w:tc>
          <w:tcPr>
            <w:tcW w:w="558" w:type="dxa"/>
          </w:tcPr>
          <w:p w14:paraId="4E55C075" w14:textId="77777777" w:rsidR="00B469E0" w:rsidRPr="0094476B" w:rsidRDefault="00B469E0" w:rsidP="00AA765F">
            <w:pPr>
              <w:rPr>
                <w:rFonts w:cstheme="minorHAnsi"/>
                <w:sz w:val="18"/>
                <w:szCs w:val="18"/>
              </w:rPr>
            </w:pPr>
            <w:r w:rsidRPr="0094476B">
              <w:rPr>
                <w:rFonts w:cstheme="minorHAnsi"/>
                <w:sz w:val="18"/>
                <w:szCs w:val="18"/>
              </w:rPr>
              <w:t>6c</w:t>
            </w:r>
          </w:p>
        </w:tc>
        <w:tc>
          <w:tcPr>
            <w:tcW w:w="420" w:type="dxa"/>
          </w:tcPr>
          <w:p w14:paraId="4AC5312E" w14:textId="77777777" w:rsidR="00B469E0" w:rsidRPr="0094476B" w:rsidRDefault="00B469E0" w:rsidP="00AA765F">
            <w:pPr>
              <w:rPr>
                <w:rFonts w:cstheme="minorHAnsi"/>
                <w:sz w:val="18"/>
                <w:szCs w:val="18"/>
              </w:rPr>
            </w:pPr>
            <w:r w:rsidRPr="0094476B">
              <w:rPr>
                <w:rFonts w:cstheme="minorHAnsi"/>
                <w:sz w:val="18"/>
                <w:szCs w:val="18"/>
              </w:rPr>
              <w:t>6d</w:t>
            </w:r>
          </w:p>
        </w:tc>
        <w:tc>
          <w:tcPr>
            <w:tcW w:w="526" w:type="dxa"/>
          </w:tcPr>
          <w:p w14:paraId="09FC820A" w14:textId="77777777" w:rsidR="00B469E0" w:rsidRPr="0094476B" w:rsidRDefault="00B469E0" w:rsidP="00AA765F">
            <w:pPr>
              <w:rPr>
                <w:rFonts w:cstheme="minorHAnsi"/>
                <w:sz w:val="18"/>
                <w:szCs w:val="18"/>
              </w:rPr>
            </w:pPr>
            <w:r w:rsidRPr="0094476B">
              <w:rPr>
                <w:rFonts w:cstheme="minorHAnsi"/>
                <w:sz w:val="18"/>
                <w:szCs w:val="18"/>
              </w:rPr>
              <w:t>7a</w:t>
            </w:r>
          </w:p>
        </w:tc>
        <w:tc>
          <w:tcPr>
            <w:tcW w:w="527" w:type="dxa"/>
          </w:tcPr>
          <w:p w14:paraId="37156252" w14:textId="77777777" w:rsidR="00B469E0" w:rsidRPr="0094476B" w:rsidRDefault="00B469E0" w:rsidP="00AA765F">
            <w:pPr>
              <w:rPr>
                <w:rFonts w:cstheme="minorHAnsi"/>
                <w:sz w:val="18"/>
                <w:szCs w:val="18"/>
              </w:rPr>
            </w:pPr>
            <w:r w:rsidRPr="0094476B">
              <w:rPr>
                <w:rFonts w:cstheme="minorHAnsi"/>
                <w:sz w:val="18"/>
                <w:szCs w:val="18"/>
              </w:rPr>
              <w:t>7b</w:t>
            </w:r>
          </w:p>
        </w:tc>
        <w:tc>
          <w:tcPr>
            <w:tcW w:w="523" w:type="dxa"/>
          </w:tcPr>
          <w:p w14:paraId="4A69AF77" w14:textId="77777777" w:rsidR="00B469E0" w:rsidRPr="0094476B" w:rsidRDefault="00B469E0" w:rsidP="00AA765F">
            <w:pPr>
              <w:rPr>
                <w:rFonts w:cstheme="minorHAnsi"/>
                <w:sz w:val="18"/>
                <w:szCs w:val="18"/>
              </w:rPr>
            </w:pPr>
            <w:r w:rsidRPr="0094476B">
              <w:rPr>
                <w:rFonts w:cstheme="minorHAnsi"/>
                <w:sz w:val="18"/>
                <w:szCs w:val="18"/>
              </w:rPr>
              <w:t>7c</w:t>
            </w:r>
          </w:p>
        </w:tc>
        <w:tc>
          <w:tcPr>
            <w:tcW w:w="420" w:type="dxa"/>
          </w:tcPr>
          <w:p w14:paraId="537D539A" w14:textId="77777777" w:rsidR="00B469E0" w:rsidRPr="0094476B" w:rsidRDefault="00B469E0" w:rsidP="00AA765F">
            <w:pPr>
              <w:rPr>
                <w:rFonts w:cstheme="minorHAnsi"/>
                <w:sz w:val="18"/>
                <w:szCs w:val="18"/>
              </w:rPr>
            </w:pPr>
            <w:r w:rsidRPr="0094476B">
              <w:rPr>
                <w:rFonts w:cstheme="minorHAnsi"/>
                <w:sz w:val="18"/>
                <w:szCs w:val="18"/>
              </w:rPr>
              <w:t>7d</w:t>
            </w:r>
          </w:p>
        </w:tc>
        <w:tc>
          <w:tcPr>
            <w:tcW w:w="526" w:type="dxa"/>
          </w:tcPr>
          <w:p w14:paraId="09FD1FF4" w14:textId="77777777" w:rsidR="00B469E0" w:rsidRPr="0094476B" w:rsidRDefault="00B469E0" w:rsidP="00AA765F">
            <w:pPr>
              <w:rPr>
                <w:rFonts w:cstheme="minorHAnsi"/>
                <w:sz w:val="18"/>
                <w:szCs w:val="18"/>
              </w:rPr>
            </w:pPr>
            <w:r w:rsidRPr="0094476B">
              <w:rPr>
                <w:rFonts w:cstheme="minorHAnsi"/>
                <w:sz w:val="18"/>
                <w:szCs w:val="18"/>
              </w:rPr>
              <w:t>7e</w:t>
            </w:r>
          </w:p>
        </w:tc>
        <w:tc>
          <w:tcPr>
            <w:tcW w:w="410" w:type="dxa"/>
          </w:tcPr>
          <w:p w14:paraId="4EBF816C" w14:textId="77777777" w:rsidR="00B469E0" w:rsidRPr="0094476B" w:rsidRDefault="00B469E0" w:rsidP="00AA765F">
            <w:pPr>
              <w:rPr>
                <w:rFonts w:cstheme="minorHAnsi"/>
                <w:sz w:val="18"/>
                <w:szCs w:val="18"/>
              </w:rPr>
            </w:pPr>
            <w:r w:rsidRPr="0094476B">
              <w:rPr>
                <w:rFonts w:cstheme="minorHAnsi"/>
                <w:sz w:val="18"/>
                <w:szCs w:val="18"/>
              </w:rPr>
              <w:t>7f</w:t>
            </w:r>
          </w:p>
        </w:tc>
        <w:tc>
          <w:tcPr>
            <w:tcW w:w="418" w:type="dxa"/>
          </w:tcPr>
          <w:p w14:paraId="23D4E567" w14:textId="77777777" w:rsidR="00B469E0" w:rsidRPr="0094476B" w:rsidRDefault="00B469E0" w:rsidP="00AA765F">
            <w:pPr>
              <w:rPr>
                <w:rFonts w:cstheme="minorHAnsi"/>
                <w:sz w:val="18"/>
                <w:szCs w:val="18"/>
              </w:rPr>
            </w:pPr>
            <w:r w:rsidRPr="0094476B">
              <w:rPr>
                <w:rFonts w:cstheme="minorHAnsi"/>
                <w:sz w:val="18"/>
                <w:szCs w:val="18"/>
              </w:rPr>
              <w:t>7g</w:t>
            </w:r>
          </w:p>
        </w:tc>
        <w:tc>
          <w:tcPr>
            <w:tcW w:w="446" w:type="dxa"/>
          </w:tcPr>
          <w:p w14:paraId="397159BD" w14:textId="77777777" w:rsidR="00B469E0" w:rsidRPr="0094476B" w:rsidRDefault="00B469E0" w:rsidP="00AA765F">
            <w:pPr>
              <w:rPr>
                <w:rFonts w:cstheme="minorHAnsi"/>
                <w:sz w:val="18"/>
                <w:szCs w:val="18"/>
              </w:rPr>
            </w:pPr>
            <w:r w:rsidRPr="0094476B">
              <w:rPr>
                <w:rFonts w:cstheme="minorHAnsi"/>
                <w:sz w:val="18"/>
                <w:szCs w:val="18"/>
              </w:rPr>
              <w:t>7h</w:t>
            </w:r>
          </w:p>
        </w:tc>
      </w:tr>
      <w:tr w:rsidR="00B469E0" w:rsidRPr="0094476B" w14:paraId="61EE36E3" w14:textId="77777777" w:rsidTr="00D779C4">
        <w:tc>
          <w:tcPr>
            <w:tcW w:w="14317" w:type="dxa"/>
            <w:gridSpan w:val="24"/>
          </w:tcPr>
          <w:p w14:paraId="450EC025" w14:textId="77777777" w:rsidR="00B469E0" w:rsidRPr="0094476B" w:rsidRDefault="00B469E0" w:rsidP="00AA765F">
            <w:pPr>
              <w:rPr>
                <w:rFonts w:cstheme="minorHAnsi"/>
                <w:b/>
                <w:bCs/>
                <w:sz w:val="18"/>
                <w:szCs w:val="18"/>
              </w:rPr>
            </w:pPr>
            <w:r w:rsidRPr="0094476B">
              <w:rPr>
                <w:rFonts w:cstheme="minorHAnsi"/>
                <w:b/>
                <w:bCs/>
                <w:sz w:val="18"/>
                <w:szCs w:val="18"/>
              </w:rPr>
              <w:t>Functional Stability</w:t>
            </w:r>
          </w:p>
        </w:tc>
      </w:tr>
      <w:tr w:rsidR="001C74EA" w:rsidRPr="0094476B" w14:paraId="780EAAF8" w14:textId="77777777" w:rsidTr="00D779C4">
        <w:tc>
          <w:tcPr>
            <w:tcW w:w="961" w:type="dxa"/>
          </w:tcPr>
          <w:p w14:paraId="0ABC8E71" w14:textId="06C11286" w:rsidR="00B469E0" w:rsidRPr="0094476B" w:rsidRDefault="00B469E0" w:rsidP="00AA765F">
            <w:pPr>
              <w:rPr>
                <w:rFonts w:cstheme="minorHAnsi"/>
                <w:sz w:val="18"/>
                <w:szCs w:val="18"/>
              </w:rPr>
            </w:pPr>
            <w:r w:rsidRPr="0094476B">
              <w:rPr>
                <w:rFonts w:cstheme="minorHAnsi"/>
                <w:sz w:val="18"/>
                <w:szCs w:val="18"/>
              </w:rPr>
              <w:t>Bakker (1997)</w:t>
            </w:r>
            <w:r w:rsidRPr="0094476B">
              <w:rPr>
                <w:rFonts w:cstheme="minorHAnsi"/>
                <w:sz w:val="18"/>
                <w:szCs w:val="18"/>
              </w:rPr>
              <w:fldChar w:fldCharType="begin" w:fldLock="1"/>
            </w:r>
            <w:r w:rsidR="00D471C6">
              <w:rPr>
                <w:rFonts w:cstheme="minorHAnsi"/>
                <w:sz w:val="18"/>
                <w:szCs w:val="18"/>
              </w:rPr>
              <w:instrText>ADDIN CSL_CITATION {"citationItems":[{"id":"ITEM-1","itemData":{"DOI":"10.3109/09638289709166545","ISBN":"0963-8288","ISSN":"0963-8288","PMID":"9279487","abstract":"In the Netherlands ankle-foot orthoses (AFO), standing frames (SF), knee-ankle-foot orthoses (KAFO) and orthopaedic footwear are frequently prescribed for patients with Duchenne muscular dystrophy. Little is known, however, about the prescription pattern and the experience of patients. A questionnaire was sent to 25 rehabilitation physicians treating 53 patients with Duchenne muscular dystrophy. The use of orthoses and the patients' experience was measured during 1 year of follow-up. Our results show prescription of AFO 91%, of SF 61% and of KAFO 22%. Indications were limited passive dorsiflexion and Vignos classification 6. Patient-related factors were reasons to discontinue or to refrain from using orthoses. The prescribed duration for KAFO varied greatly. Patients' experience scores for SF and KAFO were high. The time that the orthoses were worn differed greatly from the recommended time. Ready-made shoes were prescribed for equinovarus during ambulation. Similarly, ready-made shoes or custom-made shoes were advised for wheelchair-dependent patients. This study shows no uniform prescription pattern for AFO, SF. KAFO and orthopaedic footwear. The prescription pattern was influenced by patient-related factors and actual use greatly differed from the recommended time.; ","author":[{"dropping-particle":"","family":"Bakker","given":"J P J","non-dropping-particle":"","parse-names":false,"suffix":""},{"dropping-particle":"","family":"Groot","given":"I J M","non-dropping-particle":"De","parse-names":false,"suffix":""},{"dropping-particle":"","family":"Jong","given":"B A","non-dropping-particle":"De","parse-names":false,"suffix":""},{"dropping-particle":"","family":"Tol-De Jager","given":"M A","non-dropping-particle":"Van","parse-names":false,"suffix":""},{"dropping-particle":"","family":"Lankhorst","given":"G J","non-dropping-particle":"","parse-names":false,"suffix":""}],"container-title":"Disability And Rehabilitation","id":"ITEM-1","issue":"8","issued":{"date-parts":[["1997","8"]]},"language":"English","note":"From Duplicate 1 (Prescription pattern for orthoses in The Netherlands: use and experience in the ambulatory phase of Duchenne muscular dystrophy - Bakker, J P J; De Groot, I J M; De Jong, B A; Van Tol-De Jager, M A; Lankhorst, G J)\n\nCriteria (Query)\nParticipants Yes Children (Muscular Dystrophy\n\nIntervention Yes (Orthopaedic shoes Shoes)\n\nCompartors Yes (Orthotics,)\n\nType of Study Yes ( Survey)\n\nPrimary Outcomes No\n\nSecondary Outcomes Yes (patient satisfaction)\n\nFrom Duplicate 1 (Prescription pattern for orthoses in The Netherlands: Use and experience in the ambulatory phase of Duchenne muscular dystrophy - Bakker, J P J; De Groot, I J M; De Jong, B A; Van Tol-De Jager, M A; Lankhorst, G J)\n\nCited By :17\nExport Date: 29 January 2018\nCODEN: DREHE\nCorrespondence Address: De Groot, I.J.M.; Academic Medical Center, University of Amsterdam, Department of Rehabilitation, Meibergdreef 9, 1105 AZ Amsterdam, Netherlands\nFunding details: UvA, Universiteit van Amsterdam\nFunding details: AMC, Academisch Medisch Centrum\nFunding details: Prinses Beatrix Spierfonds\nReferences: Vignos, P.J., Spencer, G.E., Archibald, K.C., Management of progressive muscular dystrophy of childhood (1963) Journal of the American Medical Association, 184, pp. 89-96; Fowler, W.M., Goodgold, J., Rehabilitation management of neuromuscular diseases (1988) Rehabilitation Medicine, pp. 298-316. , Goodgold J (ed.) St Louis: C. V. Mosby; Siegel, I.M., The management of muscular dystrophy: A clinical review (1978) Muscle and Nerve, 1, pp. 453-460; Emery, A.E.H., Management (1987) Duchenne Muscular Dystrophy, pp. 221-252. , Emery AEH (ed.) Oxford: Oxford University Press; Vignos, P.J., Physical models of rehabilitation in neuromuscular disease (1983) Muscle and Nerve, 6, pp. 323-338; De Groot, I.J.M., Van Tol-de Jager, M.J., Management of Duchenne muscular dystrophy in the Netherlands (1992) Workshop on the Effects of Physiotherapy in DMD and Other Neuromuscular Disorders, , Mainz (Amsterdam). [Abstract] Workshop; Jennekens, F.G.I., Ten Kate, L.P., De Visser, M., Wintzen, A.R., Workshop report. Diagnostic criteria for Duchenne and Becker muscular dystrophy and myotonic dystrophy (1991) Neuromuscular Disorders, 1, pp. 389-391; Converse, J.M., Presser, S., (1986) Survey Questions: Handcrafting the Standardized Questionnaire, , Series: quantitative applications in the social sciences. Sage Publications; Fowler F.J., Jr., Survey Research Methods (revised edition) (1990) Applied Social Research Methods Series, 1. , Sage Publications; Siegel, I.M., Miller, J.E., Ray, R.D., Subcutaneous lower limb tenotomy in the treatment of pseudohypertrophic muscular dystrophy. Description of technique and presentation of twenty-one cases (1968) Journal of Bone and Joint Surgery, 50 A, pp. 1437-1443; Scott, O.M., Hyde, S.A., Goddard, C., Dubowitz, V., Prevention of deformity in Duchenne muscular dystrophy (1981) Physiotherapy, 67, pp. 177-180; Seeger, B.R., Caudry, D.J., Little, J.D., Progression of equinus deformity in Duchenne muscular dystrophy (1985) Archives of Physical Medicine and Rehabilitation, 66, pp. 286-288; Brooke, M.H., Fenichel, G.M., Griggs, R.C., Duchenne muscular dystrophy: Patterns of clinical progression and effects of supportive therapy (1989) Neurology, 39, pp. 475-481; Harris, S.E., Cherry, B.S., Childhood progressive muscular dystrophy and the role of physical therapy (1974) Physical Therapy, 54, pp. 4-12; Bowker, J.H., Halpin, P.J., Factors determining success in reambulation of the child with progressive muscular dystrophy (1978) Orthopedic Clinics of North America, 9, pp. 431-436; Hyde, S.A., Scott, O.M., Goddard, C.M., Dubowitz, V., Prolongation of ambulation in Duchenne muscular dystrophy by appropriate orthoses (1982) Physiotherapy, 68, pp. 105-108; Smith, S.E., Green, N.E., Cole, R.J., Robison, J.D., Fenichel, G.M., Prolongation of ambulation in children with Duchenne muscular dystrophy by subcutaneous lower limb tenotomy (1993) Journal of Pediatrics and Orthopedics, 13, pp. 336-340; Heckmatt, J.Z., Dubowitz, V., Hyde, S.A., Florence, J., Gabain, A.C., Thompson, N., Prolongation of walking in Duchenne muscular dystrophy with lightweight orthoses: Review of 57 cases (1985) Developmental Medicine and Child Neurology, 27, pp. 149-154; Spencer, G.E., Vignos, P.J., Bracing for ambulation in childhood progressive muscular dystrophy (1962) Journal of Bone and Joint Surgery, 44 A, pp. 234-242; Ziter, F.A., Allsop, K.G., The value of orthoses for patients with Duchenne muscular dystrophy (1979) Physical Therapy, 59, pp. 1361-1365; Schaars, A.H., Postema, K., Conservative treatment of foot deformities in Duchenne muscular dystrophy (1993) Journal of Rehabilitation Sciences, 2, pp. 49-52; (1965) Joint Motion: Method of Measuring and Recording, , Edinburgh: Churchill Livingstone\n\nFrom Duplicate 2 (Prescription pattern for orthoses in The Netherlands: use and experience in the ambulatory phase of Duchenne muscular dystrophy - Bakker, J P J; De Groot, I J M; De Jong, B A; Van Tol-De Jager, M A; Lankhorst, G J)\n\nquestionnaire/scale; research; tables/charts. Journal Subset: Allied Health; Europe; Peer Reviewed; UK &amp;amp; Ireland. Grant Information: Prinses Beatrix Fonds, The Hague, The Netherlands. NLM UID: 9207179.\nPMID: 9279487.\n\nFrom Duplicate 3 (Prescription pattern for orthoses in The Netherlands: use and experience in the ambulatory phase of Duchenne muscular dystrophy - Bakker, J P; De Groot, I J; De Jong, B A; Van Tol-De Jager, M A; Lankhorst, G J)\n\nDate of Electronic Publication: 19970801. Current Imprints: Publication: 2015- : Abingdon, Oxford : Taylor &amp;amp; Francis; Original Imprints: Publication: London ; Washington, DC : Taylor &amp;amp; Francis, c1992-\n\nFrom Duplicate 2 (Prescription pattern for orthoses in The Netherlands: use and experience in the ambulatory phase of Duchenne muscular dystrophy. - Bakker, J P; De Groot, I J; De Jong, B A; Van Tol-De Jager, M A; Lankhorst, G J)\n\nAccession Number: 9279487. Language: English. Date Revised: 20151119. Date Created: 19971022. Date Completed: 19971022. Update Code: 20161213. Publication Type: Journal Article. Journal ID: 9207179. Publication Model: Print. Cited Medium: Print. NLM ISO Abbr: Disabil Rehabil. Linking ISSN: 09638288. Subset: IM; Date of Electronic Publication: 19970801. Current Imprints: Publication: 2015- : Abingdon, Oxford : Taylor &amp;amp; Francis; Original Imprints: Publication: London ; Washington, DC : Taylor &amp;amp; Francis, c1992-","page":"318-325","publisher":"Taylor &amp; Francis","publisher-place":"University of Amsterdam, Department of Rehabilitation, The Netherlands.","title":"Prescription pattern for orthoses in The Netherlands: use and experience in the ambulatory phase of Duchenne muscular dystrophy.","type":"article-journal","volume":"19"},"uris":["http://www.mendeley.com/documents/?uuid=5339be75-89f1-4dd7-910a-ac5b44179f6f"]}],"mendeley":{"formattedCitation":"(Bakker et al., 1997)","plainTextFormattedCitation":"(Bakker et al., 1997)","previouslyFormattedCitation":"(Bakker et al., 1997)"},"properties":{"noteIndex":0},"schema":"https://github.com/citation-style-language/schema/raw/master/csl-citation.json"}</w:instrText>
            </w:r>
            <w:r w:rsidRPr="0094476B">
              <w:rPr>
                <w:rFonts w:cstheme="minorHAnsi"/>
                <w:sz w:val="18"/>
                <w:szCs w:val="18"/>
              </w:rPr>
              <w:fldChar w:fldCharType="separate"/>
            </w:r>
            <w:r w:rsidR="00810D03" w:rsidRPr="009A28E3">
              <w:rPr>
                <w:rFonts w:cstheme="minorHAnsi"/>
                <w:noProof/>
                <w:sz w:val="18"/>
                <w:szCs w:val="18"/>
              </w:rPr>
              <w:t>(Bakker et al., 1997)</w:t>
            </w:r>
            <w:r w:rsidRPr="0094476B">
              <w:rPr>
                <w:rFonts w:cstheme="minorHAnsi"/>
                <w:sz w:val="18"/>
                <w:szCs w:val="18"/>
              </w:rPr>
              <w:fldChar w:fldCharType="end"/>
            </w:r>
          </w:p>
        </w:tc>
        <w:tc>
          <w:tcPr>
            <w:tcW w:w="958" w:type="dxa"/>
          </w:tcPr>
          <w:p w14:paraId="7EB12EB5" w14:textId="77777777" w:rsidR="00B469E0" w:rsidRPr="0094476B" w:rsidRDefault="00B469E0" w:rsidP="00AA765F">
            <w:pPr>
              <w:rPr>
                <w:rFonts w:cstheme="minorHAnsi"/>
                <w:sz w:val="18"/>
                <w:szCs w:val="18"/>
              </w:rPr>
            </w:pPr>
            <w:r w:rsidRPr="0094476B">
              <w:rPr>
                <w:rFonts w:cstheme="minorHAnsi"/>
                <w:sz w:val="18"/>
                <w:szCs w:val="18"/>
              </w:rPr>
              <w:t xml:space="preserve">4 </w:t>
            </w:r>
          </w:p>
          <w:p w14:paraId="6E59D5A7" w14:textId="77777777" w:rsidR="00B469E0" w:rsidRPr="0094476B" w:rsidRDefault="00B469E0" w:rsidP="00AA765F">
            <w:pPr>
              <w:rPr>
                <w:rFonts w:cstheme="minorHAnsi"/>
                <w:sz w:val="18"/>
                <w:szCs w:val="18"/>
              </w:rPr>
            </w:pPr>
            <w:r w:rsidRPr="0094476B">
              <w:rPr>
                <w:rFonts w:cstheme="minorHAnsi"/>
                <w:sz w:val="18"/>
                <w:szCs w:val="18"/>
              </w:rPr>
              <w:t>Survey</w:t>
            </w:r>
          </w:p>
        </w:tc>
        <w:tc>
          <w:tcPr>
            <w:tcW w:w="957" w:type="dxa"/>
          </w:tcPr>
          <w:p w14:paraId="07666A46" w14:textId="77777777" w:rsidR="00B469E0" w:rsidRPr="0094476B" w:rsidRDefault="00B469E0" w:rsidP="00AA765F">
            <w:pPr>
              <w:rPr>
                <w:rFonts w:cstheme="minorHAnsi"/>
                <w:sz w:val="18"/>
                <w:szCs w:val="18"/>
              </w:rPr>
            </w:pPr>
            <w:r w:rsidRPr="0094476B">
              <w:rPr>
                <w:rFonts w:cstheme="minorHAnsi"/>
                <w:sz w:val="18"/>
                <w:szCs w:val="18"/>
              </w:rPr>
              <w:t>Y</w:t>
            </w:r>
          </w:p>
        </w:tc>
        <w:tc>
          <w:tcPr>
            <w:tcW w:w="744" w:type="dxa"/>
          </w:tcPr>
          <w:p w14:paraId="7F07A39E" w14:textId="77777777" w:rsidR="00B469E0" w:rsidRPr="0094476B" w:rsidRDefault="00B469E0" w:rsidP="00AA765F">
            <w:pPr>
              <w:rPr>
                <w:rFonts w:cstheme="minorHAnsi"/>
                <w:sz w:val="18"/>
                <w:szCs w:val="18"/>
              </w:rPr>
            </w:pPr>
            <w:r w:rsidRPr="0094476B">
              <w:rPr>
                <w:rFonts w:cstheme="minorHAnsi"/>
                <w:sz w:val="18"/>
                <w:szCs w:val="18"/>
              </w:rPr>
              <w:t>Y</w:t>
            </w:r>
          </w:p>
        </w:tc>
        <w:tc>
          <w:tcPr>
            <w:tcW w:w="427" w:type="dxa"/>
          </w:tcPr>
          <w:p w14:paraId="631CDA55" w14:textId="77777777" w:rsidR="00B469E0" w:rsidRPr="0094476B" w:rsidRDefault="00B469E0" w:rsidP="00AA765F">
            <w:pPr>
              <w:rPr>
                <w:rFonts w:cstheme="minorHAnsi"/>
                <w:sz w:val="18"/>
                <w:szCs w:val="18"/>
              </w:rPr>
            </w:pPr>
            <w:r w:rsidRPr="0094476B">
              <w:rPr>
                <w:rFonts w:cstheme="minorHAnsi"/>
                <w:sz w:val="18"/>
                <w:szCs w:val="18"/>
              </w:rPr>
              <w:t>Y</w:t>
            </w:r>
          </w:p>
        </w:tc>
        <w:tc>
          <w:tcPr>
            <w:tcW w:w="609" w:type="dxa"/>
          </w:tcPr>
          <w:p w14:paraId="64F0EB7C" w14:textId="77777777" w:rsidR="00B469E0" w:rsidRPr="0094476B" w:rsidRDefault="00B469E0" w:rsidP="00AA765F">
            <w:pPr>
              <w:rPr>
                <w:rFonts w:cstheme="minorHAnsi"/>
                <w:sz w:val="18"/>
                <w:szCs w:val="18"/>
              </w:rPr>
            </w:pPr>
            <w:r w:rsidRPr="0094476B">
              <w:rPr>
                <w:rFonts w:cstheme="minorHAnsi"/>
                <w:sz w:val="18"/>
                <w:szCs w:val="18"/>
              </w:rPr>
              <w:t>N</w:t>
            </w:r>
          </w:p>
        </w:tc>
        <w:tc>
          <w:tcPr>
            <w:tcW w:w="521" w:type="dxa"/>
          </w:tcPr>
          <w:p w14:paraId="0986D083" w14:textId="77777777" w:rsidR="00B469E0" w:rsidRPr="0094476B" w:rsidRDefault="00B469E0" w:rsidP="00AA765F">
            <w:pPr>
              <w:rPr>
                <w:rFonts w:cstheme="minorHAnsi"/>
                <w:sz w:val="18"/>
                <w:szCs w:val="18"/>
              </w:rPr>
            </w:pPr>
            <w:r w:rsidRPr="0094476B">
              <w:rPr>
                <w:rFonts w:cstheme="minorHAnsi"/>
                <w:sz w:val="18"/>
                <w:szCs w:val="18"/>
              </w:rPr>
              <w:t>Y</w:t>
            </w:r>
          </w:p>
        </w:tc>
        <w:tc>
          <w:tcPr>
            <w:tcW w:w="384" w:type="dxa"/>
          </w:tcPr>
          <w:p w14:paraId="13F9EA9D" w14:textId="77777777" w:rsidR="00B469E0" w:rsidRPr="0094476B" w:rsidRDefault="00B469E0" w:rsidP="00AA765F">
            <w:pPr>
              <w:rPr>
                <w:rFonts w:cstheme="minorHAnsi"/>
                <w:sz w:val="18"/>
                <w:szCs w:val="18"/>
              </w:rPr>
            </w:pPr>
            <w:r w:rsidRPr="0094476B">
              <w:rPr>
                <w:rFonts w:cstheme="minorHAnsi"/>
                <w:sz w:val="18"/>
                <w:szCs w:val="18"/>
              </w:rPr>
              <w:t>N</w:t>
            </w:r>
          </w:p>
        </w:tc>
        <w:tc>
          <w:tcPr>
            <w:tcW w:w="715" w:type="dxa"/>
          </w:tcPr>
          <w:p w14:paraId="75AA4546" w14:textId="77777777" w:rsidR="00B469E0" w:rsidRPr="0094476B" w:rsidRDefault="00B469E0" w:rsidP="00AA765F">
            <w:pPr>
              <w:rPr>
                <w:rFonts w:cstheme="minorHAnsi"/>
                <w:sz w:val="18"/>
                <w:szCs w:val="18"/>
              </w:rPr>
            </w:pPr>
            <w:r w:rsidRPr="0094476B">
              <w:rPr>
                <w:rFonts w:cstheme="minorHAnsi"/>
                <w:sz w:val="18"/>
                <w:szCs w:val="18"/>
              </w:rPr>
              <w:t>N</w:t>
            </w:r>
          </w:p>
        </w:tc>
        <w:tc>
          <w:tcPr>
            <w:tcW w:w="658" w:type="dxa"/>
          </w:tcPr>
          <w:p w14:paraId="20309022" w14:textId="77777777" w:rsidR="00B469E0" w:rsidRPr="0094476B" w:rsidRDefault="00B469E0" w:rsidP="00AA765F">
            <w:pPr>
              <w:rPr>
                <w:rFonts w:cstheme="minorHAnsi"/>
                <w:sz w:val="18"/>
                <w:szCs w:val="18"/>
              </w:rPr>
            </w:pPr>
            <w:r w:rsidRPr="0094476B">
              <w:rPr>
                <w:rFonts w:cstheme="minorHAnsi"/>
                <w:sz w:val="18"/>
                <w:szCs w:val="18"/>
              </w:rPr>
              <w:t>N</w:t>
            </w:r>
          </w:p>
        </w:tc>
        <w:tc>
          <w:tcPr>
            <w:tcW w:w="583" w:type="dxa"/>
          </w:tcPr>
          <w:p w14:paraId="02162C04" w14:textId="77777777" w:rsidR="00B469E0" w:rsidRPr="0094476B" w:rsidRDefault="00B469E0" w:rsidP="00AA765F">
            <w:pPr>
              <w:rPr>
                <w:rFonts w:cstheme="minorHAnsi"/>
                <w:sz w:val="18"/>
                <w:szCs w:val="18"/>
              </w:rPr>
            </w:pPr>
            <w:r w:rsidRPr="0094476B">
              <w:rPr>
                <w:rFonts w:cstheme="minorHAnsi"/>
                <w:sz w:val="18"/>
                <w:szCs w:val="18"/>
              </w:rPr>
              <w:t>Y</w:t>
            </w:r>
          </w:p>
        </w:tc>
        <w:tc>
          <w:tcPr>
            <w:tcW w:w="951" w:type="dxa"/>
          </w:tcPr>
          <w:p w14:paraId="27A349C1" w14:textId="77777777" w:rsidR="00B469E0" w:rsidRPr="0094476B" w:rsidRDefault="00B469E0" w:rsidP="00AA765F">
            <w:pPr>
              <w:rPr>
                <w:rFonts w:cstheme="minorHAnsi"/>
                <w:sz w:val="18"/>
                <w:szCs w:val="18"/>
              </w:rPr>
            </w:pPr>
            <w:r w:rsidRPr="0094476B">
              <w:rPr>
                <w:rFonts w:cstheme="minorHAnsi"/>
                <w:sz w:val="18"/>
                <w:szCs w:val="18"/>
              </w:rPr>
              <w:t>N</w:t>
            </w:r>
          </w:p>
        </w:tc>
        <w:tc>
          <w:tcPr>
            <w:tcW w:w="548" w:type="dxa"/>
          </w:tcPr>
          <w:p w14:paraId="3E5142B7" w14:textId="77777777" w:rsidR="00B469E0" w:rsidRPr="0094476B" w:rsidRDefault="00B469E0" w:rsidP="00AA765F">
            <w:pPr>
              <w:rPr>
                <w:rFonts w:cstheme="minorHAnsi"/>
                <w:sz w:val="18"/>
                <w:szCs w:val="18"/>
              </w:rPr>
            </w:pPr>
            <w:r w:rsidRPr="0094476B">
              <w:rPr>
                <w:rFonts w:cstheme="minorHAnsi"/>
                <w:sz w:val="18"/>
                <w:szCs w:val="18"/>
              </w:rPr>
              <w:t>Y</w:t>
            </w:r>
          </w:p>
        </w:tc>
        <w:tc>
          <w:tcPr>
            <w:tcW w:w="527" w:type="dxa"/>
          </w:tcPr>
          <w:p w14:paraId="4E79298A" w14:textId="77777777" w:rsidR="00B469E0" w:rsidRPr="0094476B" w:rsidRDefault="00B469E0" w:rsidP="00AA765F">
            <w:pPr>
              <w:rPr>
                <w:rFonts w:cstheme="minorHAnsi"/>
                <w:sz w:val="18"/>
                <w:szCs w:val="18"/>
              </w:rPr>
            </w:pPr>
            <w:r w:rsidRPr="0094476B">
              <w:rPr>
                <w:rFonts w:cstheme="minorHAnsi"/>
                <w:sz w:val="18"/>
                <w:szCs w:val="18"/>
              </w:rPr>
              <w:t>Y</w:t>
            </w:r>
          </w:p>
        </w:tc>
        <w:tc>
          <w:tcPr>
            <w:tcW w:w="558" w:type="dxa"/>
          </w:tcPr>
          <w:p w14:paraId="193B82C7" w14:textId="77777777" w:rsidR="00B469E0" w:rsidRPr="0094476B" w:rsidRDefault="00B469E0" w:rsidP="00AA765F">
            <w:pPr>
              <w:rPr>
                <w:rFonts w:cstheme="minorHAnsi"/>
                <w:sz w:val="18"/>
                <w:szCs w:val="18"/>
              </w:rPr>
            </w:pPr>
            <w:r w:rsidRPr="0094476B">
              <w:rPr>
                <w:rFonts w:cstheme="minorHAnsi"/>
                <w:sz w:val="18"/>
                <w:szCs w:val="18"/>
              </w:rPr>
              <w:t>UTD</w:t>
            </w:r>
          </w:p>
        </w:tc>
        <w:tc>
          <w:tcPr>
            <w:tcW w:w="420" w:type="dxa"/>
          </w:tcPr>
          <w:p w14:paraId="1B14D87F" w14:textId="77777777" w:rsidR="00B469E0" w:rsidRPr="0094476B" w:rsidRDefault="00B469E0" w:rsidP="00AA765F">
            <w:pPr>
              <w:rPr>
                <w:rFonts w:cstheme="minorHAnsi"/>
                <w:sz w:val="18"/>
                <w:szCs w:val="18"/>
              </w:rPr>
            </w:pPr>
            <w:r w:rsidRPr="0094476B">
              <w:rPr>
                <w:rFonts w:cstheme="minorHAnsi"/>
                <w:sz w:val="18"/>
                <w:szCs w:val="18"/>
              </w:rPr>
              <w:t>Y</w:t>
            </w:r>
          </w:p>
        </w:tc>
        <w:tc>
          <w:tcPr>
            <w:tcW w:w="526" w:type="dxa"/>
          </w:tcPr>
          <w:p w14:paraId="09C24F90" w14:textId="77777777" w:rsidR="00B469E0" w:rsidRPr="0094476B" w:rsidRDefault="00B469E0" w:rsidP="00AA765F">
            <w:pPr>
              <w:rPr>
                <w:rFonts w:cstheme="minorHAnsi"/>
                <w:sz w:val="18"/>
                <w:szCs w:val="18"/>
              </w:rPr>
            </w:pPr>
            <w:r w:rsidRPr="0094476B">
              <w:rPr>
                <w:rFonts w:cstheme="minorHAnsi"/>
                <w:sz w:val="18"/>
                <w:szCs w:val="18"/>
              </w:rPr>
              <w:t>Y</w:t>
            </w:r>
          </w:p>
        </w:tc>
        <w:tc>
          <w:tcPr>
            <w:tcW w:w="527" w:type="dxa"/>
          </w:tcPr>
          <w:p w14:paraId="7E730F77" w14:textId="77777777" w:rsidR="00B469E0" w:rsidRPr="0094476B" w:rsidRDefault="00B469E0" w:rsidP="00AA765F">
            <w:pPr>
              <w:rPr>
                <w:rFonts w:cstheme="minorHAnsi"/>
                <w:sz w:val="18"/>
                <w:szCs w:val="18"/>
              </w:rPr>
            </w:pPr>
            <w:r w:rsidRPr="0094476B">
              <w:rPr>
                <w:rFonts w:cstheme="minorHAnsi"/>
                <w:sz w:val="18"/>
                <w:szCs w:val="18"/>
              </w:rPr>
              <w:t>N</w:t>
            </w:r>
          </w:p>
        </w:tc>
        <w:tc>
          <w:tcPr>
            <w:tcW w:w="523" w:type="dxa"/>
          </w:tcPr>
          <w:p w14:paraId="1F25455D" w14:textId="77777777" w:rsidR="00B469E0" w:rsidRPr="0094476B" w:rsidRDefault="00B469E0" w:rsidP="00AA765F">
            <w:pPr>
              <w:rPr>
                <w:rFonts w:cstheme="minorHAnsi"/>
                <w:sz w:val="18"/>
                <w:szCs w:val="18"/>
              </w:rPr>
            </w:pPr>
            <w:r w:rsidRPr="0094476B">
              <w:rPr>
                <w:rFonts w:cstheme="minorHAnsi"/>
                <w:sz w:val="18"/>
                <w:szCs w:val="18"/>
              </w:rPr>
              <w:t>N</w:t>
            </w:r>
          </w:p>
        </w:tc>
        <w:tc>
          <w:tcPr>
            <w:tcW w:w="420" w:type="dxa"/>
          </w:tcPr>
          <w:p w14:paraId="73E2C172" w14:textId="77777777" w:rsidR="00B469E0" w:rsidRPr="0094476B" w:rsidRDefault="00B469E0" w:rsidP="00AA765F">
            <w:pPr>
              <w:rPr>
                <w:rFonts w:cstheme="minorHAnsi"/>
                <w:sz w:val="18"/>
                <w:szCs w:val="18"/>
              </w:rPr>
            </w:pPr>
            <w:r w:rsidRPr="0094476B">
              <w:rPr>
                <w:rFonts w:cstheme="minorHAnsi"/>
                <w:sz w:val="18"/>
                <w:szCs w:val="18"/>
              </w:rPr>
              <w:t>Y</w:t>
            </w:r>
          </w:p>
        </w:tc>
        <w:tc>
          <w:tcPr>
            <w:tcW w:w="526" w:type="dxa"/>
          </w:tcPr>
          <w:p w14:paraId="5D242940" w14:textId="77777777" w:rsidR="00B469E0" w:rsidRPr="0094476B" w:rsidRDefault="00B469E0" w:rsidP="00AA765F">
            <w:pPr>
              <w:rPr>
                <w:rFonts w:cstheme="minorHAnsi"/>
                <w:sz w:val="18"/>
                <w:szCs w:val="18"/>
              </w:rPr>
            </w:pPr>
            <w:r w:rsidRPr="0094476B">
              <w:rPr>
                <w:rFonts w:cstheme="minorHAnsi"/>
                <w:sz w:val="18"/>
                <w:szCs w:val="18"/>
              </w:rPr>
              <w:t>Y</w:t>
            </w:r>
          </w:p>
        </w:tc>
        <w:tc>
          <w:tcPr>
            <w:tcW w:w="410" w:type="dxa"/>
          </w:tcPr>
          <w:p w14:paraId="4F4F5963" w14:textId="77777777" w:rsidR="00B469E0" w:rsidRPr="0094476B" w:rsidRDefault="00B469E0" w:rsidP="00AA765F">
            <w:pPr>
              <w:rPr>
                <w:rFonts w:cstheme="minorHAnsi"/>
                <w:sz w:val="18"/>
                <w:szCs w:val="18"/>
              </w:rPr>
            </w:pPr>
            <w:r w:rsidRPr="0094476B">
              <w:rPr>
                <w:rFonts w:cstheme="minorHAnsi"/>
                <w:sz w:val="18"/>
                <w:szCs w:val="18"/>
              </w:rPr>
              <w:t>Y</w:t>
            </w:r>
          </w:p>
        </w:tc>
        <w:tc>
          <w:tcPr>
            <w:tcW w:w="418" w:type="dxa"/>
          </w:tcPr>
          <w:p w14:paraId="3224FC57" w14:textId="77777777" w:rsidR="00B469E0" w:rsidRPr="0094476B" w:rsidRDefault="00B469E0" w:rsidP="00AA765F">
            <w:pPr>
              <w:rPr>
                <w:rFonts w:cstheme="minorHAnsi"/>
                <w:sz w:val="18"/>
                <w:szCs w:val="18"/>
              </w:rPr>
            </w:pPr>
            <w:r w:rsidRPr="0094476B">
              <w:rPr>
                <w:rFonts w:cstheme="minorHAnsi"/>
                <w:sz w:val="18"/>
                <w:szCs w:val="18"/>
              </w:rPr>
              <w:t>Y</w:t>
            </w:r>
          </w:p>
        </w:tc>
        <w:tc>
          <w:tcPr>
            <w:tcW w:w="446" w:type="dxa"/>
          </w:tcPr>
          <w:p w14:paraId="4FF1531F" w14:textId="77777777" w:rsidR="00B469E0" w:rsidRPr="0094476B" w:rsidRDefault="00B469E0" w:rsidP="00AA765F">
            <w:pPr>
              <w:rPr>
                <w:rFonts w:cstheme="minorHAnsi"/>
                <w:sz w:val="18"/>
                <w:szCs w:val="18"/>
              </w:rPr>
            </w:pPr>
            <w:r w:rsidRPr="0094476B">
              <w:rPr>
                <w:rFonts w:cstheme="minorHAnsi"/>
                <w:sz w:val="18"/>
                <w:szCs w:val="18"/>
              </w:rPr>
              <w:t>Y</w:t>
            </w:r>
          </w:p>
        </w:tc>
      </w:tr>
    </w:tbl>
    <w:p w14:paraId="716EB541" w14:textId="77777777" w:rsidR="002E2237" w:rsidRPr="0094476B" w:rsidRDefault="002E2237" w:rsidP="002E2237">
      <w:pPr>
        <w:rPr>
          <w:sz w:val="20"/>
          <w:szCs w:val="20"/>
        </w:rPr>
      </w:pPr>
      <w:r w:rsidRPr="0094476B">
        <w:rPr>
          <w:sz w:val="20"/>
          <w:szCs w:val="20"/>
        </w:rPr>
        <w:t>Y =</w:t>
      </w:r>
      <w:r>
        <w:rPr>
          <w:sz w:val="20"/>
          <w:szCs w:val="20"/>
        </w:rPr>
        <w:t>Y</w:t>
      </w:r>
      <w:r w:rsidRPr="0094476B">
        <w:rPr>
          <w:sz w:val="20"/>
          <w:szCs w:val="20"/>
        </w:rPr>
        <w:t>es, N =No</w:t>
      </w:r>
    </w:p>
    <w:p w14:paraId="7B9D5D9D" w14:textId="77777777" w:rsidR="005E1212" w:rsidRDefault="005E1212" w:rsidP="00143396">
      <w:pPr>
        <w:widowControl w:val="0"/>
        <w:autoSpaceDE w:val="0"/>
        <w:autoSpaceDN w:val="0"/>
        <w:adjustRightInd w:val="0"/>
        <w:ind w:left="480" w:hanging="480"/>
        <w:rPr>
          <w:rFonts w:cstheme="minorHAnsi"/>
        </w:rPr>
        <w:sectPr w:rsidR="005E1212" w:rsidSect="009344E2">
          <w:pgSz w:w="16840" w:h="11900" w:orient="landscape"/>
          <w:pgMar w:top="2268" w:right="1440" w:bottom="1134" w:left="1440" w:header="709" w:footer="709" w:gutter="0"/>
          <w:cols w:space="708"/>
          <w:docGrid w:linePitch="360"/>
        </w:sectPr>
      </w:pPr>
    </w:p>
    <w:p w14:paraId="27373A95" w14:textId="64E88F7F" w:rsidR="00F25AD7" w:rsidRDefault="008A63A6" w:rsidP="0072239F">
      <w:pPr>
        <w:pStyle w:val="Heading2"/>
        <w:numPr>
          <w:ilvl w:val="0"/>
          <w:numId w:val="19"/>
        </w:numPr>
      </w:pPr>
      <w:bookmarkStart w:id="429" w:name="_Ref142052183"/>
      <w:bookmarkStart w:id="430" w:name="_Toc156403575"/>
      <w:r>
        <w:t xml:space="preserve">Chapter </w:t>
      </w:r>
      <w:r w:rsidR="001A66AB">
        <w:t>4</w:t>
      </w:r>
      <w:bookmarkEnd w:id="429"/>
      <w:bookmarkEnd w:id="430"/>
    </w:p>
    <w:p w14:paraId="48D5F4BF" w14:textId="77777777" w:rsidR="00513493" w:rsidRPr="00513493" w:rsidRDefault="00513493" w:rsidP="00513493"/>
    <w:p w14:paraId="5D5BDBE7" w14:textId="330930AC" w:rsidR="00F25AD7" w:rsidRPr="00F25AD7" w:rsidRDefault="00F25AD7">
      <w:pPr>
        <w:pStyle w:val="Heading3"/>
        <w:numPr>
          <w:ilvl w:val="1"/>
          <w:numId w:val="19"/>
        </w:numPr>
      </w:pPr>
      <w:bookmarkStart w:id="431" w:name="_Toc156403576"/>
      <w:r>
        <w:t>Qualitative analysis of OSSTF and Standard Retail Boot design</w:t>
      </w:r>
      <w:bookmarkEnd w:id="431"/>
      <w:r>
        <w:t xml:space="preserve"> </w:t>
      </w:r>
    </w:p>
    <w:p w14:paraId="51161D66" w14:textId="0CBD6E09" w:rsidR="001C157C" w:rsidRDefault="002920A2">
      <w:pPr>
        <w:pStyle w:val="Heading4"/>
        <w:numPr>
          <w:ilvl w:val="2"/>
          <w:numId w:val="19"/>
        </w:numPr>
      </w:pPr>
      <w:bookmarkStart w:id="432" w:name="_Toc156403577"/>
      <w:r>
        <w:rPr>
          <w:lang w:val="en-US"/>
        </w:rPr>
        <w:t>Upper components: Materials and segments</w:t>
      </w:r>
      <w:bookmarkEnd w:id="432"/>
    </w:p>
    <w:tbl>
      <w:tblPr>
        <w:tblStyle w:val="TableGrid"/>
        <w:tblW w:w="13756" w:type="dxa"/>
        <w:tblLook w:val="04A0" w:firstRow="1" w:lastRow="0" w:firstColumn="1" w:lastColumn="0" w:noHBand="0" w:noVBand="1"/>
      </w:tblPr>
      <w:tblGrid>
        <w:gridCol w:w="2324"/>
        <w:gridCol w:w="1073"/>
        <w:gridCol w:w="2552"/>
        <w:gridCol w:w="2693"/>
        <w:gridCol w:w="5114"/>
      </w:tblGrid>
      <w:tr w:rsidR="001C157C" w:rsidRPr="003844D1" w14:paraId="12AF9918" w14:textId="77777777" w:rsidTr="00D06AAD">
        <w:tc>
          <w:tcPr>
            <w:tcW w:w="2324" w:type="dxa"/>
            <w:vAlign w:val="bottom"/>
          </w:tcPr>
          <w:p w14:paraId="592FF429"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hoe Manufacturer / Design</w:t>
            </w:r>
          </w:p>
        </w:tc>
        <w:tc>
          <w:tcPr>
            <w:tcW w:w="1073" w:type="dxa"/>
            <w:vAlign w:val="bottom"/>
          </w:tcPr>
          <w:p w14:paraId="1FB69DA4"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ize (EU)</w:t>
            </w:r>
          </w:p>
        </w:tc>
        <w:tc>
          <w:tcPr>
            <w:tcW w:w="2552" w:type="dxa"/>
            <w:vAlign w:val="bottom"/>
          </w:tcPr>
          <w:p w14:paraId="3BCA60C3"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Width</w:t>
            </w:r>
          </w:p>
        </w:tc>
        <w:tc>
          <w:tcPr>
            <w:tcW w:w="7807" w:type="dxa"/>
            <w:gridSpan w:val="2"/>
          </w:tcPr>
          <w:p w14:paraId="5DEEFDEB" w14:textId="77777777" w:rsidR="001C157C" w:rsidRPr="003844D1" w:rsidRDefault="001C157C" w:rsidP="00A05687">
            <w:pPr>
              <w:rPr>
                <w:b/>
                <w:sz w:val="20"/>
                <w:szCs w:val="20"/>
              </w:rPr>
            </w:pPr>
          </w:p>
          <w:p w14:paraId="348FFB7C" w14:textId="77777777" w:rsidR="001C157C" w:rsidRPr="003844D1" w:rsidRDefault="001C157C" w:rsidP="00A05687">
            <w:pPr>
              <w:jc w:val="center"/>
              <w:rPr>
                <w:b/>
                <w:sz w:val="20"/>
                <w:szCs w:val="20"/>
              </w:rPr>
            </w:pPr>
            <w:r w:rsidRPr="003844D1">
              <w:rPr>
                <w:b/>
                <w:sz w:val="20"/>
                <w:szCs w:val="20"/>
              </w:rPr>
              <w:t>Upper</w:t>
            </w:r>
          </w:p>
        </w:tc>
      </w:tr>
      <w:tr w:rsidR="001C157C" w:rsidRPr="003844D1" w14:paraId="584D29BB" w14:textId="77777777" w:rsidTr="00D06AAD">
        <w:tc>
          <w:tcPr>
            <w:tcW w:w="2324" w:type="dxa"/>
            <w:vAlign w:val="bottom"/>
          </w:tcPr>
          <w:p w14:paraId="7590E769" w14:textId="77777777" w:rsidR="001C157C" w:rsidRPr="003844D1" w:rsidRDefault="001C157C" w:rsidP="00A05687">
            <w:pPr>
              <w:rPr>
                <w:rFonts w:ascii="Calibri" w:hAnsi="Calibri"/>
                <w:b/>
                <w:color w:val="000000"/>
                <w:sz w:val="20"/>
                <w:szCs w:val="20"/>
              </w:rPr>
            </w:pPr>
          </w:p>
        </w:tc>
        <w:tc>
          <w:tcPr>
            <w:tcW w:w="1073" w:type="dxa"/>
            <w:vAlign w:val="center"/>
          </w:tcPr>
          <w:p w14:paraId="530AA21A" w14:textId="77777777" w:rsidR="001C157C" w:rsidRPr="003844D1" w:rsidRDefault="001C157C" w:rsidP="00A05687">
            <w:pPr>
              <w:rPr>
                <w:rFonts w:ascii="Calibri" w:hAnsi="Calibri"/>
                <w:color w:val="000000"/>
                <w:sz w:val="20"/>
                <w:szCs w:val="20"/>
              </w:rPr>
            </w:pPr>
          </w:p>
        </w:tc>
        <w:tc>
          <w:tcPr>
            <w:tcW w:w="2552" w:type="dxa"/>
            <w:vAlign w:val="center"/>
          </w:tcPr>
          <w:p w14:paraId="59F99C21" w14:textId="77777777" w:rsidR="001C157C" w:rsidRPr="003844D1" w:rsidRDefault="001C157C" w:rsidP="00A05687">
            <w:pPr>
              <w:rPr>
                <w:rFonts w:ascii="Calibri" w:hAnsi="Calibri"/>
                <w:color w:val="000000"/>
                <w:sz w:val="20"/>
                <w:szCs w:val="20"/>
              </w:rPr>
            </w:pPr>
          </w:p>
        </w:tc>
        <w:tc>
          <w:tcPr>
            <w:tcW w:w="2693" w:type="dxa"/>
            <w:vAlign w:val="bottom"/>
          </w:tcPr>
          <w:p w14:paraId="57E79247"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Material</w:t>
            </w:r>
          </w:p>
        </w:tc>
        <w:tc>
          <w:tcPr>
            <w:tcW w:w="5114" w:type="dxa"/>
            <w:vAlign w:val="bottom"/>
          </w:tcPr>
          <w:p w14:paraId="69E38408"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 xml:space="preserve">Segments </w:t>
            </w:r>
          </w:p>
        </w:tc>
      </w:tr>
      <w:tr w:rsidR="001C157C" w:rsidRPr="003844D1" w14:paraId="5ECB4946" w14:textId="77777777" w:rsidTr="00D06AAD">
        <w:tc>
          <w:tcPr>
            <w:tcW w:w="2324" w:type="dxa"/>
            <w:vAlign w:val="bottom"/>
          </w:tcPr>
          <w:p w14:paraId="2346CA52"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chein</w:t>
            </w:r>
          </w:p>
        </w:tc>
        <w:tc>
          <w:tcPr>
            <w:tcW w:w="1073" w:type="dxa"/>
            <w:vAlign w:val="bottom"/>
          </w:tcPr>
          <w:p w14:paraId="6DCC6807" w14:textId="77777777" w:rsidR="001C157C" w:rsidRPr="003844D1" w:rsidRDefault="001C157C" w:rsidP="00A05687">
            <w:pPr>
              <w:rPr>
                <w:rFonts w:ascii="Calibri" w:hAnsi="Calibri"/>
                <w:color w:val="000000"/>
                <w:sz w:val="20"/>
                <w:szCs w:val="20"/>
              </w:rPr>
            </w:pPr>
          </w:p>
        </w:tc>
        <w:tc>
          <w:tcPr>
            <w:tcW w:w="2552" w:type="dxa"/>
            <w:vAlign w:val="bottom"/>
          </w:tcPr>
          <w:p w14:paraId="55BFD63E" w14:textId="77777777" w:rsidR="001C157C" w:rsidRPr="003844D1" w:rsidRDefault="001C157C" w:rsidP="00A05687">
            <w:pPr>
              <w:rPr>
                <w:sz w:val="20"/>
                <w:szCs w:val="20"/>
              </w:rPr>
            </w:pPr>
          </w:p>
        </w:tc>
        <w:tc>
          <w:tcPr>
            <w:tcW w:w="2693" w:type="dxa"/>
            <w:vAlign w:val="bottom"/>
          </w:tcPr>
          <w:p w14:paraId="3B8AF28C" w14:textId="77777777" w:rsidR="001C157C" w:rsidRPr="003844D1" w:rsidRDefault="001C157C" w:rsidP="00A05687">
            <w:pPr>
              <w:rPr>
                <w:rFonts w:ascii="Calibri" w:hAnsi="Calibri"/>
                <w:b/>
                <w:bCs/>
                <w:color w:val="000000"/>
                <w:sz w:val="20"/>
                <w:szCs w:val="20"/>
              </w:rPr>
            </w:pPr>
          </w:p>
        </w:tc>
        <w:tc>
          <w:tcPr>
            <w:tcW w:w="5114" w:type="dxa"/>
            <w:vAlign w:val="bottom"/>
          </w:tcPr>
          <w:p w14:paraId="5C87BF85" w14:textId="77777777" w:rsidR="001C157C" w:rsidRPr="003844D1" w:rsidRDefault="001C157C" w:rsidP="00A05687">
            <w:pPr>
              <w:rPr>
                <w:sz w:val="20"/>
                <w:szCs w:val="20"/>
              </w:rPr>
            </w:pPr>
          </w:p>
        </w:tc>
      </w:tr>
      <w:tr w:rsidR="001C157C" w:rsidRPr="003844D1" w14:paraId="13187D3F" w14:textId="77777777" w:rsidTr="00D06AAD">
        <w:tc>
          <w:tcPr>
            <w:tcW w:w="2324" w:type="dxa"/>
            <w:vAlign w:val="bottom"/>
          </w:tcPr>
          <w:p w14:paraId="37C6FB37"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1073" w:type="dxa"/>
            <w:vAlign w:val="bottom"/>
          </w:tcPr>
          <w:p w14:paraId="67A03F53"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8</w:t>
            </w:r>
          </w:p>
        </w:tc>
        <w:tc>
          <w:tcPr>
            <w:tcW w:w="2552" w:type="dxa"/>
            <w:vAlign w:val="bottom"/>
          </w:tcPr>
          <w:p w14:paraId="09AA44E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N2</w:t>
            </w:r>
          </w:p>
        </w:tc>
        <w:tc>
          <w:tcPr>
            <w:tcW w:w="2693" w:type="dxa"/>
            <w:vAlign w:val="bottom"/>
          </w:tcPr>
          <w:p w14:paraId="6421D4B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00E9596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Stitched Toe Box Covering</w:t>
            </w:r>
          </w:p>
        </w:tc>
      </w:tr>
      <w:tr w:rsidR="001C157C" w:rsidRPr="003844D1" w14:paraId="54AC0B88" w14:textId="77777777" w:rsidTr="00D06AAD">
        <w:tc>
          <w:tcPr>
            <w:tcW w:w="2324" w:type="dxa"/>
            <w:vAlign w:val="bottom"/>
          </w:tcPr>
          <w:p w14:paraId="2D899AC7"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1073" w:type="dxa"/>
            <w:vAlign w:val="bottom"/>
          </w:tcPr>
          <w:p w14:paraId="13038ED0"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6</w:t>
            </w:r>
          </w:p>
        </w:tc>
        <w:tc>
          <w:tcPr>
            <w:tcW w:w="2552" w:type="dxa"/>
            <w:vAlign w:val="bottom"/>
          </w:tcPr>
          <w:p w14:paraId="0A8A7A7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N2</w:t>
            </w:r>
          </w:p>
        </w:tc>
        <w:tc>
          <w:tcPr>
            <w:tcW w:w="2693" w:type="dxa"/>
            <w:vAlign w:val="bottom"/>
          </w:tcPr>
          <w:p w14:paraId="7D8938E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Canvas</w:t>
            </w:r>
          </w:p>
        </w:tc>
        <w:tc>
          <w:tcPr>
            <w:tcW w:w="5114" w:type="dxa"/>
            <w:vAlign w:val="bottom"/>
          </w:tcPr>
          <w:p w14:paraId="1459D0C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Rubber Toe Box Covering, Collar</w:t>
            </w:r>
          </w:p>
        </w:tc>
      </w:tr>
      <w:tr w:rsidR="001C157C" w:rsidRPr="003844D1" w14:paraId="376F331B" w14:textId="77777777" w:rsidTr="00D06AAD">
        <w:tc>
          <w:tcPr>
            <w:tcW w:w="2324" w:type="dxa"/>
            <w:vAlign w:val="bottom"/>
          </w:tcPr>
          <w:p w14:paraId="6743500C"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FitzKidz</w:t>
            </w:r>
            <w:proofErr w:type="spellEnd"/>
          </w:p>
        </w:tc>
        <w:tc>
          <w:tcPr>
            <w:tcW w:w="1073" w:type="dxa"/>
            <w:vAlign w:val="bottom"/>
          </w:tcPr>
          <w:p w14:paraId="1C62CEED" w14:textId="77777777" w:rsidR="001C157C" w:rsidRPr="003844D1" w:rsidRDefault="001C157C" w:rsidP="00A05687">
            <w:pPr>
              <w:rPr>
                <w:rFonts w:ascii="Calibri" w:hAnsi="Calibri"/>
                <w:color w:val="000000"/>
                <w:sz w:val="20"/>
                <w:szCs w:val="20"/>
              </w:rPr>
            </w:pPr>
          </w:p>
        </w:tc>
        <w:tc>
          <w:tcPr>
            <w:tcW w:w="2552" w:type="dxa"/>
            <w:vAlign w:val="bottom"/>
          </w:tcPr>
          <w:p w14:paraId="15A92986" w14:textId="77777777" w:rsidR="001C157C" w:rsidRPr="003844D1" w:rsidRDefault="001C157C" w:rsidP="00A05687">
            <w:pPr>
              <w:rPr>
                <w:sz w:val="20"/>
                <w:szCs w:val="20"/>
              </w:rPr>
            </w:pPr>
          </w:p>
        </w:tc>
        <w:tc>
          <w:tcPr>
            <w:tcW w:w="2693" w:type="dxa"/>
            <w:vAlign w:val="bottom"/>
          </w:tcPr>
          <w:p w14:paraId="15AAC1D7" w14:textId="77777777" w:rsidR="001C157C" w:rsidRPr="003844D1" w:rsidRDefault="001C157C" w:rsidP="00A05687">
            <w:pPr>
              <w:rPr>
                <w:rFonts w:ascii="Calibri" w:hAnsi="Calibri"/>
                <w:color w:val="000000"/>
                <w:sz w:val="20"/>
                <w:szCs w:val="20"/>
              </w:rPr>
            </w:pPr>
          </w:p>
        </w:tc>
        <w:tc>
          <w:tcPr>
            <w:tcW w:w="5114" w:type="dxa"/>
            <w:vAlign w:val="bottom"/>
          </w:tcPr>
          <w:p w14:paraId="52DB0582" w14:textId="77777777" w:rsidR="001C157C" w:rsidRPr="003844D1" w:rsidRDefault="001C157C" w:rsidP="00A05687">
            <w:pPr>
              <w:rPr>
                <w:sz w:val="20"/>
                <w:szCs w:val="20"/>
              </w:rPr>
            </w:pPr>
          </w:p>
        </w:tc>
      </w:tr>
      <w:tr w:rsidR="001C157C" w:rsidRPr="003844D1" w14:paraId="5F8B2AC8" w14:textId="77777777" w:rsidTr="00D06AAD">
        <w:tc>
          <w:tcPr>
            <w:tcW w:w="2324" w:type="dxa"/>
            <w:vAlign w:val="bottom"/>
          </w:tcPr>
          <w:p w14:paraId="4008555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1073" w:type="dxa"/>
            <w:vAlign w:val="bottom"/>
          </w:tcPr>
          <w:p w14:paraId="1ABEF633"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5</w:t>
            </w:r>
          </w:p>
        </w:tc>
        <w:tc>
          <w:tcPr>
            <w:tcW w:w="2552" w:type="dxa"/>
            <w:vAlign w:val="bottom"/>
          </w:tcPr>
          <w:p w14:paraId="2AF7C53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EW</w:t>
            </w:r>
          </w:p>
        </w:tc>
        <w:tc>
          <w:tcPr>
            <w:tcW w:w="2693" w:type="dxa"/>
            <w:vAlign w:val="bottom"/>
          </w:tcPr>
          <w:p w14:paraId="7E559BC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Suede / Nubuck </w:t>
            </w:r>
          </w:p>
        </w:tc>
        <w:tc>
          <w:tcPr>
            <w:tcW w:w="5114" w:type="dxa"/>
            <w:vAlign w:val="bottom"/>
          </w:tcPr>
          <w:p w14:paraId="3546287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Collar</w:t>
            </w:r>
          </w:p>
        </w:tc>
      </w:tr>
      <w:tr w:rsidR="001C157C" w:rsidRPr="003844D1" w14:paraId="29CBA9C5" w14:textId="77777777" w:rsidTr="00D06AAD">
        <w:tc>
          <w:tcPr>
            <w:tcW w:w="2324" w:type="dxa"/>
            <w:vAlign w:val="bottom"/>
          </w:tcPr>
          <w:p w14:paraId="78F5146B"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1073" w:type="dxa"/>
            <w:vAlign w:val="bottom"/>
          </w:tcPr>
          <w:p w14:paraId="6D1D3DEF"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5</w:t>
            </w:r>
          </w:p>
        </w:tc>
        <w:tc>
          <w:tcPr>
            <w:tcW w:w="2552" w:type="dxa"/>
            <w:vAlign w:val="bottom"/>
          </w:tcPr>
          <w:p w14:paraId="15DDFDC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MC</w:t>
            </w:r>
          </w:p>
        </w:tc>
        <w:tc>
          <w:tcPr>
            <w:tcW w:w="2693" w:type="dxa"/>
            <w:vAlign w:val="bottom"/>
          </w:tcPr>
          <w:p w14:paraId="005D69D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Suede / Nubuck </w:t>
            </w:r>
          </w:p>
        </w:tc>
        <w:tc>
          <w:tcPr>
            <w:tcW w:w="5114" w:type="dxa"/>
            <w:vAlign w:val="bottom"/>
          </w:tcPr>
          <w:p w14:paraId="1AB195C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Collar</w:t>
            </w:r>
          </w:p>
        </w:tc>
      </w:tr>
      <w:tr w:rsidR="001C157C" w:rsidRPr="003844D1" w14:paraId="607F95B2" w14:textId="77777777" w:rsidTr="00D06AAD">
        <w:tc>
          <w:tcPr>
            <w:tcW w:w="2324" w:type="dxa"/>
            <w:vAlign w:val="bottom"/>
          </w:tcPr>
          <w:p w14:paraId="053CAE75"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3</w:t>
            </w:r>
          </w:p>
        </w:tc>
        <w:tc>
          <w:tcPr>
            <w:tcW w:w="1073" w:type="dxa"/>
            <w:vAlign w:val="bottom"/>
          </w:tcPr>
          <w:p w14:paraId="03FD6159"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28</w:t>
            </w:r>
          </w:p>
        </w:tc>
        <w:tc>
          <w:tcPr>
            <w:tcW w:w="2552" w:type="dxa"/>
            <w:vAlign w:val="bottom"/>
          </w:tcPr>
          <w:p w14:paraId="2A8C589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M</w:t>
            </w:r>
          </w:p>
        </w:tc>
        <w:tc>
          <w:tcPr>
            <w:tcW w:w="2693" w:type="dxa"/>
            <w:vAlign w:val="bottom"/>
          </w:tcPr>
          <w:p w14:paraId="652E863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Suede / Nubuck/Leather Mix</w:t>
            </w:r>
          </w:p>
        </w:tc>
        <w:tc>
          <w:tcPr>
            <w:tcW w:w="5114" w:type="dxa"/>
            <w:vAlign w:val="bottom"/>
          </w:tcPr>
          <w:p w14:paraId="44E0007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Collar</w:t>
            </w:r>
          </w:p>
        </w:tc>
      </w:tr>
      <w:tr w:rsidR="001C157C" w:rsidRPr="003844D1" w14:paraId="0AD8D014" w14:textId="77777777" w:rsidTr="00D06AAD">
        <w:tc>
          <w:tcPr>
            <w:tcW w:w="2324" w:type="dxa"/>
            <w:vAlign w:val="bottom"/>
          </w:tcPr>
          <w:p w14:paraId="199EC926"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4</w:t>
            </w:r>
          </w:p>
        </w:tc>
        <w:tc>
          <w:tcPr>
            <w:tcW w:w="1073" w:type="dxa"/>
            <w:vAlign w:val="bottom"/>
          </w:tcPr>
          <w:p w14:paraId="7B977777"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26</w:t>
            </w:r>
          </w:p>
        </w:tc>
        <w:tc>
          <w:tcPr>
            <w:tcW w:w="2552" w:type="dxa"/>
            <w:vAlign w:val="bottom"/>
          </w:tcPr>
          <w:p w14:paraId="7CCF071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M</w:t>
            </w:r>
          </w:p>
        </w:tc>
        <w:tc>
          <w:tcPr>
            <w:tcW w:w="2693" w:type="dxa"/>
            <w:vAlign w:val="bottom"/>
          </w:tcPr>
          <w:p w14:paraId="2D4EF45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48FF728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Collar</w:t>
            </w:r>
          </w:p>
        </w:tc>
      </w:tr>
      <w:tr w:rsidR="001C157C" w:rsidRPr="003844D1" w14:paraId="4976E3F8" w14:textId="77777777" w:rsidTr="00D06AAD">
        <w:tc>
          <w:tcPr>
            <w:tcW w:w="2324" w:type="dxa"/>
            <w:vAlign w:val="bottom"/>
          </w:tcPr>
          <w:p w14:paraId="3AB3437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5</w:t>
            </w:r>
          </w:p>
        </w:tc>
        <w:tc>
          <w:tcPr>
            <w:tcW w:w="1073" w:type="dxa"/>
            <w:vAlign w:val="bottom"/>
          </w:tcPr>
          <w:p w14:paraId="0A310368"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19</w:t>
            </w:r>
          </w:p>
        </w:tc>
        <w:tc>
          <w:tcPr>
            <w:tcW w:w="2552" w:type="dxa"/>
            <w:vAlign w:val="bottom"/>
          </w:tcPr>
          <w:p w14:paraId="155C5CF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M</w:t>
            </w:r>
          </w:p>
        </w:tc>
        <w:tc>
          <w:tcPr>
            <w:tcW w:w="2693" w:type="dxa"/>
            <w:vAlign w:val="bottom"/>
          </w:tcPr>
          <w:p w14:paraId="13671B5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atent Leather</w:t>
            </w:r>
          </w:p>
        </w:tc>
        <w:tc>
          <w:tcPr>
            <w:tcW w:w="5114" w:type="dxa"/>
            <w:vAlign w:val="bottom"/>
          </w:tcPr>
          <w:p w14:paraId="7590A78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Collar</w:t>
            </w:r>
          </w:p>
        </w:tc>
      </w:tr>
      <w:tr w:rsidR="001C157C" w:rsidRPr="003844D1" w14:paraId="58880063" w14:textId="77777777" w:rsidTr="00D06AAD">
        <w:tc>
          <w:tcPr>
            <w:tcW w:w="2324" w:type="dxa"/>
            <w:vAlign w:val="bottom"/>
          </w:tcPr>
          <w:p w14:paraId="71146E58"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TSM</w:t>
            </w:r>
          </w:p>
        </w:tc>
        <w:tc>
          <w:tcPr>
            <w:tcW w:w="1073" w:type="dxa"/>
            <w:vAlign w:val="bottom"/>
          </w:tcPr>
          <w:p w14:paraId="37DA0A39" w14:textId="77777777" w:rsidR="001C157C" w:rsidRPr="003844D1" w:rsidRDefault="001C157C" w:rsidP="00A05687">
            <w:pPr>
              <w:rPr>
                <w:rFonts w:ascii="Calibri" w:hAnsi="Calibri"/>
                <w:color w:val="000000"/>
                <w:sz w:val="20"/>
                <w:szCs w:val="20"/>
              </w:rPr>
            </w:pPr>
          </w:p>
        </w:tc>
        <w:tc>
          <w:tcPr>
            <w:tcW w:w="2552" w:type="dxa"/>
            <w:vAlign w:val="bottom"/>
          </w:tcPr>
          <w:p w14:paraId="42C7080B" w14:textId="77777777" w:rsidR="001C157C" w:rsidRPr="003844D1" w:rsidRDefault="001C157C" w:rsidP="00A05687">
            <w:pPr>
              <w:rPr>
                <w:sz w:val="20"/>
                <w:szCs w:val="20"/>
              </w:rPr>
            </w:pPr>
          </w:p>
        </w:tc>
        <w:tc>
          <w:tcPr>
            <w:tcW w:w="2693" w:type="dxa"/>
            <w:vAlign w:val="bottom"/>
          </w:tcPr>
          <w:p w14:paraId="688C77F1" w14:textId="77777777" w:rsidR="001C157C" w:rsidRPr="003844D1" w:rsidRDefault="001C157C" w:rsidP="00A05687">
            <w:pPr>
              <w:rPr>
                <w:rFonts w:ascii="Calibri" w:hAnsi="Calibri"/>
                <w:color w:val="000000"/>
                <w:sz w:val="20"/>
                <w:szCs w:val="20"/>
              </w:rPr>
            </w:pPr>
          </w:p>
        </w:tc>
        <w:tc>
          <w:tcPr>
            <w:tcW w:w="5114" w:type="dxa"/>
            <w:vAlign w:val="bottom"/>
          </w:tcPr>
          <w:p w14:paraId="6FE2529B" w14:textId="77777777" w:rsidR="001C157C" w:rsidRPr="003844D1" w:rsidRDefault="001C157C" w:rsidP="00A05687">
            <w:pPr>
              <w:rPr>
                <w:sz w:val="20"/>
                <w:szCs w:val="20"/>
              </w:rPr>
            </w:pPr>
          </w:p>
        </w:tc>
      </w:tr>
      <w:tr w:rsidR="001C157C" w:rsidRPr="003844D1" w14:paraId="14418AB7" w14:textId="77777777" w:rsidTr="00D06AAD">
        <w:tc>
          <w:tcPr>
            <w:tcW w:w="2324" w:type="dxa"/>
            <w:vAlign w:val="bottom"/>
          </w:tcPr>
          <w:p w14:paraId="7483CE5F"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1</w:t>
            </w:r>
          </w:p>
        </w:tc>
        <w:tc>
          <w:tcPr>
            <w:tcW w:w="1073" w:type="dxa"/>
            <w:vAlign w:val="bottom"/>
          </w:tcPr>
          <w:p w14:paraId="7F910EBD"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28</w:t>
            </w:r>
          </w:p>
        </w:tc>
        <w:tc>
          <w:tcPr>
            <w:tcW w:w="2552" w:type="dxa"/>
            <w:vAlign w:val="bottom"/>
          </w:tcPr>
          <w:p w14:paraId="7AEF6F2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Not Stated on Shoe</w:t>
            </w:r>
          </w:p>
        </w:tc>
        <w:tc>
          <w:tcPr>
            <w:tcW w:w="2693" w:type="dxa"/>
            <w:vAlign w:val="bottom"/>
          </w:tcPr>
          <w:p w14:paraId="4E882D2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5939AA2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 Stitched Toe Box Covering</w:t>
            </w:r>
          </w:p>
        </w:tc>
      </w:tr>
      <w:tr w:rsidR="001C157C" w:rsidRPr="003844D1" w14:paraId="5F182AFB" w14:textId="77777777" w:rsidTr="00D06AAD">
        <w:tc>
          <w:tcPr>
            <w:tcW w:w="2324" w:type="dxa"/>
            <w:vAlign w:val="bottom"/>
          </w:tcPr>
          <w:p w14:paraId="31733B37"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2</w:t>
            </w:r>
          </w:p>
        </w:tc>
        <w:tc>
          <w:tcPr>
            <w:tcW w:w="1073" w:type="dxa"/>
            <w:vAlign w:val="bottom"/>
          </w:tcPr>
          <w:p w14:paraId="2CB37151"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21</w:t>
            </w:r>
          </w:p>
        </w:tc>
        <w:tc>
          <w:tcPr>
            <w:tcW w:w="2552" w:type="dxa"/>
            <w:vAlign w:val="bottom"/>
          </w:tcPr>
          <w:p w14:paraId="7B0EFD1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M</w:t>
            </w:r>
          </w:p>
        </w:tc>
        <w:tc>
          <w:tcPr>
            <w:tcW w:w="2693" w:type="dxa"/>
            <w:vAlign w:val="bottom"/>
          </w:tcPr>
          <w:p w14:paraId="090FBB2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Suede/Canvas</w:t>
            </w:r>
          </w:p>
        </w:tc>
        <w:tc>
          <w:tcPr>
            <w:tcW w:w="5114" w:type="dxa"/>
            <w:vAlign w:val="bottom"/>
          </w:tcPr>
          <w:p w14:paraId="3B8B03A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Quarter,</w:t>
            </w:r>
          </w:p>
        </w:tc>
      </w:tr>
      <w:tr w:rsidR="001C157C" w:rsidRPr="003844D1" w14:paraId="697D7E0D" w14:textId="77777777" w:rsidTr="00D06AAD">
        <w:tc>
          <w:tcPr>
            <w:tcW w:w="2324" w:type="dxa"/>
            <w:vAlign w:val="bottom"/>
          </w:tcPr>
          <w:p w14:paraId="3D35CF0D"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Nimco</w:t>
            </w:r>
            <w:proofErr w:type="spellEnd"/>
          </w:p>
        </w:tc>
        <w:tc>
          <w:tcPr>
            <w:tcW w:w="1073" w:type="dxa"/>
            <w:vAlign w:val="bottom"/>
          </w:tcPr>
          <w:p w14:paraId="545506D4" w14:textId="77777777" w:rsidR="001C157C" w:rsidRPr="003844D1" w:rsidRDefault="001C157C" w:rsidP="00A05687">
            <w:pPr>
              <w:rPr>
                <w:rFonts w:ascii="Calibri" w:hAnsi="Calibri"/>
                <w:color w:val="000000"/>
                <w:sz w:val="20"/>
                <w:szCs w:val="20"/>
              </w:rPr>
            </w:pPr>
          </w:p>
        </w:tc>
        <w:tc>
          <w:tcPr>
            <w:tcW w:w="2552" w:type="dxa"/>
            <w:vAlign w:val="bottom"/>
          </w:tcPr>
          <w:p w14:paraId="5CF3DC70" w14:textId="77777777" w:rsidR="001C157C" w:rsidRPr="003844D1" w:rsidRDefault="001C157C" w:rsidP="00A05687">
            <w:pPr>
              <w:rPr>
                <w:sz w:val="20"/>
                <w:szCs w:val="20"/>
              </w:rPr>
            </w:pPr>
          </w:p>
        </w:tc>
        <w:tc>
          <w:tcPr>
            <w:tcW w:w="2693" w:type="dxa"/>
            <w:vAlign w:val="bottom"/>
          </w:tcPr>
          <w:p w14:paraId="125CA455" w14:textId="77777777" w:rsidR="001C157C" w:rsidRPr="003844D1" w:rsidRDefault="001C157C" w:rsidP="00A05687">
            <w:pPr>
              <w:rPr>
                <w:rFonts w:ascii="Calibri" w:hAnsi="Calibri"/>
                <w:color w:val="000000"/>
                <w:sz w:val="20"/>
                <w:szCs w:val="20"/>
              </w:rPr>
            </w:pPr>
          </w:p>
        </w:tc>
        <w:tc>
          <w:tcPr>
            <w:tcW w:w="5114" w:type="dxa"/>
            <w:vAlign w:val="bottom"/>
          </w:tcPr>
          <w:p w14:paraId="07191D16" w14:textId="77777777" w:rsidR="001C157C" w:rsidRPr="003844D1" w:rsidRDefault="001C157C" w:rsidP="00A05687">
            <w:pPr>
              <w:rPr>
                <w:sz w:val="20"/>
                <w:szCs w:val="20"/>
              </w:rPr>
            </w:pPr>
          </w:p>
        </w:tc>
      </w:tr>
      <w:tr w:rsidR="001C157C" w:rsidRPr="003844D1" w14:paraId="2A0A867F" w14:textId="77777777" w:rsidTr="00D06AAD">
        <w:tc>
          <w:tcPr>
            <w:tcW w:w="2324" w:type="dxa"/>
            <w:vAlign w:val="bottom"/>
          </w:tcPr>
          <w:p w14:paraId="0E59A73F"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1073" w:type="dxa"/>
            <w:vAlign w:val="bottom"/>
          </w:tcPr>
          <w:p w14:paraId="2071CC4B"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41</w:t>
            </w:r>
          </w:p>
        </w:tc>
        <w:tc>
          <w:tcPr>
            <w:tcW w:w="2552" w:type="dxa"/>
            <w:vAlign w:val="bottom"/>
          </w:tcPr>
          <w:p w14:paraId="48B719C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N4</w:t>
            </w:r>
          </w:p>
        </w:tc>
        <w:tc>
          <w:tcPr>
            <w:tcW w:w="2693" w:type="dxa"/>
            <w:vAlign w:val="bottom"/>
          </w:tcPr>
          <w:p w14:paraId="3364106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atent Leather</w:t>
            </w:r>
          </w:p>
        </w:tc>
        <w:tc>
          <w:tcPr>
            <w:tcW w:w="5114" w:type="dxa"/>
            <w:vAlign w:val="bottom"/>
          </w:tcPr>
          <w:p w14:paraId="20D5181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Quarter</w:t>
            </w:r>
          </w:p>
        </w:tc>
      </w:tr>
      <w:tr w:rsidR="001C157C" w:rsidRPr="003844D1" w14:paraId="746BC79E" w14:textId="77777777" w:rsidTr="00D06AAD">
        <w:tc>
          <w:tcPr>
            <w:tcW w:w="2324" w:type="dxa"/>
            <w:vAlign w:val="bottom"/>
          </w:tcPr>
          <w:p w14:paraId="70D682F0"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1073" w:type="dxa"/>
            <w:vAlign w:val="bottom"/>
          </w:tcPr>
          <w:p w14:paraId="706A11FE"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2</w:t>
            </w:r>
          </w:p>
        </w:tc>
        <w:tc>
          <w:tcPr>
            <w:tcW w:w="2552" w:type="dxa"/>
            <w:vAlign w:val="bottom"/>
          </w:tcPr>
          <w:p w14:paraId="3041313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N4</w:t>
            </w:r>
          </w:p>
        </w:tc>
        <w:tc>
          <w:tcPr>
            <w:tcW w:w="2693" w:type="dxa"/>
            <w:vAlign w:val="bottom"/>
          </w:tcPr>
          <w:p w14:paraId="5008D84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7E5DED7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Toe Box Covering</w:t>
            </w:r>
          </w:p>
        </w:tc>
      </w:tr>
      <w:tr w:rsidR="001C157C" w:rsidRPr="003844D1" w14:paraId="52CCCB5A" w14:textId="77777777" w:rsidTr="00D06AAD">
        <w:tc>
          <w:tcPr>
            <w:tcW w:w="2324" w:type="dxa"/>
            <w:vAlign w:val="bottom"/>
          </w:tcPr>
          <w:p w14:paraId="65D5ED0F" w14:textId="77777777" w:rsidR="001C157C" w:rsidRPr="003844D1" w:rsidRDefault="001C157C" w:rsidP="00A05687">
            <w:pPr>
              <w:rPr>
                <w:rFonts w:ascii="Calibri" w:hAnsi="Calibri"/>
                <w:b/>
                <w:color w:val="FFFFFF"/>
                <w:sz w:val="20"/>
                <w:szCs w:val="20"/>
              </w:rPr>
            </w:pPr>
            <w:proofErr w:type="spellStart"/>
            <w:r w:rsidRPr="003844D1">
              <w:rPr>
                <w:rFonts w:ascii="Calibri" w:hAnsi="Calibri"/>
                <w:b/>
                <w:color w:val="000000" w:themeColor="text1"/>
                <w:sz w:val="20"/>
                <w:szCs w:val="20"/>
              </w:rPr>
              <w:t>Piedro</w:t>
            </w:r>
            <w:proofErr w:type="spellEnd"/>
          </w:p>
        </w:tc>
        <w:tc>
          <w:tcPr>
            <w:tcW w:w="1073" w:type="dxa"/>
            <w:vAlign w:val="bottom"/>
          </w:tcPr>
          <w:p w14:paraId="5AF4519B" w14:textId="77777777" w:rsidR="001C157C" w:rsidRPr="003844D1" w:rsidRDefault="001C157C" w:rsidP="00A05687">
            <w:pPr>
              <w:rPr>
                <w:rFonts w:ascii="Calibri" w:hAnsi="Calibri"/>
                <w:color w:val="FFFFFF"/>
                <w:sz w:val="20"/>
                <w:szCs w:val="20"/>
              </w:rPr>
            </w:pPr>
          </w:p>
        </w:tc>
        <w:tc>
          <w:tcPr>
            <w:tcW w:w="2552" w:type="dxa"/>
            <w:vAlign w:val="bottom"/>
          </w:tcPr>
          <w:p w14:paraId="69EB9C7F" w14:textId="77777777" w:rsidR="001C157C" w:rsidRPr="003844D1" w:rsidRDefault="001C157C" w:rsidP="00A05687">
            <w:pPr>
              <w:rPr>
                <w:sz w:val="20"/>
                <w:szCs w:val="20"/>
              </w:rPr>
            </w:pPr>
          </w:p>
        </w:tc>
        <w:tc>
          <w:tcPr>
            <w:tcW w:w="2693" w:type="dxa"/>
            <w:vAlign w:val="bottom"/>
          </w:tcPr>
          <w:p w14:paraId="0EDF9147" w14:textId="77777777" w:rsidR="001C157C" w:rsidRPr="003844D1" w:rsidRDefault="001C157C" w:rsidP="00A05687">
            <w:pPr>
              <w:rPr>
                <w:rFonts w:ascii="Calibri" w:hAnsi="Calibri"/>
                <w:color w:val="000000"/>
                <w:sz w:val="20"/>
                <w:szCs w:val="20"/>
              </w:rPr>
            </w:pPr>
          </w:p>
        </w:tc>
        <w:tc>
          <w:tcPr>
            <w:tcW w:w="5114" w:type="dxa"/>
            <w:vAlign w:val="bottom"/>
          </w:tcPr>
          <w:p w14:paraId="31D4FBCE" w14:textId="77777777" w:rsidR="001C157C" w:rsidRPr="003844D1" w:rsidRDefault="001C157C" w:rsidP="00A05687">
            <w:pPr>
              <w:rPr>
                <w:sz w:val="20"/>
                <w:szCs w:val="20"/>
              </w:rPr>
            </w:pPr>
          </w:p>
        </w:tc>
      </w:tr>
      <w:tr w:rsidR="001C157C" w:rsidRPr="003844D1" w14:paraId="3A4F7DC2" w14:textId="77777777" w:rsidTr="00D06AAD">
        <w:tc>
          <w:tcPr>
            <w:tcW w:w="2324" w:type="dxa"/>
            <w:vAlign w:val="bottom"/>
          </w:tcPr>
          <w:p w14:paraId="15A21A6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1073" w:type="dxa"/>
            <w:vAlign w:val="bottom"/>
          </w:tcPr>
          <w:p w14:paraId="06DBD20A"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8</w:t>
            </w:r>
          </w:p>
        </w:tc>
        <w:tc>
          <w:tcPr>
            <w:tcW w:w="2552" w:type="dxa"/>
            <w:vAlign w:val="bottom"/>
          </w:tcPr>
          <w:p w14:paraId="3A157D5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Not Stated on Shoe</w:t>
            </w:r>
          </w:p>
        </w:tc>
        <w:tc>
          <w:tcPr>
            <w:tcW w:w="2693" w:type="dxa"/>
            <w:vAlign w:val="bottom"/>
          </w:tcPr>
          <w:p w14:paraId="65760C7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7CC8B18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Toe Box Covering</w:t>
            </w:r>
          </w:p>
        </w:tc>
      </w:tr>
      <w:tr w:rsidR="001C157C" w:rsidRPr="003844D1" w14:paraId="7212B3AD" w14:textId="77777777" w:rsidTr="00D06AAD">
        <w:trPr>
          <w:trHeight w:val="597"/>
        </w:trPr>
        <w:tc>
          <w:tcPr>
            <w:tcW w:w="2324" w:type="dxa"/>
            <w:vAlign w:val="bottom"/>
          </w:tcPr>
          <w:p w14:paraId="16983CB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1073" w:type="dxa"/>
            <w:vAlign w:val="bottom"/>
          </w:tcPr>
          <w:p w14:paraId="695F0084"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27</w:t>
            </w:r>
          </w:p>
        </w:tc>
        <w:tc>
          <w:tcPr>
            <w:tcW w:w="2552" w:type="dxa"/>
            <w:vAlign w:val="bottom"/>
          </w:tcPr>
          <w:p w14:paraId="7CA3AA55"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Not Stated on Shoe</w:t>
            </w:r>
          </w:p>
        </w:tc>
        <w:tc>
          <w:tcPr>
            <w:tcW w:w="2693" w:type="dxa"/>
            <w:vAlign w:val="bottom"/>
          </w:tcPr>
          <w:p w14:paraId="2DCA6BA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eather</w:t>
            </w:r>
          </w:p>
        </w:tc>
        <w:tc>
          <w:tcPr>
            <w:tcW w:w="5114" w:type="dxa"/>
            <w:vAlign w:val="bottom"/>
          </w:tcPr>
          <w:p w14:paraId="49919BC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 Vamp, Tongue, Heel Counter, Toe Box Covering</w:t>
            </w:r>
          </w:p>
        </w:tc>
      </w:tr>
      <w:tr w:rsidR="001C157C" w:rsidRPr="003844D1" w14:paraId="2F92A23C" w14:textId="77777777" w:rsidTr="00D06AAD">
        <w:tc>
          <w:tcPr>
            <w:tcW w:w="2324" w:type="dxa"/>
            <w:vAlign w:val="bottom"/>
          </w:tcPr>
          <w:p w14:paraId="5283FA7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Kicker</w:t>
            </w:r>
          </w:p>
        </w:tc>
        <w:tc>
          <w:tcPr>
            <w:tcW w:w="1073" w:type="dxa"/>
            <w:vAlign w:val="bottom"/>
          </w:tcPr>
          <w:p w14:paraId="2C2D9D59" w14:textId="77777777" w:rsidR="001C157C" w:rsidRPr="003844D1" w:rsidRDefault="001C157C" w:rsidP="00A05687">
            <w:pPr>
              <w:jc w:val="right"/>
              <w:rPr>
                <w:rFonts w:ascii="Calibri" w:hAnsi="Calibri"/>
                <w:color w:val="000000"/>
                <w:sz w:val="20"/>
                <w:szCs w:val="20"/>
              </w:rPr>
            </w:pPr>
          </w:p>
        </w:tc>
        <w:tc>
          <w:tcPr>
            <w:tcW w:w="2552" w:type="dxa"/>
            <w:vAlign w:val="bottom"/>
          </w:tcPr>
          <w:p w14:paraId="6CFA368C" w14:textId="77777777" w:rsidR="001C157C" w:rsidRPr="003844D1" w:rsidRDefault="001C157C" w:rsidP="00A05687">
            <w:pPr>
              <w:rPr>
                <w:rFonts w:ascii="Calibri" w:hAnsi="Calibri"/>
                <w:color w:val="000000"/>
                <w:sz w:val="20"/>
                <w:szCs w:val="20"/>
              </w:rPr>
            </w:pPr>
          </w:p>
        </w:tc>
        <w:tc>
          <w:tcPr>
            <w:tcW w:w="2693" w:type="dxa"/>
            <w:vAlign w:val="bottom"/>
          </w:tcPr>
          <w:p w14:paraId="560B832E" w14:textId="77777777" w:rsidR="001C157C" w:rsidRPr="003844D1" w:rsidRDefault="001C157C" w:rsidP="00A05687">
            <w:pPr>
              <w:rPr>
                <w:rFonts w:ascii="Calibri" w:hAnsi="Calibri"/>
                <w:color w:val="000000"/>
                <w:sz w:val="20"/>
                <w:szCs w:val="20"/>
              </w:rPr>
            </w:pPr>
          </w:p>
        </w:tc>
        <w:tc>
          <w:tcPr>
            <w:tcW w:w="5114" w:type="dxa"/>
            <w:vAlign w:val="bottom"/>
          </w:tcPr>
          <w:p w14:paraId="12B47253" w14:textId="77777777" w:rsidR="001C157C" w:rsidRPr="003844D1" w:rsidRDefault="001C157C" w:rsidP="00A05687">
            <w:pPr>
              <w:rPr>
                <w:rFonts w:ascii="Calibri" w:hAnsi="Calibri"/>
                <w:color w:val="000000"/>
                <w:sz w:val="20"/>
                <w:szCs w:val="20"/>
              </w:rPr>
            </w:pPr>
          </w:p>
        </w:tc>
      </w:tr>
      <w:tr w:rsidR="001C157C" w:rsidRPr="003844D1" w14:paraId="7C251771" w14:textId="77777777" w:rsidTr="00D06AAD">
        <w:tc>
          <w:tcPr>
            <w:tcW w:w="2324" w:type="dxa"/>
            <w:vAlign w:val="bottom"/>
          </w:tcPr>
          <w:p w14:paraId="2766A799"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SRB</w:t>
            </w:r>
          </w:p>
        </w:tc>
        <w:tc>
          <w:tcPr>
            <w:tcW w:w="1073" w:type="dxa"/>
            <w:vAlign w:val="bottom"/>
          </w:tcPr>
          <w:p w14:paraId="28385D38" w14:textId="77777777" w:rsidR="001C157C" w:rsidRPr="003844D1" w:rsidRDefault="001C157C" w:rsidP="00A05687">
            <w:pPr>
              <w:jc w:val="right"/>
              <w:rPr>
                <w:rFonts w:ascii="Calibri" w:hAnsi="Calibri"/>
                <w:color w:val="000000"/>
                <w:sz w:val="20"/>
                <w:szCs w:val="20"/>
              </w:rPr>
            </w:pPr>
            <w:r w:rsidRPr="003844D1">
              <w:rPr>
                <w:rFonts w:ascii="Calibri" w:hAnsi="Calibri"/>
                <w:color w:val="000000"/>
                <w:sz w:val="20"/>
                <w:szCs w:val="20"/>
              </w:rPr>
              <w:t>32</w:t>
            </w:r>
          </w:p>
        </w:tc>
        <w:tc>
          <w:tcPr>
            <w:tcW w:w="2552" w:type="dxa"/>
            <w:vAlign w:val="bottom"/>
          </w:tcPr>
          <w:p w14:paraId="155CEF82" w14:textId="77777777" w:rsidR="001C157C" w:rsidRPr="003844D1" w:rsidRDefault="001C157C" w:rsidP="00A05687">
            <w:pPr>
              <w:rPr>
                <w:rFonts w:ascii="Calibri" w:hAnsi="Calibri"/>
                <w:color w:val="000000"/>
                <w:sz w:val="20"/>
                <w:szCs w:val="20"/>
              </w:rPr>
            </w:pPr>
            <w:r w:rsidRPr="00D85CC4">
              <w:rPr>
                <w:rFonts w:ascii="Calibri" w:hAnsi="Calibri"/>
                <w:color w:val="000000"/>
                <w:sz w:val="20"/>
                <w:szCs w:val="20"/>
              </w:rPr>
              <w:t>Available in one width fitting</w:t>
            </w:r>
          </w:p>
        </w:tc>
        <w:tc>
          <w:tcPr>
            <w:tcW w:w="2693" w:type="dxa"/>
            <w:vAlign w:val="bottom"/>
          </w:tcPr>
          <w:p w14:paraId="295D109D" w14:textId="77777777" w:rsidR="001C157C" w:rsidRPr="003844D1" w:rsidRDefault="001C157C" w:rsidP="00A05687">
            <w:pPr>
              <w:rPr>
                <w:rFonts w:ascii="Calibri" w:hAnsi="Calibri"/>
                <w:color w:val="000000"/>
                <w:sz w:val="20"/>
                <w:szCs w:val="20"/>
              </w:rPr>
            </w:pPr>
            <w:r>
              <w:rPr>
                <w:rFonts w:ascii="Calibri" w:hAnsi="Calibri" w:cs="Calibri"/>
                <w:color w:val="000000"/>
                <w:sz w:val="22"/>
                <w:szCs w:val="22"/>
              </w:rPr>
              <w:t>Leather</w:t>
            </w:r>
          </w:p>
        </w:tc>
        <w:tc>
          <w:tcPr>
            <w:tcW w:w="5114" w:type="dxa"/>
            <w:vAlign w:val="bottom"/>
          </w:tcPr>
          <w:p w14:paraId="72532E53" w14:textId="77777777" w:rsidR="001C157C" w:rsidRPr="003844D1" w:rsidRDefault="001C157C" w:rsidP="00A05687">
            <w:pPr>
              <w:rPr>
                <w:rFonts w:ascii="Calibri" w:hAnsi="Calibri"/>
                <w:color w:val="000000"/>
                <w:sz w:val="20"/>
                <w:szCs w:val="20"/>
              </w:rPr>
            </w:pPr>
            <w:r>
              <w:rPr>
                <w:rFonts w:ascii="Calibri" w:hAnsi="Calibri" w:cs="Calibri"/>
                <w:color w:val="000000"/>
                <w:sz w:val="22"/>
                <w:szCs w:val="22"/>
              </w:rPr>
              <w:t xml:space="preserve"> Vamp, Tongue, Heel Counter, Quarter, Collar</w:t>
            </w:r>
          </w:p>
        </w:tc>
      </w:tr>
    </w:tbl>
    <w:p w14:paraId="36013C78" w14:textId="77777777" w:rsidR="001C157C" w:rsidRDefault="001C157C" w:rsidP="001C157C"/>
    <w:p w14:paraId="198F9AE6" w14:textId="7C836313" w:rsidR="001C157C" w:rsidRDefault="002920A2">
      <w:pPr>
        <w:pStyle w:val="Heading4"/>
        <w:numPr>
          <w:ilvl w:val="2"/>
          <w:numId w:val="19"/>
        </w:numPr>
        <w:rPr>
          <w:lang w:val="en-US"/>
        </w:rPr>
      </w:pPr>
      <w:bookmarkStart w:id="433" w:name="_Toc156403578"/>
      <w:r>
        <w:t xml:space="preserve">Upper components, Characteristics of </w:t>
      </w:r>
      <w:proofErr w:type="spellStart"/>
      <w:r>
        <w:t>topline</w:t>
      </w:r>
      <w:proofErr w:type="spellEnd"/>
      <w:r>
        <w:t xml:space="preserve"> and </w:t>
      </w:r>
      <w:proofErr w:type="spellStart"/>
      <w:r>
        <w:t>toebox</w:t>
      </w:r>
      <w:bookmarkEnd w:id="433"/>
      <w:proofErr w:type="spellEnd"/>
    </w:p>
    <w:tbl>
      <w:tblPr>
        <w:tblStyle w:val="TableGrid"/>
        <w:tblW w:w="0" w:type="auto"/>
        <w:tblLook w:val="04A0" w:firstRow="1" w:lastRow="0" w:firstColumn="1" w:lastColumn="0" w:noHBand="0" w:noVBand="1"/>
      </w:tblPr>
      <w:tblGrid>
        <w:gridCol w:w="2502"/>
        <w:gridCol w:w="9244"/>
        <w:gridCol w:w="1901"/>
      </w:tblGrid>
      <w:tr w:rsidR="001C157C" w:rsidRPr="003844D1" w14:paraId="2F893F28" w14:textId="77777777" w:rsidTr="009B5A4F">
        <w:trPr>
          <w:trHeight w:val="492"/>
        </w:trPr>
        <w:tc>
          <w:tcPr>
            <w:tcW w:w="2502" w:type="dxa"/>
            <w:vAlign w:val="bottom"/>
          </w:tcPr>
          <w:p w14:paraId="35363B74"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hoe Manufacturer / Design</w:t>
            </w:r>
          </w:p>
        </w:tc>
        <w:tc>
          <w:tcPr>
            <w:tcW w:w="11145" w:type="dxa"/>
            <w:gridSpan w:val="2"/>
          </w:tcPr>
          <w:p w14:paraId="7C939912" w14:textId="77777777" w:rsidR="001C157C" w:rsidRPr="003844D1" w:rsidRDefault="001C157C" w:rsidP="00A05687">
            <w:pPr>
              <w:jc w:val="center"/>
              <w:rPr>
                <w:b/>
                <w:sz w:val="20"/>
                <w:szCs w:val="20"/>
              </w:rPr>
            </w:pPr>
          </w:p>
          <w:p w14:paraId="45642FC4" w14:textId="77777777" w:rsidR="001C157C" w:rsidRPr="003844D1" w:rsidRDefault="001C157C" w:rsidP="00A05687">
            <w:pPr>
              <w:jc w:val="center"/>
              <w:rPr>
                <w:sz w:val="20"/>
                <w:szCs w:val="20"/>
              </w:rPr>
            </w:pPr>
            <w:r w:rsidRPr="003844D1">
              <w:rPr>
                <w:b/>
                <w:sz w:val="20"/>
                <w:szCs w:val="20"/>
              </w:rPr>
              <w:t>Upper</w:t>
            </w:r>
          </w:p>
        </w:tc>
      </w:tr>
      <w:tr w:rsidR="001C157C" w:rsidRPr="003844D1" w14:paraId="47D31D36" w14:textId="77777777" w:rsidTr="009B5A4F">
        <w:trPr>
          <w:trHeight w:val="246"/>
        </w:trPr>
        <w:tc>
          <w:tcPr>
            <w:tcW w:w="2502" w:type="dxa"/>
            <w:vAlign w:val="bottom"/>
          </w:tcPr>
          <w:p w14:paraId="3F48A9EA" w14:textId="77777777" w:rsidR="001C157C" w:rsidRPr="003844D1" w:rsidRDefault="001C157C" w:rsidP="00A05687">
            <w:pPr>
              <w:rPr>
                <w:rFonts w:ascii="Calibri" w:hAnsi="Calibri"/>
                <w:color w:val="000000"/>
                <w:sz w:val="20"/>
                <w:szCs w:val="20"/>
              </w:rPr>
            </w:pPr>
          </w:p>
        </w:tc>
        <w:tc>
          <w:tcPr>
            <w:tcW w:w="9244" w:type="dxa"/>
            <w:vAlign w:val="bottom"/>
          </w:tcPr>
          <w:p w14:paraId="61AB3B51" w14:textId="77777777" w:rsidR="001C157C" w:rsidRPr="003844D1" w:rsidRDefault="001C157C" w:rsidP="00A05687">
            <w:pPr>
              <w:rPr>
                <w:rFonts w:ascii="Calibri" w:hAnsi="Calibri"/>
                <w:b/>
                <w:bCs/>
                <w:color w:val="000000"/>
                <w:sz w:val="20"/>
                <w:szCs w:val="20"/>
              </w:rPr>
            </w:pPr>
            <w:proofErr w:type="spellStart"/>
            <w:r w:rsidRPr="003844D1">
              <w:rPr>
                <w:rFonts w:ascii="Calibri" w:hAnsi="Calibri"/>
                <w:b/>
                <w:bCs/>
                <w:color w:val="000000"/>
                <w:sz w:val="20"/>
                <w:szCs w:val="20"/>
              </w:rPr>
              <w:t>Topline</w:t>
            </w:r>
            <w:proofErr w:type="spellEnd"/>
          </w:p>
        </w:tc>
        <w:tc>
          <w:tcPr>
            <w:tcW w:w="1901" w:type="dxa"/>
            <w:vAlign w:val="bottom"/>
          </w:tcPr>
          <w:p w14:paraId="010F6CF1"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Reinforced Toe Box</w:t>
            </w:r>
          </w:p>
        </w:tc>
      </w:tr>
      <w:tr w:rsidR="001C157C" w:rsidRPr="003844D1" w14:paraId="7A0AC375" w14:textId="77777777" w:rsidTr="009B5A4F">
        <w:trPr>
          <w:trHeight w:val="246"/>
        </w:trPr>
        <w:tc>
          <w:tcPr>
            <w:tcW w:w="2502" w:type="dxa"/>
            <w:vAlign w:val="bottom"/>
          </w:tcPr>
          <w:p w14:paraId="09147B49"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chein</w:t>
            </w:r>
          </w:p>
        </w:tc>
        <w:tc>
          <w:tcPr>
            <w:tcW w:w="9244" w:type="dxa"/>
            <w:vAlign w:val="bottom"/>
          </w:tcPr>
          <w:p w14:paraId="71CA5637" w14:textId="77777777" w:rsidR="001C157C" w:rsidRPr="003844D1" w:rsidRDefault="001C157C" w:rsidP="00A05687">
            <w:pPr>
              <w:rPr>
                <w:rFonts w:ascii="Calibri" w:hAnsi="Calibri"/>
                <w:b/>
                <w:bCs/>
                <w:color w:val="000000"/>
                <w:sz w:val="20"/>
                <w:szCs w:val="20"/>
              </w:rPr>
            </w:pPr>
          </w:p>
        </w:tc>
        <w:tc>
          <w:tcPr>
            <w:tcW w:w="1901" w:type="dxa"/>
            <w:vAlign w:val="bottom"/>
          </w:tcPr>
          <w:p w14:paraId="7A5A6CBF" w14:textId="77777777" w:rsidR="001C157C" w:rsidRPr="003844D1" w:rsidRDefault="001C157C" w:rsidP="00A05687">
            <w:pPr>
              <w:rPr>
                <w:rFonts w:ascii="Calibri" w:hAnsi="Calibri"/>
                <w:b/>
                <w:bCs/>
                <w:color w:val="000000"/>
                <w:sz w:val="20"/>
                <w:szCs w:val="20"/>
              </w:rPr>
            </w:pPr>
          </w:p>
        </w:tc>
      </w:tr>
      <w:tr w:rsidR="001C157C" w:rsidRPr="003844D1" w14:paraId="232F2B41" w14:textId="77777777" w:rsidTr="009B5A4F">
        <w:trPr>
          <w:trHeight w:val="492"/>
        </w:trPr>
        <w:tc>
          <w:tcPr>
            <w:tcW w:w="2502" w:type="dxa"/>
            <w:vAlign w:val="bottom"/>
          </w:tcPr>
          <w:p w14:paraId="09F96B40"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9244" w:type="dxa"/>
            <w:vAlign w:val="bottom"/>
          </w:tcPr>
          <w:p w14:paraId="4094209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Pull Tab, Extended Tongue</w:t>
            </w:r>
          </w:p>
        </w:tc>
        <w:tc>
          <w:tcPr>
            <w:tcW w:w="1901" w:type="dxa"/>
            <w:vAlign w:val="bottom"/>
          </w:tcPr>
          <w:p w14:paraId="0DB2E60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19F0A892" w14:textId="77777777" w:rsidTr="009B5A4F">
        <w:trPr>
          <w:trHeight w:val="227"/>
        </w:trPr>
        <w:tc>
          <w:tcPr>
            <w:tcW w:w="2502" w:type="dxa"/>
            <w:vAlign w:val="bottom"/>
          </w:tcPr>
          <w:p w14:paraId="639B237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9244" w:type="dxa"/>
            <w:vAlign w:val="bottom"/>
          </w:tcPr>
          <w:p w14:paraId="51AD928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Pull Tab, Zip Entry</w:t>
            </w:r>
          </w:p>
        </w:tc>
        <w:tc>
          <w:tcPr>
            <w:tcW w:w="1901" w:type="dxa"/>
            <w:vAlign w:val="bottom"/>
          </w:tcPr>
          <w:p w14:paraId="0ADB4B9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0AFB8B61" w14:textId="77777777" w:rsidTr="009B5A4F">
        <w:trPr>
          <w:trHeight w:val="246"/>
        </w:trPr>
        <w:tc>
          <w:tcPr>
            <w:tcW w:w="2502" w:type="dxa"/>
            <w:vAlign w:val="bottom"/>
          </w:tcPr>
          <w:p w14:paraId="407F970C"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FitzKidz</w:t>
            </w:r>
            <w:proofErr w:type="spellEnd"/>
          </w:p>
        </w:tc>
        <w:tc>
          <w:tcPr>
            <w:tcW w:w="9244" w:type="dxa"/>
            <w:vAlign w:val="bottom"/>
          </w:tcPr>
          <w:p w14:paraId="79D26F10" w14:textId="77777777" w:rsidR="001C157C" w:rsidRPr="003844D1" w:rsidRDefault="001C157C" w:rsidP="00A05687">
            <w:pPr>
              <w:rPr>
                <w:rFonts w:ascii="Calibri" w:hAnsi="Calibri"/>
                <w:color w:val="000000"/>
                <w:sz w:val="20"/>
                <w:szCs w:val="20"/>
              </w:rPr>
            </w:pPr>
          </w:p>
        </w:tc>
        <w:tc>
          <w:tcPr>
            <w:tcW w:w="1901" w:type="dxa"/>
            <w:vAlign w:val="bottom"/>
          </w:tcPr>
          <w:p w14:paraId="18FBB280" w14:textId="77777777" w:rsidR="001C157C" w:rsidRPr="003844D1" w:rsidRDefault="001C157C" w:rsidP="00A05687">
            <w:pPr>
              <w:rPr>
                <w:rFonts w:ascii="Calibri" w:hAnsi="Calibri"/>
                <w:color w:val="000000"/>
                <w:sz w:val="20"/>
                <w:szCs w:val="20"/>
              </w:rPr>
            </w:pPr>
          </w:p>
        </w:tc>
      </w:tr>
      <w:tr w:rsidR="001C157C" w:rsidRPr="003844D1" w14:paraId="043F50B9" w14:textId="77777777" w:rsidTr="009B5A4F">
        <w:trPr>
          <w:trHeight w:val="246"/>
        </w:trPr>
        <w:tc>
          <w:tcPr>
            <w:tcW w:w="2502" w:type="dxa"/>
            <w:vAlign w:val="bottom"/>
          </w:tcPr>
          <w:p w14:paraId="6F1EC886"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9244" w:type="dxa"/>
            <w:vAlign w:val="bottom"/>
          </w:tcPr>
          <w:p w14:paraId="0AFFB70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Pull Tab, </w:t>
            </w:r>
          </w:p>
        </w:tc>
        <w:tc>
          <w:tcPr>
            <w:tcW w:w="1901" w:type="dxa"/>
            <w:vAlign w:val="bottom"/>
          </w:tcPr>
          <w:p w14:paraId="0F1DC5F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09C1D12E" w14:textId="77777777" w:rsidTr="009B5A4F">
        <w:trPr>
          <w:trHeight w:val="246"/>
        </w:trPr>
        <w:tc>
          <w:tcPr>
            <w:tcW w:w="2502" w:type="dxa"/>
            <w:vAlign w:val="bottom"/>
          </w:tcPr>
          <w:p w14:paraId="0C08761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9244" w:type="dxa"/>
            <w:vAlign w:val="bottom"/>
          </w:tcPr>
          <w:p w14:paraId="3BA722A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Pull Tab</w:t>
            </w:r>
          </w:p>
        </w:tc>
        <w:tc>
          <w:tcPr>
            <w:tcW w:w="1901" w:type="dxa"/>
            <w:vAlign w:val="bottom"/>
          </w:tcPr>
          <w:p w14:paraId="15E83EE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No</w:t>
            </w:r>
          </w:p>
        </w:tc>
      </w:tr>
      <w:tr w:rsidR="001C157C" w:rsidRPr="003844D1" w14:paraId="063EB746" w14:textId="77777777" w:rsidTr="009B5A4F">
        <w:trPr>
          <w:trHeight w:val="492"/>
        </w:trPr>
        <w:tc>
          <w:tcPr>
            <w:tcW w:w="2502" w:type="dxa"/>
            <w:vAlign w:val="bottom"/>
          </w:tcPr>
          <w:p w14:paraId="6B827A1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3</w:t>
            </w:r>
          </w:p>
        </w:tc>
        <w:tc>
          <w:tcPr>
            <w:tcW w:w="9244" w:type="dxa"/>
            <w:vAlign w:val="bottom"/>
          </w:tcPr>
          <w:p w14:paraId="0792E74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Medial and Lateral Ankle Scoop</w:t>
            </w:r>
          </w:p>
        </w:tc>
        <w:tc>
          <w:tcPr>
            <w:tcW w:w="1901" w:type="dxa"/>
            <w:vAlign w:val="bottom"/>
          </w:tcPr>
          <w:p w14:paraId="29BE57E5"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667B7789" w14:textId="77777777" w:rsidTr="009B5A4F">
        <w:trPr>
          <w:trHeight w:val="492"/>
        </w:trPr>
        <w:tc>
          <w:tcPr>
            <w:tcW w:w="2502" w:type="dxa"/>
            <w:vAlign w:val="bottom"/>
          </w:tcPr>
          <w:p w14:paraId="2F09AC0F"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4</w:t>
            </w:r>
          </w:p>
        </w:tc>
        <w:tc>
          <w:tcPr>
            <w:tcW w:w="9244" w:type="dxa"/>
            <w:vAlign w:val="bottom"/>
          </w:tcPr>
          <w:p w14:paraId="211A74B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Medial and Lateral Ankle Scoop</w:t>
            </w:r>
          </w:p>
        </w:tc>
        <w:tc>
          <w:tcPr>
            <w:tcW w:w="1901" w:type="dxa"/>
            <w:vAlign w:val="bottom"/>
          </w:tcPr>
          <w:p w14:paraId="0EFBA1D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63E73948" w14:textId="77777777" w:rsidTr="009B5A4F">
        <w:trPr>
          <w:trHeight w:val="492"/>
        </w:trPr>
        <w:tc>
          <w:tcPr>
            <w:tcW w:w="2502" w:type="dxa"/>
            <w:vAlign w:val="bottom"/>
          </w:tcPr>
          <w:p w14:paraId="29A5ADD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5</w:t>
            </w:r>
          </w:p>
        </w:tc>
        <w:tc>
          <w:tcPr>
            <w:tcW w:w="9244" w:type="dxa"/>
            <w:vAlign w:val="bottom"/>
          </w:tcPr>
          <w:p w14:paraId="540B009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Medial and Lateral Ankle Scoop</w:t>
            </w:r>
          </w:p>
        </w:tc>
        <w:tc>
          <w:tcPr>
            <w:tcW w:w="1901" w:type="dxa"/>
            <w:vAlign w:val="bottom"/>
          </w:tcPr>
          <w:p w14:paraId="4522D23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19EF8685" w14:textId="77777777" w:rsidTr="009B5A4F">
        <w:trPr>
          <w:trHeight w:val="227"/>
        </w:trPr>
        <w:tc>
          <w:tcPr>
            <w:tcW w:w="2502" w:type="dxa"/>
            <w:vAlign w:val="bottom"/>
          </w:tcPr>
          <w:p w14:paraId="388D6CED"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TSM</w:t>
            </w:r>
          </w:p>
        </w:tc>
        <w:tc>
          <w:tcPr>
            <w:tcW w:w="9244" w:type="dxa"/>
            <w:vAlign w:val="bottom"/>
          </w:tcPr>
          <w:p w14:paraId="24989DE9" w14:textId="77777777" w:rsidR="001C157C" w:rsidRPr="003844D1" w:rsidRDefault="001C157C" w:rsidP="00A05687">
            <w:pPr>
              <w:rPr>
                <w:rFonts w:ascii="Calibri" w:hAnsi="Calibri"/>
                <w:color w:val="000000"/>
                <w:sz w:val="20"/>
                <w:szCs w:val="20"/>
              </w:rPr>
            </w:pPr>
          </w:p>
        </w:tc>
        <w:tc>
          <w:tcPr>
            <w:tcW w:w="1901" w:type="dxa"/>
            <w:vAlign w:val="bottom"/>
          </w:tcPr>
          <w:p w14:paraId="0DEEB702" w14:textId="77777777" w:rsidR="001C157C" w:rsidRPr="003844D1" w:rsidRDefault="001C157C" w:rsidP="00A05687">
            <w:pPr>
              <w:rPr>
                <w:rFonts w:ascii="Calibri" w:hAnsi="Calibri"/>
                <w:color w:val="000000"/>
                <w:sz w:val="20"/>
                <w:szCs w:val="20"/>
              </w:rPr>
            </w:pPr>
          </w:p>
        </w:tc>
      </w:tr>
      <w:tr w:rsidR="001C157C" w:rsidRPr="003844D1" w14:paraId="70C8D8F1" w14:textId="77777777" w:rsidTr="009B5A4F">
        <w:trPr>
          <w:trHeight w:val="246"/>
        </w:trPr>
        <w:tc>
          <w:tcPr>
            <w:tcW w:w="2502" w:type="dxa"/>
            <w:vAlign w:val="bottom"/>
          </w:tcPr>
          <w:p w14:paraId="1508580A"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9244" w:type="dxa"/>
            <w:vAlign w:val="bottom"/>
          </w:tcPr>
          <w:p w14:paraId="7C26223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Medial and Lateral Ankle Scoop</w:t>
            </w:r>
          </w:p>
        </w:tc>
        <w:tc>
          <w:tcPr>
            <w:tcW w:w="1901" w:type="dxa"/>
            <w:vAlign w:val="bottom"/>
          </w:tcPr>
          <w:p w14:paraId="5DFA923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30A856C0" w14:textId="77777777" w:rsidTr="009B5A4F">
        <w:trPr>
          <w:trHeight w:val="246"/>
        </w:trPr>
        <w:tc>
          <w:tcPr>
            <w:tcW w:w="2502" w:type="dxa"/>
            <w:vAlign w:val="bottom"/>
          </w:tcPr>
          <w:p w14:paraId="64378AE3"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9244" w:type="dxa"/>
            <w:vAlign w:val="bottom"/>
          </w:tcPr>
          <w:p w14:paraId="41D811B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Medial and Lateral Ankle Scoop</w:t>
            </w:r>
          </w:p>
        </w:tc>
        <w:tc>
          <w:tcPr>
            <w:tcW w:w="1901" w:type="dxa"/>
            <w:vAlign w:val="bottom"/>
          </w:tcPr>
          <w:p w14:paraId="192B640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757E93B2" w14:textId="77777777" w:rsidTr="009B5A4F">
        <w:trPr>
          <w:trHeight w:val="246"/>
        </w:trPr>
        <w:tc>
          <w:tcPr>
            <w:tcW w:w="2502" w:type="dxa"/>
            <w:vAlign w:val="bottom"/>
          </w:tcPr>
          <w:p w14:paraId="4514DC2A"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Nimco</w:t>
            </w:r>
            <w:proofErr w:type="spellEnd"/>
          </w:p>
        </w:tc>
        <w:tc>
          <w:tcPr>
            <w:tcW w:w="9244" w:type="dxa"/>
            <w:vAlign w:val="bottom"/>
          </w:tcPr>
          <w:p w14:paraId="4C4F1DFC" w14:textId="77777777" w:rsidR="001C157C" w:rsidRPr="003844D1" w:rsidRDefault="001C157C" w:rsidP="00A05687">
            <w:pPr>
              <w:rPr>
                <w:rFonts w:ascii="Calibri" w:hAnsi="Calibri"/>
                <w:color w:val="000000"/>
                <w:sz w:val="20"/>
                <w:szCs w:val="20"/>
              </w:rPr>
            </w:pPr>
          </w:p>
        </w:tc>
        <w:tc>
          <w:tcPr>
            <w:tcW w:w="1901" w:type="dxa"/>
            <w:vAlign w:val="bottom"/>
          </w:tcPr>
          <w:p w14:paraId="123E2783" w14:textId="77777777" w:rsidR="001C157C" w:rsidRPr="003844D1" w:rsidRDefault="001C157C" w:rsidP="00A05687">
            <w:pPr>
              <w:rPr>
                <w:rFonts w:ascii="Calibri" w:hAnsi="Calibri"/>
                <w:color w:val="000000"/>
                <w:sz w:val="20"/>
                <w:szCs w:val="20"/>
              </w:rPr>
            </w:pPr>
          </w:p>
        </w:tc>
      </w:tr>
      <w:tr w:rsidR="001C157C" w:rsidRPr="003844D1" w14:paraId="5D5E1E41" w14:textId="77777777" w:rsidTr="009B5A4F">
        <w:trPr>
          <w:trHeight w:val="227"/>
        </w:trPr>
        <w:tc>
          <w:tcPr>
            <w:tcW w:w="2502" w:type="dxa"/>
            <w:vAlign w:val="bottom"/>
          </w:tcPr>
          <w:p w14:paraId="13F4FBF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9244" w:type="dxa"/>
            <w:vAlign w:val="bottom"/>
          </w:tcPr>
          <w:p w14:paraId="3873069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Pull Tab, Zip Entry</w:t>
            </w:r>
          </w:p>
        </w:tc>
        <w:tc>
          <w:tcPr>
            <w:tcW w:w="1901" w:type="dxa"/>
            <w:vAlign w:val="bottom"/>
          </w:tcPr>
          <w:p w14:paraId="2FD0190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12A6B618" w14:textId="77777777" w:rsidTr="009B5A4F">
        <w:trPr>
          <w:trHeight w:val="246"/>
        </w:trPr>
        <w:tc>
          <w:tcPr>
            <w:tcW w:w="2502" w:type="dxa"/>
            <w:vAlign w:val="bottom"/>
          </w:tcPr>
          <w:p w14:paraId="7EBB7A3A"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9244" w:type="dxa"/>
            <w:vAlign w:val="bottom"/>
          </w:tcPr>
          <w:p w14:paraId="794D025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Pull Tab, Extended Tongue</w:t>
            </w:r>
          </w:p>
        </w:tc>
        <w:tc>
          <w:tcPr>
            <w:tcW w:w="1901" w:type="dxa"/>
            <w:vAlign w:val="bottom"/>
          </w:tcPr>
          <w:p w14:paraId="1A60E7B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1C6D5282" w14:textId="77777777" w:rsidTr="009B5A4F">
        <w:trPr>
          <w:trHeight w:val="246"/>
        </w:trPr>
        <w:tc>
          <w:tcPr>
            <w:tcW w:w="2502" w:type="dxa"/>
            <w:vAlign w:val="bottom"/>
          </w:tcPr>
          <w:p w14:paraId="20A4834C" w14:textId="77777777" w:rsidR="001C157C" w:rsidRPr="003844D1" w:rsidRDefault="001C157C" w:rsidP="00A05687">
            <w:pPr>
              <w:rPr>
                <w:rFonts w:ascii="Calibri" w:hAnsi="Calibri"/>
                <w:b/>
                <w:color w:val="FFFFFF"/>
                <w:sz w:val="20"/>
                <w:szCs w:val="20"/>
              </w:rPr>
            </w:pPr>
            <w:proofErr w:type="spellStart"/>
            <w:r w:rsidRPr="003844D1">
              <w:rPr>
                <w:rFonts w:ascii="Calibri" w:hAnsi="Calibri"/>
                <w:b/>
                <w:color w:val="000000" w:themeColor="text1"/>
                <w:sz w:val="20"/>
                <w:szCs w:val="20"/>
              </w:rPr>
              <w:t>Piedro</w:t>
            </w:r>
            <w:proofErr w:type="spellEnd"/>
          </w:p>
        </w:tc>
        <w:tc>
          <w:tcPr>
            <w:tcW w:w="9244" w:type="dxa"/>
            <w:vAlign w:val="bottom"/>
          </w:tcPr>
          <w:p w14:paraId="624DC683" w14:textId="77777777" w:rsidR="001C157C" w:rsidRPr="003844D1" w:rsidRDefault="001C157C" w:rsidP="00A05687">
            <w:pPr>
              <w:rPr>
                <w:rFonts w:ascii="Calibri" w:hAnsi="Calibri"/>
                <w:color w:val="000000"/>
                <w:sz w:val="20"/>
                <w:szCs w:val="20"/>
              </w:rPr>
            </w:pPr>
          </w:p>
        </w:tc>
        <w:tc>
          <w:tcPr>
            <w:tcW w:w="1901" w:type="dxa"/>
            <w:vAlign w:val="bottom"/>
          </w:tcPr>
          <w:p w14:paraId="5CC56981" w14:textId="77777777" w:rsidR="001C157C" w:rsidRPr="003844D1" w:rsidRDefault="001C157C" w:rsidP="00A05687">
            <w:pPr>
              <w:rPr>
                <w:rFonts w:ascii="Calibri" w:hAnsi="Calibri"/>
                <w:color w:val="000000"/>
                <w:sz w:val="20"/>
                <w:szCs w:val="20"/>
              </w:rPr>
            </w:pPr>
          </w:p>
        </w:tc>
      </w:tr>
      <w:tr w:rsidR="001C157C" w:rsidRPr="003844D1" w14:paraId="18B59AC0" w14:textId="77777777" w:rsidTr="009B5A4F">
        <w:trPr>
          <w:trHeight w:val="492"/>
        </w:trPr>
        <w:tc>
          <w:tcPr>
            <w:tcW w:w="2502" w:type="dxa"/>
            <w:vAlign w:val="bottom"/>
          </w:tcPr>
          <w:p w14:paraId="2902F422"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9244" w:type="dxa"/>
            <w:vAlign w:val="bottom"/>
          </w:tcPr>
          <w:p w14:paraId="715C8AF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Pull Tab, Extended Tongue, Medial and Lateral Ankle Scoop</w:t>
            </w:r>
          </w:p>
        </w:tc>
        <w:tc>
          <w:tcPr>
            <w:tcW w:w="1901" w:type="dxa"/>
            <w:vAlign w:val="bottom"/>
          </w:tcPr>
          <w:p w14:paraId="064B7AE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6D31EBDD" w14:textId="77777777" w:rsidTr="009B5A4F">
        <w:trPr>
          <w:trHeight w:val="492"/>
        </w:trPr>
        <w:tc>
          <w:tcPr>
            <w:tcW w:w="2502" w:type="dxa"/>
            <w:vAlign w:val="bottom"/>
          </w:tcPr>
          <w:p w14:paraId="09FE7425"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9244" w:type="dxa"/>
            <w:vAlign w:val="bottom"/>
          </w:tcPr>
          <w:p w14:paraId="01BA725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w:t>
            </w:r>
            <w:proofErr w:type="spellStart"/>
            <w:r w:rsidRPr="003844D1">
              <w:rPr>
                <w:rFonts w:ascii="Calibri" w:hAnsi="Calibri"/>
                <w:color w:val="000000"/>
                <w:sz w:val="20"/>
                <w:szCs w:val="20"/>
              </w:rPr>
              <w:t>Topline</w:t>
            </w:r>
            <w:proofErr w:type="spellEnd"/>
            <w:r w:rsidRPr="003844D1">
              <w:rPr>
                <w:rFonts w:ascii="Calibri" w:hAnsi="Calibri"/>
                <w:color w:val="000000"/>
                <w:sz w:val="20"/>
                <w:szCs w:val="20"/>
              </w:rPr>
              <w:t xml:space="preserve"> above malleoli, Padded Collar, Achilles Tendon Cut-Away, Pull Tab, Extended Tongue, Medial and Lateral Ankle Scoop</w:t>
            </w:r>
          </w:p>
        </w:tc>
        <w:tc>
          <w:tcPr>
            <w:tcW w:w="1901" w:type="dxa"/>
            <w:vAlign w:val="bottom"/>
          </w:tcPr>
          <w:p w14:paraId="68C1C86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5CF9D927" w14:textId="77777777" w:rsidTr="009B5A4F">
        <w:trPr>
          <w:trHeight w:val="246"/>
        </w:trPr>
        <w:tc>
          <w:tcPr>
            <w:tcW w:w="2502" w:type="dxa"/>
            <w:vAlign w:val="bottom"/>
          </w:tcPr>
          <w:p w14:paraId="2F3262F7"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Kicker</w:t>
            </w:r>
          </w:p>
        </w:tc>
        <w:tc>
          <w:tcPr>
            <w:tcW w:w="9244" w:type="dxa"/>
            <w:vAlign w:val="bottom"/>
          </w:tcPr>
          <w:p w14:paraId="3B0B63F0" w14:textId="77777777" w:rsidR="001C157C" w:rsidRPr="003844D1" w:rsidRDefault="001C157C" w:rsidP="00A05687">
            <w:pPr>
              <w:rPr>
                <w:rFonts w:ascii="Calibri" w:hAnsi="Calibri"/>
                <w:color w:val="000000"/>
                <w:sz w:val="20"/>
                <w:szCs w:val="20"/>
              </w:rPr>
            </w:pPr>
          </w:p>
        </w:tc>
        <w:tc>
          <w:tcPr>
            <w:tcW w:w="1901" w:type="dxa"/>
            <w:vAlign w:val="bottom"/>
          </w:tcPr>
          <w:p w14:paraId="3F05CF98" w14:textId="77777777" w:rsidR="001C157C" w:rsidRPr="003844D1" w:rsidRDefault="001C157C" w:rsidP="00A05687">
            <w:pPr>
              <w:rPr>
                <w:rFonts w:ascii="Calibri" w:hAnsi="Calibri"/>
                <w:color w:val="000000"/>
                <w:sz w:val="20"/>
                <w:szCs w:val="20"/>
              </w:rPr>
            </w:pPr>
          </w:p>
        </w:tc>
      </w:tr>
      <w:tr w:rsidR="001C157C" w:rsidRPr="003844D1" w14:paraId="40B88CE8" w14:textId="77777777" w:rsidTr="009B5A4F">
        <w:trPr>
          <w:trHeight w:val="227"/>
        </w:trPr>
        <w:tc>
          <w:tcPr>
            <w:tcW w:w="2502" w:type="dxa"/>
            <w:vAlign w:val="bottom"/>
          </w:tcPr>
          <w:p w14:paraId="780C8C53"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SRB</w:t>
            </w:r>
          </w:p>
        </w:tc>
        <w:tc>
          <w:tcPr>
            <w:tcW w:w="9244" w:type="dxa"/>
            <w:vAlign w:val="bottom"/>
          </w:tcPr>
          <w:p w14:paraId="14704038" w14:textId="77777777" w:rsidR="001C157C" w:rsidRPr="003844D1" w:rsidRDefault="001C157C" w:rsidP="00A05687">
            <w:pPr>
              <w:rPr>
                <w:rFonts w:ascii="Calibri" w:hAnsi="Calibri"/>
                <w:color w:val="000000"/>
                <w:sz w:val="20"/>
                <w:szCs w:val="20"/>
              </w:rPr>
            </w:pPr>
            <w:r w:rsidRPr="001C6D21">
              <w:rPr>
                <w:rFonts w:ascii="Calibri" w:hAnsi="Calibri"/>
                <w:color w:val="000000"/>
                <w:sz w:val="20"/>
                <w:szCs w:val="20"/>
              </w:rPr>
              <w:t xml:space="preserve">Extended above malleoli, </w:t>
            </w:r>
            <w:r w:rsidRPr="001C6D21">
              <w:rPr>
                <w:rFonts w:ascii="Calibri" w:hAnsi="Calibri"/>
                <w:color w:val="000000"/>
                <w:sz w:val="20"/>
                <w:szCs w:val="20"/>
              </w:rPr>
              <w:tab/>
              <w:t>Padded</w:t>
            </w:r>
            <w:r>
              <w:rPr>
                <w:rFonts w:ascii="Calibri" w:hAnsi="Calibri"/>
                <w:color w:val="000000"/>
                <w:sz w:val="20"/>
                <w:szCs w:val="20"/>
              </w:rPr>
              <w:t xml:space="preserve"> </w:t>
            </w:r>
            <w:r w:rsidRPr="001C6D21">
              <w:rPr>
                <w:rFonts w:ascii="Calibri" w:hAnsi="Calibri"/>
                <w:color w:val="000000"/>
                <w:sz w:val="20"/>
                <w:szCs w:val="20"/>
              </w:rPr>
              <w:t>No</w:t>
            </w:r>
            <w:r>
              <w:rPr>
                <w:rFonts w:ascii="Calibri" w:hAnsi="Calibri"/>
                <w:color w:val="000000"/>
                <w:sz w:val="20"/>
                <w:szCs w:val="20"/>
              </w:rPr>
              <w:t xml:space="preserve"> pull tab </w:t>
            </w:r>
            <w:proofErr w:type="spellStart"/>
            <w:r>
              <w:rPr>
                <w:rFonts w:ascii="Calibri" w:hAnsi="Calibri"/>
                <w:color w:val="000000"/>
                <w:sz w:val="20"/>
                <w:szCs w:val="20"/>
              </w:rPr>
              <w:t>Topline</w:t>
            </w:r>
            <w:proofErr w:type="spellEnd"/>
            <w:r>
              <w:rPr>
                <w:rFonts w:ascii="Calibri" w:hAnsi="Calibri"/>
                <w:color w:val="000000"/>
                <w:sz w:val="20"/>
                <w:szCs w:val="20"/>
              </w:rPr>
              <w:t xml:space="preserve"> </w:t>
            </w:r>
            <w:r w:rsidRPr="001C6D21">
              <w:rPr>
                <w:rFonts w:ascii="Calibri" w:hAnsi="Calibri"/>
                <w:color w:val="000000"/>
                <w:sz w:val="20"/>
                <w:szCs w:val="20"/>
              </w:rPr>
              <w:t>Extended</w:t>
            </w:r>
            <w:r>
              <w:rPr>
                <w:rFonts w:ascii="Calibri" w:hAnsi="Calibri"/>
                <w:color w:val="000000"/>
                <w:sz w:val="20"/>
                <w:szCs w:val="20"/>
              </w:rPr>
              <w:t xml:space="preserve"> </w:t>
            </w:r>
            <w:r w:rsidRPr="001C6D21">
              <w:rPr>
                <w:rFonts w:ascii="Calibri" w:hAnsi="Calibri"/>
                <w:color w:val="000000"/>
                <w:sz w:val="20"/>
                <w:szCs w:val="20"/>
              </w:rPr>
              <w:t xml:space="preserve">Nil </w:t>
            </w:r>
            <w:r>
              <w:rPr>
                <w:rFonts w:ascii="Calibri" w:hAnsi="Calibri"/>
                <w:color w:val="000000"/>
                <w:sz w:val="20"/>
                <w:szCs w:val="20"/>
              </w:rPr>
              <w:t xml:space="preserve">Achilles tendon </w:t>
            </w:r>
            <w:r w:rsidRPr="001C6D21">
              <w:rPr>
                <w:rFonts w:ascii="Calibri" w:hAnsi="Calibri"/>
                <w:color w:val="000000"/>
                <w:sz w:val="20"/>
                <w:szCs w:val="20"/>
              </w:rPr>
              <w:t>Cut Away</w:t>
            </w:r>
            <w:r>
              <w:rPr>
                <w:rFonts w:ascii="Calibri" w:hAnsi="Calibri"/>
                <w:color w:val="000000"/>
                <w:sz w:val="20"/>
                <w:szCs w:val="20"/>
              </w:rPr>
              <w:t xml:space="preserve"> </w:t>
            </w:r>
            <w:r w:rsidRPr="001C6D21">
              <w:rPr>
                <w:rFonts w:ascii="Calibri" w:hAnsi="Calibri"/>
                <w:color w:val="000000"/>
                <w:sz w:val="20"/>
                <w:szCs w:val="20"/>
              </w:rPr>
              <w:t>Nil Scoop</w:t>
            </w:r>
            <w:r>
              <w:rPr>
                <w:rFonts w:ascii="Calibri" w:hAnsi="Calibri"/>
                <w:color w:val="000000"/>
                <w:sz w:val="20"/>
                <w:szCs w:val="20"/>
              </w:rPr>
              <w:t xml:space="preserve"> Medial and Lateral Ankle Scoop </w:t>
            </w:r>
          </w:p>
        </w:tc>
        <w:tc>
          <w:tcPr>
            <w:tcW w:w="1901" w:type="dxa"/>
            <w:vAlign w:val="bottom"/>
          </w:tcPr>
          <w:p w14:paraId="315C65C2" w14:textId="77777777" w:rsidR="001C157C" w:rsidRPr="003844D1" w:rsidRDefault="001C157C" w:rsidP="00A05687">
            <w:pPr>
              <w:rPr>
                <w:rFonts w:ascii="Calibri" w:hAnsi="Calibri"/>
                <w:color w:val="000000"/>
                <w:sz w:val="20"/>
                <w:szCs w:val="20"/>
              </w:rPr>
            </w:pPr>
            <w:r>
              <w:rPr>
                <w:rFonts w:ascii="Calibri" w:hAnsi="Calibri"/>
                <w:color w:val="000000"/>
                <w:sz w:val="20"/>
                <w:szCs w:val="20"/>
              </w:rPr>
              <w:t>No</w:t>
            </w:r>
          </w:p>
        </w:tc>
      </w:tr>
    </w:tbl>
    <w:p w14:paraId="111F486B" w14:textId="77777777" w:rsidR="001C157C" w:rsidRDefault="001C157C" w:rsidP="001C157C">
      <w:pPr>
        <w:rPr>
          <w:lang w:val="en-US"/>
        </w:rPr>
      </w:pPr>
    </w:p>
    <w:p w14:paraId="4160CAA3" w14:textId="5AFC9274" w:rsidR="002920A2" w:rsidRPr="00FF5E14" w:rsidRDefault="002920A2">
      <w:pPr>
        <w:pStyle w:val="Heading4"/>
        <w:numPr>
          <w:ilvl w:val="2"/>
          <w:numId w:val="19"/>
        </w:numPr>
        <w:rPr>
          <w:lang w:val="en-US"/>
        </w:rPr>
      </w:pPr>
      <w:bookmarkStart w:id="434" w:name="_Toc156403579"/>
      <w:r>
        <w:rPr>
          <w:lang w:val="en-US"/>
        </w:rPr>
        <w:t>Upper Components: Characteristics of footwear fastening,</w:t>
      </w:r>
      <w:bookmarkEnd w:id="434"/>
    </w:p>
    <w:tbl>
      <w:tblPr>
        <w:tblStyle w:val="TableGrid"/>
        <w:tblW w:w="0" w:type="auto"/>
        <w:tblLook w:val="04A0" w:firstRow="1" w:lastRow="0" w:firstColumn="1" w:lastColumn="0" w:noHBand="0" w:noVBand="1"/>
      </w:tblPr>
      <w:tblGrid>
        <w:gridCol w:w="2779"/>
        <w:gridCol w:w="2780"/>
        <w:gridCol w:w="3352"/>
        <w:gridCol w:w="4241"/>
      </w:tblGrid>
      <w:tr w:rsidR="001C157C" w:rsidRPr="003844D1" w14:paraId="3874AFB6" w14:textId="77777777" w:rsidTr="00A05687">
        <w:trPr>
          <w:trHeight w:val="488"/>
        </w:trPr>
        <w:tc>
          <w:tcPr>
            <w:tcW w:w="2779" w:type="dxa"/>
            <w:vAlign w:val="bottom"/>
          </w:tcPr>
          <w:p w14:paraId="7829F9C7"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hoe Manufacturer / Design</w:t>
            </w:r>
          </w:p>
        </w:tc>
        <w:tc>
          <w:tcPr>
            <w:tcW w:w="10373" w:type="dxa"/>
            <w:gridSpan w:val="3"/>
          </w:tcPr>
          <w:p w14:paraId="7D602E04" w14:textId="77777777" w:rsidR="001C157C" w:rsidRPr="003844D1" w:rsidRDefault="001C157C" w:rsidP="00A05687">
            <w:pPr>
              <w:rPr>
                <w:b/>
                <w:sz w:val="20"/>
                <w:szCs w:val="20"/>
              </w:rPr>
            </w:pPr>
          </w:p>
          <w:p w14:paraId="6DD250DA" w14:textId="77777777" w:rsidR="001C157C" w:rsidRPr="003844D1" w:rsidRDefault="001C157C" w:rsidP="00A05687">
            <w:pPr>
              <w:jc w:val="center"/>
              <w:rPr>
                <w:b/>
                <w:sz w:val="20"/>
                <w:szCs w:val="20"/>
              </w:rPr>
            </w:pPr>
            <w:r w:rsidRPr="003844D1">
              <w:rPr>
                <w:b/>
                <w:sz w:val="20"/>
                <w:szCs w:val="20"/>
              </w:rPr>
              <w:t>Upper</w:t>
            </w:r>
          </w:p>
        </w:tc>
      </w:tr>
      <w:tr w:rsidR="001C157C" w:rsidRPr="003844D1" w14:paraId="6540200C" w14:textId="77777777" w:rsidTr="00A05687">
        <w:trPr>
          <w:trHeight w:val="243"/>
        </w:trPr>
        <w:tc>
          <w:tcPr>
            <w:tcW w:w="2779" w:type="dxa"/>
            <w:vAlign w:val="bottom"/>
          </w:tcPr>
          <w:p w14:paraId="6F859DF9" w14:textId="77777777" w:rsidR="001C157C" w:rsidRPr="003844D1" w:rsidRDefault="001C157C" w:rsidP="00A05687">
            <w:pPr>
              <w:rPr>
                <w:rFonts w:ascii="Calibri" w:hAnsi="Calibri"/>
                <w:b/>
                <w:color w:val="000000"/>
                <w:sz w:val="20"/>
                <w:szCs w:val="20"/>
              </w:rPr>
            </w:pPr>
          </w:p>
        </w:tc>
        <w:tc>
          <w:tcPr>
            <w:tcW w:w="2780" w:type="dxa"/>
            <w:vAlign w:val="bottom"/>
          </w:tcPr>
          <w:p w14:paraId="740A56E2"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Fastening Type</w:t>
            </w:r>
          </w:p>
        </w:tc>
        <w:tc>
          <w:tcPr>
            <w:tcW w:w="3352" w:type="dxa"/>
            <w:vAlign w:val="bottom"/>
          </w:tcPr>
          <w:p w14:paraId="4BB41F00"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Fastening Eyelet</w:t>
            </w:r>
          </w:p>
        </w:tc>
        <w:tc>
          <w:tcPr>
            <w:tcW w:w="4239" w:type="dxa"/>
            <w:vAlign w:val="bottom"/>
          </w:tcPr>
          <w:p w14:paraId="5816296D"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Fastening Facing</w:t>
            </w:r>
          </w:p>
        </w:tc>
      </w:tr>
      <w:tr w:rsidR="001C157C" w:rsidRPr="003844D1" w14:paraId="52BBA357" w14:textId="77777777" w:rsidTr="00A05687">
        <w:trPr>
          <w:trHeight w:val="225"/>
        </w:trPr>
        <w:tc>
          <w:tcPr>
            <w:tcW w:w="2779" w:type="dxa"/>
            <w:vAlign w:val="bottom"/>
          </w:tcPr>
          <w:p w14:paraId="681A6A50"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chein</w:t>
            </w:r>
          </w:p>
        </w:tc>
        <w:tc>
          <w:tcPr>
            <w:tcW w:w="2780" w:type="dxa"/>
            <w:vAlign w:val="bottom"/>
          </w:tcPr>
          <w:p w14:paraId="586D65DD" w14:textId="77777777" w:rsidR="001C157C" w:rsidRPr="003844D1" w:rsidRDefault="001C157C" w:rsidP="00A05687">
            <w:pPr>
              <w:rPr>
                <w:rFonts w:ascii="Calibri" w:hAnsi="Calibri"/>
                <w:b/>
                <w:bCs/>
                <w:color w:val="000000"/>
                <w:sz w:val="20"/>
                <w:szCs w:val="20"/>
              </w:rPr>
            </w:pPr>
          </w:p>
        </w:tc>
        <w:tc>
          <w:tcPr>
            <w:tcW w:w="3352" w:type="dxa"/>
            <w:vAlign w:val="bottom"/>
          </w:tcPr>
          <w:p w14:paraId="77E9B137" w14:textId="77777777" w:rsidR="001C157C" w:rsidRPr="003844D1" w:rsidRDefault="001C157C" w:rsidP="00A05687">
            <w:pPr>
              <w:rPr>
                <w:sz w:val="20"/>
                <w:szCs w:val="20"/>
              </w:rPr>
            </w:pPr>
          </w:p>
        </w:tc>
        <w:tc>
          <w:tcPr>
            <w:tcW w:w="4239" w:type="dxa"/>
            <w:vAlign w:val="bottom"/>
          </w:tcPr>
          <w:p w14:paraId="5B407454" w14:textId="77777777" w:rsidR="001C157C" w:rsidRPr="003844D1" w:rsidRDefault="001C157C" w:rsidP="00A05687">
            <w:pPr>
              <w:rPr>
                <w:sz w:val="20"/>
                <w:szCs w:val="20"/>
              </w:rPr>
            </w:pPr>
          </w:p>
        </w:tc>
      </w:tr>
      <w:tr w:rsidR="001C157C" w:rsidRPr="003844D1" w14:paraId="36B5668A" w14:textId="77777777" w:rsidTr="00A05687">
        <w:trPr>
          <w:trHeight w:val="243"/>
        </w:trPr>
        <w:tc>
          <w:tcPr>
            <w:tcW w:w="2779" w:type="dxa"/>
            <w:vAlign w:val="bottom"/>
          </w:tcPr>
          <w:p w14:paraId="03761EDF"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2780" w:type="dxa"/>
            <w:vAlign w:val="bottom"/>
          </w:tcPr>
          <w:p w14:paraId="658AF17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Velcro</w:t>
            </w:r>
          </w:p>
        </w:tc>
        <w:tc>
          <w:tcPr>
            <w:tcW w:w="3352" w:type="dxa"/>
            <w:vAlign w:val="bottom"/>
          </w:tcPr>
          <w:p w14:paraId="1E5DE1E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D Ring Hook</w:t>
            </w:r>
          </w:p>
        </w:tc>
        <w:tc>
          <w:tcPr>
            <w:tcW w:w="4239" w:type="dxa"/>
            <w:vAlign w:val="bottom"/>
          </w:tcPr>
          <w:p w14:paraId="12B14BC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1C8DEE43" w14:textId="77777777" w:rsidTr="00A05687">
        <w:trPr>
          <w:trHeight w:val="243"/>
        </w:trPr>
        <w:tc>
          <w:tcPr>
            <w:tcW w:w="2779" w:type="dxa"/>
            <w:vAlign w:val="bottom"/>
          </w:tcPr>
          <w:p w14:paraId="682B9406"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2780" w:type="dxa"/>
            <w:vAlign w:val="bottom"/>
          </w:tcPr>
          <w:p w14:paraId="6ADA867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 &amp; Zip</w:t>
            </w:r>
          </w:p>
        </w:tc>
        <w:tc>
          <w:tcPr>
            <w:tcW w:w="3352" w:type="dxa"/>
            <w:vAlign w:val="bottom"/>
          </w:tcPr>
          <w:p w14:paraId="5C66613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5EAC8C4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20A7630E" w14:textId="77777777" w:rsidTr="00A05687">
        <w:trPr>
          <w:trHeight w:val="225"/>
        </w:trPr>
        <w:tc>
          <w:tcPr>
            <w:tcW w:w="2779" w:type="dxa"/>
            <w:vAlign w:val="bottom"/>
          </w:tcPr>
          <w:p w14:paraId="0BFA46DA"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FitzKidz</w:t>
            </w:r>
            <w:proofErr w:type="spellEnd"/>
          </w:p>
        </w:tc>
        <w:tc>
          <w:tcPr>
            <w:tcW w:w="2780" w:type="dxa"/>
            <w:vAlign w:val="bottom"/>
          </w:tcPr>
          <w:p w14:paraId="1B7CC9C0" w14:textId="77777777" w:rsidR="001C157C" w:rsidRPr="003844D1" w:rsidRDefault="001C157C" w:rsidP="00A05687">
            <w:pPr>
              <w:rPr>
                <w:rFonts w:ascii="Calibri" w:hAnsi="Calibri"/>
                <w:color w:val="000000"/>
                <w:sz w:val="20"/>
                <w:szCs w:val="20"/>
              </w:rPr>
            </w:pPr>
          </w:p>
        </w:tc>
        <w:tc>
          <w:tcPr>
            <w:tcW w:w="3352" w:type="dxa"/>
            <w:vAlign w:val="bottom"/>
          </w:tcPr>
          <w:p w14:paraId="1D549934" w14:textId="77777777" w:rsidR="001C157C" w:rsidRPr="003844D1" w:rsidRDefault="001C157C" w:rsidP="00A05687">
            <w:pPr>
              <w:rPr>
                <w:sz w:val="20"/>
                <w:szCs w:val="20"/>
              </w:rPr>
            </w:pPr>
          </w:p>
        </w:tc>
        <w:tc>
          <w:tcPr>
            <w:tcW w:w="4239" w:type="dxa"/>
            <w:vAlign w:val="bottom"/>
          </w:tcPr>
          <w:p w14:paraId="51861A2F" w14:textId="77777777" w:rsidR="001C157C" w:rsidRPr="003844D1" w:rsidRDefault="001C157C" w:rsidP="00A05687">
            <w:pPr>
              <w:rPr>
                <w:sz w:val="20"/>
                <w:szCs w:val="20"/>
              </w:rPr>
            </w:pPr>
          </w:p>
        </w:tc>
      </w:tr>
      <w:tr w:rsidR="001C157C" w:rsidRPr="003844D1" w14:paraId="49DD9A7B" w14:textId="77777777" w:rsidTr="00A05687">
        <w:trPr>
          <w:trHeight w:val="243"/>
        </w:trPr>
        <w:tc>
          <w:tcPr>
            <w:tcW w:w="2779" w:type="dxa"/>
            <w:vAlign w:val="bottom"/>
          </w:tcPr>
          <w:p w14:paraId="508FCBBA"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2780" w:type="dxa"/>
            <w:vAlign w:val="bottom"/>
          </w:tcPr>
          <w:p w14:paraId="37878EE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66817F0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10F2B38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o Midfoot</w:t>
            </w:r>
          </w:p>
        </w:tc>
      </w:tr>
      <w:tr w:rsidR="001C157C" w:rsidRPr="003844D1" w14:paraId="483461CF" w14:textId="77777777" w:rsidTr="00A05687">
        <w:trPr>
          <w:trHeight w:val="243"/>
        </w:trPr>
        <w:tc>
          <w:tcPr>
            <w:tcW w:w="2779" w:type="dxa"/>
            <w:vAlign w:val="bottom"/>
          </w:tcPr>
          <w:p w14:paraId="557C3E1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2780" w:type="dxa"/>
            <w:vAlign w:val="bottom"/>
          </w:tcPr>
          <w:p w14:paraId="1A67F22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Velcro</w:t>
            </w:r>
          </w:p>
        </w:tc>
        <w:tc>
          <w:tcPr>
            <w:tcW w:w="3352" w:type="dxa"/>
            <w:vAlign w:val="bottom"/>
          </w:tcPr>
          <w:p w14:paraId="20C148D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D Ring Hook</w:t>
            </w:r>
          </w:p>
        </w:tc>
        <w:tc>
          <w:tcPr>
            <w:tcW w:w="4239" w:type="dxa"/>
            <w:vAlign w:val="bottom"/>
          </w:tcPr>
          <w:p w14:paraId="321419F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To Midfoot</w:t>
            </w:r>
          </w:p>
        </w:tc>
      </w:tr>
      <w:tr w:rsidR="001C157C" w:rsidRPr="003844D1" w14:paraId="25FECF01" w14:textId="77777777" w:rsidTr="00A05687">
        <w:trPr>
          <w:trHeight w:val="243"/>
        </w:trPr>
        <w:tc>
          <w:tcPr>
            <w:tcW w:w="2779" w:type="dxa"/>
            <w:vAlign w:val="bottom"/>
          </w:tcPr>
          <w:p w14:paraId="1C991692"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3</w:t>
            </w:r>
          </w:p>
        </w:tc>
        <w:tc>
          <w:tcPr>
            <w:tcW w:w="2780" w:type="dxa"/>
            <w:vAlign w:val="bottom"/>
          </w:tcPr>
          <w:p w14:paraId="3803A6B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7F20C0B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268DB8F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122DE9C3" w14:textId="77777777" w:rsidTr="00A05687">
        <w:trPr>
          <w:trHeight w:val="225"/>
        </w:trPr>
        <w:tc>
          <w:tcPr>
            <w:tcW w:w="2779" w:type="dxa"/>
            <w:vAlign w:val="bottom"/>
          </w:tcPr>
          <w:p w14:paraId="3B580DF7"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4</w:t>
            </w:r>
          </w:p>
        </w:tc>
        <w:tc>
          <w:tcPr>
            <w:tcW w:w="2780" w:type="dxa"/>
            <w:vAlign w:val="bottom"/>
          </w:tcPr>
          <w:p w14:paraId="3C1C83D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2CFA910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239B26D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171A3CCA" w14:textId="77777777" w:rsidTr="00A05687">
        <w:trPr>
          <w:trHeight w:val="243"/>
        </w:trPr>
        <w:tc>
          <w:tcPr>
            <w:tcW w:w="2779" w:type="dxa"/>
            <w:vAlign w:val="bottom"/>
          </w:tcPr>
          <w:p w14:paraId="066DA7A6"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5</w:t>
            </w:r>
          </w:p>
        </w:tc>
        <w:tc>
          <w:tcPr>
            <w:tcW w:w="2780" w:type="dxa"/>
            <w:vAlign w:val="bottom"/>
          </w:tcPr>
          <w:p w14:paraId="37C53B8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Velcro</w:t>
            </w:r>
          </w:p>
        </w:tc>
        <w:tc>
          <w:tcPr>
            <w:tcW w:w="3352" w:type="dxa"/>
            <w:vAlign w:val="bottom"/>
          </w:tcPr>
          <w:p w14:paraId="248AB5E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D Ring Hook</w:t>
            </w:r>
          </w:p>
        </w:tc>
        <w:tc>
          <w:tcPr>
            <w:tcW w:w="4239" w:type="dxa"/>
            <w:vAlign w:val="bottom"/>
          </w:tcPr>
          <w:p w14:paraId="7870B69A"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689E3E44" w14:textId="77777777" w:rsidTr="00A05687">
        <w:trPr>
          <w:trHeight w:val="243"/>
        </w:trPr>
        <w:tc>
          <w:tcPr>
            <w:tcW w:w="2779" w:type="dxa"/>
            <w:vAlign w:val="bottom"/>
          </w:tcPr>
          <w:p w14:paraId="649ADB2F"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TSM</w:t>
            </w:r>
          </w:p>
        </w:tc>
        <w:tc>
          <w:tcPr>
            <w:tcW w:w="2780" w:type="dxa"/>
            <w:vAlign w:val="bottom"/>
          </w:tcPr>
          <w:p w14:paraId="23D7970F" w14:textId="77777777" w:rsidR="001C157C" w:rsidRPr="003844D1" w:rsidRDefault="001C157C" w:rsidP="00A05687">
            <w:pPr>
              <w:rPr>
                <w:rFonts w:ascii="Calibri" w:hAnsi="Calibri"/>
                <w:color w:val="000000"/>
                <w:sz w:val="20"/>
                <w:szCs w:val="20"/>
              </w:rPr>
            </w:pPr>
          </w:p>
        </w:tc>
        <w:tc>
          <w:tcPr>
            <w:tcW w:w="3352" w:type="dxa"/>
            <w:vAlign w:val="bottom"/>
          </w:tcPr>
          <w:p w14:paraId="20CACD07" w14:textId="77777777" w:rsidR="001C157C" w:rsidRPr="003844D1" w:rsidRDefault="001C157C" w:rsidP="00A05687">
            <w:pPr>
              <w:rPr>
                <w:sz w:val="20"/>
                <w:szCs w:val="20"/>
              </w:rPr>
            </w:pPr>
          </w:p>
        </w:tc>
        <w:tc>
          <w:tcPr>
            <w:tcW w:w="4239" w:type="dxa"/>
            <w:vAlign w:val="bottom"/>
          </w:tcPr>
          <w:p w14:paraId="1F285053" w14:textId="77777777" w:rsidR="001C157C" w:rsidRPr="003844D1" w:rsidRDefault="001C157C" w:rsidP="00A05687">
            <w:pPr>
              <w:rPr>
                <w:sz w:val="20"/>
                <w:szCs w:val="20"/>
              </w:rPr>
            </w:pPr>
          </w:p>
        </w:tc>
      </w:tr>
      <w:tr w:rsidR="001C157C" w:rsidRPr="003844D1" w14:paraId="06E319C6" w14:textId="77777777" w:rsidTr="00A05687">
        <w:trPr>
          <w:trHeight w:val="243"/>
        </w:trPr>
        <w:tc>
          <w:tcPr>
            <w:tcW w:w="2779" w:type="dxa"/>
            <w:vAlign w:val="bottom"/>
          </w:tcPr>
          <w:p w14:paraId="19C7A6CC"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2780" w:type="dxa"/>
            <w:vAlign w:val="bottom"/>
          </w:tcPr>
          <w:p w14:paraId="1B56AFC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Velcro</w:t>
            </w:r>
          </w:p>
        </w:tc>
        <w:tc>
          <w:tcPr>
            <w:tcW w:w="3352" w:type="dxa"/>
            <w:vAlign w:val="bottom"/>
          </w:tcPr>
          <w:p w14:paraId="67A1828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D Ring Hook</w:t>
            </w:r>
          </w:p>
        </w:tc>
        <w:tc>
          <w:tcPr>
            <w:tcW w:w="4239" w:type="dxa"/>
            <w:vAlign w:val="bottom"/>
          </w:tcPr>
          <w:p w14:paraId="3A19B28A"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6D9E899D" w14:textId="77777777" w:rsidTr="00A05687">
        <w:trPr>
          <w:trHeight w:val="225"/>
        </w:trPr>
        <w:tc>
          <w:tcPr>
            <w:tcW w:w="2779" w:type="dxa"/>
            <w:vAlign w:val="bottom"/>
          </w:tcPr>
          <w:p w14:paraId="516078E6"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2780" w:type="dxa"/>
            <w:vAlign w:val="bottom"/>
          </w:tcPr>
          <w:p w14:paraId="7D0B03B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 &amp; Velcro</w:t>
            </w:r>
          </w:p>
        </w:tc>
        <w:tc>
          <w:tcPr>
            <w:tcW w:w="3352" w:type="dxa"/>
            <w:vAlign w:val="bottom"/>
          </w:tcPr>
          <w:p w14:paraId="2A998BF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5F9B8DD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79F8523A" w14:textId="77777777" w:rsidTr="00A05687">
        <w:trPr>
          <w:trHeight w:val="243"/>
        </w:trPr>
        <w:tc>
          <w:tcPr>
            <w:tcW w:w="2779" w:type="dxa"/>
            <w:vAlign w:val="bottom"/>
          </w:tcPr>
          <w:p w14:paraId="7612318F"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Nimco</w:t>
            </w:r>
            <w:proofErr w:type="spellEnd"/>
          </w:p>
        </w:tc>
        <w:tc>
          <w:tcPr>
            <w:tcW w:w="2780" w:type="dxa"/>
            <w:vAlign w:val="bottom"/>
          </w:tcPr>
          <w:p w14:paraId="33043FF3" w14:textId="77777777" w:rsidR="001C157C" w:rsidRPr="003844D1" w:rsidRDefault="001C157C" w:rsidP="00A05687">
            <w:pPr>
              <w:rPr>
                <w:rFonts w:ascii="Calibri" w:hAnsi="Calibri"/>
                <w:color w:val="000000"/>
                <w:sz w:val="20"/>
                <w:szCs w:val="20"/>
              </w:rPr>
            </w:pPr>
          </w:p>
        </w:tc>
        <w:tc>
          <w:tcPr>
            <w:tcW w:w="3352" w:type="dxa"/>
            <w:vAlign w:val="bottom"/>
          </w:tcPr>
          <w:p w14:paraId="451610A3" w14:textId="77777777" w:rsidR="001C157C" w:rsidRPr="003844D1" w:rsidRDefault="001C157C" w:rsidP="00A05687">
            <w:pPr>
              <w:rPr>
                <w:sz w:val="20"/>
                <w:szCs w:val="20"/>
              </w:rPr>
            </w:pPr>
          </w:p>
        </w:tc>
        <w:tc>
          <w:tcPr>
            <w:tcW w:w="4239" w:type="dxa"/>
            <w:vAlign w:val="bottom"/>
          </w:tcPr>
          <w:p w14:paraId="7A89225D" w14:textId="77777777" w:rsidR="001C157C" w:rsidRPr="003844D1" w:rsidRDefault="001C157C" w:rsidP="00A05687">
            <w:pPr>
              <w:rPr>
                <w:sz w:val="20"/>
                <w:szCs w:val="20"/>
              </w:rPr>
            </w:pPr>
          </w:p>
        </w:tc>
      </w:tr>
      <w:tr w:rsidR="001C157C" w:rsidRPr="003844D1" w14:paraId="4B622782" w14:textId="77777777" w:rsidTr="00A05687">
        <w:trPr>
          <w:trHeight w:val="243"/>
        </w:trPr>
        <w:tc>
          <w:tcPr>
            <w:tcW w:w="2779" w:type="dxa"/>
            <w:vAlign w:val="bottom"/>
          </w:tcPr>
          <w:p w14:paraId="4677726E"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2780" w:type="dxa"/>
            <w:vAlign w:val="bottom"/>
          </w:tcPr>
          <w:p w14:paraId="6F6DCD6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 &amp; Zip</w:t>
            </w:r>
          </w:p>
        </w:tc>
        <w:tc>
          <w:tcPr>
            <w:tcW w:w="3352" w:type="dxa"/>
            <w:vAlign w:val="bottom"/>
          </w:tcPr>
          <w:p w14:paraId="626F159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ing Eyelet</w:t>
            </w:r>
          </w:p>
        </w:tc>
        <w:tc>
          <w:tcPr>
            <w:tcW w:w="4239" w:type="dxa"/>
            <w:vAlign w:val="bottom"/>
          </w:tcPr>
          <w:p w14:paraId="5A9CC5E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6F35D28E" w14:textId="77777777" w:rsidTr="00A05687">
        <w:trPr>
          <w:trHeight w:val="243"/>
        </w:trPr>
        <w:tc>
          <w:tcPr>
            <w:tcW w:w="2779" w:type="dxa"/>
            <w:vAlign w:val="bottom"/>
          </w:tcPr>
          <w:p w14:paraId="0F927D39"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2780" w:type="dxa"/>
            <w:vAlign w:val="bottom"/>
          </w:tcPr>
          <w:p w14:paraId="01DAA2C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3BA2EF6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ing Eyelet &amp; Hook </w:t>
            </w:r>
          </w:p>
        </w:tc>
        <w:tc>
          <w:tcPr>
            <w:tcW w:w="4239" w:type="dxa"/>
            <w:vAlign w:val="bottom"/>
          </w:tcPr>
          <w:p w14:paraId="74C61C3A"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0CC09149" w14:textId="77777777" w:rsidTr="00A05687">
        <w:trPr>
          <w:trHeight w:val="225"/>
        </w:trPr>
        <w:tc>
          <w:tcPr>
            <w:tcW w:w="2779" w:type="dxa"/>
            <w:vAlign w:val="bottom"/>
          </w:tcPr>
          <w:p w14:paraId="7EDB8A97" w14:textId="77777777" w:rsidR="001C157C" w:rsidRPr="003844D1" w:rsidRDefault="001C157C" w:rsidP="00A05687">
            <w:pPr>
              <w:rPr>
                <w:rFonts w:ascii="Calibri" w:hAnsi="Calibri"/>
                <w:b/>
                <w:color w:val="FFFFFF"/>
                <w:sz w:val="20"/>
                <w:szCs w:val="20"/>
              </w:rPr>
            </w:pPr>
            <w:proofErr w:type="spellStart"/>
            <w:r w:rsidRPr="003844D1">
              <w:rPr>
                <w:rFonts w:ascii="Calibri" w:hAnsi="Calibri"/>
                <w:b/>
                <w:color w:val="000000" w:themeColor="text1"/>
                <w:sz w:val="20"/>
                <w:szCs w:val="20"/>
              </w:rPr>
              <w:t>Piedro</w:t>
            </w:r>
            <w:proofErr w:type="spellEnd"/>
          </w:p>
        </w:tc>
        <w:tc>
          <w:tcPr>
            <w:tcW w:w="2780" w:type="dxa"/>
            <w:vAlign w:val="bottom"/>
          </w:tcPr>
          <w:p w14:paraId="4760D08B" w14:textId="77777777" w:rsidR="001C157C" w:rsidRPr="003844D1" w:rsidRDefault="001C157C" w:rsidP="00A05687">
            <w:pPr>
              <w:rPr>
                <w:rFonts w:ascii="Calibri" w:hAnsi="Calibri"/>
                <w:color w:val="000000"/>
                <w:sz w:val="20"/>
                <w:szCs w:val="20"/>
              </w:rPr>
            </w:pPr>
          </w:p>
        </w:tc>
        <w:tc>
          <w:tcPr>
            <w:tcW w:w="3352" w:type="dxa"/>
            <w:vAlign w:val="bottom"/>
          </w:tcPr>
          <w:p w14:paraId="682D50EA" w14:textId="77777777" w:rsidR="001C157C" w:rsidRPr="003844D1" w:rsidRDefault="001C157C" w:rsidP="00A05687">
            <w:pPr>
              <w:rPr>
                <w:sz w:val="20"/>
                <w:szCs w:val="20"/>
              </w:rPr>
            </w:pPr>
          </w:p>
        </w:tc>
        <w:tc>
          <w:tcPr>
            <w:tcW w:w="4239" w:type="dxa"/>
            <w:vAlign w:val="bottom"/>
          </w:tcPr>
          <w:p w14:paraId="2D861AD8" w14:textId="77777777" w:rsidR="001C157C" w:rsidRPr="003844D1" w:rsidRDefault="001C157C" w:rsidP="00A05687">
            <w:pPr>
              <w:rPr>
                <w:sz w:val="20"/>
                <w:szCs w:val="20"/>
              </w:rPr>
            </w:pPr>
          </w:p>
        </w:tc>
      </w:tr>
      <w:tr w:rsidR="001C157C" w:rsidRPr="003844D1" w14:paraId="04125965" w14:textId="77777777" w:rsidTr="00A05687">
        <w:trPr>
          <w:trHeight w:val="243"/>
        </w:trPr>
        <w:tc>
          <w:tcPr>
            <w:tcW w:w="2779" w:type="dxa"/>
            <w:vAlign w:val="bottom"/>
          </w:tcPr>
          <w:p w14:paraId="52925591"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2780" w:type="dxa"/>
            <w:vAlign w:val="bottom"/>
          </w:tcPr>
          <w:p w14:paraId="52E9706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608AA36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ing Eyelet &amp; Hook </w:t>
            </w:r>
          </w:p>
        </w:tc>
        <w:tc>
          <w:tcPr>
            <w:tcW w:w="4239" w:type="dxa"/>
            <w:vAlign w:val="bottom"/>
          </w:tcPr>
          <w:p w14:paraId="41AC24F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6C3C0230" w14:textId="77777777" w:rsidTr="00A05687">
        <w:trPr>
          <w:trHeight w:val="243"/>
        </w:trPr>
        <w:tc>
          <w:tcPr>
            <w:tcW w:w="2779" w:type="dxa"/>
            <w:vAlign w:val="bottom"/>
          </w:tcPr>
          <w:p w14:paraId="4EFC265F"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2780" w:type="dxa"/>
            <w:vAlign w:val="bottom"/>
          </w:tcPr>
          <w:p w14:paraId="3A58EA9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Lace</w:t>
            </w:r>
          </w:p>
        </w:tc>
        <w:tc>
          <w:tcPr>
            <w:tcW w:w="3352" w:type="dxa"/>
            <w:vAlign w:val="bottom"/>
          </w:tcPr>
          <w:p w14:paraId="002BB7A3"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ing Eyelet &amp; Hook </w:t>
            </w:r>
          </w:p>
        </w:tc>
        <w:tc>
          <w:tcPr>
            <w:tcW w:w="4239" w:type="dxa"/>
            <w:vAlign w:val="bottom"/>
          </w:tcPr>
          <w:p w14:paraId="28309E7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r w:rsidR="001C157C" w:rsidRPr="003844D1" w14:paraId="4F40F97F" w14:textId="77777777" w:rsidTr="00A05687">
        <w:trPr>
          <w:trHeight w:val="243"/>
        </w:trPr>
        <w:tc>
          <w:tcPr>
            <w:tcW w:w="2779" w:type="dxa"/>
            <w:vAlign w:val="bottom"/>
          </w:tcPr>
          <w:p w14:paraId="552CD430"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Kicker</w:t>
            </w:r>
          </w:p>
        </w:tc>
        <w:tc>
          <w:tcPr>
            <w:tcW w:w="2780" w:type="dxa"/>
            <w:vAlign w:val="bottom"/>
          </w:tcPr>
          <w:p w14:paraId="33D50CE1" w14:textId="77777777" w:rsidR="001C157C" w:rsidRPr="003844D1" w:rsidRDefault="001C157C" w:rsidP="00A05687">
            <w:pPr>
              <w:rPr>
                <w:rFonts w:ascii="Calibri" w:hAnsi="Calibri"/>
                <w:color w:val="000000"/>
                <w:sz w:val="20"/>
                <w:szCs w:val="20"/>
              </w:rPr>
            </w:pPr>
          </w:p>
        </w:tc>
        <w:tc>
          <w:tcPr>
            <w:tcW w:w="3352" w:type="dxa"/>
            <w:vAlign w:val="bottom"/>
          </w:tcPr>
          <w:p w14:paraId="0F5BEC9B" w14:textId="77777777" w:rsidR="001C157C" w:rsidRPr="003844D1" w:rsidRDefault="001C157C" w:rsidP="00A05687">
            <w:pPr>
              <w:rPr>
                <w:rFonts w:ascii="Calibri" w:hAnsi="Calibri"/>
                <w:color w:val="000000"/>
                <w:sz w:val="20"/>
                <w:szCs w:val="20"/>
              </w:rPr>
            </w:pPr>
          </w:p>
        </w:tc>
        <w:tc>
          <w:tcPr>
            <w:tcW w:w="4239" w:type="dxa"/>
            <w:vAlign w:val="bottom"/>
          </w:tcPr>
          <w:p w14:paraId="5490BA1E" w14:textId="77777777" w:rsidR="001C157C" w:rsidRPr="003844D1" w:rsidRDefault="001C157C" w:rsidP="00A05687">
            <w:pPr>
              <w:rPr>
                <w:rFonts w:ascii="Calibri" w:hAnsi="Calibri"/>
                <w:color w:val="000000"/>
                <w:sz w:val="20"/>
                <w:szCs w:val="20"/>
              </w:rPr>
            </w:pPr>
          </w:p>
        </w:tc>
      </w:tr>
      <w:tr w:rsidR="001C157C" w:rsidRPr="003844D1" w14:paraId="28FF8E8C" w14:textId="77777777" w:rsidTr="00A05687">
        <w:trPr>
          <w:trHeight w:val="225"/>
        </w:trPr>
        <w:tc>
          <w:tcPr>
            <w:tcW w:w="2779" w:type="dxa"/>
            <w:vAlign w:val="bottom"/>
          </w:tcPr>
          <w:p w14:paraId="0AB06CDC"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SRB</w:t>
            </w:r>
          </w:p>
        </w:tc>
        <w:tc>
          <w:tcPr>
            <w:tcW w:w="2780" w:type="dxa"/>
            <w:vAlign w:val="bottom"/>
          </w:tcPr>
          <w:p w14:paraId="2D4CE0BB" w14:textId="77777777" w:rsidR="001C157C" w:rsidRPr="003844D1" w:rsidRDefault="001C157C" w:rsidP="00A05687">
            <w:pPr>
              <w:rPr>
                <w:rFonts w:ascii="Calibri" w:hAnsi="Calibri"/>
                <w:color w:val="000000"/>
                <w:sz w:val="20"/>
                <w:szCs w:val="20"/>
              </w:rPr>
            </w:pPr>
            <w:r>
              <w:rPr>
                <w:rFonts w:ascii="Calibri" w:hAnsi="Calibri"/>
                <w:color w:val="000000"/>
                <w:sz w:val="20"/>
                <w:szCs w:val="20"/>
              </w:rPr>
              <w:t>Lace</w:t>
            </w:r>
          </w:p>
        </w:tc>
        <w:tc>
          <w:tcPr>
            <w:tcW w:w="3352" w:type="dxa"/>
            <w:vAlign w:val="bottom"/>
          </w:tcPr>
          <w:p w14:paraId="7956313C" w14:textId="77777777" w:rsidR="001C157C" w:rsidRPr="003844D1" w:rsidRDefault="001C157C" w:rsidP="00A05687">
            <w:pPr>
              <w:rPr>
                <w:rFonts w:ascii="Calibri" w:hAnsi="Calibri"/>
                <w:color w:val="000000"/>
                <w:sz w:val="20"/>
                <w:szCs w:val="20"/>
              </w:rPr>
            </w:pPr>
            <w:r w:rsidRPr="001C6D21">
              <w:rPr>
                <w:rFonts w:ascii="Calibri" w:hAnsi="Calibri"/>
                <w:color w:val="000000"/>
                <w:sz w:val="20"/>
                <w:szCs w:val="20"/>
              </w:rPr>
              <w:t>Ring Eyelet</w:t>
            </w:r>
          </w:p>
        </w:tc>
        <w:tc>
          <w:tcPr>
            <w:tcW w:w="4239" w:type="dxa"/>
            <w:vAlign w:val="bottom"/>
          </w:tcPr>
          <w:p w14:paraId="7AABB9B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Extended to </w:t>
            </w:r>
            <w:proofErr w:type="spellStart"/>
            <w:r w:rsidRPr="003844D1">
              <w:rPr>
                <w:rFonts w:ascii="Calibri" w:hAnsi="Calibri"/>
                <w:color w:val="000000"/>
                <w:sz w:val="20"/>
                <w:szCs w:val="20"/>
              </w:rPr>
              <w:t>Toebox</w:t>
            </w:r>
            <w:proofErr w:type="spellEnd"/>
          </w:p>
        </w:tc>
      </w:tr>
    </w:tbl>
    <w:p w14:paraId="6F0C6334" w14:textId="77777777" w:rsidR="001C157C" w:rsidRDefault="001C157C" w:rsidP="001C157C">
      <w:pPr>
        <w:pStyle w:val="Heading3"/>
      </w:pPr>
    </w:p>
    <w:p w14:paraId="4946B3A2" w14:textId="77777777" w:rsidR="001C157C" w:rsidRDefault="001C157C" w:rsidP="001C157C">
      <w:pPr>
        <w:pStyle w:val="Heading3"/>
      </w:pPr>
    </w:p>
    <w:p w14:paraId="26E08305" w14:textId="77777777" w:rsidR="001C157C" w:rsidRDefault="001C157C" w:rsidP="001C157C">
      <w:pPr>
        <w:rPr>
          <w:lang w:val="en-US"/>
        </w:rPr>
      </w:pPr>
    </w:p>
    <w:p w14:paraId="0E0F2499" w14:textId="77777777" w:rsidR="001C157C" w:rsidRPr="00C434F8" w:rsidRDefault="001C157C" w:rsidP="001C157C">
      <w:pPr>
        <w:rPr>
          <w:lang w:val="en-US"/>
        </w:rPr>
      </w:pPr>
    </w:p>
    <w:p w14:paraId="75FBAF06" w14:textId="291E1161" w:rsidR="001C157C" w:rsidRPr="00F452C6" w:rsidRDefault="00F25AD7">
      <w:pPr>
        <w:pStyle w:val="Heading4"/>
        <w:numPr>
          <w:ilvl w:val="2"/>
          <w:numId w:val="19"/>
        </w:numPr>
      </w:pPr>
      <w:bookmarkStart w:id="435" w:name="_Toc156403580"/>
      <w:r>
        <w:t>Sole and Inner components and construction</w:t>
      </w:r>
      <w:bookmarkEnd w:id="435"/>
    </w:p>
    <w:tbl>
      <w:tblPr>
        <w:tblStyle w:val="TableGrid"/>
        <w:tblW w:w="0" w:type="auto"/>
        <w:tblLook w:val="04A0" w:firstRow="1" w:lastRow="0" w:firstColumn="1" w:lastColumn="0" w:noHBand="0" w:noVBand="1"/>
      </w:tblPr>
      <w:tblGrid>
        <w:gridCol w:w="2915"/>
        <w:gridCol w:w="3588"/>
        <w:gridCol w:w="2845"/>
        <w:gridCol w:w="4090"/>
      </w:tblGrid>
      <w:tr w:rsidR="001C157C" w:rsidRPr="003844D1" w14:paraId="0A5671FE" w14:textId="77777777" w:rsidTr="004D67FE">
        <w:trPr>
          <w:trHeight w:val="581"/>
        </w:trPr>
        <w:tc>
          <w:tcPr>
            <w:tcW w:w="2915" w:type="dxa"/>
            <w:vAlign w:val="bottom"/>
          </w:tcPr>
          <w:p w14:paraId="53766C88"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hoe Manufacturer / Design</w:t>
            </w:r>
          </w:p>
        </w:tc>
        <w:tc>
          <w:tcPr>
            <w:tcW w:w="6433" w:type="dxa"/>
            <w:gridSpan w:val="2"/>
          </w:tcPr>
          <w:p w14:paraId="012E7C7F" w14:textId="77777777" w:rsidR="001C157C" w:rsidRPr="003844D1" w:rsidRDefault="001C157C" w:rsidP="00A05687">
            <w:pPr>
              <w:jc w:val="center"/>
              <w:rPr>
                <w:b/>
                <w:sz w:val="20"/>
                <w:szCs w:val="20"/>
              </w:rPr>
            </w:pPr>
          </w:p>
          <w:p w14:paraId="6F6AB481" w14:textId="77777777" w:rsidR="001C157C" w:rsidRPr="003844D1" w:rsidRDefault="001C157C" w:rsidP="00A05687">
            <w:pPr>
              <w:jc w:val="center"/>
              <w:rPr>
                <w:b/>
                <w:sz w:val="20"/>
                <w:szCs w:val="20"/>
              </w:rPr>
            </w:pPr>
            <w:r w:rsidRPr="003844D1">
              <w:rPr>
                <w:b/>
                <w:sz w:val="20"/>
                <w:szCs w:val="20"/>
              </w:rPr>
              <w:t>Sole</w:t>
            </w:r>
          </w:p>
        </w:tc>
        <w:tc>
          <w:tcPr>
            <w:tcW w:w="4090" w:type="dxa"/>
          </w:tcPr>
          <w:p w14:paraId="6B9BA4AF" w14:textId="77777777" w:rsidR="001C157C" w:rsidRPr="003844D1" w:rsidRDefault="001C157C" w:rsidP="00A05687">
            <w:pPr>
              <w:rPr>
                <w:b/>
                <w:sz w:val="20"/>
                <w:szCs w:val="20"/>
              </w:rPr>
            </w:pPr>
          </w:p>
          <w:p w14:paraId="4D09C1A3" w14:textId="77777777" w:rsidR="001C157C" w:rsidRPr="003844D1" w:rsidRDefault="001C157C" w:rsidP="00A05687">
            <w:pPr>
              <w:jc w:val="center"/>
              <w:rPr>
                <w:b/>
                <w:sz w:val="20"/>
                <w:szCs w:val="20"/>
              </w:rPr>
            </w:pPr>
            <w:r w:rsidRPr="003844D1">
              <w:rPr>
                <w:b/>
                <w:sz w:val="20"/>
                <w:szCs w:val="20"/>
              </w:rPr>
              <w:t>Inner</w:t>
            </w:r>
          </w:p>
        </w:tc>
      </w:tr>
      <w:tr w:rsidR="001C157C" w:rsidRPr="003844D1" w14:paraId="0AA17A91" w14:textId="77777777" w:rsidTr="004D67FE">
        <w:trPr>
          <w:trHeight w:val="290"/>
        </w:trPr>
        <w:tc>
          <w:tcPr>
            <w:tcW w:w="2915" w:type="dxa"/>
            <w:vAlign w:val="bottom"/>
          </w:tcPr>
          <w:p w14:paraId="315FE6B4" w14:textId="77777777" w:rsidR="001C157C" w:rsidRPr="003844D1" w:rsidRDefault="001C157C" w:rsidP="00A05687">
            <w:pPr>
              <w:rPr>
                <w:rFonts w:ascii="Calibri" w:hAnsi="Calibri"/>
                <w:b/>
                <w:color w:val="000000"/>
                <w:sz w:val="20"/>
                <w:szCs w:val="20"/>
              </w:rPr>
            </w:pPr>
          </w:p>
        </w:tc>
        <w:tc>
          <w:tcPr>
            <w:tcW w:w="3588" w:type="dxa"/>
            <w:vAlign w:val="bottom"/>
          </w:tcPr>
          <w:p w14:paraId="47226187"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Upper/ Sole Adhesion</w:t>
            </w:r>
          </w:p>
        </w:tc>
        <w:tc>
          <w:tcPr>
            <w:tcW w:w="2845" w:type="dxa"/>
            <w:vAlign w:val="bottom"/>
          </w:tcPr>
          <w:p w14:paraId="0D046597"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Outer Sole Material</w:t>
            </w:r>
          </w:p>
        </w:tc>
        <w:tc>
          <w:tcPr>
            <w:tcW w:w="4090" w:type="dxa"/>
            <w:vAlign w:val="bottom"/>
          </w:tcPr>
          <w:p w14:paraId="7CBA1AC2" w14:textId="77777777" w:rsidR="001C157C" w:rsidRPr="003844D1" w:rsidRDefault="001C157C" w:rsidP="00A05687">
            <w:pPr>
              <w:rPr>
                <w:rFonts w:ascii="Calibri" w:hAnsi="Calibri"/>
                <w:b/>
                <w:bCs/>
                <w:color w:val="000000"/>
                <w:sz w:val="20"/>
                <w:szCs w:val="20"/>
              </w:rPr>
            </w:pPr>
            <w:r w:rsidRPr="003844D1">
              <w:rPr>
                <w:rFonts w:ascii="Calibri" w:hAnsi="Calibri"/>
                <w:b/>
                <w:bCs/>
                <w:color w:val="000000"/>
                <w:sz w:val="20"/>
                <w:szCs w:val="20"/>
              </w:rPr>
              <w:t>Removable Contoured Inlay</w:t>
            </w:r>
          </w:p>
        </w:tc>
      </w:tr>
      <w:tr w:rsidR="001C157C" w:rsidRPr="003844D1" w14:paraId="5D371D81" w14:textId="77777777" w:rsidTr="004D67FE">
        <w:trPr>
          <w:trHeight w:val="290"/>
        </w:trPr>
        <w:tc>
          <w:tcPr>
            <w:tcW w:w="2915" w:type="dxa"/>
            <w:vAlign w:val="bottom"/>
          </w:tcPr>
          <w:p w14:paraId="6FE7CA57"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Schein</w:t>
            </w:r>
          </w:p>
        </w:tc>
        <w:tc>
          <w:tcPr>
            <w:tcW w:w="3588" w:type="dxa"/>
            <w:vAlign w:val="bottom"/>
          </w:tcPr>
          <w:p w14:paraId="2A4A5841" w14:textId="77777777" w:rsidR="001C157C" w:rsidRPr="003844D1" w:rsidRDefault="001C157C" w:rsidP="00A05687">
            <w:pPr>
              <w:rPr>
                <w:rFonts w:ascii="Calibri" w:hAnsi="Calibri"/>
                <w:b/>
                <w:bCs/>
                <w:color w:val="000000"/>
                <w:sz w:val="20"/>
                <w:szCs w:val="20"/>
              </w:rPr>
            </w:pPr>
          </w:p>
        </w:tc>
        <w:tc>
          <w:tcPr>
            <w:tcW w:w="2845" w:type="dxa"/>
            <w:vAlign w:val="bottom"/>
          </w:tcPr>
          <w:p w14:paraId="012877C7" w14:textId="77777777" w:rsidR="001C157C" w:rsidRPr="003844D1" w:rsidRDefault="001C157C" w:rsidP="00A05687">
            <w:pPr>
              <w:rPr>
                <w:sz w:val="20"/>
                <w:szCs w:val="20"/>
              </w:rPr>
            </w:pPr>
          </w:p>
        </w:tc>
        <w:tc>
          <w:tcPr>
            <w:tcW w:w="4090" w:type="dxa"/>
            <w:vAlign w:val="bottom"/>
          </w:tcPr>
          <w:p w14:paraId="0887CFAF" w14:textId="77777777" w:rsidR="001C157C" w:rsidRPr="003844D1" w:rsidRDefault="001C157C" w:rsidP="00A05687">
            <w:pPr>
              <w:rPr>
                <w:sz w:val="20"/>
                <w:szCs w:val="20"/>
              </w:rPr>
            </w:pPr>
          </w:p>
        </w:tc>
      </w:tr>
      <w:tr w:rsidR="001C157C" w:rsidRPr="003844D1" w14:paraId="54FA4542" w14:textId="77777777" w:rsidTr="004D67FE">
        <w:trPr>
          <w:trHeight w:val="269"/>
        </w:trPr>
        <w:tc>
          <w:tcPr>
            <w:tcW w:w="2915" w:type="dxa"/>
            <w:vAlign w:val="bottom"/>
          </w:tcPr>
          <w:p w14:paraId="2673B44C"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3588" w:type="dxa"/>
            <w:vAlign w:val="bottom"/>
          </w:tcPr>
          <w:p w14:paraId="3FD87BE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Cemented</w:t>
            </w:r>
          </w:p>
        </w:tc>
        <w:tc>
          <w:tcPr>
            <w:tcW w:w="2845" w:type="dxa"/>
            <w:vAlign w:val="bottom"/>
          </w:tcPr>
          <w:p w14:paraId="6F166B3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4A1CFBF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3DAE9D09" w14:textId="77777777" w:rsidTr="004D67FE">
        <w:trPr>
          <w:trHeight w:val="290"/>
        </w:trPr>
        <w:tc>
          <w:tcPr>
            <w:tcW w:w="2915" w:type="dxa"/>
            <w:vAlign w:val="bottom"/>
          </w:tcPr>
          <w:p w14:paraId="203FE6B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3588" w:type="dxa"/>
            <w:vAlign w:val="bottom"/>
          </w:tcPr>
          <w:p w14:paraId="4E82F05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Cemented</w:t>
            </w:r>
          </w:p>
        </w:tc>
        <w:tc>
          <w:tcPr>
            <w:tcW w:w="2845" w:type="dxa"/>
            <w:vAlign w:val="bottom"/>
          </w:tcPr>
          <w:p w14:paraId="104B2F1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2F5A7E5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07B13463" w14:textId="77777777" w:rsidTr="004D67FE">
        <w:trPr>
          <w:trHeight w:val="290"/>
        </w:trPr>
        <w:tc>
          <w:tcPr>
            <w:tcW w:w="2915" w:type="dxa"/>
            <w:vAlign w:val="bottom"/>
          </w:tcPr>
          <w:p w14:paraId="6ECB47A5"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FitzKidz</w:t>
            </w:r>
            <w:proofErr w:type="spellEnd"/>
          </w:p>
        </w:tc>
        <w:tc>
          <w:tcPr>
            <w:tcW w:w="3588" w:type="dxa"/>
            <w:vAlign w:val="bottom"/>
          </w:tcPr>
          <w:p w14:paraId="07887BEE" w14:textId="77777777" w:rsidR="001C157C" w:rsidRPr="003844D1" w:rsidRDefault="001C157C" w:rsidP="00A05687">
            <w:pPr>
              <w:rPr>
                <w:rFonts w:ascii="Calibri" w:hAnsi="Calibri"/>
                <w:color w:val="000000"/>
                <w:sz w:val="20"/>
                <w:szCs w:val="20"/>
              </w:rPr>
            </w:pPr>
          </w:p>
        </w:tc>
        <w:tc>
          <w:tcPr>
            <w:tcW w:w="2845" w:type="dxa"/>
            <w:vAlign w:val="bottom"/>
          </w:tcPr>
          <w:p w14:paraId="1A071E06" w14:textId="77777777" w:rsidR="001C157C" w:rsidRPr="003844D1" w:rsidRDefault="001C157C" w:rsidP="00A05687">
            <w:pPr>
              <w:rPr>
                <w:sz w:val="20"/>
                <w:szCs w:val="20"/>
              </w:rPr>
            </w:pPr>
          </w:p>
        </w:tc>
        <w:tc>
          <w:tcPr>
            <w:tcW w:w="4090" w:type="dxa"/>
            <w:vAlign w:val="bottom"/>
          </w:tcPr>
          <w:p w14:paraId="1E178760" w14:textId="77777777" w:rsidR="001C157C" w:rsidRPr="003844D1" w:rsidRDefault="001C157C" w:rsidP="00A05687">
            <w:pPr>
              <w:rPr>
                <w:sz w:val="20"/>
                <w:szCs w:val="20"/>
              </w:rPr>
            </w:pPr>
          </w:p>
        </w:tc>
      </w:tr>
      <w:tr w:rsidR="001C157C" w:rsidRPr="003844D1" w14:paraId="6B784F8F" w14:textId="77777777" w:rsidTr="004D67FE">
        <w:trPr>
          <w:trHeight w:val="269"/>
        </w:trPr>
        <w:tc>
          <w:tcPr>
            <w:tcW w:w="2915" w:type="dxa"/>
            <w:vAlign w:val="bottom"/>
          </w:tcPr>
          <w:p w14:paraId="34336A85"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3588" w:type="dxa"/>
            <w:vAlign w:val="bottom"/>
          </w:tcPr>
          <w:p w14:paraId="338A3EC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5996C5D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lastic/Rubber</w:t>
            </w:r>
          </w:p>
        </w:tc>
        <w:tc>
          <w:tcPr>
            <w:tcW w:w="4090" w:type="dxa"/>
            <w:vAlign w:val="bottom"/>
          </w:tcPr>
          <w:p w14:paraId="08316EE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No</w:t>
            </w:r>
          </w:p>
        </w:tc>
      </w:tr>
      <w:tr w:rsidR="001C157C" w:rsidRPr="003844D1" w14:paraId="345A42B3" w14:textId="77777777" w:rsidTr="004D67FE">
        <w:trPr>
          <w:trHeight w:val="290"/>
        </w:trPr>
        <w:tc>
          <w:tcPr>
            <w:tcW w:w="2915" w:type="dxa"/>
            <w:vAlign w:val="bottom"/>
          </w:tcPr>
          <w:p w14:paraId="01911145"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3588" w:type="dxa"/>
            <w:vAlign w:val="bottom"/>
          </w:tcPr>
          <w:p w14:paraId="35504255"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630D8E8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ubber </w:t>
            </w:r>
          </w:p>
        </w:tc>
        <w:tc>
          <w:tcPr>
            <w:tcW w:w="4090" w:type="dxa"/>
            <w:vAlign w:val="bottom"/>
          </w:tcPr>
          <w:p w14:paraId="1A2263C5"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6E1396E4" w14:textId="77777777" w:rsidTr="004D67FE">
        <w:trPr>
          <w:trHeight w:val="290"/>
        </w:trPr>
        <w:tc>
          <w:tcPr>
            <w:tcW w:w="2915" w:type="dxa"/>
            <w:vAlign w:val="bottom"/>
          </w:tcPr>
          <w:p w14:paraId="05BDA778"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3</w:t>
            </w:r>
          </w:p>
        </w:tc>
        <w:tc>
          <w:tcPr>
            <w:tcW w:w="3588" w:type="dxa"/>
            <w:vAlign w:val="bottom"/>
          </w:tcPr>
          <w:p w14:paraId="57CE634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Cemented</w:t>
            </w:r>
          </w:p>
        </w:tc>
        <w:tc>
          <w:tcPr>
            <w:tcW w:w="2845" w:type="dxa"/>
            <w:vAlign w:val="bottom"/>
          </w:tcPr>
          <w:p w14:paraId="23C3C64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ubber </w:t>
            </w:r>
          </w:p>
        </w:tc>
        <w:tc>
          <w:tcPr>
            <w:tcW w:w="4090" w:type="dxa"/>
            <w:vAlign w:val="bottom"/>
          </w:tcPr>
          <w:p w14:paraId="289B6F8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7E056F7E" w14:textId="77777777" w:rsidTr="004D67FE">
        <w:trPr>
          <w:trHeight w:val="290"/>
        </w:trPr>
        <w:tc>
          <w:tcPr>
            <w:tcW w:w="2915" w:type="dxa"/>
            <w:vAlign w:val="bottom"/>
          </w:tcPr>
          <w:p w14:paraId="00908FC9"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4</w:t>
            </w:r>
          </w:p>
        </w:tc>
        <w:tc>
          <w:tcPr>
            <w:tcW w:w="3588" w:type="dxa"/>
            <w:vAlign w:val="bottom"/>
          </w:tcPr>
          <w:p w14:paraId="44E8B550"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Cemented</w:t>
            </w:r>
          </w:p>
        </w:tc>
        <w:tc>
          <w:tcPr>
            <w:tcW w:w="2845" w:type="dxa"/>
            <w:vAlign w:val="bottom"/>
          </w:tcPr>
          <w:p w14:paraId="2E8086B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ubber </w:t>
            </w:r>
          </w:p>
        </w:tc>
        <w:tc>
          <w:tcPr>
            <w:tcW w:w="4090" w:type="dxa"/>
            <w:vAlign w:val="bottom"/>
          </w:tcPr>
          <w:p w14:paraId="13BE13A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3643D46A" w14:textId="77777777" w:rsidTr="004D67FE">
        <w:trPr>
          <w:trHeight w:val="269"/>
        </w:trPr>
        <w:tc>
          <w:tcPr>
            <w:tcW w:w="2915" w:type="dxa"/>
            <w:vAlign w:val="bottom"/>
          </w:tcPr>
          <w:p w14:paraId="319335F3"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5</w:t>
            </w:r>
          </w:p>
        </w:tc>
        <w:tc>
          <w:tcPr>
            <w:tcW w:w="3588" w:type="dxa"/>
            <w:vAlign w:val="bottom"/>
          </w:tcPr>
          <w:p w14:paraId="77898AC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729F17B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 xml:space="preserve">Rubber </w:t>
            </w:r>
          </w:p>
        </w:tc>
        <w:tc>
          <w:tcPr>
            <w:tcW w:w="4090" w:type="dxa"/>
            <w:vAlign w:val="bottom"/>
          </w:tcPr>
          <w:p w14:paraId="5C5EA744"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076AC825" w14:textId="77777777" w:rsidTr="004D67FE">
        <w:trPr>
          <w:trHeight w:val="290"/>
        </w:trPr>
        <w:tc>
          <w:tcPr>
            <w:tcW w:w="2915" w:type="dxa"/>
            <w:vAlign w:val="bottom"/>
          </w:tcPr>
          <w:p w14:paraId="6338B1E2"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TSM</w:t>
            </w:r>
          </w:p>
        </w:tc>
        <w:tc>
          <w:tcPr>
            <w:tcW w:w="3588" w:type="dxa"/>
            <w:vAlign w:val="bottom"/>
          </w:tcPr>
          <w:p w14:paraId="110D20F8" w14:textId="77777777" w:rsidR="001C157C" w:rsidRPr="003844D1" w:rsidRDefault="001C157C" w:rsidP="00A05687">
            <w:pPr>
              <w:rPr>
                <w:rFonts w:ascii="Calibri" w:hAnsi="Calibri"/>
                <w:color w:val="000000"/>
                <w:sz w:val="20"/>
                <w:szCs w:val="20"/>
              </w:rPr>
            </w:pPr>
          </w:p>
        </w:tc>
        <w:tc>
          <w:tcPr>
            <w:tcW w:w="2845" w:type="dxa"/>
            <w:vAlign w:val="bottom"/>
          </w:tcPr>
          <w:p w14:paraId="3FB672DB" w14:textId="77777777" w:rsidR="001C157C" w:rsidRPr="003844D1" w:rsidRDefault="001C157C" w:rsidP="00A05687">
            <w:pPr>
              <w:rPr>
                <w:sz w:val="20"/>
                <w:szCs w:val="20"/>
              </w:rPr>
            </w:pPr>
          </w:p>
        </w:tc>
        <w:tc>
          <w:tcPr>
            <w:tcW w:w="4090" w:type="dxa"/>
            <w:vAlign w:val="bottom"/>
          </w:tcPr>
          <w:p w14:paraId="55610E34" w14:textId="77777777" w:rsidR="001C157C" w:rsidRPr="003844D1" w:rsidRDefault="001C157C" w:rsidP="00A05687">
            <w:pPr>
              <w:rPr>
                <w:sz w:val="20"/>
                <w:szCs w:val="20"/>
              </w:rPr>
            </w:pPr>
          </w:p>
        </w:tc>
      </w:tr>
      <w:tr w:rsidR="001C157C" w:rsidRPr="003844D1" w14:paraId="21E6F061" w14:textId="77777777" w:rsidTr="004D67FE">
        <w:trPr>
          <w:trHeight w:val="290"/>
        </w:trPr>
        <w:tc>
          <w:tcPr>
            <w:tcW w:w="2915" w:type="dxa"/>
            <w:vAlign w:val="bottom"/>
          </w:tcPr>
          <w:p w14:paraId="268CF275"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1</w:t>
            </w:r>
          </w:p>
        </w:tc>
        <w:tc>
          <w:tcPr>
            <w:tcW w:w="3588" w:type="dxa"/>
            <w:vAlign w:val="bottom"/>
          </w:tcPr>
          <w:p w14:paraId="083E4321" w14:textId="77777777" w:rsidR="001C157C" w:rsidRPr="003844D1" w:rsidRDefault="001C157C" w:rsidP="00A05687">
            <w:pPr>
              <w:rPr>
                <w:rFonts w:ascii="Calibri" w:hAnsi="Calibri"/>
                <w:color w:val="000000"/>
                <w:sz w:val="20"/>
                <w:szCs w:val="20"/>
              </w:rPr>
            </w:pPr>
            <w:proofErr w:type="spellStart"/>
            <w:r w:rsidRPr="003844D1">
              <w:rPr>
                <w:rFonts w:ascii="Calibri" w:hAnsi="Calibri"/>
                <w:color w:val="000000"/>
                <w:sz w:val="20"/>
                <w:szCs w:val="20"/>
              </w:rPr>
              <w:t>Littleway</w:t>
            </w:r>
            <w:proofErr w:type="spellEnd"/>
            <w:r w:rsidRPr="003844D1">
              <w:rPr>
                <w:rFonts w:ascii="Calibri" w:hAnsi="Calibri"/>
                <w:color w:val="000000"/>
                <w:sz w:val="20"/>
                <w:szCs w:val="20"/>
              </w:rPr>
              <w:t xml:space="preserve"> Lasting Internal Stitch</w:t>
            </w:r>
          </w:p>
        </w:tc>
        <w:tc>
          <w:tcPr>
            <w:tcW w:w="2845" w:type="dxa"/>
            <w:vAlign w:val="bottom"/>
          </w:tcPr>
          <w:p w14:paraId="57A20D8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ubber</w:t>
            </w:r>
          </w:p>
        </w:tc>
        <w:tc>
          <w:tcPr>
            <w:tcW w:w="4090" w:type="dxa"/>
            <w:vAlign w:val="bottom"/>
          </w:tcPr>
          <w:p w14:paraId="7EEE956A"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32397601" w14:textId="77777777" w:rsidTr="004D67FE">
        <w:trPr>
          <w:trHeight w:val="290"/>
        </w:trPr>
        <w:tc>
          <w:tcPr>
            <w:tcW w:w="2915" w:type="dxa"/>
            <w:vAlign w:val="bottom"/>
          </w:tcPr>
          <w:p w14:paraId="33A0903B"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2</w:t>
            </w:r>
          </w:p>
        </w:tc>
        <w:tc>
          <w:tcPr>
            <w:tcW w:w="3588" w:type="dxa"/>
            <w:vAlign w:val="bottom"/>
          </w:tcPr>
          <w:p w14:paraId="31C9FCDA" w14:textId="77777777" w:rsidR="001C157C" w:rsidRPr="003844D1" w:rsidRDefault="001C157C" w:rsidP="00A05687">
            <w:pPr>
              <w:rPr>
                <w:rFonts w:ascii="Calibri" w:hAnsi="Calibri"/>
                <w:color w:val="000000"/>
                <w:sz w:val="20"/>
                <w:szCs w:val="20"/>
              </w:rPr>
            </w:pPr>
            <w:proofErr w:type="spellStart"/>
            <w:r w:rsidRPr="003844D1">
              <w:rPr>
                <w:rFonts w:ascii="Calibri" w:hAnsi="Calibri"/>
                <w:color w:val="000000"/>
                <w:sz w:val="20"/>
                <w:szCs w:val="20"/>
              </w:rPr>
              <w:t>Littleway</w:t>
            </w:r>
            <w:proofErr w:type="spellEnd"/>
            <w:r w:rsidRPr="003844D1">
              <w:rPr>
                <w:rFonts w:ascii="Calibri" w:hAnsi="Calibri"/>
                <w:color w:val="000000"/>
                <w:sz w:val="20"/>
                <w:szCs w:val="20"/>
              </w:rPr>
              <w:t xml:space="preserve"> Lasting Internal Stitch</w:t>
            </w:r>
          </w:p>
        </w:tc>
        <w:tc>
          <w:tcPr>
            <w:tcW w:w="2845" w:type="dxa"/>
            <w:vAlign w:val="bottom"/>
          </w:tcPr>
          <w:p w14:paraId="2CF613B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Rubber</w:t>
            </w:r>
          </w:p>
        </w:tc>
        <w:tc>
          <w:tcPr>
            <w:tcW w:w="4090" w:type="dxa"/>
            <w:vAlign w:val="bottom"/>
          </w:tcPr>
          <w:p w14:paraId="775FD348"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03B682C0" w14:textId="77777777" w:rsidTr="004D67FE">
        <w:trPr>
          <w:trHeight w:val="269"/>
        </w:trPr>
        <w:tc>
          <w:tcPr>
            <w:tcW w:w="2915" w:type="dxa"/>
            <w:vAlign w:val="bottom"/>
          </w:tcPr>
          <w:p w14:paraId="6170E026" w14:textId="77777777" w:rsidR="001C157C" w:rsidRPr="003844D1" w:rsidRDefault="001C157C" w:rsidP="00A05687">
            <w:pPr>
              <w:rPr>
                <w:rFonts w:ascii="Calibri" w:hAnsi="Calibri"/>
                <w:b/>
                <w:color w:val="000000"/>
                <w:sz w:val="20"/>
                <w:szCs w:val="20"/>
              </w:rPr>
            </w:pPr>
            <w:proofErr w:type="spellStart"/>
            <w:r w:rsidRPr="003844D1">
              <w:rPr>
                <w:rFonts w:ascii="Calibri" w:hAnsi="Calibri"/>
                <w:b/>
                <w:color w:val="000000"/>
                <w:sz w:val="20"/>
                <w:szCs w:val="20"/>
              </w:rPr>
              <w:t>Nimco</w:t>
            </w:r>
            <w:proofErr w:type="spellEnd"/>
          </w:p>
        </w:tc>
        <w:tc>
          <w:tcPr>
            <w:tcW w:w="3588" w:type="dxa"/>
            <w:vAlign w:val="bottom"/>
          </w:tcPr>
          <w:p w14:paraId="4253FF33" w14:textId="77777777" w:rsidR="001C157C" w:rsidRPr="003844D1" w:rsidRDefault="001C157C" w:rsidP="00A05687">
            <w:pPr>
              <w:rPr>
                <w:rFonts w:ascii="Calibri" w:hAnsi="Calibri"/>
                <w:color w:val="000000"/>
                <w:sz w:val="20"/>
                <w:szCs w:val="20"/>
              </w:rPr>
            </w:pPr>
          </w:p>
        </w:tc>
        <w:tc>
          <w:tcPr>
            <w:tcW w:w="2845" w:type="dxa"/>
            <w:vAlign w:val="bottom"/>
          </w:tcPr>
          <w:p w14:paraId="2B7228DC" w14:textId="77777777" w:rsidR="001C157C" w:rsidRPr="003844D1" w:rsidRDefault="001C157C" w:rsidP="00A05687">
            <w:pPr>
              <w:rPr>
                <w:sz w:val="20"/>
                <w:szCs w:val="20"/>
              </w:rPr>
            </w:pPr>
          </w:p>
        </w:tc>
        <w:tc>
          <w:tcPr>
            <w:tcW w:w="4090" w:type="dxa"/>
            <w:vAlign w:val="bottom"/>
          </w:tcPr>
          <w:p w14:paraId="559657E3" w14:textId="77777777" w:rsidR="001C157C" w:rsidRPr="003844D1" w:rsidRDefault="001C157C" w:rsidP="00A05687">
            <w:pPr>
              <w:rPr>
                <w:sz w:val="20"/>
                <w:szCs w:val="20"/>
              </w:rPr>
            </w:pPr>
          </w:p>
        </w:tc>
      </w:tr>
      <w:tr w:rsidR="001C157C" w:rsidRPr="003844D1" w14:paraId="31B8786E" w14:textId="77777777" w:rsidTr="004D67FE">
        <w:trPr>
          <w:trHeight w:val="290"/>
        </w:trPr>
        <w:tc>
          <w:tcPr>
            <w:tcW w:w="2915" w:type="dxa"/>
            <w:vAlign w:val="bottom"/>
          </w:tcPr>
          <w:p w14:paraId="0BC2A6B7"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3588" w:type="dxa"/>
            <w:vAlign w:val="bottom"/>
          </w:tcPr>
          <w:p w14:paraId="45827F57"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3A5C03AC"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7705B9D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2B35E49B" w14:textId="77777777" w:rsidTr="004D67FE">
        <w:trPr>
          <w:trHeight w:val="290"/>
        </w:trPr>
        <w:tc>
          <w:tcPr>
            <w:tcW w:w="2915" w:type="dxa"/>
            <w:vAlign w:val="bottom"/>
          </w:tcPr>
          <w:p w14:paraId="0CF0D454"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3588" w:type="dxa"/>
            <w:vAlign w:val="bottom"/>
          </w:tcPr>
          <w:p w14:paraId="0E0E4F1E"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55FDF901"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0B4683AB"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23979823" w14:textId="77777777" w:rsidTr="004D67FE">
        <w:trPr>
          <w:trHeight w:val="290"/>
        </w:trPr>
        <w:tc>
          <w:tcPr>
            <w:tcW w:w="2915" w:type="dxa"/>
            <w:vAlign w:val="bottom"/>
          </w:tcPr>
          <w:p w14:paraId="4D8FCB99" w14:textId="77777777" w:rsidR="001C157C" w:rsidRPr="003844D1" w:rsidRDefault="001C157C" w:rsidP="00A05687">
            <w:pPr>
              <w:rPr>
                <w:rFonts w:ascii="Calibri" w:hAnsi="Calibri"/>
                <w:b/>
                <w:color w:val="FFFFFF"/>
                <w:sz w:val="20"/>
                <w:szCs w:val="20"/>
              </w:rPr>
            </w:pPr>
            <w:proofErr w:type="spellStart"/>
            <w:r w:rsidRPr="003844D1">
              <w:rPr>
                <w:rFonts w:ascii="Calibri" w:hAnsi="Calibri"/>
                <w:b/>
                <w:color w:val="000000" w:themeColor="text1"/>
                <w:sz w:val="20"/>
                <w:szCs w:val="20"/>
              </w:rPr>
              <w:t>Piedro</w:t>
            </w:r>
            <w:proofErr w:type="spellEnd"/>
          </w:p>
        </w:tc>
        <w:tc>
          <w:tcPr>
            <w:tcW w:w="3588" w:type="dxa"/>
            <w:vAlign w:val="bottom"/>
          </w:tcPr>
          <w:p w14:paraId="20829CC0" w14:textId="77777777" w:rsidR="001C157C" w:rsidRPr="003844D1" w:rsidRDefault="001C157C" w:rsidP="00A05687">
            <w:pPr>
              <w:rPr>
                <w:rFonts w:ascii="Calibri" w:hAnsi="Calibri"/>
                <w:color w:val="000000"/>
                <w:sz w:val="20"/>
                <w:szCs w:val="20"/>
              </w:rPr>
            </w:pPr>
          </w:p>
        </w:tc>
        <w:tc>
          <w:tcPr>
            <w:tcW w:w="2845" w:type="dxa"/>
            <w:vAlign w:val="bottom"/>
          </w:tcPr>
          <w:p w14:paraId="4DC4485E" w14:textId="77777777" w:rsidR="001C157C" w:rsidRPr="003844D1" w:rsidRDefault="001C157C" w:rsidP="00A05687">
            <w:pPr>
              <w:rPr>
                <w:sz w:val="20"/>
                <w:szCs w:val="20"/>
              </w:rPr>
            </w:pPr>
          </w:p>
        </w:tc>
        <w:tc>
          <w:tcPr>
            <w:tcW w:w="4090" w:type="dxa"/>
            <w:vAlign w:val="bottom"/>
          </w:tcPr>
          <w:p w14:paraId="7E191716" w14:textId="77777777" w:rsidR="001C157C" w:rsidRPr="003844D1" w:rsidRDefault="001C157C" w:rsidP="00A05687">
            <w:pPr>
              <w:rPr>
                <w:sz w:val="20"/>
                <w:szCs w:val="20"/>
              </w:rPr>
            </w:pPr>
          </w:p>
        </w:tc>
      </w:tr>
      <w:tr w:rsidR="001C157C" w:rsidRPr="003844D1" w14:paraId="3A7D9CD6" w14:textId="77777777" w:rsidTr="004D67FE">
        <w:trPr>
          <w:trHeight w:val="269"/>
        </w:trPr>
        <w:tc>
          <w:tcPr>
            <w:tcW w:w="2915" w:type="dxa"/>
            <w:vAlign w:val="bottom"/>
          </w:tcPr>
          <w:p w14:paraId="09B434FC"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1</w:t>
            </w:r>
          </w:p>
        </w:tc>
        <w:tc>
          <w:tcPr>
            <w:tcW w:w="3588" w:type="dxa"/>
            <w:vAlign w:val="bottom"/>
          </w:tcPr>
          <w:p w14:paraId="616158D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6E9A6A99"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34F873C2"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5BE874F3" w14:textId="77777777" w:rsidTr="004D67FE">
        <w:trPr>
          <w:trHeight w:val="290"/>
        </w:trPr>
        <w:tc>
          <w:tcPr>
            <w:tcW w:w="2915" w:type="dxa"/>
            <w:vAlign w:val="bottom"/>
          </w:tcPr>
          <w:p w14:paraId="7FF6A2E4"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2</w:t>
            </w:r>
          </w:p>
        </w:tc>
        <w:tc>
          <w:tcPr>
            <w:tcW w:w="3588" w:type="dxa"/>
            <w:vAlign w:val="bottom"/>
          </w:tcPr>
          <w:p w14:paraId="33D40D46"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Welt</w:t>
            </w:r>
          </w:p>
        </w:tc>
        <w:tc>
          <w:tcPr>
            <w:tcW w:w="2845" w:type="dxa"/>
            <w:vAlign w:val="bottom"/>
          </w:tcPr>
          <w:p w14:paraId="690E076D"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PU Foam</w:t>
            </w:r>
          </w:p>
        </w:tc>
        <w:tc>
          <w:tcPr>
            <w:tcW w:w="4090" w:type="dxa"/>
            <w:vAlign w:val="bottom"/>
          </w:tcPr>
          <w:p w14:paraId="5A3FC7FF" w14:textId="77777777" w:rsidR="001C157C" w:rsidRPr="003844D1" w:rsidRDefault="001C157C" w:rsidP="00A05687">
            <w:pPr>
              <w:rPr>
                <w:rFonts w:ascii="Calibri" w:hAnsi="Calibri"/>
                <w:color w:val="000000"/>
                <w:sz w:val="20"/>
                <w:szCs w:val="20"/>
              </w:rPr>
            </w:pPr>
            <w:r w:rsidRPr="003844D1">
              <w:rPr>
                <w:rFonts w:ascii="Calibri" w:hAnsi="Calibri"/>
                <w:color w:val="000000"/>
                <w:sz w:val="20"/>
                <w:szCs w:val="20"/>
              </w:rPr>
              <w:t>Yes</w:t>
            </w:r>
          </w:p>
        </w:tc>
      </w:tr>
      <w:tr w:rsidR="001C157C" w:rsidRPr="003844D1" w14:paraId="53A98308" w14:textId="77777777" w:rsidTr="004D67FE">
        <w:trPr>
          <w:trHeight w:val="290"/>
        </w:trPr>
        <w:tc>
          <w:tcPr>
            <w:tcW w:w="2915" w:type="dxa"/>
            <w:vAlign w:val="bottom"/>
          </w:tcPr>
          <w:p w14:paraId="7FDB7D05" w14:textId="77777777" w:rsidR="001C157C" w:rsidRPr="003844D1" w:rsidRDefault="001C157C" w:rsidP="00A05687">
            <w:pPr>
              <w:rPr>
                <w:rFonts w:ascii="Calibri" w:hAnsi="Calibri"/>
                <w:b/>
                <w:color w:val="000000"/>
                <w:sz w:val="20"/>
                <w:szCs w:val="20"/>
              </w:rPr>
            </w:pPr>
            <w:r w:rsidRPr="003844D1">
              <w:rPr>
                <w:rFonts w:ascii="Calibri" w:hAnsi="Calibri"/>
                <w:b/>
                <w:color w:val="000000"/>
                <w:sz w:val="20"/>
                <w:szCs w:val="20"/>
              </w:rPr>
              <w:t>Kicker</w:t>
            </w:r>
          </w:p>
        </w:tc>
        <w:tc>
          <w:tcPr>
            <w:tcW w:w="3588" w:type="dxa"/>
            <w:vAlign w:val="bottom"/>
          </w:tcPr>
          <w:p w14:paraId="2258147E" w14:textId="77777777" w:rsidR="001C157C" w:rsidRPr="003844D1" w:rsidRDefault="001C157C" w:rsidP="00A05687">
            <w:pPr>
              <w:rPr>
                <w:rFonts w:ascii="Calibri" w:hAnsi="Calibri"/>
                <w:color w:val="000000"/>
                <w:sz w:val="20"/>
                <w:szCs w:val="20"/>
              </w:rPr>
            </w:pPr>
          </w:p>
        </w:tc>
        <w:tc>
          <w:tcPr>
            <w:tcW w:w="2845" w:type="dxa"/>
            <w:vAlign w:val="bottom"/>
          </w:tcPr>
          <w:p w14:paraId="2816DA00" w14:textId="77777777" w:rsidR="001C157C" w:rsidRPr="003844D1" w:rsidRDefault="001C157C" w:rsidP="00A05687">
            <w:pPr>
              <w:rPr>
                <w:rFonts w:ascii="Calibri" w:hAnsi="Calibri"/>
                <w:color w:val="000000"/>
                <w:sz w:val="20"/>
                <w:szCs w:val="20"/>
              </w:rPr>
            </w:pPr>
          </w:p>
        </w:tc>
        <w:tc>
          <w:tcPr>
            <w:tcW w:w="4090" w:type="dxa"/>
            <w:vAlign w:val="bottom"/>
          </w:tcPr>
          <w:p w14:paraId="0FB5FCA2" w14:textId="77777777" w:rsidR="001C157C" w:rsidRPr="003844D1" w:rsidRDefault="001C157C" w:rsidP="00A05687">
            <w:pPr>
              <w:rPr>
                <w:rFonts w:ascii="Calibri" w:hAnsi="Calibri"/>
                <w:color w:val="000000"/>
                <w:sz w:val="20"/>
                <w:szCs w:val="20"/>
              </w:rPr>
            </w:pPr>
          </w:p>
        </w:tc>
      </w:tr>
      <w:tr w:rsidR="001C157C" w:rsidRPr="003844D1" w14:paraId="7F7780F5" w14:textId="77777777" w:rsidTr="004D67FE">
        <w:trPr>
          <w:trHeight w:val="269"/>
        </w:trPr>
        <w:tc>
          <w:tcPr>
            <w:tcW w:w="2915" w:type="dxa"/>
            <w:vAlign w:val="bottom"/>
          </w:tcPr>
          <w:p w14:paraId="29149BE1" w14:textId="77777777" w:rsidR="001C157C" w:rsidRPr="003844D1" w:rsidRDefault="001C157C" w:rsidP="00A05687">
            <w:pPr>
              <w:jc w:val="right"/>
              <w:rPr>
                <w:rFonts w:ascii="Calibri" w:hAnsi="Calibri"/>
                <w:b/>
                <w:color w:val="000000"/>
                <w:sz w:val="20"/>
                <w:szCs w:val="20"/>
              </w:rPr>
            </w:pPr>
            <w:r w:rsidRPr="003844D1">
              <w:rPr>
                <w:rFonts w:ascii="Calibri" w:hAnsi="Calibri"/>
                <w:b/>
                <w:color w:val="000000"/>
                <w:sz w:val="20"/>
                <w:szCs w:val="20"/>
              </w:rPr>
              <w:t>SRB</w:t>
            </w:r>
          </w:p>
        </w:tc>
        <w:tc>
          <w:tcPr>
            <w:tcW w:w="3588" w:type="dxa"/>
          </w:tcPr>
          <w:p w14:paraId="16ACD5A4" w14:textId="77777777" w:rsidR="001C157C" w:rsidRPr="001C6D21" w:rsidRDefault="001C157C" w:rsidP="00A05687">
            <w:pPr>
              <w:rPr>
                <w:rFonts w:cstheme="minorHAnsi"/>
                <w:color w:val="000000"/>
                <w:sz w:val="20"/>
                <w:szCs w:val="20"/>
              </w:rPr>
            </w:pPr>
            <w:r w:rsidRPr="001C6D21">
              <w:rPr>
                <w:rFonts w:cstheme="minorHAnsi"/>
                <w:sz w:val="20"/>
                <w:szCs w:val="20"/>
              </w:rPr>
              <w:t>Welt</w:t>
            </w:r>
          </w:p>
        </w:tc>
        <w:tc>
          <w:tcPr>
            <w:tcW w:w="2845" w:type="dxa"/>
          </w:tcPr>
          <w:p w14:paraId="7F8CB251" w14:textId="77777777" w:rsidR="001C157C" w:rsidRPr="001C6D21" w:rsidRDefault="001C157C" w:rsidP="00A05687">
            <w:pPr>
              <w:rPr>
                <w:rFonts w:cstheme="minorHAnsi"/>
                <w:color w:val="000000"/>
                <w:sz w:val="20"/>
                <w:szCs w:val="20"/>
              </w:rPr>
            </w:pPr>
            <w:r w:rsidRPr="001C6D21">
              <w:rPr>
                <w:rFonts w:cstheme="minorHAnsi"/>
                <w:sz w:val="20"/>
                <w:szCs w:val="20"/>
              </w:rPr>
              <w:t xml:space="preserve">Rubber </w:t>
            </w:r>
          </w:p>
        </w:tc>
        <w:tc>
          <w:tcPr>
            <w:tcW w:w="4090" w:type="dxa"/>
            <w:vAlign w:val="bottom"/>
          </w:tcPr>
          <w:p w14:paraId="53A1C10A" w14:textId="77777777" w:rsidR="001C157C" w:rsidRPr="003844D1" w:rsidRDefault="001C157C" w:rsidP="00A05687">
            <w:pPr>
              <w:rPr>
                <w:rFonts w:ascii="Calibri" w:hAnsi="Calibri"/>
                <w:color w:val="000000"/>
                <w:sz w:val="20"/>
                <w:szCs w:val="20"/>
              </w:rPr>
            </w:pPr>
            <w:r>
              <w:rPr>
                <w:rFonts w:ascii="Calibri" w:hAnsi="Calibri"/>
                <w:color w:val="000000"/>
                <w:sz w:val="20"/>
                <w:szCs w:val="20"/>
              </w:rPr>
              <w:t>No</w:t>
            </w:r>
          </w:p>
        </w:tc>
      </w:tr>
    </w:tbl>
    <w:p w14:paraId="269B3F86" w14:textId="77777777" w:rsidR="001C157C" w:rsidRDefault="001C157C" w:rsidP="001C157C">
      <w:pPr>
        <w:pStyle w:val="Heading3"/>
      </w:pPr>
    </w:p>
    <w:p w14:paraId="2CE0CFB9" w14:textId="77777777" w:rsidR="001C157C" w:rsidRDefault="001C157C" w:rsidP="001C157C">
      <w:pPr>
        <w:pStyle w:val="Heading3"/>
      </w:pPr>
    </w:p>
    <w:p w14:paraId="77B8B654" w14:textId="77777777" w:rsidR="001C157C" w:rsidRDefault="001C157C" w:rsidP="001C157C">
      <w:pPr>
        <w:rPr>
          <w:lang w:val="en-US"/>
        </w:rPr>
      </w:pPr>
    </w:p>
    <w:p w14:paraId="0437AE6E" w14:textId="77777777" w:rsidR="001C157C" w:rsidRPr="00792B38" w:rsidRDefault="001C157C" w:rsidP="001C157C">
      <w:pPr>
        <w:rPr>
          <w:lang w:val="en-US"/>
        </w:rPr>
      </w:pPr>
    </w:p>
    <w:p w14:paraId="042D6A67" w14:textId="2DCD41A6" w:rsidR="001C157C" w:rsidRDefault="009921EC" w:rsidP="009344E2">
      <w:pPr>
        <w:pStyle w:val="Heading3"/>
        <w:numPr>
          <w:ilvl w:val="1"/>
          <w:numId w:val="19"/>
        </w:numPr>
      </w:pPr>
      <w:bookmarkStart w:id="436" w:name="_Toc156403581"/>
      <w:r>
        <w:t>Quantitative analysis of OSSTF and Standard Retail Boot Design</w:t>
      </w:r>
      <w:bookmarkStart w:id="437" w:name="_Toc156403582"/>
      <w:bookmarkEnd w:id="436"/>
      <w:bookmarkEnd w:id="437"/>
    </w:p>
    <w:p w14:paraId="050A8621" w14:textId="6AF01469" w:rsidR="001C157C" w:rsidRDefault="001C157C">
      <w:pPr>
        <w:pStyle w:val="Heading4"/>
        <w:numPr>
          <w:ilvl w:val="2"/>
          <w:numId w:val="19"/>
        </w:numPr>
        <w:rPr>
          <w:lang w:val="en-US"/>
        </w:rPr>
      </w:pPr>
      <w:bookmarkStart w:id="438" w:name="_Toc156403583"/>
      <w:r>
        <w:rPr>
          <w:lang w:val="en-US"/>
        </w:rPr>
        <w:t>Length Width and Normalized Mass measures</w:t>
      </w:r>
      <w:bookmarkEnd w:id="438"/>
    </w:p>
    <w:tbl>
      <w:tblPr>
        <w:tblStyle w:val="TableGrid"/>
        <w:tblW w:w="0" w:type="auto"/>
        <w:tblLayout w:type="fixed"/>
        <w:tblLook w:val="04A0" w:firstRow="1" w:lastRow="0" w:firstColumn="1" w:lastColumn="0" w:noHBand="0" w:noVBand="1"/>
      </w:tblPr>
      <w:tblGrid>
        <w:gridCol w:w="2263"/>
        <w:gridCol w:w="851"/>
        <w:gridCol w:w="1559"/>
        <w:gridCol w:w="2410"/>
        <w:gridCol w:w="2268"/>
        <w:gridCol w:w="3248"/>
        <w:gridCol w:w="1349"/>
      </w:tblGrid>
      <w:tr w:rsidR="001C157C" w:rsidRPr="00DD07C6" w14:paraId="022B801A" w14:textId="77777777" w:rsidTr="009344E2">
        <w:tc>
          <w:tcPr>
            <w:tcW w:w="2263" w:type="dxa"/>
            <w:vAlign w:val="bottom"/>
          </w:tcPr>
          <w:p w14:paraId="7FC84693"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Shoe Manufacturer / Design</w:t>
            </w:r>
          </w:p>
        </w:tc>
        <w:tc>
          <w:tcPr>
            <w:tcW w:w="851" w:type="dxa"/>
            <w:vAlign w:val="bottom"/>
          </w:tcPr>
          <w:p w14:paraId="41486426"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Size EU</w:t>
            </w:r>
          </w:p>
        </w:tc>
        <w:tc>
          <w:tcPr>
            <w:tcW w:w="1559" w:type="dxa"/>
            <w:vAlign w:val="bottom"/>
          </w:tcPr>
          <w:p w14:paraId="1136CB44"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Length Total (mm)*</w:t>
            </w:r>
          </w:p>
        </w:tc>
        <w:tc>
          <w:tcPr>
            <w:tcW w:w="2410" w:type="dxa"/>
            <w:vAlign w:val="bottom"/>
          </w:tcPr>
          <w:p w14:paraId="7E20B1C9" w14:textId="77777777" w:rsidR="001C157C" w:rsidRPr="00DD07C6" w:rsidRDefault="001C157C" w:rsidP="00A05687">
            <w:pPr>
              <w:jc w:val="center"/>
              <w:rPr>
                <w:rFonts w:cstheme="minorHAnsi"/>
                <w:b/>
                <w:color w:val="000000"/>
                <w:sz w:val="22"/>
                <w:szCs w:val="22"/>
              </w:rPr>
            </w:pPr>
            <w:r w:rsidRPr="00DD07C6">
              <w:rPr>
                <w:rFonts w:cstheme="minorHAnsi"/>
                <w:b/>
                <w:color w:val="000000"/>
                <w:sz w:val="22"/>
                <w:szCs w:val="22"/>
              </w:rPr>
              <w:t>Forefoot Width (mm)*</w:t>
            </w:r>
          </w:p>
        </w:tc>
        <w:tc>
          <w:tcPr>
            <w:tcW w:w="2268" w:type="dxa"/>
            <w:vAlign w:val="bottom"/>
          </w:tcPr>
          <w:p w14:paraId="4751742A" w14:textId="77777777" w:rsidR="001C157C" w:rsidRPr="00DD07C6" w:rsidRDefault="001C157C" w:rsidP="00A05687">
            <w:pPr>
              <w:jc w:val="center"/>
              <w:rPr>
                <w:rFonts w:cstheme="minorHAnsi"/>
                <w:b/>
                <w:color w:val="000000"/>
                <w:sz w:val="22"/>
                <w:szCs w:val="22"/>
              </w:rPr>
            </w:pPr>
            <w:r w:rsidRPr="00DD07C6">
              <w:rPr>
                <w:rFonts w:cstheme="minorHAnsi"/>
                <w:b/>
                <w:color w:val="000000"/>
                <w:sz w:val="22"/>
                <w:szCs w:val="22"/>
              </w:rPr>
              <w:t xml:space="preserve">width per mm length </w:t>
            </w:r>
          </w:p>
        </w:tc>
        <w:tc>
          <w:tcPr>
            <w:tcW w:w="3248" w:type="dxa"/>
            <w:vAlign w:val="bottom"/>
          </w:tcPr>
          <w:p w14:paraId="1AE24ABF" w14:textId="77777777" w:rsidR="001C157C" w:rsidRPr="00DD07C6" w:rsidRDefault="001C157C" w:rsidP="00A05687">
            <w:pPr>
              <w:jc w:val="center"/>
              <w:rPr>
                <w:rFonts w:cstheme="minorHAnsi"/>
                <w:b/>
                <w:color w:val="000000"/>
                <w:sz w:val="22"/>
                <w:szCs w:val="22"/>
              </w:rPr>
            </w:pPr>
            <w:r w:rsidRPr="00DD07C6">
              <w:rPr>
                <w:rFonts w:cstheme="minorHAnsi"/>
                <w:b/>
                <w:color w:val="000000"/>
                <w:sz w:val="22"/>
                <w:szCs w:val="22"/>
              </w:rPr>
              <w:t>Mass (g)</w:t>
            </w:r>
          </w:p>
        </w:tc>
        <w:tc>
          <w:tcPr>
            <w:tcW w:w="1349" w:type="dxa"/>
            <w:vAlign w:val="bottom"/>
          </w:tcPr>
          <w:p w14:paraId="765A52E8" w14:textId="77777777" w:rsidR="001C157C" w:rsidRPr="00DD07C6" w:rsidRDefault="001C157C" w:rsidP="00A05687">
            <w:pPr>
              <w:jc w:val="center"/>
              <w:rPr>
                <w:rFonts w:cstheme="minorHAnsi"/>
                <w:b/>
                <w:color w:val="000000"/>
                <w:sz w:val="22"/>
                <w:szCs w:val="22"/>
              </w:rPr>
            </w:pPr>
            <w:r w:rsidRPr="00DD07C6">
              <w:rPr>
                <w:rFonts w:cstheme="minorHAnsi"/>
                <w:b/>
                <w:color w:val="000000"/>
                <w:sz w:val="22"/>
                <w:szCs w:val="22"/>
              </w:rPr>
              <w:t>g per mm length</w:t>
            </w:r>
          </w:p>
        </w:tc>
      </w:tr>
      <w:tr w:rsidR="001C157C" w:rsidRPr="00DD07C6" w14:paraId="70C9906C" w14:textId="77777777" w:rsidTr="009344E2">
        <w:tc>
          <w:tcPr>
            <w:tcW w:w="2263" w:type="dxa"/>
            <w:vAlign w:val="bottom"/>
          </w:tcPr>
          <w:p w14:paraId="59DE159F" w14:textId="77777777" w:rsidR="001C157C" w:rsidRPr="00DD07C6" w:rsidRDefault="001C157C" w:rsidP="00A05687">
            <w:pPr>
              <w:rPr>
                <w:rFonts w:cstheme="minorHAnsi"/>
                <w:b/>
                <w:color w:val="000000"/>
                <w:sz w:val="22"/>
                <w:szCs w:val="22"/>
              </w:rPr>
            </w:pPr>
          </w:p>
        </w:tc>
        <w:tc>
          <w:tcPr>
            <w:tcW w:w="851" w:type="dxa"/>
            <w:vAlign w:val="center"/>
          </w:tcPr>
          <w:p w14:paraId="37F06D1A" w14:textId="77777777" w:rsidR="001C157C" w:rsidRPr="00DD07C6" w:rsidRDefault="001C157C" w:rsidP="00A05687">
            <w:pPr>
              <w:rPr>
                <w:rFonts w:cstheme="minorHAnsi"/>
                <w:color w:val="000000"/>
                <w:sz w:val="22"/>
                <w:szCs w:val="22"/>
              </w:rPr>
            </w:pPr>
          </w:p>
        </w:tc>
        <w:tc>
          <w:tcPr>
            <w:tcW w:w="1559" w:type="dxa"/>
            <w:vAlign w:val="bottom"/>
          </w:tcPr>
          <w:p w14:paraId="1D963DFD" w14:textId="77777777" w:rsidR="001C157C" w:rsidRPr="00DD07C6" w:rsidRDefault="001C157C" w:rsidP="00A05687">
            <w:pPr>
              <w:jc w:val="center"/>
              <w:rPr>
                <w:rFonts w:cstheme="minorHAnsi"/>
                <w:color w:val="000000"/>
                <w:sz w:val="22"/>
                <w:szCs w:val="22"/>
              </w:rPr>
            </w:pPr>
          </w:p>
        </w:tc>
        <w:tc>
          <w:tcPr>
            <w:tcW w:w="2410" w:type="dxa"/>
            <w:vAlign w:val="bottom"/>
          </w:tcPr>
          <w:p w14:paraId="27D4C796" w14:textId="77777777" w:rsidR="001C157C" w:rsidRPr="00DD07C6" w:rsidRDefault="001C157C" w:rsidP="00A05687">
            <w:pPr>
              <w:rPr>
                <w:rFonts w:cstheme="minorHAnsi"/>
                <w:sz w:val="20"/>
                <w:szCs w:val="20"/>
              </w:rPr>
            </w:pPr>
          </w:p>
        </w:tc>
        <w:tc>
          <w:tcPr>
            <w:tcW w:w="2268" w:type="dxa"/>
            <w:vAlign w:val="bottom"/>
          </w:tcPr>
          <w:p w14:paraId="28F99392" w14:textId="77777777" w:rsidR="001C157C" w:rsidRPr="00DD07C6" w:rsidRDefault="001C157C" w:rsidP="00A05687">
            <w:pPr>
              <w:rPr>
                <w:rFonts w:cstheme="minorHAnsi"/>
                <w:sz w:val="20"/>
                <w:szCs w:val="20"/>
              </w:rPr>
            </w:pPr>
          </w:p>
        </w:tc>
        <w:tc>
          <w:tcPr>
            <w:tcW w:w="3248" w:type="dxa"/>
            <w:vAlign w:val="bottom"/>
          </w:tcPr>
          <w:p w14:paraId="099F05DC" w14:textId="77777777" w:rsidR="001C157C" w:rsidRPr="00DD07C6" w:rsidRDefault="001C157C" w:rsidP="00A05687">
            <w:pPr>
              <w:jc w:val="center"/>
              <w:rPr>
                <w:rFonts w:cstheme="minorHAnsi"/>
                <w:color w:val="000000"/>
                <w:sz w:val="22"/>
                <w:szCs w:val="22"/>
              </w:rPr>
            </w:pPr>
          </w:p>
        </w:tc>
        <w:tc>
          <w:tcPr>
            <w:tcW w:w="1349" w:type="dxa"/>
            <w:vAlign w:val="bottom"/>
          </w:tcPr>
          <w:p w14:paraId="34B076C7" w14:textId="77777777" w:rsidR="001C157C" w:rsidRPr="00DD07C6" w:rsidRDefault="001C157C" w:rsidP="00A05687">
            <w:pPr>
              <w:rPr>
                <w:rFonts w:cstheme="minorHAnsi"/>
                <w:sz w:val="20"/>
                <w:szCs w:val="20"/>
              </w:rPr>
            </w:pPr>
          </w:p>
        </w:tc>
      </w:tr>
      <w:tr w:rsidR="001C157C" w:rsidRPr="00DD07C6" w14:paraId="4A347E0A" w14:textId="77777777" w:rsidTr="009344E2">
        <w:tc>
          <w:tcPr>
            <w:tcW w:w="2263" w:type="dxa"/>
            <w:vAlign w:val="bottom"/>
          </w:tcPr>
          <w:p w14:paraId="7FB68128" w14:textId="77777777" w:rsidR="001C157C" w:rsidRPr="00DD07C6" w:rsidRDefault="001C157C" w:rsidP="00A05687">
            <w:pPr>
              <w:rPr>
                <w:rFonts w:cstheme="minorHAnsi"/>
                <w:b/>
                <w:color w:val="000000"/>
                <w:sz w:val="22"/>
                <w:szCs w:val="22"/>
              </w:rPr>
            </w:pPr>
            <w:r w:rsidRPr="00DD07C6">
              <w:rPr>
                <w:rFonts w:cstheme="minorHAnsi"/>
                <w:b/>
                <w:color w:val="000000"/>
                <w:sz w:val="20"/>
                <w:szCs w:val="20"/>
              </w:rPr>
              <w:t>Schein</w:t>
            </w:r>
          </w:p>
        </w:tc>
        <w:tc>
          <w:tcPr>
            <w:tcW w:w="851" w:type="dxa"/>
            <w:vAlign w:val="bottom"/>
          </w:tcPr>
          <w:p w14:paraId="1785DA8A" w14:textId="77777777" w:rsidR="001C157C" w:rsidRPr="00DD07C6" w:rsidRDefault="001C157C" w:rsidP="00A05687">
            <w:pPr>
              <w:rPr>
                <w:rFonts w:cstheme="minorHAnsi"/>
                <w:color w:val="000000"/>
                <w:sz w:val="22"/>
                <w:szCs w:val="22"/>
              </w:rPr>
            </w:pPr>
          </w:p>
        </w:tc>
        <w:tc>
          <w:tcPr>
            <w:tcW w:w="1559" w:type="dxa"/>
            <w:vAlign w:val="bottom"/>
          </w:tcPr>
          <w:p w14:paraId="051D8F1E" w14:textId="77777777" w:rsidR="001C157C" w:rsidRPr="00DD07C6" w:rsidRDefault="001C157C" w:rsidP="00A05687">
            <w:pPr>
              <w:rPr>
                <w:rFonts w:cstheme="minorHAnsi"/>
                <w:sz w:val="20"/>
                <w:szCs w:val="20"/>
              </w:rPr>
            </w:pPr>
          </w:p>
        </w:tc>
        <w:tc>
          <w:tcPr>
            <w:tcW w:w="2410" w:type="dxa"/>
            <w:vAlign w:val="bottom"/>
          </w:tcPr>
          <w:p w14:paraId="5A08211A" w14:textId="77777777" w:rsidR="001C157C" w:rsidRPr="00DD07C6" w:rsidRDefault="001C157C" w:rsidP="00A05687">
            <w:pPr>
              <w:rPr>
                <w:rFonts w:cstheme="minorHAnsi"/>
                <w:sz w:val="20"/>
                <w:szCs w:val="20"/>
              </w:rPr>
            </w:pPr>
          </w:p>
        </w:tc>
        <w:tc>
          <w:tcPr>
            <w:tcW w:w="2268" w:type="dxa"/>
            <w:vAlign w:val="bottom"/>
          </w:tcPr>
          <w:p w14:paraId="04EACCEC" w14:textId="77777777" w:rsidR="001C157C" w:rsidRPr="00DD07C6" w:rsidRDefault="001C157C" w:rsidP="00A05687">
            <w:pPr>
              <w:rPr>
                <w:rFonts w:cstheme="minorHAnsi"/>
                <w:sz w:val="20"/>
                <w:szCs w:val="20"/>
              </w:rPr>
            </w:pPr>
          </w:p>
        </w:tc>
        <w:tc>
          <w:tcPr>
            <w:tcW w:w="3248" w:type="dxa"/>
            <w:vAlign w:val="bottom"/>
          </w:tcPr>
          <w:p w14:paraId="3EC4317B" w14:textId="77777777" w:rsidR="001C157C" w:rsidRPr="00DD07C6" w:rsidRDefault="001C157C" w:rsidP="00A05687">
            <w:pPr>
              <w:rPr>
                <w:rFonts w:cstheme="minorHAnsi"/>
                <w:sz w:val="20"/>
                <w:szCs w:val="20"/>
              </w:rPr>
            </w:pPr>
          </w:p>
        </w:tc>
        <w:tc>
          <w:tcPr>
            <w:tcW w:w="1349" w:type="dxa"/>
            <w:vAlign w:val="bottom"/>
          </w:tcPr>
          <w:p w14:paraId="07AB1AEC" w14:textId="77777777" w:rsidR="001C157C" w:rsidRPr="00DD07C6" w:rsidRDefault="001C157C" w:rsidP="00A05687">
            <w:pPr>
              <w:rPr>
                <w:rFonts w:cstheme="minorHAnsi"/>
                <w:sz w:val="20"/>
                <w:szCs w:val="20"/>
              </w:rPr>
            </w:pPr>
          </w:p>
        </w:tc>
      </w:tr>
      <w:tr w:rsidR="001C157C" w:rsidRPr="00DD07C6" w14:paraId="7E82F4D5" w14:textId="77777777" w:rsidTr="009344E2">
        <w:tc>
          <w:tcPr>
            <w:tcW w:w="2263" w:type="dxa"/>
            <w:vAlign w:val="bottom"/>
          </w:tcPr>
          <w:p w14:paraId="5AD42936"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1</w:t>
            </w:r>
          </w:p>
        </w:tc>
        <w:tc>
          <w:tcPr>
            <w:tcW w:w="851" w:type="dxa"/>
            <w:vAlign w:val="bottom"/>
          </w:tcPr>
          <w:p w14:paraId="183DE5D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8</w:t>
            </w:r>
          </w:p>
        </w:tc>
        <w:tc>
          <w:tcPr>
            <w:tcW w:w="1559" w:type="dxa"/>
            <w:vAlign w:val="bottom"/>
          </w:tcPr>
          <w:p w14:paraId="19A65DA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74</w:t>
            </w:r>
          </w:p>
        </w:tc>
        <w:tc>
          <w:tcPr>
            <w:tcW w:w="2410" w:type="dxa"/>
            <w:vAlign w:val="bottom"/>
          </w:tcPr>
          <w:p w14:paraId="1E641B5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03</w:t>
            </w:r>
          </w:p>
        </w:tc>
        <w:tc>
          <w:tcPr>
            <w:tcW w:w="2268" w:type="dxa"/>
            <w:vAlign w:val="bottom"/>
          </w:tcPr>
          <w:p w14:paraId="01790D75"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38</w:t>
            </w:r>
          </w:p>
        </w:tc>
        <w:tc>
          <w:tcPr>
            <w:tcW w:w="3248" w:type="dxa"/>
            <w:vAlign w:val="bottom"/>
          </w:tcPr>
          <w:p w14:paraId="1C05EDD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427</w:t>
            </w:r>
          </w:p>
        </w:tc>
        <w:tc>
          <w:tcPr>
            <w:tcW w:w="1349" w:type="dxa"/>
            <w:vAlign w:val="bottom"/>
          </w:tcPr>
          <w:p w14:paraId="2A82FF25"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56</w:t>
            </w:r>
          </w:p>
        </w:tc>
      </w:tr>
      <w:tr w:rsidR="001C157C" w:rsidRPr="00DD07C6" w14:paraId="68034BA5" w14:textId="77777777" w:rsidTr="009344E2">
        <w:tc>
          <w:tcPr>
            <w:tcW w:w="2263" w:type="dxa"/>
            <w:vAlign w:val="bottom"/>
          </w:tcPr>
          <w:p w14:paraId="00F79564"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2</w:t>
            </w:r>
          </w:p>
        </w:tc>
        <w:tc>
          <w:tcPr>
            <w:tcW w:w="851" w:type="dxa"/>
            <w:vAlign w:val="bottom"/>
          </w:tcPr>
          <w:p w14:paraId="352ADEE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6</w:t>
            </w:r>
          </w:p>
        </w:tc>
        <w:tc>
          <w:tcPr>
            <w:tcW w:w="1559" w:type="dxa"/>
            <w:vAlign w:val="bottom"/>
          </w:tcPr>
          <w:p w14:paraId="48B5A83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53</w:t>
            </w:r>
          </w:p>
        </w:tc>
        <w:tc>
          <w:tcPr>
            <w:tcW w:w="2410" w:type="dxa"/>
            <w:vAlign w:val="bottom"/>
          </w:tcPr>
          <w:p w14:paraId="7C02638F"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02</w:t>
            </w:r>
          </w:p>
        </w:tc>
        <w:tc>
          <w:tcPr>
            <w:tcW w:w="2268" w:type="dxa"/>
            <w:vAlign w:val="bottom"/>
          </w:tcPr>
          <w:p w14:paraId="02B261EF"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0</w:t>
            </w:r>
          </w:p>
        </w:tc>
        <w:tc>
          <w:tcPr>
            <w:tcW w:w="3248" w:type="dxa"/>
            <w:vAlign w:val="bottom"/>
          </w:tcPr>
          <w:p w14:paraId="1063C067"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02</w:t>
            </w:r>
          </w:p>
        </w:tc>
        <w:tc>
          <w:tcPr>
            <w:tcW w:w="1349" w:type="dxa"/>
            <w:vAlign w:val="bottom"/>
          </w:tcPr>
          <w:p w14:paraId="5DD8FA3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19</w:t>
            </w:r>
          </w:p>
        </w:tc>
      </w:tr>
      <w:tr w:rsidR="001C157C" w:rsidRPr="00DD07C6" w14:paraId="77C11246" w14:textId="77777777" w:rsidTr="009344E2">
        <w:tc>
          <w:tcPr>
            <w:tcW w:w="2263" w:type="dxa"/>
            <w:vAlign w:val="bottom"/>
          </w:tcPr>
          <w:p w14:paraId="6179DFF7" w14:textId="77777777" w:rsidR="001C157C" w:rsidRPr="00DD07C6" w:rsidRDefault="001C157C" w:rsidP="00A05687">
            <w:pPr>
              <w:rPr>
                <w:rFonts w:cstheme="minorHAnsi"/>
                <w:b/>
                <w:color w:val="000000"/>
                <w:sz w:val="22"/>
                <w:szCs w:val="22"/>
              </w:rPr>
            </w:pPr>
            <w:proofErr w:type="spellStart"/>
            <w:r w:rsidRPr="00DD07C6">
              <w:rPr>
                <w:rFonts w:cstheme="minorHAnsi"/>
                <w:b/>
                <w:color w:val="000000"/>
                <w:sz w:val="20"/>
                <w:szCs w:val="20"/>
              </w:rPr>
              <w:t>FitzKidz</w:t>
            </w:r>
            <w:proofErr w:type="spellEnd"/>
          </w:p>
        </w:tc>
        <w:tc>
          <w:tcPr>
            <w:tcW w:w="851" w:type="dxa"/>
            <w:vAlign w:val="bottom"/>
          </w:tcPr>
          <w:p w14:paraId="1B91FD92" w14:textId="77777777" w:rsidR="001C157C" w:rsidRPr="00DD07C6" w:rsidRDefault="001C157C" w:rsidP="00A05687">
            <w:pPr>
              <w:rPr>
                <w:rFonts w:cstheme="minorHAnsi"/>
                <w:color w:val="000000"/>
                <w:sz w:val="22"/>
                <w:szCs w:val="22"/>
              </w:rPr>
            </w:pPr>
          </w:p>
        </w:tc>
        <w:tc>
          <w:tcPr>
            <w:tcW w:w="1559" w:type="dxa"/>
            <w:vAlign w:val="bottom"/>
          </w:tcPr>
          <w:p w14:paraId="4AB980A9" w14:textId="77777777" w:rsidR="001C157C" w:rsidRPr="00DD07C6" w:rsidRDefault="001C157C" w:rsidP="00A05687">
            <w:pPr>
              <w:jc w:val="right"/>
              <w:rPr>
                <w:rFonts w:cstheme="minorHAnsi"/>
                <w:color w:val="000000"/>
                <w:sz w:val="22"/>
                <w:szCs w:val="22"/>
              </w:rPr>
            </w:pPr>
          </w:p>
        </w:tc>
        <w:tc>
          <w:tcPr>
            <w:tcW w:w="2410" w:type="dxa"/>
            <w:vAlign w:val="bottom"/>
          </w:tcPr>
          <w:p w14:paraId="4989BD31" w14:textId="77777777" w:rsidR="001C157C" w:rsidRPr="00DD07C6" w:rsidRDefault="001C157C" w:rsidP="00A05687">
            <w:pPr>
              <w:rPr>
                <w:rFonts w:cstheme="minorHAnsi"/>
                <w:sz w:val="20"/>
                <w:szCs w:val="20"/>
              </w:rPr>
            </w:pPr>
          </w:p>
        </w:tc>
        <w:tc>
          <w:tcPr>
            <w:tcW w:w="2268" w:type="dxa"/>
            <w:vAlign w:val="bottom"/>
          </w:tcPr>
          <w:p w14:paraId="442BECEC" w14:textId="77777777" w:rsidR="001C157C" w:rsidRPr="00DD07C6" w:rsidRDefault="001C157C" w:rsidP="00A05687">
            <w:pPr>
              <w:rPr>
                <w:rFonts w:cstheme="minorHAnsi"/>
                <w:sz w:val="20"/>
                <w:szCs w:val="20"/>
              </w:rPr>
            </w:pPr>
          </w:p>
        </w:tc>
        <w:tc>
          <w:tcPr>
            <w:tcW w:w="3248" w:type="dxa"/>
            <w:vAlign w:val="bottom"/>
          </w:tcPr>
          <w:p w14:paraId="642CF7B1" w14:textId="77777777" w:rsidR="001C157C" w:rsidRPr="00DD07C6" w:rsidRDefault="001C157C" w:rsidP="00A05687">
            <w:pPr>
              <w:jc w:val="right"/>
              <w:rPr>
                <w:rFonts w:cstheme="minorHAnsi"/>
                <w:color w:val="000000"/>
                <w:sz w:val="22"/>
                <w:szCs w:val="22"/>
              </w:rPr>
            </w:pPr>
          </w:p>
        </w:tc>
        <w:tc>
          <w:tcPr>
            <w:tcW w:w="1349" w:type="dxa"/>
            <w:vAlign w:val="bottom"/>
          </w:tcPr>
          <w:p w14:paraId="2C2738F6" w14:textId="77777777" w:rsidR="001C157C" w:rsidRPr="00DD07C6" w:rsidRDefault="001C157C" w:rsidP="00A05687">
            <w:pPr>
              <w:rPr>
                <w:rFonts w:cstheme="minorHAnsi"/>
                <w:sz w:val="20"/>
                <w:szCs w:val="20"/>
              </w:rPr>
            </w:pPr>
          </w:p>
        </w:tc>
      </w:tr>
      <w:tr w:rsidR="001C157C" w:rsidRPr="00DD07C6" w14:paraId="46EE495C" w14:textId="77777777" w:rsidTr="009344E2">
        <w:tc>
          <w:tcPr>
            <w:tcW w:w="2263" w:type="dxa"/>
            <w:vAlign w:val="bottom"/>
          </w:tcPr>
          <w:p w14:paraId="44E710A0"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1</w:t>
            </w:r>
          </w:p>
        </w:tc>
        <w:tc>
          <w:tcPr>
            <w:tcW w:w="851" w:type="dxa"/>
            <w:vAlign w:val="bottom"/>
          </w:tcPr>
          <w:p w14:paraId="6F75941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5</w:t>
            </w:r>
          </w:p>
        </w:tc>
        <w:tc>
          <w:tcPr>
            <w:tcW w:w="1559" w:type="dxa"/>
            <w:vAlign w:val="bottom"/>
          </w:tcPr>
          <w:p w14:paraId="0CBEA7D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50</w:t>
            </w:r>
          </w:p>
        </w:tc>
        <w:tc>
          <w:tcPr>
            <w:tcW w:w="2410" w:type="dxa"/>
            <w:vAlign w:val="bottom"/>
          </w:tcPr>
          <w:p w14:paraId="0938F42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01</w:t>
            </w:r>
          </w:p>
        </w:tc>
        <w:tc>
          <w:tcPr>
            <w:tcW w:w="2268" w:type="dxa"/>
            <w:vAlign w:val="bottom"/>
          </w:tcPr>
          <w:p w14:paraId="68FABC2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0</w:t>
            </w:r>
          </w:p>
        </w:tc>
        <w:tc>
          <w:tcPr>
            <w:tcW w:w="3248" w:type="dxa"/>
            <w:vAlign w:val="bottom"/>
          </w:tcPr>
          <w:p w14:paraId="761205E7"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430</w:t>
            </w:r>
          </w:p>
        </w:tc>
        <w:tc>
          <w:tcPr>
            <w:tcW w:w="1349" w:type="dxa"/>
            <w:vAlign w:val="bottom"/>
          </w:tcPr>
          <w:p w14:paraId="2C795CEA"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72</w:t>
            </w:r>
          </w:p>
        </w:tc>
      </w:tr>
      <w:tr w:rsidR="001C157C" w:rsidRPr="00DD07C6" w14:paraId="7A55E749" w14:textId="77777777" w:rsidTr="009344E2">
        <w:tc>
          <w:tcPr>
            <w:tcW w:w="2263" w:type="dxa"/>
            <w:vAlign w:val="bottom"/>
          </w:tcPr>
          <w:p w14:paraId="3E812BC8"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2</w:t>
            </w:r>
          </w:p>
        </w:tc>
        <w:tc>
          <w:tcPr>
            <w:tcW w:w="851" w:type="dxa"/>
            <w:vAlign w:val="bottom"/>
          </w:tcPr>
          <w:p w14:paraId="7C797DEE"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5</w:t>
            </w:r>
          </w:p>
        </w:tc>
        <w:tc>
          <w:tcPr>
            <w:tcW w:w="1559" w:type="dxa"/>
            <w:vAlign w:val="bottom"/>
          </w:tcPr>
          <w:p w14:paraId="5BE11157"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42</w:t>
            </w:r>
          </w:p>
        </w:tc>
        <w:tc>
          <w:tcPr>
            <w:tcW w:w="2410" w:type="dxa"/>
            <w:vAlign w:val="bottom"/>
          </w:tcPr>
          <w:p w14:paraId="64631670"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89</w:t>
            </w:r>
          </w:p>
        </w:tc>
        <w:tc>
          <w:tcPr>
            <w:tcW w:w="2268" w:type="dxa"/>
            <w:vAlign w:val="bottom"/>
          </w:tcPr>
          <w:p w14:paraId="4860ACB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37</w:t>
            </w:r>
          </w:p>
        </w:tc>
        <w:tc>
          <w:tcPr>
            <w:tcW w:w="3248" w:type="dxa"/>
            <w:vAlign w:val="bottom"/>
          </w:tcPr>
          <w:p w14:paraId="3FCFB7A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420</w:t>
            </w:r>
          </w:p>
        </w:tc>
        <w:tc>
          <w:tcPr>
            <w:tcW w:w="1349" w:type="dxa"/>
            <w:vAlign w:val="bottom"/>
          </w:tcPr>
          <w:p w14:paraId="1EC4AE0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74</w:t>
            </w:r>
          </w:p>
        </w:tc>
      </w:tr>
      <w:tr w:rsidR="001C157C" w:rsidRPr="00DD07C6" w14:paraId="166EA2E4" w14:textId="77777777" w:rsidTr="009344E2">
        <w:tc>
          <w:tcPr>
            <w:tcW w:w="2263" w:type="dxa"/>
            <w:vAlign w:val="bottom"/>
          </w:tcPr>
          <w:p w14:paraId="4C96CF0F"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3</w:t>
            </w:r>
          </w:p>
        </w:tc>
        <w:tc>
          <w:tcPr>
            <w:tcW w:w="851" w:type="dxa"/>
            <w:vAlign w:val="bottom"/>
          </w:tcPr>
          <w:p w14:paraId="50924FE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8</w:t>
            </w:r>
          </w:p>
        </w:tc>
        <w:tc>
          <w:tcPr>
            <w:tcW w:w="1559" w:type="dxa"/>
            <w:vAlign w:val="bottom"/>
          </w:tcPr>
          <w:p w14:paraId="180F7E5A"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03</w:t>
            </w:r>
          </w:p>
        </w:tc>
        <w:tc>
          <w:tcPr>
            <w:tcW w:w="2410" w:type="dxa"/>
            <w:vAlign w:val="bottom"/>
          </w:tcPr>
          <w:p w14:paraId="256EEFB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86</w:t>
            </w:r>
          </w:p>
        </w:tc>
        <w:tc>
          <w:tcPr>
            <w:tcW w:w="2268" w:type="dxa"/>
            <w:vAlign w:val="bottom"/>
          </w:tcPr>
          <w:p w14:paraId="2BEF92C8"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2</w:t>
            </w:r>
          </w:p>
        </w:tc>
        <w:tc>
          <w:tcPr>
            <w:tcW w:w="3248" w:type="dxa"/>
            <w:vAlign w:val="bottom"/>
          </w:tcPr>
          <w:p w14:paraId="20DEBED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79</w:t>
            </w:r>
          </w:p>
        </w:tc>
        <w:tc>
          <w:tcPr>
            <w:tcW w:w="1349" w:type="dxa"/>
            <w:vAlign w:val="bottom"/>
          </w:tcPr>
          <w:p w14:paraId="1C4B790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37</w:t>
            </w:r>
          </w:p>
        </w:tc>
      </w:tr>
      <w:tr w:rsidR="001C157C" w:rsidRPr="00DD07C6" w14:paraId="745299A4" w14:textId="77777777" w:rsidTr="009344E2">
        <w:tc>
          <w:tcPr>
            <w:tcW w:w="2263" w:type="dxa"/>
            <w:vAlign w:val="bottom"/>
          </w:tcPr>
          <w:p w14:paraId="2D6BB1C9"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4</w:t>
            </w:r>
          </w:p>
        </w:tc>
        <w:tc>
          <w:tcPr>
            <w:tcW w:w="851" w:type="dxa"/>
            <w:vAlign w:val="bottom"/>
          </w:tcPr>
          <w:p w14:paraId="1790454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6</w:t>
            </w:r>
          </w:p>
        </w:tc>
        <w:tc>
          <w:tcPr>
            <w:tcW w:w="1559" w:type="dxa"/>
            <w:vAlign w:val="bottom"/>
          </w:tcPr>
          <w:p w14:paraId="14BDDBA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91</w:t>
            </w:r>
          </w:p>
        </w:tc>
        <w:tc>
          <w:tcPr>
            <w:tcW w:w="2410" w:type="dxa"/>
            <w:vAlign w:val="bottom"/>
          </w:tcPr>
          <w:p w14:paraId="529F837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78</w:t>
            </w:r>
          </w:p>
        </w:tc>
        <w:tc>
          <w:tcPr>
            <w:tcW w:w="2268" w:type="dxa"/>
            <w:vAlign w:val="bottom"/>
          </w:tcPr>
          <w:p w14:paraId="4C83F74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1</w:t>
            </w:r>
          </w:p>
        </w:tc>
        <w:tc>
          <w:tcPr>
            <w:tcW w:w="3248" w:type="dxa"/>
            <w:vAlign w:val="bottom"/>
          </w:tcPr>
          <w:p w14:paraId="7DB2205A"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57</w:t>
            </w:r>
          </w:p>
        </w:tc>
        <w:tc>
          <w:tcPr>
            <w:tcW w:w="1349" w:type="dxa"/>
            <w:vAlign w:val="bottom"/>
          </w:tcPr>
          <w:p w14:paraId="35901A6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35</w:t>
            </w:r>
          </w:p>
        </w:tc>
      </w:tr>
      <w:tr w:rsidR="001C157C" w:rsidRPr="00DD07C6" w14:paraId="03191F73" w14:textId="77777777" w:rsidTr="009344E2">
        <w:tc>
          <w:tcPr>
            <w:tcW w:w="2263" w:type="dxa"/>
            <w:vAlign w:val="bottom"/>
          </w:tcPr>
          <w:p w14:paraId="1FDD24D0"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5</w:t>
            </w:r>
          </w:p>
        </w:tc>
        <w:tc>
          <w:tcPr>
            <w:tcW w:w="851" w:type="dxa"/>
            <w:vAlign w:val="bottom"/>
          </w:tcPr>
          <w:p w14:paraId="01D9F95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9</w:t>
            </w:r>
          </w:p>
        </w:tc>
        <w:tc>
          <w:tcPr>
            <w:tcW w:w="1559" w:type="dxa"/>
            <w:vAlign w:val="bottom"/>
          </w:tcPr>
          <w:p w14:paraId="223F0D7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46</w:t>
            </w:r>
          </w:p>
        </w:tc>
        <w:tc>
          <w:tcPr>
            <w:tcW w:w="2410" w:type="dxa"/>
            <w:vAlign w:val="bottom"/>
          </w:tcPr>
          <w:p w14:paraId="67F3808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67</w:t>
            </w:r>
          </w:p>
        </w:tc>
        <w:tc>
          <w:tcPr>
            <w:tcW w:w="2268" w:type="dxa"/>
            <w:vAlign w:val="bottom"/>
          </w:tcPr>
          <w:p w14:paraId="039732D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6</w:t>
            </w:r>
          </w:p>
        </w:tc>
        <w:tc>
          <w:tcPr>
            <w:tcW w:w="3248" w:type="dxa"/>
            <w:vAlign w:val="bottom"/>
          </w:tcPr>
          <w:p w14:paraId="5A85E327"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45</w:t>
            </w:r>
          </w:p>
        </w:tc>
        <w:tc>
          <w:tcPr>
            <w:tcW w:w="1349" w:type="dxa"/>
            <w:vAlign w:val="bottom"/>
          </w:tcPr>
          <w:p w14:paraId="5D683DD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99</w:t>
            </w:r>
          </w:p>
        </w:tc>
      </w:tr>
      <w:tr w:rsidR="001C157C" w:rsidRPr="00DD07C6" w14:paraId="19264441" w14:textId="77777777" w:rsidTr="009344E2">
        <w:tc>
          <w:tcPr>
            <w:tcW w:w="2263" w:type="dxa"/>
            <w:vAlign w:val="bottom"/>
          </w:tcPr>
          <w:p w14:paraId="75D8370C" w14:textId="77777777" w:rsidR="001C157C" w:rsidRPr="00DD07C6" w:rsidRDefault="001C157C" w:rsidP="00A05687">
            <w:pPr>
              <w:rPr>
                <w:rFonts w:cstheme="minorHAnsi"/>
                <w:b/>
                <w:color w:val="000000"/>
                <w:sz w:val="22"/>
                <w:szCs w:val="22"/>
              </w:rPr>
            </w:pPr>
            <w:r w:rsidRPr="00DD07C6">
              <w:rPr>
                <w:rFonts w:cstheme="minorHAnsi"/>
                <w:b/>
                <w:color w:val="000000"/>
                <w:sz w:val="20"/>
                <w:szCs w:val="20"/>
              </w:rPr>
              <w:t>TSM</w:t>
            </w:r>
          </w:p>
        </w:tc>
        <w:tc>
          <w:tcPr>
            <w:tcW w:w="851" w:type="dxa"/>
            <w:vAlign w:val="bottom"/>
          </w:tcPr>
          <w:p w14:paraId="02C4B104" w14:textId="77777777" w:rsidR="001C157C" w:rsidRPr="00DD07C6" w:rsidRDefault="001C157C" w:rsidP="00A05687">
            <w:pPr>
              <w:rPr>
                <w:rFonts w:cstheme="minorHAnsi"/>
                <w:color w:val="000000"/>
                <w:sz w:val="22"/>
                <w:szCs w:val="22"/>
              </w:rPr>
            </w:pPr>
          </w:p>
        </w:tc>
        <w:tc>
          <w:tcPr>
            <w:tcW w:w="1559" w:type="dxa"/>
            <w:vAlign w:val="bottom"/>
          </w:tcPr>
          <w:p w14:paraId="4EC78EFD" w14:textId="77777777" w:rsidR="001C157C" w:rsidRPr="00DD07C6" w:rsidRDefault="001C157C" w:rsidP="00A05687">
            <w:pPr>
              <w:jc w:val="right"/>
              <w:rPr>
                <w:rFonts w:cstheme="minorHAnsi"/>
                <w:color w:val="000000"/>
                <w:sz w:val="22"/>
                <w:szCs w:val="22"/>
              </w:rPr>
            </w:pPr>
          </w:p>
        </w:tc>
        <w:tc>
          <w:tcPr>
            <w:tcW w:w="2410" w:type="dxa"/>
            <w:vAlign w:val="bottom"/>
          </w:tcPr>
          <w:p w14:paraId="58C56404" w14:textId="77777777" w:rsidR="001C157C" w:rsidRPr="00DD07C6" w:rsidRDefault="001C157C" w:rsidP="00A05687">
            <w:pPr>
              <w:rPr>
                <w:rFonts w:cstheme="minorHAnsi"/>
                <w:sz w:val="20"/>
                <w:szCs w:val="20"/>
              </w:rPr>
            </w:pPr>
          </w:p>
        </w:tc>
        <w:tc>
          <w:tcPr>
            <w:tcW w:w="2268" w:type="dxa"/>
            <w:vAlign w:val="bottom"/>
          </w:tcPr>
          <w:p w14:paraId="279AD1B6" w14:textId="77777777" w:rsidR="001C157C" w:rsidRPr="00DD07C6" w:rsidRDefault="001C157C" w:rsidP="00A05687">
            <w:pPr>
              <w:rPr>
                <w:rFonts w:cstheme="minorHAnsi"/>
                <w:sz w:val="20"/>
                <w:szCs w:val="20"/>
              </w:rPr>
            </w:pPr>
          </w:p>
        </w:tc>
        <w:tc>
          <w:tcPr>
            <w:tcW w:w="3248" w:type="dxa"/>
            <w:vAlign w:val="bottom"/>
          </w:tcPr>
          <w:p w14:paraId="796BE7F0" w14:textId="77777777" w:rsidR="001C157C" w:rsidRPr="00DD07C6" w:rsidRDefault="001C157C" w:rsidP="00A05687">
            <w:pPr>
              <w:jc w:val="right"/>
              <w:rPr>
                <w:rFonts w:cstheme="minorHAnsi"/>
                <w:color w:val="000000"/>
                <w:sz w:val="22"/>
                <w:szCs w:val="22"/>
              </w:rPr>
            </w:pPr>
          </w:p>
        </w:tc>
        <w:tc>
          <w:tcPr>
            <w:tcW w:w="1349" w:type="dxa"/>
            <w:vAlign w:val="bottom"/>
          </w:tcPr>
          <w:p w14:paraId="3BADE490" w14:textId="77777777" w:rsidR="001C157C" w:rsidRPr="00DD07C6" w:rsidRDefault="001C157C" w:rsidP="00A05687">
            <w:pPr>
              <w:rPr>
                <w:rFonts w:cstheme="minorHAnsi"/>
                <w:sz w:val="20"/>
                <w:szCs w:val="20"/>
              </w:rPr>
            </w:pPr>
          </w:p>
        </w:tc>
      </w:tr>
      <w:tr w:rsidR="001C157C" w:rsidRPr="00DD07C6" w14:paraId="2DF1EB6D" w14:textId="77777777" w:rsidTr="009344E2">
        <w:tc>
          <w:tcPr>
            <w:tcW w:w="2263" w:type="dxa"/>
            <w:vAlign w:val="bottom"/>
          </w:tcPr>
          <w:p w14:paraId="6C152037"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1</w:t>
            </w:r>
          </w:p>
        </w:tc>
        <w:tc>
          <w:tcPr>
            <w:tcW w:w="851" w:type="dxa"/>
            <w:vAlign w:val="bottom"/>
          </w:tcPr>
          <w:p w14:paraId="0181DD70"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8</w:t>
            </w:r>
          </w:p>
        </w:tc>
        <w:tc>
          <w:tcPr>
            <w:tcW w:w="1559" w:type="dxa"/>
            <w:vAlign w:val="bottom"/>
          </w:tcPr>
          <w:p w14:paraId="6E18C41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03</w:t>
            </w:r>
          </w:p>
        </w:tc>
        <w:tc>
          <w:tcPr>
            <w:tcW w:w="2410" w:type="dxa"/>
            <w:vAlign w:val="bottom"/>
          </w:tcPr>
          <w:p w14:paraId="47286FBE"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80</w:t>
            </w:r>
          </w:p>
        </w:tc>
        <w:tc>
          <w:tcPr>
            <w:tcW w:w="2268" w:type="dxa"/>
            <w:vAlign w:val="bottom"/>
          </w:tcPr>
          <w:p w14:paraId="75539DE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39</w:t>
            </w:r>
          </w:p>
        </w:tc>
        <w:tc>
          <w:tcPr>
            <w:tcW w:w="3248" w:type="dxa"/>
            <w:vAlign w:val="bottom"/>
          </w:tcPr>
          <w:p w14:paraId="23DE2EA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24</w:t>
            </w:r>
          </w:p>
        </w:tc>
        <w:tc>
          <w:tcPr>
            <w:tcW w:w="1349" w:type="dxa"/>
            <w:vAlign w:val="bottom"/>
          </w:tcPr>
          <w:p w14:paraId="1DB117FC"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60</w:t>
            </w:r>
          </w:p>
        </w:tc>
      </w:tr>
      <w:tr w:rsidR="001C157C" w:rsidRPr="00DD07C6" w14:paraId="5D6F37A9" w14:textId="77777777" w:rsidTr="009344E2">
        <w:tc>
          <w:tcPr>
            <w:tcW w:w="2263" w:type="dxa"/>
            <w:vAlign w:val="bottom"/>
          </w:tcPr>
          <w:p w14:paraId="34E17603"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2</w:t>
            </w:r>
          </w:p>
        </w:tc>
        <w:tc>
          <w:tcPr>
            <w:tcW w:w="851" w:type="dxa"/>
            <w:vAlign w:val="bottom"/>
          </w:tcPr>
          <w:p w14:paraId="48791A85"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1</w:t>
            </w:r>
          </w:p>
        </w:tc>
        <w:tc>
          <w:tcPr>
            <w:tcW w:w="1559" w:type="dxa"/>
            <w:vAlign w:val="bottom"/>
          </w:tcPr>
          <w:p w14:paraId="68FB3A7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49</w:t>
            </w:r>
          </w:p>
        </w:tc>
        <w:tc>
          <w:tcPr>
            <w:tcW w:w="2410" w:type="dxa"/>
            <w:vAlign w:val="bottom"/>
          </w:tcPr>
          <w:p w14:paraId="08FE61B1"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71</w:t>
            </w:r>
          </w:p>
        </w:tc>
        <w:tc>
          <w:tcPr>
            <w:tcW w:w="2268" w:type="dxa"/>
            <w:vAlign w:val="bottom"/>
          </w:tcPr>
          <w:p w14:paraId="21F665D8"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8</w:t>
            </w:r>
          </w:p>
        </w:tc>
        <w:tc>
          <w:tcPr>
            <w:tcW w:w="3248" w:type="dxa"/>
            <w:vAlign w:val="bottom"/>
          </w:tcPr>
          <w:p w14:paraId="04ADDF3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67</w:t>
            </w:r>
          </w:p>
        </w:tc>
        <w:tc>
          <w:tcPr>
            <w:tcW w:w="1349" w:type="dxa"/>
            <w:vAlign w:val="bottom"/>
          </w:tcPr>
          <w:p w14:paraId="1D583ED5"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12</w:t>
            </w:r>
          </w:p>
        </w:tc>
      </w:tr>
      <w:tr w:rsidR="001C157C" w:rsidRPr="00DD07C6" w14:paraId="3042097C" w14:textId="77777777" w:rsidTr="009344E2">
        <w:tc>
          <w:tcPr>
            <w:tcW w:w="2263" w:type="dxa"/>
            <w:vAlign w:val="bottom"/>
          </w:tcPr>
          <w:p w14:paraId="0EB736C6" w14:textId="77777777" w:rsidR="001C157C" w:rsidRPr="00DD07C6" w:rsidRDefault="001C157C" w:rsidP="00A05687">
            <w:pPr>
              <w:rPr>
                <w:rFonts w:cstheme="minorHAnsi"/>
                <w:b/>
                <w:color w:val="000000"/>
                <w:sz w:val="22"/>
                <w:szCs w:val="22"/>
              </w:rPr>
            </w:pPr>
            <w:proofErr w:type="spellStart"/>
            <w:r w:rsidRPr="00DD07C6">
              <w:rPr>
                <w:rFonts w:cstheme="minorHAnsi"/>
                <w:b/>
                <w:color w:val="000000"/>
                <w:sz w:val="20"/>
                <w:szCs w:val="20"/>
              </w:rPr>
              <w:t>Nimco</w:t>
            </w:r>
            <w:proofErr w:type="spellEnd"/>
          </w:p>
        </w:tc>
        <w:tc>
          <w:tcPr>
            <w:tcW w:w="851" w:type="dxa"/>
            <w:vAlign w:val="bottom"/>
          </w:tcPr>
          <w:p w14:paraId="25BCFE62" w14:textId="77777777" w:rsidR="001C157C" w:rsidRPr="00DD07C6" w:rsidRDefault="001C157C" w:rsidP="00A05687">
            <w:pPr>
              <w:rPr>
                <w:rFonts w:cstheme="minorHAnsi"/>
                <w:color w:val="000000"/>
                <w:sz w:val="22"/>
                <w:szCs w:val="22"/>
              </w:rPr>
            </w:pPr>
          </w:p>
        </w:tc>
        <w:tc>
          <w:tcPr>
            <w:tcW w:w="1559" w:type="dxa"/>
            <w:vAlign w:val="bottom"/>
          </w:tcPr>
          <w:p w14:paraId="5E77AEC5" w14:textId="77777777" w:rsidR="001C157C" w:rsidRPr="00DD07C6" w:rsidRDefault="001C157C" w:rsidP="00A05687">
            <w:pPr>
              <w:jc w:val="right"/>
              <w:rPr>
                <w:rFonts w:cstheme="minorHAnsi"/>
                <w:color w:val="000000"/>
                <w:sz w:val="22"/>
                <w:szCs w:val="22"/>
              </w:rPr>
            </w:pPr>
          </w:p>
        </w:tc>
        <w:tc>
          <w:tcPr>
            <w:tcW w:w="2410" w:type="dxa"/>
            <w:vAlign w:val="bottom"/>
          </w:tcPr>
          <w:p w14:paraId="3078AC1C" w14:textId="77777777" w:rsidR="001C157C" w:rsidRPr="00DD07C6" w:rsidRDefault="001C157C" w:rsidP="00A05687">
            <w:pPr>
              <w:rPr>
                <w:rFonts w:cstheme="minorHAnsi"/>
                <w:sz w:val="20"/>
                <w:szCs w:val="20"/>
              </w:rPr>
            </w:pPr>
          </w:p>
        </w:tc>
        <w:tc>
          <w:tcPr>
            <w:tcW w:w="2268" w:type="dxa"/>
            <w:vAlign w:val="bottom"/>
          </w:tcPr>
          <w:p w14:paraId="206F8145" w14:textId="77777777" w:rsidR="001C157C" w:rsidRPr="00DD07C6" w:rsidRDefault="001C157C" w:rsidP="00A05687">
            <w:pPr>
              <w:rPr>
                <w:rFonts w:cstheme="minorHAnsi"/>
                <w:sz w:val="20"/>
                <w:szCs w:val="20"/>
              </w:rPr>
            </w:pPr>
          </w:p>
        </w:tc>
        <w:tc>
          <w:tcPr>
            <w:tcW w:w="3248" w:type="dxa"/>
            <w:vAlign w:val="bottom"/>
          </w:tcPr>
          <w:p w14:paraId="70BEF866" w14:textId="77777777" w:rsidR="001C157C" w:rsidRPr="00DD07C6" w:rsidRDefault="001C157C" w:rsidP="00A05687">
            <w:pPr>
              <w:jc w:val="right"/>
              <w:rPr>
                <w:rFonts w:cstheme="minorHAnsi"/>
                <w:color w:val="000000"/>
                <w:sz w:val="22"/>
                <w:szCs w:val="22"/>
              </w:rPr>
            </w:pPr>
          </w:p>
        </w:tc>
        <w:tc>
          <w:tcPr>
            <w:tcW w:w="1349" w:type="dxa"/>
            <w:vAlign w:val="bottom"/>
          </w:tcPr>
          <w:p w14:paraId="694C5411" w14:textId="77777777" w:rsidR="001C157C" w:rsidRPr="00DD07C6" w:rsidRDefault="001C157C" w:rsidP="00A05687">
            <w:pPr>
              <w:rPr>
                <w:rFonts w:cstheme="minorHAnsi"/>
                <w:sz w:val="20"/>
                <w:szCs w:val="20"/>
              </w:rPr>
            </w:pPr>
          </w:p>
        </w:tc>
      </w:tr>
      <w:tr w:rsidR="001C157C" w:rsidRPr="00DD07C6" w14:paraId="03C66E4F" w14:textId="77777777" w:rsidTr="009344E2">
        <w:tc>
          <w:tcPr>
            <w:tcW w:w="2263" w:type="dxa"/>
            <w:vAlign w:val="bottom"/>
          </w:tcPr>
          <w:p w14:paraId="7072B6CE"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1</w:t>
            </w:r>
          </w:p>
        </w:tc>
        <w:tc>
          <w:tcPr>
            <w:tcW w:w="851" w:type="dxa"/>
            <w:vAlign w:val="bottom"/>
          </w:tcPr>
          <w:p w14:paraId="7BDBF817"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41</w:t>
            </w:r>
          </w:p>
        </w:tc>
        <w:tc>
          <w:tcPr>
            <w:tcW w:w="1559" w:type="dxa"/>
            <w:vAlign w:val="bottom"/>
          </w:tcPr>
          <w:p w14:paraId="40C982EA"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90</w:t>
            </w:r>
          </w:p>
        </w:tc>
        <w:tc>
          <w:tcPr>
            <w:tcW w:w="2410" w:type="dxa"/>
            <w:vAlign w:val="bottom"/>
          </w:tcPr>
          <w:p w14:paraId="0DB02EE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04</w:t>
            </w:r>
          </w:p>
        </w:tc>
        <w:tc>
          <w:tcPr>
            <w:tcW w:w="2268" w:type="dxa"/>
            <w:vAlign w:val="bottom"/>
          </w:tcPr>
          <w:p w14:paraId="3B03992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36</w:t>
            </w:r>
          </w:p>
        </w:tc>
        <w:tc>
          <w:tcPr>
            <w:tcW w:w="3248" w:type="dxa"/>
            <w:vAlign w:val="bottom"/>
          </w:tcPr>
          <w:p w14:paraId="14181D9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512</w:t>
            </w:r>
          </w:p>
        </w:tc>
        <w:tc>
          <w:tcPr>
            <w:tcW w:w="1349" w:type="dxa"/>
            <w:vAlign w:val="bottom"/>
          </w:tcPr>
          <w:p w14:paraId="7C347701"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77</w:t>
            </w:r>
          </w:p>
        </w:tc>
      </w:tr>
      <w:tr w:rsidR="001C157C" w:rsidRPr="00DD07C6" w14:paraId="26BC379E" w14:textId="77777777" w:rsidTr="009344E2">
        <w:tc>
          <w:tcPr>
            <w:tcW w:w="2263" w:type="dxa"/>
            <w:vAlign w:val="bottom"/>
          </w:tcPr>
          <w:p w14:paraId="6E82736F"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2</w:t>
            </w:r>
          </w:p>
        </w:tc>
        <w:tc>
          <w:tcPr>
            <w:tcW w:w="851" w:type="dxa"/>
            <w:vAlign w:val="bottom"/>
          </w:tcPr>
          <w:p w14:paraId="1D93660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2</w:t>
            </w:r>
          </w:p>
        </w:tc>
        <w:tc>
          <w:tcPr>
            <w:tcW w:w="1559" w:type="dxa"/>
            <w:vAlign w:val="bottom"/>
          </w:tcPr>
          <w:p w14:paraId="3ABD17CB"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26</w:t>
            </w:r>
          </w:p>
        </w:tc>
        <w:tc>
          <w:tcPr>
            <w:tcW w:w="2410" w:type="dxa"/>
            <w:vAlign w:val="bottom"/>
          </w:tcPr>
          <w:p w14:paraId="0346A20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99</w:t>
            </w:r>
          </w:p>
        </w:tc>
        <w:tc>
          <w:tcPr>
            <w:tcW w:w="2268" w:type="dxa"/>
            <w:vAlign w:val="bottom"/>
          </w:tcPr>
          <w:p w14:paraId="47C209B5"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4</w:t>
            </w:r>
          </w:p>
        </w:tc>
        <w:tc>
          <w:tcPr>
            <w:tcW w:w="3248" w:type="dxa"/>
            <w:vAlign w:val="bottom"/>
          </w:tcPr>
          <w:p w14:paraId="79FB3C92"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40</w:t>
            </w:r>
          </w:p>
        </w:tc>
        <w:tc>
          <w:tcPr>
            <w:tcW w:w="1349" w:type="dxa"/>
            <w:vAlign w:val="bottom"/>
          </w:tcPr>
          <w:p w14:paraId="364F9963"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50</w:t>
            </w:r>
          </w:p>
        </w:tc>
      </w:tr>
      <w:tr w:rsidR="001C157C" w:rsidRPr="00DD07C6" w14:paraId="423FDD90" w14:textId="77777777" w:rsidTr="009344E2">
        <w:tc>
          <w:tcPr>
            <w:tcW w:w="2263" w:type="dxa"/>
            <w:vAlign w:val="bottom"/>
          </w:tcPr>
          <w:p w14:paraId="1DAE7B46" w14:textId="77777777" w:rsidR="001C157C" w:rsidRPr="00DD07C6" w:rsidRDefault="001C157C" w:rsidP="00A05687">
            <w:pPr>
              <w:rPr>
                <w:rFonts w:cstheme="minorHAnsi"/>
                <w:b/>
                <w:color w:val="FFFFFF"/>
                <w:sz w:val="22"/>
                <w:szCs w:val="22"/>
              </w:rPr>
            </w:pPr>
            <w:proofErr w:type="spellStart"/>
            <w:r w:rsidRPr="00DD07C6">
              <w:rPr>
                <w:rFonts w:cstheme="minorHAnsi"/>
                <w:b/>
                <w:color w:val="000000" w:themeColor="text1"/>
                <w:sz w:val="20"/>
                <w:szCs w:val="20"/>
              </w:rPr>
              <w:t>Piedro</w:t>
            </w:r>
            <w:proofErr w:type="spellEnd"/>
          </w:p>
        </w:tc>
        <w:tc>
          <w:tcPr>
            <w:tcW w:w="851" w:type="dxa"/>
            <w:vAlign w:val="bottom"/>
          </w:tcPr>
          <w:p w14:paraId="49BBDBDC" w14:textId="77777777" w:rsidR="001C157C" w:rsidRPr="00DD07C6" w:rsidRDefault="001C157C" w:rsidP="00A05687">
            <w:pPr>
              <w:rPr>
                <w:rFonts w:cstheme="minorHAnsi"/>
                <w:color w:val="FFFFFF"/>
                <w:sz w:val="22"/>
                <w:szCs w:val="22"/>
              </w:rPr>
            </w:pPr>
          </w:p>
        </w:tc>
        <w:tc>
          <w:tcPr>
            <w:tcW w:w="1559" w:type="dxa"/>
            <w:vAlign w:val="bottom"/>
          </w:tcPr>
          <w:p w14:paraId="46EE5FF0" w14:textId="77777777" w:rsidR="001C157C" w:rsidRPr="00DD07C6" w:rsidRDefault="001C157C" w:rsidP="00A05687">
            <w:pPr>
              <w:jc w:val="right"/>
              <w:rPr>
                <w:rFonts w:cstheme="minorHAnsi"/>
                <w:color w:val="000000"/>
                <w:sz w:val="22"/>
                <w:szCs w:val="22"/>
              </w:rPr>
            </w:pPr>
          </w:p>
        </w:tc>
        <w:tc>
          <w:tcPr>
            <w:tcW w:w="2410" w:type="dxa"/>
            <w:vAlign w:val="bottom"/>
          </w:tcPr>
          <w:p w14:paraId="41E34BEF" w14:textId="77777777" w:rsidR="001C157C" w:rsidRPr="00DD07C6" w:rsidRDefault="001C157C" w:rsidP="00A05687">
            <w:pPr>
              <w:rPr>
                <w:rFonts w:cstheme="minorHAnsi"/>
                <w:sz w:val="20"/>
                <w:szCs w:val="20"/>
              </w:rPr>
            </w:pPr>
          </w:p>
        </w:tc>
        <w:tc>
          <w:tcPr>
            <w:tcW w:w="2268" w:type="dxa"/>
            <w:vAlign w:val="bottom"/>
          </w:tcPr>
          <w:p w14:paraId="47E4F02F" w14:textId="77777777" w:rsidR="001C157C" w:rsidRPr="00DD07C6" w:rsidRDefault="001C157C" w:rsidP="00A05687">
            <w:pPr>
              <w:rPr>
                <w:rFonts w:cstheme="minorHAnsi"/>
                <w:sz w:val="20"/>
                <w:szCs w:val="20"/>
              </w:rPr>
            </w:pPr>
          </w:p>
        </w:tc>
        <w:tc>
          <w:tcPr>
            <w:tcW w:w="3248" w:type="dxa"/>
            <w:vAlign w:val="bottom"/>
          </w:tcPr>
          <w:p w14:paraId="34DF052E" w14:textId="77777777" w:rsidR="001C157C" w:rsidRPr="00DD07C6" w:rsidRDefault="001C157C" w:rsidP="00A05687">
            <w:pPr>
              <w:jc w:val="right"/>
              <w:rPr>
                <w:rFonts w:cstheme="minorHAnsi"/>
                <w:color w:val="000000"/>
                <w:sz w:val="22"/>
                <w:szCs w:val="22"/>
              </w:rPr>
            </w:pPr>
          </w:p>
        </w:tc>
        <w:tc>
          <w:tcPr>
            <w:tcW w:w="1349" w:type="dxa"/>
            <w:vAlign w:val="bottom"/>
          </w:tcPr>
          <w:p w14:paraId="6AD681D6" w14:textId="77777777" w:rsidR="001C157C" w:rsidRPr="00DD07C6" w:rsidRDefault="001C157C" w:rsidP="00A05687">
            <w:pPr>
              <w:rPr>
                <w:rFonts w:cstheme="minorHAnsi"/>
                <w:sz w:val="20"/>
                <w:szCs w:val="20"/>
              </w:rPr>
            </w:pPr>
          </w:p>
        </w:tc>
      </w:tr>
      <w:tr w:rsidR="001C157C" w:rsidRPr="00DD07C6" w14:paraId="0F241057" w14:textId="77777777" w:rsidTr="009344E2">
        <w:tc>
          <w:tcPr>
            <w:tcW w:w="2263" w:type="dxa"/>
            <w:vAlign w:val="bottom"/>
          </w:tcPr>
          <w:p w14:paraId="2723A9AB"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1</w:t>
            </w:r>
          </w:p>
        </w:tc>
        <w:tc>
          <w:tcPr>
            <w:tcW w:w="851" w:type="dxa"/>
            <w:vAlign w:val="bottom"/>
          </w:tcPr>
          <w:p w14:paraId="1E30BC1F"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38</w:t>
            </w:r>
          </w:p>
        </w:tc>
        <w:tc>
          <w:tcPr>
            <w:tcW w:w="1559" w:type="dxa"/>
            <w:vAlign w:val="bottom"/>
          </w:tcPr>
          <w:p w14:paraId="4EADB12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63</w:t>
            </w:r>
          </w:p>
        </w:tc>
        <w:tc>
          <w:tcPr>
            <w:tcW w:w="2410" w:type="dxa"/>
            <w:vAlign w:val="bottom"/>
          </w:tcPr>
          <w:p w14:paraId="7872E2DC"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99</w:t>
            </w:r>
          </w:p>
        </w:tc>
        <w:tc>
          <w:tcPr>
            <w:tcW w:w="2268" w:type="dxa"/>
            <w:vAlign w:val="bottom"/>
          </w:tcPr>
          <w:p w14:paraId="6A76181E"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38</w:t>
            </w:r>
          </w:p>
        </w:tc>
        <w:tc>
          <w:tcPr>
            <w:tcW w:w="3248" w:type="dxa"/>
            <w:vAlign w:val="bottom"/>
          </w:tcPr>
          <w:p w14:paraId="4F881D0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553.5</w:t>
            </w:r>
          </w:p>
        </w:tc>
        <w:tc>
          <w:tcPr>
            <w:tcW w:w="1349" w:type="dxa"/>
            <w:vAlign w:val="bottom"/>
          </w:tcPr>
          <w:p w14:paraId="33CE5F20"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10</w:t>
            </w:r>
          </w:p>
        </w:tc>
      </w:tr>
      <w:tr w:rsidR="001C157C" w:rsidRPr="00DD07C6" w14:paraId="13D8D746" w14:textId="77777777" w:rsidTr="009344E2">
        <w:tc>
          <w:tcPr>
            <w:tcW w:w="2263" w:type="dxa"/>
            <w:vAlign w:val="bottom"/>
          </w:tcPr>
          <w:p w14:paraId="7593988B" w14:textId="77777777" w:rsidR="001C157C" w:rsidRPr="00DD07C6" w:rsidRDefault="001C157C" w:rsidP="00A05687">
            <w:pPr>
              <w:jc w:val="right"/>
              <w:rPr>
                <w:rFonts w:cstheme="minorHAnsi"/>
                <w:b/>
                <w:color w:val="000000"/>
                <w:sz w:val="22"/>
                <w:szCs w:val="22"/>
              </w:rPr>
            </w:pPr>
            <w:r w:rsidRPr="00DD07C6">
              <w:rPr>
                <w:rFonts w:cstheme="minorHAnsi"/>
                <w:b/>
                <w:color w:val="000000"/>
                <w:sz w:val="20"/>
                <w:szCs w:val="20"/>
              </w:rPr>
              <w:t>2</w:t>
            </w:r>
          </w:p>
        </w:tc>
        <w:tc>
          <w:tcPr>
            <w:tcW w:w="851" w:type="dxa"/>
            <w:vAlign w:val="bottom"/>
          </w:tcPr>
          <w:p w14:paraId="3A4FFC84"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7</w:t>
            </w:r>
          </w:p>
        </w:tc>
        <w:tc>
          <w:tcPr>
            <w:tcW w:w="1559" w:type="dxa"/>
            <w:vAlign w:val="bottom"/>
          </w:tcPr>
          <w:p w14:paraId="29971CB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96</w:t>
            </w:r>
          </w:p>
        </w:tc>
        <w:tc>
          <w:tcPr>
            <w:tcW w:w="2410" w:type="dxa"/>
            <w:vAlign w:val="bottom"/>
          </w:tcPr>
          <w:p w14:paraId="253533E8"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90</w:t>
            </w:r>
          </w:p>
        </w:tc>
        <w:tc>
          <w:tcPr>
            <w:tcW w:w="2268" w:type="dxa"/>
            <w:vAlign w:val="bottom"/>
          </w:tcPr>
          <w:p w14:paraId="05151131"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0.46</w:t>
            </w:r>
          </w:p>
        </w:tc>
        <w:tc>
          <w:tcPr>
            <w:tcW w:w="3248" w:type="dxa"/>
            <w:vAlign w:val="bottom"/>
          </w:tcPr>
          <w:p w14:paraId="14414A56"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292</w:t>
            </w:r>
          </w:p>
        </w:tc>
        <w:tc>
          <w:tcPr>
            <w:tcW w:w="1349" w:type="dxa"/>
            <w:vAlign w:val="bottom"/>
          </w:tcPr>
          <w:p w14:paraId="27CD8E4D" w14:textId="77777777" w:rsidR="001C157C" w:rsidRPr="00DD07C6" w:rsidRDefault="001C157C" w:rsidP="00A05687">
            <w:pPr>
              <w:jc w:val="right"/>
              <w:rPr>
                <w:rFonts w:cstheme="minorHAnsi"/>
                <w:color w:val="000000"/>
                <w:sz w:val="22"/>
                <w:szCs w:val="22"/>
              </w:rPr>
            </w:pPr>
            <w:r w:rsidRPr="00DD07C6">
              <w:rPr>
                <w:rFonts w:cstheme="minorHAnsi"/>
                <w:color w:val="000000"/>
                <w:sz w:val="22"/>
                <w:szCs w:val="22"/>
              </w:rPr>
              <w:t>1.49</w:t>
            </w:r>
          </w:p>
        </w:tc>
      </w:tr>
      <w:tr w:rsidR="001C157C" w:rsidRPr="00DD07C6" w14:paraId="2CFC45D6" w14:textId="77777777" w:rsidTr="009344E2">
        <w:tc>
          <w:tcPr>
            <w:tcW w:w="2263" w:type="dxa"/>
            <w:vAlign w:val="bottom"/>
          </w:tcPr>
          <w:p w14:paraId="00C74DDC"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Mean</w:t>
            </w:r>
          </w:p>
        </w:tc>
        <w:tc>
          <w:tcPr>
            <w:tcW w:w="851" w:type="dxa"/>
          </w:tcPr>
          <w:p w14:paraId="79029196"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559" w:type="dxa"/>
          </w:tcPr>
          <w:p w14:paraId="72982F30"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410" w:type="dxa"/>
          </w:tcPr>
          <w:p w14:paraId="53572804"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268" w:type="dxa"/>
            <w:vAlign w:val="bottom"/>
          </w:tcPr>
          <w:p w14:paraId="51A70ABA"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0.41</w:t>
            </w:r>
          </w:p>
        </w:tc>
        <w:tc>
          <w:tcPr>
            <w:tcW w:w="3248" w:type="dxa"/>
          </w:tcPr>
          <w:p w14:paraId="10536348"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349" w:type="dxa"/>
            <w:vAlign w:val="bottom"/>
          </w:tcPr>
          <w:p w14:paraId="6A146F3C"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1.50</w:t>
            </w:r>
          </w:p>
        </w:tc>
      </w:tr>
      <w:tr w:rsidR="001C157C" w:rsidRPr="00DD07C6" w14:paraId="17FFF58D" w14:textId="77777777" w:rsidTr="009344E2">
        <w:trPr>
          <w:trHeight w:val="129"/>
        </w:trPr>
        <w:tc>
          <w:tcPr>
            <w:tcW w:w="2263" w:type="dxa"/>
            <w:vAlign w:val="bottom"/>
          </w:tcPr>
          <w:p w14:paraId="650FF1F1"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St Dev +/-</w:t>
            </w:r>
          </w:p>
        </w:tc>
        <w:tc>
          <w:tcPr>
            <w:tcW w:w="851" w:type="dxa"/>
          </w:tcPr>
          <w:p w14:paraId="2FC1842B"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559" w:type="dxa"/>
          </w:tcPr>
          <w:p w14:paraId="2DF82264"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410" w:type="dxa"/>
          </w:tcPr>
          <w:p w14:paraId="234C15B8"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268" w:type="dxa"/>
            <w:vAlign w:val="bottom"/>
          </w:tcPr>
          <w:p w14:paraId="38EA00F2" w14:textId="77777777" w:rsidR="001C157C" w:rsidRPr="00DD07C6" w:rsidRDefault="001C157C" w:rsidP="00A05687">
            <w:pPr>
              <w:ind w:firstLineChars="1500" w:firstLine="3313"/>
              <w:jc w:val="right"/>
              <w:rPr>
                <w:rFonts w:cstheme="minorHAnsi"/>
                <w:b/>
                <w:color w:val="000000"/>
                <w:sz w:val="22"/>
                <w:szCs w:val="22"/>
              </w:rPr>
            </w:pPr>
            <w:r w:rsidRPr="00DD07C6">
              <w:rPr>
                <w:rFonts w:cstheme="minorHAnsi"/>
                <w:b/>
                <w:color w:val="000000"/>
                <w:sz w:val="22"/>
                <w:szCs w:val="22"/>
              </w:rPr>
              <w:t>0 .04</w:t>
            </w:r>
          </w:p>
        </w:tc>
        <w:tc>
          <w:tcPr>
            <w:tcW w:w="3248" w:type="dxa"/>
          </w:tcPr>
          <w:p w14:paraId="04331A3C"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349" w:type="dxa"/>
            <w:vAlign w:val="bottom"/>
          </w:tcPr>
          <w:p w14:paraId="37822CDD"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0.30</w:t>
            </w:r>
          </w:p>
        </w:tc>
      </w:tr>
      <w:tr w:rsidR="001C157C" w:rsidRPr="00DD07C6" w14:paraId="0A035AC9" w14:textId="77777777" w:rsidTr="009344E2">
        <w:tc>
          <w:tcPr>
            <w:tcW w:w="2263" w:type="dxa"/>
            <w:vAlign w:val="bottom"/>
          </w:tcPr>
          <w:p w14:paraId="517BDED7"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Min Val</w:t>
            </w:r>
          </w:p>
        </w:tc>
        <w:tc>
          <w:tcPr>
            <w:tcW w:w="851" w:type="dxa"/>
          </w:tcPr>
          <w:p w14:paraId="1820B5ED"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559" w:type="dxa"/>
          </w:tcPr>
          <w:p w14:paraId="39EFF414"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410" w:type="dxa"/>
          </w:tcPr>
          <w:p w14:paraId="457378D5"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268" w:type="dxa"/>
            <w:vAlign w:val="bottom"/>
          </w:tcPr>
          <w:p w14:paraId="79EF6DD9"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0.36</w:t>
            </w:r>
          </w:p>
        </w:tc>
        <w:tc>
          <w:tcPr>
            <w:tcW w:w="3248" w:type="dxa"/>
          </w:tcPr>
          <w:p w14:paraId="7156224D"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349" w:type="dxa"/>
            <w:vAlign w:val="bottom"/>
          </w:tcPr>
          <w:p w14:paraId="106EE993"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0.99</w:t>
            </w:r>
          </w:p>
        </w:tc>
      </w:tr>
      <w:tr w:rsidR="001C157C" w:rsidRPr="00DD07C6" w14:paraId="2E9BDEAD" w14:textId="77777777" w:rsidTr="009344E2">
        <w:tc>
          <w:tcPr>
            <w:tcW w:w="2263" w:type="dxa"/>
            <w:vAlign w:val="bottom"/>
          </w:tcPr>
          <w:p w14:paraId="3DBE9534"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Max Val</w:t>
            </w:r>
          </w:p>
        </w:tc>
        <w:tc>
          <w:tcPr>
            <w:tcW w:w="851" w:type="dxa"/>
          </w:tcPr>
          <w:p w14:paraId="536ED0F8"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559" w:type="dxa"/>
          </w:tcPr>
          <w:p w14:paraId="5D539535"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410" w:type="dxa"/>
          </w:tcPr>
          <w:p w14:paraId="6A8FE74C"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2268" w:type="dxa"/>
            <w:vAlign w:val="bottom"/>
          </w:tcPr>
          <w:p w14:paraId="2DA92EAB"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0.48</w:t>
            </w:r>
          </w:p>
        </w:tc>
        <w:tc>
          <w:tcPr>
            <w:tcW w:w="3248" w:type="dxa"/>
          </w:tcPr>
          <w:p w14:paraId="4E702AB7" w14:textId="77777777" w:rsidR="001C157C" w:rsidRPr="00DD07C6" w:rsidRDefault="001C157C" w:rsidP="00A05687">
            <w:pPr>
              <w:jc w:val="right"/>
              <w:rPr>
                <w:rFonts w:cstheme="minorHAnsi"/>
              </w:rPr>
            </w:pPr>
            <w:r w:rsidRPr="00DD07C6">
              <w:rPr>
                <w:rFonts w:cstheme="minorHAnsi"/>
                <w:b/>
                <w:color w:val="000000"/>
                <w:sz w:val="22"/>
                <w:szCs w:val="22"/>
              </w:rPr>
              <w:t>-------</w:t>
            </w:r>
          </w:p>
        </w:tc>
        <w:tc>
          <w:tcPr>
            <w:tcW w:w="1349" w:type="dxa"/>
            <w:vAlign w:val="bottom"/>
          </w:tcPr>
          <w:p w14:paraId="40238B18" w14:textId="77777777" w:rsidR="001C157C" w:rsidRPr="00DD07C6" w:rsidRDefault="001C157C" w:rsidP="00A05687">
            <w:pPr>
              <w:jc w:val="right"/>
              <w:rPr>
                <w:rFonts w:cstheme="minorHAnsi"/>
                <w:b/>
                <w:color w:val="000000"/>
                <w:sz w:val="22"/>
                <w:szCs w:val="22"/>
              </w:rPr>
            </w:pPr>
            <w:r w:rsidRPr="00DD07C6">
              <w:rPr>
                <w:rFonts w:cstheme="minorHAnsi"/>
                <w:b/>
                <w:color w:val="000000"/>
                <w:sz w:val="22"/>
                <w:szCs w:val="22"/>
              </w:rPr>
              <w:t>2.10</w:t>
            </w:r>
          </w:p>
        </w:tc>
      </w:tr>
      <w:tr w:rsidR="001C157C" w:rsidRPr="00DD07C6" w14:paraId="2233224F" w14:textId="77777777" w:rsidTr="009344E2">
        <w:tc>
          <w:tcPr>
            <w:tcW w:w="2263" w:type="dxa"/>
            <w:vAlign w:val="bottom"/>
          </w:tcPr>
          <w:p w14:paraId="2CBA6D36" w14:textId="77777777" w:rsidR="001C157C" w:rsidRPr="00DD07C6" w:rsidRDefault="001C157C" w:rsidP="00A05687">
            <w:pPr>
              <w:rPr>
                <w:rFonts w:cstheme="minorHAnsi"/>
                <w:b/>
                <w:color w:val="000000"/>
                <w:sz w:val="22"/>
                <w:szCs w:val="22"/>
              </w:rPr>
            </w:pPr>
            <w:r w:rsidRPr="00DD07C6">
              <w:rPr>
                <w:rFonts w:cstheme="minorHAnsi"/>
                <w:b/>
                <w:color w:val="000000"/>
                <w:sz w:val="22"/>
                <w:szCs w:val="22"/>
              </w:rPr>
              <w:t>Kicker</w:t>
            </w:r>
          </w:p>
        </w:tc>
        <w:tc>
          <w:tcPr>
            <w:tcW w:w="851" w:type="dxa"/>
          </w:tcPr>
          <w:p w14:paraId="06FC8CB5" w14:textId="77777777" w:rsidR="001C157C" w:rsidRPr="00DD07C6" w:rsidRDefault="001C157C" w:rsidP="00A05687">
            <w:pPr>
              <w:jc w:val="right"/>
              <w:rPr>
                <w:rFonts w:cstheme="minorHAnsi"/>
                <w:b/>
                <w:color w:val="000000"/>
                <w:sz w:val="22"/>
                <w:szCs w:val="22"/>
              </w:rPr>
            </w:pPr>
          </w:p>
        </w:tc>
        <w:tc>
          <w:tcPr>
            <w:tcW w:w="1559" w:type="dxa"/>
          </w:tcPr>
          <w:p w14:paraId="21AEB84C" w14:textId="77777777" w:rsidR="001C157C" w:rsidRPr="00DD07C6" w:rsidRDefault="001C157C" w:rsidP="00A05687">
            <w:pPr>
              <w:jc w:val="right"/>
              <w:rPr>
                <w:rFonts w:cstheme="minorHAnsi"/>
                <w:b/>
                <w:color w:val="000000"/>
                <w:sz w:val="22"/>
                <w:szCs w:val="22"/>
              </w:rPr>
            </w:pPr>
          </w:p>
        </w:tc>
        <w:tc>
          <w:tcPr>
            <w:tcW w:w="2410" w:type="dxa"/>
          </w:tcPr>
          <w:p w14:paraId="46E10C75" w14:textId="77777777" w:rsidR="001C157C" w:rsidRPr="00DD07C6" w:rsidRDefault="001C157C" w:rsidP="00A05687">
            <w:pPr>
              <w:jc w:val="right"/>
              <w:rPr>
                <w:rFonts w:cstheme="minorHAnsi"/>
                <w:b/>
                <w:color w:val="000000"/>
                <w:sz w:val="22"/>
                <w:szCs w:val="22"/>
              </w:rPr>
            </w:pPr>
          </w:p>
        </w:tc>
        <w:tc>
          <w:tcPr>
            <w:tcW w:w="2268" w:type="dxa"/>
            <w:vAlign w:val="bottom"/>
          </w:tcPr>
          <w:p w14:paraId="42A7BDF8" w14:textId="77777777" w:rsidR="001C157C" w:rsidRPr="00DD07C6" w:rsidRDefault="001C157C" w:rsidP="00A05687">
            <w:pPr>
              <w:jc w:val="right"/>
              <w:rPr>
                <w:rFonts w:cstheme="minorHAnsi"/>
                <w:b/>
                <w:color w:val="000000"/>
                <w:sz w:val="22"/>
                <w:szCs w:val="22"/>
              </w:rPr>
            </w:pPr>
          </w:p>
        </w:tc>
        <w:tc>
          <w:tcPr>
            <w:tcW w:w="3248" w:type="dxa"/>
          </w:tcPr>
          <w:p w14:paraId="382FA84A" w14:textId="77777777" w:rsidR="001C157C" w:rsidRPr="00DD07C6" w:rsidRDefault="001C157C" w:rsidP="00A05687">
            <w:pPr>
              <w:jc w:val="right"/>
              <w:rPr>
                <w:rFonts w:cstheme="minorHAnsi"/>
                <w:b/>
                <w:color w:val="000000"/>
                <w:sz w:val="22"/>
                <w:szCs w:val="22"/>
              </w:rPr>
            </w:pPr>
          </w:p>
        </w:tc>
        <w:tc>
          <w:tcPr>
            <w:tcW w:w="1349" w:type="dxa"/>
            <w:vAlign w:val="bottom"/>
          </w:tcPr>
          <w:p w14:paraId="1757E684" w14:textId="77777777" w:rsidR="001C157C" w:rsidRPr="00DD07C6" w:rsidRDefault="001C157C" w:rsidP="00A05687">
            <w:pPr>
              <w:jc w:val="right"/>
              <w:rPr>
                <w:rFonts w:cstheme="minorHAnsi"/>
                <w:b/>
                <w:color w:val="000000"/>
                <w:sz w:val="22"/>
                <w:szCs w:val="22"/>
              </w:rPr>
            </w:pPr>
          </w:p>
        </w:tc>
      </w:tr>
      <w:tr w:rsidR="001C157C" w:rsidRPr="00DD07C6" w14:paraId="31D0877C" w14:textId="77777777" w:rsidTr="009344E2">
        <w:tc>
          <w:tcPr>
            <w:tcW w:w="2263" w:type="dxa"/>
            <w:vAlign w:val="bottom"/>
          </w:tcPr>
          <w:p w14:paraId="1EB7E7B3"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SRB</w:t>
            </w:r>
          </w:p>
        </w:tc>
        <w:tc>
          <w:tcPr>
            <w:tcW w:w="851" w:type="dxa"/>
          </w:tcPr>
          <w:p w14:paraId="10407DF2"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32</w:t>
            </w:r>
          </w:p>
        </w:tc>
        <w:tc>
          <w:tcPr>
            <w:tcW w:w="1559" w:type="dxa"/>
          </w:tcPr>
          <w:p w14:paraId="152C5E12" w14:textId="77777777" w:rsidR="001C157C" w:rsidRPr="00DD07C6" w:rsidRDefault="001C157C" w:rsidP="00A05687">
            <w:pPr>
              <w:jc w:val="right"/>
              <w:rPr>
                <w:rFonts w:cstheme="minorHAnsi"/>
                <w:b/>
                <w:color w:val="000000"/>
                <w:sz w:val="20"/>
                <w:szCs w:val="20"/>
              </w:rPr>
            </w:pPr>
            <w:r w:rsidRPr="00DD07C6">
              <w:rPr>
                <w:rFonts w:cstheme="minorHAnsi"/>
                <w:sz w:val="20"/>
                <w:szCs w:val="20"/>
              </w:rPr>
              <w:t>224</w:t>
            </w:r>
          </w:p>
        </w:tc>
        <w:tc>
          <w:tcPr>
            <w:tcW w:w="2410" w:type="dxa"/>
          </w:tcPr>
          <w:p w14:paraId="62219202" w14:textId="77777777" w:rsidR="001C157C" w:rsidRPr="00DD07C6" w:rsidRDefault="001C157C" w:rsidP="00A05687">
            <w:pPr>
              <w:jc w:val="right"/>
              <w:rPr>
                <w:rFonts w:cstheme="minorHAnsi"/>
                <w:b/>
                <w:color w:val="000000"/>
                <w:sz w:val="20"/>
                <w:szCs w:val="20"/>
              </w:rPr>
            </w:pPr>
            <w:r w:rsidRPr="00DD07C6">
              <w:rPr>
                <w:rFonts w:cstheme="minorHAnsi"/>
                <w:sz w:val="20"/>
                <w:szCs w:val="20"/>
              </w:rPr>
              <w:t>86</w:t>
            </w:r>
          </w:p>
        </w:tc>
        <w:tc>
          <w:tcPr>
            <w:tcW w:w="2268" w:type="dxa"/>
          </w:tcPr>
          <w:p w14:paraId="3CEB3CC8" w14:textId="77777777" w:rsidR="001C157C" w:rsidRPr="00DD07C6" w:rsidRDefault="001C157C" w:rsidP="00A05687">
            <w:pPr>
              <w:jc w:val="right"/>
              <w:rPr>
                <w:rFonts w:cstheme="minorHAnsi"/>
                <w:b/>
                <w:color w:val="000000"/>
                <w:sz w:val="20"/>
                <w:szCs w:val="20"/>
              </w:rPr>
            </w:pPr>
            <w:r w:rsidRPr="00DD07C6">
              <w:rPr>
                <w:rFonts w:cstheme="minorHAnsi"/>
                <w:sz w:val="20"/>
                <w:szCs w:val="20"/>
              </w:rPr>
              <w:t>0.38</w:t>
            </w:r>
          </w:p>
        </w:tc>
        <w:tc>
          <w:tcPr>
            <w:tcW w:w="3248" w:type="dxa"/>
          </w:tcPr>
          <w:p w14:paraId="27878745" w14:textId="77777777" w:rsidR="001C157C" w:rsidRPr="00DD07C6" w:rsidRDefault="001C157C" w:rsidP="00A05687">
            <w:pPr>
              <w:jc w:val="right"/>
              <w:rPr>
                <w:rFonts w:cstheme="minorHAnsi"/>
                <w:b/>
                <w:color w:val="000000"/>
                <w:sz w:val="20"/>
                <w:szCs w:val="20"/>
              </w:rPr>
            </w:pPr>
            <w:r w:rsidRPr="00DD07C6">
              <w:rPr>
                <w:rFonts w:cstheme="minorHAnsi"/>
                <w:sz w:val="20"/>
                <w:szCs w:val="20"/>
              </w:rPr>
              <w:t>264</w:t>
            </w:r>
          </w:p>
        </w:tc>
        <w:tc>
          <w:tcPr>
            <w:tcW w:w="1349" w:type="dxa"/>
          </w:tcPr>
          <w:p w14:paraId="155D27E7" w14:textId="77777777" w:rsidR="001C157C" w:rsidRPr="00DD07C6" w:rsidRDefault="001C157C" w:rsidP="00A05687">
            <w:pPr>
              <w:jc w:val="right"/>
              <w:rPr>
                <w:rFonts w:cstheme="minorHAnsi"/>
                <w:b/>
                <w:color w:val="000000"/>
                <w:sz w:val="20"/>
                <w:szCs w:val="20"/>
              </w:rPr>
            </w:pPr>
            <w:r w:rsidRPr="00DD07C6">
              <w:rPr>
                <w:rFonts w:cstheme="minorHAnsi"/>
                <w:sz w:val="20"/>
                <w:szCs w:val="20"/>
              </w:rPr>
              <w:t>1.18</w:t>
            </w:r>
          </w:p>
        </w:tc>
      </w:tr>
    </w:tbl>
    <w:p w14:paraId="27EA6D3A" w14:textId="77777777" w:rsidR="001C157C" w:rsidRDefault="001C157C" w:rsidP="001C157C">
      <w:pPr>
        <w:rPr>
          <w:lang w:val="en-US"/>
        </w:rPr>
      </w:pPr>
    </w:p>
    <w:p w14:paraId="5BCBEF95" w14:textId="77777777" w:rsidR="001C157C" w:rsidRDefault="001C157C" w:rsidP="001C157C">
      <w:pPr>
        <w:rPr>
          <w:lang w:val="en-US"/>
        </w:rPr>
      </w:pPr>
    </w:p>
    <w:p w14:paraId="237DF8AA" w14:textId="42587D47" w:rsidR="001C157C" w:rsidRDefault="001C157C">
      <w:pPr>
        <w:pStyle w:val="Heading4"/>
        <w:numPr>
          <w:ilvl w:val="2"/>
          <w:numId w:val="19"/>
        </w:numPr>
        <w:rPr>
          <w:lang w:val="en-US"/>
        </w:rPr>
      </w:pPr>
      <w:bookmarkStart w:id="439" w:name="_Toc156403584"/>
      <w:r>
        <w:rPr>
          <w:lang w:val="en-US"/>
        </w:rPr>
        <w:t>Measures of: Topline and toe rocker dimensions and geometry</w:t>
      </w:r>
      <w:bookmarkEnd w:id="439"/>
    </w:p>
    <w:tbl>
      <w:tblPr>
        <w:tblStyle w:val="TableGrid"/>
        <w:tblW w:w="13955" w:type="dxa"/>
        <w:tblLook w:val="04A0" w:firstRow="1" w:lastRow="0" w:firstColumn="1" w:lastColumn="0" w:noHBand="0" w:noVBand="1"/>
      </w:tblPr>
      <w:tblGrid>
        <w:gridCol w:w="2560"/>
        <w:gridCol w:w="1718"/>
        <w:gridCol w:w="2341"/>
        <w:gridCol w:w="2030"/>
        <w:gridCol w:w="1873"/>
        <w:gridCol w:w="1560"/>
        <w:gridCol w:w="1873"/>
      </w:tblGrid>
      <w:tr w:rsidR="001C157C" w:rsidRPr="00DD07C6" w14:paraId="7C5C392D" w14:textId="77777777" w:rsidTr="004D67FE">
        <w:trPr>
          <w:trHeight w:val="505"/>
        </w:trPr>
        <w:tc>
          <w:tcPr>
            <w:tcW w:w="2560" w:type="dxa"/>
            <w:vAlign w:val="bottom"/>
          </w:tcPr>
          <w:p w14:paraId="32B954F8"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Shoe Manufacturer / Design</w:t>
            </w:r>
          </w:p>
        </w:tc>
        <w:tc>
          <w:tcPr>
            <w:tcW w:w="1718" w:type="dxa"/>
            <w:vAlign w:val="bottom"/>
          </w:tcPr>
          <w:p w14:paraId="0AFD8550"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Top Line Height (mm)</w:t>
            </w:r>
          </w:p>
        </w:tc>
        <w:tc>
          <w:tcPr>
            <w:tcW w:w="2341" w:type="dxa"/>
            <w:vAlign w:val="bottom"/>
          </w:tcPr>
          <w:p w14:paraId="3AF01206"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Top Line Height per mm length</w:t>
            </w:r>
          </w:p>
        </w:tc>
        <w:tc>
          <w:tcPr>
            <w:tcW w:w="2030" w:type="dxa"/>
            <w:vAlign w:val="bottom"/>
          </w:tcPr>
          <w:p w14:paraId="26F0405B"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Medial Toe Pivot Point mm**</w:t>
            </w:r>
          </w:p>
        </w:tc>
        <w:tc>
          <w:tcPr>
            <w:tcW w:w="1873" w:type="dxa"/>
            <w:vAlign w:val="bottom"/>
          </w:tcPr>
          <w:p w14:paraId="69E1A42B"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Lateral Toe Pivot Point mm**</w:t>
            </w:r>
          </w:p>
        </w:tc>
        <w:tc>
          <w:tcPr>
            <w:tcW w:w="1560" w:type="dxa"/>
            <w:vAlign w:val="bottom"/>
          </w:tcPr>
          <w:p w14:paraId="1063FFE8"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Rocker Angle Medial (</w:t>
            </w:r>
            <w:r w:rsidRPr="00DD07C6">
              <w:rPr>
                <w:rFonts w:ascii="Symbol" w:eastAsia="Symbol" w:hAnsi="Symbol" w:cstheme="minorHAnsi"/>
                <w:b/>
                <w:color w:val="000000"/>
                <w:sz w:val="20"/>
                <w:szCs w:val="20"/>
              </w:rPr>
              <w:t>°</w:t>
            </w:r>
            <w:r w:rsidRPr="00DD07C6">
              <w:rPr>
                <w:rFonts w:cstheme="minorHAnsi"/>
                <w:b/>
                <w:color w:val="000000"/>
                <w:sz w:val="20"/>
                <w:szCs w:val="20"/>
              </w:rPr>
              <w:t>)</w:t>
            </w:r>
          </w:p>
        </w:tc>
        <w:tc>
          <w:tcPr>
            <w:tcW w:w="1873" w:type="dxa"/>
            <w:vAlign w:val="bottom"/>
          </w:tcPr>
          <w:p w14:paraId="675D2B8A" w14:textId="77777777" w:rsidR="001C157C" w:rsidRPr="00DD07C6" w:rsidRDefault="001C157C" w:rsidP="00A05687">
            <w:pPr>
              <w:jc w:val="center"/>
              <w:rPr>
                <w:rFonts w:cstheme="minorHAnsi"/>
                <w:b/>
                <w:color w:val="000000"/>
                <w:sz w:val="20"/>
                <w:szCs w:val="20"/>
              </w:rPr>
            </w:pPr>
            <w:r w:rsidRPr="00DD07C6">
              <w:rPr>
                <w:rFonts w:cstheme="minorHAnsi"/>
                <w:b/>
                <w:color w:val="000000"/>
                <w:sz w:val="20"/>
                <w:szCs w:val="20"/>
              </w:rPr>
              <w:t>Rocker Angle Lateral (</w:t>
            </w:r>
            <w:r w:rsidRPr="00DD07C6">
              <w:rPr>
                <w:rFonts w:ascii="Symbol" w:eastAsia="Symbol" w:hAnsi="Symbol" w:cstheme="minorHAnsi"/>
                <w:b/>
                <w:color w:val="000000"/>
                <w:sz w:val="20"/>
                <w:szCs w:val="20"/>
              </w:rPr>
              <w:t>°</w:t>
            </w:r>
            <w:r w:rsidRPr="00DD07C6">
              <w:rPr>
                <w:rFonts w:cstheme="minorHAnsi"/>
                <w:b/>
                <w:color w:val="000000"/>
                <w:sz w:val="20"/>
                <w:szCs w:val="20"/>
              </w:rPr>
              <w:t>)</w:t>
            </w:r>
          </w:p>
        </w:tc>
      </w:tr>
      <w:tr w:rsidR="001C157C" w:rsidRPr="00DD07C6" w14:paraId="7C1B82F4" w14:textId="77777777" w:rsidTr="004D67FE">
        <w:trPr>
          <w:trHeight w:val="225"/>
        </w:trPr>
        <w:tc>
          <w:tcPr>
            <w:tcW w:w="2560" w:type="dxa"/>
            <w:vAlign w:val="bottom"/>
          </w:tcPr>
          <w:p w14:paraId="790A70B3" w14:textId="77777777" w:rsidR="001C157C" w:rsidRPr="00DD07C6" w:rsidRDefault="001C157C" w:rsidP="00A05687">
            <w:pPr>
              <w:rPr>
                <w:rFonts w:cstheme="minorHAnsi"/>
                <w:b/>
                <w:color w:val="000000"/>
                <w:sz w:val="20"/>
                <w:szCs w:val="20"/>
              </w:rPr>
            </w:pPr>
          </w:p>
        </w:tc>
        <w:tc>
          <w:tcPr>
            <w:tcW w:w="1718" w:type="dxa"/>
            <w:vAlign w:val="bottom"/>
          </w:tcPr>
          <w:p w14:paraId="20927EE3" w14:textId="77777777" w:rsidR="001C157C" w:rsidRPr="00DD07C6" w:rsidRDefault="001C157C" w:rsidP="00A05687">
            <w:pPr>
              <w:jc w:val="center"/>
              <w:rPr>
                <w:rFonts w:cstheme="minorHAnsi"/>
                <w:color w:val="000000"/>
                <w:sz w:val="20"/>
                <w:szCs w:val="20"/>
              </w:rPr>
            </w:pPr>
          </w:p>
        </w:tc>
        <w:tc>
          <w:tcPr>
            <w:tcW w:w="2341" w:type="dxa"/>
            <w:vAlign w:val="bottom"/>
          </w:tcPr>
          <w:p w14:paraId="2F1A87AF" w14:textId="77777777" w:rsidR="001C157C" w:rsidRPr="00DD07C6" w:rsidRDefault="001C157C" w:rsidP="00A05687">
            <w:pPr>
              <w:rPr>
                <w:rFonts w:cstheme="minorHAnsi"/>
                <w:sz w:val="20"/>
                <w:szCs w:val="20"/>
              </w:rPr>
            </w:pPr>
          </w:p>
        </w:tc>
        <w:tc>
          <w:tcPr>
            <w:tcW w:w="2030" w:type="dxa"/>
            <w:vAlign w:val="bottom"/>
          </w:tcPr>
          <w:p w14:paraId="27D40769" w14:textId="77777777" w:rsidR="001C157C" w:rsidRPr="00DD07C6" w:rsidRDefault="001C157C" w:rsidP="00A05687">
            <w:pPr>
              <w:jc w:val="center"/>
              <w:rPr>
                <w:rFonts w:cstheme="minorHAnsi"/>
                <w:color w:val="000000"/>
                <w:sz w:val="20"/>
                <w:szCs w:val="20"/>
              </w:rPr>
            </w:pPr>
          </w:p>
        </w:tc>
        <w:tc>
          <w:tcPr>
            <w:tcW w:w="1873" w:type="dxa"/>
            <w:vAlign w:val="bottom"/>
          </w:tcPr>
          <w:p w14:paraId="0C2D21E3" w14:textId="77777777" w:rsidR="001C157C" w:rsidRPr="00DD07C6" w:rsidRDefault="001C157C" w:rsidP="00A05687">
            <w:pPr>
              <w:rPr>
                <w:rFonts w:cstheme="minorHAnsi"/>
                <w:sz w:val="20"/>
                <w:szCs w:val="20"/>
              </w:rPr>
            </w:pPr>
          </w:p>
        </w:tc>
        <w:tc>
          <w:tcPr>
            <w:tcW w:w="1560" w:type="dxa"/>
            <w:vAlign w:val="bottom"/>
          </w:tcPr>
          <w:p w14:paraId="3A79B3AB" w14:textId="77777777" w:rsidR="001C157C" w:rsidRPr="00DD07C6" w:rsidRDefault="001C157C" w:rsidP="00A05687">
            <w:pPr>
              <w:rPr>
                <w:rFonts w:cstheme="minorHAnsi"/>
                <w:sz w:val="20"/>
                <w:szCs w:val="20"/>
              </w:rPr>
            </w:pPr>
          </w:p>
        </w:tc>
        <w:tc>
          <w:tcPr>
            <w:tcW w:w="1873" w:type="dxa"/>
            <w:vAlign w:val="bottom"/>
          </w:tcPr>
          <w:p w14:paraId="69EE756B" w14:textId="77777777" w:rsidR="001C157C" w:rsidRPr="00DD07C6" w:rsidRDefault="001C157C" w:rsidP="00A05687">
            <w:pPr>
              <w:rPr>
                <w:rFonts w:cstheme="minorHAnsi"/>
                <w:sz w:val="20"/>
                <w:szCs w:val="20"/>
              </w:rPr>
            </w:pPr>
          </w:p>
        </w:tc>
      </w:tr>
      <w:tr w:rsidR="001C157C" w:rsidRPr="00DD07C6" w14:paraId="76131BBB" w14:textId="77777777" w:rsidTr="004D67FE">
        <w:trPr>
          <w:trHeight w:val="243"/>
        </w:trPr>
        <w:tc>
          <w:tcPr>
            <w:tcW w:w="2560" w:type="dxa"/>
            <w:vAlign w:val="bottom"/>
          </w:tcPr>
          <w:p w14:paraId="467BB8DC"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Schein</w:t>
            </w:r>
          </w:p>
        </w:tc>
        <w:tc>
          <w:tcPr>
            <w:tcW w:w="1718" w:type="dxa"/>
            <w:vAlign w:val="bottom"/>
          </w:tcPr>
          <w:p w14:paraId="136FB142" w14:textId="77777777" w:rsidR="001C157C" w:rsidRPr="00DD07C6" w:rsidRDefault="001C157C" w:rsidP="00A05687">
            <w:pPr>
              <w:rPr>
                <w:rFonts w:cstheme="minorHAnsi"/>
                <w:sz w:val="20"/>
                <w:szCs w:val="20"/>
              </w:rPr>
            </w:pPr>
          </w:p>
        </w:tc>
        <w:tc>
          <w:tcPr>
            <w:tcW w:w="2341" w:type="dxa"/>
            <w:vAlign w:val="bottom"/>
          </w:tcPr>
          <w:p w14:paraId="3EEFE294" w14:textId="77777777" w:rsidR="001C157C" w:rsidRPr="00DD07C6" w:rsidRDefault="001C157C" w:rsidP="00A05687">
            <w:pPr>
              <w:rPr>
                <w:rFonts w:cstheme="minorHAnsi"/>
                <w:sz w:val="20"/>
                <w:szCs w:val="20"/>
              </w:rPr>
            </w:pPr>
          </w:p>
        </w:tc>
        <w:tc>
          <w:tcPr>
            <w:tcW w:w="2030" w:type="dxa"/>
            <w:vAlign w:val="bottom"/>
          </w:tcPr>
          <w:p w14:paraId="13D42B0C" w14:textId="77777777" w:rsidR="001C157C" w:rsidRPr="00DD07C6" w:rsidRDefault="001C157C" w:rsidP="00A05687">
            <w:pPr>
              <w:rPr>
                <w:rFonts w:cstheme="minorHAnsi"/>
                <w:sz w:val="20"/>
                <w:szCs w:val="20"/>
              </w:rPr>
            </w:pPr>
          </w:p>
        </w:tc>
        <w:tc>
          <w:tcPr>
            <w:tcW w:w="1873" w:type="dxa"/>
            <w:vAlign w:val="bottom"/>
          </w:tcPr>
          <w:p w14:paraId="4D8438AF" w14:textId="77777777" w:rsidR="001C157C" w:rsidRPr="00DD07C6" w:rsidRDefault="001C157C" w:rsidP="00A05687">
            <w:pPr>
              <w:rPr>
                <w:rFonts w:cstheme="minorHAnsi"/>
                <w:sz w:val="20"/>
                <w:szCs w:val="20"/>
              </w:rPr>
            </w:pPr>
          </w:p>
        </w:tc>
        <w:tc>
          <w:tcPr>
            <w:tcW w:w="1560" w:type="dxa"/>
            <w:vAlign w:val="bottom"/>
          </w:tcPr>
          <w:p w14:paraId="647F7CCB" w14:textId="77777777" w:rsidR="001C157C" w:rsidRPr="00DD07C6" w:rsidRDefault="001C157C" w:rsidP="00A05687">
            <w:pPr>
              <w:rPr>
                <w:rFonts w:cstheme="minorHAnsi"/>
                <w:sz w:val="20"/>
                <w:szCs w:val="20"/>
              </w:rPr>
            </w:pPr>
          </w:p>
        </w:tc>
        <w:tc>
          <w:tcPr>
            <w:tcW w:w="1873" w:type="dxa"/>
            <w:vAlign w:val="bottom"/>
          </w:tcPr>
          <w:p w14:paraId="09E3752E" w14:textId="77777777" w:rsidR="001C157C" w:rsidRPr="00DD07C6" w:rsidRDefault="001C157C" w:rsidP="00A05687">
            <w:pPr>
              <w:rPr>
                <w:rFonts w:cstheme="minorHAnsi"/>
                <w:sz w:val="20"/>
                <w:szCs w:val="20"/>
              </w:rPr>
            </w:pPr>
          </w:p>
        </w:tc>
      </w:tr>
      <w:tr w:rsidR="001C157C" w:rsidRPr="00DD07C6" w14:paraId="59C59D2C" w14:textId="77777777" w:rsidTr="004D67FE">
        <w:trPr>
          <w:trHeight w:val="243"/>
        </w:trPr>
        <w:tc>
          <w:tcPr>
            <w:tcW w:w="2560" w:type="dxa"/>
            <w:vAlign w:val="bottom"/>
          </w:tcPr>
          <w:p w14:paraId="561BD3B6"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w:t>
            </w:r>
          </w:p>
        </w:tc>
        <w:tc>
          <w:tcPr>
            <w:tcW w:w="1718" w:type="dxa"/>
            <w:vAlign w:val="bottom"/>
          </w:tcPr>
          <w:p w14:paraId="0495D3D9"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32</w:t>
            </w:r>
          </w:p>
        </w:tc>
        <w:tc>
          <w:tcPr>
            <w:tcW w:w="2341" w:type="dxa"/>
            <w:vAlign w:val="bottom"/>
          </w:tcPr>
          <w:p w14:paraId="02ECE07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8</w:t>
            </w:r>
          </w:p>
        </w:tc>
        <w:tc>
          <w:tcPr>
            <w:tcW w:w="2030" w:type="dxa"/>
            <w:vAlign w:val="bottom"/>
          </w:tcPr>
          <w:p w14:paraId="546AC96E"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30</w:t>
            </w:r>
          </w:p>
        </w:tc>
        <w:tc>
          <w:tcPr>
            <w:tcW w:w="1873" w:type="dxa"/>
            <w:vAlign w:val="bottom"/>
          </w:tcPr>
          <w:p w14:paraId="1FBE694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5</w:t>
            </w:r>
          </w:p>
        </w:tc>
        <w:tc>
          <w:tcPr>
            <w:tcW w:w="1560" w:type="dxa"/>
            <w:vAlign w:val="bottom"/>
          </w:tcPr>
          <w:p w14:paraId="66D91A2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31CE7E07"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r>
      <w:tr w:rsidR="001C157C" w:rsidRPr="00DD07C6" w14:paraId="2736A51A" w14:textId="77777777" w:rsidTr="004D67FE">
        <w:trPr>
          <w:trHeight w:val="243"/>
        </w:trPr>
        <w:tc>
          <w:tcPr>
            <w:tcW w:w="2560" w:type="dxa"/>
            <w:vAlign w:val="bottom"/>
          </w:tcPr>
          <w:p w14:paraId="0D2B7788"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w:t>
            </w:r>
          </w:p>
        </w:tc>
        <w:tc>
          <w:tcPr>
            <w:tcW w:w="1718" w:type="dxa"/>
            <w:vAlign w:val="bottom"/>
          </w:tcPr>
          <w:p w14:paraId="5795480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3</w:t>
            </w:r>
          </w:p>
        </w:tc>
        <w:tc>
          <w:tcPr>
            <w:tcW w:w="2341" w:type="dxa"/>
            <w:vAlign w:val="bottom"/>
          </w:tcPr>
          <w:p w14:paraId="14F8905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9</w:t>
            </w:r>
          </w:p>
        </w:tc>
        <w:tc>
          <w:tcPr>
            <w:tcW w:w="2030" w:type="dxa"/>
            <w:vAlign w:val="bottom"/>
          </w:tcPr>
          <w:p w14:paraId="1EC6B0C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5</w:t>
            </w:r>
          </w:p>
        </w:tc>
        <w:tc>
          <w:tcPr>
            <w:tcW w:w="1873" w:type="dxa"/>
            <w:vAlign w:val="bottom"/>
          </w:tcPr>
          <w:p w14:paraId="477975B9"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5</w:t>
            </w:r>
          </w:p>
        </w:tc>
        <w:tc>
          <w:tcPr>
            <w:tcW w:w="1560" w:type="dxa"/>
            <w:vAlign w:val="bottom"/>
          </w:tcPr>
          <w:p w14:paraId="19A61E77"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c>
          <w:tcPr>
            <w:tcW w:w="1873" w:type="dxa"/>
            <w:vAlign w:val="bottom"/>
          </w:tcPr>
          <w:p w14:paraId="14EB700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49DD2B51" w14:textId="77777777" w:rsidTr="004D67FE">
        <w:trPr>
          <w:trHeight w:val="225"/>
        </w:trPr>
        <w:tc>
          <w:tcPr>
            <w:tcW w:w="2560" w:type="dxa"/>
            <w:vAlign w:val="bottom"/>
          </w:tcPr>
          <w:p w14:paraId="76688C04" w14:textId="77777777" w:rsidR="001C157C" w:rsidRPr="00DD07C6" w:rsidRDefault="001C157C" w:rsidP="00A05687">
            <w:pPr>
              <w:rPr>
                <w:rFonts w:cstheme="minorHAnsi"/>
                <w:b/>
                <w:color w:val="000000"/>
                <w:sz w:val="20"/>
                <w:szCs w:val="20"/>
              </w:rPr>
            </w:pPr>
            <w:proofErr w:type="spellStart"/>
            <w:r w:rsidRPr="00DD07C6">
              <w:rPr>
                <w:rFonts w:cstheme="minorHAnsi"/>
                <w:b/>
                <w:color w:val="000000"/>
                <w:sz w:val="20"/>
                <w:szCs w:val="20"/>
              </w:rPr>
              <w:t>FitzKidz</w:t>
            </w:r>
            <w:proofErr w:type="spellEnd"/>
          </w:p>
        </w:tc>
        <w:tc>
          <w:tcPr>
            <w:tcW w:w="1718" w:type="dxa"/>
            <w:vAlign w:val="bottom"/>
          </w:tcPr>
          <w:p w14:paraId="23D070CA" w14:textId="77777777" w:rsidR="001C157C" w:rsidRPr="00DD07C6" w:rsidRDefault="001C157C" w:rsidP="00A05687">
            <w:pPr>
              <w:jc w:val="right"/>
              <w:rPr>
                <w:rFonts w:cstheme="minorHAnsi"/>
                <w:color w:val="000000"/>
                <w:sz w:val="20"/>
                <w:szCs w:val="20"/>
              </w:rPr>
            </w:pPr>
          </w:p>
        </w:tc>
        <w:tc>
          <w:tcPr>
            <w:tcW w:w="2341" w:type="dxa"/>
            <w:vAlign w:val="bottom"/>
          </w:tcPr>
          <w:p w14:paraId="0E83A843" w14:textId="77777777" w:rsidR="001C157C" w:rsidRPr="00DD07C6" w:rsidRDefault="001C157C" w:rsidP="00A05687">
            <w:pPr>
              <w:rPr>
                <w:rFonts w:cstheme="minorHAnsi"/>
                <w:sz w:val="20"/>
                <w:szCs w:val="20"/>
              </w:rPr>
            </w:pPr>
          </w:p>
        </w:tc>
        <w:tc>
          <w:tcPr>
            <w:tcW w:w="2030" w:type="dxa"/>
            <w:vAlign w:val="bottom"/>
          </w:tcPr>
          <w:p w14:paraId="6BDAD2A0" w14:textId="77777777" w:rsidR="001C157C" w:rsidRPr="00DD07C6" w:rsidRDefault="001C157C" w:rsidP="00A05687">
            <w:pPr>
              <w:jc w:val="right"/>
              <w:rPr>
                <w:rFonts w:cstheme="minorHAnsi"/>
                <w:color w:val="000000"/>
                <w:sz w:val="20"/>
                <w:szCs w:val="20"/>
              </w:rPr>
            </w:pPr>
          </w:p>
        </w:tc>
        <w:tc>
          <w:tcPr>
            <w:tcW w:w="1873" w:type="dxa"/>
            <w:vAlign w:val="bottom"/>
          </w:tcPr>
          <w:p w14:paraId="44CF3E7C" w14:textId="77777777" w:rsidR="001C157C" w:rsidRPr="00DD07C6" w:rsidRDefault="001C157C" w:rsidP="00A05687">
            <w:pPr>
              <w:rPr>
                <w:rFonts w:cstheme="minorHAnsi"/>
                <w:sz w:val="20"/>
                <w:szCs w:val="20"/>
              </w:rPr>
            </w:pPr>
          </w:p>
        </w:tc>
        <w:tc>
          <w:tcPr>
            <w:tcW w:w="1560" w:type="dxa"/>
            <w:vAlign w:val="bottom"/>
          </w:tcPr>
          <w:p w14:paraId="5D9CE659" w14:textId="77777777" w:rsidR="001C157C" w:rsidRPr="00DD07C6" w:rsidRDefault="001C157C" w:rsidP="00A05687">
            <w:pPr>
              <w:rPr>
                <w:rFonts w:cstheme="minorHAnsi"/>
                <w:sz w:val="20"/>
                <w:szCs w:val="20"/>
              </w:rPr>
            </w:pPr>
          </w:p>
        </w:tc>
        <w:tc>
          <w:tcPr>
            <w:tcW w:w="1873" w:type="dxa"/>
            <w:vAlign w:val="bottom"/>
          </w:tcPr>
          <w:p w14:paraId="673DD339" w14:textId="77777777" w:rsidR="001C157C" w:rsidRPr="00DD07C6" w:rsidRDefault="001C157C" w:rsidP="00A05687">
            <w:pPr>
              <w:rPr>
                <w:rFonts w:cstheme="minorHAnsi"/>
                <w:sz w:val="20"/>
                <w:szCs w:val="20"/>
              </w:rPr>
            </w:pPr>
          </w:p>
        </w:tc>
      </w:tr>
      <w:tr w:rsidR="001C157C" w:rsidRPr="00DD07C6" w14:paraId="73C6BE2E" w14:textId="77777777" w:rsidTr="004D67FE">
        <w:trPr>
          <w:trHeight w:val="243"/>
        </w:trPr>
        <w:tc>
          <w:tcPr>
            <w:tcW w:w="2560" w:type="dxa"/>
            <w:vAlign w:val="bottom"/>
          </w:tcPr>
          <w:p w14:paraId="44D394B2"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w:t>
            </w:r>
          </w:p>
        </w:tc>
        <w:tc>
          <w:tcPr>
            <w:tcW w:w="1718" w:type="dxa"/>
            <w:vAlign w:val="bottom"/>
          </w:tcPr>
          <w:p w14:paraId="03FC5B71"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99</w:t>
            </w:r>
          </w:p>
        </w:tc>
        <w:tc>
          <w:tcPr>
            <w:tcW w:w="2341" w:type="dxa"/>
            <w:vAlign w:val="bottom"/>
          </w:tcPr>
          <w:p w14:paraId="034CAB5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0</w:t>
            </w:r>
          </w:p>
        </w:tc>
        <w:tc>
          <w:tcPr>
            <w:tcW w:w="2030" w:type="dxa"/>
            <w:vAlign w:val="bottom"/>
          </w:tcPr>
          <w:p w14:paraId="2F54C47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2</w:t>
            </w:r>
          </w:p>
        </w:tc>
        <w:tc>
          <w:tcPr>
            <w:tcW w:w="1873" w:type="dxa"/>
            <w:vAlign w:val="bottom"/>
          </w:tcPr>
          <w:p w14:paraId="620145F2"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5</w:t>
            </w:r>
          </w:p>
        </w:tc>
        <w:tc>
          <w:tcPr>
            <w:tcW w:w="1560" w:type="dxa"/>
            <w:vAlign w:val="bottom"/>
          </w:tcPr>
          <w:p w14:paraId="65E54169"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8</w:t>
            </w:r>
          </w:p>
        </w:tc>
        <w:tc>
          <w:tcPr>
            <w:tcW w:w="1873" w:type="dxa"/>
            <w:vAlign w:val="bottom"/>
          </w:tcPr>
          <w:p w14:paraId="270B3396"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8</w:t>
            </w:r>
          </w:p>
        </w:tc>
      </w:tr>
      <w:tr w:rsidR="001C157C" w:rsidRPr="00DD07C6" w14:paraId="08A2FDAF" w14:textId="77777777" w:rsidTr="004D67FE">
        <w:trPr>
          <w:trHeight w:val="243"/>
        </w:trPr>
        <w:tc>
          <w:tcPr>
            <w:tcW w:w="2560" w:type="dxa"/>
            <w:vAlign w:val="bottom"/>
          </w:tcPr>
          <w:p w14:paraId="2A7AEFDC"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w:t>
            </w:r>
          </w:p>
        </w:tc>
        <w:tc>
          <w:tcPr>
            <w:tcW w:w="1718" w:type="dxa"/>
            <w:vAlign w:val="bottom"/>
          </w:tcPr>
          <w:p w14:paraId="49509C38"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2</w:t>
            </w:r>
          </w:p>
        </w:tc>
        <w:tc>
          <w:tcPr>
            <w:tcW w:w="2341" w:type="dxa"/>
            <w:vAlign w:val="bottom"/>
          </w:tcPr>
          <w:p w14:paraId="3485ED41"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2</w:t>
            </w:r>
          </w:p>
        </w:tc>
        <w:tc>
          <w:tcPr>
            <w:tcW w:w="2030" w:type="dxa"/>
            <w:vAlign w:val="bottom"/>
          </w:tcPr>
          <w:p w14:paraId="10EBB972"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0</w:t>
            </w:r>
          </w:p>
        </w:tc>
        <w:tc>
          <w:tcPr>
            <w:tcW w:w="1873" w:type="dxa"/>
            <w:vAlign w:val="bottom"/>
          </w:tcPr>
          <w:p w14:paraId="3E36144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0</w:t>
            </w:r>
          </w:p>
        </w:tc>
        <w:tc>
          <w:tcPr>
            <w:tcW w:w="1560" w:type="dxa"/>
            <w:vAlign w:val="bottom"/>
          </w:tcPr>
          <w:p w14:paraId="3BB55ED5"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c>
          <w:tcPr>
            <w:tcW w:w="1873" w:type="dxa"/>
            <w:vAlign w:val="bottom"/>
          </w:tcPr>
          <w:p w14:paraId="3803E63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3EF92E13" w14:textId="77777777" w:rsidTr="004D67FE">
        <w:trPr>
          <w:trHeight w:val="243"/>
        </w:trPr>
        <w:tc>
          <w:tcPr>
            <w:tcW w:w="2560" w:type="dxa"/>
            <w:vAlign w:val="bottom"/>
          </w:tcPr>
          <w:p w14:paraId="6FEADD2A"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3</w:t>
            </w:r>
          </w:p>
        </w:tc>
        <w:tc>
          <w:tcPr>
            <w:tcW w:w="1718" w:type="dxa"/>
            <w:vAlign w:val="bottom"/>
          </w:tcPr>
          <w:p w14:paraId="2033961C"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82</w:t>
            </w:r>
          </w:p>
        </w:tc>
        <w:tc>
          <w:tcPr>
            <w:tcW w:w="2341" w:type="dxa"/>
            <w:vAlign w:val="bottom"/>
          </w:tcPr>
          <w:p w14:paraId="761281C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0</w:t>
            </w:r>
          </w:p>
        </w:tc>
        <w:tc>
          <w:tcPr>
            <w:tcW w:w="2030" w:type="dxa"/>
            <w:vAlign w:val="bottom"/>
          </w:tcPr>
          <w:p w14:paraId="3F0934F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30</w:t>
            </w:r>
          </w:p>
        </w:tc>
        <w:tc>
          <w:tcPr>
            <w:tcW w:w="1873" w:type="dxa"/>
            <w:vAlign w:val="bottom"/>
          </w:tcPr>
          <w:p w14:paraId="5F42A041"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7</w:t>
            </w:r>
          </w:p>
        </w:tc>
        <w:tc>
          <w:tcPr>
            <w:tcW w:w="1560" w:type="dxa"/>
            <w:vAlign w:val="bottom"/>
          </w:tcPr>
          <w:p w14:paraId="1A0ACF5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2BC1A58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0077CB81" w14:textId="77777777" w:rsidTr="004D67FE">
        <w:trPr>
          <w:trHeight w:val="225"/>
        </w:trPr>
        <w:tc>
          <w:tcPr>
            <w:tcW w:w="2560" w:type="dxa"/>
            <w:vAlign w:val="bottom"/>
          </w:tcPr>
          <w:p w14:paraId="7869618C"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4</w:t>
            </w:r>
          </w:p>
        </w:tc>
        <w:tc>
          <w:tcPr>
            <w:tcW w:w="1718" w:type="dxa"/>
            <w:vAlign w:val="bottom"/>
          </w:tcPr>
          <w:p w14:paraId="7DD01F1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77</w:t>
            </w:r>
          </w:p>
        </w:tc>
        <w:tc>
          <w:tcPr>
            <w:tcW w:w="2341" w:type="dxa"/>
            <w:vAlign w:val="bottom"/>
          </w:tcPr>
          <w:p w14:paraId="34465AB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0</w:t>
            </w:r>
          </w:p>
        </w:tc>
        <w:tc>
          <w:tcPr>
            <w:tcW w:w="2030" w:type="dxa"/>
            <w:vAlign w:val="bottom"/>
          </w:tcPr>
          <w:p w14:paraId="0A1263AA"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0</w:t>
            </w:r>
          </w:p>
        </w:tc>
        <w:tc>
          <w:tcPr>
            <w:tcW w:w="1873" w:type="dxa"/>
            <w:vAlign w:val="bottom"/>
          </w:tcPr>
          <w:p w14:paraId="7E86340A"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16</w:t>
            </w:r>
          </w:p>
        </w:tc>
        <w:tc>
          <w:tcPr>
            <w:tcW w:w="1560" w:type="dxa"/>
            <w:vAlign w:val="bottom"/>
          </w:tcPr>
          <w:p w14:paraId="7D87682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4EB492F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287BDD24" w14:textId="77777777" w:rsidTr="004D67FE">
        <w:trPr>
          <w:trHeight w:val="243"/>
        </w:trPr>
        <w:tc>
          <w:tcPr>
            <w:tcW w:w="2560" w:type="dxa"/>
            <w:vAlign w:val="bottom"/>
          </w:tcPr>
          <w:p w14:paraId="0EC6D44E"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5</w:t>
            </w:r>
          </w:p>
        </w:tc>
        <w:tc>
          <w:tcPr>
            <w:tcW w:w="1718" w:type="dxa"/>
            <w:vAlign w:val="bottom"/>
          </w:tcPr>
          <w:p w14:paraId="7CCB6FE7"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63</w:t>
            </w:r>
          </w:p>
        </w:tc>
        <w:tc>
          <w:tcPr>
            <w:tcW w:w="2341" w:type="dxa"/>
            <w:vAlign w:val="bottom"/>
          </w:tcPr>
          <w:p w14:paraId="2390E5C5"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3</w:t>
            </w:r>
          </w:p>
        </w:tc>
        <w:tc>
          <w:tcPr>
            <w:tcW w:w="2030" w:type="dxa"/>
            <w:vAlign w:val="bottom"/>
          </w:tcPr>
          <w:p w14:paraId="08CB8791"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89</w:t>
            </w:r>
          </w:p>
        </w:tc>
        <w:tc>
          <w:tcPr>
            <w:tcW w:w="1873" w:type="dxa"/>
            <w:vAlign w:val="bottom"/>
          </w:tcPr>
          <w:p w14:paraId="031C86B8"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93</w:t>
            </w:r>
          </w:p>
        </w:tc>
        <w:tc>
          <w:tcPr>
            <w:tcW w:w="1560" w:type="dxa"/>
            <w:vAlign w:val="bottom"/>
          </w:tcPr>
          <w:p w14:paraId="7868E76E"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c>
          <w:tcPr>
            <w:tcW w:w="1873" w:type="dxa"/>
            <w:vAlign w:val="bottom"/>
          </w:tcPr>
          <w:p w14:paraId="6B8355B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529DB011" w14:textId="77777777" w:rsidTr="004D67FE">
        <w:trPr>
          <w:trHeight w:val="243"/>
        </w:trPr>
        <w:tc>
          <w:tcPr>
            <w:tcW w:w="2560" w:type="dxa"/>
            <w:vAlign w:val="bottom"/>
          </w:tcPr>
          <w:p w14:paraId="32DF8692"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TSM</w:t>
            </w:r>
          </w:p>
        </w:tc>
        <w:tc>
          <w:tcPr>
            <w:tcW w:w="1718" w:type="dxa"/>
            <w:vAlign w:val="bottom"/>
          </w:tcPr>
          <w:p w14:paraId="443A565F" w14:textId="77777777" w:rsidR="001C157C" w:rsidRPr="00DD07C6" w:rsidRDefault="001C157C" w:rsidP="00A05687">
            <w:pPr>
              <w:jc w:val="right"/>
              <w:rPr>
                <w:rFonts w:cstheme="minorHAnsi"/>
                <w:color w:val="000000"/>
                <w:sz w:val="20"/>
                <w:szCs w:val="20"/>
              </w:rPr>
            </w:pPr>
          </w:p>
        </w:tc>
        <w:tc>
          <w:tcPr>
            <w:tcW w:w="2341" w:type="dxa"/>
            <w:vAlign w:val="bottom"/>
          </w:tcPr>
          <w:p w14:paraId="0D10515B" w14:textId="77777777" w:rsidR="001C157C" w:rsidRPr="00DD07C6" w:rsidRDefault="001C157C" w:rsidP="00A05687">
            <w:pPr>
              <w:rPr>
                <w:rFonts w:cstheme="minorHAnsi"/>
                <w:sz w:val="20"/>
                <w:szCs w:val="20"/>
              </w:rPr>
            </w:pPr>
          </w:p>
        </w:tc>
        <w:tc>
          <w:tcPr>
            <w:tcW w:w="2030" w:type="dxa"/>
            <w:vAlign w:val="bottom"/>
          </w:tcPr>
          <w:p w14:paraId="460DD78A" w14:textId="77777777" w:rsidR="001C157C" w:rsidRPr="00DD07C6" w:rsidRDefault="001C157C" w:rsidP="00A05687">
            <w:pPr>
              <w:jc w:val="right"/>
              <w:rPr>
                <w:rFonts w:cstheme="minorHAnsi"/>
                <w:color w:val="000000"/>
                <w:sz w:val="20"/>
                <w:szCs w:val="20"/>
              </w:rPr>
            </w:pPr>
          </w:p>
        </w:tc>
        <w:tc>
          <w:tcPr>
            <w:tcW w:w="1873" w:type="dxa"/>
            <w:vAlign w:val="bottom"/>
          </w:tcPr>
          <w:p w14:paraId="1C12ADEA" w14:textId="77777777" w:rsidR="001C157C" w:rsidRPr="00DD07C6" w:rsidRDefault="001C157C" w:rsidP="00A05687">
            <w:pPr>
              <w:rPr>
                <w:rFonts w:cstheme="minorHAnsi"/>
                <w:sz w:val="20"/>
                <w:szCs w:val="20"/>
              </w:rPr>
            </w:pPr>
          </w:p>
        </w:tc>
        <w:tc>
          <w:tcPr>
            <w:tcW w:w="1560" w:type="dxa"/>
            <w:vAlign w:val="bottom"/>
          </w:tcPr>
          <w:p w14:paraId="13A6A940" w14:textId="77777777" w:rsidR="001C157C" w:rsidRPr="00DD07C6" w:rsidRDefault="001C157C" w:rsidP="00A05687">
            <w:pPr>
              <w:rPr>
                <w:rFonts w:cstheme="minorHAnsi"/>
                <w:sz w:val="20"/>
                <w:szCs w:val="20"/>
              </w:rPr>
            </w:pPr>
          </w:p>
        </w:tc>
        <w:tc>
          <w:tcPr>
            <w:tcW w:w="1873" w:type="dxa"/>
            <w:vAlign w:val="bottom"/>
          </w:tcPr>
          <w:p w14:paraId="7BB7BB69" w14:textId="77777777" w:rsidR="001C157C" w:rsidRPr="00DD07C6" w:rsidRDefault="001C157C" w:rsidP="00A05687">
            <w:pPr>
              <w:rPr>
                <w:rFonts w:cstheme="minorHAnsi"/>
                <w:sz w:val="20"/>
                <w:szCs w:val="20"/>
              </w:rPr>
            </w:pPr>
          </w:p>
        </w:tc>
      </w:tr>
      <w:tr w:rsidR="001C157C" w:rsidRPr="00DD07C6" w14:paraId="59B38681" w14:textId="77777777" w:rsidTr="004D67FE">
        <w:trPr>
          <w:trHeight w:val="243"/>
        </w:trPr>
        <w:tc>
          <w:tcPr>
            <w:tcW w:w="2560" w:type="dxa"/>
            <w:vAlign w:val="bottom"/>
          </w:tcPr>
          <w:p w14:paraId="06785F03"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w:t>
            </w:r>
          </w:p>
        </w:tc>
        <w:tc>
          <w:tcPr>
            <w:tcW w:w="1718" w:type="dxa"/>
            <w:vAlign w:val="bottom"/>
          </w:tcPr>
          <w:p w14:paraId="52E1999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80</w:t>
            </w:r>
          </w:p>
        </w:tc>
        <w:tc>
          <w:tcPr>
            <w:tcW w:w="2341" w:type="dxa"/>
            <w:vAlign w:val="bottom"/>
          </w:tcPr>
          <w:p w14:paraId="33CEACE5"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39</w:t>
            </w:r>
          </w:p>
        </w:tc>
        <w:tc>
          <w:tcPr>
            <w:tcW w:w="2030" w:type="dxa"/>
            <w:vAlign w:val="bottom"/>
          </w:tcPr>
          <w:p w14:paraId="1ACBA20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3</w:t>
            </w:r>
          </w:p>
        </w:tc>
        <w:tc>
          <w:tcPr>
            <w:tcW w:w="1873" w:type="dxa"/>
            <w:vAlign w:val="bottom"/>
          </w:tcPr>
          <w:p w14:paraId="1113183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21</w:t>
            </w:r>
          </w:p>
        </w:tc>
        <w:tc>
          <w:tcPr>
            <w:tcW w:w="1560" w:type="dxa"/>
            <w:vAlign w:val="bottom"/>
          </w:tcPr>
          <w:p w14:paraId="2495E37C"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c>
          <w:tcPr>
            <w:tcW w:w="1873" w:type="dxa"/>
            <w:vAlign w:val="bottom"/>
          </w:tcPr>
          <w:p w14:paraId="2544C12C"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7C8CFB90" w14:textId="77777777" w:rsidTr="004D67FE">
        <w:trPr>
          <w:trHeight w:val="243"/>
        </w:trPr>
        <w:tc>
          <w:tcPr>
            <w:tcW w:w="2560" w:type="dxa"/>
            <w:vAlign w:val="bottom"/>
          </w:tcPr>
          <w:p w14:paraId="573BF4AE"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w:t>
            </w:r>
          </w:p>
        </w:tc>
        <w:tc>
          <w:tcPr>
            <w:tcW w:w="1718" w:type="dxa"/>
            <w:vAlign w:val="bottom"/>
          </w:tcPr>
          <w:p w14:paraId="32268DAE"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63</w:t>
            </w:r>
          </w:p>
        </w:tc>
        <w:tc>
          <w:tcPr>
            <w:tcW w:w="2341" w:type="dxa"/>
            <w:vAlign w:val="bottom"/>
          </w:tcPr>
          <w:p w14:paraId="0C161738"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2</w:t>
            </w:r>
          </w:p>
        </w:tc>
        <w:tc>
          <w:tcPr>
            <w:tcW w:w="2030" w:type="dxa"/>
            <w:vAlign w:val="bottom"/>
          </w:tcPr>
          <w:p w14:paraId="46856C0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2</w:t>
            </w:r>
          </w:p>
        </w:tc>
        <w:tc>
          <w:tcPr>
            <w:tcW w:w="1873" w:type="dxa"/>
            <w:vAlign w:val="bottom"/>
          </w:tcPr>
          <w:p w14:paraId="078D1FBC"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98</w:t>
            </w:r>
          </w:p>
        </w:tc>
        <w:tc>
          <w:tcPr>
            <w:tcW w:w="1560" w:type="dxa"/>
            <w:vAlign w:val="bottom"/>
          </w:tcPr>
          <w:p w14:paraId="4C0719B5"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4772074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74F50E54" w14:textId="77777777" w:rsidTr="004D67FE">
        <w:trPr>
          <w:trHeight w:val="225"/>
        </w:trPr>
        <w:tc>
          <w:tcPr>
            <w:tcW w:w="2560" w:type="dxa"/>
            <w:vAlign w:val="bottom"/>
          </w:tcPr>
          <w:p w14:paraId="479BB0EF" w14:textId="77777777" w:rsidR="001C157C" w:rsidRPr="00DD07C6" w:rsidRDefault="001C157C" w:rsidP="00A05687">
            <w:pPr>
              <w:rPr>
                <w:rFonts w:cstheme="minorHAnsi"/>
                <w:b/>
                <w:color w:val="000000"/>
                <w:sz w:val="20"/>
                <w:szCs w:val="20"/>
              </w:rPr>
            </w:pPr>
            <w:proofErr w:type="spellStart"/>
            <w:r w:rsidRPr="00DD07C6">
              <w:rPr>
                <w:rFonts w:cstheme="minorHAnsi"/>
                <w:b/>
                <w:color w:val="000000"/>
                <w:sz w:val="20"/>
                <w:szCs w:val="20"/>
              </w:rPr>
              <w:t>Nimco</w:t>
            </w:r>
            <w:proofErr w:type="spellEnd"/>
          </w:p>
        </w:tc>
        <w:tc>
          <w:tcPr>
            <w:tcW w:w="1718" w:type="dxa"/>
            <w:vAlign w:val="bottom"/>
          </w:tcPr>
          <w:p w14:paraId="3ADF90C6" w14:textId="77777777" w:rsidR="001C157C" w:rsidRPr="00DD07C6" w:rsidRDefault="001C157C" w:rsidP="00A05687">
            <w:pPr>
              <w:jc w:val="right"/>
              <w:rPr>
                <w:rFonts w:cstheme="minorHAnsi"/>
                <w:color w:val="000000"/>
                <w:sz w:val="20"/>
                <w:szCs w:val="20"/>
              </w:rPr>
            </w:pPr>
          </w:p>
        </w:tc>
        <w:tc>
          <w:tcPr>
            <w:tcW w:w="2341" w:type="dxa"/>
            <w:vAlign w:val="bottom"/>
          </w:tcPr>
          <w:p w14:paraId="2DC1CE81" w14:textId="77777777" w:rsidR="001C157C" w:rsidRPr="00DD07C6" w:rsidRDefault="001C157C" w:rsidP="00A05687">
            <w:pPr>
              <w:rPr>
                <w:rFonts w:cstheme="minorHAnsi"/>
                <w:sz w:val="20"/>
                <w:szCs w:val="20"/>
              </w:rPr>
            </w:pPr>
          </w:p>
        </w:tc>
        <w:tc>
          <w:tcPr>
            <w:tcW w:w="2030" w:type="dxa"/>
            <w:vAlign w:val="bottom"/>
          </w:tcPr>
          <w:p w14:paraId="7F1BE4C8" w14:textId="77777777" w:rsidR="001C157C" w:rsidRPr="00DD07C6" w:rsidRDefault="001C157C" w:rsidP="00A05687">
            <w:pPr>
              <w:jc w:val="right"/>
              <w:rPr>
                <w:rFonts w:cstheme="minorHAnsi"/>
                <w:color w:val="000000"/>
                <w:sz w:val="20"/>
                <w:szCs w:val="20"/>
              </w:rPr>
            </w:pPr>
          </w:p>
        </w:tc>
        <w:tc>
          <w:tcPr>
            <w:tcW w:w="1873" w:type="dxa"/>
            <w:vAlign w:val="bottom"/>
          </w:tcPr>
          <w:p w14:paraId="6C24B627" w14:textId="77777777" w:rsidR="001C157C" w:rsidRPr="00DD07C6" w:rsidRDefault="001C157C" w:rsidP="00A05687">
            <w:pPr>
              <w:rPr>
                <w:rFonts w:cstheme="minorHAnsi"/>
                <w:sz w:val="20"/>
                <w:szCs w:val="20"/>
              </w:rPr>
            </w:pPr>
          </w:p>
        </w:tc>
        <w:tc>
          <w:tcPr>
            <w:tcW w:w="1560" w:type="dxa"/>
            <w:vAlign w:val="bottom"/>
          </w:tcPr>
          <w:p w14:paraId="576CECC7" w14:textId="77777777" w:rsidR="001C157C" w:rsidRPr="00DD07C6" w:rsidRDefault="001C157C" w:rsidP="00A05687">
            <w:pPr>
              <w:rPr>
                <w:rFonts w:cstheme="minorHAnsi"/>
                <w:sz w:val="20"/>
                <w:szCs w:val="20"/>
              </w:rPr>
            </w:pPr>
          </w:p>
        </w:tc>
        <w:tc>
          <w:tcPr>
            <w:tcW w:w="1873" w:type="dxa"/>
            <w:vAlign w:val="bottom"/>
          </w:tcPr>
          <w:p w14:paraId="08C47CD1" w14:textId="77777777" w:rsidR="001C157C" w:rsidRPr="00DD07C6" w:rsidRDefault="001C157C" w:rsidP="00A05687">
            <w:pPr>
              <w:rPr>
                <w:rFonts w:cstheme="minorHAnsi"/>
                <w:sz w:val="20"/>
                <w:szCs w:val="20"/>
              </w:rPr>
            </w:pPr>
          </w:p>
        </w:tc>
      </w:tr>
      <w:tr w:rsidR="001C157C" w:rsidRPr="00DD07C6" w14:paraId="2BE68ACB" w14:textId="77777777" w:rsidTr="004D67FE">
        <w:trPr>
          <w:trHeight w:val="243"/>
        </w:trPr>
        <w:tc>
          <w:tcPr>
            <w:tcW w:w="2560" w:type="dxa"/>
            <w:vAlign w:val="bottom"/>
          </w:tcPr>
          <w:p w14:paraId="78339364"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w:t>
            </w:r>
          </w:p>
        </w:tc>
        <w:tc>
          <w:tcPr>
            <w:tcW w:w="1718" w:type="dxa"/>
            <w:vAlign w:val="bottom"/>
          </w:tcPr>
          <w:p w14:paraId="6DAA4C4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33</w:t>
            </w:r>
          </w:p>
        </w:tc>
        <w:tc>
          <w:tcPr>
            <w:tcW w:w="2341" w:type="dxa"/>
            <w:vAlign w:val="bottom"/>
          </w:tcPr>
          <w:p w14:paraId="393E123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6</w:t>
            </w:r>
          </w:p>
        </w:tc>
        <w:tc>
          <w:tcPr>
            <w:tcW w:w="2030" w:type="dxa"/>
            <w:vAlign w:val="bottom"/>
          </w:tcPr>
          <w:p w14:paraId="1D4EC07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82</w:t>
            </w:r>
          </w:p>
        </w:tc>
        <w:tc>
          <w:tcPr>
            <w:tcW w:w="1873" w:type="dxa"/>
            <w:vAlign w:val="bottom"/>
          </w:tcPr>
          <w:p w14:paraId="713B9828"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7</w:t>
            </w:r>
          </w:p>
        </w:tc>
        <w:tc>
          <w:tcPr>
            <w:tcW w:w="1560" w:type="dxa"/>
            <w:vAlign w:val="bottom"/>
          </w:tcPr>
          <w:p w14:paraId="1649367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11BA1C9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58940449" w14:textId="77777777" w:rsidTr="004D67FE">
        <w:trPr>
          <w:trHeight w:val="243"/>
        </w:trPr>
        <w:tc>
          <w:tcPr>
            <w:tcW w:w="2560" w:type="dxa"/>
            <w:vAlign w:val="bottom"/>
          </w:tcPr>
          <w:p w14:paraId="4667565A"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w:t>
            </w:r>
          </w:p>
        </w:tc>
        <w:tc>
          <w:tcPr>
            <w:tcW w:w="1718" w:type="dxa"/>
            <w:vAlign w:val="bottom"/>
          </w:tcPr>
          <w:p w14:paraId="056894EA"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15</w:t>
            </w:r>
          </w:p>
        </w:tc>
        <w:tc>
          <w:tcPr>
            <w:tcW w:w="2341" w:type="dxa"/>
            <w:vAlign w:val="bottom"/>
          </w:tcPr>
          <w:p w14:paraId="18257CCC"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51</w:t>
            </w:r>
          </w:p>
        </w:tc>
        <w:tc>
          <w:tcPr>
            <w:tcW w:w="2030" w:type="dxa"/>
            <w:vAlign w:val="bottom"/>
          </w:tcPr>
          <w:p w14:paraId="713162E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0</w:t>
            </w:r>
          </w:p>
        </w:tc>
        <w:tc>
          <w:tcPr>
            <w:tcW w:w="1873" w:type="dxa"/>
            <w:vAlign w:val="bottom"/>
          </w:tcPr>
          <w:p w14:paraId="0EABBB4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46</w:t>
            </w:r>
          </w:p>
        </w:tc>
        <w:tc>
          <w:tcPr>
            <w:tcW w:w="1560" w:type="dxa"/>
            <w:vAlign w:val="bottom"/>
          </w:tcPr>
          <w:p w14:paraId="6D3CE677"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5</w:t>
            </w:r>
          </w:p>
        </w:tc>
        <w:tc>
          <w:tcPr>
            <w:tcW w:w="1873" w:type="dxa"/>
            <w:vAlign w:val="bottom"/>
          </w:tcPr>
          <w:p w14:paraId="5462423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4FDFD323" w14:textId="77777777" w:rsidTr="004D67FE">
        <w:trPr>
          <w:trHeight w:val="243"/>
        </w:trPr>
        <w:tc>
          <w:tcPr>
            <w:tcW w:w="2560" w:type="dxa"/>
            <w:vAlign w:val="bottom"/>
          </w:tcPr>
          <w:p w14:paraId="41755476" w14:textId="77777777" w:rsidR="001C157C" w:rsidRPr="00DD07C6" w:rsidRDefault="001C157C" w:rsidP="00A05687">
            <w:pPr>
              <w:rPr>
                <w:rFonts w:cstheme="minorHAnsi"/>
                <w:b/>
                <w:color w:val="FFFFFF"/>
                <w:sz w:val="20"/>
                <w:szCs w:val="20"/>
              </w:rPr>
            </w:pPr>
            <w:proofErr w:type="spellStart"/>
            <w:r w:rsidRPr="00DD07C6">
              <w:rPr>
                <w:rFonts w:cstheme="minorHAnsi"/>
                <w:b/>
                <w:color w:val="000000" w:themeColor="text1"/>
                <w:sz w:val="20"/>
                <w:szCs w:val="20"/>
              </w:rPr>
              <w:t>Piedro</w:t>
            </w:r>
            <w:proofErr w:type="spellEnd"/>
          </w:p>
        </w:tc>
        <w:tc>
          <w:tcPr>
            <w:tcW w:w="1718" w:type="dxa"/>
            <w:vAlign w:val="bottom"/>
          </w:tcPr>
          <w:p w14:paraId="4D361AF1" w14:textId="77777777" w:rsidR="001C157C" w:rsidRPr="00DD07C6" w:rsidRDefault="001C157C" w:rsidP="00A05687">
            <w:pPr>
              <w:jc w:val="right"/>
              <w:rPr>
                <w:rFonts w:cstheme="minorHAnsi"/>
                <w:color w:val="000000"/>
                <w:sz w:val="20"/>
                <w:szCs w:val="20"/>
              </w:rPr>
            </w:pPr>
          </w:p>
        </w:tc>
        <w:tc>
          <w:tcPr>
            <w:tcW w:w="2341" w:type="dxa"/>
            <w:vAlign w:val="bottom"/>
          </w:tcPr>
          <w:p w14:paraId="2FB474DB" w14:textId="77777777" w:rsidR="001C157C" w:rsidRPr="00DD07C6" w:rsidRDefault="001C157C" w:rsidP="00A05687">
            <w:pPr>
              <w:rPr>
                <w:rFonts w:cstheme="minorHAnsi"/>
                <w:sz w:val="20"/>
                <w:szCs w:val="20"/>
              </w:rPr>
            </w:pPr>
          </w:p>
        </w:tc>
        <w:tc>
          <w:tcPr>
            <w:tcW w:w="2030" w:type="dxa"/>
            <w:vAlign w:val="bottom"/>
          </w:tcPr>
          <w:p w14:paraId="38F3BF37" w14:textId="77777777" w:rsidR="001C157C" w:rsidRPr="00DD07C6" w:rsidRDefault="001C157C" w:rsidP="00A05687">
            <w:pPr>
              <w:jc w:val="right"/>
              <w:rPr>
                <w:rFonts w:cstheme="minorHAnsi"/>
                <w:color w:val="000000"/>
                <w:sz w:val="20"/>
                <w:szCs w:val="20"/>
              </w:rPr>
            </w:pPr>
          </w:p>
        </w:tc>
        <w:tc>
          <w:tcPr>
            <w:tcW w:w="1873" w:type="dxa"/>
            <w:vAlign w:val="bottom"/>
          </w:tcPr>
          <w:p w14:paraId="79FB69A8" w14:textId="77777777" w:rsidR="001C157C" w:rsidRPr="00DD07C6" w:rsidRDefault="001C157C" w:rsidP="00A05687">
            <w:pPr>
              <w:rPr>
                <w:rFonts w:cstheme="minorHAnsi"/>
                <w:sz w:val="20"/>
                <w:szCs w:val="20"/>
              </w:rPr>
            </w:pPr>
          </w:p>
        </w:tc>
        <w:tc>
          <w:tcPr>
            <w:tcW w:w="1560" w:type="dxa"/>
            <w:vAlign w:val="bottom"/>
          </w:tcPr>
          <w:p w14:paraId="3D115994" w14:textId="77777777" w:rsidR="001C157C" w:rsidRPr="00DD07C6" w:rsidRDefault="001C157C" w:rsidP="00A05687">
            <w:pPr>
              <w:rPr>
                <w:rFonts w:cstheme="minorHAnsi"/>
                <w:sz w:val="20"/>
                <w:szCs w:val="20"/>
              </w:rPr>
            </w:pPr>
          </w:p>
        </w:tc>
        <w:tc>
          <w:tcPr>
            <w:tcW w:w="1873" w:type="dxa"/>
            <w:vAlign w:val="bottom"/>
          </w:tcPr>
          <w:p w14:paraId="5DA64CDE" w14:textId="77777777" w:rsidR="001C157C" w:rsidRPr="00DD07C6" w:rsidRDefault="001C157C" w:rsidP="00A05687">
            <w:pPr>
              <w:rPr>
                <w:rFonts w:cstheme="minorHAnsi"/>
                <w:sz w:val="20"/>
                <w:szCs w:val="20"/>
              </w:rPr>
            </w:pPr>
          </w:p>
        </w:tc>
      </w:tr>
      <w:tr w:rsidR="001C157C" w:rsidRPr="00DD07C6" w14:paraId="36F0D899" w14:textId="77777777" w:rsidTr="004D67FE">
        <w:trPr>
          <w:trHeight w:val="225"/>
        </w:trPr>
        <w:tc>
          <w:tcPr>
            <w:tcW w:w="2560" w:type="dxa"/>
            <w:vAlign w:val="bottom"/>
          </w:tcPr>
          <w:p w14:paraId="58B3D488"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w:t>
            </w:r>
          </w:p>
        </w:tc>
        <w:tc>
          <w:tcPr>
            <w:tcW w:w="1718" w:type="dxa"/>
            <w:vAlign w:val="bottom"/>
          </w:tcPr>
          <w:p w14:paraId="05ED580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17</w:t>
            </w:r>
          </w:p>
        </w:tc>
        <w:tc>
          <w:tcPr>
            <w:tcW w:w="2341" w:type="dxa"/>
            <w:vAlign w:val="bottom"/>
          </w:tcPr>
          <w:p w14:paraId="7D579AC0"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4</w:t>
            </w:r>
          </w:p>
        </w:tc>
        <w:tc>
          <w:tcPr>
            <w:tcW w:w="2030" w:type="dxa"/>
            <w:vAlign w:val="bottom"/>
          </w:tcPr>
          <w:p w14:paraId="24D8A226"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5</w:t>
            </w:r>
          </w:p>
        </w:tc>
        <w:tc>
          <w:tcPr>
            <w:tcW w:w="1873" w:type="dxa"/>
            <w:vAlign w:val="bottom"/>
          </w:tcPr>
          <w:p w14:paraId="25D162F3"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65</w:t>
            </w:r>
          </w:p>
        </w:tc>
        <w:tc>
          <w:tcPr>
            <w:tcW w:w="1560" w:type="dxa"/>
            <w:vAlign w:val="bottom"/>
          </w:tcPr>
          <w:p w14:paraId="6CCDC14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c>
          <w:tcPr>
            <w:tcW w:w="1873" w:type="dxa"/>
            <w:vAlign w:val="bottom"/>
          </w:tcPr>
          <w:p w14:paraId="2C7C485D"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0</w:t>
            </w:r>
          </w:p>
        </w:tc>
      </w:tr>
      <w:tr w:rsidR="001C157C" w:rsidRPr="00DD07C6" w14:paraId="622A39C7" w14:textId="77777777" w:rsidTr="004D67FE">
        <w:trPr>
          <w:trHeight w:val="243"/>
        </w:trPr>
        <w:tc>
          <w:tcPr>
            <w:tcW w:w="2560" w:type="dxa"/>
            <w:vAlign w:val="bottom"/>
          </w:tcPr>
          <w:p w14:paraId="50B243FE"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w:t>
            </w:r>
          </w:p>
        </w:tc>
        <w:tc>
          <w:tcPr>
            <w:tcW w:w="1718" w:type="dxa"/>
            <w:vAlign w:val="bottom"/>
          </w:tcPr>
          <w:p w14:paraId="61E73C0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90</w:t>
            </w:r>
          </w:p>
        </w:tc>
        <w:tc>
          <w:tcPr>
            <w:tcW w:w="2341" w:type="dxa"/>
            <w:vAlign w:val="bottom"/>
          </w:tcPr>
          <w:p w14:paraId="7EF64FFF"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0.46</w:t>
            </w:r>
          </w:p>
        </w:tc>
        <w:tc>
          <w:tcPr>
            <w:tcW w:w="2030" w:type="dxa"/>
            <w:vAlign w:val="bottom"/>
          </w:tcPr>
          <w:p w14:paraId="4A67F514"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17</w:t>
            </w:r>
          </w:p>
        </w:tc>
        <w:tc>
          <w:tcPr>
            <w:tcW w:w="1873" w:type="dxa"/>
            <w:vAlign w:val="bottom"/>
          </w:tcPr>
          <w:p w14:paraId="1131DB75"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17</w:t>
            </w:r>
          </w:p>
        </w:tc>
        <w:tc>
          <w:tcPr>
            <w:tcW w:w="1560" w:type="dxa"/>
            <w:vAlign w:val="bottom"/>
          </w:tcPr>
          <w:p w14:paraId="40BCCD27"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4</w:t>
            </w:r>
          </w:p>
        </w:tc>
        <w:tc>
          <w:tcPr>
            <w:tcW w:w="1873" w:type="dxa"/>
            <w:vAlign w:val="bottom"/>
          </w:tcPr>
          <w:p w14:paraId="26172D1B" w14:textId="77777777" w:rsidR="001C157C" w:rsidRPr="00DD07C6" w:rsidRDefault="001C157C" w:rsidP="00A05687">
            <w:pPr>
              <w:jc w:val="right"/>
              <w:rPr>
                <w:rFonts w:cstheme="minorHAnsi"/>
                <w:color w:val="000000"/>
                <w:sz w:val="20"/>
                <w:szCs w:val="20"/>
              </w:rPr>
            </w:pPr>
            <w:r w:rsidRPr="00DD07C6">
              <w:rPr>
                <w:rFonts w:cstheme="minorHAnsi"/>
                <w:color w:val="000000"/>
                <w:sz w:val="20"/>
                <w:szCs w:val="20"/>
              </w:rPr>
              <w:t>14</w:t>
            </w:r>
          </w:p>
        </w:tc>
      </w:tr>
      <w:tr w:rsidR="001C157C" w:rsidRPr="00DD07C6" w14:paraId="0197E1F8" w14:textId="77777777" w:rsidTr="004D67FE">
        <w:trPr>
          <w:trHeight w:val="261"/>
        </w:trPr>
        <w:tc>
          <w:tcPr>
            <w:tcW w:w="2560" w:type="dxa"/>
            <w:vAlign w:val="bottom"/>
          </w:tcPr>
          <w:p w14:paraId="08F76063"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Mean</w:t>
            </w:r>
          </w:p>
        </w:tc>
        <w:tc>
          <w:tcPr>
            <w:tcW w:w="1718" w:type="dxa"/>
          </w:tcPr>
          <w:p w14:paraId="15396852"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2341" w:type="dxa"/>
            <w:vAlign w:val="bottom"/>
          </w:tcPr>
          <w:p w14:paraId="5663C7A9"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0.44</w:t>
            </w:r>
          </w:p>
        </w:tc>
        <w:tc>
          <w:tcPr>
            <w:tcW w:w="2030" w:type="dxa"/>
          </w:tcPr>
          <w:p w14:paraId="4CEF8F3C"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873" w:type="dxa"/>
          </w:tcPr>
          <w:p w14:paraId="1D56DFC5"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560" w:type="dxa"/>
            <w:vAlign w:val="bottom"/>
          </w:tcPr>
          <w:p w14:paraId="28D33C6B"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2.46</w:t>
            </w:r>
          </w:p>
        </w:tc>
        <w:tc>
          <w:tcPr>
            <w:tcW w:w="1873" w:type="dxa"/>
            <w:vAlign w:val="bottom"/>
          </w:tcPr>
          <w:p w14:paraId="4AC1A305"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0.54</w:t>
            </w:r>
          </w:p>
        </w:tc>
      </w:tr>
      <w:tr w:rsidR="001C157C" w:rsidRPr="00DD07C6" w14:paraId="29EC1611" w14:textId="77777777" w:rsidTr="004D67FE">
        <w:trPr>
          <w:trHeight w:val="261"/>
        </w:trPr>
        <w:tc>
          <w:tcPr>
            <w:tcW w:w="2560" w:type="dxa"/>
            <w:vAlign w:val="bottom"/>
          </w:tcPr>
          <w:p w14:paraId="3AC490D4"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St Dev +/-</w:t>
            </w:r>
          </w:p>
        </w:tc>
        <w:tc>
          <w:tcPr>
            <w:tcW w:w="1718" w:type="dxa"/>
          </w:tcPr>
          <w:p w14:paraId="21F4F587"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2341" w:type="dxa"/>
            <w:vAlign w:val="bottom"/>
          </w:tcPr>
          <w:p w14:paraId="4D7BF92F"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0.04</w:t>
            </w:r>
          </w:p>
        </w:tc>
        <w:tc>
          <w:tcPr>
            <w:tcW w:w="2030" w:type="dxa"/>
          </w:tcPr>
          <w:p w14:paraId="2813624F"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873" w:type="dxa"/>
          </w:tcPr>
          <w:p w14:paraId="0AAF2933"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560" w:type="dxa"/>
            <w:vAlign w:val="bottom"/>
          </w:tcPr>
          <w:p w14:paraId="7CCC3B5A"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2.76</w:t>
            </w:r>
          </w:p>
        </w:tc>
        <w:tc>
          <w:tcPr>
            <w:tcW w:w="1873" w:type="dxa"/>
            <w:vAlign w:val="bottom"/>
          </w:tcPr>
          <w:p w14:paraId="420DE3E1"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85</w:t>
            </w:r>
          </w:p>
        </w:tc>
      </w:tr>
      <w:tr w:rsidR="001C157C" w:rsidRPr="00DD07C6" w14:paraId="7B7E9D1C" w14:textId="77777777" w:rsidTr="004D67FE">
        <w:trPr>
          <w:trHeight w:val="261"/>
        </w:trPr>
        <w:tc>
          <w:tcPr>
            <w:tcW w:w="2560" w:type="dxa"/>
            <w:vAlign w:val="bottom"/>
          </w:tcPr>
          <w:p w14:paraId="61175028"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Min Val</w:t>
            </w:r>
          </w:p>
        </w:tc>
        <w:tc>
          <w:tcPr>
            <w:tcW w:w="1718" w:type="dxa"/>
          </w:tcPr>
          <w:p w14:paraId="566B0165"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2341" w:type="dxa"/>
            <w:vAlign w:val="bottom"/>
          </w:tcPr>
          <w:p w14:paraId="62216AFD"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0.39</w:t>
            </w:r>
          </w:p>
        </w:tc>
        <w:tc>
          <w:tcPr>
            <w:tcW w:w="2030" w:type="dxa"/>
          </w:tcPr>
          <w:p w14:paraId="371249F2"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873" w:type="dxa"/>
          </w:tcPr>
          <w:p w14:paraId="53ABA12E"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560" w:type="dxa"/>
            <w:vAlign w:val="bottom"/>
          </w:tcPr>
          <w:p w14:paraId="7A533A7F"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8</w:t>
            </w:r>
          </w:p>
        </w:tc>
        <w:tc>
          <w:tcPr>
            <w:tcW w:w="1873" w:type="dxa"/>
            <w:vAlign w:val="bottom"/>
          </w:tcPr>
          <w:p w14:paraId="65F823B4"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8</w:t>
            </w:r>
          </w:p>
        </w:tc>
      </w:tr>
      <w:tr w:rsidR="001C157C" w:rsidRPr="00DD07C6" w14:paraId="026030E5" w14:textId="77777777" w:rsidTr="004D67FE">
        <w:trPr>
          <w:trHeight w:val="261"/>
        </w:trPr>
        <w:tc>
          <w:tcPr>
            <w:tcW w:w="2560" w:type="dxa"/>
            <w:vAlign w:val="bottom"/>
          </w:tcPr>
          <w:p w14:paraId="435E2A84"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Max Val</w:t>
            </w:r>
          </w:p>
        </w:tc>
        <w:tc>
          <w:tcPr>
            <w:tcW w:w="1718" w:type="dxa"/>
          </w:tcPr>
          <w:p w14:paraId="0E91E0CC"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2341" w:type="dxa"/>
            <w:vAlign w:val="bottom"/>
          </w:tcPr>
          <w:p w14:paraId="0D69B998"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0.51</w:t>
            </w:r>
          </w:p>
        </w:tc>
        <w:tc>
          <w:tcPr>
            <w:tcW w:w="2030" w:type="dxa"/>
          </w:tcPr>
          <w:p w14:paraId="2C01BAA3"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873" w:type="dxa"/>
          </w:tcPr>
          <w:p w14:paraId="5961BE74" w14:textId="77777777" w:rsidR="001C157C" w:rsidRPr="00DD07C6" w:rsidRDefault="001C157C" w:rsidP="00A05687">
            <w:pPr>
              <w:rPr>
                <w:rFonts w:cstheme="minorHAnsi"/>
                <w:sz w:val="20"/>
                <w:szCs w:val="20"/>
              </w:rPr>
            </w:pPr>
            <w:r w:rsidRPr="00DD07C6">
              <w:rPr>
                <w:rFonts w:cstheme="minorHAnsi"/>
                <w:b/>
                <w:color w:val="000000"/>
                <w:sz w:val="20"/>
                <w:szCs w:val="20"/>
              </w:rPr>
              <w:t>-------</w:t>
            </w:r>
          </w:p>
        </w:tc>
        <w:tc>
          <w:tcPr>
            <w:tcW w:w="1560" w:type="dxa"/>
            <w:vAlign w:val="bottom"/>
          </w:tcPr>
          <w:p w14:paraId="15D44DAC"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5</w:t>
            </w:r>
          </w:p>
        </w:tc>
        <w:tc>
          <w:tcPr>
            <w:tcW w:w="1873" w:type="dxa"/>
            <w:vAlign w:val="bottom"/>
          </w:tcPr>
          <w:p w14:paraId="0CB477AF"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15</w:t>
            </w:r>
          </w:p>
        </w:tc>
      </w:tr>
      <w:tr w:rsidR="001C157C" w:rsidRPr="00DD07C6" w14:paraId="1B481506" w14:textId="77777777" w:rsidTr="004D67FE">
        <w:trPr>
          <w:trHeight w:val="261"/>
        </w:trPr>
        <w:tc>
          <w:tcPr>
            <w:tcW w:w="2560" w:type="dxa"/>
            <w:vAlign w:val="bottom"/>
          </w:tcPr>
          <w:p w14:paraId="3F407D22" w14:textId="77777777" w:rsidR="001C157C" w:rsidRPr="00DD07C6" w:rsidRDefault="001C157C" w:rsidP="00A05687">
            <w:pPr>
              <w:rPr>
                <w:rFonts w:cstheme="minorHAnsi"/>
                <w:b/>
                <w:color w:val="000000"/>
                <w:sz w:val="20"/>
                <w:szCs w:val="20"/>
              </w:rPr>
            </w:pPr>
            <w:r w:rsidRPr="00DD07C6">
              <w:rPr>
                <w:rFonts w:cstheme="minorHAnsi"/>
                <w:b/>
                <w:color w:val="000000"/>
                <w:sz w:val="20"/>
                <w:szCs w:val="20"/>
              </w:rPr>
              <w:t>Kicker</w:t>
            </w:r>
          </w:p>
        </w:tc>
        <w:tc>
          <w:tcPr>
            <w:tcW w:w="1718" w:type="dxa"/>
          </w:tcPr>
          <w:p w14:paraId="280D672F" w14:textId="77777777" w:rsidR="001C157C" w:rsidRPr="00DD07C6" w:rsidRDefault="001C157C" w:rsidP="00A05687">
            <w:pPr>
              <w:rPr>
                <w:rFonts w:cstheme="minorHAnsi"/>
                <w:b/>
                <w:color w:val="000000"/>
                <w:sz w:val="20"/>
                <w:szCs w:val="20"/>
              </w:rPr>
            </w:pPr>
          </w:p>
        </w:tc>
        <w:tc>
          <w:tcPr>
            <w:tcW w:w="2341" w:type="dxa"/>
            <w:vAlign w:val="bottom"/>
          </w:tcPr>
          <w:p w14:paraId="253C3AC9" w14:textId="77777777" w:rsidR="001C157C" w:rsidRPr="00DD07C6" w:rsidRDefault="001C157C" w:rsidP="00A05687">
            <w:pPr>
              <w:jc w:val="right"/>
              <w:rPr>
                <w:rFonts w:cstheme="minorHAnsi"/>
                <w:b/>
                <w:color w:val="000000"/>
                <w:sz w:val="20"/>
                <w:szCs w:val="20"/>
              </w:rPr>
            </w:pPr>
          </w:p>
        </w:tc>
        <w:tc>
          <w:tcPr>
            <w:tcW w:w="2030" w:type="dxa"/>
          </w:tcPr>
          <w:p w14:paraId="12A7FA27" w14:textId="77777777" w:rsidR="001C157C" w:rsidRPr="00DD07C6" w:rsidRDefault="001C157C" w:rsidP="00A05687">
            <w:pPr>
              <w:rPr>
                <w:rFonts w:cstheme="minorHAnsi"/>
                <w:b/>
                <w:color w:val="000000"/>
                <w:sz w:val="20"/>
                <w:szCs w:val="20"/>
              </w:rPr>
            </w:pPr>
          </w:p>
        </w:tc>
        <w:tc>
          <w:tcPr>
            <w:tcW w:w="1873" w:type="dxa"/>
          </w:tcPr>
          <w:p w14:paraId="5134686F" w14:textId="77777777" w:rsidR="001C157C" w:rsidRPr="00DD07C6" w:rsidRDefault="001C157C" w:rsidP="00A05687">
            <w:pPr>
              <w:rPr>
                <w:rFonts w:cstheme="minorHAnsi"/>
                <w:b/>
                <w:color w:val="000000"/>
                <w:sz w:val="20"/>
                <w:szCs w:val="20"/>
              </w:rPr>
            </w:pPr>
          </w:p>
        </w:tc>
        <w:tc>
          <w:tcPr>
            <w:tcW w:w="1560" w:type="dxa"/>
            <w:vAlign w:val="bottom"/>
          </w:tcPr>
          <w:p w14:paraId="629741FD" w14:textId="77777777" w:rsidR="001C157C" w:rsidRPr="00DD07C6" w:rsidRDefault="001C157C" w:rsidP="00A05687">
            <w:pPr>
              <w:jc w:val="right"/>
              <w:rPr>
                <w:rFonts w:cstheme="minorHAnsi"/>
                <w:b/>
                <w:color w:val="000000"/>
                <w:sz w:val="20"/>
                <w:szCs w:val="20"/>
              </w:rPr>
            </w:pPr>
          </w:p>
        </w:tc>
        <w:tc>
          <w:tcPr>
            <w:tcW w:w="1873" w:type="dxa"/>
            <w:vAlign w:val="bottom"/>
          </w:tcPr>
          <w:p w14:paraId="5FCB74AE" w14:textId="77777777" w:rsidR="001C157C" w:rsidRPr="00DD07C6" w:rsidRDefault="001C157C" w:rsidP="00A05687">
            <w:pPr>
              <w:jc w:val="right"/>
              <w:rPr>
                <w:rFonts w:cstheme="minorHAnsi"/>
                <w:b/>
                <w:color w:val="000000"/>
                <w:sz w:val="20"/>
                <w:szCs w:val="20"/>
              </w:rPr>
            </w:pPr>
          </w:p>
        </w:tc>
      </w:tr>
      <w:tr w:rsidR="001C157C" w:rsidRPr="00DD07C6" w14:paraId="7086C8A0" w14:textId="77777777" w:rsidTr="004D67FE">
        <w:trPr>
          <w:trHeight w:val="261"/>
        </w:trPr>
        <w:tc>
          <w:tcPr>
            <w:tcW w:w="2560" w:type="dxa"/>
            <w:vAlign w:val="bottom"/>
          </w:tcPr>
          <w:p w14:paraId="375B4A8B" w14:textId="77777777" w:rsidR="001C157C" w:rsidRPr="00DD07C6" w:rsidRDefault="001C157C" w:rsidP="00A05687">
            <w:pPr>
              <w:jc w:val="right"/>
              <w:rPr>
                <w:rFonts w:cstheme="minorHAnsi"/>
                <w:b/>
                <w:color w:val="000000"/>
                <w:sz w:val="20"/>
                <w:szCs w:val="20"/>
              </w:rPr>
            </w:pPr>
            <w:r w:rsidRPr="00DD07C6">
              <w:rPr>
                <w:rFonts w:cstheme="minorHAnsi"/>
                <w:b/>
                <w:color w:val="000000"/>
                <w:sz w:val="20"/>
                <w:szCs w:val="20"/>
              </w:rPr>
              <w:t>SRB</w:t>
            </w:r>
          </w:p>
        </w:tc>
        <w:tc>
          <w:tcPr>
            <w:tcW w:w="1718" w:type="dxa"/>
          </w:tcPr>
          <w:p w14:paraId="44477549" w14:textId="77777777" w:rsidR="001C157C" w:rsidRPr="00DD07C6" w:rsidRDefault="001C157C" w:rsidP="00A05687">
            <w:pPr>
              <w:jc w:val="right"/>
              <w:rPr>
                <w:rFonts w:cstheme="minorHAnsi"/>
                <w:b/>
                <w:color w:val="000000"/>
                <w:sz w:val="20"/>
                <w:szCs w:val="20"/>
              </w:rPr>
            </w:pPr>
            <w:r w:rsidRPr="00DD07C6">
              <w:rPr>
                <w:rFonts w:cstheme="minorHAnsi"/>
                <w:sz w:val="20"/>
                <w:szCs w:val="20"/>
              </w:rPr>
              <w:t>92</w:t>
            </w:r>
          </w:p>
        </w:tc>
        <w:tc>
          <w:tcPr>
            <w:tcW w:w="2341" w:type="dxa"/>
          </w:tcPr>
          <w:p w14:paraId="046B539B" w14:textId="77777777" w:rsidR="001C157C" w:rsidRPr="00DD07C6" w:rsidRDefault="001C157C" w:rsidP="00A05687">
            <w:pPr>
              <w:jc w:val="right"/>
              <w:rPr>
                <w:rFonts w:cstheme="minorHAnsi"/>
                <w:b/>
                <w:color w:val="000000"/>
                <w:sz w:val="20"/>
                <w:szCs w:val="20"/>
              </w:rPr>
            </w:pPr>
            <w:r w:rsidRPr="00DD07C6">
              <w:rPr>
                <w:rFonts w:cstheme="minorHAnsi"/>
                <w:sz w:val="20"/>
                <w:szCs w:val="20"/>
              </w:rPr>
              <w:t>0.41</w:t>
            </w:r>
          </w:p>
        </w:tc>
        <w:tc>
          <w:tcPr>
            <w:tcW w:w="2030" w:type="dxa"/>
          </w:tcPr>
          <w:p w14:paraId="24730BDF" w14:textId="77777777" w:rsidR="001C157C" w:rsidRPr="00DD07C6" w:rsidRDefault="001C157C" w:rsidP="00A05687">
            <w:pPr>
              <w:jc w:val="right"/>
              <w:rPr>
                <w:rFonts w:cstheme="minorHAnsi"/>
                <w:b/>
                <w:color w:val="000000"/>
                <w:sz w:val="20"/>
                <w:szCs w:val="20"/>
              </w:rPr>
            </w:pPr>
            <w:r w:rsidRPr="00DD07C6">
              <w:rPr>
                <w:rFonts w:cstheme="minorHAnsi"/>
                <w:sz w:val="20"/>
                <w:szCs w:val="20"/>
              </w:rPr>
              <w:t>136</w:t>
            </w:r>
          </w:p>
        </w:tc>
        <w:tc>
          <w:tcPr>
            <w:tcW w:w="1873" w:type="dxa"/>
          </w:tcPr>
          <w:p w14:paraId="6C9B2414" w14:textId="77777777" w:rsidR="001C157C" w:rsidRPr="00DD07C6" w:rsidRDefault="001C157C" w:rsidP="00A05687">
            <w:pPr>
              <w:jc w:val="right"/>
              <w:rPr>
                <w:rFonts w:cstheme="minorHAnsi"/>
                <w:b/>
                <w:color w:val="000000"/>
                <w:sz w:val="20"/>
                <w:szCs w:val="20"/>
              </w:rPr>
            </w:pPr>
            <w:r w:rsidRPr="00DD07C6">
              <w:rPr>
                <w:rFonts w:cstheme="minorHAnsi"/>
                <w:sz w:val="20"/>
                <w:szCs w:val="20"/>
              </w:rPr>
              <w:t>0.61</w:t>
            </w:r>
          </w:p>
        </w:tc>
        <w:tc>
          <w:tcPr>
            <w:tcW w:w="1560" w:type="dxa"/>
          </w:tcPr>
          <w:p w14:paraId="16C40AB4" w14:textId="77777777" w:rsidR="001C157C" w:rsidRPr="00DD07C6" w:rsidRDefault="001C157C" w:rsidP="00A05687">
            <w:pPr>
              <w:jc w:val="right"/>
              <w:rPr>
                <w:rFonts w:cstheme="minorHAnsi"/>
                <w:b/>
                <w:color w:val="000000"/>
                <w:sz w:val="20"/>
                <w:szCs w:val="20"/>
              </w:rPr>
            </w:pPr>
            <w:r w:rsidRPr="00DD07C6">
              <w:rPr>
                <w:rFonts w:cstheme="minorHAnsi"/>
                <w:sz w:val="20"/>
                <w:szCs w:val="20"/>
              </w:rPr>
              <w:t>128</w:t>
            </w:r>
          </w:p>
        </w:tc>
        <w:tc>
          <w:tcPr>
            <w:tcW w:w="1873" w:type="dxa"/>
          </w:tcPr>
          <w:p w14:paraId="79DB638B" w14:textId="77777777" w:rsidR="001C157C" w:rsidRPr="00DD07C6" w:rsidRDefault="001C157C" w:rsidP="00A05687">
            <w:pPr>
              <w:jc w:val="right"/>
              <w:rPr>
                <w:rFonts w:cstheme="minorHAnsi"/>
                <w:b/>
                <w:color w:val="000000"/>
                <w:sz w:val="20"/>
                <w:szCs w:val="20"/>
              </w:rPr>
            </w:pPr>
            <w:r w:rsidRPr="00DD07C6">
              <w:rPr>
                <w:rFonts w:cstheme="minorHAnsi"/>
                <w:sz w:val="20"/>
                <w:szCs w:val="20"/>
              </w:rPr>
              <w:t>0.57</w:t>
            </w:r>
          </w:p>
        </w:tc>
      </w:tr>
    </w:tbl>
    <w:p w14:paraId="7DCB8926" w14:textId="77777777" w:rsidR="001C157C" w:rsidRDefault="001C157C" w:rsidP="001C157C">
      <w:pPr>
        <w:rPr>
          <w:lang w:val="en-US"/>
        </w:rPr>
      </w:pPr>
    </w:p>
    <w:p w14:paraId="37550CE0" w14:textId="11179EF8" w:rsidR="001C157C" w:rsidRPr="00DF5B53" w:rsidRDefault="001C157C">
      <w:pPr>
        <w:pStyle w:val="Heading4"/>
        <w:numPr>
          <w:ilvl w:val="2"/>
          <w:numId w:val="19"/>
        </w:numPr>
        <w:rPr>
          <w:lang w:val="en-US"/>
        </w:rPr>
      </w:pPr>
      <w:bookmarkStart w:id="440" w:name="_Toc156403585"/>
      <w:r>
        <w:rPr>
          <w:lang w:val="en-US"/>
        </w:rPr>
        <w:t>Heel Stiffener length dimensions and normalized measures</w:t>
      </w:r>
      <w:bookmarkEnd w:id="440"/>
    </w:p>
    <w:tbl>
      <w:tblPr>
        <w:tblStyle w:val="TableGrid"/>
        <w:tblW w:w="0" w:type="auto"/>
        <w:tblLook w:val="04A0" w:firstRow="1" w:lastRow="0" w:firstColumn="1" w:lastColumn="0" w:noHBand="0" w:noVBand="1"/>
      </w:tblPr>
      <w:tblGrid>
        <w:gridCol w:w="2324"/>
        <w:gridCol w:w="2552"/>
        <w:gridCol w:w="3349"/>
        <w:gridCol w:w="2325"/>
        <w:gridCol w:w="2325"/>
      </w:tblGrid>
      <w:tr w:rsidR="001C157C" w:rsidRPr="004D67FE" w14:paraId="5347307D" w14:textId="77777777" w:rsidTr="00A05687">
        <w:tc>
          <w:tcPr>
            <w:tcW w:w="2324" w:type="dxa"/>
            <w:vAlign w:val="bottom"/>
          </w:tcPr>
          <w:p w14:paraId="54DBAF89"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Shoe Manufacturer / Design</w:t>
            </w:r>
          </w:p>
        </w:tc>
        <w:tc>
          <w:tcPr>
            <w:tcW w:w="2552" w:type="dxa"/>
            <w:vAlign w:val="bottom"/>
          </w:tcPr>
          <w:p w14:paraId="0AEA0386" w14:textId="77777777" w:rsidR="001C157C" w:rsidRPr="004D67FE" w:rsidRDefault="001C157C" w:rsidP="00A05687">
            <w:pPr>
              <w:jc w:val="center"/>
              <w:rPr>
                <w:rFonts w:cstheme="minorHAnsi"/>
                <w:b/>
                <w:color w:val="000000"/>
                <w:sz w:val="20"/>
                <w:szCs w:val="20"/>
              </w:rPr>
            </w:pPr>
            <w:r w:rsidRPr="004D67FE">
              <w:rPr>
                <w:rFonts w:cstheme="minorHAnsi"/>
                <w:b/>
                <w:color w:val="000000"/>
                <w:sz w:val="20"/>
                <w:szCs w:val="20"/>
              </w:rPr>
              <w:t>Heel Stiffener Length Medial (mm)</w:t>
            </w:r>
          </w:p>
        </w:tc>
        <w:tc>
          <w:tcPr>
            <w:tcW w:w="3349" w:type="dxa"/>
            <w:vAlign w:val="bottom"/>
          </w:tcPr>
          <w:p w14:paraId="4E95DC9B" w14:textId="77777777" w:rsidR="001C157C" w:rsidRPr="004D67FE" w:rsidRDefault="001C157C" w:rsidP="00A05687">
            <w:pPr>
              <w:jc w:val="center"/>
              <w:rPr>
                <w:rFonts w:cstheme="minorHAnsi"/>
                <w:b/>
                <w:color w:val="000000"/>
                <w:sz w:val="20"/>
                <w:szCs w:val="20"/>
              </w:rPr>
            </w:pPr>
            <w:r w:rsidRPr="004D67FE">
              <w:rPr>
                <w:rFonts w:cstheme="minorHAnsi"/>
                <w:b/>
                <w:color w:val="000000"/>
                <w:sz w:val="20"/>
                <w:szCs w:val="20"/>
              </w:rPr>
              <w:t>Heel Stiffener Medial per mm Total length</w:t>
            </w:r>
          </w:p>
        </w:tc>
        <w:tc>
          <w:tcPr>
            <w:tcW w:w="2325" w:type="dxa"/>
            <w:vAlign w:val="bottom"/>
          </w:tcPr>
          <w:p w14:paraId="663D1799" w14:textId="77777777" w:rsidR="001C157C" w:rsidRPr="004D67FE" w:rsidRDefault="001C157C" w:rsidP="00A05687">
            <w:pPr>
              <w:jc w:val="center"/>
              <w:rPr>
                <w:rFonts w:cstheme="minorHAnsi"/>
                <w:b/>
                <w:color w:val="000000"/>
                <w:sz w:val="20"/>
                <w:szCs w:val="20"/>
              </w:rPr>
            </w:pPr>
            <w:r w:rsidRPr="004D67FE">
              <w:rPr>
                <w:rFonts w:cstheme="minorHAnsi"/>
                <w:b/>
                <w:color w:val="000000"/>
                <w:sz w:val="20"/>
                <w:szCs w:val="20"/>
              </w:rPr>
              <w:t>Heel Stiffener Length Lateral</w:t>
            </w:r>
          </w:p>
        </w:tc>
        <w:tc>
          <w:tcPr>
            <w:tcW w:w="2325" w:type="dxa"/>
            <w:vAlign w:val="bottom"/>
          </w:tcPr>
          <w:p w14:paraId="50BF3AFF" w14:textId="77777777" w:rsidR="001C157C" w:rsidRPr="004D67FE" w:rsidRDefault="001C157C" w:rsidP="00A05687">
            <w:pPr>
              <w:jc w:val="center"/>
              <w:rPr>
                <w:rFonts w:cstheme="minorHAnsi"/>
                <w:b/>
                <w:color w:val="000000"/>
                <w:sz w:val="20"/>
                <w:szCs w:val="20"/>
              </w:rPr>
            </w:pPr>
            <w:r w:rsidRPr="004D67FE">
              <w:rPr>
                <w:rFonts w:cstheme="minorHAnsi"/>
                <w:b/>
                <w:color w:val="000000"/>
                <w:sz w:val="20"/>
                <w:szCs w:val="20"/>
              </w:rPr>
              <w:t>Heel Stiffener Lateral per mm Total length</w:t>
            </w:r>
          </w:p>
        </w:tc>
      </w:tr>
      <w:tr w:rsidR="001C157C" w:rsidRPr="004D67FE" w14:paraId="2352E30C" w14:textId="77777777" w:rsidTr="00A05687">
        <w:tc>
          <w:tcPr>
            <w:tcW w:w="2324" w:type="dxa"/>
            <w:vAlign w:val="bottom"/>
          </w:tcPr>
          <w:p w14:paraId="6D1BFBCE" w14:textId="77777777" w:rsidR="001C157C" w:rsidRPr="004D67FE" w:rsidRDefault="001C157C" w:rsidP="00A05687">
            <w:pPr>
              <w:rPr>
                <w:rFonts w:cstheme="minorHAnsi"/>
                <w:b/>
                <w:color w:val="000000"/>
                <w:sz w:val="20"/>
                <w:szCs w:val="20"/>
              </w:rPr>
            </w:pPr>
          </w:p>
        </w:tc>
        <w:tc>
          <w:tcPr>
            <w:tcW w:w="2552" w:type="dxa"/>
            <w:vAlign w:val="bottom"/>
          </w:tcPr>
          <w:p w14:paraId="65980A37" w14:textId="77777777" w:rsidR="001C157C" w:rsidRPr="004D67FE" w:rsidRDefault="001C157C" w:rsidP="00A05687">
            <w:pPr>
              <w:jc w:val="center"/>
              <w:rPr>
                <w:rFonts w:cstheme="minorHAnsi"/>
                <w:color w:val="000000"/>
                <w:sz w:val="20"/>
                <w:szCs w:val="20"/>
              </w:rPr>
            </w:pPr>
          </w:p>
        </w:tc>
        <w:tc>
          <w:tcPr>
            <w:tcW w:w="3349" w:type="dxa"/>
            <w:vAlign w:val="bottom"/>
          </w:tcPr>
          <w:p w14:paraId="14CCCDE7" w14:textId="77777777" w:rsidR="001C157C" w:rsidRPr="004D67FE" w:rsidRDefault="001C157C" w:rsidP="00A05687">
            <w:pPr>
              <w:rPr>
                <w:rFonts w:cstheme="minorHAnsi"/>
                <w:sz w:val="20"/>
                <w:szCs w:val="20"/>
              </w:rPr>
            </w:pPr>
          </w:p>
        </w:tc>
        <w:tc>
          <w:tcPr>
            <w:tcW w:w="2325" w:type="dxa"/>
            <w:vAlign w:val="bottom"/>
          </w:tcPr>
          <w:p w14:paraId="1003DC4E" w14:textId="77777777" w:rsidR="001C157C" w:rsidRPr="004D67FE" w:rsidRDefault="001C157C" w:rsidP="00A05687">
            <w:pPr>
              <w:rPr>
                <w:rFonts w:cstheme="minorHAnsi"/>
                <w:sz w:val="20"/>
                <w:szCs w:val="20"/>
              </w:rPr>
            </w:pPr>
          </w:p>
        </w:tc>
        <w:tc>
          <w:tcPr>
            <w:tcW w:w="2325" w:type="dxa"/>
            <w:vAlign w:val="bottom"/>
          </w:tcPr>
          <w:p w14:paraId="7F275773" w14:textId="77777777" w:rsidR="001C157C" w:rsidRPr="004D67FE" w:rsidRDefault="001C157C" w:rsidP="00A05687">
            <w:pPr>
              <w:rPr>
                <w:rFonts w:cstheme="minorHAnsi"/>
                <w:sz w:val="20"/>
                <w:szCs w:val="20"/>
              </w:rPr>
            </w:pPr>
          </w:p>
        </w:tc>
      </w:tr>
      <w:tr w:rsidR="001C157C" w:rsidRPr="004D67FE" w14:paraId="0A09CFA1" w14:textId="77777777" w:rsidTr="00A05687">
        <w:tc>
          <w:tcPr>
            <w:tcW w:w="2324" w:type="dxa"/>
            <w:vAlign w:val="bottom"/>
          </w:tcPr>
          <w:p w14:paraId="3DDCF809"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Schein</w:t>
            </w:r>
          </w:p>
        </w:tc>
        <w:tc>
          <w:tcPr>
            <w:tcW w:w="2552" w:type="dxa"/>
            <w:vAlign w:val="bottom"/>
          </w:tcPr>
          <w:p w14:paraId="61243F58" w14:textId="77777777" w:rsidR="001C157C" w:rsidRPr="004D67FE" w:rsidRDefault="001C157C" w:rsidP="00A05687">
            <w:pPr>
              <w:rPr>
                <w:rFonts w:cstheme="minorHAnsi"/>
                <w:sz w:val="20"/>
                <w:szCs w:val="20"/>
              </w:rPr>
            </w:pPr>
          </w:p>
        </w:tc>
        <w:tc>
          <w:tcPr>
            <w:tcW w:w="3349" w:type="dxa"/>
            <w:vAlign w:val="bottom"/>
          </w:tcPr>
          <w:p w14:paraId="469EF726" w14:textId="77777777" w:rsidR="001C157C" w:rsidRPr="004D67FE" w:rsidRDefault="001C157C" w:rsidP="00A05687">
            <w:pPr>
              <w:rPr>
                <w:rFonts w:cstheme="minorHAnsi"/>
                <w:sz w:val="20"/>
                <w:szCs w:val="20"/>
              </w:rPr>
            </w:pPr>
          </w:p>
        </w:tc>
        <w:tc>
          <w:tcPr>
            <w:tcW w:w="2325" w:type="dxa"/>
            <w:vAlign w:val="bottom"/>
          </w:tcPr>
          <w:p w14:paraId="5B7C4106" w14:textId="77777777" w:rsidR="001C157C" w:rsidRPr="004D67FE" w:rsidRDefault="001C157C" w:rsidP="00A05687">
            <w:pPr>
              <w:rPr>
                <w:rFonts w:cstheme="minorHAnsi"/>
                <w:sz w:val="20"/>
                <w:szCs w:val="20"/>
              </w:rPr>
            </w:pPr>
          </w:p>
        </w:tc>
        <w:tc>
          <w:tcPr>
            <w:tcW w:w="2325" w:type="dxa"/>
            <w:vAlign w:val="bottom"/>
          </w:tcPr>
          <w:p w14:paraId="48D76350" w14:textId="77777777" w:rsidR="001C157C" w:rsidRPr="004D67FE" w:rsidRDefault="001C157C" w:rsidP="00A05687">
            <w:pPr>
              <w:rPr>
                <w:rFonts w:cstheme="minorHAnsi"/>
                <w:sz w:val="20"/>
                <w:szCs w:val="20"/>
              </w:rPr>
            </w:pPr>
          </w:p>
        </w:tc>
      </w:tr>
      <w:tr w:rsidR="001C157C" w:rsidRPr="004D67FE" w14:paraId="283A8140" w14:textId="77777777" w:rsidTr="00A05687">
        <w:tc>
          <w:tcPr>
            <w:tcW w:w="2324" w:type="dxa"/>
            <w:vAlign w:val="bottom"/>
          </w:tcPr>
          <w:p w14:paraId="356F059E"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1</w:t>
            </w:r>
          </w:p>
        </w:tc>
        <w:tc>
          <w:tcPr>
            <w:tcW w:w="2552" w:type="dxa"/>
            <w:vAlign w:val="bottom"/>
          </w:tcPr>
          <w:p w14:paraId="7F3745BA"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47</w:t>
            </w:r>
          </w:p>
        </w:tc>
        <w:tc>
          <w:tcPr>
            <w:tcW w:w="3349" w:type="dxa"/>
            <w:vAlign w:val="bottom"/>
          </w:tcPr>
          <w:p w14:paraId="067AEDC8"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4</w:t>
            </w:r>
          </w:p>
        </w:tc>
        <w:tc>
          <w:tcPr>
            <w:tcW w:w="2325" w:type="dxa"/>
            <w:vAlign w:val="bottom"/>
          </w:tcPr>
          <w:p w14:paraId="3500B2DA"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25</w:t>
            </w:r>
          </w:p>
        </w:tc>
        <w:tc>
          <w:tcPr>
            <w:tcW w:w="2325" w:type="dxa"/>
            <w:vAlign w:val="bottom"/>
          </w:tcPr>
          <w:p w14:paraId="76DA1A93"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6</w:t>
            </w:r>
          </w:p>
        </w:tc>
      </w:tr>
      <w:tr w:rsidR="001C157C" w:rsidRPr="004D67FE" w14:paraId="2088AB0C" w14:textId="77777777" w:rsidTr="00A05687">
        <w:tc>
          <w:tcPr>
            <w:tcW w:w="2324" w:type="dxa"/>
            <w:vAlign w:val="bottom"/>
          </w:tcPr>
          <w:p w14:paraId="677D33DD"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2</w:t>
            </w:r>
          </w:p>
        </w:tc>
        <w:tc>
          <w:tcPr>
            <w:tcW w:w="2552" w:type="dxa"/>
            <w:vAlign w:val="bottom"/>
          </w:tcPr>
          <w:p w14:paraId="493B874B"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17</w:t>
            </w:r>
          </w:p>
        </w:tc>
        <w:tc>
          <w:tcPr>
            <w:tcW w:w="3349" w:type="dxa"/>
            <w:vAlign w:val="bottom"/>
          </w:tcPr>
          <w:p w14:paraId="0BC21234"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6</w:t>
            </w:r>
          </w:p>
        </w:tc>
        <w:tc>
          <w:tcPr>
            <w:tcW w:w="2325" w:type="dxa"/>
            <w:vAlign w:val="bottom"/>
          </w:tcPr>
          <w:p w14:paraId="2F411315"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02</w:t>
            </w:r>
          </w:p>
        </w:tc>
        <w:tc>
          <w:tcPr>
            <w:tcW w:w="2325" w:type="dxa"/>
            <w:vAlign w:val="bottom"/>
          </w:tcPr>
          <w:p w14:paraId="6E85DD53"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0</w:t>
            </w:r>
          </w:p>
        </w:tc>
      </w:tr>
      <w:tr w:rsidR="001C157C" w:rsidRPr="004D67FE" w14:paraId="6B92B4A1" w14:textId="77777777" w:rsidTr="00A05687">
        <w:tc>
          <w:tcPr>
            <w:tcW w:w="2324" w:type="dxa"/>
            <w:vAlign w:val="bottom"/>
          </w:tcPr>
          <w:p w14:paraId="3616A26F" w14:textId="77777777" w:rsidR="001C157C" w:rsidRPr="004D67FE" w:rsidRDefault="001C157C" w:rsidP="00A05687">
            <w:pPr>
              <w:rPr>
                <w:rFonts w:cstheme="minorHAnsi"/>
                <w:b/>
                <w:color w:val="000000"/>
                <w:sz w:val="20"/>
                <w:szCs w:val="20"/>
              </w:rPr>
            </w:pPr>
            <w:proofErr w:type="spellStart"/>
            <w:r w:rsidRPr="004D67FE">
              <w:rPr>
                <w:rFonts w:cstheme="minorHAnsi"/>
                <w:b/>
                <w:color w:val="000000"/>
                <w:sz w:val="20"/>
                <w:szCs w:val="20"/>
              </w:rPr>
              <w:t>FitzKidz</w:t>
            </w:r>
            <w:proofErr w:type="spellEnd"/>
          </w:p>
        </w:tc>
        <w:tc>
          <w:tcPr>
            <w:tcW w:w="2552" w:type="dxa"/>
            <w:vAlign w:val="bottom"/>
          </w:tcPr>
          <w:p w14:paraId="1D624335" w14:textId="77777777" w:rsidR="001C157C" w:rsidRPr="004D67FE" w:rsidRDefault="001C157C" w:rsidP="00A05687">
            <w:pPr>
              <w:jc w:val="right"/>
              <w:rPr>
                <w:rFonts w:cstheme="minorHAnsi"/>
                <w:color w:val="000000"/>
                <w:sz w:val="20"/>
                <w:szCs w:val="20"/>
              </w:rPr>
            </w:pPr>
          </w:p>
        </w:tc>
        <w:tc>
          <w:tcPr>
            <w:tcW w:w="3349" w:type="dxa"/>
            <w:vAlign w:val="bottom"/>
          </w:tcPr>
          <w:p w14:paraId="5DB91BA6" w14:textId="77777777" w:rsidR="001C157C" w:rsidRPr="004D67FE" w:rsidRDefault="001C157C" w:rsidP="00A05687">
            <w:pPr>
              <w:rPr>
                <w:rFonts w:cstheme="minorHAnsi"/>
                <w:sz w:val="20"/>
                <w:szCs w:val="20"/>
              </w:rPr>
            </w:pPr>
          </w:p>
        </w:tc>
        <w:tc>
          <w:tcPr>
            <w:tcW w:w="2325" w:type="dxa"/>
            <w:vAlign w:val="bottom"/>
          </w:tcPr>
          <w:p w14:paraId="21668F84" w14:textId="77777777" w:rsidR="001C157C" w:rsidRPr="004D67FE" w:rsidRDefault="001C157C" w:rsidP="00A05687">
            <w:pPr>
              <w:rPr>
                <w:rFonts w:cstheme="minorHAnsi"/>
                <w:sz w:val="20"/>
                <w:szCs w:val="20"/>
              </w:rPr>
            </w:pPr>
          </w:p>
        </w:tc>
        <w:tc>
          <w:tcPr>
            <w:tcW w:w="2325" w:type="dxa"/>
            <w:vAlign w:val="bottom"/>
          </w:tcPr>
          <w:p w14:paraId="769C771E" w14:textId="77777777" w:rsidR="001C157C" w:rsidRPr="004D67FE" w:rsidRDefault="001C157C" w:rsidP="00A05687">
            <w:pPr>
              <w:rPr>
                <w:rFonts w:cstheme="minorHAnsi"/>
                <w:sz w:val="20"/>
                <w:szCs w:val="20"/>
              </w:rPr>
            </w:pPr>
          </w:p>
        </w:tc>
      </w:tr>
      <w:tr w:rsidR="001C157C" w:rsidRPr="004D67FE" w14:paraId="4DAD36E5" w14:textId="77777777" w:rsidTr="00A05687">
        <w:tc>
          <w:tcPr>
            <w:tcW w:w="2324" w:type="dxa"/>
            <w:vAlign w:val="bottom"/>
          </w:tcPr>
          <w:p w14:paraId="762872B4"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1</w:t>
            </w:r>
          </w:p>
        </w:tc>
        <w:tc>
          <w:tcPr>
            <w:tcW w:w="2552" w:type="dxa"/>
            <w:vAlign w:val="bottom"/>
          </w:tcPr>
          <w:p w14:paraId="08C56B17"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45</w:t>
            </w:r>
          </w:p>
        </w:tc>
        <w:tc>
          <w:tcPr>
            <w:tcW w:w="3349" w:type="dxa"/>
            <w:vAlign w:val="bottom"/>
          </w:tcPr>
          <w:p w14:paraId="18AA0309"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8</w:t>
            </w:r>
          </w:p>
        </w:tc>
        <w:tc>
          <w:tcPr>
            <w:tcW w:w="2325" w:type="dxa"/>
            <w:vAlign w:val="bottom"/>
          </w:tcPr>
          <w:p w14:paraId="4D433427"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94</w:t>
            </w:r>
          </w:p>
        </w:tc>
        <w:tc>
          <w:tcPr>
            <w:tcW w:w="2325" w:type="dxa"/>
            <w:vAlign w:val="bottom"/>
          </w:tcPr>
          <w:p w14:paraId="2634ABBD"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8</w:t>
            </w:r>
          </w:p>
        </w:tc>
      </w:tr>
      <w:tr w:rsidR="001C157C" w:rsidRPr="004D67FE" w14:paraId="114CFD46" w14:textId="77777777" w:rsidTr="00A05687">
        <w:tc>
          <w:tcPr>
            <w:tcW w:w="2324" w:type="dxa"/>
            <w:vAlign w:val="bottom"/>
          </w:tcPr>
          <w:p w14:paraId="091FC2BD"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2</w:t>
            </w:r>
          </w:p>
        </w:tc>
        <w:tc>
          <w:tcPr>
            <w:tcW w:w="2552" w:type="dxa"/>
            <w:vAlign w:val="bottom"/>
          </w:tcPr>
          <w:p w14:paraId="227E9472"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37</w:t>
            </w:r>
          </w:p>
        </w:tc>
        <w:tc>
          <w:tcPr>
            <w:tcW w:w="3349" w:type="dxa"/>
            <w:vAlign w:val="bottom"/>
          </w:tcPr>
          <w:p w14:paraId="6D118D56"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7</w:t>
            </w:r>
          </w:p>
        </w:tc>
        <w:tc>
          <w:tcPr>
            <w:tcW w:w="2325" w:type="dxa"/>
            <w:vAlign w:val="bottom"/>
          </w:tcPr>
          <w:p w14:paraId="556817B9"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82</w:t>
            </w:r>
          </w:p>
        </w:tc>
        <w:tc>
          <w:tcPr>
            <w:tcW w:w="2325" w:type="dxa"/>
            <w:vAlign w:val="bottom"/>
          </w:tcPr>
          <w:p w14:paraId="1562FB3D"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4</w:t>
            </w:r>
          </w:p>
        </w:tc>
      </w:tr>
      <w:tr w:rsidR="001C157C" w:rsidRPr="004D67FE" w14:paraId="2F4A4AEF" w14:textId="77777777" w:rsidTr="00A05687">
        <w:tc>
          <w:tcPr>
            <w:tcW w:w="2324" w:type="dxa"/>
            <w:vAlign w:val="bottom"/>
          </w:tcPr>
          <w:p w14:paraId="519D1D0D"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3</w:t>
            </w:r>
          </w:p>
        </w:tc>
        <w:tc>
          <w:tcPr>
            <w:tcW w:w="2552" w:type="dxa"/>
            <w:vAlign w:val="bottom"/>
          </w:tcPr>
          <w:p w14:paraId="13706586"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08</w:t>
            </w:r>
          </w:p>
        </w:tc>
        <w:tc>
          <w:tcPr>
            <w:tcW w:w="3349" w:type="dxa"/>
            <w:vAlign w:val="bottom"/>
          </w:tcPr>
          <w:p w14:paraId="59F38B70"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3</w:t>
            </w:r>
          </w:p>
        </w:tc>
        <w:tc>
          <w:tcPr>
            <w:tcW w:w="2325" w:type="dxa"/>
            <w:vAlign w:val="bottom"/>
          </w:tcPr>
          <w:p w14:paraId="6F3925A5"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83</w:t>
            </w:r>
          </w:p>
        </w:tc>
        <w:tc>
          <w:tcPr>
            <w:tcW w:w="2325" w:type="dxa"/>
            <w:vAlign w:val="bottom"/>
          </w:tcPr>
          <w:p w14:paraId="7E662299"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1</w:t>
            </w:r>
          </w:p>
        </w:tc>
      </w:tr>
      <w:tr w:rsidR="001C157C" w:rsidRPr="004D67FE" w14:paraId="15A22459" w14:textId="77777777" w:rsidTr="00A05687">
        <w:tc>
          <w:tcPr>
            <w:tcW w:w="2324" w:type="dxa"/>
            <w:vAlign w:val="bottom"/>
          </w:tcPr>
          <w:p w14:paraId="50297655"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4</w:t>
            </w:r>
          </w:p>
        </w:tc>
        <w:tc>
          <w:tcPr>
            <w:tcW w:w="2552" w:type="dxa"/>
            <w:vAlign w:val="bottom"/>
          </w:tcPr>
          <w:p w14:paraId="61AD8DF8"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98</w:t>
            </w:r>
          </w:p>
        </w:tc>
        <w:tc>
          <w:tcPr>
            <w:tcW w:w="3349" w:type="dxa"/>
            <w:vAlign w:val="bottom"/>
          </w:tcPr>
          <w:p w14:paraId="5A2C3CEE"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1</w:t>
            </w:r>
          </w:p>
        </w:tc>
        <w:tc>
          <w:tcPr>
            <w:tcW w:w="2325" w:type="dxa"/>
            <w:vAlign w:val="bottom"/>
          </w:tcPr>
          <w:p w14:paraId="6E2A6E7E"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66</w:t>
            </w:r>
          </w:p>
        </w:tc>
        <w:tc>
          <w:tcPr>
            <w:tcW w:w="2325" w:type="dxa"/>
            <w:vAlign w:val="bottom"/>
          </w:tcPr>
          <w:p w14:paraId="6CDDD786"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5</w:t>
            </w:r>
          </w:p>
        </w:tc>
      </w:tr>
      <w:tr w:rsidR="001C157C" w:rsidRPr="004D67FE" w14:paraId="45EBC02D" w14:textId="77777777" w:rsidTr="00A05687">
        <w:tc>
          <w:tcPr>
            <w:tcW w:w="2324" w:type="dxa"/>
            <w:vAlign w:val="bottom"/>
          </w:tcPr>
          <w:p w14:paraId="085916C5"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5</w:t>
            </w:r>
          </w:p>
        </w:tc>
        <w:tc>
          <w:tcPr>
            <w:tcW w:w="2552" w:type="dxa"/>
            <w:vAlign w:val="bottom"/>
          </w:tcPr>
          <w:p w14:paraId="5CCB2C07"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81</w:t>
            </w:r>
          </w:p>
        </w:tc>
        <w:tc>
          <w:tcPr>
            <w:tcW w:w="3349" w:type="dxa"/>
            <w:vAlign w:val="bottom"/>
          </w:tcPr>
          <w:p w14:paraId="7964E5AD"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5</w:t>
            </w:r>
          </w:p>
        </w:tc>
        <w:tc>
          <w:tcPr>
            <w:tcW w:w="2325" w:type="dxa"/>
            <w:vAlign w:val="bottom"/>
          </w:tcPr>
          <w:p w14:paraId="2ECC1596"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63</w:t>
            </w:r>
          </w:p>
        </w:tc>
        <w:tc>
          <w:tcPr>
            <w:tcW w:w="2325" w:type="dxa"/>
            <w:vAlign w:val="bottom"/>
          </w:tcPr>
          <w:p w14:paraId="6664D928"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3</w:t>
            </w:r>
          </w:p>
        </w:tc>
      </w:tr>
      <w:tr w:rsidR="001C157C" w:rsidRPr="004D67FE" w14:paraId="09A615CC" w14:textId="77777777" w:rsidTr="00A05687">
        <w:tc>
          <w:tcPr>
            <w:tcW w:w="2324" w:type="dxa"/>
            <w:vAlign w:val="bottom"/>
          </w:tcPr>
          <w:p w14:paraId="003866BA"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TSM</w:t>
            </w:r>
          </w:p>
        </w:tc>
        <w:tc>
          <w:tcPr>
            <w:tcW w:w="2552" w:type="dxa"/>
            <w:vAlign w:val="bottom"/>
          </w:tcPr>
          <w:p w14:paraId="0EC9A206" w14:textId="77777777" w:rsidR="001C157C" w:rsidRPr="004D67FE" w:rsidRDefault="001C157C" w:rsidP="00A05687">
            <w:pPr>
              <w:jc w:val="right"/>
              <w:rPr>
                <w:rFonts w:cstheme="minorHAnsi"/>
                <w:color w:val="000000"/>
                <w:sz w:val="20"/>
                <w:szCs w:val="20"/>
              </w:rPr>
            </w:pPr>
          </w:p>
        </w:tc>
        <w:tc>
          <w:tcPr>
            <w:tcW w:w="3349" w:type="dxa"/>
            <w:vAlign w:val="bottom"/>
          </w:tcPr>
          <w:p w14:paraId="68597959" w14:textId="77777777" w:rsidR="001C157C" w:rsidRPr="004D67FE" w:rsidRDefault="001C157C" w:rsidP="00A05687">
            <w:pPr>
              <w:rPr>
                <w:rFonts w:cstheme="minorHAnsi"/>
                <w:sz w:val="20"/>
                <w:szCs w:val="20"/>
              </w:rPr>
            </w:pPr>
          </w:p>
        </w:tc>
        <w:tc>
          <w:tcPr>
            <w:tcW w:w="2325" w:type="dxa"/>
            <w:vAlign w:val="bottom"/>
          </w:tcPr>
          <w:p w14:paraId="4B914A3E" w14:textId="77777777" w:rsidR="001C157C" w:rsidRPr="004D67FE" w:rsidRDefault="001C157C" w:rsidP="00A05687">
            <w:pPr>
              <w:rPr>
                <w:rFonts w:cstheme="minorHAnsi"/>
                <w:sz w:val="20"/>
                <w:szCs w:val="20"/>
              </w:rPr>
            </w:pPr>
          </w:p>
        </w:tc>
        <w:tc>
          <w:tcPr>
            <w:tcW w:w="2325" w:type="dxa"/>
            <w:vAlign w:val="bottom"/>
          </w:tcPr>
          <w:p w14:paraId="1FDA02B1" w14:textId="77777777" w:rsidR="001C157C" w:rsidRPr="004D67FE" w:rsidRDefault="001C157C" w:rsidP="00A05687">
            <w:pPr>
              <w:rPr>
                <w:rFonts w:cstheme="minorHAnsi"/>
                <w:sz w:val="20"/>
                <w:szCs w:val="20"/>
              </w:rPr>
            </w:pPr>
          </w:p>
        </w:tc>
      </w:tr>
      <w:tr w:rsidR="001C157C" w:rsidRPr="004D67FE" w14:paraId="74494CCD" w14:textId="77777777" w:rsidTr="00A05687">
        <w:tc>
          <w:tcPr>
            <w:tcW w:w="2324" w:type="dxa"/>
            <w:vAlign w:val="bottom"/>
          </w:tcPr>
          <w:p w14:paraId="439EF040"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1</w:t>
            </w:r>
          </w:p>
        </w:tc>
        <w:tc>
          <w:tcPr>
            <w:tcW w:w="2552" w:type="dxa"/>
            <w:vAlign w:val="bottom"/>
          </w:tcPr>
          <w:p w14:paraId="4373A97B"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10</w:t>
            </w:r>
          </w:p>
        </w:tc>
        <w:tc>
          <w:tcPr>
            <w:tcW w:w="3349" w:type="dxa"/>
            <w:vAlign w:val="bottom"/>
          </w:tcPr>
          <w:p w14:paraId="4739B28B"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4</w:t>
            </w:r>
          </w:p>
        </w:tc>
        <w:tc>
          <w:tcPr>
            <w:tcW w:w="2325" w:type="dxa"/>
            <w:vAlign w:val="bottom"/>
          </w:tcPr>
          <w:p w14:paraId="0B8356B1"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81</w:t>
            </w:r>
          </w:p>
        </w:tc>
        <w:tc>
          <w:tcPr>
            <w:tcW w:w="2325" w:type="dxa"/>
            <w:vAlign w:val="bottom"/>
          </w:tcPr>
          <w:p w14:paraId="48A16FC2"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0</w:t>
            </w:r>
          </w:p>
        </w:tc>
      </w:tr>
      <w:tr w:rsidR="001C157C" w:rsidRPr="004D67FE" w14:paraId="1359D1B3" w14:textId="77777777" w:rsidTr="00A05687">
        <w:tc>
          <w:tcPr>
            <w:tcW w:w="2324" w:type="dxa"/>
            <w:vAlign w:val="bottom"/>
          </w:tcPr>
          <w:p w14:paraId="3B1440D2"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2</w:t>
            </w:r>
          </w:p>
        </w:tc>
        <w:tc>
          <w:tcPr>
            <w:tcW w:w="2552" w:type="dxa"/>
            <w:vAlign w:val="bottom"/>
          </w:tcPr>
          <w:p w14:paraId="130784F2"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74</w:t>
            </w:r>
          </w:p>
        </w:tc>
        <w:tc>
          <w:tcPr>
            <w:tcW w:w="3349" w:type="dxa"/>
            <w:vAlign w:val="bottom"/>
          </w:tcPr>
          <w:p w14:paraId="2283E46C"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0</w:t>
            </w:r>
          </w:p>
        </w:tc>
        <w:tc>
          <w:tcPr>
            <w:tcW w:w="2325" w:type="dxa"/>
            <w:vAlign w:val="bottom"/>
          </w:tcPr>
          <w:p w14:paraId="38DED907"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54</w:t>
            </w:r>
          </w:p>
        </w:tc>
        <w:tc>
          <w:tcPr>
            <w:tcW w:w="2325" w:type="dxa"/>
            <w:vAlign w:val="bottom"/>
          </w:tcPr>
          <w:p w14:paraId="5838BA8E"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6</w:t>
            </w:r>
          </w:p>
        </w:tc>
      </w:tr>
      <w:tr w:rsidR="001C157C" w:rsidRPr="004D67FE" w14:paraId="450AAC7E" w14:textId="77777777" w:rsidTr="00A05687">
        <w:tc>
          <w:tcPr>
            <w:tcW w:w="2324" w:type="dxa"/>
            <w:vAlign w:val="bottom"/>
          </w:tcPr>
          <w:p w14:paraId="77CE7A05" w14:textId="77777777" w:rsidR="001C157C" w:rsidRPr="004D67FE" w:rsidRDefault="001C157C" w:rsidP="00A05687">
            <w:pPr>
              <w:rPr>
                <w:rFonts w:cstheme="minorHAnsi"/>
                <w:b/>
                <w:color w:val="000000"/>
                <w:sz w:val="20"/>
                <w:szCs w:val="20"/>
              </w:rPr>
            </w:pPr>
            <w:proofErr w:type="spellStart"/>
            <w:r w:rsidRPr="004D67FE">
              <w:rPr>
                <w:rFonts w:cstheme="minorHAnsi"/>
                <w:b/>
                <w:color w:val="000000"/>
                <w:sz w:val="20"/>
                <w:szCs w:val="20"/>
              </w:rPr>
              <w:t>Nimco</w:t>
            </w:r>
            <w:proofErr w:type="spellEnd"/>
          </w:p>
        </w:tc>
        <w:tc>
          <w:tcPr>
            <w:tcW w:w="2552" w:type="dxa"/>
            <w:vAlign w:val="bottom"/>
          </w:tcPr>
          <w:p w14:paraId="472C0249" w14:textId="77777777" w:rsidR="001C157C" w:rsidRPr="004D67FE" w:rsidRDefault="001C157C" w:rsidP="00A05687">
            <w:pPr>
              <w:jc w:val="right"/>
              <w:rPr>
                <w:rFonts w:cstheme="minorHAnsi"/>
                <w:color w:val="000000"/>
                <w:sz w:val="20"/>
                <w:szCs w:val="20"/>
              </w:rPr>
            </w:pPr>
          </w:p>
        </w:tc>
        <w:tc>
          <w:tcPr>
            <w:tcW w:w="3349" w:type="dxa"/>
            <w:vAlign w:val="bottom"/>
          </w:tcPr>
          <w:p w14:paraId="7E6076B8" w14:textId="77777777" w:rsidR="001C157C" w:rsidRPr="004D67FE" w:rsidRDefault="001C157C" w:rsidP="00A05687">
            <w:pPr>
              <w:rPr>
                <w:rFonts w:cstheme="minorHAnsi"/>
                <w:sz w:val="20"/>
                <w:szCs w:val="20"/>
              </w:rPr>
            </w:pPr>
          </w:p>
        </w:tc>
        <w:tc>
          <w:tcPr>
            <w:tcW w:w="2325" w:type="dxa"/>
            <w:vAlign w:val="bottom"/>
          </w:tcPr>
          <w:p w14:paraId="55B766A1" w14:textId="77777777" w:rsidR="001C157C" w:rsidRPr="004D67FE" w:rsidRDefault="001C157C" w:rsidP="00A05687">
            <w:pPr>
              <w:rPr>
                <w:rFonts w:cstheme="minorHAnsi"/>
                <w:sz w:val="20"/>
                <w:szCs w:val="20"/>
              </w:rPr>
            </w:pPr>
          </w:p>
        </w:tc>
        <w:tc>
          <w:tcPr>
            <w:tcW w:w="2325" w:type="dxa"/>
            <w:vAlign w:val="bottom"/>
          </w:tcPr>
          <w:p w14:paraId="77E91D01" w14:textId="77777777" w:rsidR="001C157C" w:rsidRPr="004D67FE" w:rsidRDefault="001C157C" w:rsidP="00A05687">
            <w:pPr>
              <w:rPr>
                <w:rFonts w:cstheme="minorHAnsi"/>
                <w:sz w:val="20"/>
                <w:szCs w:val="20"/>
              </w:rPr>
            </w:pPr>
          </w:p>
        </w:tc>
      </w:tr>
      <w:tr w:rsidR="001C157C" w:rsidRPr="004D67FE" w14:paraId="3552BCE3" w14:textId="77777777" w:rsidTr="00A05687">
        <w:tc>
          <w:tcPr>
            <w:tcW w:w="2324" w:type="dxa"/>
            <w:vAlign w:val="bottom"/>
          </w:tcPr>
          <w:p w14:paraId="458844CD"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1</w:t>
            </w:r>
          </w:p>
        </w:tc>
        <w:tc>
          <w:tcPr>
            <w:tcW w:w="2552" w:type="dxa"/>
            <w:vAlign w:val="bottom"/>
          </w:tcPr>
          <w:p w14:paraId="17C43CF3"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97</w:t>
            </w:r>
          </w:p>
        </w:tc>
        <w:tc>
          <w:tcPr>
            <w:tcW w:w="3349" w:type="dxa"/>
            <w:vAlign w:val="bottom"/>
          </w:tcPr>
          <w:p w14:paraId="5E62ECE6"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3</w:t>
            </w:r>
          </w:p>
        </w:tc>
        <w:tc>
          <w:tcPr>
            <w:tcW w:w="2325" w:type="dxa"/>
            <w:vAlign w:val="bottom"/>
          </w:tcPr>
          <w:p w14:paraId="14271D5B"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57</w:t>
            </w:r>
          </w:p>
        </w:tc>
        <w:tc>
          <w:tcPr>
            <w:tcW w:w="2325" w:type="dxa"/>
            <w:vAlign w:val="bottom"/>
          </w:tcPr>
          <w:p w14:paraId="3B9DF1D1"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4</w:t>
            </w:r>
          </w:p>
        </w:tc>
      </w:tr>
      <w:tr w:rsidR="001C157C" w:rsidRPr="004D67FE" w14:paraId="364F9BE2" w14:textId="77777777" w:rsidTr="00A05687">
        <w:tc>
          <w:tcPr>
            <w:tcW w:w="2324" w:type="dxa"/>
            <w:vAlign w:val="bottom"/>
          </w:tcPr>
          <w:p w14:paraId="422521C3"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2</w:t>
            </w:r>
          </w:p>
        </w:tc>
        <w:tc>
          <w:tcPr>
            <w:tcW w:w="2552" w:type="dxa"/>
            <w:vAlign w:val="bottom"/>
          </w:tcPr>
          <w:p w14:paraId="258D12C1"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98</w:t>
            </w:r>
          </w:p>
        </w:tc>
        <w:tc>
          <w:tcPr>
            <w:tcW w:w="3349" w:type="dxa"/>
            <w:vAlign w:val="bottom"/>
          </w:tcPr>
          <w:p w14:paraId="30153295"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3</w:t>
            </w:r>
          </w:p>
        </w:tc>
        <w:tc>
          <w:tcPr>
            <w:tcW w:w="2325" w:type="dxa"/>
            <w:vAlign w:val="bottom"/>
          </w:tcPr>
          <w:p w14:paraId="38424802"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04</w:t>
            </w:r>
          </w:p>
        </w:tc>
        <w:tc>
          <w:tcPr>
            <w:tcW w:w="2325" w:type="dxa"/>
            <w:vAlign w:val="bottom"/>
          </w:tcPr>
          <w:p w14:paraId="61D1524F"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46</w:t>
            </w:r>
          </w:p>
        </w:tc>
      </w:tr>
      <w:tr w:rsidR="001C157C" w:rsidRPr="004D67FE" w14:paraId="10308E59" w14:textId="77777777" w:rsidTr="00A05687">
        <w:tc>
          <w:tcPr>
            <w:tcW w:w="2324" w:type="dxa"/>
            <w:vAlign w:val="bottom"/>
          </w:tcPr>
          <w:p w14:paraId="271BF842" w14:textId="77777777" w:rsidR="001C157C" w:rsidRPr="004D67FE" w:rsidRDefault="001C157C" w:rsidP="00A05687">
            <w:pPr>
              <w:rPr>
                <w:rFonts w:cstheme="minorHAnsi"/>
                <w:b/>
                <w:color w:val="FFFFFF"/>
                <w:sz w:val="20"/>
                <w:szCs w:val="20"/>
              </w:rPr>
            </w:pPr>
            <w:proofErr w:type="spellStart"/>
            <w:r w:rsidRPr="004D67FE">
              <w:rPr>
                <w:rFonts w:cstheme="minorHAnsi"/>
                <w:b/>
                <w:color w:val="000000" w:themeColor="text1"/>
                <w:sz w:val="20"/>
                <w:szCs w:val="20"/>
              </w:rPr>
              <w:t>Piedro</w:t>
            </w:r>
            <w:proofErr w:type="spellEnd"/>
          </w:p>
        </w:tc>
        <w:tc>
          <w:tcPr>
            <w:tcW w:w="2552" w:type="dxa"/>
            <w:vAlign w:val="bottom"/>
          </w:tcPr>
          <w:p w14:paraId="770FB691" w14:textId="77777777" w:rsidR="001C157C" w:rsidRPr="004D67FE" w:rsidRDefault="001C157C" w:rsidP="00A05687">
            <w:pPr>
              <w:jc w:val="right"/>
              <w:rPr>
                <w:rFonts w:cstheme="minorHAnsi"/>
                <w:color w:val="000000"/>
                <w:sz w:val="20"/>
                <w:szCs w:val="20"/>
              </w:rPr>
            </w:pPr>
          </w:p>
        </w:tc>
        <w:tc>
          <w:tcPr>
            <w:tcW w:w="3349" w:type="dxa"/>
            <w:vAlign w:val="bottom"/>
          </w:tcPr>
          <w:p w14:paraId="30DBDA87" w14:textId="77777777" w:rsidR="001C157C" w:rsidRPr="004D67FE" w:rsidRDefault="001C157C" w:rsidP="00A05687">
            <w:pPr>
              <w:rPr>
                <w:rFonts w:cstheme="minorHAnsi"/>
                <w:sz w:val="20"/>
                <w:szCs w:val="20"/>
              </w:rPr>
            </w:pPr>
          </w:p>
        </w:tc>
        <w:tc>
          <w:tcPr>
            <w:tcW w:w="2325" w:type="dxa"/>
            <w:vAlign w:val="bottom"/>
          </w:tcPr>
          <w:p w14:paraId="7D5B3EA3" w14:textId="77777777" w:rsidR="001C157C" w:rsidRPr="004D67FE" w:rsidRDefault="001C157C" w:rsidP="00A05687">
            <w:pPr>
              <w:rPr>
                <w:rFonts w:cstheme="minorHAnsi"/>
                <w:sz w:val="20"/>
                <w:szCs w:val="20"/>
              </w:rPr>
            </w:pPr>
          </w:p>
        </w:tc>
        <w:tc>
          <w:tcPr>
            <w:tcW w:w="2325" w:type="dxa"/>
            <w:vAlign w:val="bottom"/>
          </w:tcPr>
          <w:p w14:paraId="307EEC00" w14:textId="77777777" w:rsidR="001C157C" w:rsidRPr="004D67FE" w:rsidRDefault="001C157C" w:rsidP="00A05687">
            <w:pPr>
              <w:rPr>
                <w:rFonts w:cstheme="minorHAnsi"/>
                <w:sz w:val="20"/>
                <w:szCs w:val="20"/>
              </w:rPr>
            </w:pPr>
          </w:p>
        </w:tc>
      </w:tr>
      <w:tr w:rsidR="001C157C" w:rsidRPr="004D67FE" w14:paraId="52E84ACC" w14:textId="77777777" w:rsidTr="00A05687">
        <w:tc>
          <w:tcPr>
            <w:tcW w:w="2324" w:type="dxa"/>
            <w:vAlign w:val="bottom"/>
          </w:tcPr>
          <w:p w14:paraId="31D1B7B6"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1</w:t>
            </w:r>
          </w:p>
        </w:tc>
        <w:tc>
          <w:tcPr>
            <w:tcW w:w="2552" w:type="dxa"/>
            <w:vAlign w:val="bottom"/>
          </w:tcPr>
          <w:p w14:paraId="5581909D"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65</w:t>
            </w:r>
          </w:p>
        </w:tc>
        <w:tc>
          <w:tcPr>
            <w:tcW w:w="3349" w:type="dxa"/>
            <w:vAlign w:val="bottom"/>
          </w:tcPr>
          <w:p w14:paraId="6695CC85"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63</w:t>
            </w:r>
          </w:p>
        </w:tc>
        <w:tc>
          <w:tcPr>
            <w:tcW w:w="2325" w:type="dxa"/>
            <w:vAlign w:val="bottom"/>
          </w:tcPr>
          <w:p w14:paraId="1BD40354"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41</w:t>
            </w:r>
          </w:p>
        </w:tc>
        <w:tc>
          <w:tcPr>
            <w:tcW w:w="2325" w:type="dxa"/>
            <w:vAlign w:val="bottom"/>
          </w:tcPr>
          <w:p w14:paraId="2F906E68"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4</w:t>
            </w:r>
          </w:p>
        </w:tc>
      </w:tr>
      <w:tr w:rsidR="001C157C" w:rsidRPr="004D67FE" w14:paraId="77AC6D79" w14:textId="77777777" w:rsidTr="00A05687">
        <w:tc>
          <w:tcPr>
            <w:tcW w:w="2324" w:type="dxa"/>
            <w:vAlign w:val="bottom"/>
          </w:tcPr>
          <w:p w14:paraId="348A44BC"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2</w:t>
            </w:r>
          </w:p>
        </w:tc>
        <w:tc>
          <w:tcPr>
            <w:tcW w:w="2552" w:type="dxa"/>
            <w:vAlign w:val="bottom"/>
          </w:tcPr>
          <w:p w14:paraId="377BA4DB"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100</w:t>
            </w:r>
          </w:p>
        </w:tc>
        <w:tc>
          <w:tcPr>
            <w:tcW w:w="3349" w:type="dxa"/>
            <w:vAlign w:val="bottom"/>
          </w:tcPr>
          <w:p w14:paraId="1D70471E"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51</w:t>
            </w:r>
          </w:p>
        </w:tc>
        <w:tc>
          <w:tcPr>
            <w:tcW w:w="2325" w:type="dxa"/>
            <w:vAlign w:val="bottom"/>
          </w:tcPr>
          <w:p w14:paraId="77651067"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70</w:t>
            </w:r>
          </w:p>
        </w:tc>
        <w:tc>
          <w:tcPr>
            <w:tcW w:w="2325" w:type="dxa"/>
            <w:vAlign w:val="bottom"/>
          </w:tcPr>
          <w:p w14:paraId="7B333CB2" w14:textId="77777777" w:rsidR="001C157C" w:rsidRPr="004D67FE" w:rsidRDefault="001C157C" w:rsidP="00A05687">
            <w:pPr>
              <w:jc w:val="right"/>
              <w:rPr>
                <w:rFonts w:cstheme="minorHAnsi"/>
                <w:color w:val="000000"/>
                <w:sz w:val="20"/>
                <w:szCs w:val="20"/>
              </w:rPr>
            </w:pPr>
            <w:r w:rsidRPr="004D67FE">
              <w:rPr>
                <w:rFonts w:cstheme="minorHAnsi"/>
                <w:color w:val="000000"/>
                <w:sz w:val="20"/>
                <w:szCs w:val="20"/>
              </w:rPr>
              <w:t>0.36</w:t>
            </w:r>
          </w:p>
        </w:tc>
      </w:tr>
      <w:tr w:rsidR="001C157C" w:rsidRPr="004D67FE" w14:paraId="6BED1897" w14:textId="77777777" w:rsidTr="00A05687">
        <w:tc>
          <w:tcPr>
            <w:tcW w:w="2324" w:type="dxa"/>
            <w:vAlign w:val="bottom"/>
          </w:tcPr>
          <w:p w14:paraId="2CF0C20E"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Mean</w:t>
            </w:r>
          </w:p>
        </w:tc>
        <w:tc>
          <w:tcPr>
            <w:tcW w:w="2552" w:type="dxa"/>
          </w:tcPr>
          <w:p w14:paraId="2B5159BF"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3349" w:type="dxa"/>
            <w:vAlign w:val="bottom"/>
          </w:tcPr>
          <w:p w14:paraId="6AECB2E0"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51</w:t>
            </w:r>
          </w:p>
        </w:tc>
        <w:tc>
          <w:tcPr>
            <w:tcW w:w="2325" w:type="dxa"/>
          </w:tcPr>
          <w:p w14:paraId="159727F3"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2325" w:type="dxa"/>
            <w:vAlign w:val="bottom"/>
          </w:tcPr>
          <w:p w14:paraId="62E45065"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42</w:t>
            </w:r>
          </w:p>
        </w:tc>
      </w:tr>
      <w:tr w:rsidR="001C157C" w:rsidRPr="004D67FE" w14:paraId="4E34D816" w14:textId="77777777" w:rsidTr="00A05687">
        <w:tc>
          <w:tcPr>
            <w:tcW w:w="2324" w:type="dxa"/>
            <w:vAlign w:val="bottom"/>
          </w:tcPr>
          <w:p w14:paraId="01D55A43"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St Dev +/-</w:t>
            </w:r>
          </w:p>
        </w:tc>
        <w:tc>
          <w:tcPr>
            <w:tcW w:w="2552" w:type="dxa"/>
          </w:tcPr>
          <w:p w14:paraId="70F46420"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3349" w:type="dxa"/>
            <w:vAlign w:val="bottom"/>
          </w:tcPr>
          <w:p w14:paraId="6AB20AC6"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07</w:t>
            </w:r>
          </w:p>
        </w:tc>
        <w:tc>
          <w:tcPr>
            <w:tcW w:w="2325" w:type="dxa"/>
          </w:tcPr>
          <w:p w14:paraId="4B54351B"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2325" w:type="dxa"/>
            <w:vAlign w:val="bottom"/>
          </w:tcPr>
          <w:p w14:paraId="78862B37"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07</w:t>
            </w:r>
          </w:p>
        </w:tc>
      </w:tr>
      <w:tr w:rsidR="001C157C" w:rsidRPr="004D67FE" w14:paraId="25477422" w14:textId="77777777" w:rsidTr="00A05687">
        <w:tc>
          <w:tcPr>
            <w:tcW w:w="2324" w:type="dxa"/>
            <w:vAlign w:val="bottom"/>
          </w:tcPr>
          <w:p w14:paraId="5C52AE9D"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Min Val</w:t>
            </w:r>
          </w:p>
        </w:tc>
        <w:tc>
          <w:tcPr>
            <w:tcW w:w="2552" w:type="dxa"/>
          </w:tcPr>
          <w:p w14:paraId="6B01A914"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3349" w:type="dxa"/>
            <w:vAlign w:val="bottom"/>
          </w:tcPr>
          <w:p w14:paraId="39C0619F"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33</w:t>
            </w:r>
          </w:p>
        </w:tc>
        <w:tc>
          <w:tcPr>
            <w:tcW w:w="2325" w:type="dxa"/>
          </w:tcPr>
          <w:p w14:paraId="246DE642"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2325" w:type="dxa"/>
            <w:vAlign w:val="bottom"/>
          </w:tcPr>
          <w:p w14:paraId="27272F1F"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34</w:t>
            </w:r>
          </w:p>
        </w:tc>
      </w:tr>
      <w:tr w:rsidR="001C157C" w:rsidRPr="004D67FE" w14:paraId="459E0EDF" w14:textId="77777777" w:rsidTr="00A05687">
        <w:tc>
          <w:tcPr>
            <w:tcW w:w="2324" w:type="dxa"/>
            <w:vAlign w:val="bottom"/>
          </w:tcPr>
          <w:p w14:paraId="413EF4D9"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Max Val</w:t>
            </w:r>
          </w:p>
        </w:tc>
        <w:tc>
          <w:tcPr>
            <w:tcW w:w="2552" w:type="dxa"/>
          </w:tcPr>
          <w:p w14:paraId="27440106"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3349" w:type="dxa"/>
            <w:vAlign w:val="bottom"/>
          </w:tcPr>
          <w:p w14:paraId="76E81500"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63</w:t>
            </w:r>
          </w:p>
        </w:tc>
        <w:tc>
          <w:tcPr>
            <w:tcW w:w="2325" w:type="dxa"/>
          </w:tcPr>
          <w:p w14:paraId="407A8854" w14:textId="77777777" w:rsidR="001C157C" w:rsidRPr="004D67FE" w:rsidRDefault="001C157C" w:rsidP="00A05687">
            <w:pPr>
              <w:rPr>
                <w:rFonts w:cstheme="minorHAnsi"/>
                <w:sz w:val="20"/>
                <w:szCs w:val="20"/>
              </w:rPr>
            </w:pPr>
            <w:r w:rsidRPr="004D67FE">
              <w:rPr>
                <w:rFonts w:cstheme="minorHAnsi"/>
                <w:b/>
                <w:color w:val="000000"/>
                <w:sz w:val="20"/>
                <w:szCs w:val="20"/>
              </w:rPr>
              <w:t>-------</w:t>
            </w:r>
          </w:p>
        </w:tc>
        <w:tc>
          <w:tcPr>
            <w:tcW w:w="2325" w:type="dxa"/>
            <w:vAlign w:val="bottom"/>
          </w:tcPr>
          <w:p w14:paraId="37CCC493" w14:textId="77777777" w:rsidR="001C157C" w:rsidRPr="004D67FE" w:rsidRDefault="001C157C" w:rsidP="00A05687">
            <w:pPr>
              <w:jc w:val="right"/>
              <w:rPr>
                <w:rFonts w:cstheme="minorHAnsi"/>
                <w:b/>
                <w:color w:val="000000"/>
                <w:sz w:val="20"/>
                <w:szCs w:val="20"/>
              </w:rPr>
            </w:pPr>
            <w:r w:rsidRPr="004D67FE">
              <w:rPr>
                <w:rFonts w:cstheme="minorHAnsi"/>
                <w:b/>
                <w:color w:val="000000"/>
                <w:sz w:val="20"/>
                <w:szCs w:val="20"/>
              </w:rPr>
              <w:t>0.54</w:t>
            </w:r>
          </w:p>
        </w:tc>
      </w:tr>
      <w:tr w:rsidR="001C157C" w:rsidRPr="004D67FE" w14:paraId="7CD7AE3E" w14:textId="77777777" w:rsidTr="00A05687">
        <w:tc>
          <w:tcPr>
            <w:tcW w:w="2324" w:type="dxa"/>
            <w:vAlign w:val="bottom"/>
          </w:tcPr>
          <w:p w14:paraId="5BAD6830"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Kicker</w:t>
            </w:r>
          </w:p>
        </w:tc>
        <w:tc>
          <w:tcPr>
            <w:tcW w:w="2552" w:type="dxa"/>
          </w:tcPr>
          <w:p w14:paraId="2682D7D9" w14:textId="77777777" w:rsidR="001C157C" w:rsidRPr="004D67FE" w:rsidRDefault="001C157C" w:rsidP="00A05687">
            <w:pPr>
              <w:rPr>
                <w:rFonts w:cstheme="minorHAnsi"/>
                <w:b/>
                <w:color w:val="000000"/>
                <w:sz w:val="20"/>
                <w:szCs w:val="20"/>
              </w:rPr>
            </w:pPr>
          </w:p>
        </w:tc>
        <w:tc>
          <w:tcPr>
            <w:tcW w:w="3349" w:type="dxa"/>
            <w:vAlign w:val="bottom"/>
          </w:tcPr>
          <w:p w14:paraId="049F7494" w14:textId="77777777" w:rsidR="001C157C" w:rsidRPr="004D67FE" w:rsidRDefault="001C157C" w:rsidP="00A05687">
            <w:pPr>
              <w:jc w:val="right"/>
              <w:rPr>
                <w:rFonts w:cstheme="minorHAnsi"/>
                <w:b/>
                <w:color w:val="000000"/>
                <w:sz w:val="20"/>
                <w:szCs w:val="20"/>
              </w:rPr>
            </w:pPr>
          </w:p>
        </w:tc>
        <w:tc>
          <w:tcPr>
            <w:tcW w:w="2325" w:type="dxa"/>
          </w:tcPr>
          <w:p w14:paraId="744815F3" w14:textId="77777777" w:rsidR="001C157C" w:rsidRPr="004D67FE" w:rsidRDefault="001C157C" w:rsidP="00A05687">
            <w:pPr>
              <w:rPr>
                <w:rFonts w:cstheme="minorHAnsi"/>
                <w:b/>
                <w:color w:val="000000"/>
                <w:sz w:val="20"/>
                <w:szCs w:val="20"/>
              </w:rPr>
            </w:pPr>
          </w:p>
        </w:tc>
        <w:tc>
          <w:tcPr>
            <w:tcW w:w="2325" w:type="dxa"/>
            <w:vAlign w:val="bottom"/>
          </w:tcPr>
          <w:p w14:paraId="0C7EF05C" w14:textId="77777777" w:rsidR="001C157C" w:rsidRPr="004D67FE" w:rsidRDefault="001C157C" w:rsidP="00A05687">
            <w:pPr>
              <w:jc w:val="right"/>
              <w:rPr>
                <w:rFonts w:cstheme="minorHAnsi"/>
                <w:b/>
                <w:color w:val="000000"/>
                <w:sz w:val="20"/>
                <w:szCs w:val="20"/>
              </w:rPr>
            </w:pPr>
          </w:p>
        </w:tc>
      </w:tr>
      <w:tr w:rsidR="001C157C" w:rsidRPr="004D67FE" w14:paraId="5F9D9DB0" w14:textId="77777777" w:rsidTr="00A05687">
        <w:tc>
          <w:tcPr>
            <w:tcW w:w="2324" w:type="dxa"/>
            <w:vAlign w:val="bottom"/>
          </w:tcPr>
          <w:p w14:paraId="794482E5" w14:textId="77777777" w:rsidR="001C157C" w:rsidRPr="004D67FE" w:rsidRDefault="001C157C" w:rsidP="00A05687">
            <w:pPr>
              <w:rPr>
                <w:rFonts w:cstheme="minorHAnsi"/>
                <w:b/>
                <w:color w:val="000000"/>
                <w:sz w:val="20"/>
                <w:szCs w:val="20"/>
              </w:rPr>
            </w:pPr>
            <w:r w:rsidRPr="004D67FE">
              <w:rPr>
                <w:rFonts w:cstheme="minorHAnsi"/>
                <w:b/>
                <w:color w:val="000000"/>
                <w:sz w:val="20"/>
                <w:szCs w:val="20"/>
              </w:rPr>
              <w:t>SRB</w:t>
            </w:r>
          </w:p>
        </w:tc>
        <w:tc>
          <w:tcPr>
            <w:tcW w:w="2552" w:type="dxa"/>
          </w:tcPr>
          <w:p w14:paraId="545E8D7E" w14:textId="77777777" w:rsidR="001C157C" w:rsidRPr="004D67FE" w:rsidRDefault="001C157C" w:rsidP="00A05687">
            <w:pPr>
              <w:jc w:val="right"/>
              <w:rPr>
                <w:rFonts w:cstheme="minorHAnsi"/>
                <w:b/>
                <w:color w:val="000000"/>
                <w:sz w:val="20"/>
                <w:szCs w:val="20"/>
              </w:rPr>
            </w:pPr>
            <w:r w:rsidRPr="004D67FE">
              <w:rPr>
                <w:rFonts w:cstheme="minorHAnsi"/>
                <w:sz w:val="20"/>
                <w:szCs w:val="20"/>
              </w:rPr>
              <w:t>93</w:t>
            </w:r>
          </w:p>
        </w:tc>
        <w:tc>
          <w:tcPr>
            <w:tcW w:w="3349" w:type="dxa"/>
          </w:tcPr>
          <w:p w14:paraId="4A66EFD1" w14:textId="77777777" w:rsidR="001C157C" w:rsidRPr="004D67FE" w:rsidRDefault="001C157C" w:rsidP="00A05687">
            <w:pPr>
              <w:jc w:val="right"/>
              <w:rPr>
                <w:rFonts w:cstheme="minorHAnsi"/>
                <w:b/>
                <w:color w:val="000000"/>
                <w:sz w:val="20"/>
                <w:szCs w:val="20"/>
              </w:rPr>
            </w:pPr>
            <w:r w:rsidRPr="004D67FE">
              <w:rPr>
                <w:rFonts w:cstheme="minorHAnsi"/>
                <w:sz w:val="20"/>
                <w:szCs w:val="20"/>
              </w:rPr>
              <w:t>0.42</w:t>
            </w:r>
          </w:p>
        </w:tc>
        <w:tc>
          <w:tcPr>
            <w:tcW w:w="2325" w:type="dxa"/>
          </w:tcPr>
          <w:p w14:paraId="6A0B04FB" w14:textId="77777777" w:rsidR="001C157C" w:rsidRPr="004D67FE" w:rsidRDefault="001C157C" w:rsidP="00A05687">
            <w:pPr>
              <w:rPr>
                <w:rFonts w:cstheme="minorHAnsi"/>
                <w:b/>
                <w:color w:val="000000"/>
                <w:sz w:val="20"/>
                <w:szCs w:val="20"/>
              </w:rPr>
            </w:pPr>
            <w:r w:rsidRPr="004D67FE">
              <w:rPr>
                <w:rFonts w:cstheme="minorHAnsi"/>
                <w:sz w:val="20"/>
                <w:szCs w:val="20"/>
              </w:rPr>
              <w:t>85</w:t>
            </w:r>
          </w:p>
        </w:tc>
        <w:tc>
          <w:tcPr>
            <w:tcW w:w="2325" w:type="dxa"/>
          </w:tcPr>
          <w:p w14:paraId="43CB0C24" w14:textId="77777777" w:rsidR="001C157C" w:rsidRPr="004D67FE" w:rsidRDefault="001C157C" w:rsidP="00A05687">
            <w:pPr>
              <w:jc w:val="right"/>
              <w:rPr>
                <w:rFonts w:cstheme="minorHAnsi"/>
                <w:b/>
                <w:color w:val="000000"/>
                <w:sz w:val="20"/>
                <w:szCs w:val="20"/>
              </w:rPr>
            </w:pPr>
            <w:r w:rsidRPr="004D67FE">
              <w:rPr>
                <w:rFonts w:cstheme="minorHAnsi"/>
                <w:sz w:val="20"/>
                <w:szCs w:val="20"/>
              </w:rPr>
              <w:t>0.38</w:t>
            </w:r>
          </w:p>
        </w:tc>
      </w:tr>
    </w:tbl>
    <w:p w14:paraId="0D8AA01B" w14:textId="77777777" w:rsidR="001C157C" w:rsidRDefault="001C157C" w:rsidP="001C157C">
      <w:pPr>
        <w:rPr>
          <w:lang w:val="en-US"/>
        </w:rPr>
      </w:pPr>
    </w:p>
    <w:p w14:paraId="49E2DE22" w14:textId="77777777" w:rsidR="001C157C" w:rsidRPr="00613579" w:rsidRDefault="001C157C" w:rsidP="001C0D31">
      <w:pPr>
        <w:pStyle w:val="ListParagraph"/>
        <w:ind w:left="360"/>
        <w:rPr>
          <w:lang w:val="en-US"/>
        </w:rPr>
      </w:pPr>
    </w:p>
    <w:p w14:paraId="40B03D43" w14:textId="012485E4" w:rsidR="001C157C" w:rsidRPr="001C0D31" w:rsidRDefault="001C0D31">
      <w:pPr>
        <w:pStyle w:val="Heading4"/>
        <w:numPr>
          <w:ilvl w:val="2"/>
          <w:numId w:val="19"/>
        </w:numPr>
        <w:rPr>
          <w:lang w:val="en-US"/>
        </w:rPr>
      </w:pPr>
      <w:bookmarkStart w:id="441" w:name="_Toc156403586"/>
      <w:r w:rsidRPr="001C0D31">
        <w:rPr>
          <w:lang w:val="en-US"/>
        </w:rPr>
        <w:t>Ratio of Lateral to Medial heel stiffeners, and Heel Stiffener height dimensions and normalized measures.</w:t>
      </w:r>
      <w:bookmarkEnd w:id="441"/>
    </w:p>
    <w:tbl>
      <w:tblPr>
        <w:tblStyle w:val="TableGrid"/>
        <w:tblW w:w="0" w:type="auto"/>
        <w:tblLook w:val="04A0" w:firstRow="1" w:lastRow="0" w:firstColumn="1" w:lastColumn="0" w:noHBand="0" w:noVBand="1"/>
      </w:tblPr>
      <w:tblGrid>
        <w:gridCol w:w="2621"/>
        <w:gridCol w:w="3611"/>
        <w:gridCol w:w="3119"/>
        <w:gridCol w:w="2835"/>
      </w:tblGrid>
      <w:tr w:rsidR="001C157C" w14:paraId="75A0E047" w14:textId="77777777" w:rsidTr="00DF5B53">
        <w:trPr>
          <w:trHeight w:val="456"/>
        </w:trPr>
        <w:tc>
          <w:tcPr>
            <w:tcW w:w="2621" w:type="dxa"/>
            <w:vAlign w:val="bottom"/>
          </w:tcPr>
          <w:p w14:paraId="442B09BB" w14:textId="77777777" w:rsidR="001C157C" w:rsidRPr="00C434F8" w:rsidRDefault="001C157C" w:rsidP="00A05687">
            <w:pPr>
              <w:rPr>
                <w:rFonts w:ascii="Calibri" w:hAnsi="Calibri"/>
                <w:b/>
                <w:color w:val="000000"/>
                <w:sz w:val="22"/>
                <w:szCs w:val="22"/>
              </w:rPr>
            </w:pPr>
            <w:r w:rsidRPr="00C434F8">
              <w:rPr>
                <w:rFonts w:ascii="Calibri" w:hAnsi="Calibri"/>
                <w:b/>
                <w:color w:val="000000"/>
                <w:sz w:val="22"/>
                <w:szCs w:val="22"/>
              </w:rPr>
              <w:t>Shoe Manufacturer / Design</w:t>
            </w:r>
          </w:p>
        </w:tc>
        <w:tc>
          <w:tcPr>
            <w:tcW w:w="3611" w:type="dxa"/>
            <w:vAlign w:val="bottom"/>
          </w:tcPr>
          <w:p w14:paraId="42213555" w14:textId="77777777" w:rsidR="001C157C" w:rsidRPr="00DF5786" w:rsidRDefault="001C157C" w:rsidP="00A05687">
            <w:pPr>
              <w:jc w:val="center"/>
              <w:rPr>
                <w:rFonts w:ascii="Calibri" w:hAnsi="Calibri"/>
                <w:b/>
                <w:color w:val="000000"/>
                <w:sz w:val="22"/>
                <w:szCs w:val="22"/>
              </w:rPr>
            </w:pPr>
            <w:r w:rsidRPr="00DF5786">
              <w:rPr>
                <w:rFonts w:ascii="Calibri" w:hAnsi="Calibri"/>
                <w:b/>
                <w:color w:val="000000"/>
                <w:sz w:val="22"/>
                <w:szCs w:val="22"/>
              </w:rPr>
              <w:t>Lateral/Medial Heel Stiffener</w:t>
            </w:r>
          </w:p>
        </w:tc>
        <w:tc>
          <w:tcPr>
            <w:tcW w:w="3119" w:type="dxa"/>
            <w:vAlign w:val="bottom"/>
          </w:tcPr>
          <w:p w14:paraId="0F07D506" w14:textId="77777777" w:rsidR="001C157C" w:rsidRPr="00DF5786" w:rsidRDefault="001C157C" w:rsidP="00A05687">
            <w:pPr>
              <w:jc w:val="center"/>
              <w:rPr>
                <w:rFonts w:ascii="Calibri" w:hAnsi="Calibri"/>
                <w:b/>
                <w:color w:val="000000"/>
                <w:sz w:val="22"/>
                <w:szCs w:val="22"/>
              </w:rPr>
            </w:pPr>
            <w:r w:rsidRPr="00DF5786">
              <w:rPr>
                <w:rFonts w:ascii="Calibri" w:hAnsi="Calibri"/>
                <w:b/>
                <w:color w:val="000000"/>
                <w:sz w:val="22"/>
                <w:szCs w:val="22"/>
              </w:rPr>
              <w:t>Heel Stiffener Height</w:t>
            </w:r>
            <w:r>
              <w:rPr>
                <w:rFonts w:ascii="Calibri" w:hAnsi="Calibri"/>
                <w:b/>
                <w:color w:val="000000"/>
                <w:sz w:val="22"/>
                <w:szCs w:val="22"/>
              </w:rPr>
              <w:t xml:space="preserve"> (mm)</w:t>
            </w:r>
          </w:p>
        </w:tc>
        <w:tc>
          <w:tcPr>
            <w:tcW w:w="2835" w:type="dxa"/>
            <w:vAlign w:val="bottom"/>
          </w:tcPr>
          <w:p w14:paraId="3A84042C" w14:textId="77777777" w:rsidR="001C157C" w:rsidRPr="009C41AF" w:rsidRDefault="001C157C" w:rsidP="00A05687">
            <w:pPr>
              <w:jc w:val="center"/>
              <w:rPr>
                <w:rFonts w:ascii="Calibri" w:hAnsi="Calibri"/>
                <w:b/>
                <w:color w:val="000000"/>
                <w:sz w:val="22"/>
                <w:szCs w:val="22"/>
              </w:rPr>
            </w:pPr>
            <w:r w:rsidRPr="009C41AF">
              <w:rPr>
                <w:rFonts w:ascii="Calibri" w:hAnsi="Calibri"/>
                <w:b/>
                <w:color w:val="000000"/>
                <w:sz w:val="22"/>
                <w:szCs w:val="22"/>
              </w:rPr>
              <w:t xml:space="preserve">Heel Stiffener Height per </w:t>
            </w:r>
            <w:r>
              <w:rPr>
                <w:rFonts w:ascii="Calibri" w:hAnsi="Calibri"/>
                <w:b/>
                <w:color w:val="000000"/>
                <w:sz w:val="22"/>
                <w:szCs w:val="22"/>
              </w:rPr>
              <w:t xml:space="preserve">mm </w:t>
            </w:r>
            <w:r w:rsidRPr="009C41AF">
              <w:rPr>
                <w:rFonts w:ascii="Calibri" w:hAnsi="Calibri"/>
                <w:b/>
                <w:color w:val="000000"/>
                <w:sz w:val="22"/>
                <w:szCs w:val="22"/>
              </w:rPr>
              <w:t xml:space="preserve">Total Length </w:t>
            </w:r>
          </w:p>
        </w:tc>
      </w:tr>
      <w:tr w:rsidR="001C157C" w14:paraId="46F25645" w14:textId="77777777" w:rsidTr="00DF5B53">
        <w:trPr>
          <w:trHeight w:val="282"/>
        </w:trPr>
        <w:tc>
          <w:tcPr>
            <w:tcW w:w="2621" w:type="dxa"/>
            <w:vAlign w:val="bottom"/>
          </w:tcPr>
          <w:p w14:paraId="37C8EAE5" w14:textId="77777777" w:rsidR="001C157C" w:rsidRPr="00C434F8" w:rsidRDefault="001C157C" w:rsidP="00A05687">
            <w:pPr>
              <w:rPr>
                <w:rFonts w:ascii="Calibri" w:hAnsi="Calibri"/>
                <w:b/>
                <w:color w:val="000000"/>
                <w:sz w:val="22"/>
                <w:szCs w:val="22"/>
              </w:rPr>
            </w:pPr>
          </w:p>
        </w:tc>
        <w:tc>
          <w:tcPr>
            <w:tcW w:w="3611" w:type="dxa"/>
            <w:vAlign w:val="bottom"/>
          </w:tcPr>
          <w:p w14:paraId="31E82AA2" w14:textId="77777777" w:rsidR="001C157C" w:rsidRDefault="001C157C" w:rsidP="00A05687">
            <w:pPr>
              <w:jc w:val="center"/>
              <w:rPr>
                <w:rFonts w:ascii="Calibri" w:hAnsi="Calibri"/>
                <w:color w:val="000000"/>
                <w:sz w:val="22"/>
                <w:szCs w:val="22"/>
              </w:rPr>
            </w:pPr>
          </w:p>
        </w:tc>
        <w:tc>
          <w:tcPr>
            <w:tcW w:w="3119" w:type="dxa"/>
            <w:vAlign w:val="bottom"/>
          </w:tcPr>
          <w:p w14:paraId="32B861B8" w14:textId="77777777" w:rsidR="001C157C" w:rsidRDefault="001C157C" w:rsidP="00A05687">
            <w:pPr>
              <w:rPr>
                <w:sz w:val="20"/>
                <w:szCs w:val="20"/>
              </w:rPr>
            </w:pPr>
          </w:p>
        </w:tc>
        <w:tc>
          <w:tcPr>
            <w:tcW w:w="2835" w:type="dxa"/>
            <w:vAlign w:val="bottom"/>
          </w:tcPr>
          <w:p w14:paraId="668993A7" w14:textId="77777777" w:rsidR="001C157C" w:rsidRDefault="001C157C" w:rsidP="00A05687">
            <w:pPr>
              <w:jc w:val="center"/>
              <w:rPr>
                <w:rFonts w:ascii="Calibri" w:hAnsi="Calibri"/>
                <w:color w:val="000000"/>
                <w:sz w:val="22"/>
                <w:szCs w:val="22"/>
              </w:rPr>
            </w:pPr>
          </w:p>
        </w:tc>
      </w:tr>
      <w:tr w:rsidR="001C157C" w14:paraId="4B391CED" w14:textId="77777777" w:rsidTr="00DF5B53">
        <w:trPr>
          <w:trHeight w:val="243"/>
        </w:trPr>
        <w:tc>
          <w:tcPr>
            <w:tcW w:w="2621" w:type="dxa"/>
            <w:vAlign w:val="bottom"/>
          </w:tcPr>
          <w:p w14:paraId="59E45E6C" w14:textId="77777777" w:rsidR="001C157C" w:rsidRPr="00C434F8" w:rsidRDefault="001C157C" w:rsidP="00A05687">
            <w:pPr>
              <w:rPr>
                <w:rFonts w:ascii="Calibri" w:hAnsi="Calibri"/>
                <w:b/>
                <w:color w:val="000000"/>
                <w:sz w:val="22"/>
                <w:szCs w:val="22"/>
              </w:rPr>
            </w:pPr>
            <w:r w:rsidRPr="003844D1">
              <w:rPr>
                <w:rFonts w:ascii="Calibri" w:hAnsi="Calibri"/>
                <w:b/>
                <w:color w:val="000000"/>
                <w:sz w:val="20"/>
                <w:szCs w:val="20"/>
              </w:rPr>
              <w:t>Schein</w:t>
            </w:r>
          </w:p>
        </w:tc>
        <w:tc>
          <w:tcPr>
            <w:tcW w:w="3611" w:type="dxa"/>
            <w:vAlign w:val="bottom"/>
          </w:tcPr>
          <w:p w14:paraId="29072868" w14:textId="77777777" w:rsidR="001C157C" w:rsidRDefault="001C157C" w:rsidP="00A05687">
            <w:pPr>
              <w:rPr>
                <w:sz w:val="20"/>
                <w:szCs w:val="20"/>
              </w:rPr>
            </w:pPr>
          </w:p>
        </w:tc>
        <w:tc>
          <w:tcPr>
            <w:tcW w:w="3119" w:type="dxa"/>
            <w:vAlign w:val="bottom"/>
          </w:tcPr>
          <w:p w14:paraId="12A5E916" w14:textId="77777777" w:rsidR="001C157C" w:rsidRDefault="001C157C" w:rsidP="00A05687">
            <w:pPr>
              <w:rPr>
                <w:sz w:val="20"/>
                <w:szCs w:val="20"/>
              </w:rPr>
            </w:pPr>
          </w:p>
        </w:tc>
        <w:tc>
          <w:tcPr>
            <w:tcW w:w="2835" w:type="dxa"/>
            <w:vAlign w:val="bottom"/>
          </w:tcPr>
          <w:p w14:paraId="01EBB987" w14:textId="77777777" w:rsidR="001C157C" w:rsidRDefault="001C157C" w:rsidP="00A05687">
            <w:pPr>
              <w:rPr>
                <w:sz w:val="20"/>
                <w:szCs w:val="20"/>
              </w:rPr>
            </w:pPr>
          </w:p>
        </w:tc>
      </w:tr>
      <w:tr w:rsidR="001C157C" w14:paraId="721AB19D" w14:textId="77777777" w:rsidTr="00DF5B53">
        <w:trPr>
          <w:trHeight w:val="303"/>
        </w:trPr>
        <w:tc>
          <w:tcPr>
            <w:tcW w:w="2621" w:type="dxa"/>
            <w:vAlign w:val="bottom"/>
          </w:tcPr>
          <w:p w14:paraId="6917825E"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1</w:t>
            </w:r>
          </w:p>
        </w:tc>
        <w:tc>
          <w:tcPr>
            <w:tcW w:w="3611" w:type="dxa"/>
            <w:vAlign w:val="bottom"/>
          </w:tcPr>
          <w:p w14:paraId="45F151ED" w14:textId="77777777" w:rsidR="001C157C" w:rsidRDefault="001C157C" w:rsidP="00A05687">
            <w:pPr>
              <w:jc w:val="right"/>
              <w:rPr>
                <w:rFonts w:ascii="Calibri" w:hAnsi="Calibri"/>
                <w:color w:val="000000"/>
                <w:sz w:val="22"/>
                <w:szCs w:val="22"/>
              </w:rPr>
            </w:pPr>
            <w:r>
              <w:rPr>
                <w:rFonts w:ascii="Calibri" w:hAnsi="Calibri"/>
                <w:color w:val="000000"/>
                <w:sz w:val="22"/>
                <w:szCs w:val="22"/>
              </w:rPr>
              <w:t>0.85</w:t>
            </w:r>
          </w:p>
        </w:tc>
        <w:tc>
          <w:tcPr>
            <w:tcW w:w="3119" w:type="dxa"/>
            <w:vAlign w:val="bottom"/>
          </w:tcPr>
          <w:p w14:paraId="55E0BBA6" w14:textId="77777777" w:rsidR="001C157C" w:rsidRDefault="001C157C" w:rsidP="00A05687">
            <w:pPr>
              <w:jc w:val="right"/>
              <w:rPr>
                <w:rFonts w:ascii="Calibri" w:hAnsi="Calibri"/>
                <w:color w:val="000000"/>
                <w:sz w:val="22"/>
                <w:szCs w:val="22"/>
              </w:rPr>
            </w:pPr>
            <w:r>
              <w:rPr>
                <w:rFonts w:ascii="Calibri" w:hAnsi="Calibri"/>
                <w:color w:val="000000"/>
                <w:sz w:val="22"/>
                <w:szCs w:val="22"/>
              </w:rPr>
              <w:t>80</w:t>
            </w:r>
          </w:p>
        </w:tc>
        <w:tc>
          <w:tcPr>
            <w:tcW w:w="2835" w:type="dxa"/>
            <w:vAlign w:val="bottom"/>
          </w:tcPr>
          <w:p w14:paraId="298BC53E" w14:textId="77777777" w:rsidR="001C157C" w:rsidRDefault="001C157C" w:rsidP="00A05687">
            <w:pPr>
              <w:jc w:val="right"/>
              <w:rPr>
                <w:rFonts w:ascii="Calibri" w:hAnsi="Calibri"/>
                <w:color w:val="000000"/>
                <w:sz w:val="22"/>
                <w:szCs w:val="22"/>
              </w:rPr>
            </w:pPr>
            <w:r>
              <w:rPr>
                <w:rFonts w:ascii="Calibri" w:hAnsi="Calibri"/>
                <w:color w:val="000000"/>
                <w:sz w:val="22"/>
                <w:szCs w:val="22"/>
              </w:rPr>
              <w:t>0.29</w:t>
            </w:r>
          </w:p>
        </w:tc>
      </w:tr>
      <w:tr w:rsidR="001C157C" w14:paraId="5B8316C7" w14:textId="77777777" w:rsidTr="00DF5B53">
        <w:trPr>
          <w:trHeight w:val="282"/>
        </w:trPr>
        <w:tc>
          <w:tcPr>
            <w:tcW w:w="2621" w:type="dxa"/>
            <w:vAlign w:val="bottom"/>
          </w:tcPr>
          <w:p w14:paraId="051CC8ED"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2</w:t>
            </w:r>
          </w:p>
        </w:tc>
        <w:tc>
          <w:tcPr>
            <w:tcW w:w="3611" w:type="dxa"/>
            <w:vAlign w:val="bottom"/>
          </w:tcPr>
          <w:p w14:paraId="3C54ED5C" w14:textId="77777777" w:rsidR="001C157C" w:rsidRDefault="001C157C" w:rsidP="00A05687">
            <w:pPr>
              <w:jc w:val="right"/>
              <w:rPr>
                <w:rFonts w:ascii="Calibri" w:hAnsi="Calibri"/>
                <w:color w:val="000000"/>
                <w:sz w:val="22"/>
                <w:szCs w:val="22"/>
              </w:rPr>
            </w:pPr>
            <w:r>
              <w:rPr>
                <w:rFonts w:ascii="Calibri" w:hAnsi="Calibri"/>
                <w:color w:val="000000"/>
                <w:sz w:val="22"/>
                <w:szCs w:val="22"/>
              </w:rPr>
              <w:t>0.87</w:t>
            </w:r>
          </w:p>
        </w:tc>
        <w:tc>
          <w:tcPr>
            <w:tcW w:w="3119" w:type="dxa"/>
            <w:vAlign w:val="bottom"/>
          </w:tcPr>
          <w:p w14:paraId="2122C448" w14:textId="77777777" w:rsidR="001C157C" w:rsidRDefault="001C157C" w:rsidP="00A05687">
            <w:pPr>
              <w:jc w:val="right"/>
              <w:rPr>
                <w:rFonts w:ascii="Calibri" w:hAnsi="Calibri"/>
                <w:color w:val="000000"/>
                <w:sz w:val="22"/>
                <w:szCs w:val="22"/>
              </w:rPr>
            </w:pPr>
            <w:r>
              <w:rPr>
                <w:rFonts w:ascii="Calibri" w:hAnsi="Calibri"/>
                <w:color w:val="000000"/>
                <w:sz w:val="22"/>
                <w:szCs w:val="22"/>
              </w:rPr>
              <w:t>55</w:t>
            </w:r>
          </w:p>
        </w:tc>
        <w:tc>
          <w:tcPr>
            <w:tcW w:w="2835" w:type="dxa"/>
            <w:vAlign w:val="bottom"/>
          </w:tcPr>
          <w:p w14:paraId="4DD0BA2C" w14:textId="77777777" w:rsidR="001C157C" w:rsidRDefault="001C157C" w:rsidP="00A05687">
            <w:pPr>
              <w:jc w:val="right"/>
              <w:rPr>
                <w:rFonts w:ascii="Calibri" w:hAnsi="Calibri"/>
                <w:color w:val="000000"/>
                <w:sz w:val="22"/>
                <w:szCs w:val="22"/>
              </w:rPr>
            </w:pPr>
            <w:r>
              <w:rPr>
                <w:rFonts w:ascii="Calibri" w:hAnsi="Calibri"/>
                <w:color w:val="000000"/>
                <w:sz w:val="22"/>
                <w:szCs w:val="22"/>
              </w:rPr>
              <w:t>0.22</w:t>
            </w:r>
          </w:p>
        </w:tc>
      </w:tr>
      <w:tr w:rsidR="001C157C" w14:paraId="05EF92AE" w14:textId="77777777" w:rsidTr="00DF5B53">
        <w:trPr>
          <w:trHeight w:val="282"/>
        </w:trPr>
        <w:tc>
          <w:tcPr>
            <w:tcW w:w="2621" w:type="dxa"/>
            <w:vAlign w:val="bottom"/>
          </w:tcPr>
          <w:p w14:paraId="4F0DC69B" w14:textId="77777777" w:rsidR="001C157C" w:rsidRPr="00C434F8" w:rsidRDefault="001C157C" w:rsidP="00A05687">
            <w:pPr>
              <w:rPr>
                <w:rFonts w:ascii="Calibri" w:hAnsi="Calibri"/>
                <w:b/>
                <w:color w:val="000000"/>
                <w:sz w:val="22"/>
                <w:szCs w:val="22"/>
              </w:rPr>
            </w:pPr>
            <w:proofErr w:type="spellStart"/>
            <w:r w:rsidRPr="003844D1">
              <w:rPr>
                <w:rFonts w:ascii="Calibri" w:hAnsi="Calibri"/>
                <w:b/>
                <w:color w:val="000000"/>
                <w:sz w:val="20"/>
                <w:szCs w:val="20"/>
              </w:rPr>
              <w:t>FitzKidz</w:t>
            </w:r>
            <w:proofErr w:type="spellEnd"/>
          </w:p>
        </w:tc>
        <w:tc>
          <w:tcPr>
            <w:tcW w:w="3611" w:type="dxa"/>
            <w:vAlign w:val="bottom"/>
          </w:tcPr>
          <w:p w14:paraId="5E88FAE1" w14:textId="77777777" w:rsidR="001C157C" w:rsidRDefault="001C157C" w:rsidP="00A05687">
            <w:pPr>
              <w:jc w:val="right"/>
              <w:rPr>
                <w:rFonts w:ascii="Calibri" w:hAnsi="Calibri"/>
                <w:color w:val="000000"/>
                <w:sz w:val="22"/>
                <w:szCs w:val="22"/>
              </w:rPr>
            </w:pPr>
          </w:p>
        </w:tc>
        <w:tc>
          <w:tcPr>
            <w:tcW w:w="3119" w:type="dxa"/>
            <w:vAlign w:val="bottom"/>
          </w:tcPr>
          <w:p w14:paraId="480D6A05" w14:textId="77777777" w:rsidR="001C157C" w:rsidRDefault="001C157C" w:rsidP="00A05687">
            <w:pPr>
              <w:rPr>
                <w:sz w:val="20"/>
                <w:szCs w:val="20"/>
              </w:rPr>
            </w:pPr>
          </w:p>
        </w:tc>
        <w:tc>
          <w:tcPr>
            <w:tcW w:w="2835" w:type="dxa"/>
            <w:vAlign w:val="bottom"/>
          </w:tcPr>
          <w:p w14:paraId="45A92B51" w14:textId="77777777" w:rsidR="001C157C" w:rsidRDefault="001C157C" w:rsidP="00A05687">
            <w:pPr>
              <w:jc w:val="right"/>
              <w:rPr>
                <w:rFonts w:ascii="Calibri" w:hAnsi="Calibri"/>
                <w:color w:val="000000"/>
                <w:sz w:val="22"/>
                <w:szCs w:val="22"/>
              </w:rPr>
            </w:pPr>
          </w:p>
        </w:tc>
      </w:tr>
      <w:tr w:rsidR="001C157C" w14:paraId="1A081C03" w14:textId="77777777" w:rsidTr="00DF5B53">
        <w:trPr>
          <w:trHeight w:val="282"/>
        </w:trPr>
        <w:tc>
          <w:tcPr>
            <w:tcW w:w="2621" w:type="dxa"/>
            <w:vAlign w:val="bottom"/>
          </w:tcPr>
          <w:p w14:paraId="52DABEEE"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1</w:t>
            </w:r>
          </w:p>
        </w:tc>
        <w:tc>
          <w:tcPr>
            <w:tcW w:w="3611" w:type="dxa"/>
            <w:vAlign w:val="bottom"/>
          </w:tcPr>
          <w:p w14:paraId="2CDB8043" w14:textId="77777777" w:rsidR="001C157C" w:rsidRDefault="001C157C" w:rsidP="00A05687">
            <w:pPr>
              <w:jc w:val="right"/>
              <w:rPr>
                <w:rFonts w:ascii="Calibri" w:hAnsi="Calibri"/>
                <w:color w:val="000000"/>
                <w:sz w:val="22"/>
                <w:szCs w:val="22"/>
              </w:rPr>
            </w:pPr>
            <w:r>
              <w:rPr>
                <w:rFonts w:ascii="Calibri" w:hAnsi="Calibri"/>
                <w:color w:val="000000"/>
                <w:sz w:val="22"/>
                <w:szCs w:val="22"/>
              </w:rPr>
              <w:t>0.65</w:t>
            </w:r>
          </w:p>
        </w:tc>
        <w:tc>
          <w:tcPr>
            <w:tcW w:w="3119" w:type="dxa"/>
            <w:vAlign w:val="bottom"/>
          </w:tcPr>
          <w:p w14:paraId="7BD44EF9" w14:textId="77777777" w:rsidR="001C157C" w:rsidRDefault="001C157C" w:rsidP="00A05687">
            <w:pPr>
              <w:jc w:val="right"/>
              <w:rPr>
                <w:rFonts w:ascii="Calibri" w:hAnsi="Calibri"/>
                <w:color w:val="000000"/>
                <w:sz w:val="22"/>
                <w:szCs w:val="22"/>
              </w:rPr>
            </w:pPr>
            <w:r>
              <w:rPr>
                <w:rFonts w:ascii="Calibri" w:hAnsi="Calibri"/>
                <w:color w:val="000000"/>
                <w:sz w:val="22"/>
                <w:szCs w:val="22"/>
              </w:rPr>
              <w:t>60</w:t>
            </w:r>
          </w:p>
        </w:tc>
        <w:tc>
          <w:tcPr>
            <w:tcW w:w="2835" w:type="dxa"/>
            <w:vAlign w:val="bottom"/>
          </w:tcPr>
          <w:p w14:paraId="1AE68EFC" w14:textId="77777777" w:rsidR="001C157C" w:rsidRDefault="001C157C" w:rsidP="00A05687">
            <w:pPr>
              <w:jc w:val="right"/>
              <w:rPr>
                <w:rFonts w:ascii="Calibri" w:hAnsi="Calibri"/>
                <w:color w:val="000000"/>
                <w:sz w:val="22"/>
                <w:szCs w:val="22"/>
              </w:rPr>
            </w:pPr>
            <w:r>
              <w:rPr>
                <w:rFonts w:ascii="Calibri" w:hAnsi="Calibri"/>
                <w:color w:val="000000"/>
                <w:sz w:val="22"/>
                <w:szCs w:val="22"/>
              </w:rPr>
              <w:t>0.24</w:t>
            </w:r>
          </w:p>
        </w:tc>
      </w:tr>
      <w:tr w:rsidR="001C157C" w14:paraId="5058B0D9" w14:textId="77777777" w:rsidTr="00DF5B53">
        <w:trPr>
          <w:trHeight w:val="282"/>
        </w:trPr>
        <w:tc>
          <w:tcPr>
            <w:tcW w:w="2621" w:type="dxa"/>
            <w:vAlign w:val="bottom"/>
          </w:tcPr>
          <w:p w14:paraId="442756FD"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2</w:t>
            </w:r>
          </w:p>
        </w:tc>
        <w:tc>
          <w:tcPr>
            <w:tcW w:w="3611" w:type="dxa"/>
            <w:vAlign w:val="bottom"/>
          </w:tcPr>
          <w:p w14:paraId="3440EEB8" w14:textId="77777777" w:rsidR="001C157C" w:rsidRDefault="001C157C" w:rsidP="00A05687">
            <w:pPr>
              <w:jc w:val="right"/>
              <w:rPr>
                <w:rFonts w:ascii="Calibri" w:hAnsi="Calibri"/>
                <w:color w:val="000000"/>
                <w:sz w:val="22"/>
                <w:szCs w:val="22"/>
              </w:rPr>
            </w:pPr>
            <w:r>
              <w:rPr>
                <w:rFonts w:ascii="Calibri" w:hAnsi="Calibri"/>
                <w:color w:val="000000"/>
                <w:sz w:val="22"/>
                <w:szCs w:val="22"/>
              </w:rPr>
              <w:t>0.60</w:t>
            </w:r>
          </w:p>
        </w:tc>
        <w:tc>
          <w:tcPr>
            <w:tcW w:w="3119" w:type="dxa"/>
            <w:vAlign w:val="bottom"/>
          </w:tcPr>
          <w:p w14:paraId="3A12D545" w14:textId="77777777" w:rsidR="001C157C" w:rsidRDefault="001C157C" w:rsidP="00A05687">
            <w:pPr>
              <w:jc w:val="right"/>
              <w:rPr>
                <w:rFonts w:ascii="Calibri" w:hAnsi="Calibri"/>
                <w:color w:val="000000"/>
                <w:sz w:val="22"/>
                <w:szCs w:val="22"/>
              </w:rPr>
            </w:pPr>
            <w:r>
              <w:rPr>
                <w:rFonts w:ascii="Calibri" w:hAnsi="Calibri"/>
                <w:color w:val="000000"/>
                <w:sz w:val="22"/>
                <w:szCs w:val="22"/>
              </w:rPr>
              <w:t>65</w:t>
            </w:r>
          </w:p>
        </w:tc>
        <w:tc>
          <w:tcPr>
            <w:tcW w:w="2835" w:type="dxa"/>
            <w:vAlign w:val="bottom"/>
          </w:tcPr>
          <w:p w14:paraId="7F8C9C64" w14:textId="77777777" w:rsidR="001C157C" w:rsidRDefault="001C157C" w:rsidP="00A05687">
            <w:pPr>
              <w:jc w:val="right"/>
              <w:rPr>
                <w:rFonts w:ascii="Calibri" w:hAnsi="Calibri"/>
                <w:color w:val="000000"/>
                <w:sz w:val="22"/>
                <w:szCs w:val="22"/>
              </w:rPr>
            </w:pPr>
            <w:r>
              <w:rPr>
                <w:rFonts w:ascii="Calibri" w:hAnsi="Calibri"/>
                <w:color w:val="000000"/>
                <w:sz w:val="22"/>
                <w:szCs w:val="22"/>
              </w:rPr>
              <w:t>0.27</w:t>
            </w:r>
          </w:p>
        </w:tc>
      </w:tr>
      <w:tr w:rsidR="001C157C" w14:paraId="3DC9600C" w14:textId="77777777" w:rsidTr="00DF5B53">
        <w:trPr>
          <w:trHeight w:val="282"/>
        </w:trPr>
        <w:tc>
          <w:tcPr>
            <w:tcW w:w="2621" w:type="dxa"/>
            <w:vAlign w:val="bottom"/>
          </w:tcPr>
          <w:p w14:paraId="75854CDF"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3</w:t>
            </w:r>
          </w:p>
        </w:tc>
        <w:tc>
          <w:tcPr>
            <w:tcW w:w="3611" w:type="dxa"/>
            <w:vAlign w:val="bottom"/>
          </w:tcPr>
          <w:p w14:paraId="15E2F143" w14:textId="77777777" w:rsidR="001C157C" w:rsidRDefault="001C157C" w:rsidP="00A05687">
            <w:pPr>
              <w:jc w:val="right"/>
              <w:rPr>
                <w:rFonts w:ascii="Calibri" w:hAnsi="Calibri"/>
                <w:color w:val="000000"/>
                <w:sz w:val="22"/>
                <w:szCs w:val="22"/>
              </w:rPr>
            </w:pPr>
            <w:r>
              <w:rPr>
                <w:rFonts w:ascii="Calibri" w:hAnsi="Calibri"/>
                <w:color w:val="000000"/>
                <w:sz w:val="22"/>
                <w:szCs w:val="22"/>
              </w:rPr>
              <w:t>0.77</w:t>
            </w:r>
          </w:p>
        </w:tc>
        <w:tc>
          <w:tcPr>
            <w:tcW w:w="3119" w:type="dxa"/>
            <w:vAlign w:val="bottom"/>
          </w:tcPr>
          <w:p w14:paraId="3E4E60B2" w14:textId="77777777" w:rsidR="001C157C" w:rsidRDefault="001C157C" w:rsidP="00A05687">
            <w:pPr>
              <w:jc w:val="right"/>
              <w:rPr>
                <w:rFonts w:ascii="Calibri" w:hAnsi="Calibri"/>
                <w:color w:val="000000"/>
                <w:sz w:val="22"/>
                <w:szCs w:val="22"/>
              </w:rPr>
            </w:pPr>
            <w:r>
              <w:rPr>
                <w:rFonts w:ascii="Calibri" w:hAnsi="Calibri"/>
                <w:color w:val="000000"/>
                <w:sz w:val="22"/>
                <w:szCs w:val="22"/>
              </w:rPr>
              <w:t>47</w:t>
            </w:r>
          </w:p>
        </w:tc>
        <w:tc>
          <w:tcPr>
            <w:tcW w:w="2835" w:type="dxa"/>
            <w:vAlign w:val="bottom"/>
          </w:tcPr>
          <w:p w14:paraId="5FE05FD5" w14:textId="77777777" w:rsidR="001C157C" w:rsidRDefault="001C157C" w:rsidP="00A05687">
            <w:pPr>
              <w:jc w:val="right"/>
              <w:rPr>
                <w:rFonts w:ascii="Calibri" w:hAnsi="Calibri"/>
                <w:color w:val="000000"/>
                <w:sz w:val="22"/>
                <w:szCs w:val="22"/>
              </w:rPr>
            </w:pPr>
            <w:r>
              <w:rPr>
                <w:rFonts w:ascii="Calibri" w:hAnsi="Calibri"/>
                <w:color w:val="000000"/>
                <w:sz w:val="22"/>
                <w:szCs w:val="22"/>
              </w:rPr>
              <w:t>0.23</w:t>
            </w:r>
          </w:p>
        </w:tc>
      </w:tr>
      <w:tr w:rsidR="001C157C" w14:paraId="0D1A76FE" w14:textId="77777777" w:rsidTr="00DF5B53">
        <w:trPr>
          <w:trHeight w:val="282"/>
        </w:trPr>
        <w:tc>
          <w:tcPr>
            <w:tcW w:w="2621" w:type="dxa"/>
            <w:vAlign w:val="bottom"/>
          </w:tcPr>
          <w:p w14:paraId="717674E3"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4</w:t>
            </w:r>
          </w:p>
        </w:tc>
        <w:tc>
          <w:tcPr>
            <w:tcW w:w="3611" w:type="dxa"/>
            <w:vAlign w:val="bottom"/>
          </w:tcPr>
          <w:p w14:paraId="686F2212" w14:textId="77777777" w:rsidR="001C157C" w:rsidRDefault="001C157C" w:rsidP="00A05687">
            <w:pPr>
              <w:jc w:val="right"/>
              <w:rPr>
                <w:rFonts w:ascii="Calibri" w:hAnsi="Calibri"/>
                <w:color w:val="000000"/>
                <w:sz w:val="22"/>
                <w:szCs w:val="22"/>
              </w:rPr>
            </w:pPr>
            <w:r>
              <w:rPr>
                <w:rFonts w:ascii="Calibri" w:hAnsi="Calibri"/>
                <w:color w:val="000000"/>
                <w:sz w:val="22"/>
                <w:szCs w:val="22"/>
              </w:rPr>
              <w:t>0.67</w:t>
            </w:r>
          </w:p>
        </w:tc>
        <w:tc>
          <w:tcPr>
            <w:tcW w:w="3119" w:type="dxa"/>
            <w:vAlign w:val="bottom"/>
          </w:tcPr>
          <w:p w14:paraId="0A7B0541" w14:textId="77777777" w:rsidR="001C157C" w:rsidRDefault="001C157C" w:rsidP="00A05687">
            <w:pPr>
              <w:jc w:val="right"/>
              <w:rPr>
                <w:rFonts w:ascii="Calibri" w:hAnsi="Calibri"/>
                <w:color w:val="000000"/>
                <w:sz w:val="22"/>
                <w:szCs w:val="22"/>
              </w:rPr>
            </w:pPr>
            <w:r>
              <w:rPr>
                <w:rFonts w:ascii="Calibri" w:hAnsi="Calibri"/>
                <w:color w:val="000000"/>
                <w:sz w:val="22"/>
                <w:szCs w:val="22"/>
              </w:rPr>
              <w:t>43</w:t>
            </w:r>
          </w:p>
        </w:tc>
        <w:tc>
          <w:tcPr>
            <w:tcW w:w="2835" w:type="dxa"/>
            <w:vAlign w:val="bottom"/>
          </w:tcPr>
          <w:p w14:paraId="2C8533A1" w14:textId="77777777" w:rsidR="001C157C" w:rsidRDefault="001C157C" w:rsidP="00A05687">
            <w:pPr>
              <w:jc w:val="right"/>
              <w:rPr>
                <w:rFonts w:ascii="Calibri" w:hAnsi="Calibri"/>
                <w:color w:val="000000"/>
                <w:sz w:val="22"/>
                <w:szCs w:val="22"/>
              </w:rPr>
            </w:pPr>
            <w:r>
              <w:rPr>
                <w:rFonts w:ascii="Calibri" w:hAnsi="Calibri"/>
                <w:color w:val="000000"/>
                <w:sz w:val="22"/>
                <w:szCs w:val="22"/>
              </w:rPr>
              <w:t>0.23</w:t>
            </w:r>
          </w:p>
        </w:tc>
      </w:tr>
      <w:tr w:rsidR="001C157C" w14:paraId="29D74EAF" w14:textId="77777777" w:rsidTr="00DF5B53">
        <w:trPr>
          <w:trHeight w:val="282"/>
        </w:trPr>
        <w:tc>
          <w:tcPr>
            <w:tcW w:w="2621" w:type="dxa"/>
            <w:vAlign w:val="bottom"/>
          </w:tcPr>
          <w:p w14:paraId="4B539709"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5</w:t>
            </w:r>
          </w:p>
        </w:tc>
        <w:tc>
          <w:tcPr>
            <w:tcW w:w="3611" w:type="dxa"/>
            <w:vAlign w:val="bottom"/>
          </w:tcPr>
          <w:p w14:paraId="60D606EA" w14:textId="77777777" w:rsidR="001C157C" w:rsidRDefault="001C157C" w:rsidP="00A05687">
            <w:pPr>
              <w:jc w:val="right"/>
              <w:rPr>
                <w:rFonts w:ascii="Calibri" w:hAnsi="Calibri"/>
                <w:color w:val="000000"/>
                <w:sz w:val="22"/>
                <w:szCs w:val="22"/>
              </w:rPr>
            </w:pPr>
            <w:r>
              <w:rPr>
                <w:rFonts w:ascii="Calibri" w:hAnsi="Calibri"/>
                <w:color w:val="000000"/>
                <w:sz w:val="22"/>
                <w:szCs w:val="22"/>
              </w:rPr>
              <w:t>0.78</w:t>
            </w:r>
          </w:p>
        </w:tc>
        <w:tc>
          <w:tcPr>
            <w:tcW w:w="3119" w:type="dxa"/>
            <w:vAlign w:val="bottom"/>
          </w:tcPr>
          <w:p w14:paraId="0DD42643" w14:textId="77777777" w:rsidR="001C157C" w:rsidRDefault="001C157C" w:rsidP="00A05687">
            <w:pPr>
              <w:jc w:val="right"/>
              <w:rPr>
                <w:rFonts w:ascii="Calibri" w:hAnsi="Calibri"/>
                <w:color w:val="000000"/>
                <w:sz w:val="22"/>
                <w:szCs w:val="22"/>
              </w:rPr>
            </w:pPr>
            <w:r>
              <w:rPr>
                <w:rFonts w:ascii="Calibri" w:hAnsi="Calibri"/>
                <w:color w:val="000000"/>
                <w:sz w:val="22"/>
                <w:szCs w:val="22"/>
              </w:rPr>
              <w:t>43</w:t>
            </w:r>
          </w:p>
        </w:tc>
        <w:tc>
          <w:tcPr>
            <w:tcW w:w="2835" w:type="dxa"/>
            <w:vAlign w:val="bottom"/>
          </w:tcPr>
          <w:p w14:paraId="1ECC975B" w14:textId="77777777" w:rsidR="001C157C" w:rsidRDefault="001C157C" w:rsidP="00A05687">
            <w:pPr>
              <w:jc w:val="right"/>
              <w:rPr>
                <w:rFonts w:ascii="Calibri" w:hAnsi="Calibri"/>
                <w:color w:val="000000"/>
                <w:sz w:val="22"/>
                <w:szCs w:val="22"/>
              </w:rPr>
            </w:pPr>
            <w:r>
              <w:rPr>
                <w:rFonts w:ascii="Calibri" w:hAnsi="Calibri"/>
                <w:color w:val="000000"/>
                <w:sz w:val="22"/>
                <w:szCs w:val="22"/>
              </w:rPr>
              <w:t>0.29</w:t>
            </w:r>
          </w:p>
        </w:tc>
      </w:tr>
      <w:tr w:rsidR="001C157C" w14:paraId="19771772" w14:textId="77777777" w:rsidTr="00DF5B53">
        <w:trPr>
          <w:trHeight w:val="282"/>
        </w:trPr>
        <w:tc>
          <w:tcPr>
            <w:tcW w:w="2621" w:type="dxa"/>
            <w:vAlign w:val="bottom"/>
          </w:tcPr>
          <w:p w14:paraId="43F25422" w14:textId="77777777" w:rsidR="001C157C" w:rsidRPr="00C434F8" w:rsidRDefault="001C157C" w:rsidP="00A05687">
            <w:pPr>
              <w:rPr>
                <w:rFonts w:ascii="Calibri" w:hAnsi="Calibri"/>
                <w:b/>
                <w:color w:val="000000"/>
                <w:sz w:val="22"/>
                <w:szCs w:val="22"/>
              </w:rPr>
            </w:pPr>
            <w:r w:rsidRPr="003844D1">
              <w:rPr>
                <w:rFonts w:ascii="Calibri" w:hAnsi="Calibri"/>
                <w:b/>
                <w:color w:val="000000"/>
                <w:sz w:val="20"/>
                <w:szCs w:val="20"/>
              </w:rPr>
              <w:t>TSM</w:t>
            </w:r>
          </w:p>
        </w:tc>
        <w:tc>
          <w:tcPr>
            <w:tcW w:w="3611" w:type="dxa"/>
            <w:vAlign w:val="bottom"/>
          </w:tcPr>
          <w:p w14:paraId="42927DE9" w14:textId="77777777" w:rsidR="001C157C" w:rsidRDefault="001C157C" w:rsidP="00A05687">
            <w:pPr>
              <w:jc w:val="right"/>
              <w:rPr>
                <w:rFonts w:ascii="Calibri" w:hAnsi="Calibri"/>
                <w:color w:val="000000"/>
                <w:sz w:val="22"/>
                <w:szCs w:val="22"/>
              </w:rPr>
            </w:pPr>
          </w:p>
        </w:tc>
        <w:tc>
          <w:tcPr>
            <w:tcW w:w="3119" w:type="dxa"/>
            <w:vAlign w:val="bottom"/>
          </w:tcPr>
          <w:p w14:paraId="08F51A28" w14:textId="77777777" w:rsidR="001C157C" w:rsidRDefault="001C157C" w:rsidP="00A05687">
            <w:pPr>
              <w:rPr>
                <w:sz w:val="20"/>
                <w:szCs w:val="20"/>
              </w:rPr>
            </w:pPr>
          </w:p>
        </w:tc>
        <w:tc>
          <w:tcPr>
            <w:tcW w:w="2835" w:type="dxa"/>
            <w:vAlign w:val="bottom"/>
          </w:tcPr>
          <w:p w14:paraId="3DF92116" w14:textId="77777777" w:rsidR="001C157C" w:rsidRDefault="001C157C" w:rsidP="00A05687">
            <w:pPr>
              <w:jc w:val="right"/>
              <w:rPr>
                <w:rFonts w:ascii="Calibri" w:hAnsi="Calibri"/>
                <w:color w:val="000000"/>
                <w:sz w:val="22"/>
                <w:szCs w:val="22"/>
              </w:rPr>
            </w:pPr>
          </w:p>
        </w:tc>
      </w:tr>
      <w:tr w:rsidR="001C157C" w14:paraId="3349E66B" w14:textId="77777777" w:rsidTr="00DF5B53">
        <w:trPr>
          <w:trHeight w:val="282"/>
        </w:trPr>
        <w:tc>
          <w:tcPr>
            <w:tcW w:w="2621" w:type="dxa"/>
            <w:vAlign w:val="bottom"/>
          </w:tcPr>
          <w:p w14:paraId="08CB2AB6"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1</w:t>
            </w:r>
          </w:p>
        </w:tc>
        <w:tc>
          <w:tcPr>
            <w:tcW w:w="3611" w:type="dxa"/>
            <w:vAlign w:val="bottom"/>
          </w:tcPr>
          <w:p w14:paraId="753247BA" w14:textId="77777777" w:rsidR="001C157C" w:rsidRDefault="001C157C" w:rsidP="00A05687">
            <w:pPr>
              <w:jc w:val="right"/>
              <w:rPr>
                <w:rFonts w:ascii="Calibri" w:hAnsi="Calibri"/>
                <w:color w:val="000000"/>
                <w:sz w:val="22"/>
                <w:szCs w:val="22"/>
              </w:rPr>
            </w:pPr>
            <w:r>
              <w:rPr>
                <w:rFonts w:ascii="Calibri" w:hAnsi="Calibri"/>
                <w:color w:val="000000"/>
                <w:sz w:val="22"/>
                <w:szCs w:val="22"/>
              </w:rPr>
              <w:t>0.74</w:t>
            </w:r>
          </w:p>
        </w:tc>
        <w:tc>
          <w:tcPr>
            <w:tcW w:w="3119" w:type="dxa"/>
            <w:vAlign w:val="bottom"/>
          </w:tcPr>
          <w:p w14:paraId="24F6B2F1" w14:textId="77777777" w:rsidR="001C157C" w:rsidRDefault="001C157C" w:rsidP="00A05687">
            <w:pPr>
              <w:jc w:val="right"/>
              <w:rPr>
                <w:rFonts w:ascii="Calibri" w:hAnsi="Calibri"/>
                <w:color w:val="000000"/>
                <w:sz w:val="22"/>
                <w:szCs w:val="22"/>
              </w:rPr>
            </w:pPr>
            <w:r>
              <w:rPr>
                <w:rFonts w:ascii="Calibri" w:hAnsi="Calibri"/>
                <w:color w:val="000000"/>
                <w:sz w:val="22"/>
                <w:szCs w:val="22"/>
              </w:rPr>
              <w:t>36</w:t>
            </w:r>
          </w:p>
        </w:tc>
        <w:tc>
          <w:tcPr>
            <w:tcW w:w="2835" w:type="dxa"/>
            <w:vAlign w:val="bottom"/>
          </w:tcPr>
          <w:p w14:paraId="273B9182" w14:textId="77777777" w:rsidR="001C157C" w:rsidRDefault="001C157C" w:rsidP="00A05687">
            <w:pPr>
              <w:jc w:val="right"/>
              <w:rPr>
                <w:rFonts w:ascii="Calibri" w:hAnsi="Calibri"/>
                <w:color w:val="000000"/>
                <w:sz w:val="22"/>
                <w:szCs w:val="22"/>
              </w:rPr>
            </w:pPr>
            <w:r>
              <w:rPr>
                <w:rFonts w:ascii="Calibri" w:hAnsi="Calibri"/>
                <w:color w:val="000000"/>
                <w:sz w:val="22"/>
                <w:szCs w:val="22"/>
              </w:rPr>
              <w:t>0.18</w:t>
            </w:r>
          </w:p>
        </w:tc>
      </w:tr>
      <w:tr w:rsidR="001C157C" w14:paraId="0F8BEA45" w14:textId="77777777" w:rsidTr="00DF5B53">
        <w:trPr>
          <w:trHeight w:val="282"/>
        </w:trPr>
        <w:tc>
          <w:tcPr>
            <w:tcW w:w="2621" w:type="dxa"/>
            <w:vAlign w:val="bottom"/>
          </w:tcPr>
          <w:p w14:paraId="35196792"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2</w:t>
            </w:r>
          </w:p>
        </w:tc>
        <w:tc>
          <w:tcPr>
            <w:tcW w:w="3611" w:type="dxa"/>
            <w:vAlign w:val="bottom"/>
          </w:tcPr>
          <w:p w14:paraId="2AA71792" w14:textId="77777777" w:rsidR="001C157C" w:rsidRDefault="001C157C" w:rsidP="00A05687">
            <w:pPr>
              <w:jc w:val="right"/>
              <w:rPr>
                <w:rFonts w:ascii="Calibri" w:hAnsi="Calibri"/>
                <w:color w:val="000000"/>
                <w:sz w:val="22"/>
                <w:szCs w:val="22"/>
              </w:rPr>
            </w:pPr>
            <w:r>
              <w:rPr>
                <w:rFonts w:ascii="Calibri" w:hAnsi="Calibri"/>
                <w:color w:val="000000"/>
                <w:sz w:val="22"/>
                <w:szCs w:val="22"/>
              </w:rPr>
              <w:t>0.73</w:t>
            </w:r>
          </w:p>
        </w:tc>
        <w:tc>
          <w:tcPr>
            <w:tcW w:w="3119" w:type="dxa"/>
            <w:vAlign w:val="bottom"/>
          </w:tcPr>
          <w:p w14:paraId="673FF31C" w14:textId="77777777" w:rsidR="001C157C" w:rsidRDefault="001C157C" w:rsidP="00A05687">
            <w:pPr>
              <w:jc w:val="right"/>
              <w:rPr>
                <w:rFonts w:ascii="Calibri" w:hAnsi="Calibri"/>
                <w:color w:val="000000"/>
                <w:sz w:val="22"/>
                <w:szCs w:val="22"/>
              </w:rPr>
            </w:pPr>
            <w:r>
              <w:rPr>
                <w:rFonts w:ascii="Calibri" w:hAnsi="Calibri"/>
                <w:color w:val="000000"/>
                <w:sz w:val="22"/>
                <w:szCs w:val="22"/>
              </w:rPr>
              <w:t>50</w:t>
            </w:r>
          </w:p>
        </w:tc>
        <w:tc>
          <w:tcPr>
            <w:tcW w:w="2835" w:type="dxa"/>
            <w:vAlign w:val="bottom"/>
          </w:tcPr>
          <w:p w14:paraId="1B5E666B" w14:textId="77777777" w:rsidR="001C157C" w:rsidRDefault="001C157C" w:rsidP="00A05687">
            <w:pPr>
              <w:jc w:val="right"/>
              <w:rPr>
                <w:rFonts w:ascii="Calibri" w:hAnsi="Calibri"/>
                <w:color w:val="000000"/>
                <w:sz w:val="22"/>
                <w:szCs w:val="22"/>
              </w:rPr>
            </w:pPr>
            <w:r>
              <w:rPr>
                <w:rFonts w:ascii="Calibri" w:hAnsi="Calibri"/>
                <w:color w:val="000000"/>
                <w:sz w:val="22"/>
                <w:szCs w:val="22"/>
              </w:rPr>
              <w:t>0.34</w:t>
            </w:r>
          </w:p>
        </w:tc>
      </w:tr>
      <w:tr w:rsidR="001C157C" w14:paraId="060EBB4A" w14:textId="77777777" w:rsidTr="00DF5B53">
        <w:trPr>
          <w:trHeight w:val="303"/>
        </w:trPr>
        <w:tc>
          <w:tcPr>
            <w:tcW w:w="2621" w:type="dxa"/>
            <w:vAlign w:val="bottom"/>
          </w:tcPr>
          <w:p w14:paraId="05A712EA" w14:textId="77777777" w:rsidR="001C157C" w:rsidRPr="00C434F8" w:rsidRDefault="001C157C" w:rsidP="00A05687">
            <w:pPr>
              <w:rPr>
                <w:rFonts w:ascii="Calibri" w:hAnsi="Calibri"/>
                <w:b/>
                <w:color w:val="000000"/>
                <w:sz w:val="22"/>
                <w:szCs w:val="22"/>
              </w:rPr>
            </w:pPr>
            <w:proofErr w:type="spellStart"/>
            <w:r w:rsidRPr="003844D1">
              <w:rPr>
                <w:rFonts w:ascii="Calibri" w:hAnsi="Calibri"/>
                <w:b/>
                <w:color w:val="000000"/>
                <w:sz w:val="20"/>
                <w:szCs w:val="20"/>
              </w:rPr>
              <w:t>Nimco</w:t>
            </w:r>
            <w:proofErr w:type="spellEnd"/>
          </w:p>
        </w:tc>
        <w:tc>
          <w:tcPr>
            <w:tcW w:w="3611" w:type="dxa"/>
            <w:vAlign w:val="bottom"/>
          </w:tcPr>
          <w:p w14:paraId="758D572C" w14:textId="77777777" w:rsidR="001C157C" w:rsidRDefault="001C157C" w:rsidP="00A05687">
            <w:pPr>
              <w:jc w:val="right"/>
              <w:rPr>
                <w:rFonts w:ascii="Calibri" w:hAnsi="Calibri"/>
                <w:color w:val="000000"/>
                <w:sz w:val="22"/>
                <w:szCs w:val="22"/>
              </w:rPr>
            </w:pPr>
          </w:p>
        </w:tc>
        <w:tc>
          <w:tcPr>
            <w:tcW w:w="3119" w:type="dxa"/>
            <w:vAlign w:val="bottom"/>
          </w:tcPr>
          <w:p w14:paraId="4A562DB7" w14:textId="77777777" w:rsidR="001C157C" w:rsidRDefault="001C157C" w:rsidP="00A05687">
            <w:pPr>
              <w:rPr>
                <w:sz w:val="20"/>
                <w:szCs w:val="20"/>
              </w:rPr>
            </w:pPr>
          </w:p>
        </w:tc>
        <w:tc>
          <w:tcPr>
            <w:tcW w:w="2835" w:type="dxa"/>
            <w:vAlign w:val="bottom"/>
          </w:tcPr>
          <w:p w14:paraId="6724B3B3" w14:textId="77777777" w:rsidR="001C157C" w:rsidRDefault="001C157C" w:rsidP="00A05687">
            <w:pPr>
              <w:jc w:val="right"/>
              <w:rPr>
                <w:rFonts w:ascii="Calibri" w:hAnsi="Calibri"/>
                <w:color w:val="000000"/>
                <w:sz w:val="22"/>
                <w:szCs w:val="22"/>
              </w:rPr>
            </w:pPr>
          </w:p>
        </w:tc>
      </w:tr>
      <w:tr w:rsidR="001C157C" w14:paraId="637F6144" w14:textId="77777777" w:rsidTr="00DF5B53">
        <w:trPr>
          <w:trHeight w:val="282"/>
        </w:trPr>
        <w:tc>
          <w:tcPr>
            <w:tcW w:w="2621" w:type="dxa"/>
            <w:vAlign w:val="bottom"/>
          </w:tcPr>
          <w:p w14:paraId="7E33B083"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1</w:t>
            </w:r>
          </w:p>
        </w:tc>
        <w:tc>
          <w:tcPr>
            <w:tcW w:w="3611" w:type="dxa"/>
            <w:vAlign w:val="bottom"/>
          </w:tcPr>
          <w:p w14:paraId="20079F5B" w14:textId="77777777" w:rsidR="001C157C" w:rsidRDefault="001C157C" w:rsidP="00A05687">
            <w:pPr>
              <w:jc w:val="right"/>
              <w:rPr>
                <w:rFonts w:ascii="Calibri" w:hAnsi="Calibri"/>
                <w:color w:val="000000"/>
                <w:sz w:val="22"/>
                <w:szCs w:val="22"/>
              </w:rPr>
            </w:pPr>
            <w:r>
              <w:rPr>
                <w:rFonts w:ascii="Calibri" w:hAnsi="Calibri"/>
                <w:color w:val="000000"/>
                <w:sz w:val="22"/>
                <w:szCs w:val="22"/>
              </w:rPr>
              <w:t>1.62</w:t>
            </w:r>
          </w:p>
        </w:tc>
        <w:tc>
          <w:tcPr>
            <w:tcW w:w="3119" w:type="dxa"/>
            <w:vAlign w:val="bottom"/>
          </w:tcPr>
          <w:p w14:paraId="5F793302" w14:textId="77777777" w:rsidR="001C157C" w:rsidRDefault="001C157C" w:rsidP="00A05687">
            <w:pPr>
              <w:jc w:val="right"/>
              <w:rPr>
                <w:rFonts w:ascii="Calibri" w:hAnsi="Calibri"/>
                <w:color w:val="000000"/>
                <w:sz w:val="22"/>
                <w:szCs w:val="22"/>
              </w:rPr>
            </w:pPr>
            <w:r>
              <w:rPr>
                <w:rFonts w:ascii="Calibri" w:hAnsi="Calibri"/>
                <w:color w:val="000000"/>
                <w:sz w:val="22"/>
                <w:szCs w:val="22"/>
              </w:rPr>
              <w:t>95</w:t>
            </w:r>
          </w:p>
        </w:tc>
        <w:tc>
          <w:tcPr>
            <w:tcW w:w="2835" w:type="dxa"/>
            <w:vAlign w:val="bottom"/>
          </w:tcPr>
          <w:p w14:paraId="47A6C278" w14:textId="77777777" w:rsidR="001C157C" w:rsidRDefault="001C157C" w:rsidP="00A05687">
            <w:pPr>
              <w:jc w:val="right"/>
              <w:rPr>
                <w:rFonts w:ascii="Calibri" w:hAnsi="Calibri"/>
                <w:color w:val="000000"/>
                <w:sz w:val="22"/>
                <w:szCs w:val="22"/>
              </w:rPr>
            </w:pPr>
            <w:r>
              <w:rPr>
                <w:rFonts w:ascii="Calibri" w:hAnsi="Calibri"/>
                <w:color w:val="000000"/>
                <w:sz w:val="22"/>
                <w:szCs w:val="22"/>
              </w:rPr>
              <w:t>0.33</w:t>
            </w:r>
          </w:p>
        </w:tc>
      </w:tr>
      <w:tr w:rsidR="001C157C" w14:paraId="74123692" w14:textId="77777777" w:rsidTr="00DF5B53">
        <w:trPr>
          <w:trHeight w:val="282"/>
        </w:trPr>
        <w:tc>
          <w:tcPr>
            <w:tcW w:w="2621" w:type="dxa"/>
            <w:vAlign w:val="bottom"/>
          </w:tcPr>
          <w:p w14:paraId="28C34838"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2</w:t>
            </w:r>
          </w:p>
        </w:tc>
        <w:tc>
          <w:tcPr>
            <w:tcW w:w="3611" w:type="dxa"/>
            <w:vAlign w:val="bottom"/>
          </w:tcPr>
          <w:p w14:paraId="66B65001" w14:textId="77777777" w:rsidR="001C157C" w:rsidRDefault="001C157C" w:rsidP="00A05687">
            <w:pPr>
              <w:jc w:val="right"/>
              <w:rPr>
                <w:rFonts w:ascii="Calibri" w:hAnsi="Calibri"/>
                <w:color w:val="000000"/>
                <w:sz w:val="22"/>
                <w:szCs w:val="22"/>
              </w:rPr>
            </w:pPr>
            <w:r>
              <w:rPr>
                <w:rFonts w:ascii="Calibri" w:hAnsi="Calibri"/>
                <w:color w:val="000000"/>
                <w:sz w:val="22"/>
                <w:szCs w:val="22"/>
              </w:rPr>
              <w:t>1.06</w:t>
            </w:r>
          </w:p>
        </w:tc>
        <w:tc>
          <w:tcPr>
            <w:tcW w:w="3119" w:type="dxa"/>
            <w:vAlign w:val="bottom"/>
          </w:tcPr>
          <w:p w14:paraId="7B281106" w14:textId="77777777" w:rsidR="001C157C" w:rsidRDefault="001C157C" w:rsidP="00A05687">
            <w:pPr>
              <w:jc w:val="right"/>
              <w:rPr>
                <w:rFonts w:ascii="Calibri" w:hAnsi="Calibri"/>
                <w:color w:val="000000"/>
                <w:sz w:val="22"/>
                <w:szCs w:val="22"/>
              </w:rPr>
            </w:pPr>
            <w:r>
              <w:rPr>
                <w:rFonts w:ascii="Calibri" w:hAnsi="Calibri"/>
                <w:color w:val="000000"/>
                <w:sz w:val="22"/>
                <w:szCs w:val="22"/>
              </w:rPr>
              <w:t>50</w:t>
            </w:r>
          </w:p>
        </w:tc>
        <w:tc>
          <w:tcPr>
            <w:tcW w:w="2835" w:type="dxa"/>
            <w:vAlign w:val="bottom"/>
          </w:tcPr>
          <w:p w14:paraId="4B220B24" w14:textId="77777777" w:rsidR="001C157C" w:rsidRDefault="001C157C" w:rsidP="00A05687">
            <w:pPr>
              <w:jc w:val="right"/>
              <w:rPr>
                <w:rFonts w:ascii="Calibri" w:hAnsi="Calibri"/>
                <w:color w:val="000000"/>
                <w:sz w:val="22"/>
                <w:szCs w:val="22"/>
              </w:rPr>
            </w:pPr>
            <w:r>
              <w:rPr>
                <w:rFonts w:ascii="Calibri" w:hAnsi="Calibri"/>
                <w:color w:val="000000"/>
                <w:sz w:val="22"/>
                <w:szCs w:val="22"/>
              </w:rPr>
              <w:t>0.22</w:t>
            </w:r>
          </w:p>
        </w:tc>
      </w:tr>
      <w:tr w:rsidR="001C157C" w14:paraId="2F92BFA1" w14:textId="77777777" w:rsidTr="00DF5B53">
        <w:trPr>
          <w:trHeight w:val="282"/>
        </w:trPr>
        <w:tc>
          <w:tcPr>
            <w:tcW w:w="2621" w:type="dxa"/>
            <w:vAlign w:val="bottom"/>
          </w:tcPr>
          <w:p w14:paraId="79C47EB7" w14:textId="77777777" w:rsidR="001C157C" w:rsidRPr="00C434F8" w:rsidRDefault="001C157C" w:rsidP="00A05687">
            <w:pPr>
              <w:rPr>
                <w:rFonts w:ascii="Calibri" w:hAnsi="Calibri"/>
                <w:b/>
                <w:color w:val="FFFFFF"/>
                <w:sz w:val="22"/>
                <w:szCs w:val="22"/>
              </w:rPr>
            </w:pPr>
            <w:proofErr w:type="spellStart"/>
            <w:r w:rsidRPr="003844D1">
              <w:rPr>
                <w:rFonts w:ascii="Calibri" w:hAnsi="Calibri"/>
                <w:b/>
                <w:color w:val="000000" w:themeColor="text1"/>
                <w:sz w:val="20"/>
                <w:szCs w:val="20"/>
              </w:rPr>
              <w:t>Piedro</w:t>
            </w:r>
            <w:proofErr w:type="spellEnd"/>
          </w:p>
        </w:tc>
        <w:tc>
          <w:tcPr>
            <w:tcW w:w="3611" w:type="dxa"/>
            <w:vAlign w:val="bottom"/>
          </w:tcPr>
          <w:p w14:paraId="023E201B" w14:textId="77777777" w:rsidR="001C157C" w:rsidRDefault="001C157C" w:rsidP="00A05687">
            <w:pPr>
              <w:jc w:val="right"/>
              <w:rPr>
                <w:rFonts w:ascii="Calibri" w:hAnsi="Calibri"/>
                <w:color w:val="000000"/>
                <w:sz w:val="22"/>
                <w:szCs w:val="22"/>
              </w:rPr>
            </w:pPr>
          </w:p>
        </w:tc>
        <w:tc>
          <w:tcPr>
            <w:tcW w:w="3119" w:type="dxa"/>
            <w:vAlign w:val="bottom"/>
          </w:tcPr>
          <w:p w14:paraId="24625565" w14:textId="77777777" w:rsidR="001C157C" w:rsidRDefault="001C157C" w:rsidP="00A05687">
            <w:pPr>
              <w:rPr>
                <w:sz w:val="20"/>
                <w:szCs w:val="20"/>
              </w:rPr>
            </w:pPr>
          </w:p>
        </w:tc>
        <w:tc>
          <w:tcPr>
            <w:tcW w:w="2835" w:type="dxa"/>
            <w:vAlign w:val="bottom"/>
          </w:tcPr>
          <w:p w14:paraId="6B72D643" w14:textId="77777777" w:rsidR="001C157C" w:rsidRDefault="001C157C" w:rsidP="00A05687">
            <w:pPr>
              <w:jc w:val="right"/>
              <w:rPr>
                <w:rFonts w:ascii="Calibri" w:hAnsi="Calibri"/>
                <w:color w:val="000000"/>
                <w:sz w:val="22"/>
                <w:szCs w:val="22"/>
              </w:rPr>
            </w:pPr>
          </w:p>
        </w:tc>
      </w:tr>
      <w:tr w:rsidR="001C157C" w14:paraId="257697D3" w14:textId="77777777" w:rsidTr="00DF5B53">
        <w:trPr>
          <w:trHeight w:val="282"/>
        </w:trPr>
        <w:tc>
          <w:tcPr>
            <w:tcW w:w="2621" w:type="dxa"/>
            <w:vAlign w:val="bottom"/>
          </w:tcPr>
          <w:p w14:paraId="2BCE3D8F"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1</w:t>
            </w:r>
          </w:p>
        </w:tc>
        <w:tc>
          <w:tcPr>
            <w:tcW w:w="3611" w:type="dxa"/>
            <w:vAlign w:val="bottom"/>
          </w:tcPr>
          <w:p w14:paraId="221C6806" w14:textId="77777777" w:rsidR="001C157C" w:rsidRDefault="001C157C" w:rsidP="00A05687">
            <w:pPr>
              <w:jc w:val="right"/>
              <w:rPr>
                <w:rFonts w:ascii="Calibri" w:hAnsi="Calibri"/>
                <w:color w:val="000000"/>
                <w:sz w:val="22"/>
                <w:szCs w:val="22"/>
              </w:rPr>
            </w:pPr>
            <w:r>
              <w:rPr>
                <w:rFonts w:ascii="Calibri" w:hAnsi="Calibri"/>
                <w:color w:val="000000"/>
                <w:sz w:val="22"/>
                <w:szCs w:val="22"/>
              </w:rPr>
              <w:t>0.85</w:t>
            </w:r>
          </w:p>
        </w:tc>
        <w:tc>
          <w:tcPr>
            <w:tcW w:w="3119" w:type="dxa"/>
            <w:vAlign w:val="bottom"/>
          </w:tcPr>
          <w:p w14:paraId="36CF7630" w14:textId="77777777" w:rsidR="001C157C" w:rsidRDefault="001C157C" w:rsidP="00A05687">
            <w:pPr>
              <w:jc w:val="right"/>
              <w:rPr>
                <w:rFonts w:ascii="Calibri" w:hAnsi="Calibri"/>
                <w:color w:val="000000"/>
                <w:sz w:val="22"/>
                <w:szCs w:val="22"/>
              </w:rPr>
            </w:pPr>
            <w:r>
              <w:rPr>
                <w:rFonts w:ascii="Calibri" w:hAnsi="Calibri"/>
                <w:color w:val="000000"/>
                <w:sz w:val="22"/>
                <w:szCs w:val="22"/>
              </w:rPr>
              <w:t>90</w:t>
            </w:r>
          </w:p>
        </w:tc>
        <w:tc>
          <w:tcPr>
            <w:tcW w:w="2835" w:type="dxa"/>
            <w:vAlign w:val="bottom"/>
          </w:tcPr>
          <w:p w14:paraId="4FF5D844" w14:textId="77777777" w:rsidR="001C157C" w:rsidRDefault="001C157C" w:rsidP="00A05687">
            <w:pPr>
              <w:jc w:val="right"/>
              <w:rPr>
                <w:rFonts w:ascii="Calibri" w:hAnsi="Calibri"/>
                <w:color w:val="000000"/>
                <w:sz w:val="22"/>
                <w:szCs w:val="22"/>
              </w:rPr>
            </w:pPr>
            <w:r>
              <w:rPr>
                <w:rFonts w:ascii="Calibri" w:hAnsi="Calibri"/>
                <w:color w:val="000000"/>
                <w:sz w:val="22"/>
                <w:szCs w:val="22"/>
              </w:rPr>
              <w:t>0.34</w:t>
            </w:r>
          </w:p>
        </w:tc>
      </w:tr>
      <w:tr w:rsidR="001C157C" w14:paraId="6ADD1D31" w14:textId="77777777" w:rsidTr="00DF5B53">
        <w:trPr>
          <w:trHeight w:val="282"/>
        </w:trPr>
        <w:tc>
          <w:tcPr>
            <w:tcW w:w="2621" w:type="dxa"/>
            <w:vAlign w:val="bottom"/>
          </w:tcPr>
          <w:p w14:paraId="51AB3B70" w14:textId="77777777" w:rsidR="001C157C" w:rsidRPr="00C434F8" w:rsidRDefault="001C157C" w:rsidP="00A05687">
            <w:pPr>
              <w:jc w:val="right"/>
              <w:rPr>
                <w:rFonts w:ascii="Calibri" w:hAnsi="Calibri"/>
                <w:b/>
                <w:color w:val="000000"/>
                <w:sz w:val="22"/>
                <w:szCs w:val="22"/>
              </w:rPr>
            </w:pPr>
            <w:r w:rsidRPr="003844D1">
              <w:rPr>
                <w:rFonts w:ascii="Calibri" w:hAnsi="Calibri"/>
                <w:b/>
                <w:color w:val="000000"/>
                <w:sz w:val="20"/>
                <w:szCs w:val="20"/>
              </w:rPr>
              <w:t>2</w:t>
            </w:r>
          </w:p>
        </w:tc>
        <w:tc>
          <w:tcPr>
            <w:tcW w:w="3611" w:type="dxa"/>
            <w:vAlign w:val="bottom"/>
          </w:tcPr>
          <w:p w14:paraId="311423F6" w14:textId="77777777" w:rsidR="001C157C" w:rsidRDefault="001C157C" w:rsidP="00A05687">
            <w:pPr>
              <w:jc w:val="right"/>
              <w:rPr>
                <w:rFonts w:ascii="Calibri" w:hAnsi="Calibri"/>
                <w:color w:val="000000"/>
                <w:sz w:val="22"/>
                <w:szCs w:val="22"/>
              </w:rPr>
            </w:pPr>
            <w:r>
              <w:rPr>
                <w:rFonts w:ascii="Calibri" w:hAnsi="Calibri"/>
                <w:color w:val="000000"/>
                <w:sz w:val="22"/>
                <w:szCs w:val="22"/>
              </w:rPr>
              <w:t>0.70</w:t>
            </w:r>
          </w:p>
        </w:tc>
        <w:tc>
          <w:tcPr>
            <w:tcW w:w="3119" w:type="dxa"/>
            <w:vAlign w:val="bottom"/>
          </w:tcPr>
          <w:p w14:paraId="6CB459E6" w14:textId="77777777" w:rsidR="001C157C" w:rsidRDefault="001C157C" w:rsidP="00A05687">
            <w:pPr>
              <w:jc w:val="right"/>
              <w:rPr>
                <w:rFonts w:ascii="Calibri" w:hAnsi="Calibri"/>
                <w:color w:val="000000"/>
                <w:sz w:val="22"/>
                <w:szCs w:val="22"/>
              </w:rPr>
            </w:pPr>
            <w:r>
              <w:rPr>
                <w:rFonts w:ascii="Calibri" w:hAnsi="Calibri"/>
                <w:color w:val="000000"/>
                <w:sz w:val="22"/>
                <w:szCs w:val="22"/>
              </w:rPr>
              <w:t>35</w:t>
            </w:r>
          </w:p>
        </w:tc>
        <w:tc>
          <w:tcPr>
            <w:tcW w:w="2835" w:type="dxa"/>
            <w:vAlign w:val="bottom"/>
          </w:tcPr>
          <w:p w14:paraId="5DE9BBF9" w14:textId="77777777" w:rsidR="001C157C" w:rsidRDefault="001C157C" w:rsidP="00A05687">
            <w:pPr>
              <w:jc w:val="right"/>
              <w:rPr>
                <w:rFonts w:ascii="Calibri" w:hAnsi="Calibri"/>
                <w:color w:val="000000"/>
                <w:sz w:val="22"/>
                <w:szCs w:val="22"/>
              </w:rPr>
            </w:pPr>
            <w:r>
              <w:rPr>
                <w:rFonts w:ascii="Calibri" w:hAnsi="Calibri"/>
                <w:color w:val="000000"/>
                <w:sz w:val="22"/>
                <w:szCs w:val="22"/>
              </w:rPr>
              <w:t>0.18</w:t>
            </w:r>
          </w:p>
        </w:tc>
      </w:tr>
      <w:tr w:rsidR="001C157C" w14:paraId="63A667E7" w14:textId="77777777" w:rsidTr="00DF5B53">
        <w:trPr>
          <w:trHeight w:val="282"/>
        </w:trPr>
        <w:tc>
          <w:tcPr>
            <w:tcW w:w="2621" w:type="dxa"/>
            <w:vAlign w:val="bottom"/>
          </w:tcPr>
          <w:p w14:paraId="3FB5C38E" w14:textId="77777777" w:rsidR="001C157C" w:rsidRPr="007B7A51" w:rsidRDefault="001C157C" w:rsidP="00A05687">
            <w:pPr>
              <w:rPr>
                <w:rFonts w:ascii="Calibri" w:hAnsi="Calibri"/>
                <w:b/>
                <w:color w:val="000000"/>
                <w:sz w:val="22"/>
                <w:szCs w:val="22"/>
              </w:rPr>
            </w:pPr>
            <w:r w:rsidRPr="007B7A51">
              <w:rPr>
                <w:rFonts w:ascii="Calibri" w:hAnsi="Calibri"/>
                <w:b/>
                <w:color w:val="000000"/>
                <w:sz w:val="22"/>
                <w:szCs w:val="22"/>
              </w:rPr>
              <w:t>Mean</w:t>
            </w:r>
          </w:p>
        </w:tc>
        <w:tc>
          <w:tcPr>
            <w:tcW w:w="3611" w:type="dxa"/>
            <w:vAlign w:val="bottom"/>
          </w:tcPr>
          <w:p w14:paraId="3B1C0803"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84</w:t>
            </w:r>
          </w:p>
        </w:tc>
        <w:tc>
          <w:tcPr>
            <w:tcW w:w="3119" w:type="dxa"/>
          </w:tcPr>
          <w:p w14:paraId="3D6C245F" w14:textId="77777777" w:rsidR="001C157C" w:rsidRDefault="001C157C" w:rsidP="00A05687">
            <w:r w:rsidRPr="00873748">
              <w:rPr>
                <w:rFonts w:ascii="Calibri" w:hAnsi="Calibri"/>
                <w:b/>
                <w:color w:val="000000"/>
                <w:sz w:val="22"/>
                <w:szCs w:val="22"/>
              </w:rPr>
              <w:t>-------</w:t>
            </w:r>
          </w:p>
        </w:tc>
        <w:tc>
          <w:tcPr>
            <w:tcW w:w="2835" w:type="dxa"/>
            <w:vAlign w:val="bottom"/>
          </w:tcPr>
          <w:p w14:paraId="78BC1CB6"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26</w:t>
            </w:r>
          </w:p>
        </w:tc>
      </w:tr>
      <w:tr w:rsidR="001C157C" w14:paraId="14102739" w14:textId="77777777" w:rsidTr="00DF5B53">
        <w:trPr>
          <w:trHeight w:val="282"/>
        </w:trPr>
        <w:tc>
          <w:tcPr>
            <w:tcW w:w="2621" w:type="dxa"/>
            <w:vAlign w:val="bottom"/>
          </w:tcPr>
          <w:p w14:paraId="01ECF771" w14:textId="77777777" w:rsidR="001C157C" w:rsidRPr="007B7A51" w:rsidRDefault="001C157C" w:rsidP="00A05687">
            <w:pPr>
              <w:rPr>
                <w:rFonts w:ascii="Calibri" w:hAnsi="Calibri"/>
                <w:b/>
                <w:color w:val="000000"/>
                <w:sz w:val="22"/>
                <w:szCs w:val="22"/>
              </w:rPr>
            </w:pPr>
            <w:r w:rsidRPr="007B7A51">
              <w:rPr>
                <w:rFonts w:ascii="Calibri" w:hAnsi="Calibri"/>
                <w:b/>
                <w:color w:val="000000"/>
                <w:sz w:val="22"/>
                <w:szCs w:val="22"/>
              </w:rPr>
              <w:t>St Dev +/-</w:t>
            </w:r>
          </w:p>
        </w:tc>
        <w:tc>
          <w:tcPr>
            <w:tcW w:w="3611" w:type="dxa"/>
            <w:vAlign w:val="bottom"/>
          </w:tcPr>
          <w:p w14:paraId="7ADD5A74"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26</w:t>
            </w:r>
          </w:p>
        </w:tc>
        <w:tc>
          <w:tcPr>
            <w:tcW w:w="3119" w:type="dxa"/>
          </w:tcPr>
          <w:p w14:paraId="18E3FB06" w14:textId="77777777" w:rsidR="001C157C" w:rsidRDefault="001C157C" w:rsidP="00A05687">
            <w:r w:rsidRPr="00873748">
              <w:rPr>
                <w:rFonts w:ascii="Calibri" w:hAnsi="Calibri"/>
                <w:b/>
                <w:color w:val="000000"/>
                <w:sz w:val="22"/>
                <w:szCs w:val="22"/>
              </w:rPr>
              <w:t>-------</w:t>
            </w:r>
          </w:p>
        </w:tc>
        <w:tc>
          <w:tcPr>
            <w:tcW w:w="2835" w:type="dxa"/>
            <w:vAlign w:val="bottom"/>
          </w:tcPr>
          <w:p w14:paraId="7D21C85A"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06</w:t>
            </w:r>
          </w:p>
        </w:tc>
      </w:tr>
      <w:tr w:rsidR="001C157C" w14:paraId="175ECEC6" w14:textId="77777777" w:rsidTr="00DF5B53">
        <w:trPr>
          <w:trHeight w:val="282"/>
        </w:trPr>
        <w:tc>
          <w:tcPr>
            <w:tcW w:w="2621" w:type="dxa"/>
            <w:vAlign w:val="bottom"/>
          </w:tcPr>
          <w:p w14:paraId="4ABD795E" w14:textId="77777777" w:rsidR="001C157C" w:rsidRPr="007B7A51" w:rsidRDefault="001C157C" w:rsidP="00A05687">
            <w:pPr>
              <w:rPr>
                <w:rFonts w:ascii="Calibri" w:hAnsi="Calibri"/>
                <w:b/>
                <w:color w:val="000000"/>
                <w:sz w:val="22"/>
                <w:szCs w:val="22"/>
              </w:rPr>
            </w:pPr>
            <w:r w:rsidRPr="007B7A51">
              <w:rPr>
                <w:rFonts w:ascii="Calibri" w:hAnsi="Calibri"/>
                <w:b/>
                <w:color w:val="000000"/>
                <w:sz w:val="22"/>
                <w:szCs w:val="22"/>
              </w:rPr>
              <w:t>Min Val</w:t>
            </w:r>
          </w:p>
        </w:tc>
        <w:tc>
          <w:tcPr>
            <w:tcW w:w="3611" w:type="dxa"/>
            <w:vAlign w:val="bottom"/>
          </w:tcPr>
          <w:p w14:paraId="61E5E5CF"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60</w:t>
            </w:r>
          </w:p>
        </w:tc>
        <w:tc>
          <w:tcPr>
            <w:tcW w:w="3119" w:type="dxa"/>
          </w:tcPr>
          <w:p w14:paraId="4BAE2E29" w14:textId="77777777" w:rsidR="001C157C" w:rsidRDefault="001C157C" w:rsidP="00A05687">
            <w:r w:rsidRPr="00873748">
              <w:rPr>
                <w:rFonts w:ascii="Calibri" w:hAnsi="Calibri"/>
                <w:b/>
                <w:color w:val="000000"/>
                <w:sz w:val="22"/>
                <w:szCs w:val="22"/>
              </w:rPr>
              <w:t>-------</w:t>
            </w:r>
          </w:p>
        </w:tc>
        <w:tc>
          <w:tcPr>
            <w:tcW w:w="2835" w:type="dxa"/>
            <w:vAlign w:val="bottom"/>
          </w:tcPr>
          <w:p w14:paraId="742DAD50"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18</w:t>
            </w:r>
          </w:p>
        </w:tc>
      </w:tr>
      <w:tr w:rsidR="001C157C" w14:paraId="4A68F6AF" w14:textId="77777777" w:rsidTr="00DF5B53">
        <w:trPr>
          <w:trHeight w:val="282"/>
        </w:trPr>
        <w:tc>
          <w:tcPr>
            <w:tcW w:w="2621" w:type="dxa"/>
            <w:vAlign w:val="bottom"/>
          </w:tcPr>
          <w:p w14:paraId="2B2F4D62" w14:textId="77777777" w:rsidR="001C157C" w:rsidRPr="007B7A51" w:rsidRDefault="001C157C" w:rsidP="00A05687">
            <w:pPr>
              <w:rPr>
                <w:rFonts w:ascii="Calibri" w:hAnsi="Calibri"/>
                <w:b/>
                <w:color w:val="000000"/>
                <w:sz w:val="22"/>
                <w:szCs w:val="22"/>
              </w:rPr>
            </w:pPr>
            <w:r w:rsidRPr="007B7A51">
              <w:rPr>
                <w:rFonts w:ascii="Calibri" w:hAnsi="Calibri"/>
                <w:b/>
                <w:color w:val="000000"/>
                <w:sz w:val="22"/>
                <w:szCs w:val="22"/>
              </w:rPr>
              <w:t>Max Val</w:t>
            </w:r>
          </w:p>
        </w:tc>
        <w:tc>
          <w:tcPr>
            <w:tcW w:w="3611" w:type="dxa"/>
            <w:vAlign w:val="bottom"/>
          </w:tcPr>
          <w:p w14:paraId="50B87F11"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1.62</w:t>
            </w:r>
          </w:p>
        </w:tc>
        <w:tc>
          <w:tcPr>
            <w:tcW w:w="3119" w:type="dxa"/>
          </w:tcPr>
          <w:p w14:paraId="50EFA08B" w14:textId="77777777" w:rsidR="001C157C" w:rsidRDefault="001C157C" w:rsidP="00A05687">
            <w:r w:rsidRPr="00873748">
              <w:rPr>
                <w:rFonts w:ascii="Calibri" w:hAnsi="Calibri"/>
                <w:b/>
                <w:color w:val="000000"/>
                <w:sz w:val="22"/>
                <w:szCs w:val="22"/>
              </w:rPr>
              <w:t>-------</w:t>
            </w:r>
          </w:p>
        </w:tc>
        <w:tc>
          <w:tcPr>
            <w:tcW w:w="2835" w:type="dxa"/>
            <w:vAlign w:val="bottom"/>
          </w:tcPr>
          <w:p w14:paraId="13EEC785" w14:textId="77777777" w:rsidR="001C157C" w:rsidRPr="009C41AF" w:rsidRDefault="001C157C" w:rsidP="00A05687">
            <w:pPr>
              <w:jc w:val="right"/>
              <w:rPr>
                <w:rFonts w:ascii="Calibri" w:hAnsi="Calibri"/>
                <w:b/>
                <w:color w:val="000000"/>
                <w:sz w:val="22"/>
                <w:szCs w:val="22"/>
              </w:rPr>
            </w:pPr>
            <w:r w:rsidRPr="009C41AF">
              <w:rPr>
                <w:rFonts w:ascii="Calibri" w:hAnsi="Calibri"/>
                <w:b/>
                <w:color w:val="000000"/>
                <w:sz w:val="22"/>
                <w:szCs w:val="22"/>
              </w:rPr>
              <w:t>0.34</w:t>
            </w:r>
          </w:p>
        </w:tc>
      </w:tr>
      <w:tr w:rsidR="001C157C" w14:paraId="2018C097" w14:textId="77777777" w:rsidTr="00DF5B53">
        <w:trPr>
          <w:trHeight w:val="282"/>
        </w:trPr>
        <w:tc>
          <w:tcPr>
            <w:tcW w:w="2621" w:type="dxa"/>
            <w:vAlign w:val="bottom"/>
          </w:tcPr>
          <w:p w14:paraId="37CC6859" w14:textId="77777777" w:rsidR="001C157C" w:rsidRPr="007B7A51" w:rsidRDefault="001C157C" w:rsidP="00A05687">
            <w:pPr>
              <w:rPr>
                <w:rFonts w:ascii="Calibri" w:hAnsi="Calibri"/>
                <w:b/>
                <w:color w:val="000000"/>
                <w:sz w:val="22"/>
                <w:szCs w:val="22"/>
              </w:rPr>
            </w:pPr>
            <w:r>
              <w:rPr>
                <w:rFonts w:ascii="Calibri" w:hAnsi="Calibri"/>
                <w:b/>
                <w:color w:val="000000"/>
                <w:sz w:val="22"/>
                <w:szCs w:val="22"/>
              </w:rPr>
              <w:t xml:space="preserve">Kicker </w:t>
            </w:r>
          </w:p>
        </w:tc>
        <w:tc>
          <w:tcPr>
            <w:tcW w:w="3611" w:type="dxa"/>
            <w:vAlign w:val="bottom"/>
          </w:tcPr>
          <w:p w14:paraId="37CBF0D4" w14:textId="77777777" w:rsidR="001C157C" w:rsidRPr="009C41AF" w:rsidRDefault="001C157C" w:rsidP="00A05687">
            <w:pPr>
              <w:jc w:val="right"/>
              <w:rPr>
                <w:rFonts w:ascii="Calibri" w:hAnsi="Calibri"/>
                <w:b/>
                <w:color w:val="000000"/>
                <w:sz w:val="22"/>
                <w:szCs w:val="22"/>
              </w:rPr>
            </w:pPr>
          </w:p>
        </w:tc>
        <w:tc>
          <w:tcPr>
            <w:tcW w:w="3119" w:type="dxa"/>
          </w:tcPr>
          <w:p w14:paraId="25E2CE55" w14:textId="77777777" w:rsidR="001C157C" w:rsidRPr="00873748" w:rsidRDefault="001C157C" w:rsidP="00A05687">
            <w:pPr>
              <w:rPr>
                <w:rFonts w:ascii="Calibri" w:hAnsi="Calibri"/>
                <w:b/>
                <w:color w:val="000000"/>
                <w:sz w:val="22"/>
                <w:szCs w:val="22"/>
              </w:rPr>
            </w:pPr>
          </w:p>
        </w:tc>
        <w:tc>
          <w:tcPr>
            <w:tcW w:w="2835" w:type="dxa"/>
            <w:vAlign w:val="bottom"/>
          </w:tcPr>
          <w:p w14:paraId="09125A24" w14:textId="77777777" w:rsidR="001C157C" w:rsidRPr="009C41AF" w:rsidRDefault="001C157C" w:rsidP="00A05687">
            <w:pPr>
              <w:jc w:val="right"/>
              <w:rPr>
                <w:rFonts w:ascii="Calibri" w:hAnsi="Calibri"/>
                <w:b/>
                <w:color w:val="000000"/>
                <w:sz w:val="22"/>
                <w:szCs w:val="22"/>
              </w:rPr>
            </w:pPr>
          </w:p>
        </w:tc>
      </w:tr>
      <w:tr w:rsidR="001C157C" w14:paraId="6675DFC7" w14:textId="77777777" w:rsidTr="00DF5B53">
        <w:trPr>
          <w:trHeight w:val="282"/>
        </w:trPr>
        <w:tc>
          <w:tcPr>
            <w:tcW w:w="2621" w:type="dxa"/>
            <w:vAlign w:val="bottom"/>
          </w:tcPr>
          <w:p w14:paraId="70A12C75" w14:textId="77777777" w:rsidR="001C157C" w:rsidRPr="007B7A51" w:rsidRDefault="001C157C" w:rsidP="00A05687">
            <w:pPr>
              <w:jc w:val="right"/>
              <w:rPr>
                <w:rFonts w:ascii="Calibri" w:hAnsi="Calibri"/>
                <w:b/>
                <w:color w:val="000000"/>
                <w:sz w:val="22"/>
                <w:szCs w:val="22"/>
              </w:rPr>
            </w:pPr>
            <w:r>
              <w:rPr>
                <w:rFonts w:ascii="Calibri" w:hAnsi="Calibri"/>
                <w:b/>
                <w:color w:val="000000"/>
                <w:sz w:val="22"/>
                <w:szCs w:val="22"/>
              </w:rPr>
              <w:t>SRB</w:t>
            </w:r>
          </w:p>
        </w:tc>
        <w:tc>
          <w:tcPr>
            <w:tcW w:w="3611" w:type="dxa"/>
            <w:vAlign w:val="bottom"/>
          </w:tcPr>
          <w:p w14:paraId="723368E8" w14:textId="77777777" w:rsidR="001C157C" w:rsidRPr="008C0756" w:rsidRDefault="001C157C" w:rsidP="00A05687">
            <w:pPr>
              <w:jc w:val="right"/>
              <w:rPr>
                <w:rFonts w:ascii="Calibri" w:hAnsi="Calibri"/>
                <w:bCs/>
                <w:color w:val="000000"/>
                <w:sz w:val="22"/>
                <w:szCs w:val="22"/>
              </w:rPr>
            </w:pPr>
            <w:r w:rsidRPr="00BF5276">
              <w:rPr>
                <w:rFonts w:ascii="Calibri" w:hAnsi="Calibri"/>
                <w:bCs/>
                <w:color w:val="000000"/>
                <w:sz w:val="22"/>
                <w:szCs w:val="22"/>
              </w:rPr>
              <w:t>1.09</w:t>
            </w:r>
          </w:p>
        </w:tc>
        <w:tc>
          <w:tcPr>
            <w:tcW w:w="3119" w:type="dxa"/>
            <w:vAlign w:val="bottom"/>
          </w:tcPr>
          <w:p w14:paraId="394C7568" w14:textId="77777777" w:rsidR="001C157C" w:rsidRPr="008C0756" w:rsidRDefault="001C157C" w:rsidP="00A05687">
            <w:pPr>
              <w:jc w:val="right"/>
              <w:rPr>
                <w:rFonts w:ascii="Calibri" w:hAnsi="Calibri"/>
                <w:bCs/>
                <w:color w:val="000000"/>
                <w:sz w:val="22"/>
                <w:szCs w:val="22"/>
              </w:rPr>
            </w:pPr>
            <w:r>
              <w:rPr>
                <w:rFonts w:ascii="Calibri" w:hAnsi="Calibri" w:cs="Calibri"/>
                <w:color w:val="000000"/>
                <w:sz w:val="22"/>
                <w:szCs w:val="22"/>
              </w:rPr>
              <w:t>35</w:t>
            </w:r>
          </w:p>
        </w:tc>
        <w:tc>
          <w:tcPr>
            <w:tcW w:w="2835" w:type="dxa"/>
            <w:vAlign w:val="bottom"/>
          </w:tcPr>
          <w:p w14:paraId="4540EAA0" w14:textId="77777777" w:rsidR="001C157C" w:rsidRPr="008C0756" w:rsidRDefault="001C157C" w:rsidP="00A05687">
            <w:pPr>
              <w:jc w:val="right"/>
              <w:rPr>
                <w:rFonts w:ascii="Calibri" w:hAnsi="Calibri"/>
                <w:bCs/>
                <w:color w:val="000000"/>
                <w:sz w:val="22"/>
                <w:szCs w:val="22"/>
              </w:rPr>
            </w:pPr>
            <w:r>
              <w:rPr>
                <w:rFonts w:ascii="Calibri" w:hAnsi="Calibri" w:cs="Calibri"/>
                <w:color w:val="000000"/>
                <w:sz w:val="22"/>
                <w:szCs w:val="22"/>
              </w:rPr>
              <w:t>0.16</w:t>
            </w:r>
          </w:p>
        </w:tc>
      </w:tr>
    </w:tbl>
    <w:p w14:paraId="10A74153" w14:textId="5E8243A3" w:rsidR="001C157C" w:rsidRDefault="001C157C" w:rsidP="008A63A6">
      <w:pPr>
        <w:sectPr w:rsidR="001C157C" w:rsidSect="009344E2">
          <w:pgSz w:w="16840" w:h="11900" w:orient="landscape"/>
          <w:pgMar w:top="2268" w:right="1440" w:bottom="1134" w:left="1440" w:header="709" w:footer="709" w:gutter="0"/>
          <w:cols w:space="708"/>
          <w:docGrid w:linePitch="360"/>
        </w:sectPr>
      </w:pPr>
    </w:p>
    <w:p w14:paraId="3CBF442D" w14:textId="7F2F2A60" w:rsidR="008A63A6" w:rsidRPr="008A63A6" w:rsidRDefault="008A63A6" w:rsidP="008A63A6"/>
    <w:p w14:paraId="329B8687" w14:textId="393832C6" w:rsidR="005A1423" w:rsidRDefault="00607737">
      <w:pPr>
        <w:pStyle w:val="Heading2"/>
        <w:numPr>
          <w:ilvl w:val="0"/>
          <w:numId w:val="19"/>
        </w:numPr>
      </w:pPr>
      <w:bookmarkStart w:id="442" w:name="_Toc156403587"/>
      <w:r>
        <w:t xml:space="preserve">Chapter </w:t>
      </w:r>
      <w:r w:rsidR="00D04439">
        <w:t>5</w:t>
      </w:r>
      <w:bookmarkEnd w:id="442"/>
    </w:p>
    <w:p w14:paraId="2DEDC9B5" w14:textId="77777777" w:rsidR="008A63A6" w:rsidRPr="008A63A6" w:rsidRDefault="008A63A6" w:rsidP="008A63A6"/>
    <w:p w14:paraId="198084F3" w14:textId="77777777" w:rsidR="008A63A6" w:rsidRPr="008A63A6" w:rsidRDefault="008A63A6" w:rsidP="008A63A6"/>
    <w:p w14:paraId="29E7A60E" w14:textId="201CAF3E" w:rsidR="006C5330" w:rsidRDefault="006C5330">
      <w:pPr>
        <w:pStyle w:val="Heading3"/>
        <w:numPr>
          <w:ilvl w:val="1"/>
          <w:numId w:val="19"/>
        </w:numPr>
      </w:pPr>
      <w:bookmarkStart w:id="443" w:name="_Ref132573123"/>
      <w:bookmarkStart w:id="444" w:name="_Toc156403588"/>
      <w:r w:rsidRPr="006C5330">
        <w:t>Delphi Survey Section 1 Rounds 1-3</w:t>
      </w:r>
      <w:bookmarkEnd w:id="443"/>
      <w:bookmarkEnd w:id="444"/>
    </w:p>
    <w:p w14:paraId="338D0AAE" w14:textId="199EBC4B" w:rsidR="00B474DF" w:rsidRPr="00814868" w:rsidRDefault="00B474DF" w:rsidP="00B474DF">
      <w:pPr>
        <w:rPr>
          <w:b/>
          <w:bCs/>
          <w:sz w:val="20"/>
          <w:szCs w:val="20"/>
        </w:rPr>
      </w:pPr>
    </w:p>
    <w:p w14:paraId="7EA9F0D6" w14:textId="77777777" w:rsidR="003A0168" w:rsidRDefault="003A0168" w:rsidP="00B474DF">
      <w:pPr>
        <w:rPr>
          <w:b/>
          <w:bCs/>
          <w:sz w:val="20"/>
          <w:szCs w:val="20"/>
        </w:rPr>
      </w:pPr>
    </w:p>
    <w:p w14:paraId="226B74F8" w14:textId="04F293DE" w:rsidR="003A0168" w:rsidRDefault="003A0168" w:rsidP="00B474DF">
      <w:pPr>
        <w:rPr>
          <w:b/>
          <w:bCs/>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81" behindDoc="1" locked="0" layoutInCell="1" allowOverlap="0" wp14:anchorId="691F5F46" wp14:editId="7396E009">
                <wp:simplePos x="0" y="0"/>
                <wp:positionH relativeFrom="margin">
                  <wp:posOffset>0</wp:posOffset>
                </wp:positionH>
                <wp:positionV relativeFrom="page">
                  <wp:posOffset>2372995</wp:posOffset>
                </wp:positionV>
                <wp:extent cx="5836920" cy="1945640"/>
                <wp:effectExtent l="0" t="0" r="5080" b="0"/>
                <wp:wrapSquare wrapText="bothSides"/>
                <wp:docPr id="1477082482" name="Rectangle 1477082482"/>
                <wp:cNvGraphicFramePr/>
                <a:graphic xmlns:a="http://schemas.openxmlformats.org/drawingml/2006/main">
                  <a:graphicData uri="http://schemas.microsoft.com/office/word/2010/wordprocessingShape">
                    <wps:wsp>
                      <wps:cNvSpPr/>
                      <wps:spPr>
                        <a:xfrm>
                          <a:off x="0" y="0"/>
                          <a:ext cx="5836920" cy="194564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799A49" w14:textId="77777777" w:rsidR="003A0168" w:rsidRDefault="003A0168" w:rsidP="003A0168">
                            <w:pPr>
                              <w:pStyle w:val="Header"/>
                              <w:jc w:val="right"/>
                              <w:rPr>
                                <w:caps/>
                                <w:color w:val="FFFFFF" w:themeColor="background1"/>
                              </w:rPr>
                            </w:pPr>
                            <w:r>
                              <w:rPr>
                                <w:noProof/>
                              </w:rPr>
                              <w:drawing>
                                <wp:inline distT="0" distB="0" distL="0" distR="0" wp14:anchorId="49624B18" wp14:editId="5AE7AD5C">
                                  <wp:extent cx="977265" cy="1030298"/>
                                  <wp:effectExtent l="0" t="0" r="635" b="0"/>
                                  <wp:docPr id="679334030" name="Picture 6793340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720D4A4" w14:textId="77777777" w:rsidR="003A0168" w:rsidRDefault="003A0168" w:rsidP="003A0168">
                            <w:pPr>
                              <w:pStyle w:val="Header"/>
                              <w:rPr>
                                <w:caps/>
                                <w:color w:val="FFFFFF" w:themeColor="background1"/>
                              </w:rPr>
                            </w:pPr>
                          </w:p>
                          <w:p w14:paraId="118A3D32" w14:textId="77777777" w:rsidR="003A0168" w:rsidRPr="00955229" w:rsidRDefault="003A0168" w:rsidP="003A0168">
                            <w:pPr>
                              <w:pStyle w:val="Header"/>
                              <w:rPr>
                                <w:caps/>
                                <w:color w:val="FFFFFF" w:themeColor="background1"/>
                                <w:sz w:val="32"/>
                                <w:szCs w:val="32"/>
                              </w:rPr>
                            </w:pPr>
                            <w:r w:rsidRPr="00955229">
                              <w:rPr>
                                <w:caps/>
                                <w:color w:val="FFFFFF" w:themeColor="background1"/>
                                <w:sz w:val="32"/>
                                <w:szCs w:val="32"/>
                              </w:rPr>
                              <w:t>What are children's clinical footwear interventions and how to prescribe them?</w:t>
                            </w:r>
                          </w:p>
                          <w:p w14:paraId="7F5A61AE" w14:textId="77777777" w:rsidR="003A0168" w:rsidRDefault="003A0168" w:rsidP="003A0168">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91F5F46" id="Rectangle 1477082482" o:spid="_x0000_s1141" style="position:absolute;margin-left:0;margin-top:186.85pt;width:459.6pt;height:153.2pt;z-index:-251658199;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" o:allowoverlap="f" fillcolor="#4472c4 [3204]" stroked="f" strokeweight="1pt">
                <v:textbox>
                  <w:txbxContent>
                    <w:p w14:paraId="4F799A49" w14:textId="77777777" w:rsidR="003A0168" w:rsidRDefault="003A0168" w:rsidP="003A0168">
                      <w:pPr>
                        <w:pStyle w:val="Header"/>
                        <w:jc w:val="right"/>
                        <w:rPr>
                          <w:caps/>
                          <w:color w:val="FFFFFF" w:themeColor="background1"/>
                        </w:rPr>
                      </w:pPr>
                      <w:r>
                        <w:rPr>
                          <w:noProof/>
                        </w:rPr>
                        <w:drawing>
                          <wp:inline distT="0" distB="0" distL="0" distR="0" wp14:anchorId="49624B18" wp14:editId="5AE7AD5C">
                            <wp:extent cx="977265" cy="1030298"/>
                            <wp:effectExtent l="0" t="0" r="635" b="0"/>
                            <wp:docPr id="679334030" name="Picture 6793340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720D4A4" w14:textId="77777777" w:rsidR="003A0168" w:rsidRDefault="003A0168" w:rsidP="003A0168">
                      <w:pPr>
                        <w:pStyle w:val="Header"/>
                        <w:rPr>
                          <w:caps/>
                          <w:color w:val="FFFFFF" w:themeColor="background1"/>
                        </w:rPr>
                      </w:pPr>
                    </w:p>
                    <w:p w14:paraId="118A3D32" w14:textId="77777777" w:rsidR="003A0168" w:rsidRPr="00955229" w:rsidRDefault="003A0168" w:rsidP="003A0168">
                      <w:pPr>
                        <w:pStyle w:val="Header"/>
                        <w:rPr>
                          <w:caps/>
                          <w:color w:val="FFFFFF" w:themeColor="background1"/>
                          <w:sz w:val="32"/>
                          <w:szCs w:val="32"/>
                        </w:rPr>
                      </w:pPr>
                      <w:r w:rsidRPr="00955229">
                        <w:rPr>
                          <w:caps/>
                          <w:color w:val="FFFFFF" w:themeColor="background1"/>
                          <w:sz w:val="32"/>
                          <w:szCs w:val="32"/>
                        </w:rPr>
                        <w:t>What are children's clinical footwear interventions and how to prescribe them?</w:t>
                      </w:r>
                    </w:p>
                    <w:p w14:paraId="7F5A61AE" w14:textId="77777777" w:rsidR="003A0168" w:rsidRDefault="003A0168" w:rsidP="003A0168">
                      <w:pPr>
                        <w:pStyle w:val="Header"/>
                        <w:rPr>
                          <w:caps/>
                          <w:color w:val="FFFFFF" w:themeColor="background1"/>
                        </w:rPr>
                      </w:pPr>
                    </w:p>
                  </w:txbxContent>
                </v:textbox>
                <w10:wrap type="square" anchorx="margin" anchory="page"/>
              </v:rect>
            </w:pict>
          </mc:Fallback>
        </mc:AlternateContent>
      </w:r>
    </w:p>
    <w:p w14:paraId="6945F462" w14:textId="77777777" w:rsidR="003A0168" w:rsidRDefault="003A0168" w:rsidP="00B474DF">
      <w:pPr>
        <w:rPr>
          <w:b/>
          <w:bCs/>
          <w:sz w:val="20"/>
          <w:szCs w:val="20"/>
        </w:rPr>
      </w:pPr>
    </w:p>
    <w:p w14:paraId="44DF878F" w14:textId="7E0036DF" w:rsidR="00B474DF" w:rsidRPr="00814868" w:rsidRDefault="00B474DF" w:rsidP="00B474DF">
      <w:pPr>
        <w:rPr>
          <w:sz w:val="20"/>
          <w:szCs w:val="20"/>
        </w:rPr>
      </w:pPr>
      <w:r w:rsidRPr="00814868">
        <w:rPr>
          <w:b/>
          <w:bCs/>
          <w:sz w:val="20"/>
          <w:szCs w:val="20"/>
        </w:rPr>
        <w:t>Delphi survey Round 1</w:t>
      </w:r>
    </w:p>
    <w:p w14:paraId="4E604454" w14:textId="77777777" w:rsidR="00B474DF" w:rsidRPr="00814868" w:rsidRDefault="00B474DF" w:rsidP="00B474DF">
      <w:pPr>
        <w:rPr>
          <w:sz w:val="20"/>
          <w:szCs w:val="20"/>
        </w:rPr>
      </w:pPr>
      <w:r w:rsidRPr="00814868">
        <w:rPr>
          <w:sz w:val="20"/>
          <w:szCs w:val="20"/>
        </w:rPr>
        <w:t>Introduction</w:t>
      </w:r>
    </w:p>
    <w:p w14:paraId="5E2A1A03" w14:textId="77777777" w:rsidR="00B474DF" w:rsidRPr="00814868" w:rsidRDefault="00B474DF" w:rsidP="00B474DF">
      <w:pPr>
        <w:rPr>
          <w:sz w:val="20"/>
          <w:szCs w:val="20"/>
        </w:rPr>
      </w:pPr>
    </w:p>
    <w:p w14:paraId="1034DA95" w14:textId="77777777" w:rsidR="00B474DF" w:rsidRPr="00814868" w:rsidRDefault="00B474DF" w:rsidP="00B474DF">
      <w:pPr>
        <w:rPr>
          <w:sz w:val="20"/>
          <w:szCs w:val="20"/>
        </w:rPr>
      </w:pPr>
      <w:r w:rsidRPr="00814868">
        <w:rPr>
          <w:sz w:val="20"/>
          <w:szCs w:val="20"/>
        </w:rPr>
        <w:t>Thank you for participating in this Delphi survey for the consensus on children’s clinical footwear interventions.</w:t>
      </w:r>
    </w:p>
    <w:p w14:paraId="56B23269" w14:textId="77777777" w:rsidR="00B474DF" w:rsidRPr="00814868" w:rsidRDefault="00B474DF" w:rsidP="00B474DF">
      <w:pPr>
        <w:rPr>
          <w:sz w:val="20"/>
          <w:szCs w:val="20"/>
        </w:rPr>
      </w:pPr>
      <w:r w:rsidRPr="00814868">
        <w:rPr>
          <w:sz w:val="20"/>
          <w:szCs w:val="20"/>
        </w:rPr>
        <w:t xml:space="preserve">Please note this is Round 1 of the survey and will be the lengthiest in respect to your time. </w:t>
      </w:r>
    </w:p>
    <w:p w14:paraId="0D44CD66" w14:textId="77777777" w:rsidR="00B474DF" w:rsidRPr="00814868" w:rsidRDefault="00B474DF" w:rsidP="00B474DF">
      <w:pPr>
        <w:rPr>
          <w:sz w:val="20"/>
          <w:szCs w:val="20"/>
        </w:rPr>
      </w:pPr>
    </w:p>
    <w:p w14:paraId="23888112" w14:textId="77777777" w:rsidR="00B474DF" w:rsidRPr="00814868" w:rsidRDefault="00B474DF" w:rsidP="00B474DF">
      <w:pPr>
        <w:rPr>
          <w:sz w:val="20"/>
          <w:szCs w:val="20"/>
        </w:rPr>
      </w:pPr>
      <w:r w:rsidRPr="00814868">
        <w:rPr>
          <w:sz w:val="20"/>
          <w:szCs w:val="20"/>
        </w:rPr>
        <w:t>This first round aims to:</w:t>
      </w:r>
    </w:p>
    <w:p w14:paraId="46CC6029" w14:textId="77777777" w:rsidR="00B474DF" w:rsidRPr="00814868" w:rsidRDefault="00B474DF" w:rsidP="00B474DF">
      <w:pPr>
        <w:rPr>
          <w:sz w:val="20"/>
          <w:szCs w:val="20"/>
        </w:rPr>
      </w:pPr>
    </w:p>
    <w:p w14:paraId="2991EFD2" w14:textId="77777777" w:rsidR="00B474DF" w:rsidRPr="00814868" w:rsidRDefault="00B474DF" w:rsidP="00B474DF">
      <w:pPr>
        <w:rPr>
          <w:sz w:val="20"/>
          <w:szCs w:val="20"/>
        </w:rPr>
      </w:pPr>
      <w:r w:rsidRPr="00814868">
        <w:rPr>
          <w:sz w:val="20"/>
          <w:szCs w:val="20"/>
        </w:rPr>
        <w:t xml:space="preserve">1) Gather information and seek consensus for the general definition of clinical footwear interventions in children. </w:t>
      </w:r>
    </w:p>
    <w:p w14:paraId="5EAA067B" w14:textId="77777777" w:rsidR="00B474DF" w:rsidRPr="00814868" w:rsidRDefault="00B474DF" w:rsidP="00B474DF">
      <w:pPr>
        <w:rPr>
          <w:sz w:val="20"/>
          <w:szCs w:val="20"/>
        </w:rPr>
      </w:pPr>
      <w:r w:rsidRPr="00814868">
        <w:rPr>
          <w:sz w:val="20"/>
          <w:szCs w:val="20"/>
        </w:rPr>
        <w:t xml:space="preserve">These will be: The specific terms to be used, the categorisation of the footwear, and the proposed clinical role of these footwear. </w:t>
      </w:r>
    </w:p>
    <w:p w14:paraId="3BC7898E" w14:textId="77777777" w:rsidR="00B474DF" w:rsidRPr="00814868" w:rsidRDefault="00B474DF" w:rsidP="00B474DF">
      <w:pPr>
        <w:rPr>
          <w:sz w:val="20"/>
          <w:szCs w:val="20"/>
        </w:rPr>
      </w:pPr>
    </w:p>
    <w:p w14:paraId="70F4E380" w14:textId="77777777" w:rsidR="00B474DF" w:rsidRPr="00814868" w:rsidRDefault="00B474DF" w:rsidP="00B474DF">
      <w:pPr>
        <w:rPr>
          <w:sz w:val="20"/>
          <w:szCs w:val="20"/>
        </w:rPr>
      </w:pPr>
      <w:r w:rsidRPr="00814868">
        <w:rPr>
          <w:sz w:val="20"/>
          <w:szCs w:val="20"/>
        </w:rPr>
        <w:t>2)  To gather specific information on “off the shelf”* and modular** clinical footwear interventions that would be considered to offer a stability effect on children with mobility impairment. This would be in terms of design characteristics and suggested clinical protocols (guidelines) for the prescription of stability footwear as an assistive aid.</w:t>
      </w:r>
    </w:p>
    <w:p w14:paraId="7DC89A4F" w14:textId="77777777" w:rsidR="00B474DF" w:rsidRPr="00814868" w:rsidRDefault="00B474DF" w:rsidP="00B474DF">
      <w:pPr>
        <w:rPr>
          <w:sz w:val="20"/>
          <w:szCs w:val="20"/>
        </w:rPr>
      </w:pPr>
    </w:p>
    <w:p w14:paraId="13D4CFCC" w14:textId="77777777" w:rsidR="00B474DF" w:rsidRPr="00814868" w:rsidRDefault="00B474DF" w:rsidP="00B474DF">
      <w:pPr>
        <w:rPr>
          <w:sz w:val="20"/>
          <w:szCs w:val="20"/>
        </w:rPr>
      </w:pPr>
      <w:r w:rsidRPr="00814868">
        <w:rPr>
          <w:sz w:val="20"/>
          <w:szCs w:val="20"/>
        </w:rPr>
        <w:t>* Footwear taken from stock or supplies and not individually designed.</w:t>
      </w:r>
    </w:p>
    <w:p w14:paraId="66348BC4" w14:textId="77777777" w:rsidR="00B474DF" w:rsidRPr="00814868" w:rsidRDefault="00B474DF" w:rsidP="00B474DF">
      <w:pPr>
        <w:rPr>
          <w:sz w:val="20"/>
          <w:szCs w:val="20"/>
        </w:rPr>
      </w:pPr>
      <w:r w:rsidRPr="00814868">
        <w:rPr>
          <w:sz w:val="20"/>
          <w:szCs w:val="20"/>
        </w:rPr>
        <w:t xml:space="preserve">** Standard range of dimensional adaptations (maximum 3) to stock upper. </w:t>
      </w:r>
    </w:p>
    <w:p w14:paraId="08E2C30F" w14:textId="77777777" w:rsidR="00B474DF" w:rsidRPr="00814868" w:rsidRDefault="00B474DF" w:rsidP="00B474DF">
      <w:pPr>
        <w:rPr>
          <w:sz w:val="20"/>
          <w:szCs w:val="20"/>
        </w:rPr>
      </w:pPr>
    </w:p>
    <w:p w14:paraId="7E61DCA7" w14:textId="77777777" w:rsidR="00B474DF" w:rsidRPr="00814868" w:rsidRDefault="00B474DF" w:rsidP="00B474DF">
      <w:pPr>
        <w:rPr>
          <w:sz w:val="20"/>
          <w:szCs w:val="20"/>
        </w:rPr>
      </w:pPr>
      <w:r w:rsidRPr="00814868">
        <w:rPr>
          <w:sz w:val="20"/>
          <w:szCs w:val="20"/>
        </w:rPr>
        <w:t>Your responses from this round will be analysed and collated into statements. These will be returned to you along with the anonymised responses of the other panellists, and you will be asked to rank your agreement or non-agreement with them. You can review the previous information you provided, and considering the information provided by the other panellists, maintain or change your opinion.</w:t>
      </w:r>
    </w:p>
    <w:p w14:paraId="0B5AFA71" w14:textId="77777777" w:rsidR="00B474DF" w:rsidRPr="00814868" w:rsidRDefault="00B474DF" w:rsidP="00B474DF">
      <w:pPr>
        <w:rPr>
          <w:sz w:val="20"/>
          <w:szCs w:val="20"/>
        </w:rPr>
      </w:pPr>
    </w:p>
    <w:p w14:paraId="3C46799F" w14:textId="77777777" w:rsidR="00B474DF" w:rsidRPr="00814868" w:rsidRDefault="00B474DF" w:rsidP="00B474DF">
      <w:pPr>
        <w:rPr>
          <w:sz w:val="20"/>
          <w:szCs w:val="20"/>
        </w:rPr>
      </w:pPr>
      <w:r w:rsidRPr="00814868">
        <w:rPr>
          <w:sz w:val="20"/>
          <w:szCs w:val="20"/>
        </w:rPr>
        <w:t xml:space="preserve">Please note you are free to withdraw from the study at any time. </w:t>
      </w:r>
    </w:p>
    <w:p w14:paraId="76B4A7EB" w14:textId="77777777" w:rsidR="00B474DF" w:rsidRPr="00814868" w:rsidRDefault="00B474DF" w:rsidP="00B474DF">
      <w:pPr>
        <w:rPr>
          <w:sz w:val="20"/>
          <w:szCs w:val="20"/>
        </w:rPr>
      </w:pPr>
    </w:p>
    <w:p w14:paraId="0B9AD670" w14:textId="77777777" w:rsidR="00B474DF" w:rsidRPr="00814868" w:rsidRDefault="00B474DF" w:rsidP="00B474DF">
      <w:pPr>
        <w:rPr>
          <w:sz w:val="20"/>
          <w:szCs w:val="20"/>
        </w:rPr>
      </w:pPr>
      <w:r w:rsidRPr="00814868">
        <w:rPr>
          <w:sz w:val="20"/>
          <w:szCs w:val="20"/>
        </w:rPr>
        <w:t>For withdrawal from the study or any further questions, please contact:</w:t>
      </w:r>
    </w:p>
    <w:p w14:paraId="4E214819" w14:textId="77777777" w:rsidR="00B474DF" w:rsidRPr="00814868" w:rsidRDefault="00B474DF" w:rsidP="00B474DF">
      <w:pPr>
        <w:rPr>
          <w:sz w:val="20"/>
          <w:szCs w:val="20"/>
        </w:rPr>
      </w:pPr>
      <w:r w:rsidRPr="00814868">
        <w:rPr>
          <w:sz w:val="20"/>
          <w:szCs w:val="20"/>
        </w:rPr>
        <w:t>Matthew Hill</w:t>
      </w:r>
    </w:p>
    <w:p w14:paraId="6DD7D6DF" w14:textId="77777777" w:rsidR="00B474DF" w:rsidRPr="00814868" w:rsidRDefault="00B474DF" w:rsidP="00B474DF">
      <w:pPr>
        <w:rPr>
          <w:sz w:val="20"/>
          <w:szCs w:val="20"/>
        </w:rPr>
      </w:pPr>
      <w:r w:rsidRPr="00814868">
        <w:rPr>
          <w:sz w:val="20"/>
          <w:szCs w:val="20"/>
        </w:rPr>
        <w:t xml:space="preserve">Centre for Biomechanics and Rehabilitation Technologies, Science Centre, </w:t>
      </w:r>
    </w:p>
    <w:p w14:paraId="0C5B2984" w14:textId="77777777" w:rsidR="00B474DF" w:rsidRPr="00814868" w:rsidRDefault="00B474DF" w:rsidP="00B474DF">
      <w:pPr>
        <w:rPr>
          <w:sz w:val="20"/>
          <w:szCs w:val="20"/>
        </w:rPr>
      </w:pPr>
      <w:r w:rsidRPr="00814868">
        <w:rPr>
          <w:sz w:val="20"/>
          <w:szCs w:val="20"/>
        </w:rPr>
        <w:t xml:space="preserve">Staffordshire University, Leek Road, Stoke on Trent, ST4 2DF, U.K, </w:t>
      </w:r>
    </w:p>
    <w:p w14:paraId="20547436" w14:textId="77777777" w:rsidR="00B474DF" w:rsidRPr="00814868" w:rsidRDefault="00B474DF" w:rsidP="00B474DF">
      <w:pPr>
        <w:rPr>
          <w:sz w:val="20"/>
          <w:szCs w:val="20"/>
        </w:rPr>
      </w:pPr>
      <w:r w:rsidRPr="00814868">
        <w:rPr>
          <w:sz w:val="20"/>
          <w:szCs w:val="20"/>
        </w:rPr>
        <w:t>Ph +44 1782 294122</w:t>
      </w:r>
    </w:p>
    <w:p w14:paraId="62FB0B7D" w14:textId="77777777" w:rsidR="00B474DF" w:rsidRPr="00814868" w:rsidRDefault="00B474DF" w:rsidP="00B474DF">
      <w:pPr>
        <w:rPr>
          <w:sz w:val="20"/>
          <w:szCs w:val="20"/>
        </w:rPr>
      </w:pPr>
      <w:r w:rsidRPr="00814868">
        <w:rPr>
          <w:sz w:val="20"/>
          <w:szCs w:val="20"/>
        </w:rPr>
        <w:t xml:space="preserve">E-Mail: </w:t>
      </w:r>
      <w:hyperlink r:id="rId83" w:history="1">
        <w:r w:rsidRPr="00814868">
          <w:rPr>
            <w:rStyle w:val="Hyperlink"/>
            <w:sz w:val="20"/>
            <w:szCs w:val="20"/>
          </w:rPr>
          <w:t>Matthew.Hill@research.staffs.ac.uk</w:t>
        </w:r>
      </w:hyperlink>
    </w:p>
    <w:p w14:paraId="53F4AC60" w14:textId="77777777" w:rsidR="00B474DF" w:rsidRPr="00814868" w:rsidRDefault="00B474DF" w:rsidP="00B474DF">
      <w:pPr>
        <w:rPr>
          <w:sz w:val="20"/>
          <w:szCs w:val="20"/>
        </w:rPr>
      </w:pPr>
      <w:r w:rsidRPr="00814868">
        <w:rPr>
          <w:sz w:val="20"/>
          <w:szCs w:val="20"/>
        </w:rPr>
        <w:t>1)</w:t>
      </w:r>
    </w:p>
    <w:tbl>
      <w:tblPr>
        <w:tblStyle w:val="TableGrid"/>
        <w:tblW w:w="0" w:type="auto"/>
        <w:tblLook w:val="04A0" w:firstRow="1" w:lastRow="0" w:firstColumn="1" w:lastColumn="0" w:noHBand="0" w:noVBand="1"/>
      </w:tblPr>
      <w:tblGrid>
        <w:gridCol w:w="8488"/>
      </w:tblGrid>
      <w:tr w:rsidR="00B474DF" w:rsidRPr="00814868" w14:paraId="62A163EA" w14:textId="77777777" w:rsidTr="00A05687">
        <w:tc>
          <w:tcPr>
            <w:tcW w:w="9010" w:type="dxa"/>
          </w:tcPr>
          <w:p w14:paraId="6C85C347" w14:textId="77777777" w:rsidR="00B474DF" w:rsidRPr="00814868" w:rsidRDefault="00B474DF" w:rsidP="00A05687">
            <w:pPr>
              <w:rPr>
                <w:sz w:val="20"/>
                <w:szCs w:val="20"/>
              </w:rPr>
            </w:pPr>
            <w:r w:rsidRPr="00814868">
              <w:rPr>
                <w:sz w:val="20"/>
                <w:szCs w:val="20"/>
              </w:rPr>
              <w:t>Name *</w:t>
            </w:r>
          </w:p>
        </w:tc>
      </w:tr>
      <w:tr w:rsidR="00B474DF" w:rsidRPr="00814868" w14:paraId="10F8DBA3" w14:textId="77777777" w:rsidTr="00A05687">
        <w:tc>
          <w:tcPr>
            <w:tcW w:w="9010" w:type="dxa"/>
          </w:tcPr>
          <w:p w14:paraId="64830237" w14:textId="77777777" w:rsidR="00B474DF" w:rsidRPr="00814868" w:rsidRDefault="00B474DF" w:rsidP="00A05687">
            <w:pPr>
              <w:rPr>
                <w:sz w:val="20"/>
                <w:szCs w:val="20"/>
              </w:rPr>
            </w:pPr>
          </w:p>
        </w:tc>
      </w:tr>
    </w:tbl>
    <w:p w14:paraId="360EC605" w14:textId="77777777" w:rsidR="00B474DF" w:rsidRPr="00814868" w:rsidRDefault="00B474DF"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1" behindDoc="1" locked="0" layoutInCell="1" allowOverlap="0" wp14:anchorId="2FB9BE0C" wp14:editId="46D01CA7">
                <wp:simplePos x="0" y="0"/>
                <wp:positionH relativeFrom="margin">
                  <wp:posOffset>-409184</wp:posOffset>
                </wp:positionH>
                <wp:positionV relativeFrom="page">
                  <wp:posOffset>363220</wp:posOffset>
                </wp:positionV>
                <wp:extent cx="5966460" cy="2178050"/>
                <wp:effectExtent l="0" t="0" r="2540" b="6350"/>
                <wp:wrapSquare wrapText="bothSides"/>
                <wp:docPr id="1404323410" name="Rectangle 1404323410"/>
                <wp:cNvGraphicFramePr/>
                <a:graphic xmlns:a="http://schemas.openxmlformats.org/drawingml/2006/main">
                  <a:graphicData uri="http://schemas.microsoft.com/office/word/2010/wordprocessingShape">
                    <wps:wsp>
                      <wps:cNvSpPr/>
                      <wps:spPr>
                        <a:xfrm>
                          <a:off x="0" y="0"/>
                          <a:ext cx="5966460" cy="217805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F803D0"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377D7BF0" wp14:editId="64087888">
                                  <wp:extent cx="2898140" cy="1652270"/>
                                  <wp:effectExtent l="0" t="0" r="0" b="0"/>
                                  <wp:docPr id="505687013" name="Picture 505687013"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63B71A4D" w14:textId="77777777" w:rsidR="00B474DF" w:rsidRDefault="00B474DF" w:rsidP="00B474DF">
                            <w:pPr>
                              <w:pStyle w:val="Header"/>
                              <w:rPr>
                                <w:caps/>
                                <w:color w:val="FFFFFF" w:themeColor="background1"/>
                              </w:rPr>
                            </w:pPr>
                          </w:p>
                          <w:p w14:paraId="0278F0B7"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74B74FCE" w14:textId="77777777" w:rsidR="00B474DF" w:rsidRDefault="00B474DF" w:rsidP="00B474DF">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FB9BE0C" id="Rectangle 1404323410" o:spid="_x0000_s1142" style="position:absolute;margin-left:-32.2pt;margin-top:28.6pt;width:469.8pt;height:171.5pt;z-index:-251658219;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" o:allowoverlap="f" fillcolor="#4472c4 [3204]" stroked="f" strokeweight="1pt">
                <v:textbox>
                  <w:txbxContent>
                    <w:p w14:paraId="36F803D0"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377D7BF0" wp14:editId="64087888">
                            <wp:extent cx="2898140" cy="1652270"/>
                            <wp:effectExtent l="0" t="0" r="0" b="0"/>
                            <wp:docPr id="505687013" name="Picture 505687013"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63B71A4D" w14:textId="77777777" w:rsidR="00B474DF" w:rsidRDefault="00B474DF" w:rsidP="00B474DF">
                      <w:pPr>
                        <w:pStyle w:val="Header"/>
                        <w:rPr>
                          <w:caps/>
                          <w:color w:val="FFFFFF" w:themeColor="background1"/>
                        </w:rPr>
                      </w:pPr>
                    </w:p>
                    <w:p w14:paraId="0278F0B7"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74B74FCE" w14:textId="77777777" w:rsidR="00B474DF" w:rsidRDefault="00B474DF" w:rsidP="00B474DF">
                      <w:pPr>
                        <w:pStyle w:val="Header"/>
                        <w:rPr>
                          <w:caps/>
                          <w:color w:val="FFFFFF" w:themeColor="background1"/>
                        </w:rPr>
                      </w:pPr>
                    </w:p>
                  </w:txbxContent>
                </v:textbox>
                <w10:wrap type="square" anchorx="margin" anchory="page"/>
              </v:rect>
            </w:pict>
          </mc:Fallback>
        </mc:AlternateContent>
      </w:r>
    </w:p>
    <w:p w14:paraId="6FCF846E" w14:textId="77777777" w:rsidR="00B474DF" w:rsidRPr="00814868" w:rsidRDefault="00B474DF" w:rsidP="00B474DF">
      <w:pPr>
        <w:rPr>
          <w:sz w:val="20"/>
          <w:szCs w:val="20"/>
        </w:rPr>
      </w:pPr>
      <w:r w:rsidRPr="00814868">
        <w:rPr>
          <w:sz w:val="20"/>
          <w:szCs w:val="20"/>
        </w:rPr>
        <w:t xml:space="preserve">There are three sections in round 1 of this survey which will be available in a separate link.  </w:t>
      </w:r>
    </w:p>
    <w:p w14:paraId="07186F45" w14:textId="77777777" w:rsidR="00B474DF" w:rsidRPr="00814868" w:rsidRDefault="00B474DF" w:rsidP="00B474DF">
      <w:pPr>
        <w:rPr>
          <w:sz w:val="20"/>
          <w:szCs w:val="20"/>
        </w:rPr>
      </w:pPr>
    </w:p>
    <w:p w14:paraId="4F714E8E" w14:textId="77777777" w:rsidR="00B474DF" w:rsidRPr="00814868" w:rsidRDefault="00B474DF" w:rsidP="00B474DF">
      <w:pPr>
        <w:rPr>
          <w:sz w:val="20"/>
          <w:szCs w:val="20"/>
        </w:rPr>
      </w:pPr>
      <w:r w:rsidRPr="00814868">
        <w:rPr>
          <w:sz w:val="20"/>
          <w:szCs w:val="20"/>
        </w:rPr>
        <w:t>The first section is aimed at determining how to define clinical footwear interventions for children with mobility impairment. This will be the terminology used, categorisation and the proposed clinical role of the footwear.</w:t>
      </w:r>
    </w:p>
    <w:p w14:paraId="48DF8908" w14:textId="77777777" w:rsidR="00B474DF" w:rsidRPr="00814868" w:rsidRDefault="00B474DF" w:rsidP="00B474DF">
      <w:pPr>
        <w:rPr>
          <w:sz w:val="20"/>
          <w:szCs w:val="20"/>
        </w:rPr>
      </w:pPr>
    </w:p>
    <w:p w14:paraId="4298E3E1" w14:textId="77777777" w:rsidR="00B474DF" w:rsidRPr="00814868" w:rsidRDefault="00B474DF" w:rsidP="00B474DF">
      <w:pPr>
        <w:rPr>
          <w:sz w:val="20"/>
          <w:szCs w:val="20"/>
        </w:rPr>
      </w:pPr>
      <w:r w:rsidRPr="00814868">
        <w:rPr>
          <w:sz w:val="20"/>
          <w:szCs w:val="20"/>
        </w:rPr>
        <w:t>The second section will consist of your ideas and opinions on design characteristics of "off the shelf" and modular clinical footwear that offers stability to children with mobility impairment.</w:t>
      </w:r>
    </w:p>
    <w:p w14:paraId="7E6AFEC2" w14:textId="77777777" w:rsidR="00B474DF" w:rsidRPr="00814868" w:rsidRDefault="00B474DF" w:rsidP="00B474DF">
      <w:pPr>
        <w:rPr>
          <w:sz w:val="20"/>
          <w:szCs w:val="20"/>
        </w:rPr>
      </w:pPr>
    </w:p>
    <w:p w14:paraId="69BC5860" w14:textId="77777777" w:rsidR="00B474DF" w:rsidRPr="00814868" w:rsidRDefault="00B474DF" w:rsidP="00B474DF">
      <w:pPr>
        <w:rPr>
          <w:sz w:val="20"/>
          <w:szCs w:val="20"/>
        </w:rPr>
      </w:pPr>
      <w:r w:rsidRPr="00814868">
        <w:rPr>
          <w:sz w:val="20"/>
          <w:szCs w:val="20"/>
        </w:rPr>
        <w:t>The third section will consist of your ideas and opinions on clinical protocols and outcomes for the provision of "off the shelf" and modular footwear that offers stability for children with mobility impairment.</w:t>
      </w:r>
    </w:p>
    <w:p w14:paraId="79975D79" w14:textId="77777777" w:rsidR="00B474DF" w:rsidRPr="00814868" w:rsidRDefault="00B474DF" w:rsidP="00B474DF">
      <w:pPr>
        <w:rPr>
          <w:sz w:val="20"/>
          <w:szCs w:val="20"/>
        </w:rPr>
      </w:pPr>
    </w:p>
    <w:p w14:paraId="3EE9DBCD" w14:textId="77777777" w:rsidR="00B474DF" w:rsidRPr="00814868" w:rsidRDefault="00B474DF" w:rsidP="00B474DF">
      <w:pPr>
        <w:rPr>
          <w:sz w:val="20"/>
          <w:szCs w:val="20"/>
        </w:rPr>
      </w:pPr>
      <w:r w:rsidRPr="00814868">
        <w:rPr>
          <w:sz w:val="20"/>
          <w:szCs w:val="20"/>
        </w:rPr>
        <w:t>Please note!</w:t>
      </w:r>
    </w:p>
    <w:p w14:paraId="2CA2103B" w14:textId="77777777" w:rsidR="00B474DF" w:rsidRPr="00814868" w:rsidRDefault="00B474DF" w:rsidP="00B474DF">
      <w:pPr>
        <w:rPr>
          <w:sz w:val="20"/>
          <w:szCs w:val="20"/>
        </w:rPr>
      </w:pPr>
      <w:r w:rsidRPr="00814868">
        <w:rPr>
          <w:sz w:val="20"/>
          <w:szCs w:val="20"/>
        </w:rPr>
        <w:t xml:space="preserve">There is no "save and complete later" option available for the survey; therefore, you must complete and submit your answers for each section in one sitting. You may, however, complete each of the three sections on separate occasions if you wish. </w:t>
      </w:r>
    </w:p>
    <w:p w14:paraId="60556938" w14:textId="77777777" w:rsidR="00B474DF" w:rsidRPr="00814868" w:rsidRDefault="00B474DF" w:rsidP="00B474DF">
      <w:pPr>
        <w:rPr>
          <w:sz w:val="20"/>
          <w:szCs w:val="20"/>
        </w:rPr>
      </w:pPr>
    </w:p>
    <w:p w14:paraId="47B2759D" w14:textId="77777777" w:rsidR="00B474DF" w:rsidRPr="00814868" w:rsidRDefault="00B474DF" w:rsidP="00B474DF">
      <w:pPr>
        <w:rPr>
          <w:sz w:val="20"/>
          <w:szCs w:val="20"/>
        </w:rPr>
      </w:pPr>
    </w:p>
    <w:p w14:paraId="2456F3EF" w14:textId="77777777" w:rsidR="00B474DF" w:rsidRPr="00814868" w:rsidRDefault="00B474DF" w:rsidP="00B474DF">
      <w:pPr>
        <w:rPr>
          <w:sz w:val="20"/>
          <w:szCs w:val="20"/>
        </w:rPr>
      </w:pPr>
    </w:p>
    <w:p w14:paraId="36D8E0E1" w14:textId="77777777" w:rsidR="00B474DF" w:rsidRPr="00814868" w:rsidRDefault="00B474DF" w:rsidP="00B474DF">
      <w:pPr>
        <w:rPr>
          <w:sz w:val="20"/>
          <w:szCs w:val="20"/>
        </w:rPr>
      </w:pPr>
    </w:p>
    <w:p w14:paraId="3937F566" w14:textId="77777777" w:rsidR="00B474DF" w:rsidRPr="00814868" w:rsidRDefault="00B474DF" w:rsidP="00B474DF">
      <w:pPr>
        <w:rPr>
          <w:sz w:val="20"/>
          <w:szCs w:val="20"/>
        </w:rPr>
      </w:pPr>
    </w:p>
    <w:p w14:paraId="32CE25D8" w14:textId="77777777" w:rsidR="00B474DF" w:rsidRPr="00814868" w:rsidRDefault="00B474DF" w:rsidP="00B474DF">
      <w:pPr>
        <w:rPr>
          <w:sz w:val="20"/>
          <w:szCs w:val="20"/>
        </w:rPr>
      </w:pPr>
    </w:p>
    <w:p w14:paraId="298E9681" w14:textId="77777777" w:rsidR="00B474DF" w:rsidRPr="00814868" w:rsidRDefault="00B474DF" w:rsidP="00B474DF">
      <w:pPr>
        <w:rPr>
          <w:sz w:val="20"/>
          <w:szCs w:val="20"/>
        </w:rPr>
      </w:pPr>
    </w:p>
    <w:p w14:paraId="5E308DD5" w14:textId="77777777" w:rsidR="00B474DF" w:rsidRPr="00814868" w:rsidRDefault="00B474DF" w:rsidP="00B474DF">
      <w:pPr>
        <w:rPr>
          <w:sz w:val="20"/>
          <w:szCs w:val="20"/>
        </w:rPr>
      </w:pPr>
    </w:p>
    <w:p w14:paraId="07BDFC59" w14:textId="77777777" w:rsidR="00B474DF" w:rsidRPr="00814868" w:rsidRDefault="00B474DF" w:rsidP="00B474DF">
      <w:pPr>
        <w:rPr>
          <w:sz w:val="20"/>
          <w:szCs w:val="20"/>
        </w:rPr>
      </w:pPr>
    </w:p>
    <w:p w14:paraId="1E869F40" w14:textId="77777777" w:rsidR="00B474DF" w:rsidRPr="00814868" w:rsidRDefault="00B474DF" w:rsidP="00B474DF">
      <w:pPr>
        <w:rPr>
          <w:sz w:val="20"/>
          <w:szCs w:val="20"/>
        </w:rPr>
      </w:pPr>
    </w:p>
    <w:p w14:paraId="2D982794" w14:textId="77777777" w:rsidR="00B474DF" w:rsidRPr="00814868" w:rsidRDefault="00B474DF" w:rsidP="00B474DF">
      <w:pPr>
        <w:rPr>
          <w:sz w:val="20"/>
          <w:szCs w:val="20"/>
        </w:rPr>
      </w:pPr>
    </w:p>
    <w:p w14:paraId="41331DA0" w14:textId="77777777" w:rsidR="00B474DF" w:rsidRPr="00814868" w:rsidRDefault="00B474DF" w:rsidP="00B474DF">
      <w:pPr>
        <w:rPr>
          <w:sz w:val="20"/>
          <w:szCs w:val="20"/>
        </w:rPr>
      </w:pPr>
    </w:p>
    <w:p w14:paraId="61045A31" w14:textId="77777777" w:rsidR="00B474DF" w:rsidRPr="00814868" w:rsidRDefault="00B474DF" w:rsidP="00B474DF">
      <w:pPr>
        <w:rPr>
          <w:sz w:val="20"/>
          <w:szCs w:val="20"/>
        </w:rPr>
      </w:pPr>
    </w:p>
    <w:p w14:paraId="7F04E62F" w14:textId="77777777" w:rsidR="00B474DF" w:rsidRPr="00814868" w:rsidRDefault="00B474DF" w:rsidP="00B474DF">
      <w:pPr>
        <w:rPr>
          <w:sz w:val="20"/>
          <w:szCs w:val="20"/>
        </w:rPr>
      </w:pPr>
    </w:p>
    <w:p w14:paraId="79FF97DA" w14:textId="77777777" w:rsidR="00B474DF" w:rsidRPr="00814868" w:rsidRDefault="00B474DF" w:rsidP="00B474DF">
      <w:pPr>
        <w:rPr>
          <w:sz w:val="20"/>
          <w:szCs w:val="20"/>
        </w:rPr>
      </w:pPr>
    </w:p>
    <w:p w14:paraId="5D716CEC" w14:textId="77777777" w:rsidR="00B474DF" w:rsidRPr="00814868" w:rsidRDefault="00B474DF" w:rsidP="00B474DF">
      <w:pPr>
        <w:rPr>
          <w:sz w:val="20"/>
          <w:szCs w:val="20"/>
        </w:rPr>
      </w:pPr>
    </w:p>
    <w:p w14:paraId="636C74C5" w14:textId="77777777" w:rsidR="00B474DF" w:rsidRPr="00814868" w:rsidRDefault="00B474DF" w:rsidP="00B474DF">
      <w:pPr>
        <w:rPr>
          <w:sz w:val="20"/>
          <w:szCs w:val="20"/>
        </w:rPr>
      </w:pPr>
      <w:r w:rsidRPr="00814868">
        <w:rPr>
          <w:sz w:val="20"/>
          <w:szCs w:val="20"/>
        </w:rPr>
        <w:t xml:space="preserve"> </w:t>
      </w:r>
    </w:p>
    <w:p w14:paraId="52C89E01" w14:textId="77777777" w:rsidR="00B474DF" w:rsidRDefault="00B474DF" w:rsidP="00B474DF">
      <w:pPr>
        <w:rPr>
          <w:sz w:val="20"/>
          <w:szCs w:val="20"/>
        </w:rPr>
      </w:pPr>
    </w:p>
    <w:p w14:paraId="3A1A9E8E" w14:textId="77777777" w:rsidR="00B474DF" w:rsidRDefault="00B474DF" w:rsidP="00B474DF">
      <w:pPr>
        <w:rPr>
          <w:sz w:val="20"/>
          <w:szCs w:val="20"/>
        </w:rPr>
      </w:pPr>
    </w:p>
    <w:p w14:paraId="52ABED4C" w14:textId="77777777" w:rsidR="00B474DF" w:rsidRDefault="00B474DF" w:rsidP="00B474DF">
      <w:pPr>
        <w:rPr>
          <w:sz w:val="20"/>
          <w:szCs w:val="20"/>
        </w:rPr>
      </w:pPr>
    </w:p>
    <w:p w14:paraId="36C22202" w14:textId="77777777" w:rsidR="00B474DF" w:rsidRDefault="00B474DF" w:rsidP="00B474DF">
      <w:pPr>
        <w:rPr>
          <w:sz w:val="20"/>
          <w:szCs w:val="20"/>
        </w:rPr>
      </w:pPr>
    </w:p>
    <w:p w14:paraId="12EBA2A7" w14:textId="77777777" w:rsidR="00B474DF" w:rsidRDefault="00B474DF" w:rsidP="00B474DF">
      <w:pPr>
        <w:rPr>
          <w:sz w:val="20"/>
          <w:szCs w:val="20"/>
        </w:rPr>
      </w:pPr>
    </w:p>
    <w:p w14:paraId="409A85A4" w14:textId="77777777" w:rsidR="00B474DF" w:rsidRDefault="00B474DF" w:rsidP="00B474DF">
      <w:pPr>
        <w:rPr>
          <w:sz w:val="20"/>
          <w:szCs w:val="20"/>
        </w:rPr>
      </w:pPr>
    </w:p>
    <w:p w14:paraId="0CF6F11A" w14:textId="77777777" w:rsidR="00B474DF" w:rsidRDefault="00B474DF" w:rsidP="00B474DF">
      <w:pPr>
        <w:rPr>
          <w:sz w:val="20"/>
          <w:szCs w:val="20"/>
        </w:rPr>
      </w:pPr>
    </w:p>
    <w:p w14:paraId="321688BB" w14:textId="77777777" w:rsidR="00B474DF" w:rsidRDefault="00B474DF" w:rsidP="00B474DF">
      <w:pPr>
        <w:rPr>
          <w:sz w:val="20"/>
          <w:szCs w:val="20"/>
        </w:rPr>
      </w:pPr>
    </w:p>
    <w:p w14:paraId="76C65927" w14:textId="77777777" w:rsidR="00B474DF" w:rsidRDefault="00B474DF" w:rsidP="00B474DF">
      <w:pPr>
        <w:rPr>
          <w:sz w:val="20"/>
          <w:szCs w:val="20"/>
        </w:rPr>
      </w:pPr>
    </w:p>
    <w:p w14:paraId="53F33896" w14:textId="77777777" w:rsidR="00B474DF" w:rsidRPr="00814868" w:rsidRDefault="00B474DF" w:rsidP="00B474DF">
      <w:pPr>
        <w:rPr>
          <w:sz w:val="20"/>
          <w:szCs w:val="20"/>
        </w:rPr>
      </w:pPr>
    </w:p>
    <w:p w14:paraId="7562708A"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74F11698" w14:textId="77777777" w:rsidTr="00A05687">
        <w:tc>
          <w:tcPr>
            <w:tcW w:w="9010" w:type="dxa"/>
          </w:tcPr>
          <w:p w14:paraId="5C8458B7" w14:textId="77777777" w:rsidR="00B474DF" w:rsidRPr="00814868" w:rsidRDefault="00B474DF" w:rsidP="00A05687">
            <w:pPr>
              <w:rPr>
                <w:b/>
                <w:bCs/>
                <w:sz w:val="20"/>
                <w:szCs w:val="20"/>
              </w:rPr>
            </w:pPr>
            <w:r w:rsidRPr="00814868">
              <w:rPr>
                <w:b/>
                <w:bCs/>
                <w:sz w:val="20"/>
                <w:szCs w:val="20"/>
              </w:rPr>
              <w:t>Section 1 Round 1</w:t>
            </w:r>
          </w:p>
          <w:p w14:paraId="5C4C449D" w14:textId="77777777" w:rsidR="00B474DF" w:rsidRPr="00814868" w:rsidRDefault="00B474DF" w:rsidP="00A05687">
            <w:pPr>
              <w:rPr>
                <w:sz w:val="20"/>
                <w:szCs w:val="20"/>
              </w:rPr>
            </w:pPr>
            <w:r w:rsidRPr="00814868">
              <w:rPr>
                <w:b/>
                <w:bCs/>
                <w:sz w:val="20"/>
                <w:szCs w:val="20"/>
              </w:rPr>
              <w:t xml:space="preserve">                                                                                     </w:t>
            </w:r>
            <w:r w:rsidRPr="00814868">
              <w:rPr>
                <w:rFonts w:ascii="Times New Roman" w:eastAsia="Times New Roman" w:hAnsi="Times New Roman" w:cs="Times New Roman"/>
                <w:sz w:val="20"/>
                <w:szCs w:val="20"/>
                <w:lang w:eastAsia="en-GB"/>
              </w:rPr>
              <w:fldChar w:fldCharType="begin"/>
            </w:r>
            <w:r w:rsidRPr="00814868">
              <w:rPr>
                <w:rFonts w:ascii="Times New Roman" w:eastAsia="Times New Roman" w:hAnsi="Times New Roman" w:cs="Times New Roman"/>
                <w:sz w:val="20"/>
                <w:szCs w:val="20"/>
                <w:lang w:eastAsia="en-GB"/>
              </w:rPr>
              <w:instrText xml:space="preserve"> INCLUDEPICTURE "https://lists.office.com/Images/57af78f2-c87d-4466-b7bb-6b6cc99ed124/06fdf347-40c1-479f-af98-28e41617ecfe/TEPBASRVG7HRFS8WVKCZ0GO8FO/1880275f-e7ca-4710-a107-97c70d9f70ff" \* MERGEFORMATINET </w:instrText>
            </w:r>
            <w:r w:rsidRPr="00814868">
              <w:rPr>
                <w:rFonts w:ascii="Times New Roman" w:eastAsia="Times New Roman" w:hAnsi="Times New Roman" w:cs="Times New Roman"/>
                <w:sz w:val="20"/>
                <w:szCs w:val="20"/>
                <w:lang w:eastAsia="en-GB"/>
              </w:rPr>
              <w:fldChar w:fldCharType="separate"/>
            </w:r>
            <w:r w:rsidRPr="00814868">
              <w:rPr>
                <w:rFonts w:ascii="Times New Roman" w:eastAsia="Times New Roman" w:hAnsi="Times New Roman" w:cs="Times New Roman"/>
                <w:noProof/>
                <w:sz w:val="20"/>
                <w:szCs w:val="20"/>
                <w:lang w:eastAsia="en-GB"/>
              </w:rPr>
              <w:drawing>
                <wp:inline distT="0" distB="0" distL="0" distR="0" wp14:anchorId="777D59D4" wp14:editId="1EEC005F">
                  <wp:extent cx="2016648" cy="2659203"/>
                  <wp:effectExtent l="0" t="0" r="3175" b="0"/>
                  <wp:docPr id="707256098" name="Picture 70725609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075745" cy="2737130"/>
                          </a:xfrm>
                          <a:prstGeom prst="rect">
                            <a:avLst/>
                          </a:prstGeom>
                          <a:noFill/>
                          <a:ln>
                            <a:noFill/>
                          </a:ln>
                        </pic:spPr>
                      </pic:pic>
                    </a:graphicData>
                  </a:graphic>
                </wp:inline>
              </w:drawing>
            </w:r>
            <w:r w:rsidRPr="00814868">
              <w:rPr>
                <w:rFonts w:ascii="Times New Roman" w:eastAsia="Times New Roman" w:hAnsi="Times New Roman" w:cs="Times New Roman"/>
                <w:sz w:val="20"/>
                <w:szCs w:val="20"/>
                <w:lang w:eastAsia="en-GB"/>
              </w:rPr>
              <w:fldChar w:fldCharType="end"/>
            </w:r>
          </w:p>
        </w:tc>
      </w:tr>
    </w:tbl>
    <w:p w14:paraId="5FFCC412" w14:textId="77777777" w:rsidR="00B474DF" w:rsidRPr="00814868" w:rsidRDefault="00B474DF" w:rsidP="00B474DF">
      <w:pPr>
        <w:rPr>
          <w:sz w:val="20"/>
          <w:szCs w:val="20"/>
        </w:rPr>
      </w:pPr>
    </w:p>
    <w:p w14:paraId="7EFAD44E" w14:textId="77777777" w:rsidR="00B474DF" w:rsidRPr="00814868" w:rsidRDefault="00B474DF" w:rsidP="00B474DF">
      <w:pPr>
        <w:rPr>
          <w:sz w:val="20"/>
          <w:szCs w:val="20"/>
        </w:rPr>
      </w:pPr>
    </w:p>
    <w:p w14:paraId="77AFB882" w14:textId="77777777" w:rsidR="00B474DF" w:rsidRPr="00814868" w:rsidRDefault="00B474DF" w:rsidP="00B474DF">
      <w:pPr>
        <w:rPr>
          <w:sz w:val="20"/>
          <w:szCs w:val="20"/>
        </w:rPr>
      </w:pPr>
      <w:r w:rsidRPr="00814868">
        <w:rPr>
          <w:sz w:val="20"/>
          <w:szCs w:val="20"/>
        </w:rPr>
        <w:t>Defining clinical footwear interventions for children with mobility impairment. Terms, Categorisation and Proposed clinical roles.</w:t>
      </w:r>
    </w:p>
    <w:p w14:paraId="2B463CF4" w14:textId="77777777" w:rsidR="00B474DF" w:rsidRPr="00814868" w:rsidRDefault="00B474DF" w:rsidP="00B474DF">
      <w:pPr>
        <w:rPr>
          <w:sz w:val="20"/>
          <w:szCs w:val="20"/>
        </w:rPr>
      </w:pPr>
    </w:p>
    <w:p w14:paraId="409D1B81" w14:textId="77777777" w:rsidR="00B474DF" w:rsidRPr="00814868" w:rsidRDefault="00B474DF" w:rsidP="00B474DF">
      <w:pPr>
        <w:rPr>
          <w:sz w:val="20"/>
          <w:szCs w:val="20"/>
        </w:rPr>
      </w:pPr>
      <w:r w:rsidRPr="00814868">
        <w:rPr>
          <w:sz w:val="20"/>
          <w:szCs w:val="20"/>
        </w:rPr>
        <w:t xml:space="preserve">Definition together with standard terminology is essential for any intervention to allow a consistent understanding of who will benefit, the value it will provide, what is and isn't included, how it will work and how to measure its success.   </w:t>
      </w:r>
    </w:p>
    <w:p w14:paraId="66350CE9" w14:textId="77777777" w:rsidR="00B474DF" w:rsidRPr="00814868" w:rsidRDefault="00B474DF" w:rsidP="00B474DF">
      <w:pPr>
        <w:rPr>
          <w:sz w:val="20"/>
          <w:szCs w:val="20"/>
        </w:rPr>
      </w:pPr>
    </w:p>
    <w:p w14:paraId="1C3D39D0" w14:textId="77777777" w:rsidR="00B474DF" w:rsidRPr="00814868" w:rsidRDefault="00B474DF" w:rsidP="00B474DF">
      <w:pPr>
        <w:rPr>
          <w:sz w:val="20"/>
          <w:szCs w:val="20"/>
        </w:rPr>
      </w:pPr>
      <w:r w:rsidRPr="00814868">
        <w:rPr>
          <w:sz w:val="20"/>
          <w:szCs w:val="20"/>
        </w:rPr>
        <w:t xml:space="preserve">The work in this section has been informed from the results of our recently published scoping review,  </w:t>
      </w:r>
      <w:hyperlink r:id="rId87" w:history="1">
        <w:r w:rsidRPr="00814868">
          <w:rPr>
            <w:rStyle w:val="Hyperlink"/>
            <w:sz w:val="20"/>
            <w:szCs w:val="20"/>
          </w:rPr>
          <w:t>https://rdcu.be/b1tKM</w:t>
        </w:r>
      </w:hyperlink>
    </w:p>
    <w:p w14:paraId="73DF9B01" w14:textId="77777777" w:rsidR="00B474DF" w:rsidRPr="00814868" w:rsidRDefault="00B474DF" w:rsidP="00B474DF">
      <w:pPr>
        <w:rPr>
          <w:sz w:val="20"/>
          <w:szCs w:val="20"/>
        </w:rPr>
      </w:pPr>
    </w:p>
    <w:p w14:paraId="644A6947" w14:textId="77777777" w:rsidR="00B474DF" w:rsidRPr="00814868" w:rsidRDefault="00B474DF" w:rsidP="00B474DF">
      <w:pPr>
        <w:rPr>
          <w:sz w:val="20"/>
          <w:szCs w:val="20"/>
        </w:rPr>
      </w:pPr>
      <w:r w:rsidRPr="00814868">
        <w:rPr>
          <w:sz w:val="20"/>
          <w:szCs w:val="20"/>
        </w:rPr>
        <w:t>We derived general terminology definitions and groupings of footwear that had been used from a therapeutic perspective from the collective body of research considering children's footwear.</w:t>
      </w:r>
    </w:p>
    <w:p w14:paraId="15B5A2A3" w14:textId="77777777" w:rsidR="00B474DF" w:rsidRPr="00814868" w:rsidRDefault="00B474DF" w:rsidP="00B474DF">
      <w:pPr>
        <w:rPr>
          <w:sz w:val="20"/>
          <w:szCs w:val="20"/>
        </w:rPr>
      </w:pPr>
      <w:r w:rsidRPr="00814868">
        <w:rPr>
          <w:sz w:val="20"/>
          <w:szCs w:val="20"/>
        </w:rPr>
        <w:t>We will ask you to rate your agreement with these proposed terms, definitions and groupings. These will be in the form of a Likert scale where you will rank your level of agreement on a scale of 1-7 ranging from Strongly Disagree (1) to Strongly Agree (7).</w:t>
      </w:r>
    </w:p>
    <w:p w14:paraId="742CF285" w14:textId="77777777" w:rsidR="00B474DF" w:rsidRPr="00814868" w:rsidRDefault="00B474DF" w:rsidP="00B474DF">
      <w:pPr>
        <w:rPr>
          <w:sz w:val="20"/>
          <w:szCs w:val="20"/>
        </w:rPr>
      </w:pPr>
    </w:p>
    <w:p w14:paraId="7B60D811" w14:textId="77777777" w:rsidR="00B474DF" w:rsidRPr="00814868" w:rsidRDefault="00B474DF" w:rsidP="00B474DF">
      <w:pPr>
        <w:rPr>
          <w:sz w:val="20"/>
          <w:szCs w:val="20"/>
        </w:rPr>
      </w:pPr>
    </w:p>
    <w:p w14:paraId="4D4DF8D7" w14:textId="77777777" w:rsidR="00B474DF" w:rsidRPr="00814868" w:rsidRDefault="00B474DF" w:rsidP="00B474DF">
      <w:pPr>
        <w:rPr>
          <w:sz w:val="20"/>
          <w:szCs w:val="20"/>
        </w:rPr>
      </w:pPr>
      <w:r w:rsidRPr="00814868">
        <w:rPr>
          <w:sz w:val="20"/>
          <w:szCs w:val="20"/>
        </w:rPr>
        <w:t xml:space="preserve">We will provide you with the opportunity to offer your opinion to modify these proposed terms, definitions and groupings. All answers will be anonymised and will not be identifiable as your responses. </w:t>
      </w:r>
    </w:p>
    <w:p w14:paraId="435022E7" w14:textId="77777777" w:rsidR="00B474DF" w:rsidRPr="00814868" w:rsidRDefault="00B474DF" w:rsidP="00B474DF">
      <w:pPr>
        <w:rPr>
          <w:sz w:val="20"/>
          <w:szCs w:val="20"/>
        </w:rPr>
      </w:pPr>
    </w:p>
    <w:p w14:paraId="7457C6BD" w14:textId="77777777" w:rsidR="00B474DF" w:rsidRPr="00814868" w:rsidRDefault="00B474DF" w:rsidP="00B474DF">
      <w:pPr>
        <w:rPr>
          <w:sz w:val="20"/>
          <w:szCs w:val="20"/>
        </w:rPr>
      </w:pPr>
      <w:r w:rsidRPr="00814868">
        <w:rPr>
          <w:sz w:val="20"/>
          <w:szCs w:val="20"/>
        </w:rPr>
        <w:t xml:space="preserve">What can you base your answers on? </w:t>
      </w:r>
    </w:p>
    <w:p w14:paraId="66704428" w14:textId="77777777" w:rsidR="00B474DF" w:rsidRPr="00814868" w:rsidRDefault="00B474DF" w:rsidP="00B474DF">
      <w:pPr>
        <w:rPr>
          <w:sz w:val="20"/>
          <w:szCs w:val="20"/>
        </w:rPr>
      </w:pPr>
    </w:p>
    <w:p w14:paraId="7BF3AA57" w14:textId="77777777" w:rsidR="00B474DF" w:rsidRPr="00814868" w:rsidRDefault="00B474DF" w:rsidP="00B474DF">
      <w:pPr>
        <w:rPr>
          <w:sz w:val="20"/>
          <w:szCs w:val="20"/>
        </w:rPr>
      </w:pPr>
      <w:r w:rsidRPr="00814868">
        <w:rPr>
          <w:sz w:val="20"/>
          <w:szCs w:val="20"/>
        </w:rPr>
        <w:t>The validity of the data obtained relies on your answers, being your opinion. This may be based on research or your own clinical or manufacturing experience.</w:t>
      </w:r>
    </w:p>
    <w:p w14:paraId="4DDAB674" w14:textId="77777777" w:rsidR="00B474DF" w:rsidRPr="00814868" w:rsidRDefault="00B474DF" w:rsidP="00B474DF">
      <w:pPr>
        <w:rPr>
          <w:sz w:val="20"/>
          <w:szCs w:val="20"/>
        </w:rPr>
      </w:pPr>
    </w:p>
    <w:p w14:paraId="5A965AE1" w14:textId="77777777" w:rsidR="00B474DF" w:rsidRPr="00814868" w:rsidRDefault="00B474DF" w:rsidP="00B474DF">
      <w:pPr>
        <w:rPr>
          <w:sz w:val="20"/>
          <w:szCs w:val="20"/>
        </w:rPr>
      </w:pPr>
      <w:r w:rsidRPr="00814868">
        <w:rPr>
          <w:sz w:val="20"/>
          <w:szCs w:val="20"/>
        </w:rPr>
        <w:t>How do you provide detail to your answer?</w:t>
      </w:r>
    </w:p>
    <w:p w14:paraId="5529424D" w14:textId="77777777" w:rsidR="00B474DF" w:rsidRPr="00814868" w:rsidRDefault="00B474DF" w:rsidP="00B474DF">
      <w:pPr>
        <w:rPr>
          <w:sz w:val="20"/>
          <w:szCs w:val="20"/>
        </w:rPr>
      </w:pPr>
    </w:p>
    <w:p w14:paraId="2AE178A3" w14:textId="77777777" w:rsidR="00B474DF" w:rsidRPr="00814868" w:rsidRDefault="00B474DF" w:rsidP="00B474DF">
      <w:pPr>
        <w:rPr>
          <w:sz w:val="20"/>
          <w:szCs w:val="20"/>
        </w:rPr>
      </w:pPr>
      <w:r w:rsidRPr="00814868">
        <w:rPr>
          <w:sz w:val="20"/>
          <w:szCs w:val="20"/>
        </w:rPr>
        <w:t>It is recommended that your answers be clear and unambiguous. You should provide enough detail to qualify what you are basing your opinion on. General comments are therefore not recommended. On some answers, you may wish to provide more information.</w:t>
      </w:r>
    </w:p>
    <w:p w14:paraId="26DDD7F0" w14:textId="77777777" w:rsidR="00B474DF" w:rsidRPr="00814868" w:rsidRDefault="00B474DF" w:rsidP="00B474DF">
      <w:pPr>
        <w:rPr>
          <w:sz w:val="20"/>
          <w:szCs w:val="20"/>
        </w:rPr>
      </w:pPr>
    </w:p>
    <w:p w14:paraId="27B1DA0C" w14:textId="77777777" w:rsidR="00B474DF" w:rsidRPr="00814868" w:rsidRDefault="00B474DF" w:rsidP="00B474DF">
      <w:pPr>
        <w:rPr>
          <w:sz w:val="20"/>
          <w:szCs w:val="20"/>
        </w:rPr>
      </w:pPr>
      <w:r w:rsidRPr="00814868">
        <w:rPr>
          <w:sz w:val="20"/>
          <w:szCs w:val="20"/>
        </w:rPr>
        <w:t xml:space="preserve">i.e., The following statement provides insufficient information </w:t>
      </w:r>
    </w:p>
    <w:p w14:paraId="6D06B940" w14:textId="77777777" w:rsidR="00B474DF" w:rsidRPr="00814868" w:rsidRDefault="00B474DF" w:rsidP="00B474DF">
      <w:pPr>
        <w:rPr>
          <w:sz w:val="20"/>
          <w:szCs w:val="20"/>
        </w:rPr>
      </w:pPr>
      <w:r w:rsidRPr="00814868">
        <w:rPr>
          <w:sz w:val="20"/>
          <w:szCs w:val="20"/>
        </w:rPr>
        <w:t>"Stability footwear would improve children's gait ."</w:t>
      </w:r>
    </w:p>
    <w:p w14:paraId="35FDC39D" w14:textId="77777777" w:rsidR="00B474DF" w:rsidRPr="00814868" w:rsidRDefault="00B474DF" w:rsidP="00B474DF">
      <w:pPr>
        <w:rPr>
          <w:sz w:val="20"/>
          <w:szCs w:val="20"/>
        </w:rPr>
      </w:pPr>
    </w:p>
    <w:p w14:paraId="63461F25" w14:textId="77777777" w:rsidR="00B474DF" w:rsidRPr="00814868" w:rsidRDefault="00B474DF" w:rsidP="00B474DF">
      <w:pPr>
        <w:rPr>
          <w:sz w:val="20"/>
          <w:szCs w:val="20"/>
        </w:rPr>
      </w:pPr>
      <w:r w:rsidRPr="00814868">
        <w:rPr>
          <w:sz w:val="20"/>
          <w:szCs w:val="20"/>
        </w:rPr>
        <w:t>A qualified statement may read:</w:t>
      </w:r>
    </w:p>
    <w:p w14:paraId="1425C8BA" w14:textId="77777777" w:rsidR="00B474DF" w:rsidRPr="00814868" w:rsidRDefault="00B474DF" w:rsidP="00B474DF">
      <w:pPr>
        <w:rPr>
          <w:sz w:val="20"/>
          <w:szCs w:val="20"/>
        </w:rPr>
      </w:pPr>
    </w:p>
    <w:p w14:paraId="08924BD5" w14:textId="77777777" w:rsidR="00B474DF" w:rsidRPr="00814868" w:rsidRDefault="00B474DF" w:rsidP="00B474DF">
      <w:pPr>
        <w:rPr>
          <w:sz w:val="20"/>
          <w:szCs w:val="20"/>
        </w:rPr>
      </w:pPr>
      <w:r w:rsidRPr="00814868">
        <w:rPr>
          <w:sz w:val="20"/>
          <w:szCs w:val="20"/>
        </w:rPr>
        <w:t>"Stability footwear would potentially increase children's walking velocity, stride length and reduce mediolateral (side to side) displacement of the centre of mass "</w:t>
      </w:r>
    </w:p>
    <w:p w14:paraId="6F73F00F" w14:textId="77777777" w:rsidR="00B474DF" w:rsidRPr="00814868" w:rsidRDefault="00B474DF" w:rsidP="00B474DF">
      <w:pPr>
        <w:rPr>
          <w:sz w:val="20"/>
          <w:szCs w:val="20"/>
        </w:rPr>
      </w:pPr>
    </w:p>
    <w:p w14:paraId="4DCD6CCE" w14:textId="77777777" w:rsidR="00B474DF" w:rsidRPr="00814868" w:rsidRDefault="00B474DF" w:rsidP="00B474DF">
      <w:pPr>
        <w:rPr>
          <w:sz w:val="20"/>
          <w:szCs w:val="20"/>
        </w:rPr>
      </w:pPr>
      <w:r w:rsidRPr="00814868">
        <w:rPr>
          <w:sz w:val="20"/>
          <w:szCs w:val="20"/>
        </w:rPr>
        <w:t>The answers and rationale you provide may influence the opinion of other panellists. i.e., a panellist may change their opinion dependent on the strength of your response.</w:t>
      </w:r>
    </w:p>
    <w:p w14:paraId="5CD3F054" w14:textId="77777777" w:rsidR="00B474DF" w:rsidRPr="00814868" w:rsidRDefault="00B474DF" w:rsidP="00B474DF">
      <w:pPr>
        <w:rPr>
          <w:sz w:val="20"/>
          <w:szCs w:val="20"/>
        </w:rPr>
      </w:pPr>
    </w:p>
    <w:p w14:paraId="49B7AA05" w14:textId="77777777" w:rsidR="00B474DF" w:rsidRPr="00814868" w:rsidRDefault="00B474DF" w:rsidP="00B474DF">
      <w:pPr>
        <w:rPr>
          <w:sz w:val="20"/>
          <w:szCs w:val="20"/>
        </w:rPr>
      </w:pPr>
      <w:r w:rsidRPr="00814868">
        <w:rPr>
          <w:sz w:val="20"/>
          <w:szCs w:val="20"/>
        </w:rPr>
        <w:t>* Required Filed</w:t>
      </w:r>
    </w:p>
    <w:p w14:paraId="2602640D" w14:textId="77777777" w:rsidR="00B474DF" w:rsidRPr="00814868" w:rsidRDefault="00B474DF" w:rsidP="00B474DF">
      <w:pPr>
        <w:rPr>
          <w:sz w:val="20"/>
          <w:szCs w:val="20"/>
        </w:rPr>
      </w:pPr>
    </w:p>
    <w:p w14:paraId="44C4FF38" w14:textId="77777777" w:rsidR="00B474DF" w:rsidRPr="00814868" w:rsidRDefault="00B474DF" w:rsidP="00B474DF">
      <w:pPr>
        <w:rPr>
          <w:sz w:val="20"/>
          <w:szCs w:val="20"/>
        </w:rPr>
      </w:pPr>
    </w:p>
    <w:p w14:paraId="547FDF89" w14:textId="77777777" w:rsidR="00B474DF" w:rsidRPr="00814868" w:rsidRDefault="00B474DF" w:rsidP="00B474DF">
      <w:pPr>
        <w:rPr>
          <w:sz w:val="20"/>
          <w:szCs w:val="20"/>
        </w:rPr>
      </w:pPr>
      <w:r w:rsidRPr="00814868">
        <w:rPr>
          <w:sz w:val="20"/>
          <w:szCs w:val="20"/>
        </w:rPr>
        <w:t>2)</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23E28CF4" w14:textId="77777777" w:rsidTr="00A05687">
        <w:tc>
          <w:tcPr>
            <w:tcW w:w="9010" w:type="dxa"/>
            <w:gridSpan w:val="8"/>
          </w:tcPr>
          <w:p w14:paraId="48AF5C97" w14:textId="77777777" w:rsidR="00B474DF" w:rsidRPr="00814868" w:rsidRDefault="00B474DF" w:rsidP="00A05687">
            <w:pPr>
              <w:rPr>
                <w:sz w:val="20"/>
                <w:szCs w:val="20"/>
              </w:rPr>
            </w:pPr>
            <w:r w:rsidRPr="00814868">
              <w:rPr>
                <w:sz w:val="20"/>
                <w:szCs w:val="20"/>
              </w:rPr>
              <w:t xml:space="preserve">From the collective body of research, various terms have been used in relation to clinical footwear interventions in childhood. Statement 1: The scoping review recommended the term "Children's Therapeutic Footwear" as the standard terminology to be used for clinical footwear interventions for children with mobility impairment.  </w:t>
            </w:r>
          </w:p>
          <w:p w14:paraId="0A7FF42F" w14:textId="77777777" w:rsidR="00B474DF" w:rsidRPr="00814868" w:rsidRDefault="00B474DF" w:rsidP="00A05687">
            <w:pPr>
              <w:rPr>
                <w:sz w:val="20"/>
                <w:szCs w:val="20"/>
              </w:rPr>
            </w:pPr>
          </w:p>
          <w:p w14:paraId="69C7750E" w14:textId="77777777" w:rsidR="00B474DF" w:rsidRPr="00814868" w:rsidRDefault="00B474DF" w:rsidP="00A05687">
            <w:pPr>
              <w:rPr>
                <w:sz w:val="20"/>
                <w:szCs w:val="20"/>
              </w:rPr>
            </w:pPr>
            <w:r w:rsidRPr="00814868">
              <w:rPr>
                <w:sz w:val="20"/>
                <w:szCs w:val="20"/>
              </w:rPr>
              <w:t>Please rank your agreement with the term children's therapeutic footwear as a standard term for this purpose. *</w:t>
            </w:r>
          </w:p>
        </w:tc>
      </w:tr>
      <w:tr w:rsidR="00B474DF" w:rsidRPr="00814868" w14:paraId="23396E30" w14:textId="77777777" w:rsidTr="00A05687">
        <w:tc>
          <w:tcPr>
            <w:tcW w:w="1240" w:type="dxa"/>
            <w:vMerge w:val="restart"/>
          </w:tcPr>
          <w:p w14:paraId="45463193" w14:textId="77777777" w:rsidR="00B474DF" w:rsidRPr="00814868" w:rsidRDefault="00B474DF" w:rsidP="00A05687">
            <w:pPr>
              <w:jc w:val="both"/>
              <w:rPr>
                <w:sz w:val="20"/>
                <w:szCs w:val="20"/>
              </w:rPr>
            </w:pPr>
          </w:p>
        </w:tc>
        <w:tc>
          <w:tcPr>
            <w:tcW w:w="1115" w:type="dxa"/>
          </w:tcPr>
          <w:p w14:paraId="30E8B270"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6A124AF3" w14:textId="77777777" w:rsidR="00B474DF" w:rsidRPr="00814868" w:rsidRDefault="00B474DF" w:rsidP="00A05687">
            <w:pPr>
              <w:jc w:val="both"/>
              <w:rPr>
                <w:sz w:val="20"/>
                <w:szCs w:val="20"/>
              </w:rPr>
            </w:pPr>
            <w:r w:rsidRPr="00814868">
              <w:rPr>
                <w:sz w:val="20"/>
                <w:szCs w:val="20"/>
              </w:rPr>
              <w:t>Disagree</w:t>
            </w:r>
          </w:p>
        </w:tc>
        <w:tc>
          <w:tcPr>
            <w:tcW w:w="1264" w:type="dxa"/>
          </w:tcPr>
          <w:p w14:paraId="5AD24B6E"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50A49E2A" w14:textId="77777777" w:rsidR="00B474DF" w:rsidRPr="00814868" w:rsidRDefault="00B474DF" w:rsidP="00A05687">
            <w:pPr>
              <w:jc w:val="both"/>
              <w:rPr>
                <w:sz w:val="20"/>
                <w:szCs w:val="20"/>
              </w:rPr>
            </w:pPr>
            <w:r w:rsidRPr="00814868">
              <w:rPr>
                <w:sz w:val="20"/>
                <w:szCs w:val="20"/>
              </w:rPr>
              <w:t>Neutral</w:t>
            </w:r>
          </w:p>
        </w:tc>
        <w:tc>
          <w:tcPr>
            <w:tcW w:w="1264" w:type="dxa"/>
          </w:tcPr>
          <w:p w14:paraId="56549DFA" w14:textId="77777777" w:rsidR="00B474DF" w:rsidRPr="00814868" w:rsidRDefault="00B474DF" w:rsidP="00A05687">
            <w:pPr>
              <w:jc w:val="both"/>
              <w:rPr>
                <w:sz w:val="20"/>
                <w:szCs w:val="20"/>
              </w:rPr>
            </w:pPr>
            <w:r w:rsidRPr="00814868">
              <w:rPr>
                <w:sz w:val="20"/>
                <w:szCs w:val="20"/>
              </w:rPr>
              <w:t>Somewhat Agree</w:t>
            </w:r>
          </w:p>
        </w:tc>
        <w:tc>
          <w:tcPr>
            <w:tcW w:w="904" w:type="dxa"/>
          </w:tcPr>
          <w:p w14:paraId="073D6F2B" w14:textId="77777777" w:rsidR="00B474DF" w:rsidRPr="00814868" w:rsidRDefault="00B474DF" w:rsidP="00A05687">
            <w:pPr>
              <w:jc w:val="both"/>
              <w:rPr>
                <w:sz w:val="20"/>
                <w:szCs w:val="20"/>
              </w:rPr>
            </w:pPr>
            <w:r w:rsidRPr="00814868">
              <w:rPr>
                <w:sz w:val="20"/>
                <w:szCs w:val="20"/>
              </w:rPr>
              <w:t>Agree</w:t>
            </w:r>
          </w:p>
        </w:tc>
        <w:tc>
          <w:tcPr>
            <w:tcW w:w="1081" w:type="dxa"/>
          </w:tcPr>
          <w:p w14:paraId="5ADE74F3" w14:textId="77777777" w:rsidR="00B474DF" w:rsidRPr="00814868" w:rsidRDefault="00B474DF" w:rsidP="00A05687">
            <w:pPr>
              <w:jc w:val="both"/>
              <w:rPr>
                <w:sz w:val="20"/>
                <w:szCs w:val="20"/>
              </w:rPr>
            </w:pPr>
            <w:r w:rsidRPr="00814868">
              <w:rPr>
                <w:sz w:val="20"/>
                <w:szCs w:val="20"/>
              </w:rPr>
              <w:t>Strongly Agree</w:t>
            </w:r>
          </w:p>
        </w:tc>
      </w:tr>
      <w:tr w:rsidR="00B474DF" w:rsidRPr="00814868" w14:paraId="06C37E59" w14:textId="77777777" w:rsidTr="00A05687">
        <w:tc>
          <w:tcPr>
            <w:tcW w:w="1240" w:type="dxa"/>
            <w:vMerge/>
          </w:tcPr>
          <w:p w14:paraId="6D44EE18" w14:textId="77777777" w:rsidR="00B474DF" w:rsidRPr="00814868" w:rsidRDefault="00B474DF" w:rsidP="00A05687">
            <w:pPr>
              <w:jc w:val="center"/>
              <w:rPr>
                <w:sz w:val="20"/>
                <w:szCs w:val="20"/>
              </w:rPr>
            </w:pPr>
          </w:p>
        </w:tc>
        <w:tc>
          <w:tcPr>
            <w:tcW w:w="1115" w:type="dxa"/>
          </w:tcPr>
          <w:p w14:paraId="086EF393" w14:textId="77777777" w:rsidR="00B474DF" w:rsidRPr="00814868" w:rsidRDefault="00B474DF" w:rsidP="00A05687">
            <w:pPr>
              <w:jc w:val="center"/>
              <w:rPr>
                <w:sz w:val="20"/>
                <w:szCs w:val="20"/>
              </w:rPr>
            </w:pPr>
            <w:r w:rsidRPr="00814868">
              <w:rPr>
                <w:sz w:val="20"/>
                <w:szCs w:val="20"/>
              </w:rPr>
              <w:t>1</w:t>
            </w:r>
          </w:p>
        </w:tc>
        <w:tc>
          <w:tcPr>
            <w:tcW w:w="1115" w:type="dxa"/>
          </w:tcPr>
          <w:p w14:paraId="238314C3" w14:textId="77777777" w:rsidR="00B474DF" w:rsidRPr="00814868" w:rsidRDefault="00B474DF" w:rsidP="00A05687">
            <w:pPr>
              <w:jc w:val="center"/>
              <w:rPr>
                <w:sz w:val="20"/>
                <w:szCs w:val="20"/>
              </w:rPr>
            </w:pPr>
            <w:r w:rsidRPr="00814868">
              <w:rPr>
                <w:sz w:val="20"/>
                <w:szCs w:val="20"/>
              </w:rPr>
              <w:t>2</w:t>
            </w:r>
          </w:p>
        </w:tc>
        <w:tc>
          <w:tcPr>
            <w:tcW w:w="1264" w:type="dxa"/>
          </w:tcPr>
          <w:p w14:paraId="76C045D1" w14:textId="77777777" w:rsidR="00B474DF" w:rsidRPr="00814868" w:rsidRDefault="00B474DF" w:rsidP="00A05687">
            <w:pPr>
              <w:jc w:val="center"/>
              <w:rPr>
                <w:sz w:val="20"/>
                <w:szCs w:val="20"/>
              </w:rPr>
            </w:pPr>
            <w:r w:rsidRPr="00814868">
              <w:rPr>
                <w:sz w:val="20"/>
                <w:szCs w:val="20"/>
              </w:rPr>
              <w:t>3</w:t>
            </w:r>
          </w:p>
        </w:tc>
        <w:tc>
          <w:tcPr>
            <w:tcW w:w="1027" w:type="dxa"/>
          </w:tcPr>
          <w:p w14:paraId="49435FFB" w14:textId="77777777" w:rsidR="00B474DF" w:rsidRPr="00814868" w:rsidRDefault="00B474DF" w:rsidP="00A05687">
            <w:pPr>
              <w:jc w:val="center"/>
              <w:rPr>
                <w:sz w:val="20"/>
                <w:szCs w:val="20"/>
              </w:rPr>
            </w:pPr>
            <w:r w:rsidRPr="00814868">
              <w:rPr>
                <w:sz w:val="20"/>
                <w:szCs w:val="20"/>
              </w:rPr>
              <w:t>4</w:t>
            </w:r>
          </w:p>
        </w:tc>
        <w:tc>
          <w:tcPr>
            <w:tcW w:w="1264" w:type="dxa"/>
          </w:tcPr>
          <w:p w14:paraId="38C6002B" w14:textId="77777777" w:rsidR="00B474DF" w:rsidRPr="00814868" w:rsidRDefault="00B474DF" w:rsidP="00A05687">
            <w:pPr>
              <w:jc w:val="center"/>
              <w:rPr>
                <w:sz w:val="20"/>
                <w:szCs w:val="20"/>
              </w:rPr>
            </w:pPr>
            <w:r w:rsidRPr="00814868">
              <w:rPr>
                <w:sz w:val="20"/>
                <w:szCs w:val="20"/>
              </w:rPr>
              <w:t>5</w:t>
            </w:r>
          </w:p>
        </w:tc>
        <w:tc>
          <w:tcPr>
            <w:tcW w:w="904" w:type="dxa"/>
          </w:tcPr>
          <w:p w14:paraId="1F013F40" w14:textId="77777777" w:rsidR="00B474DF" w:rsidRPr="00814868" w:rsidRDefault="00B474DF" w:rsidP="00A05687">
            <w:pPr>
              <w:jc w:val="center"/>
              <w:rPr>
                <w:sz w:val="20"/>
                <w:szCs w:val="20"/>
              </w:rPr>
            </w:pPr>
            <w:r w:rsidRPr="00814868">
              <w:rPr>
                <w:sz w:val="20"/>
                <w:szCs w:val="20"/>
              </w:rPr>
              <w:t>6</w:t>
            </w:r>
          </w:p>
        </w:tc>
        <w:tc>
          <w:tcPr>
            <w:tcW w:w="1081" w:type="dxa"/>
          </w:tcPr>
          <w:p w14:paraId="0DE4349F" w14:textId="77777777" w:rsidR="00B474DF" w:rsidRPr="00814868" w:rsidRDefault="00B474DF" w:rsidP="00A05687">
            <w:pPr>
              <w:jc w:val="center"/>
              <w:rPr>
                <w:sz w:val="20"/>
                <w:szCs w:val="20"/>
              </w:rPr>
            </w:pPr>
            <w:r w:rsidRPr="00814868">
              <w:rPr>
                <w:sz w:val="20"/>
                <w:szCs w:val="20"/>
              </w:rPr>
              <w:t>7</w:t>
            </w:r>
          </w:p>
        </w:tc>
      </w:tr>
      <w:tr w:rsidR="00B474DF" w:rsidRPr="00814868" w14:paraId="21EBD999" w14:textId="77777777" w:rsidTr="00A05687">
        <w:tc>
          <w:tcPr>
            <w:tcW w:w="1240" w:type="dxa"/>
          </w:tcPr>
          <w:p w14:paraId="14D2D3DB" w14:textId="77777777" w:rsidR="00B474DF" w:rsidRPr="00814868" w:rsidRDefault="00B474DF" w:rsidP="00A05687">
            <w:pPr>
              <w:jc w:val="center"/>
              <w:rPr>
                <w:sz w:val="20"/>
                <w:szCs w:val="20"/>
              </w:rPr>
            </w:pPr>
            <w:r w:rsidRPr="00814868">
              <w:rPr>
                <w:sz w:val="20"/>
                <w:szCs w:val="20"/>
              </w:rPr>
              <w:t>Statement 1</w:t>
            </w:r>
          </w:p>
        </w:tc>
        <w:tc>
          <w:tcPr>
            <w:tcW w:w="1115" w:type="dxa"/>
          </w:tcPr>
          <w:p w14:paraId="771642E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2C10DF8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1E5AEDAB"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215C8D7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76ACE27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61795C0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07CB6B9B"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70079693" w14:textId="77777777" w:rsidR="00B474DF" w:rsidRPr="00814868" w:rsidRDefault="00B474DF" w:rsidP="00B474DF">
      <w:pPr>
        <w:rPr>
          <w:sz w:val="20"/>
          <w:szCs w:val="20"/>
        </w:rPr>
      </w:pPr>
    </w:p>
    <w:p w14:paraId="6E2876FE" w14:textId="77777777" w:rsidR="00B474DF" w:rsidRPr="00814868" w:rsidRDefault="00B474DF" w:rsidP="00B474DF">
      <w:pPr>
        <w:rPr>
          <w:sz w:val="20"/>
          <w:szCs w:val="20"/>
        </w:rPr>
      </w:pPr>
    </w:p>
    <w:p w14:paraId="2169D634" w14:textId="77777777" w:rsidR="00B474DF" w:rsidRPr="00814868" w:rsidRDefault="00B474DF" w:rsidP="00B474DF">
      <w:pPr>
        <w:rPr>
          <w:sz w:val="20"/>
          <w:szCs w:val="20"/>
        </w:rPr>
      </w:pPr>
      <w:r w:rsidRPr="00814868">
        <w:rPr>
          <w:sz w:val="20"/>
          <w:szCs w:val="20"/>
        </w:rPr>
        <w:t>3)</w:t>
      </w:r>
    </w:p>
    <w:tbl>
      <w:tblPr>
        <w:tblStyle w:val="TableGrid"/>
        <w:tblW w:w="0" w:type="auto"/>
        <w:tblLook w:val="04A0" w:firstRow="1" w:lastRow="0" w:firstColumn="1" w:lastColumn="0" w:noHBand="0" w:noVBand="1"/>
      </w:tblPr>
      <w:tblGrid>
        <w:gridCol w:w="8488"/>
      </w:tblGrid>
      <w:tr w:rsidR="00B474DF" w:rsidRPr="00814868" w14:paraId="47CD1C54" w14:textId="77777777" w:rsidTr="00A05687">
        <w:tc>
          <w:tcPr>
            <w:tcW w:w="9010" w:type="dxa"/>
          </w:tcPr>
          <w:p w14:paraId="744B39F7" w14:textId="77777777" w:rsidR="00B474DF" w:rsidRPr="00814868" w:rsidRDefault="00B474DF" w:rsidP="00A05687">
            <w:pPr>
              <w:rPr>
                <w:sz w:val="20"/>
                <w:szCs w:val="20"/>
              </w:rPr>
            </w:pPr>
            <w:r w:rsidRPr="00814868">
              <w:rPr>
                <w:sz w:val="20"/>
                <w:szCs w:val="20"/>
              </w:rPr>
              <w:t>Please use this area to provide us with any further opinion on this terminology. Do you feel this is relevant clinically; do you currently use a different term, would you change this now based on this information?</w:t>
            </w:r>
          </w:p>
          <w:p w14:paraId="04FBB7F6"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270C236E" w14:textId="77777777" w:rsidTr="00A05687">
        <w:tc>
          <w:tcPr>
            <w:tcW w:w="9010" w:type="dxa"/>
          </w:tcPr>
          <w:p w14:paraId="22C492B1" w14:textId="77777777" w:rsidR="00B474DF" w:rsidRPr="00814868" w:rsidRDefault="00B474DF" w:rsidP="00A05687">
            <w:pPr>
              <w:rPr>
                <w:sz w:val="20"/>
                <w:szCs w:val="20"/>
              </w:rPr>
            </w:pPr>
          </w:p>
          <w:p w14:paraId="6A3C5169" w14:textId="77777777" w:rsidR="00B474DF" w:rsidRPr="00814868" w:rsidRDefault="00B474DF" w:rsidP="00A05687">
            <w:pPr>
              <w:rPr>
                <w:sz w:val="20"/>
                <w:szCs w:val="20"/>
              </w:rPr>
            </w:pPr>
          </w:p>
        </w:tc>
      </w:tr>
    </w:tbl>
    <w:p w14:paraId="17B7F739" w14:textId="77777777" w:rsidR="00B474DF" w:rsidRPr="00814868" w:rsidRDefault="00B474DF" w:rsidP="00B474DF">
      <w:pPr>
        <w:rPr>
          <w:sz w:val="20"/>
          <w:szCs w:val="20"/>
        </w:rPr>
      </w:pPr>
    </w:p>
    <w:p w14:paraId="497115BC" w14:textId="77777777" w:rsidR="00B474DF" w:rsidRPr="00814868" w:rsidRDefault="00B474DF" w:rsidP="00B474DF">
      <w:pPr>
        <w:rPr>
          <w:sz w:val="20"/>
          <w:szCs w:val="20"/>
        </w:rPr>
      </w:pPr>
    </w:p>
    <w:p w14:paraId="125BABC9" w14:textId="77777777" w:rsidR="00B474DF" w:rsidRPr="00814868" w:rsidRDefault="00B474DF" w:rsidP="00B474DF">
      <w:pPr>
        <w:rPr>
          <w:sz w:val="20"/>
          <w:szCs w:val="20"/>
        </w:rPr>
      </w:pPr>
    </w:p>
    <w:p w14:paraId="61D9F35E" w14:textId="77777777" w:rsidR="00B474DF" w:rsidRPr="00814868" w:rsidRDefault="00B474DF" w:rsidP="00B474DF">
      <w:pPr>
        <w:rPr>
          <w:sz w:val="20"/>
          <w:szCs w:val="20"/>
        </w:rPr>
      </w:pPr>
      <w:r w:rsidRPr="00814868">
        <w:rPr>
          <w:sz w:val="20"/>
          <w:szCs w:val="20"/>
        </w:rPr>
        <w:t>4</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563B0026" w14:textId="77777777" w:rsidTr="00A05687">
        <w:tc>
          <w:tcPr>
            <w:tcW w:w="9010" w:type="dxa"/>
            <w:gridSpan w:val="8"/>
          </w:tcPr>
          <w:p w14:paraId="015A4394" w14:textId="77777777" w:rsidR="00B474DF" w:rsidRPr="00814868" w:rsidRDefault="00B474DF" w:rsidP="00A05687">
            <w:pPr>
              <w:rPr>
                <w:sz w:val="20"/>
                <w:szCs w:val="20"/>
              </w:rPr>
            </w:pPr>
            <w:r w:rsidRPr="00814868">
              <w:rPr>
                <w:sz w:val="20"/>
                <w:szCs w:val="20"/>
              </w:rPr>
              <w:t xml:space="preserve">Statement 2: The term therapeutic footwear was defined in the scoping review as: “footwear that is designed specifically with the purpose to support or alleviate mobility impairment in childhood.” </w:t>
            </w:r>
          </w:p>
          <w:p w14:paraId="7EDF43DA" w14:textId="77777777" w:rsidR="00B474DF" w:rsidRPr="00814868" w:rsidRDefault="00B474DF" w:rsidP="00A05687">
            <w:pPr>
              <w:rPr>
                <w:sz w:val="20"/>
                <w:szCs w:val="20"/>
              </w:rPr>
            </w:pPr>
            <w:r w:rsidRPr="00814868">
              <w:rPr>
                <w:sz w:val="20"/>
                <w:szCs w:val="20"/>
              </w:rPr>
              <w:t>Please rank your agreement with this Definition. *</w:t>
            </w:r>
          </w:p>
        </w:tc>
      </w:tr>
      <w:tr w:rsidR="00B474DF" w:rsidRPr="00814868" w14:paraId="44207FCA" w14:textId="77777777" w:rsidTr="00A05687">
        <w:tc>
          <w:tcPr>
            <w:tcW w:w="1240" w:type="dxa"/>
            <w:vMerge w:val="restart"/>
          </w:tcPr>
          <w:p w14:paraId="3081A439" w14:textId="77777777" w:rsidR="00B474DF" w:rsidRPr="00814868" w:rsidRDefault="00B474DF" w:rsidP="00A05687">
            <w:pPr>
              <w:jc w:val="both"/>
              <w:rPr>
                <w:sz w:val="20"/>
                <w:szCs w:val="20"/>
              </w:rPr>
            </w:pPr>
          </w:p>
        </w:tc>
        <w:tc>
          <w:tcPr>
            <w:tcW w:w="1115" w:type="dxa"/>
          </w:tcPr>
          <w:p w14:paraId="7885E031"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42F6AE90" w14:textId="77777777" w:rsidR="00B474DF" w:rsidRPr="00814868" w:rsidRDefault="00B474DF" w:rsidP="00A05687">
            <w:pPr>
              <w:jc w:val="both"/>
              <w:rPr>
                <w:sz w:val="20"/>
                <w:szCs w:val="20"/>
              </w:rPr>
            </w:pPr>
            <w:r w:rsidRPr="00814868">
              <w:rPr>
                <w:sz w:val="20"/>
                <w:szCs w:val="20"/>
              </w:rPr>
              <w:t>Disagree</w:t>
            </w:r>
          </w:p>
        </w:tc>
        <w:tc>
          <w:tcPr>
            <w:tcW w:w="1264" w:type="dxa"/>
          </w:tcPr>
          <w:p w14:paraId="0C93A069"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167D844F" w14:textId="77777777" w:rsidR="00B474DF" w:rsidRPr="00814868" w:rsidRDefault="00B474DF" w:rsidP="00A05687">
            <w:pPr>
              <w:jc w:val="both"/>
              <w:rPr>
                <w:sz w:val="20"/>
                <w:szCs w:val="20"/>
              </w:rPr>
            </w:pPr>
            <w:r w:rsidRPr="00814868">
              <w:rPr>
                <w:sz w:val="20"/>
                <w:szCs w:val="20"/>
              </w:rPr>
              <w:t>Neutral</w:t>
            </w:r>
          </w:p>
        </w:tc>
        <w:tc>
          <w:tcPr>
            <w:tcW w:w="1264" w:type="dxa"/>
          </w:tcPr>
          <w:p w14:paraId="68498BF6" w14:textId="77777777" w:rsidR="00B474DF" w:rsidRPr="00814868" w:rsidRDefault="00B474DF" w:rsidP="00A05687">
            <w:pPr>
              <w:jc w:val="both"/>
              <w:rPr>
                <w:sz w:val="20"/>
                <w:szCs w:val="20"/>
              </w:rPr>
            </w:pPr>
            <w:r w:rsidRPr="00814868">
              <w:rPr>
                <w:sz w:val="20"/>
                <w:szCs w:val="20"/>
              </w:rPr>
              <w:t>Somewhat Agree</w:t>
            </w:r>
          </w:p>
        </w:tc>
        <w:tc>
          <w:tcPr>
            <w:tcW w:w="904" w:type="dxa"/>
          </w:tcPr>
          <w:p w14:paraId="688B3E39" w14:textId="77777777" w:rsidR="00B474DF" w:rsidRPr="00814868" w:rsidRDefault="00B474DF" w:rsidP="00A05687">
            <w:pPr>
              <w:jc w:val="both"/>
              <w:rPr>
                <w:sz w:val="20"/>
                <w:szCs w:val="20"/>
              </w:rPr>
            </w:pPr>
            <w:r w:rsidRPr="00814868">
              <w:rPr>
                <w:sz w:val="20"/>
                <w:szCs w:val="20"/>
              </w:rPr>
              <w:t>Agree</w:t>
            </w:r>
          </w:p>
        </w:tc>
        <w:tc>
          <w:tcPr>
            <w:tcW w:w="1081" w:type="dxa"/>
          </w:tcPr>
          <w:p w14:paraId="40DEF317" w14:textId="77777777" w:rsidR="00B474DF" w:rsidRPr="00814868" w:rsidRDefault="00B474DF" w:rsidP="00A05687">
            <w:pPr>
              <w:jc w:val="both"/>
              <w:rPr>
                <w:sz w:val="20"/>
                <w:szCs w:val="20"/>
              </w:rPr>
            </w:pPr>
            <w:r w:rsidRPr="00814868">
              <w:rPr>
                <w:sz w:val="20"/>
                <w:szCs w:val="20"/>
              </w:rPr>
              <w:t>Strongly Agree</w:t>
            </w:r>
          </w:p>
        </w:tc>
      </w:tr>
      <w:tr w:rsidR="00B474DF" w:rsidRPr="00814868" w14:paraId="5CB204F5" w14:textId="77777777" w:rsidTr="00A05687">
        <w:tc>
          <w:tcPr>
            <w:tcW w:w="1240" w:type="dxa"/>
            <w:vMerge/>
          </w:tcPr>
          <w:p w14:paraId="2DD33855" w14:textId="77777777" w:rsidR="00B474DF" w:rsidRPr="00814868" w:rsidRDefault="00B474DF" w:rsidP="00A05687">
            <w:pPr>
              <w:jc w:val="center"/>
              <w:rPr>
                <w:sz w:val="20"/>
                <w:szCs w:val="20"/>
              </w:rPr>
            </w:pPr>
          </w:p>
        </w:tc>
        <w:tc>
          <w:tcPr>
            <w:tcW w:w="1115" w:type="dxa"/>
          </w:tcPr>
          <w:p w14:paraId="1B24E774" w14:textId="77777777" w:rsidR="00B474DF" w:rsidRPr="00814868" w:rsidRDefault="00B474DF" w:rsidP="00A05687">
            <w:pPr>
              <w:jc w:val="center"/>
              <w:rPr>
                <w:sz w:val="20"/>
                <w:szCs w:val="20"/>
              </w:rPr>
            </w:pPr>
            <w:r w:rsidRPr="00814868">
              <w:rPr>
                <w:sz w:val="20"/>
                <w:szCs w:val="20"/>
              </w:rPr>
              <w:t>1</w:t>
            </w:r>
          </w:p>
        </w:tc>
        <w:tc>
          <w:tcPr>
            <w:tcW w:w="1115" w:type="dxa"/>
          </w:tcPr>
          <w:p w14:paraId="71D0070F" w14:textId="77777777" w:rsidR="00B474DF" w:rsidRPr="00814868" w:rsidRDefault="00B474DF" w:rsidP="00A05687">
            <w:pPr>
              <w:jc w:val="center"/>
              <w:rPr>
                <w:sz w:val="20"/>
                <w:szCs w:val="20"/>
              </w:rPr>
            </w:pPr>
            <w:r w:rsidRPr="00814868">
              <w:rPr>
                <w:sz w:val="20"/>
                <w:szCs w:val="20"/>
              </w:rPr>
              <w:t>2</w:t>
            </w:r>
          </w:p>
        </w:tc>
        <w:tc>
          <w:tcPr>
            <w:tcW w:w="1264" w:type="dxa"/>
          </w:tcPr>
          <w:p w14:paraId="54ABB3F3" w14:textId="77777777" w:rsidR="00B474DF" w:rsidRPr="00814868" w:rsidRDefault="00B474DF" w:rsidP="00A05687">
            <w:pPr>
              <w:jc w:val="center"/>
              <w:rPr>
                <w:sz w:val="20"/>
                <w:szCs w:val="20"/>
              </w:rPr>
            </w:pPr>
            <w:r w:rsidRPr="00814868">
              <w:rPr>
                <w:sz w:val="20"/>
                <w:szCs w:val="20"/>
              </w:rPr>
              <w:t>3</w:t>
            </w:r>
          </w:p>
        </w:tc>
        <w:tc>
          <w:tcPr>
            <w:tcW w:w="1027" w:type="dxa"/>
          </w:tcPr>
          <w:p w14:paraId="5A234186" w14:textId="77777777" w:rsidR="00B474DF" w:rsidRPr="00814868" w:rsidRDefault="00B474DF" w:rsidP="00A05687">
            <w:pPr>
              <w:jc w:val="center"/>
              <w:rPr>
                <w:sz w:val="20"/>
                <w:szCs w:val="20"/>
              </w:rPr>
            </w:pPr>
            <w:r w:rsidRPr="00814868">
              <w:rPr>
                <w:sz w:val="20"/>
                <w:szCs w:val="20"/>
              </w:rPr>
              <w:t>4</w:t>
            </w:r>
          </w:p>
        </w:tc>
        <w:tc>
          <w:tcPr>
            <w:tcW w:w="1264" w:type="dxa"/>
          </w:tcPr>
          <w:p w14:paraId="1595A020" w14:textId="77777777" w:rsidR="00B474DF" w:rsidRPr="00814868" w:rsidRDefault="00B474DF" w:rsidP="00A05687">
            <w:pPr>
              <w:jc w:val="center"/>
              <w:rPr>
                <w:sz w:val="20"/>
                <w:szCs w:val="20"/>
              </w:rPr>
            </w:pPr>
            <w:r w:rsidRPr="00814868">
              <w:rPr>
                <w:sz w:val="20"/>
                <w:szCs w:val="20"/>
              </w:rPr>
              <w:t>5</w:t>
            </w:r>
          </w:p>
        </w:tc>
        <w:tc>
          <w:tcPr>
            <w:tcW w:w="904" w:type="dxa"/>
          </w:tcPr>
          <w:p w14:paraId="282CBB6D" w14:textId="77777777" w:rsidR="00B474DF" w:rsidRPr="00814868" w:rsidRDefault="00B474DF" w:rsidP="00A05687">
            <w:pPr>
              <w:jc w:val="center"/>
              <w:rPr>
                <w:sz w:val="20"/>
                <w:szCs w:val="20"/>
              </w:rPr>
            </w:pPr>
            <w:r w:rsidRPr="00814868">
              <w:rPr>
                <w:sz w:val="20"/>
                <w:szCs w:val="20"/>
              </w:rPr>
              <w:t>6</w:t>
            </w:r>
          </w:p>
        </w:tc>
        <w:tc>
          <w:tcPr>
            <w:tcW w:w="1081" w:type="dxa"/>
          </w:tcPr>
          <w:p w14:paraId="571F093B" w14:textId="77777777" w:rsidR="00B474DF" w:rsidRPr="00814868" w:rsidRDefault="00B474DF" w:rsidP="00A05687">
            <w:pPr>
              <w:jc w:val="center"/>
              <w:rPr>
                <w:sz w:val="20"/>
                <w:szCs w:val="20"/>
              </w:rPr>
            </w:pPr>
            <w:r w:rsidRPr="00814868">
              <w:rPr>
                <w:sz w:val="20"/>
                <w:szCs w:val="20"/>
              </w:rPr>
              <w:t>7</w:t>
            </w:r>
          </w:p>
        </w:tc>
      </w:tr>
      <w:tr w:rsidR="00B474DF" w:rsidRPr="00814868" w14:paraId="673B437F" w14:textId="77777777" w:rsidTr="00A05687">
        <w:tc>
          <w:tcPr>
            <w:tcW w:w="1240" w:type="dxa"/>
          </w:tcPr>
          <w:p w14:paraId="347513C1" w14:textId="77777777" w:rsidR="00B474DF" w:rsidRPr="00814868" w:rsidRDefault="00B474DF" w:rsidP="00A05687">
            <w:pPr>
              <w:jc w:val="center"/>
              <w:rPr>
                <w:sz w:val="20"/>
                <w:szCs w:val="20"/>
              </w:rPr>
            </w:pPr>
            <w:r w:rsidRPr="00814868">
              <w:rPr>
                <w:sz w:val="20"/>
                <w:szCs w:val="20"/>
              </w:rPr>
              <w:t>Statement 2</w:t>
            </w:r>
          </w:p>
        </w:tc>
        <w:tc>
          <w:tcPr>
            <w:tcW w:w="1115" w:type="dxa"/>
          </w:tcPr>
          <w:p w14:paraId="0A83AA6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782D22B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76996C2B"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76D7958B"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4790F34D"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1ED2A9E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12CD40C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67994F3A" w14:textId="77777777" w:rsidR="00B474DF" w:rsidRPr="00814868" w:rsidRDefault="00B474DF" w:rsidP="00B474DF">
      <w:pPr>
        <w:rPr>
          <w:sz w:val="20"/>
          <w:szCs w:val="20"/>
        </w:rPr>
      </w:pPr>
    </w:p>
    <w:p w14:paraId="7F815A14" w14:textId="77777777" w:rsidR="00B474DF" w:rsidRPr="00814868" w:rsidRDefault="00B474DF" w:rsidP="00B474DF">
      <w:pPr>
        <w:rPr>
          <w:sz w:val="20"/>
          <w:szCs w:val="20"/>
        </w:rPr>
      </w:pPr>
      <w:r w:rsidRPr="00814868">
        <w:rPr>
          <w:sz w:val="20"/>
          <w:szCs w:val="20"/>
        </w:rPr>
        <w:t>5)</w:t>
      </w:r>
    </w:p>
    <w:tbl>
      <w:tblPr>
        <w:tblStyle w:val="TableGrid"/>
        <w:tblW w:w="0" w:type="auto"/>
        <w:tblLook w:val="04A0" w:firstRow="1" w:lastRow="0" w:firstColumn="1" w:lastColumn="0" w:noHBand="0" w:noVBand="1"/>
      </w:tblPr>
      <w:tblGrid>
        <w:gridCol w:w="8488"/>
      </w:tblGrid>
      <w:tr w:rsidR="00B474DF" w:rsidRPr="00814868" w14:paraId="17380523" w14:textId="77777777" w:rsidTr="00A05687">
        <w:tc>
          <w:tcPr>
            <w:tcW w:w="9010" w:type="dxa"/>
          </w:tcPr>
          <w:p w14:paraId="2069B4B1"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1245B4DC"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4B884CD0" w14:textId="77777777" w:rsidTr="00A05687">
        <w:tc>
          <w:tcPr>
            <w:tcW w:w="9010" w:type="dxa"/>
          </w:tcPr>
          <w:p w14:paraId="5B29BF71" w14:textId="77777777" w:rsidR="00B474DF" w:rsidRPr="00814868" w:rsidRDefault="00B474DF" w:rsidP="00A05687">
            <w:pPr>
              <w:rPr>
                <w:sz w:val="20"/>
                <w:szCs w:val="20"/>
              </w:rPr>
            </w:pPr>
          </w:p>
          <w:p w14:paraId="6BA246F0" w14:textId="77777777" w:rsidR="00B474DF" w:rsidRPr="00814868" w:rsidRDefault="00B474DF" w:rsidP="00A05687">
            <w:pPr>
              <w:rPr>
                <w:sz w:val="20"/>
                <w:szCs w:val="20"/>
              </w:rPr>
            </w:pPr>
          </w:p>
        </w:tc>
      </w:tr>
    </w:tbl>
    <w:p w14:paraId="46F7A97E" w14:textId="77777777" w:rsidR="00B474DF" w:rsidRPr="00814868" w:rsidRDefault="00B474DF" w:rsidP="00B474DF">
      <w:pPr>
        <w:rPr>
          <w:sz w:val="20"/>
          <w:szCs w:val="20"/>
        </w:rPr>
      </w:pPr>
    </w:p>
    <w:p w14:paraId="262E3020" w14:textId="77777777" w:rsidR="00B474DF" w:rsidRPr="00814868" w:rsidRDefault="00B474DF" w:rsidP="00B474DF">
      <w:pPr>
        <w:rPr>
          <w:sz w:val="20"/>
          <w:szCs w:val="20"/>
        </w:rPr>
      </w:pPr>
    </w:p>
    <w:p w14:paraId="54F8FDF0" w14:textId="77777777" w:rsidR="00B474DF" w:rsidRPr="00814868" w:rsidRDefault="00B474DF" w:rsidP="00B474DF">
      <w:pPr>
        <w:rPr>
          <w:sz w:val="20"/>
          <w:szCs w:val="20"/>
        </w:rPr>
      </w:pPr>
      <w:r w:rsidRPr="00814868">
        <w:rPr>
          <w:sz w:val="20"/>
          <w:szCs w:val="20"/>
        </w:rPr>
        <w:t>6)</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286C6BDC" w14:textId="77777777" w:rsidTr="00A05687">
        <w:tc>
          <w:tcPr>
            <w:tcW w:w="9010" w:type="dxa"/>
            <w:gridSpan w:val="8"/>
          </w:tcPr>
          <w:p w14:paraId="6F32B082" w14:textId="77777777" w:rsidR="00B474DF" w:rsidRPr="00814868" w:rsidRDefault="00B474DF" w:rsidP="00A05687">
            <w:pPr>
              <w:rPr>
                <w:sz w:val="20"/>
                <w:szCs w:val="20"/>
              </w:rPr>
            </w:pPr>
            <w:r w:rsidRPr="00814868">
              <w:rPr>
                <w:sz w:val="20"/>
                <w:szCs w:val="20"/>
              </w:rPr>
              <w:t>Statement 3: From the scoping review footwear for clinical interventions in childhood was categorised into groupings dependent on their intended therapeutic role.</w:t>
            </w:r>
          </w:p>
          <w:p w14:paraId="06AA60A5" w14:textId="77777777" w:rsidR="00B474DF" w:rsidRPr="00814868" w:rsidRDefault="00B474DF" w:rsidP="00A05687">
            <w:pPr>
              <w:rPr>
                <w:sz w:val="20"/>
                <w:szCs w:val="20"/>
              </w:rPr>
            </w:pPr>
          </w:p>
          <w:p w14:paraId="514A3F54" w14:textId="77777777" w:rsidR="00B474DF" w:rsidRPr="00814868" w:rsidRDefault="00B474DF" w:rsidP="00A05687">
            <w:pPr>
              <w:rPr>
                <w:sz w:val="20"/>
                <w:szCs w:val="20"/>
              </w:rPr>
            </w:pPr>
            <w:r w:rsidRPr="00814868">
              <w:rPr>
                <w:sz w:val="20"/>
                <w:szCs w:val="20"/>
              </w:rPr>
              <w:t>Please rank your agreement for this approach to categorise clinical footwear interventions.*</w:t>
            </w:r>
          </w:p>
        </w:tc>
      </w:tr>
      <w:tr w:rsidR="00B474DF" w:rsidRPr="00814868" w14:paraId="73ADEE4E" w14:textId="77777777" w:rsidTr="00A05687">
        <w:tc>
          <w:tcPr>
            <w:tcW w:w="1240" w:type="dxa"/>
            <w:vMerge w:val="restart"/>
          </w:tcPr>
          <w:p w14:paraId="62729170" w14:textId="77777777" w:rsidR="00B474DF" w:rsidRPr="00814868" w:rsidRDefault="00B474DF" w:rsidP="00A05687">
            <w:pPr>
              <w:jc w:val="both"/>
              <w:rPr>
                <w:sz w:val="20"/>
                <w:szCs w:val="20"/>
              </w:rPr>
            </w:pPr>
          </w:p>
        </w:tc>
        <w:tc>
          <w:tcPr>
            <w:tcW w:w="1115" w:type="dxa"/>
          </w:tcPr>
          <w:p w14:paraId="60427091"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6FE566AE" w14:textId="77777777" w:rsidR="00B474DF" w:rsidRPr="00814868" w:rsidRDefault="00B474DF" w:rsidP="00A05687">
            <w:pPr>
              <w:jc w:val="both"/>
              <w:rPr>
                <w:sz w:val="20"/>
                <w:szCs w:val="20"/>
              </w:rPr>
            </w:pPr>
            <w:r w:rsidRPr="00814868">
              <w:rPr>
                <w:sz w:val="20"/>
                <w:szCs w:val="20"/>
              </w:rPr>
              <w:t>Disagree</w:t>
            </w:r>
          </w:p>
        </w:tc>
        <w:tc>
          <w:tcPr>
            <w:tcW w:w="1264" w:type="dxa"/>
          </w:tcPr>
          <w:p w14:paraId="4EA112A7"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14556ACF" w14:textId="77777777" w:rsidR="00B474DF" w:rsidRPr="00814868" w:rsidRDefault="00B474DF" w:rsidP="00A05687">
            <w:pPr>
              <w:jc w:val="both"/>
              <w:rPr>
                <w:sz w:val="20"/>
                <w:szCs w:val="20"/>
              </w:rPr>
            </w:pPr>
            <w:r w:rsidRPr="00814868">
              <w:rPr>
                <w:sz w:val="20"/>
                <w:szCs w:val="20"/>
              </w:rPr>
              <w:t>Neutral</w:t>
            </w:r>
          </w:p>
        </w:tc>
        <w:tc>
          <w:tcPr>
            <w:tcW w:w="1264" w:type="dxa"/>
          </w:tcPr>
          <w:p w14:paraId="2BEF4E62" w14:textId="77777777" w:rsidR="00B474DF" w:rsidRPr="00814868" w:rsidRDefault="00B474DF" w:rsidP="00A05687">
            <w:pPr>
              <w:jc w:val="both"/>
              <w:rPr>
                <w:sz w:val="20"/>
                <w:szCs w:val="20"/>
              </w:rPr>
            </w:pPr>
            <w:r w:rsidRPr="00814868">
              <w:rPr>
                <w:sz w:val="20"/>
                <w:szCs w:val="20"/>
              </w:rPr>
              <w:t>Somewhat Agree</w:t>
            </w:r>
          </w:p>
        </w:tc>
        <w:tc>
          <w:tcPr>
            <w:tcW w:w="904" w:type="dxa"/>
          </w:tcPr>
          <w:p w14:paraId="169ECE82" w14:textId="77777777" w:rsidR="00B474DF" w:rsidRPr="00814868" w:rsidRDefault="00B474DF" w:rsidP="00A05687">
            <w:pPr>
              <w:jc w:val="both"/>
              <w:rPr>
                <w:sz w:val="20"/>
                <w:szCs w:val="20"/>
              </w:rPr>
            </w:pPr>
            <w:r w:rsidRPr="00814868">
              <w:rPr>
                <w:sz w:val="20"/>
                <w:szCs w:val="20"/>
              </w:rPr>
              <w:t>Agree</w:t>
            </w:r>
          </w:p>
        </w:tc>
        <w:tc>
          <w:tcPr>
            <w:tcW w:w="1081" w:type="dxa"/>
          </w:tcPr>
          <w:p w14:paraId="656520F3" w14:textId="77777777" w:rsidR="00B474DF" w:rsidRPr="00814868" w:rsidRDefault="00B474DF" w:rsidP="00A05687">
            <w:pPr>
              <w:jc w:val="both"/>
              <w:rPr>
                <w:sz w:val="20"/>
                <w:szCs w:val="20"/>
              </w:rPr>
            </w:pPr>
            <w:r w:rsidRPr="00814868">
              <w:rPr>
                <w:sz w:val="20"/>
                <w:szCs w:val="20"/>
              </w:rPr>
              <w:t>Strongly Agree</w:t>
            </w:r>
          </w:p>
        </w:tc>
      </w:tr>
      <w:tr w:rsidR="00B474DF" w:rsidRPr="00814868" w14:paraId="193B41FC" w14:textId="77777777" w:rsidTr="00A05687">
        <w:tc>
          <w:tcPr>
            <w:tcW w:w="1240" w:type="dxa"/>
            <w:vMerge/>
          </w:tcPr>
          <w:p w14:paraId="729C12FB" w14:textId="77777777" w:rsidR="00B474DF" w:rsidRPr="00814868" w:rsidRDefault="00B474DF" w:rsidP="00A05687">
            <w:pPr>
              <w:jc w:val="center"/>
              <w:rPr>
                <w:sz w:val="20"/>
                <w:szCs w:val="20"/>
              </w:rPr>
            </w:pPr>
          </w:p>
        </w:tc>
        <w:tc>
          <w:tcPr>
            <w:tcW w:w="1115" w:type="dxa"/>
          </w:tcPr>
          <w:p w14:paraId="68910FB5" w14:textId="77777777" w:rsidR="00B474DF" w:rsidRPr="00814868" w:rsidRDefault="00B474DF" w:rsidP="00A05687">
            <w:pPr>
              <w:jc w:val="center"/>
              <w:rPr>
                <w:sz w:val="20"/>
                <w:szCs w:val="20"/>
              </w:rPr>
            </w:pPr>
            <w:r w:rsidRPr="00814868">
              <w:rPr>
                <w:sz w:val="20"/>
                <w:szCs w:val="20"/>
              </w:rPr>
              <w:t>1</w:t>
            </w:r>
          </w:p>
        </w:tc>
        <w:tc>
          <w:tcPr>
            <w:tcW w:w="1115" w:type="dxa"/>
          </w:tcPr>
          <w:p w14:paraId="20147B95" w14:textId="77777777" w:rsidR="00B474DF" w:rsidRPr="00814868" w:rsidRDefault="00B474DF" w:rsidP="00A05687">
            <w:pPr>
              <w:jc w:val="center"/>
              <w:rPr>
                <w:sz w:val="20"/>
                <w:szCs w:val="20"/>
              </w:rPr>
            </w:pPr>
            <w:r w:rsidRPr="00814868">
              <w:rPr>
                <w:sz w:val="20"/>
                <w:szCs w:val="20"/>
              </w:rPr>
              <w:t>2</w:t>
            </w:r>
          </w:p>
        </w:tc>
        <w:tc>
          <w:tcPr>
            <w:tcW w:w="1264" w:type="dxa"/>
          </w:tcPr>
          <w:p w14:paraId="4CD5BB06" w14:textId="77777777" w:rsidR="00B474DF" w:rsidRPr="00814868" w:rsidRDefault="00B474DF" w:rsidP="00A05687">
            <w:pPr>
              <w:jc w:val="center"/>
              <w:rPr>
                <w:sz w:val="20"/>
                <w:szCs w:val="20"/>
              </w:rPr>
            </w:pPr>
            <w:r w:rsidRPr="00814868">
              <w:rPr>
                <w:sz w:val="20"/>
                <w:szCs w:val="20"/>
              </w:rPr>
              <w:t>3</w:t>
            </w:r>
          </w:p>
        </w:tc>
        <w:tc>
          <w:tcPr>
            <w:tcW w:w="1027" w:type="dxa"/>
          </w:tcPr>
          <w:p w14:paraId="3E74C25A" w14:textId="77777777" w:rsidR="00B474DF" w:rsidRPr="00814868" w:rsidRDefault="00B474DF" w:rsidP="00A05687">
            <w:pPr>
              <w:jc w:val="center"/>
              <w:rPr>
                <w:sz w:val="20"/>
                <w:szCs w:val="20"/>
              </w:rPr>
            </w:pPr>
            <w:r w:rsidRPr="00814868">
              <w:rPr>
                <w:sz w:val="20"/>
                <w:szCs w:val="20"/>
              </w:rPr>
              <w:t>4</w:t>
            </w:r>
          </w:p>
        </w:tc>
        <w:tc>
          <w:tcPr>
            <w:tcW w:w="1264" w:type="dxa"/>
          </w:tcPr>
          <w:p w14:paraId="2050C320" w14:textId="77777777" w:rsidR="00B474DF" w:rsidRPr="00814868" w:rsidRDefault="00B474DF" w:rsidP="00A05687">
            <w:pPr>
              <w:jc w:val="center"/>
              <w:rPr>
                <w:sz w:val="20"/>
                <w:szCs w:val="20"/>
              </w:rPr>
            </w:pPr>
            <w:r w:rsidRPr="00814868">
              <w:rPr>
                <w:sz w:val="20"/>
                <w:szCs w:val="20"/>
              </w:rPr>
              <w:t>5</w:t>
            </w:r>
          </w:p>
        </w:tc>
        <w:tc>
          <w:tcPr>
            <w:tcW w:w="904" w:type="dxa"/>
          </w:tcPr>
          <w:p w14:paraId="555A6097" w14:textId="77777777" w:rsidR="00B474DF" w:rsidRPr="00814868" w:rsidRDefault="00B474DF" w:rsidP="00A05687">
            <w:pPr>
              <w:jc w:val="center"/>
              <w:rPr>
                <w:sz w:val="20"/>
                <w:szCs w:val="20"/>
              </w:rPr>
            </w:pPr>
            <w:r w:rsidRPr="00814868">
              <w:rPr>
                <w:sz w:val="20"/>
                <w:szCs w:val="20"/>
              </w:rPr>
              <w:t>6</w:t>
            </w:r>
          </w:p>
        </w:tc>
        <w:tc>
          <w:tcPr>
            <w:tcW w:w="1081" w:type="dxa"/>
          </w:tcPr>
          <w:p w14:paraId="07386304" w14:textId="77777777" w:rsidR="00B474DF" w:rsidRPr="00814868" w:rsidRDefault="00B474DF" w:rsidP="00A05687">
            <w:pPr>
              <w:jc w:val="center"/>
              <w:rPr>
                <w:sz w:val="20"/>
                <w:szCs w:val="20"/>
              </w:rPr>
            </w:pPr>
            <w:r w:rsidRPr="00814868">
              <w:rPr>
                <w:sz w:val="20"/>
                <w:szCs w:val="20"/>
              </w:rPr>
              <w:t>7</w:t>
            </w:r>
          </w:p>
        </w:tc>
      </w:tr>
      <w:tr w:rsidR="00B474DF" w:rsidRPr="00814868" w14:paraId="6E6BE2E4" w14:textId="77777777" w:rsidTr="00A05687">
        <w:tc>
          <w:tcPr>
            <w:tcW w:w="1240" w:type="dxa"/>
          </w:tcPr>
          <w:p w14:paraId="115F1680" w14:textId="77777777" w:rsidR="00B474DF" w:rsidRPr="00814868" w:rsidRDefault="00B474DF" w:rsidP="00A05687">
            <w:pPr>
              <w:jc w:val="center"/>
              <w:rPr>
                <w:sz w:val="20"/>
                <w:szCs w:val="20"/>
              </w:rPr>
            </w:pPr>
            <w:r w:rsidRPr="00814868">
              <w:rPr>
                <w:sz w:val="20"/>
                <w:szCs w:val="20"/>
              </w:rPr>
              <w:t>Statement 3</w:t>
            </w:r>
          </w:p>
        </w:tc>
        <w:tc>
          <w:tcPr>
            <w:tcW w:w="1115" w:type="dxa"/>
          </w:tcPr>
          <w:p w14:paraId="07EED79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70D159F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2A75A66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7E7DD4D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3C5B665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19720BD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473C469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3BEC4A33" w14:textId="77777777" w:rsidR="00B474DF" w:rsidRPr="00814868" w:rsidRDefault="00B474DF" w:rsidP="00B474DF">
      <w:pPr>
        <w:rPr>
          <w:sz w:val="20"/>
          <w:szCs w:val="20"/>
        </w:rPr>
      </w:pPr>
    </w:p>
    <w:p w14:paraId="72E76CA7" w14:textId="77777777" w:rsidR="00B474DF" w:rsidRPr="00814868" w:rsidRDefault="00B474DF" w:rsidP="00B474DF">
      <w:pPr>
        <w:rPr>
          <w:sz w:val="20"/>
          <w:szCs w:val="20"/>
        </w:rPr>
      </w:pPr>
      <w:r w:rsidRPr="00814868">
        <w:rPr>
          <w:sz w:val="20"/>
          <w:szCs w:val="20"/>
        </w:rPr>
        <w:t>7)</w:t>
      </w:r>
    </w:p>
    <w:tbl>
      <w:tblPr>
        <w:tblStyle w:val="TableGrid"/>
        <w:tblW w:w="0" w:type="auto"/>
        <w:tblLook w:val="04A0" w:firstRow="1" w:lastRow="0" w:firstColumn="1" w:lastColumn="0" w:noHBand="0" w:noVBand="1"/>
      </w:tblPr>
      <w:tblGrid>
        <w:gridCol w:w="8488"/>
      </w:tblGrid>
      <w:tr w:rsidR="00B474DF" w:rsidRPr="00814868" w14:paraId="4A5EAE6E" w14:textId="77777777" w:rsidTr="00A05687">
        <w:tc>
          <w:tcPr>
            <w:tcW w:w="9010" w:type="dxa"/>
          </w:tcPr>
          <w:p w14:paraId="3340329D" w14:textId="77777777" w:rsidR="00B474DF" w:rsidRPr="00814868" w:rsidRDefault="00B474DF" w:rsidP="00A05687">
            <w:pPr>
              <w:rPr>
                <w:sz w:val="20"/>
                <w:szCs w:val="20"/>
              </w:rPr>
            </w:pPr>
            <w:r w:rsidRPr="00814868">
              <w:rPr>
                <w:sz w:val="20"/>
                <w:szCs w:val="20"/>
              </w:rPr>
              <w:t>Please use this area to provide us with any further opinion on this method of categorisation. Do you feel this is relevant clinically; do you currently use a different term, would you change this now based on this information?</w:t>
            </w:r>
          </w:p>
          <w:p w14:paraId="40E272E6"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421A997F" w14:textId="77777777" w:rsidTr="00A05687">
        <w:tc>
          <w:tcPr>
            <w:tcW w:w="9010" w:type="dxa"/>
          </w:tcPr>
          <w:p w14:paraId="2D5699BD" w14:textId="77777777" w:rsidR="00B474DF" w:rsidRPr="00814868" w:rsidRDefault="00B474DF" w:rsidP="00A05687">
            <w:pPr>
              <w:rPr>
                <w:sz w:val="20"/>
                <w:szCs w:val="20"/>
              </w:rPr>
            </w:pPr>
          </w:p>
          <w:p w14:paraId="6E54B116" w14:textId="77777777" w:rsidR="00B474DF" w:rsidRPr="00814868" w:rsidRDefault="00B474DF" w:rsidP="00A05687">
            <w:pPr>
              <w:rPr>
                <w:sz w:val="20"/>
                <w:szCs w:val="20"/>
              </w:rPr>
            </w:pPr>
          </w:p>
        </w:tc>
      </w:tr>
    </w:tbl>
    <w:p w14:paraId="117F6466" w14:textId="77777777" w:rsidR="00B474DF" w:rsidRPr="00814868" w:rsidRDefault="00B474DF" w:rsidP="00B474DF">
      <w:pPr>
        <w:rPr>
          <w:sz w:val="20"/>
          <w:szCs w:val="20"/>
        </w:rPr>
      </w:pPr>
    </w:p>
    <w:p w14:paraId="54FBD915" w14:textId="77777777" w:rsidR="00B474DF" w:rsidRPr="00814868" w:rsidRDefault="00B474DF" w:rsidP="00B474DF">
      <w:pPr>
        <w:rPr>
          <w:sz w:val="20"/>
          <w:szCs w:val="20"/>
        </w:rPr>
      </w:pPr>
    </w:p>
    <w:p w14:paraId="5CC3EEB1" w14:textId="77777777" w:rsidR="00B474DF" w:rsidRPr="00814868" w:rsidRDefault="00B474DF" w:rsidP="00B474DF">
      <w:pPr>
        <w:rPr>
          <w:sz w:val="20"/>
          <w:szCs w:val="20"/>
        </w:rPr>
      </w:pPr>
    </w:p>
    <w:p w14:paraId="63A8E400" w14:textId="77777777" w:rsidR="00B474DF" w:rsidRPr="00814868" w:rsidRDefault="00B474DF" w:rsidP="00B474DF">
      <w:pPr>
        <w:rPr>
          <w:sz w:val="20"/>
          <w:szCs w:val="20"/>
        </w:rPr>
      </w:pPr>
      <w:r w:rsidRPr="00814868">
        <w:rPr>
          <w:sz w:val="20"/>
          <w:szCs w:val="20"/>
        </w:rPr>
        <w:t>8)</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78000E68" w14:textId="77777777" w:rsidTr="00A05687">
        <w:tc>
          <w:tcPr>
            <w:tcW w:w="9010" w:type="dxa"/>
            <w:gridSpan w:val="8"/>
          </w:tcPr>
          <w:p w14:paraId="613FBCD3" w14:textId="77777777" w:rsidR="00B474DF" w:rsidRPr="00814868" w:rsidRDefault="00B474DF" w:rsidP="00A05687">
            <w:pPr>
              <w:rPr>
                <w:sz w:val="20"/>
                <w:szCs w:val="20"/>
              </w:rPr>
            </w:pPr>
            <w:r w:rsidRPr="00814868">
              <w:rPr>
                <w:sz w:val="20"/>
                <w:szCs w:val="20"/>
              </w:rPr>
              <w:t xml:space="preserve">Statement 4: From the scoping review, the following definition was given for the corrective footwear grouping: </w:t>
            </w:r>
          </w:p>
          <w:p w14:paraId="653BC8E9" w14:textId="77777777" w:rsidR="00B474DF" w:rsidRPr="00814868" w:rsidRDefault="00B474DF" w:rsidP="00A05687">
            <w:pPr>
              <w:rPr>
                <w:sz w:val="20"/>
                <w:szCs w:val="20"/>
              </w:rPr>
            </w:pPr>
          </w:p>
          <w:p w14:paraId="41977FD1" w14:textId="77777777" w:rsidR="00B474DF" w:rsidRPr="00814868" w:rsidRDefault="00B474DF" w:rsidP="00A05687">
            <w:pPr>
              <w:rPr>
                <w:sz w:val="20"/>
                <w:szCs w:val="20"/>
              </w:rPr>
            </w:pPr>
            <w:r w:rsidRPr="00814868">
              <w:rPr>
                <w:sz w:val="20"/>
                <w:szCs w:val="20"/>
              </w:rPr>
              <w:t>Corrective footwear is children’s therapeutic footwear that is designed to bring about the correction of congenital skeletal lower limb alignment.</w:t>
            </w:r>
          </w:p>
          <w:p w14:paraId="6C0F415A" w14:textId="77777777" w:rsidR="00B474DF" w:rsidRPr="00814868" w:rsidRDefault="00B474DF" w:rsidP="00A05687">
            <w:pPr>
              <w:rPr>
                <w:sz w:val="20"/>
                <w:szCs w:val="20"/>
              </w:rPr>
            </w:pPr>
          </w:p>
          <w:p w14:paraId="204AFE07" w14:textId="77777777" w:rsidR="00B474DF" w:rsidRPr="00814868" w:rsidRDefault="00B474DF" w:rsidP="00A05687">
            <w:pPr>
              <w:rPr>
                <w:sz w:val="20"/>
                <w:szCs w:val="20"/>
              </w:rPr>
            </w:pPr>
            <w:r w:rsidRPr="00814868">
              <w:rPr>
                <w:sz w:val="20"/>
                <w:szCs w:val="20"/>
              </w:rPr>
              <w:t>Please rank your agreement with this definition:*</w:t>
            </w:r>
          </w:p>
        </w:tc>
      </w:tr>
      <w:tr w:rsidR="00B474DF" w:rsidRPr="00814868" w14:paraId="72F9CC06" w14:textId="77777777" w:rsidTr="00A05687">
        <w:tc>
          <w:tcPr>
            <w:tcW w:w="1240" w:type="dxa"/>
            <w:vMerge w:val="restart"/>
          </w:tcPr>
          <w:p w14:paraId="3535B101" w14:textId="77777777" w:rsidR="00B474DF" w:rsidRPr="00814868" w:rsidRDefault="00B474DF" w:rsidP="00A05687">
            <w:pPr>
              <w:jc w:val="both"/>
              <w:rPr>
                <w:sz w:val="20"/>
                <w:szCs w:val="20"/>
              </w:rPr>
            </w:pPr>
          </w:p>
        </w:tc>
        <w:tc>
          <w:tcPr>
            <w:tcW w:w="1115" w:type="dxa"/>
          </w:tcPr>
          <w:p w14:paraId="67D44BB4"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56691826" w14:textId="77777777" w:rsidR="00B474DF" w:rsidRPr="00814868" w:rsidRDefault="00B474DF" w:rsidP="00A05687">
            <w:pPr>
              <w:jc w:val="both"/>
              <w:rPr>
                <w:sz w:val="20"/>
                <w:szCs w:val="20"/>
              </w:rPr>
            </w:pPr>
            <w:r w:rsidRPr="00814868">
              <w:rPr>
                <w:sz w:val="20"/>
                <w:szCs w:val="20"/>
              </w:rPr>
              <w:t>Disagree</w:t>
            </w:r>
          </w:p>
        </w:tc>
        <w:tc>
          <w:tcPr>
            <w:tcW w:w="1264" w:type="dxa"/>
          </w:tcPr>
          <w:p w14:paraId="18D048E4"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09891990" w14:textId="77777777" w:rsidR="00B474DF" w:rsidRPr="00814868" w:rsidRDefault="00B474DF" w:rsidP="00A05687">
            <w:pPr>
              <w:jc w:val="both"/>
              <w:rPr>
                <w:sz w:val="20"/>
                <w:szCs w:val="20"/>
              </w:rPr>
            </w:pPr>
            <w:r w:rsidRPr="00814868">
              <w:rPr>
                <w:sz w:val="20"/>
                <w:szCs w:val="20"/>
              </w:rPr>
              <w:t>Neutral</w:t>
            </w:r>
          </w:p>
        </w:tc>
        <w:tc>
          <w:tcPr>
            <w:tcW w:w="1264" w:type="dxa"/>
          </w:tcPr>
          <w:p w14:paraId="6BA66EC5" w14:textId="77777777" w:rsidR="00B474DF" w:rsidRPr="00814868" w:rsidRDefault="00B474DF" w:rsidP="00A05687">
            <w:pPr>
              <w:jc w:val="both"/>
              <w:rPr>
                <w:sz w:val="20"/>
                <w:szCs w:val="20"/>
              </w:rPr>
            </w:pPr>
            <w:r w:rsidRPr="00814868">
              <w:rPr>
                <w:sz w:val="20"/>
                <w:szCs w:val="20"/>
              </w:rPr>
              <w:t>Somewhat Agree</w:t>
            </w:r>
          </w:p>
        </w:tc>
        <w:tc>
          <w:tcPr>
            <w:tcW w:w="904" w:type="dxa"/>
          </w:tcPr>
          <w:p w14:paraId="6AF46404" w14:textId="77777777" w:rsidR="00B474DF" w:rsidRPr="00814868" w:rsidRDefault="00B474DF" w:rsidP="00A05687">
            <w:pPr>
              <w:jc w:val="both"/>
              <w:rPr>
                <w:sz w:val="20"/>
                <w:szCs w:val="20"/>
              </w:rPr>
            </w:pPr>
            <w:r w:rsidRPr="00814868">
              <w:rPr>
                <w:sz w:val="20"/>
                <w:szCs w:val="20"/>
              </w:rPr>
              <w:t>Agree</w:t>
            </w:r>
          </w:p>
        </w:tc>
        <w:tc>
          <w:tcPr>
            <w:tcW w:w="1081" w:type="dxa"/>
          </w:tcPr>
          <w:p w14:paraId="3CADCF63" w14:textId="77777777" w:rsidR="00B474DF" w:rsidRPr="00814868" w:rsidRDefault="00B474DF" w:rsidP="00A05687">
            <w:pPr>
              <w:jc w:val="both"/>
              <w:rPr>
                <w:sz w:val="20"/>
                <w:szCs w:val="20"/>
              </w:rPr>
            </w:pPr>
            <w:r w:rsidRPr="00814868">
              <w:rPr>
                <w:sz w:val="20"/>
                <w:szCs w:val="20"/>
              </w:rPr>
              <w:t>Strongly Agree</w:t>
            </w:r>
          </w:p>
        </w:tc>
      </w:tr>
      <w:tr w:rsidR="00B474DF" w:rsidRPr="00814868" w14:paraId="71995B79" w14:textId="77777777" w:rsidTr="00A05687">
        <w:tc>
          <w:tcPr>
            <w:tcW w:w="1240" w:type="dxa"/>
            <w:vMerge/>
          </w:tcPr>
          <w:p w14:paraId="7414F1D2" w14:textId="77777777" w:rsidR="00B474DF" w:rsidRPr="00814868" w:rsidRDefault="00B474DF" w:rsidP="00A05687">
            <w:pPr>
              <w:jc w:val="center"/>
              <w:rPr>
                <w:sz w:val="20"/>
                <w:szCs w:val="20"/>
              </w:rPr>
            </w:pPr>
          </w:p>
        </w:tc>
        <w:tc>
          <w:tcPr>
            <w:tcW w:w="1115" w:type="dxa"/>
          </w:tcPr>
          <w:p w14:paraId="628DF801" w14:textId="77777777" w:rsidR="00B474DF" w:rsidRPr="00814868" w:rsidRDefault="00B474DF" w:rsidP="00A05687">
            <w:pPr>
              <w:jc w:val="center"/>
              <w:rPr>
                <w:sz w:val="20"/>
                <w:szCs w:val="20"/>
              </w:rPr>
            </w:pPr>
            <w:r w:rsidRPr="00814868">
              <w:rPr>
                <w:sz w:val="20"/>
                <w:szCs w:val="20"/>
              </w:rPr>
              <w:t>1</w:t>
            </w:r>
          </w:p>
        </w:tc>
        <w:tc>
          <w:tcPr>
            <w:tcW w:w="1115" w:type="dxa"/>
          </w:tcPr>
          <w:p w14:paraId="7B701BCC" w14:textId="77777777" w:rsidR="00B474DF" w:rsidRPr="00814868" w:rsidRDefault="00B474DF" w:rsidP="00A05687">
            <w:pPr>
              <w:jc w:val="center"/>
              <w:rPr>
                <w:sz w:val="20"/>
                <w:szCs w:val="20"/>
              </w:rPr>
            </w:pPr>
            <w:r w:rsidRPr="00814868">
              <w:rPr>
                <w:sz w:val="20"/>
                <w:szCs w:val="20"/>
              </w:rPr>
              <w:t>2</w:t>
            </w:r>
          </w:p>
        </w:tc>
        <w:tc>
          <w:tcPr>
            <w:tcW w:w="1264" w:type="dxa"/>
          </w:tcPr>
          <w:p w14:paraId="16E74E5C" w14:textId="77777777" w:rsidR="00B474DF" w:rsidRPr="00814868" w:rsidRDefault="00B474DF" w:rsidP="00A05687">
            <w:pPr>
              <w:jc w:val="center"/>
              <w:rPr>
                <w:sz w:val="20"/>
                <w:szCs w:val="20"/>
              </w:rPr>
            </w:pPr>
            <w:r w:rsidRPr="00814868">
              <w:rPr>
                <w:sz w:val="20"/>
                <w:szCs w:val="20"/>
              </w:rPr>
              <w:t>3</w:t>
            </w:r>
          </w:p>
        </w:tc>
        <w:tc>
          <w:tcPr>
            <w:tcW w:w="1027" w:type="dxa"/>
          </w:tcPr>
          <w:p w14:paraId="42B5CC9B" w14:textId="77777777" w:rsidR="00B474DF" w:rsidRPr="00814868" w:rsidRDefault="00B474DF" w:rsidP="00A05687">
            <w:pPr>
              <w:jc w:val="center"/>
              <w:rPr>
                <w:sz w:val="20"/>
                <w:szCs w:val="20"/>
              </w:rPr>
            </w:pPr>
            <w:r w:rsidRPr="00814868">
              <w:rPr>
                <w:sz w:val="20"/>
                <w:szCs w:val="20"/>
              </w:rPr>
              <w:t>4</w:t>
            </w:r>
          </w:p>
        </w:tc>
        <w:tc>
          <w:tcPr>
            <w:tcW w:w="1264" w:type="dxa"/>
          </w:tcPr>
          <w:p w14:paraId="53771E17" w14:textId="77777777" w:rsidR="00B474DF" w:rsidRPr="00814868" w:rsidRDefault="00B474DF" w:rsidP="00A05687">
            <w:pPr>
              <w:jc w:val="center"/>
              <w:rPr>
                <w:sz w:val="20"/>
                <w:szCs w:val="20"/>
              </w:rPr>
            </w:pPr>
            <w:r w:rsidRPr="00814868">
              <w:rPr>
                <w:sz w:val="20"/>
                <w:szCs w:val="20"/>
              </w:rPr>
              <w:t>5</w:t>
            </w:r>
          </w:p>
        </w:tc>
        <w:tc>
          <w:tcPr>
            <w:tcW w:w="904" w:type="dxa"/>
          </w:tcPr>
          <w:p w14:paraId="1BCA32A6" w14:textId="77777777" w:rsidR="00B474DF" w:rsidRPr="00814868" w:rsidRDefault="00B474DF" w:rsidP="00A05687">
            <w:pPr>
              <w:jc w:val="center"/>
              <w:rPr>
                <w:sz w:val="20"/>
                <w:szCs w:val="20"/>
              </w:rPr>
            </w:pPr>
            <w:r w:rsidRPr="00814868">
              <w:rPr>
                <w:sz w:val="20"/>
                <w:szCs w:val="20"/>
              </w:rPr>
              <w:t>6</w:t>
            </w:r>
          </w:p>
        </w:tc>
        <w:tc>
          <w:tcPr>
            <w:tcW w:w="1081" w:type="dxa"/>
          </w:tcPr>
          <w:p w14:paraId="3705B910" w14:textId="77777777" w:rsidR="00B474DF" w:rsidRPr="00814868" w:rsidRDefault="00B474DF" w:rsidP="00A05687">
            <w:pPr>
              <w:jc w:val="center"/>
              <w:rPr>
                <w:sz w:val="20"/>
                <w:szCs w:val="20"/>
              </w:rPr>
            </w:pPr>
            <w:r w:rsidRPr="00814868">
              <w:rPr>
                <w:sz w:val="20"/>
                <w:szCs w:val="20"/>
              </w:rPr>
              <w:t>7</w:t>
            </w:r>
          </w:p>
        </w:tc>
      </w:tr>
      <w:tr w:rsidR="00B474DF" w:rsidRPr="00814868" w14:paraId="66A5D637" w14:textId="77777777" w:rsidTr="00A05687">
        <w:tc>
          <w:tcPr>
            <w:tcW w:w="1240" w:type="dxa"/>
          </w:tcPr>
          <w:p w14:paraId="235727CC" w14:textId="77777777" w:rsidR="00B474DF" w:rsidRPr="00814868" w:rsidRDefault="00B474DF" w:rsidP="00A05687">
            <w:pPr>
              <w:jc w:val="center"/>
              <w:rPr>
                <w:sz w:val="20"/>
                <w:szCs w:val="20"/>
              </w:rPr>
            </w:pPr>
            <w:r w:rsidRPr="00814868">
              <w:rPr>
                <w:sz w:val="20"/>
                <w:szCs w:val="20"/>
              </w:rPr>
              <w:t>Statement 4</w:t>
            </w:r>
          </w:p>
        </w:tc>
        <w:tc>
          <w:tcPr>
            <w:tcW w:w="1115" w:type="dxa"/>
          </w:tcPr>
          <w:p w14:paraId="619E73E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16D0767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565DE3D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6AFA677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235F976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253FD7D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1D47CD9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0317F212" w14:textId="77777777" w:rsidR="00B474DF" w:rsidRPr="00814868" w:rsidRDefault="00B474DF" w:rsidP="00B474DF">
      <w:pPr>
        <w:rPr>
          <w:sz w:val="20"/>
          <w:szCs w:val="20"/>
        </w:rPr>
      </w:pPr>
    </w:p>
    <w:p w14:paraId="48AE5A34" w14:textId="77777777" w:rsidR="00B474DF" w:rsidRPr="00814868" w:rsidRDefault="00B474DF" w:rsidP="00B474DF">
      <w:pPr>
        <w:rPr>
          <w:sz w:val="20"/>
          <w:szCs w:val="20"/>
        </w:rPr>
      </w:pPr>
      <w:r w:rsidRPr="00814868">
        <w:rPr>
          <w:sz w:val="20"/>
          <w:szCs w:val="20"/>
        </w:rPr>
        <w:t>9)</w:t>
      </w:r>
    </w:p>
    <w:tbl>
      <w:tblPr>
        <w:tblStyle w:val="TableGrid"/>
        <w:tblW w:w="0" w:type="auto"/>
        <w:tblLook w:val="04A0" w:firstRow="1" w:lastRow="0" w:firstColumn="1" w:lastColumn="0" w:noHBand="0" w:noVBand="1"/>
      </w:tblPr>
      <w:tblGrid>
        <w:gridCol w:w="8488"/>
      </w:tblGrid>
      <w:tr w:rsidR="00B474DF" w:rsidRPr="00814868" w14:paraId="5760FF8D" w14:textId="77777777" w:rsidTr="00A05687">
        <w:tc>
          <w:tcPr>
            <w:tcW w:w="9010" w:type="dxa"/>
          </w:tcPr>
          <w:p w14:paraId="63C7698A"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7428AC25"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6C1EDDD0" w14:textId="77777777" w:rsidTr="00A05687">
        <w:tc>
          <w:tcPr>
            <w:tcW w:w="9010" w:type="dxa"/>
          </w:tcPr>
          <w:p w14:paraId="3F38A4A8" w14:textId="77777777" w:rsidR="00B474DF" w:rsidRPr="00814868" w:rsidRDefault="00B474DF" w:rsidP="00A05687">
            <w:pPr>
              <w:rPr>
                <w:sz w:val="20"/>
                <w:szCs w:val="20"/>
              </w:rPr>
            </w:pPr>
          </w:p>
          <w:p w14:paraId="7B11921A" w14:textId="77777777" w:rsidR="00B474DF" w:rsidRPr="00814868" w:rsidRDefault="00B474DF" w:rsidP="00A05687">
            <w:pPr>
              <w:rPr>
                <w:sz w:val="20"/>
                <w:szCs w:val="20"/>
              </w:rPr>
            </w:pPr>
          </w:p>
        </w:tc>
      </w:tr>
    </w:tbl>
    <w:p w14:paraId="773063D4" w14:textId="77777777" w:rsidR="00B474DF" w:rsidRPr="00814868" w:rsidRDefault="00B474DF" w:rsidP="00B474DF">
      <w:pPr>
        <w:rPr>
          <w:sz w:val="20"/>
          <w:szCs w:val="20"/>
        </w:rPr>
      </w:pPr>
    </w:p>
    <w:p w14:paraId="1672B22E" w14:textId="77777777" w:rsidR="00B474DF" w:rsidRPr="00814868" w:rsidRDefault="00B474DF" w:rsidP="00B474DF">
      <w:pPr>
        <w:rPr>
          <w:sz w:val="20"/>
          <w:szCs w:val="20"/>
        </w:rPr>
      </w:pPr>
    </w:p>
    <w:p w14:paraId="2E914BDD" w14:textId="77777777" w:rsidR="000E24E6" w:rsidRDefault="000E24E6" w:rsidP="00B474DF">
      <w:pPr>
        <w:rPr>
          <w:sz w:val="20"/>
          <w:szCs w:val="20"/>
        </w:rPr>
      </w:pPr>
    </w:p>
    <w:p w14:paraId="1552ABF5" w14:textId="77777777" w:rsidR="000E24E6" w:rsidRDefault="000E24E6" w:rsidP="00B474DF">
      <w:pPr>
        <w:rPr>
          <w:sz w:val="20"/>
          <w:szCs w:val="20"/>
        </w:rPr>
      </w:pPr>
    </w:p>
    <w:p w14:paraId="2EC7B068" w14:textId="77777777" w:rsidR="000E24E6" w:rsidRDefault="000E24E6" w:rsidP="00B474DF">
      <w:pPr>
        <w:rPr>
          <w:sz w:val="20"/>
          <w:szCs w:val="20"/>
        </w:rPr>
      </w:pPr>
    </w:p>
    <w:p w14:paraId="224AC3DA" w14:textId="77777777" w:rsidR="000E24E6" w:rsidRDefault="000E24E6" w:rsidP="00B474DF">
      <w:pPr>
        <w:rPr>
          <w:sz w:val="20"/>
          <w:szCs w:val="20"/>
        </w:rPr>
      </w:pPr>
    </w:p>
    <w:p w14:paraId="56A0E6B8" w14:textId="77777777" w:rsidR="000E24E6" w:rsidRDefault="000E24E6" w:rsidP="00B474DF">
      <w:pPr>
        <w:rPr>
          <w:sz w:val="20"/>
          <w:szCs w:val="20"/>
        </w:rPr>
      </w:pPr>
    </w:p>
    <w:p w14:paraId="618AD709" w14:textId="77777777" w:rsidR="000E24E6" w:rsidRDefault="000E24E6" w:rsidP="00B474DF">
      <w:pPr>
        <w:rPr>
          <w:sz w:val="20"/>
          <w:szCs w:val="20"/>
        </w:rPr>
      </w:pPr>
    </w:p>
    <w:p w14:paraId="0F57A27F" w14:textId="77777777" w:rsidR="000E24E6" w:rsidRDefault="000E24E6" w:rsidP="00B474DF">
      <w:pPr>
        <w:rPr>
          <w:sz w:val="20"/>
          <w:szCs w:val="20"/>
        </w:rPr>
      </w:pPr>
    </w:p>
    <w:p w14:paraId="47E6B8EE" w14:textId="77777777" w:rsidR="000E24E6" w:rsidRDefault="000E24E6" w:rsidP="00B474DF">
      <w:pPr>
        <w:rPr>
          <w:sz w:val="20"/>
          <w:szCs w:val="20"/>
        </w:rPr>
      </w:pPr>
    </w:p>
    <w:p w14:paraId="4348B0E2" w14:textId="77777777" w:rsidR="000E24E6" w:rsidRDefault="000E24E6" w:rsidP="00B474DF">
      <w:pPr>
        <w:rPr>
          <w:sz w:val="20"/>
          <w:szCs w:val="20"/>
        </w:rPr>
      </w:pPr>
    </w:p>
    <w:p w14:paraId="38D41488" w14:textId="77777777" w:rsidR="000E24E6" w:rsidRPr="00814868" w:rsidRDefault="000E24E6" w:rsidP="00B474DF">
      <w:pPr>
        <w:rPr>
          <w:sz w:val="20"/>
          <w:szCs w:val="20"/>
        </w:rPr>
      </w:pPr>
    </w:p>
    <w:p w14:paraId="492A536C" w14:textId="77777777" w:rsidR="00B474DF" w:rsidRPr="00814868" w:rsidRDefault="00B474DF" w:rsidP="00B474DF">
      <w:pPr>
        <w:rPr>
          <w:sz w:val="20"/>
          <w:szCs w:val="20"/>
        </w:rPr>
      </w:pPr>
      <w:r w:rsidRPr="00814868">
        <w:rPr>
          <w:sz w:val="20"/>
          <w:szCs w:val="20"/>
        </w:rPr>
        <w:t>10)</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619B72A9" w14:textId="77777777" w:rsidTr="00A05687">
        <w:tc>
          <w:tcPr>
            <w:tcW w:w="9010" w:type="dxa"/>
            <w:gridSpan w:val="8"/>
          </w:tcPr>
          <w:p w14:paraId="77CF1F5C" w14:textId="77777777" w:rsidR="00B474DF" w:rsidRPr="00814868" w:rsidRDefault="00B474DF" w:rsidP="00A05687">
            <w:pPr>
              <w:rPr>
                <w:sz w:val="20"/>
                <w:szCs w:val="20"/>
              </w:rPr>
            </w:pPr>
            <w:r w:rsidRPr="00814868">
              <w:rPr>
                <w:sz w:val="20"/>
                <w:szCs w:val="20"/>
              </w:rPr>
              <w:t xml:space="preserve">Statement 5: From the scoping review, the following definition was given for the accommodative footwear grouping: </w:t>
            </w:r>
          </w:p>
          <w:p w14:paraId="5FF3176A" w14:textId="77777777" w:rsidR="00B474DF" w:rsidRPr="00814868" w:rsidRDefault="00B474DF" w:rsidP="00A05687">
            <w:pPr>
              <w:rPr>
                <w:sz w:val="20"/>
                <w:szCs w:val="20"/>
              </w:rPr>
            </w:pPr>
          </w:p>
          <w:p w14:paraId="0BD61541" w14:textId="77777777" w:rsidR="00B474DF" w:rsidRPr="00814868" w:rsidRDefault="00B474DF" w:rsidP="00A05687">
            <w:pPr>
              <w:rPr>
                <w:sz w:val="20"/>
                <w:szCs w:val="20"/>
              </w:rPr>
            </w:pPr>
            <w:r w:rsidRPr="00814868">
              <w:rPr>
                <w:sz w:val="20"/>
                <w:szCs w:val="20"/>
              </w:rPr>
              <w:t>Accommodative footwear is children’s therapeutic footwear that is designed (modular or bespoke) to reduce compression, and shearing stresses on children’s foot deformities through dimensional matching of footwear upper, insole, and sole to that of the child’s foot.</w:t>
            </w:r>
          </w:p>
          <w:p w14:paraId="2EFA06A0" w14:textId="77777777" w:rsidR="00B474DF" w:rsidRPr="00814868" w:rsidRDefault="00B474DF" w:rsidP="00A05687">
            <w:pPr>
              <w:rPr>
                <w:sz w:val="20"/>
                <w:szCs w:val="20"/>
              </w:rPr>
            </w:pPr>
          </w:p>
          <w:p w14:paraId="48DD01D0" w14:textId="77777777" w:rsidR="00B474DF" w:rsidRPr="00814868" w:rsidRDefault="00B474DF" w:rsidP="00A05687">
            <w:pPr>
              <w:rPr>
                <w:sz w:val="20"/>
                <w:szCs w:val="20"/>
              </w:rPr>
            </w:pPr>
            <w:r w:rsidRPr="00814868">
              <w:rPr>
                <w:sz w:val="20"/>
                <w:szCs w:val="20"/>
              </w:rPr>
              <w:t>Please rank your agreement with this definition: *</w:t>
            </w:r>
          </w:p>
        </w:tc>
      </w:tr>
      <w:tr w:rsidR="00B474DF" w:rsidRPr="00814868" w14:paraId="756ABC00" w14:textId="77777777" w:rsidTr="00A05687">
        <w:tc>
          <w:tcPr>
            <w:tcW w:w="1240" w:type="dxa"/>
            <w:vMerge w:val="restart"/>
          </w:tcPr>
          <w:p w14:paraId="238A9F07" w14:textId="77777777" w:rsidR="00B474DF" w:rsidRPr="00814868" w:rsidRDefault="00B474DF" w:rsidP="00A05687">
            <w:pPr>
              <w:jc w:val="both"/>
              <w:rPr>
                <w:sz w:val="20"/>
                <w:szCs w:val="20"/>
              </w:rPr>
            </w:pPr>
          </w:p>
        </w:tc>
        <w:tc>
          <w:tcPr>
            <w:tcW w:w="1115" w:type="dxa"/>
          </w:tcPr>
          <w:p w14:paraId="18039D06"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5DAB9B9C" w14:textId="77777777" w:rsidR="00B474DF" w:rsidRPr="00814868" w:rsidRDefault="00B474DF" w:rsidP="00A05687">
            <w:pPr>
              <w:jc w:val="both"/>
              <w:rPr>
                <w:sz w:val="20"/>
                <w:szCs w:val="20"/>
              </w:rPr>
            </w:pPr>
            <w:r w:rsidRPr="00814868">
              <w:rPr>
                <w:sz w:val="20"/>
                <w:szCs w:val="20"/>
              </w:rPr>
              <w:t>Disagree</w:t>
            </w:r>
          </w:p>
        </w:tc>
        <w:tc>
          <w:tcPr>
            <w:tcW w:w="1264" w:type="dxa"/>
          </w:tcPr>
          <w:p w14:paraId="1B7DA4DD"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3E2A690F" w14:textId="77777777" w:rsidR="00B474DF" w:rsidRPr="00814868" w:rsidRDefault="00B474DF" w:rsidP="00A05687">
            <w:pPr>
              <w:jc w:val="both"/>
              <w:rPr>
                <w:sz w:val="20"/>
                <w:szCs w:val="20"/>
              </w:rPr>
            </w:pPr>
            <w:r w:rsidRPr="00814868">
              <w:rPr>
                <w:sz w:val="20"/>
                <w:szCs w:val="20"/>
              </w:rPr>
              <w:t>Neutral</w:t>
            </w:r>
          </w:p>
        </w:tc>
        <w:tc>
          <w:tcPr>
            <w:tcW w:w="1264" w:type="dxa"/>
          </w:tcPr>
          <w:p w14:paraId="7C0D35D1" w14:textId="77777777" w:rsidR="00B474DF" w:rsidRPr="00814868" w:rsidRDefault="00B474DF" w:rsidP="00A05687">
            <w:pPr>
              <w:jc w:val="both"/>
              <w:rPr>
                <w:sz w:val="20"/>
                <w:szCs w:val="20"/>
              </w:rPr>
            </w:pPr>
            <w:r w:rsidRPr="00814868">
              <w:rPr>
                <w:sz w:val="20"/>
                <w:szCs w:val="20"/>
              </w:rPr>
              <w:t>Somewhat Agree</w:t>
            </w:r>
          </w:p>
        </w:tc>
        <w:tc>
          <w:tcPr>
            <w:tcW w:w="904" w:type="dxa"/>
          </w:tcPr>
          <w:p w14:paraId="21D69D2C" w14:textId="77777777" w:rsidR="00B474DF" w:rsidRPr="00814868" w:rsidRDefault="00B474DF" w:rsidP="00A05687">
            <w:pPr>
              <w:jc w:val="both"/>
              <w:rPr>
                <w:sz w:val="20"/>
                <w:szCs w:val="20"/>
              </w:rPr>
            </w:pPr>
            <w:r w:rsidRPr="00814868">
              <w:rPr>
                <w:sz w:val="20"/>
                <w:szCs w:val="20"/>
              </w:rPr>
              <w:t>Agree</w:t>
            </w:r>
          </w:p>
        </w:tc>
        <w:tc>
          <w:tcPr>
            <w:tcW w:w="1081" w:type="dxa"/>
          </w:tcPr>
          <w:p w14:paraId="41585968" w14:textId="77777777" w:rsidR="00B474DF" w:rsidRPr="00814868" w:rsidRDefault="00B474DF" w:rsidP="00A05687">
            <w:pPr>
              <w:jc w:val="both"/>
              <w:rPr>
                <w:sz w:val="20"/>
                <w:szCs w:val="20"/>
              </w:rPr>
            </w:pPr>
            <w:r w:rsidRPr="00814868">
              <w:rPr>
                <w:sz w:val="20"/>
                <w:szCs w:val="20"/>
              </w:rPr>
              <w:t>Strongly Agree</w:t>
            </w:r>
          </w:p>
        </w:tc>
      </w:tr>
      <w:tr w:rsidR="00B474DF" w:rsidRPr="00814868" w14:paraId="56AFDA53" w14:textId="77777777" w:rsidTr="00A05687">
        <w:tc>
          <w:tcPr>
            <w:tcW w:w="1240" w:type="dxa"/>
            <w:vMerge/>
          </w:tcPr>
          <w:p w14:paraId="1ABB484F" w14:textId="77777777" w:rsidR="00B474DF" w:rsidRPr="00814868" w:rsidRDefault="00B474DF" w:rsidP="00A05687">
            <w:pPr>
              <w:jc w:val="center"/>
              <w:rPr>
                <w:sz w:val="20"/>
                <w:szCs w:val="20"/>
              </w:rPr>
            </w:pPr>
          </w:p>
        </w:tc>
        <w:tc>
          <w:tcPr>
            <w:tcW w:w="1115" w:type="dxa"/>
          </w:tcPr>
          <w:p w14:paraId="1DD1BF5D" w14:textId="77777777" w:rsidR="00B474DF" w:rsidRPr="00814868" w:rsidRDefault="00B474DF" w:rsidP="00A05687">
            <w:pPr>
              <w:jc w:val="center"/>
              <w:rPr>
                <w:sz w:val="20"/>
                <w:szCs w:val="20"/>
              </w:rPr>
            </w:pPr>
            <w:r w:rsidRPr="00814868">
              <w:rPr>
                <w:sz w:val="20"/>
                <w:szCs w:val="20"/>
              </w:rPr>
              <w:t>1</w:t>
            </w:r>
          </w:p>
        </w:tc>
        <w:tc>
          <w:tcPr>
            <w:tcW w:w="1115" w:type="dxa"/>
          </w:tcPr>
          <w:p w14:paraId="12A72343" w14:textId="77777777" w:rsidR="00B474DF" w:rsidRPr="00814868" w:rsidRDefault="00B474DF" w:rsidP="00A05687">
            <w:pPr>
              <w:jc w:val="center"/>
              <w:rPr>
                <w:sz w:val="20"/>
                <w:szCs w:val="20"/>
              </w:rPr>
            </w:pPr>
            <w:r w:rsidRPr="00814868">
              <w:rPr>
                <w:sz w:val="20"/>
                <w:szCs w:val="20"/>
              </w:rPr>
              <w:t>2</w:t>
            </w:r>
          </w:p>
        </w:tc>
        <w:tc>
          <w:tcPr>
            <w:tcW w:w="1264" w:type="dxa"/>
          </w:tcPr>
          <w:p w14:paraId="310077F7" w14:textId="77777777" w:rsidR="00B474DF" w:rsidRPr="00814868" w:rsidRDefault="00B474DF" w:rsidP="00A05687">
            <w:pPr>
              <w:jc w:val="center"/>
              <w:rPr>
                <w:sz w:val="20"/>
                <w:szCs w:val="20"/>
              </w:rPr>
            </w:pPr>
            <w:r w:rsidRPr="00814868">
              <w:rPr>
                <w:sz w:val="20"/>
                <w:szCs w:val="20"/>
              </w:rPr>
              <w:t>3</w:t>
            </w:r>
          </w:p>
        </w:tc>
        <w:tc>
          <w:tcPr>
            <w:tcW w:w="1027" w:type="dxa"/>
          </w:tcPr>
          <w:p w14:paraId="7A07022A" w14:textId="77777777" w:rsidR="00B474DF" w:rsidRPr="00814868" w:rsidRDefault="00B474DF" w:rsidP="00A05687">
            <w:pPr>
              <w:jc w:val="center"/>
              <w:rPr>
                <w:sz w:val="20"/>
                <w:szCs w:val="20"/>
              </w:rPr>
            </w:pPr>
            <w:r w:rsidRPr="00814868">
              <w:rPr>
                <w:sz w:val="20"/>
                <w:szCs w:val="20"/>
              </w:rPr>
              <w:t>4</w:t>
            </w:r>
          </w:p>
        </w:tc>
        <w:tc>
          <w:tcPr>
            <w:tcW w:w="1264" w:type="dxa"/>
          </w:tcPr>
          <w:p w14:paraId="79EAF160" w14:textId="77777777" w:rsidR="00B474DF" w:rsidRPr="00814868" w:rsidRDefault="00B474DF" w:rsidP="00A05687">
            <w:pPr>
              <w:jc w:val="center"/>
              <w:rPr>
                <w:sz w:val="20"/>
                <w:szCs w:val="20"/>
              </w:rPr>
            </w:pPr>
            <w:r w:rsidRPr="00814868">
              <w:rPr>
                <w:sz w:val="20"/>
                <w:szCs w:val="20"/>
              </w:rPr>
              <w:t>5</w:t>
            </w:r>
          </w:p>
        </w:tc>
        <w:tc>
          <w:tcPr>
            <w:tcW w:w="904" w:type="dxa"/>
          </w:tcPr>
          <w:p w14:paraId="453AF446" w14:textId="77777777" w:rsidR="00B474DF" w:rsidRPr="00814868" w:rsidRDefault="00B474DF" w:rsidP="00A05687">
            <w:pPr>
              <w:jc w:val="center"/>
              <w:rPr>
                <w:sz w:val="20"/>
                <w:szCs w:val="20"/>
              </w:rPr>
            </w:pPr>
            <w:r w:rsidRPr="00814868">
              <w:rPr>
                <w:sz w:val="20"/>
                <w:szCs w:val="20"/>
              </w:rPr>
              <w:t>6</w:t>
            </w:r>
          </w:p>
        </w:tc>
        <w:tc>
          <w:tcPr>
            <w:tcW w:w="1081" w:type="dxa"/>
          </w:tcPr>
          <w:p w14:paraId="01B9F9C6" w14:textId="77777777" w:rsidR="00B474DF" w:rsidRPr="00814868" w:rsidRDefault="00B474DF" w:rsidP="00A05687">
            <w:pPr>
              <w:jc w:val="center"/>
              <w:rPr>
                <w:sz w:val="20"/>
                <w:szCs w:val="20"/>
              </w:rPr>
            </w:pPr>
            <w:r w:rsidRPr="00814868">
              <w:rPr>
                <w:sz w:val="20"/>
                <w:szCs w:val="20"/>
              </w:rPr>
              <w:t>7</w:t>
            </w:r>
          </w:p>
        </w:tc>
      </w:tr>
      <w:tr w:rsidR="00B474DF" w:rsidRPr="00814868" w14:paraId="132F4469" w14:textId="77777777" w:rsidTr="00A05687">
        <w:tc>
          <w:tcPr>
            <w:tcW w:w="1240" w:type="dxa"/>
          </w:tcPr>
          <w:p w14:paraId="3357813D" w14:textId="77777777" w:rsidR="00B474DF" w:rsidRPr="00814868" w:rsidRDefault="00B474DF" w:rsidP="00A05687">
            <w:pPr>
              <w:jc w:val="center"/>
              <w:rPr>
                <w:sz w:val="20"/>
                <w:szCs w:val="20"/>
              </w:rPr>
            </w:pPr>
            <w:r w:rsidRPr="00814868">
              <w:rPr>
                <w:sz w:val="20"/>
                <w:szCs w:val="20"/>
              </w:rPr>
              <w:t>Statement 5</w:t>
            </w:r>
          </w:p>
        </w:tc>
        <w:tc>
          <w:tcPr>
            <w:tcW w:w="1115" w:type="dxa"/>
          </w:tcPr>
          <w:p w14:paraId="3F05DEE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5F44D9F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6F6A023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50E2CD2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27E4D8E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11614B2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5C8C734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17602CEA" w14:textId="77777777" w:rsidR="00B474DF" w:rsidRPr="00814868" w:rsidRDefault="00B474DF" w:rsidP="00B474DF">
      <w:pPr>
        <w:rPr>
          <w:sz w:val="20"/>
          <w:szCs w:val="20"/>
        </w:rPr>
      </w:pPr>
    </w:p>
    <w:p w14:paraId="5FA7CC65" w14:textId="77777777" w:rsidR="00B474DF" w:rsidRPr="00814868" w:rsidRDefault="00B474DF" w:rsidP="00B474DF">
      <w:pPr>
        <w:rPr>
          <w:sz w:val="20"/>
          <w:szCs w:val="20"/>
        </w:rPr>
      </w:pPr>
      <w:r w:rsidRPr="00814868">
        <w:rPr>
          <w:sz w:val="20"/>
          <w:szCs w:val="20"/>
        </w:rPr>
        <w:t>11)</w:t>
      </w:r>
    </w:p>
    <w:tbl>
      <w:tblPr>
        <w:tblStyle w:val="TableGrid"/>
        <w:tblW w:w="0" w:type="auto"/>
        <w:tblLook w:val="04A0" w:firstRow="1" w:lastRow="0" w:firstColumn="1" w:lastColumn="0" w:noHBand="0" w:noVBand="1"/>
      </w:tblPr>
      <w:tblGrid>
        <w:gridCol w:w="8488"/>
      </w:tblGrid>
      <w:tr w:rsidR="00B474DF" w:rsidRPr="00814868" w14:paraId="456EAE43" w14:textId="77777777" w:rsidTr="00A05687">
        <w:tc>
          <w:tcPr>
            <w:tcW w:w="9010" w:type="dxa"/>
          </w:tcPr>
          <w:p w14:paraId="43593228"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4FE5FED9"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11E8ECEB" w14:textId="77777777" w:rsidTr="00A05687">
        <w:tc>
          <w:tcPr>
            <w:tcW w:w="9010" w:type="dxa"/>
          </w:tcPr>
          <w:p w14:paraId="42201B9A" w14:textId="77777777" w:rsidR="00B474DF" w:rsidRPr="00814868" w:rsidRDefault="00B474DF" w:rsidP="00A05687">
            <w:pPr>
              <w:rPr>
                <w:sz w:val="20"/>
                <w:szCs w:val="20"/>
              </w:rPr>
            </w:pPr>
          </w:p>
          <w:p w14:paraId="64CFC5EC" w14:textId="77777777" w:rsidR="00B474DF" w:rsidRPr="00814868" w:rsidRDefault="00B474DF" w:rsidP="00A05687">
            <w:pPr>
              <w:rPr>
                <w:sz w:val="20"/>
                <w:szCs w:val="20"/>
              </w:rPr>
            </w:pPr>
          </w:p>
        </w:tc>
      </w:tr>
    </w:tbl>
    <w:p w14:paraId="2FD5A25A" w14:textId="77777777" w:rsidR="00B474DF" w:rsidRPr="00814868" w:rsidRDefault="00B474DF" w:rsidP="00B474DF">
      <w:pPr>
        <w:rPr>
          <w:sz w:val="20"/>
          <w:szCs w:val="20"/>
        </w:rPr>
      </w:pPr>
      <w:r w:rsidRPr="00814868">
        <w:rPr>
          <w:sz w:val="20"/>
          <w:szCs w:val="20"/>
        </w:rPr>
        <w:t>12)</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32D9D648" w14:textId="77777777" w:rsidTr="00A05687">
        <w:tc>
          <w:tcPr>
            <w:tcW w:w="9010" w:type="dxa"/>
            <w:gridSpan w:val="8"/>
          </w:tcPr>
          <w:p w14:paraId="31C22C44" w14:textId="77777777" w:rsidR="00B474DF" w:rsidRPr="00814868" w:rsidRDefault="00B474DF" w:rsidP="00A05687">
            <w:pPr>
              <w:rPr>
                <w:sz w:val="20"/>
                <w:szCs w:val="20"/>
              </w:rPr>
            </w:pPr>
            <w:r w:rsidRPr="00814868">
              <w:rPr>
                <w:sz w:val="20"/>
                <w:szCs w:val="20"/>
              </w:rPr>
              <w:t xml:space="preserve">Statement 6: From the scoping review, the following definition was given for the functional footwear grouping: </w:t>
            </w:r>
          </w:p>
          <w:p w14:paraId="0128F0D1" w14:textId="77777777" w:rsidR="00B474DF" w:rsidRPr="00814868" w:rsidRDefault="00B474DF" w:rsidP="00A05687">
            <w:pPr>
              <w:rPr>
                <w:sz w:val="20"/>
                <w:szCs w:val="20"/>
              </w:rPr>
            </w:pPr>
          </w:p>
          <w:p w14:paraId="1AAB39AD" w14:textId="77777777" w:rsidR="00B474DF" w:rsidRPr="00814868" w:rsidRDefault="00B474DF" w:rsidP="00A05687">
            <w:pPr>
              <w:rPr>
                <w:sz w:val="20"/>
                <w:szCs w:val="20"/>
              </w:rPr>
            </w:pPr>
            <w:r w:rsidRPr="00814868">
              <w:rPr>
                <w:sz w:val="20"/>
                <w:szCs w:val="20"/>
              </w:rPr>
              <w:t>Functional footwear is children’s therapeutic footwear that is designed to improve dynamic gait parameters of children with mobility impairment, reducing pathological movements and facilitating typical childhood walking patterns.</w:t>
            </w:r>
          </w:p>
          <w:p w14:paraId="35D05AB8" w14:textId="77777777" w:rsidR="00B474DF" w:rsidRPr="00814868" w:rsidRDefault="00B474DF" w:rsidP="00A05687">
            <w:pPr>
              <w:rPr>
                <w:sz w:val="20"/>
                <w:szCs w:val="20"/>
              </w:rPr>
            </w:pPr>
          </w:p>
          <w:p w14:paraId="15352504" w14:textId="77777777" w:rsidR="00B474DF" w:rsidRPr="00814868" w:rsidRDefault="00B474DF" w:rsidP="00A05687">
            <w:pPr>
              <w:rPr>
                <w:sz w:val="20"/>
                <w:szCs w:val="20"/>
              </w:rPr>
            </w:pPr>
            <w:r w:rsidRPr="00814868">
              <w:rPr>
                <w:sz w:val="20"/>
                <w:szCs w:val="20"/>
              </w:rPr>
              <w:t>Please rank your agreement with this definition: *</w:t>
            </w:r>
          </w:p>
        </w:tc>
      </w:tr>
      <w:tr w:rsidR="00B474DF" w:rsidRPr="00814868" w14:paraId="6AF9F865" w14:textId="77777777" w:rsidTr="00A05687">
        <w:tc>
          <w:tcPr>
            <w:tcW w:w="1240" w:type="dxa"/>
            <w:vMerge w:val="restart"/>
          </w:tcPr>
          <w:p w14:paraId="69FE5B1A" w14:textId="77777777" w:rsidR="00B474DF" w:rsidRPr="00814868" w:rsidRDefault="00B474DF" w:rsidP="00A05687">
            <w:pPr>
              <w:jc w:val="both"/>
              <w:rPr>
                <w:sz w:val="20"/>
                <w:szCs w:val="20"/>
              </w:rPr>
            </w:pPr>
          </w:p>
        </w:tc>
        <w:tc>
          <w:tcPr>
            <w:tcW w:w="1115" w:type="dxa"/>
          </w:tcPr>
          <w:p w14:paraId="5DF9D134"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53DBB326" w14:textId="77777777" w:rsidR="00B474DF" w:rsidRPr="00814868" w:rsidRDefault="00B474DF" w:rsidP="00A05687">
            <w:pPr>
              <w:jc w:val="both"/>
              <w:rPr>
                <w:sz w:val="20"/>
                <w:szCs w:val="20"/>
              </w:rPr>
            </w:pPr>
            <w:r w:rsidRPr="00814868">
              <w:rPr>
                <w:sz w:val="20"/>
                <w:szCs w:val="20"/>
              </w:rPr>
              <w:t>Disagree</w:t>
            </w:r>
          </w:p>
        </w:tc>
        <w:tc>
          <w:tcPr>
            <w:tcW w:w="1264" w:type="dxa"/>
          </w:tcPr>
          <w:p w14:paraId="2E748AED"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480282EF" w14:textId="77777777" w:rsidR="00B474DF" w:rsidRPr="00814868" w:rsidRDefault="00B474DF" w:rsidP="00A05687">
            <w:pPr>
              <w:jc w:val="both"/>
              <w:rPr>
                <w:sz w:val="20"/>
                <w:szCs w:val="20"/>
              </w:rPr>
            </w:pPr>
            <w:r w:rsidRPr="00814868">
              <w:rPr>
                <w:sz w:val="20"/>
                <w:szCs w:val="20"/>
              </w:rPr>
              <w:t>Neutral</w:t>
            </w:r>
          </w:p>
        </w:tc>
        <w:tc>
          <w:tcPr>
            <w:tcW w:w="1264" w:type="dxa"/>
          </w:tcPr>
          <w:p w14:paraId="2365E6B0" w14:textId="77777777" w:rsidR="00B474DF" w:rsidRPr="00814868" w:rsidRDefault="00B474DF" w:rsidP="00A05687">
            <w:pPr>
              <w:jc w:val="both"/>
              <w:rPr>
                <w:sz w:val="20"/>
                <w:szCs w:val="20"/>
              </w:rPr>
            </w:pPr>
            <w:r w:rsidRPr="00814868">
              <w:rPr>
                <w:sz w:val="20"/>
                <w:szCs w:val="20"/>
              </w:rPr>
              <w:t>Somewhat Agree</w:t>
            </w:r>
          </w:p>
        </w:tc>
        <w:tc>
          <w:tcPr>
            <w:tcW w:w="904" w:type="dxa"/>
          </w:tcPr>
          <w:p w14:paraId="174FBBF1" w14:textId="77777777" w:rsidR="00B474DF" w:rsidRPr="00814868" w:rsidRDefault="00B474DF" w:rsidP="00A05687">
            <w:pPr>
              <w:jc w:val="both"/>
              <w:rPr>
                <w:sz w:val="20"/>
                <w:szCs w:val="20"/>
              </w:rPr>
            </w:pPr>
            <w:r w:rsidRPr="00814868">
              <w:rPr>
                <w:sz w:val="20"/>
                <w:szCs w:val="20"/>
              </w:rPr>
              <w:t>Agree</w:t>
            </w:r>
          </w:p>
        </w:tc>
        <w:tc>
          <w:tcPr>
            <w:tcW w:w="1081" w:type="dxa"/>
          </w:tcPr>
          <w:p w14:paraId="68E9C365" w14:textId="77777777" w:rsidR="00B474DF" w:rsidRPr="00814868" w:rsidRDefault="00B474DF" w:rsidP="00A05687">
            <w:pPr>
              <w:jc w:val="both"/>
              <w:rPr>
                <w:sz w:val="20"/>
                <w:szCs w:val="20"/>
              </w:rPr>
            </w:pPr>
            <w:r w:rsidRPr="00814868">
              <w:rPr>
                <w:sz w:val="20"/>
                <w:szCs w:val="20"/>
              </w:rPr>
              <w:t>Strongly Agree</w:t>
            </w:r>
          </w:p>
        </w:tc>
      </w:tr>
      <w:tr w:rsidR="00B474DF" w:rsidRPr="00814868" w14:paraId="451D7192" w14:textId="77777777" w:rsidTr="00A05687">
        <w:tc>
          <w:tcPr>
            <w:tcW w:w="1240" w:type="dxa"/>
            <w:vMerge/>
          </w:tcPr>
          <w:p w14:paraId="12BB1A74" w14:textId="77777777" w:rsidR="00B474DF" w:rsidRPr="00814868" w:rsidRDefault="00B474DF" w:rsidP="00A05687">
            <w:pPr>
              <w:jc w:val="center"/>
              <w:rPr>
                <w:sz w:val="20"/>
                <w:szCs w:val="20"/>
              </w:rPr>
            </w:pPr>
          </w:p>
        </w:tc>
        <w:tc>
          <w:tcPr>
            <w:tcW w:w="1115" w:type="dxa"/>
          </w:tcPr>
          <w:p w14:paraId="2EF28D03" w14:textId="77777777" w:rsidR="00B474DF" w:rsidRPr="00814868" w:rsidRDefault="00B474DF" w:rsidP="00A05687">
            <w:pPr>
              <w:jc w:val="center"/>
              <w:rPr>
                <w:sz w:val="20"/>
                <w:szCs w:val="20"/>
              </w:rPr>
            </w:pPr>
            <w:r w:rsidRPr="00814868">
              <w:rPr>
                <w:sz w:val="20"/>
                <w:szCs w:val="20"/>
              </w:rPr>
              <w:t>1</w:t>
            </w:r>
          </w:p>
        </w:tc>
        <w:tc>
          <w:tcPr>
            <w:tcW w:w="1115" w:type="dxa"/>
          </w:tcPr>
          <w:p w14:paraId="2A1880C3" w14:textId="77777777" w:rsidR="00B474DF" w:rsidRPr="00814868" w:rsidRDefault="00B474DF" w:rsidP="00A05687">
            <w:pPr>
              <w:jc w:val="center"/>
              <w:rPr>
                <w:sz w:val="20"/>
                <w:szCs w:val="20"/>
              </w:rPr>
            </w:pPr>
            <w:r w:rsidRPr="00814868">
              <w:rPr>
                <w:sz w:val="20"/>
                <w:szCs w:val="20"/>
              </w:rPr>
              <w:t>2</w:t>
            </w:r>
          </w:p>
        </w:tc>
        <w:tc>
          <w:tcPr>
            <w:tcW w:w="1264" w:type="dxa"/>
          </w:tcPr>
          <w:p w14:paraId="0910760F" w14:textId="77777777" w:rsidR="00B474DF" w:rsidRPr="00814868" w:rsidRDefault="00B474DF" w:rsidP="00A05687">
            <w:pPr>
              <w:jc w:val="center"/>
              <w:rPr>
                <w:sz w:val="20"/>
                <w:szCs w:val="20"/>
              </w:rPr>
            </w:pPr>
            <w:r w:rsidRPr="00814868">
              <w:rPr>
                <w:sz w:val="20"/>
                <w:szCs w:val="20"/>
              </w:rPr>
              <w:t>3</w:t>
            </w:r>
          </w:p>
        </w:tc>
        <w:tc>
          <w:tcPr>
            <w:tcW w:w="1027" w:type="dxa"/>
          </w:tcPr>
          <w:p w14:paraId="578DE049" w14:textId="77777777" w:rsidR="00B474DF" w:rsidRPr="00814868" w:rsidRDefault="00B474DF" w:rsidP="00A05687">
            <w:pPr>
              <w:jc w:val="center"/>
              <w:rPr>
                <w:sz w:val="20"/>
                <w:szCs w:val="20"/>
              </w:rPr>
            </w:pPr>
            <w:r w:rsidRPr="00814868">
              <w:rPr>
                <w:sz w:val="20"/>
                <w:szCs w:val="20"/>
              </w:rPr>
              <w:t>4</w:t>
            </w:r>
          </w:p>
        </w:tc>
        <w:tc>
          <w:tcPr>
            <w:tcW w:w="1264" w:type="dxa"/>
          </w:tcPr>
          <w:p w14:paraId="78E22B41" w14:textId="77777777" w:rsidR="00B474DF" w:rsidRPr="00814868" w:rsidRDefault="00B474DF" w:rsidP="00A05687">
            <w:pPr>
              <w:jc w:val="center"/>
              <w:rPr>
                <w:sz w:val="20"/>
                <w:szCs w:val="20"/>
              </w:rPr>
            </w:pPr>
            <w:r w:rsidRPr="00814868">
              <w:rPr>
                <w:sz w:val="20"/>
                <w:szCs w:val="20"/>
              </w:rPr>
              <w:t>5</w:t>
            </w:r>
          </w:p>
        </w:tc>
        <w:tc>
          <w:tcPr>
            <w:tcW w:w="904" w:type="dxa"/>
          </w:tcPr>
          <w:p w14:paraId="17A25B8B" w14:textId="77777777" w:rsidR="00B474DF" w:rsidRPr="00814868" w:rsidRDefault="00B474DF" w:rsidP="00A05687">
            <w:pPr>
              <w:jc w:val="center"/>
              <w:rPr>
                <w:sz w:val="20"/>
                <w:szCs w:val="20"/>
              </w:rPr>
            </w:pPr>
            <w:r w:rsidRPr="00814868">
              <w:rPr>
                <w:sz w:val="20"/>
                <w:szCs w:val="20"/>
              </w:rPr>
              <w:t>6</w:t>
            </w:r>
          </w:p>
        </w:tc>
        <w:tc>
          <w:tcPr>
            <w:tcW w:w="1081" w:type="dxa"/>
          </w:tcPr>
          <w:p w14:paraId="4A9EB1F2" w14:textId="77777777" w:rsidR="00B474DF" w:rsidRPr="00814868" w:rsidRDefault="00B474DF" w:rsidP="00A05687">
            <w:pPr>
              <w:jc w:val="center"/>
              <w:rPr>
                <w:sz w:val="20"/>
                <w:szCs w:val="20"/>
              </w:rPr>
            </w:pPr>
            <w:r w:rsidRPr="00814868">
              <w:rPr>
                <w:sz w:val="20"/>
                <w:szCs w:val="20"/>
              </w:rPr>
              <w:t>7</w:t>
            </w:r>
          </w:p>
        </w:tc>
      </w:tr>
      <w:tr w:rsidR="00B474DF" w:rsidRPr="00814868" w14:paraId="0C70FF16" w14:textId="77777777" w:rsidTr="00A05687">
        <w:tc>
          <w:tcPr>
            <w:tcW w:w="1240" w:type="dxa"/>
          </w:tcPr>
          <w:p w14:paraId="159AD405" w14:textId="77777777" w:rsidR="00B474DF" w:rsidRPr="00814868" w:rsidRDefault="00B474DF" w:rsidP="00A05687">
            <w:pPr>
              <w:jc w:val="center"/>
              <w:rPr>
                <w:sz w:val="20"/>
                <w:szCs w:val="20"/>
              </w:rPr>
            </w:pPr>
            <w:r w:rsidRPr="00814868">
              <w:rPr>
                <w:sz w:val="20"/>
                <w:szCs w:val="20"/>
              </w:rPr>
              <w:t>Statement 6</w:t>
            </w:r>
          </w:p>
        </w:tc>
        <w:tc>
          <w:tcPr>
            <w:tcW w:w="1115" w:type="dxa"/>
          </w:tcPr>
          <w:p w14:paraId="6FC47F7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605A9BD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0F18ABE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40882E0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435AFD0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14AA467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635D46C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65F6AAB5" w14:textId="77777777" w:rsidR="00B474DF" w:rsidRPr="00814868" w:rsidRDefault="00B474DF" w:rsidP="00B474DF">
      <w:pPr>
        <w:rPr>
          <w:sz w:val="20"/>
          <w:szCs w:val="20"/>
        </w:rPr>
      </w:pPr>
    </w:p>
    <w:p w14:paraId="42FFD90A" w14:textId="77777777" w:rsidR="00B474DF" w:rsidRPr="00814868" w:rsidRDefault="00B474DF" w:rsidP="00B474DF">
      <w:pPr>
        <w:rPr>
          <w:sz w:val="20"/>
          <w:szCs w:val="20"/>
        </w:rPr>
      </w:pPr>
      <w:r w:rsidRPr="00814868">
        <w:rPr>
          <w:sz w:val="20"/>
          <w:szCs w:val="20"/>
        </w:rPr>
        <w:t>13)</w:t>
      </w:r>
    </w:p>
    <w:tbl>
      <w:tblPr>
        <w:tblStyle w:val="TableGrid"/>
        <w:tblW w:w="0" w:type="auto"/>
        <w:tblLook w:val="04A0" w:firstRow="1" w:lastRow="0" w:firstColumn="1" w:lastColumn="0" w:noHBand="0" w:noVBand="1"/>
      </w:tblPr>
      <w:tblGrid>
        <w:gridCol w:w="8488"/>
      </w:tblGrid>
      <w:tr w:rsidR="00B474DF" w:rsidRPr="00814868" w14:paraId="3E29C568" w14:textId="77777777" w:rsidTr="00A05687">
        <w:tc>
          <w:tcPr>
            <w:tcW w:w="9010" w:type="dxa"/>
          </w:tcPr>
          <w:p w14:paraId="6C363510"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769E9E3F"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7CE9E115" w14:textId="77777777" w:rsidTr="00A05687">
        <w:tc>
          <w:tcPr>
            <w:tcW w:w="9010" w:type="dxa"/>
          </w:tcPr>
          <w:p w14:paraId="6386FD9F" w14:textId="77777777" w:rsidR="00B474DF" w:rsidRPr="00814868" w:rsidRDefault="00B474DF" w:rsidP="00A05687">
            <w:pPr>
              <w:rPr>
                <w:sz w:val="20"/>
                <w:szCs w:val="20"/>
              </w:rPr>
            </w:pPr>
          </w:p>
          <w:p w14:paraId="4CBCAA9B" w14:textId="77777777" w:rsidR="00B474DF" w:rsidRPr="00814868" w:rsidRDefault="00B474DF" w:rsidP="00A05687">
            <w:pPr>
              <w:rPr>
                <w:sz w:val="20"/>
                <w:szCs w:val="20"/>
              </w:rPr>
            </w:pPr>
          </w:p>
        </w:tc>
      </w:tr>
    </w:tbl>
    <w:p w14:paraId="336CEE99" w14:textId="77777777" w:rsidR="00B474DF" w:rsidRPr="00814868" w:rsidRDefault="00B474DF" w:rsidP="00B474DF">
      <w:pPr>
        <w:rPr>
          <w:sz w:val="20"/>
          <w:szCs w:val="20"/>
        </w:rPr>
      </w:pPr>
    </w:p>
    <w:p w14:paraId="750A22BE" w14:textId="77777777" w:rsidR="00B474DF" w:rsidRPr="00814868" w:rsidRDefault="00B474DF" w:rsidP="00B474DF">
      <w:pPr>
        <w:rPr>
          <w:sz w:val="20"/>
          <w:szCs w:val="20"/>
        </w:rPr>
      </w:pPr>
    </w:p>
    <w:p w14:paraId="20E3D7F3" w14:textId="77777777" w:rsidR="00B474DF" w:rsidRPr="00814868" w:rsidRDefault="00B474DF" w:rsidP="00B474DF">
      <w:pPr>
        <w:rPr>
          <w:sz w:val="20"/>
          <w:szCs w:val="20"/>
        </w:rPr>
      </w:pPr>
      <w:r w:rsidRPr="00814868">
        <w:rPr>
          <w:sz w:val="20"/>
          <w:szCs w:val="20"/>
        </w:rPr>
        <w:t>14)</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40BDB7B4" w14:textId="77777777" w:rsidTr="00A05687">
        <w:tc>
          <w:tcPr>
            <w:tcW w:w="9010" w:type="dxa"/>
            <w:gridSpan w:val="8"/>
          </w:tcPr>
          <w:p w14:paraId="5FE041BE" w14:textId="77777777" w:rsidR="00B474DF" w:rsidRPr="00814868" w:rsidRDefault="00B474DF" w:rsidP="00A05687">
            <w:pPr>
              <w:rPr>
                <w:sz w:val="20"/>
                <w:szCs w:val="20"/>
              </w:rPr>
            </w:pPr>
            <w:r w:rsidRPr="00814868">
              <w:rPr>
                <w:sz w:val="20"/>
                <w:szCs w:val="20"/>
              </w:rPr>
              <w:t>Statement 7: From the scoping review functional therapeutic footwear was divided into subgroupings which are categorised dependent on the design and functional role.</w:t>
            </w:r>
          </w:p>
          <w:p w14:paraId="39470644" w14:textId="77777777" w:rsidR="00B474DF" w:rsidRPr="00814868" w:rsidRDefault="00B474DF" w:rsidP="00A05687">
            <w:pPr>
              <w:rPr>
                <w:sz w:val="20"/>
                <w:szCs w:val="20"/>
              </w:rPr>
            </w:pPr>
          </w:p>
          <w:p w14:paraId="74C83C49" w14:textId="77777777" w:rsidR="00B474DF" w:rsidRPr="00814868" w:rsidRDefault="00B474DF" w:rsidP="00A05687">
            <w:pPr>
              <w:rPr>
                <w:sz w:val="20"/>
                <w:szCs w:val="20"/>
              </w:rPr>
            </w:pPr>
            <w:r w:rsidRPr="00814868">
              <w:rPr>
                <w:sz w:val="20"/>
                <w:szCs w:val="20"/>
              </w:rPr>
              <w:t>Please rank your agreement with this method of categorisation. *</w:t>
            </w:r>
          </w:p>
        </w:tc>
      </w:tr>
      <w:tr w:rsidR="00B474DF" w:rsidRPr="00814868" w14:paraId="448AA2F0" w14:textId="77777777" w:rsidTr="00A05687">
        <w:tc>
          <w:tcPr>
            <w:tcW w:w="1240" w:type="dxa"/>
            <w:vMerge w:val="restart"/>
          </w:tcPr>
          <w:p w14:paraId="493D3F8B" w14:textId="77777777" w:rsidR="00B474DF" w:rsidRPr="00814868" w:rsidRDefault="00B474DF" w:rsidP="00A05687">
            <w:pPr>
              <w:jc w:val="both"/>
              <w:rPr>
                <w:sz w:val="20"/>
                <w:szCs w:val="20"/>
              </w:rPr>
            </w:pPr>
          </w:p>
        </w:tc>
        <w:tc>
          <w:tcPr>
            <w:tcW w:w="1115" w:type="dxa"/>
          </w:tcPr>
          <w:p w14:paraId="4DBB9874"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30D475A1" w14:textId="77777777" w:rsidR="00B474DF" w:rsidRPr="00814868" w:rsidRDefault="00B474DF" w:rsidP="00A05687">
            <w:pPr>
              <w:jc w:val="both"/>
              <w:rPr>
                <w:sz w:val="20"/>
                <w:szCs w:val="20"/>
              </w:rPr>
            </w:pPr>
            <w:r w:rsidRPr="00814868">
              <w:rPr>
                <w:sz w:val="20"/>
                <w:szCs w:val="20"/>
              </w:rPr>
              <w:t>Disagree</w:t>
            </w:r>
          </w:p>
        </w:tc>
        <w:tc>
          <w:tcPr>
            <w:tcW w:w="1264" w:type="dxa"/>
          </w:tcPr>
          <w:p w14:paraId="61B17302"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6F96058A" w14:textId="77777777" w:rsidR="00B474DF" w:rsidRPr="00814868" w:rsidRDefault="00B474DF" w:rsidP="00A05687">
            <w:pPr>
              <w:jc w:val="both"/>
              <w:rPr>
                <w:sz w:val="20"/>
                <w:szCs w:val="20"/>
              </w:rPr>
            </w:pPr>
            <w:r w:rsidRPr="00814868">
              <w:rPr>
                <w:sz w:val="20"/>
                <w:szCs w:val="20"/>
              </w:rPr>
              <w:t>Neutral</w:t>
            </w:r>
          </w:p>
        </w:tc>
        <w:tc>
          <w:tcPr>
            <w:tcW w:w="1264" w:type="dxa"/>
          </w:tcPr>
          <w:p w14:paraId="695F7BF6" w14:textId="77777777" w:rsidR="00B474DF" w:rsidRPr="00814868" w:rsidRDefault="00B474DF" w:rsidP="00A05687">
            <w:pPr>
              <w:jc w:val="both"/>
              <w:rPr>
                <w:sz w:val="20"/>
                <w:szCs w:val="20"/>
              </w:rPr>
            </w:pPr>
            <w:r w:rsidRPr="00814868">
              <w:rPr>
                <w:sz w:val="20"/>
                <w:szCs w:val="20"/>
              </w:rPr>
              <w:t>Somewhat Agree</w:t>
            </w:r>
          </w:p>
        </w:tc>
        <w:tc>
          <w:tcPr>
            <w:tcW w:w="904" w:type="dxa"/>
          </w:tcPr>
          <w:p w14:paraId="0F237DE3" w14:textId="77777777" w:rsidR="00B474DF" w:rsidRPr="00814868" w:rsidRDefault="00B474DF" w:rsidP="00A05687">
            <w:pPr>
              <w:jc w:val="both"/>
              <w:rPr>
                <w:sz w:val="20"/>
                <w:szCs w:val="20"/>
              </w:rPr>
            </w:pPr>
            <w:r w:rsidRPr="00814868">
              <w:rPr>
                <w:sz w:val="20"/>
                <w:szCs w:val="20"/>
              </w:rPr>
              <w:t>Agree</w:t>
            </w:r>
          </w:p>
        </w:tc>
        <w:tc>
          <w:tcPr>
            <w:tcW w:w="1081" w:type="dxa"/>
          </w:tcPr>
          <w:p w14:paraId="5FA1280F" w14:textId="77777777" w:rsidR="00B474DF" w:rsidRPr="00814868" w:rsidRDefault="00B474DF" w:rsidP="00A05687">
            <w:pPr>
              <w:jc w:val="both"/>
              <w:rPr>
                <w:sz w:val="20"/>
                <w:szCs w:val="20"/>
              </w:rPr>
            </w:pPr>
            <w:r w:rsidRPr="00814868">
              <w:rPr>
                <w:sz w:val="20"/>
                <w:szCs w:val="20"/>
              </w:rPr>
              <w:t>Strongly Agree</w:t>
            </w:r>
          </w:p>
        </w:tc>
      </w:tr>
      <w:tr w:rsidR="00B474DF" w:rsidRPr="00814868" w14:paraId="6A249844" w14:textId="77777777" w:rsidTr="00A05687">
        <w:tc>
          <w:tcPr>
            <w:tcW w:w="1240" w:type="dxa"/>
            <w:vMerge/>
          </w:tcPr>
          <w:p w14:paraId="1599A2B6" w14:textId="77777777" w:rsidR="00B474DF" w:rsidRPr="00814868" w:rsidRDefault="00B474DF" w:rsidP="00A05687">
            <w:pPr>
              <w:jc w:val="center"/>
              <w:rPr>
                <w:sz w:val="20"/>
                <w:szCs w:val="20"/>
              </w:rPr>
            </w:pPr>
          </w:p>
        </w:tc>
        <w:tc>
          <w:tcPr>
            <w:tcW w:w="1115" w:type="dxa"/>
          </w:tcPr>
          <w:p w14:paraId="4203EB92" w14:textId="77777777" w:rsidR="00B474DF" w:rsidRPr="00814868" w:rsidRDefault="00B474DF" w:rsidP="00A05687">
            <w:pPr>
              <w:jc w:val="center"/>
              <w:rPr>
                <w:sz w:val="20"/>
                <w:szCs w:val="20"/>
              </w:rPr>
            </w:pPr>
            <w:r w:rsidRPr="00814868">
              <w:rPr>
                <w:sz w:val="20"/>
                <w:szCs w:val="20"/>
              </w:rPr>
              <w:t>1</w:t>
            </w:r>
          </w:p>
        </w:tc>
        <w:tc>
          <w:tcPr>
            <w:tcW w:w="1115" w:type="dxa"/>
          </w:tcPr>
          <w:p w14:paraId="2B711682" w14:textId="77777777" w:rsidR="00B474DF" w:rsidRPr="00814868" w:rsidRDefault="00B474DF" w:rsidP="00A05687">
            <w:pPr>
              <w:jc w:val="center"/>
              <w:rPr>
                <w:sz w:val="20"/>
                <w:szCs w:val="20"/>
              </w:rPr>
            </w:pPr>
            <w:r w:rsidRPr="00814868">
              <w:rPr>
                <w:sz w:val="20"/>
                <w:szCs w:val="20"/>
              </w:rPr>
              <w:t>2</w:t>
            </w:r>
          </w:p>
        </w:tc>
        <w:tc>
          <w:tcPr>
            <w:tcW w:w="1264" w:type="dxa"/>
          </w:tcPr>
          <w:p w14:paraId="2C79443B" w14:textId="77777777" w:rsidR="00B474DF" w:rsidRPr="00814868" w:rsidRDefault="00B474DF" w:rsidP="00A05687">
            <w:pPr>
              <w:jc w:val="center"/>
              <w:rPr>
                <w:sz w:val="20"/>
                <w:szCs w:val="20"/>
              </w:rPr>
            </w:pPr>
            <w:r w:rsidRPr="00814868">
              <w:rPr>
                <w:sz w:val="20"/>
                <w:szCs w:val="20"/>
              </w:rPr>
              <w:t>3</w:t>
            </w:r>
          </w:p>
        </w:tc>
        <w:tc>
          <w:tcPr>
            <w:tcW w:w="1027" w:type="dxa"/>
          </w:tcPr>
          <w:p w14:paraId="433B5E74" w14:textId="77777777" w:rsidR="00B474DF" w:rsidRPr="00814868" w:rsidRDefault="00B474DF" w:rsidP="00A05687">
            <w:pPr>
              <w:jc w:val="center"/>
              <w:rPr>
                <w:sz w:val="20"/>
                <w:szCs w:val="20"/>
              </w:rPr>
            </w:pPr>
            <w:r w:rsidRPr="00814868">
              <w:rPr>
                <w:sz w:val="20"/>
                <w:szCs w:val="20"/>
              </w:rPr>
              <w:t>4</w:t>
            </w:r>
          </w:p>
        </w:tc>
        <w:tc>
          <w:tcPr>
            <w:tcW w:w="1264" w:type="dxa"/>
          </w:tcPr>
          <w:p w14:paraId="57A36BDE" w14:textId="77777777" w:rsidR="00B474DF" w:rsidRPr="00814868" w:rsidRDefault="00B474DF" w:rsidP="00A05687">
            <w:pPr>
              <w:jc w:val="center"/>
              <w:rPr>
                <w:sz w:val="20"/>
                <w:szCs w:val="20"/>
              </w:rPr>
            </w:pPr>
            <w:r w:rsidRPr="00814868">
              <w:rPr>
                <w:sz w:val="20"/>
                <w:szCs w:val="20"/>
              </w:rPr>
              <w:t>5</w:t>
            </w:r>
          </w:p>
        </w:tc>
        <w:tc>
          <w:tcPr>
            <w:tcW w:w="904" w:type="dxa"/>
          </w:tcPr>
          <w:p w14:paraId="336E1AC9" w14:textId="77777777" w:rsidR="00B474DF" w:rsidRPr="00814868" w:rsidRDefault="00B474DF" w:rsidP="00A05687">
            <w:pPr>
              <w:jc w:val="center"/>
              <w:rPr>
                <w:sz w:val="20"/>
                <w:szCs w:val="20"/>
              </w:rPr>
            </w:pPr>
            <w:r w:rsidRPr="00814868">
              <w:rPr>
                <w:sz w:val="20"/>
                <w:szCs w:val="20"/>
              </w:rPr>
              <w:t>6</w:t>
            </w:r>
          </w:p>
        </w:tc>
        <w:tc>
          <w:tcPr>
            <w:tcW w:w="1081" w:type="dxa"/>
          </w:tcPr>
          <w:p w14:paraId="22066385" w14:textId="77777777" w:rsidR="00B474DF" w:rsidRPr="00814868" w:rsidRDefault="00B474DF" w:rsidP="00A05687">
            <w:pPr>
              <w:jc w:val="center"/>
              <w:rPr>
                <w:sz w:val="20"/>
                <w:szCs w:val="20"/>
              </w:rPr>
            </w:pPr>
            <w:r w:rsidRPr="00814868">
              <w:rPr>
                <w:sz w:val="20"/>
                <w:szCs w:val="20"/>
              </w:rPr>
              <w:t>7</w:t>
            </w:r>
          </w:p>
        </w:tc>
      </w:tr>
      <w:tr w:rsidR="00B474DF" w:rsidRPr="00814868" w14:paraId="7A38B43F" w14:textId="77777777" w:rsidTr="00A05687">
        <w:tc>
          <w:tcPr>
            <w:tcW w:w="1240" w:type="dxa"/>
          </w:tcPr>
          <w:p w14:paraId="18F25653" w14:textId="77777777" w:rsidR="00B474DF" w:rsidRPr="00814868" w:rsidRDefault="00B474DF" w:rsidP="00A05687">
            <w:pPr>
              <w:jc w:val="center"/>
              <w:rPr>
                <w:sz w:val="20"/>
                <w:szCs w:val="20"/>
              </w:rPr>
            </w:pPr>
            <w:r w:rsidRPr="00814868">
              <w:rPr>
                <w:sz w:val="20"/>
                <w:szCs w:val="20"/>
              </w:rPr>
              <w:t>Statement 7</w:t>
            </w:r>
          </w:p>
        </w:tc>
        <w:tc>
          <w:tcPr>
            <w:tcW w:w="1115" w:type="dxa"/>
          </w:tcPr>
          <w:p w14:paraId="23E67E0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5C7D9E2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5A28D5D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6BA0A89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0D70A2F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3529A0B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19089B4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6C67D875" w14:textId="77777777" w:rsidR="00B474DF" w:rsidRPr="00814868" w:rsidRDefault="00B474DF" w:rsidP="00B474DF">
      <w:pPr>
        <w:rPr>
          <w:sz w:val="20"/>
          <w:szCs w:val="20"/>
        </w:rPr>
      </w:pPr>
    </w:p>
    <w:p w14:paraId="66E7FF35" w14:textId="77777777" w:rsidR="00B474DF" w:rsidRPr="00814868" w:rsidRDefault="00B474DF" w:rsidP="00B474DF">
      <w:pPr>
        <w:rPr>
          <w:sz w:val="20"/>
          <w:szCs w:val="20"/>
        </w:rPr>
      </w:pPr>
      <w:r w:rsidRPr="00814868">
        <w:rPr>
          <w:sz w:val="20"/>
          <w:szCs w:val="20"/>
        </w:rPr>
        <w:t>15)</w:t>
      </w:r>
    </w:p>
    <w:tbl>
      <w:tblPr>
        <w:tblStyle w:val="TableGrid"/>
        <w:tblW w:w="0" w:type="auto"/>
        <w:tblLook w:val="04A0" w:firstRow="1" w:lastRow="0" w:firstColumn="1" w:lastColumn="0" w:noHBand="0" w:noVBand="1"/>
      </w:tblPr>
      <w:tblGrid>
        <w:gridCol w:w="8488"/>
      </w:tblGrid>
      <w:tr w:rsidR="00B474DF" w:rsidRPr="00814868" w14:paraId="56C1CD1F" w14:textId="77777777" w:rsidTr="00A05687">
        <w:tc>
          <w:tcPr>
            <w:tcW w:w="9010" w:type="dxa"/>
          </w:tcPr>
          <w:p w14:paraId="6D367416" w14:textId="77777777" w:rsidR="00B474DF" w:rsidRPr="00814868" w:rsidRDefault="00B474DF" w:rsidP="00A05687">
            <w:pPr>
              <w:rPr>
                <w:sz w:val="20"/>
                <w:szCs w:val="20"/>
              </w:rPr>
            </w:pPr>
            <w:r w:rsidRPr="00814868">
              <w:rPr>
                <w:sz w:val="20"/>
                <w:szCs w:val="20"/>
              </w:rPr>
              <w:t>Please use this area to provide us with any further opinion on this method of categorisation. Do you feel this is relevant clinically; do you currently use a different term, would you change this now based on this information?</w:t>
            </w:r>
          </w:p>
          <w:p w14:paraId="5D10560B"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04770A26" w14:textId="77777777" w:rsidTr="00A05687">
        <w:tc>
          <w:tcPr>
            <w:tcW w:w="9010" w:type="dxa"/>
          </w:tcPr>
          <w:p w14:paraId="63E6F208" w14:textId="77777777" w:rsidR="00B474DF" w:rsidRPr="00814868" w:rsidRDefault="00B474DF" w:rsidP="00A05687">
            <w:pPr>
              <w:rPr>
                <w:sz w:val="20"/>
                <w:szCs w:val="20"/>
              </w:rPr>
            </w:pPr>
          </w:p>
          <w:p w14:paraId="2DDFF998" w14:textId="77777777" w:rsidR="00B474DF" w:rsidRPr="00814868" w:rsidRDefault="00B474DF" w:rsidP="00A05687">
            <w:pPr>
              <w:rPr>
                <w:sz w:val="20"/>
                <w:szCs w:val="20"/>
              </w:rPr>
            </w:pPr>
          </w:p>
        </w:tc>
      </w:tr>
    </w:tbl>
    <w:p w14:paraId="65CD03AF" w14:textId="77777777" w:rsidR="00B474DF" w:rsidRPr="00814868" w:rsidRDefault="00B474DF" w:rsidP="00B474DF">
      <w:pPr>
        <w:rPr>
          <w:sz w:val="20"/>
          <w:szCs w:val="20"/>
        </w:rPr>
      </w:pPr>
    </w:p>
    <w:p w14:paraId="05132D0A" w14:textId="77777777" w:rsidR="00B474DF" w:rsidRPr="00814868" w:rsidRDefault="00B474DF" w:rsidP="00B474DF">
      <w:pPr>
        <w:rPr>
          <w:sz w:val="20"/>
          <w:szCs w:val="20"/>
        </w:rPr>
      </w:pPr>
    </w:p>
    <w:p w14:paraId="4BB391A7" w14:textId="77777777" w:rsidR="00B474DF" w:rsidRPr="00814868" w:rsidRDefault="00B474DF" w:rsidP="00B474DF">
      <w:pPr>
        <w:rPr>
          <w:sz w:val="20"/>
          <w:szCs w:val="20"/>
        </w:rPr>
      </w:pPr>
    </w:p>
    <w:p w14:paraId="42E79646" w14:textId="77777777" w:rsidR="00B474DF" w:rsidRPr="00814868" w:rsidRDefault="00B474DF" w:rsidP="00B474DF">
      <w:pPr>
        <w:rPr>
          <w:sz w:val="20"/>
          <w:szCs w:val="20"/>
        </w:rPr>
      </w:pPr>
    </w:p>
    <w:p w14:paraId="497CD6C4" w14:textId="77777777" w:rsidR="00B474DF" w:rsidRPr="00814868" w:rsidRDefault="00B474DF" w:rsidP="00B474DF">
      <w:pPr>
        <w:rPr>
          <w:sz w:val="20"/>
          <w:szCs w:val="20"/>
        </w:rPr>
      </w:pPr>
    </w:p>
    <w:p w14:paraId="55480727" w14:textId="77777777" w:rsidR="00B474DF" w:rsidRPr="00814868" w:rsidRDefault="00B474DF" w:rsidP="00B474DF">
      <w:pPr>
        <w:rPr>
          <w:sz w:val="20"/>
          <w:szCs w:val="20"/>
        </w:rPr>
      </w:pPr>
      <w:r w:rsidRPr="00814868">
        <w:rPr>
          <w:sz w:val="20"/>
          <w:szCs w:val="20"/>
        </w:rPr>
        <w:t>16)</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73B77986" w14:textId="77777777" w:rsidTr="00A05687">
        <w:tc>
          <w:tcPr>
            <w:tcW w:w="9010" w:type="dxa"/>
            <w:gridSpan w:val="8"/>
          </w:tcPr>
          <w:p w14:paraId="474736DD" w14:textId="77777777" w:rsidR="00B474DF" w:rsidRPr="00814868" w:rsidRDefault="00B474DF" w:rsidP="00A05687">
            <w:pPr>
              <w:rPr>
                <w:sz w:val="20"/>
                <w:szCs w:val="20"/>
              </w:rPr>
            </w:pPr>
            <w:r w:rsidRPr="00814868">
              <w:rPr>
                <w:sz w:val="20"/>
                <w:szCs w:val="20"/>
              </w:rPr>
              <w:t xml:space="preserve">Statement 8: From the scoping review the following definition was given for the stability footwear subgrouping </w:t>
            </w:r>
          </w:p>
          <w:p w14:paraId="12109202" w14:textId="77777777" w:rsidR="00B474DF" w:rsidRPr="00814868" w:rsidRDefault="00B474DF" w:rsidP="00A05687">
            <w:pPr>
              <w:rPr>
                <w:sz w:val="20"/>
                <w:szCs w:val="20"/>
              </w:rPr>
            </w:pPr>
          </w:p>
          <w:p w14:paraId="20BE0269" w14:textId="77777777" w:rsidR="00B474DF" w:rsidRPr="00814868" w:rsidRDefault="00B474DF" w:rsidP="00A05687">
            <w:pPr>
              <w:rPr>
                <w:sz w:val="20"/>
                <w:szCs w:val="20"/>
              </w:rPr>
            </w:pPr>
            <w:r w:rsidRPr="00814868">
              <w:rPr>
                <w:sz w:val="20"/>
                <w:szCs w:val="20"/>
              </w:rPr>
              <w:t>Stability functional therapeutic footwear is a range of footwear that is designed to limit extreme movements of the lower limb to maintain a controlled displacement of the centre of force during gait.</w:t>
            </w:r>
          </w:p>
          <w:p w14:paraId="346F4C03" w14:textId="77777777" w:rsidR="00B474DF" w:rsidRPr="00814868" w:rsidRDefault="00B474DF" w:rsidP="00A05687">
            <w:pPr>
              <w:rPr>
                <w:sz w:val="20"/>
                <w:szCs w:val="20"/>
              </w:rPr>
            </w:pPr>
          </w:p>
          <w:p w14:paraId="2CC3EF13" w14:textId="77777777" w:rsidR="00B474DF" w:rsidRPr="00814868" w:rsidRDefault="00B474DF" w:rsidP="00A05687">
            <w:pPr>
              <w:rPr>
                <w:sz w:val="20"/>
                <w:szCs w:val="20"/>
              </w:rPr>
            </w:pPr>
            <w:r w:rsidRPr="00814868">
              <w:rPr>
                <w:sz w:val="20"/>
                <w:szCs w:val="20"/>
              </w:rPr>
              <w:t>Please rank your agreement with this definition: *</w:t>
            </w:r>
          </w:p>
        </w:tc>
      </w:tr>
      <w:tr w:rsidR="00B474DF" w:rsidRPr="00814868" w14:paraId="03799015" w14:textId="77777777" w:rsidTr="00A05687">
        <w:tc>
          <w:tcPr>
            <w:tcW w:w="1240" w:type="dxa"/>
            <w:vMerge w:val="restart"/>
          </w:tcPr>
          <w:p w14:paraId="60BE10C6" w14:textId="77777777" w:rsidR="00B474DF" w:rsidRPr="00814868" w:rsidRDefault="00B474DF" w:rsidP="00A05687">
            <w:pPr>
              <w:jc w:val="both"/>
              <w:rPr>
                <w:sz w:val="20"/>
                <w:szCs w:val="20"/>
              </w:rPr>
            </w:pPr>
          </w:p>
        </w:tc>
        <w:tc>
          <w:tcPr>
            <w:tcW w:w="1115" w:type="dxa"/>
          </w:tcPr>
          <w:p w14:paraId="769668F3"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03451723" w14:textId="77777777" w:rsidR="00B474DF" w:rsidRPr="00814868" w:rsidRDefault="00B474DF" w:rsidP="00A05687">
            <w:pPr>
              <w:jc w:val="both"/>
              <w:rPr>
                <w:sz w:val="20"/>
                <w:szCs w:val="20"/>
              </w:rPr>
            </w:pPr>
            <w:r w:rsidRPr="00814868">
              <w:rPr>
                <w:sz w:val="20"/>
                <w:szCs w:val="20"/>
              </w:rPr>
              <w:t>Disagree</w:t>
            </w:r>
          </w:p>
        </w:tc>
        <w:tc>
          <w:tcPr>
            <w:tcW w:w="1264" w:type="dxa"/>
          </w:tcPr>
          <w:p w14:paraId="0C9539B6"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53D3C419" w14:textId="77777777" w:rsidR="00B474DF" w:rsidRPr="00814868" w:rsidRDefault="00B474DF" w:rsidP="00A05687">
            <w:pPr>
              <w:jc w:val="both"/>
              <w:rPr>
                <w:sz w:val="20"/>
                <w:szCs w:val="20"/>
              </w:rPr>
            </w:pPr>
            <w:r w:rsidRPr="00814868">
              <w:rPr>
                <w:sz w:val="20"/>
                <w:szCs w:val="20"/>
              </w:rPr>
              <w:t>Neutral</w:t>
            </w:r>
          </w:p>
        </w:tc>
        <w:tc>
          <w:tcPr>
            <w:tcW w:w="1264" w:type="dxa"/>
          </w:tcPr>
          <w:p w14:paraId="7E16E0C4" w14:textId="77777777" w:rsidR="00B474DF" w:rsidRPr="00814868" w:rsidRDefault="00B474DF" w:rsidP="00A05687">
            <w:pPr>
              <w:jc w:val="both"/>
              <w:rPr>
                <w:sz w:val="20"/>
                <w:szCs w:val="20"/>
              </w:rPr>
            </w:pPr>
            <w:r w:rsidRPr="00814868">
              <w:rPr>
                <w:sz w:val="20"/>
                <w:szCs w:val="20"/>
              </w:rPr>
              <w:t>Somewhat Agree</w:t>
            </w:r>
          </w:p>
        </w:tc>
        <w:tc>
          <w:tcPr>
            <w:tcW w:w="904" w:type="dxa"/>
          </w:tcPr>
          <w:p w14:paraId="4EB9AD1F" w14:textId="77777777" w:rsidR="00B474DF" w:rsidRPr="00814868" w:rsidRDefault="00B474DF" w:rsidP="00A05687">
            <w:pPr>
              <w:jc w:val="both"/>
              <w:rPr>
                <w:sz w:val="20"/>
                <w:szCs w:val="20"/>
              </w:rPr>
            </w:pPr>
            <w:r w:rsidRPr="00814868">
              <w:rPr>
                <w:sz w:val="20"/>
                <w:szCs w:val="20"/>
              </w:rPr>
              <w:t>Agree</w:t>
            </w:r>
          </w:p>
        </w:tc>
        <w:tc>
          <w:tcPr>
            <w:tcW w:w="1081" w:type="dxa"/>
          </w:tcPr>
          <w:p w14:paraId="44336A15" w14:textId="77777777" w:rsidR="00B474DF" w:rsidRPr="00814868" w:rsidRDefault="00B474DF" w:rsidP="00A05687">
            <w:pPr>
              <w:jc w:val="both"/>
              <w:rPr>
                <w:sz w:val="20"/>
                <w:szCs w:val="20"/>
              </w:rPr>
            </w:pPr>
            <w:r w:rsidRPr="00814868">
              <w:rPr>
                <w:sz w:val="20"/>
                <w:szCs w:val="20"/>
              </w:rPr>
              <w:t>Strongly Agree</w:t>
            </w:r>
          </w:p>
        </w:tc>
      </w:tr>
      <w:tr w:rsidR="00B474DF" w:rsidRPr="00814868" w14:paraId="37E68CFA" w14:textId="77777777" w:rsidTr="00A05687">
        <w:tc>
          <w:tcPr>
            <w:tcW w:w="1240" w:type="dxa"/>
            <w:vMerge/>
          </w:tcPr>
          <w:p w14:paraId="6999310B" w14:textId="77777777" w:rsidR="00B474DF" w:rsidRPr="00814868" w:rsidRDefault="00B474DF" w:rsidP="00A05687">
            <w:pPr>
              <w:jc w:val="center"/>
              <w:rPr>
                <w:sz w:val="20"/>
                <w:szCs w:val="20"/>
              </w:rPr>
            </w:pPr>
          </w:p>
        </w:tc>
        <w:tc>
          <w:tcPr>
            <w:tcW w:w="1115" w:type="dxa"/>
          </w:tcPr>
          <w:p w14:paraId="34FB74C6" w14:textId="77777777" w:rsidR="00B474DF" w:rsidRPr="00814868" w:rsidRDefault="00B474DF" w:rsidP="00A05687">
            <w:pPr>
              <w:jc w:val="center"/>
              <w:rPr>
                <w:sz w:val="20"/>
                <w:szCs w:val="20"/>
              </w:rPr>
            </w:pPr>
            <w:r w:rsidRPr="00814868">
              <w:rPr>
                <w:sz w:val="20"/>
                <w:szCs w:val="20"/>
              </w:rPr>
              <w:t>1</w:t>
            </w:r>
          </w:p>
        </w:tc>
        <w:tc>
          <w:tcPr>
            <w:tcW w:w="1115" w:type="dxa"/>
          </w:tcPr>
          <w:p w14:paraId="2DBB9A7C" w14:textId="77777777" w:rsidR="00B474DF" w:rsidRPr="00814868" w:rsidRDefault="00B474DF" w:rsidP="00A05687">
            <w:pPr>
              <w:jc w:val="center"/>
              <w:rPr>
                <w:sz w:val="20"/>
                <w:szCs w:val="20"/>
              </w:rPr>
            </w:pPr>
            <w:r w:rsidRPr="00814868">
              <w:rPr>
                <w:sz w:val="20"/>
                <w:szCs w:val="20"/>
              </w:rPr>
              <w:t>2</w:t>
            </w:r>
          </w:p>
        </w:tc>
        <w:tc>
          <w:tcPr>
            <w:tcW w:w="1264" w:type="dxa"/>
          </w:tcPr>
          <w:p w14:paraId="112256A0" w14:textId="77777777" w:rsidR="00B474DF" w:rsidRPr="00814868" w:rsidRDefault="00B474DF" w:rsidP="00A05687">
            <w:pPr>
              <w:jc w:val="center"/>
              <w:rPr>
                <w:sz w:val="20"/>
                <w:szCs w:val="20"/>
              </w:rPr>
            </w:pPr>
            <w:r w:rsidRPr="00814868">
              <w:rPr>
                <w:sz w:val="20"/>
                <w:szCs w:val="20"/>
              </w:rPr>
              <w:t>3</w:t>
            </w:r>
          </w:p>
        </w:tc>
        <w:tc>
          <w:tcPr>
            <w:tcW w:w="1027" w:type="dxa"/>
          </w:tcPr>
          <w:p w14:paraId="6D61E7DA" w14:textId="77777777" w:rsidR="00B474DF" w:rsidRPr="00814868" w:rsidRDefault="00B474DF" w:rsidP="00A05687">
            <w:pPr>
              <w:jc w:val="center"/>
              <w:rPr>
                <w:sz w:val="20"/>
                <w:szCs w:val="20"/>
              </w:rPr>
            </w:pPr>
            <w:r w:rsidRPr="00814868">
              <w:rPr>
                <w:sz w:val="20"/>
                <w:szCs w:val="20"/>
              </w:rPr>
              <w:t>4</w:t>
            </w:r>
          </w:p>
        </w:tc>
        <w:tc>
          <w:tcPr>
            <w:tcW w:w="1264" w:type="dxa"/>
          </w:tcPr>
          <w:p w14:paraId="60088B15" w14:textId="77777777" w:rsidR="00B474DF" w:rsidRPr="00814868" w:rsidRDefault="00B474DF" w:rsidP="00A05687">
            <w:pPr>
              <w:jc w:val="center"/>
              <w:rPr>
                <w:sz w:val="20"/>
                <w:szCs w:val="20"/>
              </w:rPr>
            </w:pPr>
            <w:r w:rsidRPr="00814868">
              <w:rPr>
                <w:sz w:val="20"/>
                <w:szCs w:val="20"/>
              </w:rPr>
              <w:t>5</w:t>
            </w:r>
          </w:p>
        </w:tc>
        <w:tc>
          <w:tcPr>
            <w:tcW w:w="904" w:type="dxa"/>
          </w:tcPr>
          <w:p w14:paraId="42CC8C41" w14:textId="77777777" w:rsidR="00B474DF" w:rsidRPr="00814868" w:rsidRDefault="00B474DF" w:rsidP="00A05687">
            <w:pPr>
              <w:jc w:val="center"/>
              <w:rPr>
                <w:sz w:val="20"/>
                <w:szCs w:val="20"/>
              </w:rPr>
            </w:pPr>
            <w:r w:rsidRPr="00814868">
              <w:rPr>
                <w:sz w:val="20"/>
                <w:szCs w:val="20"/>
              </w:rPr>
              <w:t>6</w:t>
            </w:r>
          </w:p>
        </w:tc>
        <w:tc>
          <w:tcPr>
            <w:tcW w:w="1081" w:type="dxa"/>
          </w:tcPr>
          <w:p w14:paraId="3C2D7B78" w14:textId="77777777" w:rsidR="00B474DF" w:rsidRPr="00814868" w:rsidRDefault="00B474DF" w:rsidP="00A05687">
            <w:pPr>
              <w:jc w:val="center"/>
              <w:rPr>
                <w:sz w:val="20"/>
                <w:szCs w:val="20"/>
              </w:rPr>
            </w:pPr>
            <w:r w:rsidRPr="00814868">
              <w:rPr>
                <w:sz w:val="20"/>
                <w:szCs w:val="20"/>
              </w:rPr>
              <w:t>7</w:t>
            </w:r>
          </w:p>
        </w:tc>
      </w:tr>
      <w:tr w:rsidR="00B474DF" w:rsidRPr="00814868" w14:paraId="1C017AE3" w14:textId="77777777" w:rsidTr="00A05687">
        <w:tc>
          <w:tcPr>
            <w:tcW w:w="1240" w:type="dxa"/>
          </w:tcPr>
          <w:p w14:paraId="22BB1941" w14:textId="77777777" w:rsidR="00B474DF" w:rsidRPr="00814868" w:rsidRDefault="00B474DF" w:rsidP="00A05687">
            <w:pPr>
              <w:jc w:val="center"/>
              <w:rPr>
                <w:sz w:val="20"/>
                <w:szCs w:val="20"/>
              </w:rPr>
            </w:pPr>
            <w:r w:rsidRPr="00814868">
              <w:rPr>
                <w:sz w:val="20"/>
                <w:szCs w:val="20"/>
              </w:rPr>
              <w:t>Statement 8</w:t>
            </w:r>
          </w:p>
        </w:tc>
        <w:tc>
          <w:tcPr>
            <w:tcW w:w="1115" w:type="dxa"/>
          </w:tcPr>
          <w:p w14:paraId="7EC4A28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589D40E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23CEFE8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57079ED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5A658C7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04CAED2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77F8B9E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7FD41C85" w14:textId="77777777" w:rsidR="00B474DF" w:rsidRPr="00814868" w:rsidRDefault="00B474DF" w:rsidP="00B474DF">
      <w:pPr>
        <w:rPr>
          <w:sz w:val="20"/>
          <w:szCs w:val="20"/>
        </w:rPr>
      </w:pPr>
    </w:p>
    <w:p w14:paraId="07571427" w14:textId="77777777" w:rsidR="00B474DF" w:rsidRPr="00814868" w:rsidRDefault="00B474DF" w:rsidP="00B474DF">
      <w:pPr>
        <w:rPr>
          <w:sz w:val="20"/>
          <w:szCs w:val="20"/>
        </w:rPr>
      </w:pPr>
      <w:r w:rsidRPr="00814868">
        <w:rPr>
          <w:sz w:val="20"/>
          <w:szCs w:val="20"/>
        </w:rPr>
        <w:t>17)</w:t>
      </w:r>
    </w:p>
    <w:tbl>
      <w:tblPr>
        <w:tblStyle w:val="TableGrid"/>
        <w:tblW w:w="0" w:type="auto"/>
        <w:tblLook w:val="04A0" w:firstRow="1" w:lastRow="0" w:firstColumn="1" w:lastColumn="0" w:noHBand="0" w:noVBand="1"/>
      </w:tblPr>
      <w:tblGrid>
        <w:gridCol w:w="8488"/>
      </w:tblGrid>
      <w:tr w:rsidR="00B474DF" w:rsidRPr="00814868" w14:paraId="636DDABE" w14:textId="77777777" w:rsidTr="00A05687">
        <w:tc>
          <w:tcPr>
            <w:tcW w:w="9010" w:type="dxa"/>
          </w:tcPr>
          <w:p w14:paraId="32ACDD22"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2CAC2756"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1EE267EC" w14:textId="77777777" w:rsidTr="00A05687">
        <w:tc>
          <w:tcPr>
            <w:tcW w:w="9010" w:type="dxa"/>
          </w:tcPr>
          <w:p w14:paraId="086D9653" w14:textId="77777777" w:rsidR="00B474DF" w:rsidRPr="00814868" w:rsidRDefault="00B474DF" w:rsidP="00A05687">
            <w:pPr>
              <w:rPr>
                <w:sz w:val="20"/>
                <w:szCs w:val="20"/>
              </w:rPr>
            </w:pPr>
          </w:p>
          <w:p w14:paraId="6F2CA5D2" w14:textId="77777777" w:rsidR="00B474DF" w:rsidRPr="00814868" w:rsidRDefault="00B474DF" w:rsidP="00A05687">
            <w:pPr>
              <w:rPr>
                <w:sz w:val="20"/>
                <w:szCs w:val="20"/>
              </w:rPr>
            </w:pPr>
          </w:p>
        </w:tc>
      </w:tr>
    </w:tbl>
    <w:p w14:paraId="6EB97B4F" w14:textId="77777777" w:rsidR="00B474DF" w:rsidRPr="00814868" w:rsidRDefault="00B474DF" w:rsidP="00B474DF">
      <w:pPr>
        <w:rPr>
          <w:sz w:val="20"/>
          <w:szCs w:val="20"/>
        </w:rPr>
      </w:pPr>
    </w:p>
    <w:p w14:paraId="5CBC76D7" w14:textId="77777777" w:rsidR="00B474DF" w:rsidRPr="00814868" w:rsidRDefault="00B474DF" w:rsidP="00B474DF">
      <w:pPr>
        <w:rPr>
          <w:sz w:val="20"/>
          <w:szCs w:val="20"/>
        </w:rPr>
      </w:pPr>
    </w:p>
    <w:p w14:paraId="4527FABC" w14:textId="77777777" w:rsidR="00B474DF" w:rsidRPr="00814868" w:rsidRDefault="00B474DF" w:rsidP="00B474DF">
      <w:pPr>
        <w:rPr>
          <w:sz w:val="20"/>
          <w:szCs w:val="20"/>
        </w:rPr>
      </w:pPr>
      <w:r w:rsidRPr="00814868">
        <w:rPr>
          <w:sz w:val="20"/>
          <w:szCs w:val="20"/>
        </w:rPr>
        <w:t>18)</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1C142D1F" w14:textId="77777777" w:rsidTr="00A05687">
        <w:tc>
          <w:tcPr>
            <w:tcW w:w="9010" w:type="dxa"/>
            <w:gridSpan w:val="8"/>
          </w:tcPr>
          <w:p w14:paraId="29CAD5F7" w14:textId="77777777" w:rsidR="00B474DF" w:rsidRPr="00814868" w:rsidRDefault="00B474DF" w:rsidP="00A05687">
            <w:pPr>
              <w:rPr>
                <w:sz w:val="20"/>
                <w:szCs w:val="20"/>
              </w:rPr>
            </w:pPr>
            <w:r w:rsidRPr="00814868">
              <w:rPr>
                <w:sz w:val="20"/>
                <w:szCs w:val="20"/>
              </w:rPr>
              <w:t xml:space="preserve">Statement 9: From the scoping review, the following definition was given to lift footwear subgrouping: </w:t>
            </w:r>
          </w:p>
          <w:p w14:paraId="657F2C23" w14:textId="77777777" w:rsidR="00B474DF" w:rsidRPr="00814868" w:rsidRDefault="00B474DF" w:rsidP="00A05687">
            <w:pPr>
              <w:rPr>
                <w:sz w:val="20"/>
                <w:szCs w:val="20"/>
              </w:rPr>
            </w:pPr>
          </w:p>
          <w:p w14:paraId="5ACD1886" w14:textId="77777777" w:rsidR="00B474DF" w:rsidRPr="00814868" w:rsidRDefault="00B474DF" w:rsidP="00A05687">
            <w:pPr>
              <w:rPr>
                <w:sz w:val="20"/>
                <w:szCs w:val="20"/>
              </w:rPr>
            </w:pPr>
            <w:r w:rsidRPr="00814868">
              <w:rPr>
                <w:sz w:val="20"/>
                <w:szCs w:val="20"/>
              </w:rPr>
              <w:t>Lift functional therapeutic footwear is a range of footwear designed with a unilateral modular outer or midsole addition to conservatively achieve postural and functional symmetry in individuals with limb length inequality.</w:t>
            </w:r>
          </w:p>
          <w:p w14:paraId="0932B668" w14:textId="77777777" w:rsidR="00B474DF" w:rsidRPr="00814868" w:rsidRDefault="00B474DF" w:rsidP="00A05687">
            <w:pPr>
              <w:rPr>
                <w:sz w:val="20"/>
                <w:szCs w:val="20"/>
              </w:rPr>
            </w:pPr>
          </w:p>
          <w:p w14:paraId="798C7291" w14:textId="77777777" w:rsidR="00B474DF" w:rsidRPr="00814868" w:rsidRDefault="00B474DF" w:rsidP="00A05687">
            <w:pPr>
              <w:rPr>
                <w:sz w:val="20"/>
                <w:szCs w:val="20"/>
              </w:rPr>
            </w:pPr>
            <w:r w:rsidRPr="00814868">
              <w:rPr>
                <w:sz w:val="20"/>
                <w:szCs w:val="20"/>
              </w:rPr>
              <w:t>Please rank your agreement with this definition: *</w:t>
            </w:r>
          </w:p>
        </w:tc>
      </w:tr>
      <w:tr w:rsidR="00B474DF" w:rsidRPr="00814868" w14:paraId="3213B0A2" w14:textId="77777777" w:rsidTr="00A05687">
        <w:tc>
          <w:tcPr>
            <w:tcW w:w="1240" w:type="dxa"/>
            <w:vMerge w:val="restart"/>
          </w:tcPr>
          <w:p w14:paraId="4D13CF42" w14:textId="77777777" w:rsidR="00B474DF" w:rsidRPr="00814868" w:rsidRDefault="00B474DF" w:rsidP="00A05687">
            <w:pPr>
              <w:jc w:val="both"/>
              <w:rPr>
                <w:sz w:val="20"/>
                <w:szCs w:val="20"/>
              </w:rPr>
            </w:pPr>
          </w:p>
        </w:tc>
        <w:tc>
          <w:tcPr>
            <w:tcW w:w="1115" w:type="dxa"/>
          </w:tcPr>
          <w:p w14:paraId="0C02FE62"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69E59C30" w14:textId="77777777" w:rsidR="00B474DF" w:rsidRPr="00814868" w:rsidRDefault="00B474DF" w:rsidP="00A05687">
            <w:pPr>
              <w:jc w:val="both"/>
              <w:rPr>
                <w:sz w:val="20"/>
                <w:szCs w:val="20"/>
              </w:rPr>
            </w:pPr>
            <w:r w:rsidRPr="00814868">
              <w:rPr>
                <w:sz w:val="20"/>
                <w:szCs w:val="20"/>
              </w:rPr>
              <w:t>Disagree</w:t>
            </w:r>
          </w:p>
        </w:tc>
        <w:tc>
          <w:tcPr>
            <w:tcW w:w="1264" w:type="dxa"/>
          </w:tcPr>
          <w:p w14:paraId="28A5CC2F"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7B96EC61" w14:textId="77777777" w:rsidR="00B474DF" w:rsidRPr="00814868" w:rsidRDefault="00B474DF" w:rsidP="00A05687">
            <w:pPr>
              <w:jc w:val="both"/>
              <w:rPr>
                <w:sz w:val="20"/>
                <w:szCs w:val="20"/>
              </w:rPr>
            </w:pPr>
            <w:r w:rsidRPr="00814868">
              <w:rPr>
                <w:sz w:val="20"/>
                <w:szCs w:val="20"/>
              </w:rPr>
              <w:t>Neutral</w:t>
            </w:r>
          </w:p>
        </w:tc>
        <w:tc>
          <w:tcPr>
            <w:tcW w:w="1264" w:type="dxa"/>
          </w:tcPr>
          <w:p w14:paraId="67F7461D" w14:textId="77777777" w:rsidR="00B474DF" w:rsidRPr="00814868" w:rsidRDefault="00B474DF" w:rsidP="00A05687">
            <w:pPr>
              <w:jc w:val="both"/>
              <w:rPr>
                <w:sz w:val="20"/>
                <w:szCs w:val="20"/>
              </w:rPr>
            </w:pPr>
            <w:r w:rsidRPr="00814868">
              <w:rPr>
                <w:sz w:val="20"/>
                <w:szCs w:val="20"/>
              </w:rPr>
              <w:t>Somewhat Agree</w:t>
            </w:r>
          </w:p>
        </w:tc>
        <w:tc>
          <w:tcPr>
            <w:tcW w:w="904" w:type="dxa"/>
          </w:tcPr>
          <w:p w14:paraId="1449B090" w14:textId="77777777" w:rsidR="00B474DF" w:rsidRPr="00814868" w:rsidRDefault="00B474DF" w:rsidP="00A05687">
            <w:pPr>
              <w:jc w:val="both"/>
              <w:rPr>
                <w:sz w:val="20"/>
                <w:szCs w:val="20"/>
              </w:rPr>
            </w:pPr>
            <w:r w:rsidRPr="00814868">
              <w:rPr>
                <w:sz w:val="20"/>
                <w:szCs w:val="20"/>
              </w:rPr>
              <w:t>Agree</w:t>
            </w:r>
          </w:p>
        </w:tc>
        <w:tc>
          <w:tcPr>
            <w:tcW w:w="1081" w:type="dxa"/>
          </w:tcPr>
          <w:p w14:paraId="6A07389C" w14:textId="77777777" w:rsidR="00B474DF" w:rsidRPr="00814868" w:rsidRDefault="00B474DF" w:rsidP="00A05687">
            <w:pPr>
              <w:jc w:val="both"/>
              <w:rPr>
                <w:sz w:val="20"/>
                <w:szCs w:val="20"/>
              </w:rPr>
            </w:pPr>
            <w:r w:rsidRPr="00814868">
              <w:rPr>
                <w:sz w:val="20"/>
                <w:szCs w:val="20"/>
              </w:rPr>
              <w:t>Strongly Agree</w:t>
            </w:r>
          </w:p>
        </w:tc>
      </w:tr>
      <w:tr w:rsidR="00B474DF" w:rsidRPr="00814868" w14:paraId="68B2BDC1" w14:textId="77777777" w:rsidTr="00A05687">
        <w:tc>
          <w:tcPr>
            <w:tcW w:w="1240" w:type="dxa"/>
            <w:vMerge/>
          </w:tcPr>
          <w:p w14:paraId="386C0946" w14:textId="77777777" w:rsidR="00B474DF" w:rsidRPr="00814868" w:rsidRDefault="00B474DF" w:rsidP="00A05687">
            <w:pPr>
              <w:jc w:val="center"/>
              <w:rPr>
                <w:sz w:val="20"/>
                <w:szCs w:val="20"/>
              </w:rPr>
            </w:pPr>
          </w:p>
        </w:tc>
        <w:tc>
          <w:tcPr>
            <w:tcW w:w="1115" w:type="dxa"/>
          </w:tcPr>
          <w:p w14:paraId="23AC94C7" w14:textId="77777777" w:rsidR="00B474DF" w:rsidRPr="00814868" w:rsidRDefault="00B474DF" w:rsidP="00A05687">
            <w:pPr>
              <w:jc w:val="center"/>
              <w:rPr>
                <w:sz w:val="20"/>
                <w:szCs w:val="20"/>
              </w:rPr>
            </w:pPr>
            <w:r w:rsidRPr="00814868">
              <w:rPr>
                <w:sz w:val="20"/>
                <w:szCs w:val="20"/>
              </w:rPr>
              <w:t>1</w:t>
            </w:r>
          </w:p>
        </w:tc>
        <w:tc>
          <w:tcPr>
            <w:tcW w:w="1115" w:type="dxa"/>
          </w:tcPr>
          <w:p w14:paraId="2ED461AC" w14:textId="77777777" w:rsidR="00B474DF" w:rsidRPr="00814868" w:rsidRDefault="00B474DF" w:rsidP="00A05687">
            <w:pPr>
              <w:jc w:val="center"/>
              <w:rPr>
                <w:sz w:val="20"/>
                <w:szCs w:val="20"/>
              </w:rPr>
            </w:pPr>
            <w:r w:rsidRPr="00814868">
              <w:rPr>
                <w:sz w:val="20"/>
                <w:szCs w:val="20"/>
              </w:rPr>
              <w:t>2</w:t>
            </w:r>
          </w:p>
        </w:tc>
        <w:tc>
          <w:tcPr>
            <w:tcW w:w="1264" w:type="dxa"/>
          </w:tcPr>
          <w:p w14:paraId="24B3D2FC" w14:textId="77777777" w:rsidR="00B474DF" w:rsidRPr="00814868" w:rsidRDefault="00B474DF" w:rsidP="00A05687">
            <w:pPr>
              <w:jc w:val="center"/>
              <w:rPr>
                <w:sz w:val="20"/>
                <w:szCs w:val="20"/>
              </w:rPr>
            </w:pPr>
            <w:r w:rsidRPr="00814868">
              <w:rPr>
                <w:sz w:val="20"/>
                <w:szCs w:val="20"/>
              </w:rPr>
              <w:t>3</w:t>
            </w:r>
          </w:p>
        </w:tc>
        <w:tc>
          <w:tcPr>
            <w:tcW w:w="1027" w:type="dxa"/>
          </w:tcPr>
          <w:p w14:paraId="21B1DCAC" w14:textId="77777777" w:rsidR="00B474DF" w:rsidRPr="00814868" w:rsidRDefault="00B474DF" w:rsidP="00A05687">
            <w:pPr>
              <w:jc w:val="center"/>
              <w:rPr>
                <w:sz w:val="20"/>
                <w:szCs w:val="20"/>
              </w:rPr>
            </w:pPr>
            <w:r w:rsidRPr="00814868">
              <w:rPr>
                <w:sz w:val="20"/>
                <w:szCs w:val="20"/>
              </w:rPr>
              <w:t>4</w:t>
            </w:r>
          </w:p>
        </w:tc>
        <w:tc>
          <w:tcPr>
            <w:tcW w:w="1264" w:type="dxa"/>
          </w:tcPr>
          <w:p w14:paraId="3F6B8521" w14:textId="77777777" w:rsidR="00B474DF" w:rsidRPr="00814868" w:rsidRDefault="00B474DF" w:rsidP="00A05687">
            <w:pPr>
              <w:jc w:val="center"/>
              <w:rPr>
                <w:sz w:val="20"/>
                <w:szCs w:val="20"/>
              </w:rPr>
            </w:pPr>
            <w:r w:rsidRPr="00814868">
              <w:rPr>
                <w:sz w:val="20"/>
                <w:szCs w:val="20"/>
              </w:rPr>
              <w:t>5</w:t>
            </w:r>
          </w:p>
        </w:tc>
        <w:tc>
          <w:tcPr>
            <w:tcW w:w="904" w:type="dxa"/>
          </w:tcPr>
          <w:p w14:paraId="1ADF2A3E" w14:textId="77777777" w:rsidR="00B474DF" w:rsidRPr="00814868" w:rsidRDefault="00B474DF" w:rsidP="00A05687">
            <w:pPr>
              <w:jc w:val="center"/>
              <w:rPr>
                <w:sz w:val="20"/>
                <w:szCs w:val="20"/>
              </w:rPr>
            </w:pPr>
            <w:r w:rsidRPr="00814868">
              <w:rPr>
                <w:sz w:val="20"/>
                <w:szCs w:val="20"/>
              </w:rPr>
              <w:t>6</w:t>
            </w:r>
          </w:p>
        </w:tc>
        <w:tc>
          <w:tcPr>
            <w:tcW w:w="1081" w:type="dxa"/>
          </w:tcPr>
          <w:p w14:paraId="7E644B89" w14:textId="77777777" w:rsidR="00B474DF" w:rsidRPr="00814868" w:rsidRDefault="00B474DF" w:rsidP="00A05687">
            <w:pPr>
              <w:jc w:val="center"/>
              <w:rPr>
                <w:sz w:val="20"/>
                <w:szCs w:val="20"/>
              </w:rPr>
            </w:pPr>
            <w:r w:rsidRPr="00814868">
              <w:rPr>
                <w:sz w:val="20"/>
                <w:szCs w:val="20"/>
              </w:rPr>
              <w:t>7</w:t>
            </w:r>
          </w:p>
        </w:tc>
      </w:tr>
      <w:tr w:rsidR="00B474DF" w:rsidRPr="00814868" w14:paraId="716515C8" w14:textId="77777777" w:rsidTr="00A05687">
        <w:tc>
          <w:tcPr>
            <w:tcW w:w="1240" w:type="dxa"/>
          </w:tcPr>
          <w:p w14:paraId="2C26800A" w14:textId="77777777" w:rsidR="00B474DF" w:rsidRPr="00814868" w:rsidRDefault="00B474DF" w:rsidP="00A05687">
            <w:pPr>
              <w:jc w:val="center"/>
              <w:rPr>
                <w:sz w:val="20"/>
                <w:szCs w:val="20"/>
              </w:rPr>
            </w:pPr>
            <w:r w:rsidRPr="00814868">
              <w:rPr>
                <w:sz w:val="20"/>
                <w:szCs w:val="20"/>
              </w:rPr>
              <w:t>Statement 9</w:t>
            </w:r>
          </w:p>
        </w:tc>
        <w:tc>
          <w:tcPr>
            <w:tcW w:w="1115" w:type="dxa"/>
          </w:tcPr>
          <w:p w14:paraId="5C0ABAD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22AE1D8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0CAF749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4218E00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4F57739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68F9414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3D4A95E4"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4E017E36" w14:textId="77777777" w:rsidR="00B474DF" w:rsidRPr="00814868" w:rsidRDefault="00B474DF" w:rsidP="00B474DF">
      <w:pPr>
        <w:rPr>
          <w:sz w:val="20"/>
          <w:szCs w:val="20"/>
        </w:rPr>
      </w:pPr>
    </w:p>
    <w:p w14:paraId="03B3943C" w14:textId="77777777" w:rsidR="000E24E6" w:rsidRDefault="000E24E6" w:rsidP="00B474DF">
      <w:pPr>
        <w:rPr>
          <w:sz w:val="20"/>
          <w:szCs w:val="20"/>
        </w:rPr>
      </w:pPr>
    </w:p>
    <w:p w14:paraId="102BEB01" w14:textId="77777777" w:rsidR="000E24E6" w:rsidRDefault="000E24E6" w:rsidP="00B474DF">
      <w:pPr>
        <w:rPr>
          <w:sz w:val="20"/>
          <w:szCs w:val="20"/>
        </w:rPr>
      </w:pPr>
    </w:p>
    <w:p w14:paraId="4CF10BCB" w14:textId="77777777" w:rsidR="000E24E6" w:rsidRDefault="000E24E6" w:rsidP="00B474DF">
      <w:pPr>
        <w:rPr>
          <w:sz w:val="20"/>
          <w:szCs w:val="20"/>
        </w:rPr>
      </w:pPr>
    </w:p>
    <w:p w14:paraId="77E79244" w14:textId="77777777" w:rsidR="000E24E6" w:rsidRPr="00814868" w:rsidRDefault="000E24E6" w:rsidP="00B474DF">
      <w:pPr>
        <w:rPr>
          <w:sz w:val="20"/>
          <w:szCs w:val="20"/>
        </w:rPr>
      </w:pPr>
    </w:p>
    <w:p w14:paraId="2A53AE77" w14:textId="77777777" w:rsidR="00B474DF" w:rsidRPr="00814868" w:rsidRDefault="00B474DF" w:rsidP="00B474DF">
      <w:pPr>
        <w:rPr>
          <w:sz w:val="20"/>
          <w:szCs w:val="20"/>
        </w:rPr>
      </w:pPr>
      <w:r w:rsidRPr="00814868">
        <w:rPr>
          <w:sz w:val="20"/>
          <w:szCs w:val="20"/>
        </w:rPr>
        <w:t>19)</w:t>
      </w:r>
    </w:p>
    <w:tbl>
      <w:tblPr>
        <w:tblStyle w:val="TableGrid"/>
        <w:tblW w:w="0" w:type="auto"/>
        <w:tblLook w:val="04A0" w:firstRow="1" w:lastRow="0" w:firstColumn="1" w:lastColumn="0" w:noHBand="0" w:noVBand="1"/>
      </w:tblPr>
      <w:tblGrid>
        <w:gridCol w:w="8488"/>
      </w:tblGrid>
      <w:tr w:rsidR="00B474DF" w:rsidRPr="00814868" w14:paraId="36CCA08E" w14:textId="77777777" w:rsidTr="00A05687">
        <w:tc>
          <w:tcPr>
            <w:tcW w:w="9010" w:type="dxa"/>
          </w:tcPr>
          <w:p w14:paraId="6758E4B1"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584A55DB"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2D1DF023" w14:textId="77777777" w:rsidTr="00A05687">
        <w:tc>
          <w:tcPr>
            <w:tcW w:w="9010" w:type="dxa"/>
          </w:tcPr>
          <w:p w14:paraId="633833F0" w14:textId="77777777" w:rsidR="00B474DF" w:rsidRPr="00814868" w:rsidRDefault="00B474DF" w:rsidP="00A05687">
            <w:pPr>
              <w:rPr>
                <w:sz w:val="20"/>
                <w:szCs w:val="20"/>
              </w:rPr>
            </w:pPr>
          </w:p>
          <w:p w14:paraId="7E2D5B8B" w14:textId="77777777" w:rsidR="00B474DF" w:rsidRPr="00814868" w:rsidRDefault="00B474DF" w:rsidP="00A05687">
            <w:pPr>
              <w:rPr>
                <w:sz w:val="20"/>
                <w:szCs w:val="20"/>
              </w:rPr>
            </w:pPr>
          </w:p>
        </w:tc>
      </w:tr>
    </w:tbl>
    <w:p w14:paraId="7092464E" w14:textId="77777777" w:rsidR="00B474DF" w:rsidRPr="00814868" w:rsidRDefault="00B474DF" w:rsidP="00B474DF">
      <w:pPr>
        <w:rPr>
          <w:sz w:val="20"/>
          <w:szCs w:val="20"/>
        </w:rPr>
      </w:pPr>
    </w:p>
    <w:p w14:paraId="36A00523" w14:textId="77777777" w:rsidR="00B474DF" w:rsidRPr="00814868" w:rsidRDefault="00B474DF" w:rsidP="00B474DF">
      <w:pPr>
        <w:rPr>
          <w:sz w:val="20"/>
          <w:szCs w:val="20"/>
        </w:rPr>
      </w:pPr>
      <w:r w:rsidRPr="00814868">
        <w:rPr>
          <w:sz w:val="20"/>
          <w:szCs w:val="20"/>
        </w:rPr>
        <w:t>20)</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737DAF5C" w14:textId="77777777" w:rsidTr="00A05687">
        <w:tc>
          <w:tcPr>
            <w:tcW w:w="9010" w:type="dxa"/>
            <w:gridSpan w:val="8"/>
          </w:tcPr>
          <w:p w14:paraId="33F1F1A6" w14:textId="77777777" w:rsidR="00B474DF" w:rsidRPr="00814868" w:rsidRDefault="00B474DF" w:rsidP="00A05687">
            <w:pPr>
              <w:rPr>
                <w:sz w:val="20"/>
                <w:szCs w:val="20"/>
              </w:rPr>
            </w:pPr>
            <w:r w:rsidRPr="00814868">
              <w:rPr>
                <w:sz w:val="20"/>
                <w:szCs w:val="20"/>
              </w:rPr>
              <w:t xml:space="preserve">Statement 10: From the scoping review the following definition was given for rounded bottom (rocker sole) </w:t>
            </w:r>
          </w:p>
          <w:p w14:paraId="63D0304A" w14:textId="77777777" w:rsidR="00B474DF" w:rsidRPr="00814868" w:rsidRDefault="00B474DF" w:rsidP="00A05687">
            <w:pPr>
              <w:rPr>
                <w:sz w:val="20"/>
                <w:szCs w:val="20"/>
              </w:rPr>
            </w:pPr>
          </w:p>
          <w:p w14:paraId="44D96F8F" w14:textId="77777777" w:rsidR="00B474DF" w:rsidRPr="00814868" w:rsidRDefault="00B474DF" w:rsidP="00A05687">
            <w:pPr>
              <w:rPr>
                <w:sz w:val="20"/>
                <w:szCs w:val="20"/>
              </w:rPr>
            </w:pPr>
            <w:r w:rsidRPr="00814868">
              <w:rPr>
                <w:sz w:val="20"/>
                <w:szCs w:val="20"/>
              </w:rPr>
              <w:t>Rounded bottom (rocker sole) is a range of functional therapeutic footwear with a forefoot rocker design to assist the sagittal plane progression of the lower limb.</w:t>
            </w:r>
          </w:p>
          <w:p w14:paraId="64999145" w14:textId="77777777" w:rsidR="00B474DF" w:rsidRPr="00814868" w:rsidRDefault="00B474DF" w:rsidP="00A05687">
            <w:pPr>
              <w:rPr>
                <w:sz w:val="20"/>
                <w:szCs w:val="20"/>
              </w:rPr>
            </w:pPr>
          </w:p>
          <w:p w14:paraId="7266F97A" w14:textId="77777777" w:rsidR="00B474DF" w:rsidRPr="00814868" w:rsidRDefault="00B474DF" w:rsidP="00A05687">
            <w:pPr>
              <w:rPr>
                <w:sz w:val="20"/>
                <w:szCs w:val="20"/>
              </w:rPr>
            </w:pPr>
            <w:r w:rsidRPr="00814868">
              <w:rPr>
                <w:sz w:val="20"/>
                <w:szCs w:val="20"/>
              </w:rPr>
              <w:t>Please rank your agreement with this definition.</w:t>
            </w:r>
          </w:p>
        </w:tc>
      </w:tr>
      <w:tr w:rsidR="00B474DF" w:rsidRPr="00814868" w14:paraId="6D9D7795" w14:textId="77777777" w:rsidTr="00A05687">
        <w:tc>
          <w:tcPr>
            <w:tcW w:w="1240" w:type="dxa"/>
            <w:vMerge w:val="restart"/>
          </w:tcPr>
          <w:p w14:paraId="37BD47F2" w14:textId="77777777" w:rsidR="00B474DF" w:rsidRPr="00814868" w:rsidRDefault="00B474DF" w:rsidP="00A05687">
            <w:pPr>
              <w:jc w:val="both"/>
              <w:rPr>
                <w:sz w:val="20"/>
                <w:szCs w:val="20"/>
              </w:rPr>
            </w:pPr>
          </w:p>
        </w:tc>
        <w:tc>
          <w:tcPr>
            <w:tcW w:w="1115" w:type="dxa"/>
          </w:tcPr>
          <w:p w14:paraId="737DDB90"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3E5D1C8C" w14:textId="77777777" w:rsidR="00B474DF" w:rsidRPr="00814868" w:rsidRDefault="00B474DF" w:rsidP="00A05687">
            <w:pPr>
              <w:jc w:val="both"/>
              <w:rPr>
                <w:sz w:val="20"/>
                <w:szCs w:val="20"/>
              </w:rPr>
            </w:pPr>
            <w:r w:rsidRPr="00814868">
              <w:rPr>
                <w:sz w:val="20"/>
                <w:szCs w:val="20"/>
              </w:rPr>
              <w:t>Disagree</w:t>
            </w:r>
          </w:p>
        </w:tc>
        <w:tc>
          <w:tcPr>
            <w:tcW w:w="1264" w:type="dxa"/>
          </w:tcPr>
          <w:p w14:paraId="151CFCCE"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141B2B6D" w14:textId="77777777" w:rsidR="00B474DF" w:rsidRPr="00814868" w:rsidRDefault="00B474DF" w:rsidP="00A05687">
            <w:pPr>
              <w:jc w:val="both"/>
              <w:rPr>
                <w:sz w:val="20"/>
                <w:szCs w:val="20"/>
              </w:rPr>
            </w:pPr>
            <w:r w:rsidRPr="00814868">
              <w:rPr>
                <w:sz w:val="20"/>
                <w:szCs w:val="20"/>
              </w:rPr>
              <w:t>Neutral</w:t>
            </w:r>
          </w:p>
        </w:tc>
        <w:tc>
          <w:tcPr>
            <w:tcW w:w="1264" w:type="dxa"/>
          </w:tcPr>
          <w:p w14:paraId="715DBE1A" w14:textId="77777777" w:rsidR="00B474DF" w:rsidRPr="00814868" w:rsidRDefault="00B474DF" w:rsidP="00A05687">
            <w:pPr>
              <w:jc w:val="both"/>
              <w:rPr>
                <w:sz w:val="20"/>
                <w:szCs w:val="20"/>
              </w:rPr>
            </w:pPr>
            <w:r w:rsidRPr="00814868">
              <w:rPr>
                <w:sz w:val="20"/>
                <w:szCs w:val="20"/>
              </w:rPr>
              <w:t>Somewhat Agree</w:t>
            </w:r>
          </w:p>
        </w:tc>
        <w:tc>
          <w:tcPr>
            <w:tcW w:w="904" w:type="dxa"/>
          </w:tcPr>
          <w:p w14:paraId="3452CC8E" w14:textId="77777777" w:rsidR="00B474DF" w:rsidRPr="00814868" w:rsidRDefault="00B474DF" w:rsidP="00A05687">
            <w:pPr>
              <w:jc w:val="both"/>
              <w:rPr>
                <w:sz w:val="20"/>
                <w:szCs w:val="20"/>
              </w:rPr>
            </w:pPr>
            <w:r w:rsidRPr="00814868">
              <w:rPr>
                <w:sz w:val="20"/>
                <w:szCs w:val="20"/>
              </w:rPr>
              <w:t>Agree</w:t>
            </w:r>
          </w:p>
        </w:tc>
        <w:tc>
          <w:tcPr>
            <w:tcW w:w="1081" w:type="dxa"/>
          </w:tcPr>
          <w:p w14:paraId="677E26A5" w14:textId="77777777" w:rsidR="00B474DF" w:rsidRPr="00814868" w:rsidRDefault="00B474DF" w:rsidP="00A05687">
            <w:pPr>
              <w:jc w:val="both"/>
              <w:rPr>
                <w:sz w:val="20"/>
                <w:szCs w:val="20"/>
              </w:rPr>
            </w:pPr>
            <w:r w:rsidRPr="00814868">
              <w:rPr>
                <w:sz w:val="20"/>
                <w:szCs w:val="20"/>
              </w:rPr>
              <w:t>Strongly Agree</w:t>
            </w:r>
          </w:p>
        </w:tc>
      </w:tr>
      <w:tr w:rsidR="00B474DF" w:rsidRPr="00814868" w14:paraId="33CD587E" w14:textId="77777777" w:rsidTr="00A05687">
        <w:tc>
          <w:tcPr>
            <w:tcW w:w="1240" w:type="dxa"/>
            <w:vMerge/>
          </w:tcPr>
          <w:p w14:paraId="4D0181B2" w14:textId="77777777" w:rsidR="00B474DF" w:rsidRPr="00814868" w:rsidRDefault="00B474DF" w:rsidP="00A05687">
            <w:pPr>
              <w:jc w:val="center"/>
              <w:rPr>
                <w:sz w:val="20"/>
                <w:szCs w:val="20"/>
              </w:rPr>
            </w:pPr>
          </w:p>
        </w:tc>
        <w:tc>
          <w:tcPr>
            <w:tcW w:w="1115" w:type="dxa"/>
          </w:tcPr>
          <w:p w14:paraId="4DD9592A" w14:textId="77777777" w:rsidR="00B474DF" w:rsidRPr="00814868" w:rsidRDefault="00B474DF" w:rsidP="00A05687">
            <w:pPr>
              <w:jc w:val="center"/>
              <w:rPr>
                <w:sz w:val="20"/>
                <w:szCs w:val="20"/>
              </w:rPr>
            </w:pPr>
            <w:r w:rsidRPr="00814868">
              <w:rPr>
                <w:sz w:val="20"/>
                <w:szCs w:val="20"/>
              </w:rPr>
              <w:t>1</w:t>
            </w:r>
          </w:p>
        </w:tc>
        <w:tc>
          <w:tcPr>
            <w:tcW w:w="1115" w:type="dxa"/>
          </w:tcPr>
          <w:p w14:paraId="263E6F62" w14:textId="77777777" w:rsidR="00B474DF" w:rsidRPr="00814868" w:rsidRDefault="00B474DF" w:rsidP="00A05687">
            <w:pPr>
              <w:jc w:val="center"/>
              <w:rPr>
                <w:sz w:val="20"/>
                <w:szCs w:val="20"/>
              </w:rPr>
            </w:pPr>
            <w:r w:rsidRPr="00814868">
              <w:rPr>
                <w:sz w:val="20"/>
                <w:szCs w:val="20"/>
              </w:rPr>
              <w:t>2</w:t>
            </w:r>
          </w:p>
        </w:tc>
        <w:tc>
          <w:tcPr>
            <w:tcW w:w="1264" w:type="dxa"/>
          </w:tcPr>
          <w:p w14:paraId="4443D53F" w14:textId="77777777" w:rsidR="00B474DF" w:rsidRPr="00814868" w:rsidRDefault="00B474DF" w:rsidP="00A05687">
            <w:pPr>
              <w:jc w:val="center"/>
              <w:rPr>
                <w:sz w:val="20"/>
                <w:szCs w:val="20"/>
              </w:rPr>
            </w:pPr>
            <w:r w:rsidRPr="00814868">
              <w:rPr>
                <w:sz w:val="20"/>
                <w:szCs w:val="20"/>
              </w:rPr>
              <w:t>3</w:t>
            </w:r>
          </w:p>
        </w:tc>
        <w:tc>
          <w:tcPr>
            <w:tcW w:w="1027" w:type="dxa"/>
          </w:tcPr>
          <w:p w14:paraId="7958B922" w14:textId="77777777" w:rsidR="00B474DF" w:rsidRPr="00814868" w:rsidRDefault="00B474DF" w:rsidP="00A05687">
            <w:pPr>
              <w:jc w:val="center"/>
              <w:rPr>
                <w:sz w:val="20"/>
                <w:szCs w:val="20"/>
              </w:rPr>
            </w:pPr>
            <w:r w:rsidRPr="00814868">
              <w:rPr>
                <w:sz w:val="20"/>
                <w:szCs w:val="20"/>
              </w:rPr>
              <w:t>4</w:t>
            </w:r>
          </w:p>
        </w:tc>
        <w:tc>
          <w:tcPr>
            <w:tcW w:w="1264" w:type="dxa"/>
          </w:tcPr>
          <w:p w14:paraId="5BC35917" w14:textId="77777777" w:rsidR="00B474DF" w:rsidRPr="00814868" w:rsidRDefault="00B474DF" w:rsidP="00A05687">
            <w:pPr>
              <w:jc w:val="center"/>
              <w:rPr>
                <w:sz w:val="20"/>
                <w:szCs w:val="20"/>
              </w:rPr>
            </w:pPr>
            <w:r w:rsidRPr="00814868">
              <w:rPr>
                <w:sz w:val="20"/>
                <w:szCs w:val="20"/>
              </w:rPr>
              <w:t>5</w:t>
            </w:r>
          </w:p>
        </w:tc>
        <w:tc>
          <w:tcPr>
            <w:tcW w:w="904" w:type="dxa"/>
          </w:tcPr>
          <w:p w14:paraId="703DBE6A" w14:textId="77777777" w:rsidR="00B474DF" w:rsidRPr="00814868" w:rsidRDefault="00B474DF" w:rsidP="00A05687">
            <w:pPr>
              <w:jc w:val="center"/>
              <w:rPr>
                <w:sz w:val="20"/>
                <w:szCs w:val="20"/>
              </w:rPr>
            </w:pPr>
            <w:r w:rsidRPr="00814868">
              <w:rPr>
                <w:sz w:val="20"/>
                <w:szCs w:val="20"/>
              </w:rPr>
              <w:t>6</w:t>
            </w:r>
          </w:p>
        </w:tc>
        <w:tc>
          <w:tcPr>
            <w:tcW w:w="1081" w:type="dxa"/>
          </w:tcPr>
          <w:p w14:paraId="0BBEDA67" w14:textId="77777777" w:rsidR="00B474DF" w:rsidRPr="00814868" w:rsidRDefault="00B474DF" w:rsidP="00A05687">
            <w:pPr>
              <w:jc w:val="center"/>
              <w:rPr>
                <w:sz w:val="20"/>
                <w:szCs w:val="20"/>
              </w:rPr>
            </w:pPr>
            <w:r w:rsidRPr="00814868">
              <w:rPr>
                <w:sz w:val="20"/>
                <w:szCs w:val="20"/>
              </w:rPr>
              <w:t>7</w:t>
            </w:r>
          </w:p>
        </w:tc>
      </w:tr>
      <w:tr w:rsidR="00B474DF" w:rsidRPr="00814868" w14:paraId="6B96174F" w14:textId="77777777" w:rsidTr="00A05687">
        <w:tc>
          <w:tcPr>
            <w:tcW w:w="1240" w:type="dxa"/>
          </w:tcPr>
          <w:p w14:paraId="67C8A0A7" w14:textId="77777777" w:rsidR="00B474DF" w:rsidRPr="00814868" w:rsidRDefault="00B474DF" w:rsidP="00A05687">
            <w:pPr>
              <w:jc w:val="center"/>
              <w:rPr>
                <w:sz w:val="20"/>
                <w:szCs w:val="20"/>
              </w:rPr>
            </w:pPr>
            <w:r w:rsidRPr="00814868">
              <w:rPr>
                <w:sz w:val="20"/>
                <w:szCs w:val="20"/>
              </w:rPr>
              <w:t>Statement 10</w:t>
            </w:r>
          </w:p>
        </w:tc>
        <w:tc>
          <w:tcPr>
            <w:tcW w:w="1115" w:type="dxa"/>
          </w:tcPr>
          <w:p w14:paraId="16C8206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1690D5C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4D67225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089E448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3AB76A0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296B3B8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11D676B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78092C0E" w14:textId="77777777" w:rsidR="00B474DF" w:rsidRPr="00814868" w:rsidRDefault="00B474DF" w:rsidP="00B474DF">
      <w:pPr>
        <w:rPr>
          <w:sz w:val="20"/>
          <w:szCs w:val="20"/>
        </w:rPr>
      </w:pPr>
    </w:p>
    <w:p w14:paraId="12EC06C1" w14:textId="77777777" w:rsidR="00B474DF" w:rsidRPr="00814868" w:rsidRDefault="00B474DF" w:rsidP="00B474DF">
      <w:pPr>
        <w:rPr>
          <w:sz w:val="20"/>
          <w:szCs w:val="20"/>
        </w:rPr>
      </w:pPr>
      <w:r w:rsidRPr="00814868">
        <w:rPr>
          <w:sz w:val="20"/>
          <w:szCs w:val="20"/>
        </w:rPr>
        <w:t>21)</w:t>
      </w:r>
    </w:p>
    <w:tbl>
      <w:tblPr>
        <w:tblStyle w:val="TableGrid"/>
        <w:tblW w:w="0" w:type="auto"/>
        <w:tblLook w:val="04A0" w:firstRow="1" w:lastRow="0" w:firstColumn="1" w:lastColumn="0" w:noHBand="0" w:noVBand="1"/>
      </w:tblPr>
      <w:tblGrid>
        <w:gridCol w:w="8488"/>
      </w:tblGrid>
      <w:tr w:rsidR="00B474DF" w:rsidRPr="00814868" w14:paraId="17DB189A" w14:textId="77777777" w:rsidTr="00A05687">
        <w:tc>
          <w:tcPr>
            <w:tcW w:w="9010" w:type="dxa"/>
          </w:tcPr>
          <w:p w14:paraId="03CBE2B9"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3FC5870F"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604BE16A" w14:textId="77777777" w:rsidTr="00A05687">
        <w:tc>
          <w:tcPr>
            <w:tcW w:w="9010" w:type="dxa"/>
          </w:tcPr>
          <w:p w14:paraId="4B4B90BB" w14:textId="77777777" w:rsidR="00B474DF" w:rsidRPr="00814868" w:rsidRDefault="00B474DF" w:rsidP="00A05687">
            <w:pPr>
              <w:rPr>
                <w:sz w:val="20"/>
                <w:szCs w:val="20"/>
              </w:rPr>
            </w:pPr>
          </w:p>
          <w:p w14:paraId="2CFC2609" w14:textId="77777777" w:rsidR="00B474DF" w:rsidRPr="00814868" w:rsidRDefault="00B474DF" w:rsidP="00A05687">
            <w:pPr>
              <w:rPr>
                <w:sz w:val="20"/>
                <w:szCs w:val="20"/>
              </w:rPr>
            </w:pPr>
          </w:p>
        </w:tc>
      </w:tr>
    </w:tbl>
    <w:p w14:paraId="5A13778C" w14:textId="77777777" w:rsidR="00B474DF" w:rsidRPr="00814868" w:rsidRDefault="00B474DF" w:rsidP="00B474DF">
      <w:pPr>
        <w:rPr>
          <w:sz w:val="20"/>
          <w:szCs w:val="20"/>
        </w:rPr>
      </w:pPr>
    </w:p>
    <w:p w14:paraId="37DE201C" w14:textId="77777777" w:rsidR="00B474DF" w:rsidRPr="00814868" w:rsidRDefault="00B474DF" w:rsidP="00B474DF">
      <w:pPr>
        <w:rPr>
          <w:sz w:val="20"/>
          <w:szCs w:val="20"/>
        </w:rPr>
      </w:pPr>
    </w:p>
    <w:p w14:paraId="5F829B60" w14:textId="77777777" w:rsidR="00B474DF" w:rsidRPr="00814868" w:rsidRDefault="00B474DF" w:rsidP="00B474DF">
      <w:pPr>
        <w:rPr>
          <w:sz w:val="20"/>
          <w:szCs w:val="20"/>
        </w:rPr>
      </w:pPr>
      <w:r w:rsidRPr="00814868">
        <w:rPr>
          <w:sz w:val="20"/>
          <w:szCs w:val="20"/>
        </w:rPr>
        <w:t>22)</w:t>
      </w:r>
    </w:p>
    <w:tbl>
      <w:tblPr>
        <w:tblStyle w:val="TableGrid"/>
        <w:tblW w:w="0" w:type="auto"/>
        <w:tblLook w:val="04A0" w:firstRow="1" w:lastRow="0" w:firstColumn="1" w:lastColumn="0" w:noHBand="0" w:noVBand="1"/>
      </w:tblPr>
      <w:tblGrid>
        <w:gridCol w:w="1181"/>
        <w:gridCol w:w="1049"/>
        <w:gridCol w:w="1049"/>
        <w:gridCol w:w="1202"/>
        <w:gridCol w:w="959"/>
        <w:gridCol w:w="1202"/>
        <w:gridCol w:w="832"/>
        <w:gridCol w:w="1014"/>
      </w:tblGrid>
      <w:tr w:rsidR="00B474DF" w:rsidRPr="00814868" w14:paraId="30E8A240" w14:textId="77777777" w:rsidTr="00A05687">
        <w:tc>
          <w:tcPr>
            <w:tcW w:w="9010" w:type="dxa"/>
            <w:gridSpan w:val="8"/>
          </w:tcPr>
          <w:p w14:paraId="308F9D79" w14:textId="77777777" w:rsidR="00B474DF" w:rsidRPr="00814868" w:rsidRDefault="00B474DF" w:rsidP="00A05687">
            <w:pPr>
              <w:rPr>
                <w:sz w:val="20"/>
                <w:szCs w:val="20"/>
              </w:rPr>
            </w:pPr>
            <w:r w:rsidRPr="00814868">
              <w:rPr>
                <w:sz w:val="20"/>
                <w:szCs w:val="20"/>
              </w:rPr>
              <w:t xml:space="preserve">Statement 11: From the scoping review, the following definition was given for instability footwear: </w:t>
            </w:r>
          </w:p>
          <w:p w14:paraId="1098FE81" w14:textId="77777777" w:rsidR="00B474DF" w:rsidRPr="00814868" w:rsidRDefault="00B474DF" w:rsidP="00A05687">
            <w:pPr>
              <w:rPr>
                <w:sz w:val="20"/>
                <w:szCs w:val="20"/>
              </w:rPr>
            </w:pPr>
          </w:p>
          <w:p w14:paraId="586862A5" w14:textId="77777777" w:rsidR="00B474DF" w:rsidRPr="00814868" w:rsidRDefault="00B474DF" w:rsidP="00A05687">
            <w:pPr>
              <w:rPr>
                <w:sz w:val="20"/>
                <w:szCs w:val="20"/>
              </w:rPr>
            </w:pPr>
            <w:r w:rsidRPr="00814868">
              <w:rPr>
                <w:sz w:val="20"/>
                <w:szCs w:val="20"/>
              </w:rPr>
              <w:t>Instability therapeutic functional footwear consists of a sole designed to promote imbalance to train the individuals motor coordination.</w:t>
            </w:r>
          </w:p>
          <w:p w14:paraId="379D2E3B" w14:textId="77777777" w:rsidR="00B474DF" w:rsidRPr="00814868" w:rsidRDefault="00B474DF" w:rsidP="00A05687">
            <w:pPr>
              <w:rPr>
                <w:sz w:val="20"/>
                <w:szCs w:val="20"/>
              </w:rPr>
            </w:pPr>
          </w:p>
          <w:p w14:paraId="2403628E" w14:textId="77777777" w:rsidR="00B474DF" w:rsidRPr="00814868" w:rsidRDefault="00B474DF" w:rsidP="00A05687">
            <w:pPr>
              <w:rPr>
                <w:sz w:val="20"/>
                <w:szCs w:val="20"/>
              </w:rPr>
            </w:pPr>
            <w:r w:rsidRPr="00814868">
              <w:rPr>
                <w:sz w:val="20"/>
                <w:szCs w:val="20"/>
              </w:rPr>
              <w:t>Please rank your agreement with this definition.*</w:t>
            </w:r>
          </w:p>
        </w:tc>
      </w:tr>
      <w:tr w:rsidR="00B474DF" w:rsidRPr="00814868" w14:paraId="12FD312A" w14:textId="77777777" w:rsidTr="00A05687">
        <w:tc>
          <w:tcPr>
            <w:tcW w:w="1240" w:type="dxa"/>
            <w:vMerge w:val="restart"/>
          </w:tcPr>
          <w:p w14:paraId="67A541B9" w14:textId="77777777" w:rsidR="00B474DF" w:rsidRPr="00814868" w:rsidRDefault="00B474DF" w:rsidP="00A05687">
            <w:pPr>
              <w:jc w:val="both"/>
              <w:rPr>
                <w:sz w:val="20"/>
                <w:szCs w:val="20"/>
              </w:rPr>
            </w:pPr>
          </w:p>
        </w:tc>
        <w:tc>
          <w:tcPr>
            <w:tcW w:w="1115" w:type="dxa"/>
          </w:tcPr>
          <w:p w14:paraId="49D73331" w14:textId="77777777" w:rsidR="00B474DF" w:rsidRPr="00814868" w:rsidRDefault="00B474DF" w:rsidP="00A05687">
            <w:pPr>
              <w:jc w:val="both"/>
              <w:rPr>
                <w:sz w:val="20"/>
                <w:szCs w:val="20"/>
              </w:rPr>
            </w:pPr>
            <w:r w:rsidRPr="00814868">
              <w:rPr>
                <w:sz w:val="20"/>
                <w:szCs w:val="20"/>
              </w:rPr>
              <w:t>Strongly Disagree</w:t>
            </w:r>
          </w:p>
        </w:tc>
        <w:tc>
          <w:tcPr>
            <w:tcW w:w="1115" w:type="dxa"/>
          </w:tcPr>
          <w:p w14:paraId="5FD3C899" w14:textId="77777777" w:rsidR="00B474DF" w:rsidRPr="00814868" w:rsidRDefault="00B474DF" w:rsidP="00A05687">
            <w:pPr>
              <w:jc w:val="both"/>
              <w:rPr>
                <w:sz w:val="20"/>
                <w:szCs w:val="20"/>
              </w:rPr>
            </w:pPr>
            <w:r w:rsidRPr="00814868">
              <w:rPr>
                <w:sz w:val="20"/>
                <w:szCs w:val="20"/>
              </w:rPr>
              <w:t>Disagree</w:t>
            </w:r>
          </w:p>
        </w:tc>
        <w:tc>
          <w:tcPr>
            <w:tcW w:w="1264" w:type="dxa"/>
          </w:tcPr>
          <w:p w14:paraId="5AC381B4" w14:textId="77777777" w:rsidR="00B474DF" w:rsidRPr="00814868" w:rsidRDefault="00B474DF" w:rsidP="00A05687">
            <w:pPr>
              <w:jc w:val="both"/>
              <w:rPr>
                <w:sz w:val="20"/>
                <w:szCs w:val="20"/>
              </w:rPr>
            </w:pPr>
            <w:r w:rsidRPr="00814868">
              <w:rPr>
                <w:sz w:val="20"/>
                <w:szCs w:val="20"/>
              </w:rPr>
              <w:t>Somewhat Disagree</w:t>
            </w:r>
          </w:p>
        </w:tc>
        <w:tc>
          <w:tcPr>
            <w:tcW w:w="1027" w:type="dxa"/>
          </w:tcPr>
          <w:p w14:paraId="1953B45A" w14:textId="77777777" w:rsidR="00B474DF" w:rsidRPr="00814868" w:rsidRDefault="00B474DF" w:rsidP="00A05687">
            <w:pPr>
              <w:jc w:val="both"/>
              <w:rPr>
                <w:sz w:val="20"/>
                <w:szCs w:val="20"/>
              </w:rPr>
            </w:pPr>
            <w:r w:rsidRPr="00814868">
              <w:rPr>
                <w:sz w:val="20"/>
                <w:szCs w:val="20"/>
              </w:rPr>
              <w:t>Neutral</w:t>
            </w:r>
          </w:p>
        </w:tc>
        <w:tc>
          <w:tcPr>
            <w:tcW w:w="1264" w:type="dxa"/>
          </w:tcPr>
          <w:p w14:paraId="3B3AB1FE" w14:textId="77777777" w:rsidR="00B474DF" w:rsidRPr="00814868" w:rsidRDefault="00B474DF" w:rsidP="00A05687">
            <w:pPr>
              <w:jc w:val="both"/>
              <w:rPr>
                <w:sz w:val="20"/>
                <w:szCs w:val="20"/>
              </w:rPr>
            </w:pPr>
            <w:r w:rsidRPr="00814868">
              <w:rPr>
                <w:sz w:val="20"/>
                <w:szCs w:val="20"/>
              </w:rPr>
              <w:t>Somewhat Agree</w:t>
            </w:r>
          </w:p>
        </w:tc>
        <w:tc>
          <w:tcPr>
            <w:tcW w:w="904" w:type="dxa"/>
          </w:tcPr>
          <w:p w14:paraId="55CB3A2F" w14:textId="77777777" w:rsidR="00B474DF" w:rsidRPr="00814868" w:rsidRDefault="00B474DF" w:rsidP="00A05687">
            <w:pPr>
              <w:jc w:val="both"/>
              <w:rPr>
                <w:sz w:val="20"/>
                <w:szCs w:val="20"/>
              </w:rPr>
            </w:pPr>
            <w:r w:rsidRPr="00814868">
              <w:rPr>
                <w:sz w:val="20"/>
                <w:szCs w:val="20"/>
              </w:rPr>
              <w:t>Agree</w:t>
            </w:r>
          </w:p>
        </w:tc>
        <w:tc>
          <w:tcPr>
            <w:tcW w:w="1081" w:type="dxa"/>
          </w:tcPr>
          <w:p w14:paraId="7083FFE7" w14:textId="77777777" w:rsidR="00B474DF" w:rsidRPr="00814868" w:rsidRDefault="00B474DF" w:rsidP="00A05687">
            <w:pPr>
              <w:jc w:val="both"/>
              <w:rPr>
                <w:sz w:val="20"/>
                <w:szCs w:val="20"/>
              </w:rPr>
            </w:pPr>
            <w:r w:rsidRPr="00814868">
              <w:rPr>
                <w:sz w:val="20"/>
                <w:szCs w:val="20"/>
              </w:rPr>
              <w:t>Strongly Agree</w:t>
            </w:r>
          </w:p>
        </w:tc>
      </w:tr>
      <w:tr w:rsidR="00B474DF" w:rsidRPr="00814868" w14:paraId="37E21304" w14:textId="77777777" w:rsidTr="00A05687">
        <w:tc>
          <w:tcPr>
            <w:tcW w:w="1240" w:type="dxa"/>
            <w:vMerge/>
          </w:tcPr>
          <w:p w14:paraId="1653CFA2" w14:textId="77777777" w:rsidR="00B474DF" w:rsidRPr="00814868" w:rsidRDefault="00B474DF" w:rsidP="00A05687">
            <w:pPr>
              <w:jc w:val="center"/>
              <w:rPr>
                <w:sz w:val="20"/>
                <w:szCs w:val="20"/>
              </w:rPr>
            </w:pPr>
          </w:p>
        </w:tc>
        <w:tc>
          <w:tcPr>
            <w:tcW w:w="1115" w:type="dxa"/>
          </w:tcPr>
          <w:p w14:paraId="2851363F" w14:textId="77777777" w:rsidR="00B474DF" w:rsidRPr="00814868" w:rsidRDefault="00B474DF" w:rsidP="00A05687">
            <w:pPr>
              <w:jc w:val="center"/>
              <w:rPr>
                <w:sz w:val="20"/>
                <w:szCs w:val="20"/>
              </w:rPr>
            </w:pPr>
            <w:r w:rsidRPr="00814868">
              <w:rPr>
                <w:sz w:val="20"/>
                <w:szCs w:val="20"/>
              </w:rPr>
              <w:t>1</w:t>
            </w:r>
          </w:p>
        </w:tc>
        <w:tc>
          <w:tcPr>
            <w:tcW w:w="1115" w:type="dxa"/>
          </w:tcPr>
          <w:p w14:paraId="4E9AD1CC" w14:textId="77777777" w:rsidR="00B474DF" w:rsidRPr="00814868" w:rsidRDefault="00B474DF" w:rsidP="00A05687">
            <w:pPr>
              <w:jc w:val="center"/>
              <w:rPr>
                <w:sz w:val="20"/>
                <w:szCs w:val="20"/>
              </w:rPr>
            </w:pPr>
            <w:r w:rsidRPr="00814868">
              <w:rPr>
                <w:sz w:val="20"/>
                <w:szCs w:val="20"/>
              </w:rPr>
              <w:t>2</w:t>
            </w:r>
          </w:p>
        </w:tc>
        <w:tc>
          <w:tcPr>
            <w:tcW w:w="1264" w:type="dxa"/>
          </w:tcPr>
          <w:p w14:paraId="246F60D1" w14:textId="77777777" w:rsidR="00B474DF" w:rsidRPr="00814868" w:rsidRDefault="00B474DF" w:rsidP="00A05687">
            <w:pPr>
              <w:jc w:val="center"/>
              <w:rPr>
                <w:sz w:val="20"/>
                <w:szCs w:val="20"/>
              </w:rPr>
            </w:pPr>
            <w:r w:rsidRPr="00814868">
              <w:rPr>
                <w:sz w:val="20"/>
                <w:szCs w:val="20"/>
              </w:rPr>
              <w:t>3</w:t>
            </w:r>
          </w:p>
        </w:tc>
        <w:tc>
          <w:tcPr>
            <w:tcW w:w="1027" w:type="dxa"/>
          </w:tcPr>
          <w:p w14:paraId="5FE2065E" w14:textId="77777777" w:rsidR="00B474DF" w:rsidRPr="00814868" w:rsidRDefault="00B474DF" w:rsidP="00A05687">
            <w:pPr>
              <w:jc w:val="center"/>
              <w:rPr>
                <w:sz w:val="20"/>
                <w:szCs w:val="20"/>
              </w:rPr>
            </w:pPr>
            <w:r w:rsidRPr="00814868">
              <w:rPr>
                <w:sz w:val="20"/>
                <w:szCs w:val="20"/>
              </w:rPr>
              <w:t>4</w:t>
            </w:r>
          </w:p>
        </w:tc>
        <w:tc>
          <w:tcPr>
            <w:tcW w:w="1264" w:type="dxa"/>
          </w:tcPr>
          <w:p w14:paraId="7D1B392F" w14:textId="77777777" w:rsidR="00B474DF" w:rsidRPr="00814868" w:rsidRDefault="00B474DF" w:rsidP="00A05687">
            <w:pPr>
              <w:jc w:val="center"/>
              <w:rPr>
                <w:sz w:val="20"/>
                <w:szCs w:val="20"/>
              </w:rPr>
            </w:pPr>
            <w:r w:rsidRPr="00814868">
              <w:rPr>
                <w:sz w:val="20"/>
                <w:szCs w:val="20"/>
              </w:rPr>
              <w:t>5</w:t>
            </w:r>
          </w:p>
        </w:tc>
        <w:tc>
          <w:tcPr>
            <w:tcW w:w="904" w:type="dxa"/>
          </w:tcPr>
          <w:p w14:paraId="186DB5A4" w14:textId="77777777" w:rsidR="00B474DF" w:rsidRPr="00814868" w:rsidRDefault="00B474DF" w:rsidP="00A05687">
            <w:pPr>
              <w:jc w:val="center"/>
              <w:rPr>
                <w:sz w:val="20"/>
                <w:szCs w:val="20"/>
              </w:rPr>
            </w:pPr>
            <w:r w:rsidRPr="00814868">
              <w:rPr>
                <w:sz w:val="20"/>
                <w:szCs w:val="20"/>
              </w:rPr>
              <w:t>6</w:t>
            </w:r>
          </w:p>
        </w:tc>
        <w:tc>
          <w:tcPr>
            <w:tcW w:w="1081" w:type="dxa"/>
          </w:tcPr>
          <w:p w14:paraId="43DE07E7" w14:textId="77777777" w:rsidR="00B474DF" w:rsidRPr="00814868" w:rsidRDefault="00B474DF" w:rsidP="00A05687">
            <w:pPr>
              <w:jc w:val="center"/>
              <w:rPr>
                <w:sz w:val="20"/>
                <w:szCs w:val="20"/>
              </w:rPr>
            </w:pPr>
            <w:r w:rsidRPr="00814868">
              <w:rPr>
                <w:sz w:val="20"/>
                <w:szCs w:val="20"/>
              </w:rPr>
              <w:t>7</w:t>
            </w:r>
          </w:p>
        </w:tc>
      </w:tr>
      <w:tr w:rsidR="00B474DF" w:rsidRPr="00814868" w14:paraId="666CB0E0" w14:textId="77777777" w:rsidTr="00A05687">
        <w:tc>
          <w:tcPr>
            <w:tcW w:w="1240" w:type="dxa"/>
          </w:tcPr>
          <w:p w14:paraId="77006215" w14:textId="77777777" w:rsidR="00B474DF" w:rsidRPr="00814868" w:rsidRDefault="00B474DF" w:rsidP="00A05687">
            <w:pPr>
              <w:jc w:val="center"/>
              <w:rPr>
                <w:sz w:val="20"/>
                <w:szCs w:val="20"/>
              </w:rPr>
            </w:pPr>
            <w:r w:rsidRPr="00814868">
              <w:rPr>
                <w:sz w:val="20"/>
                <w:szCs w:val="20"/>
              </w:rPr>
              <w:t>Statement 11</w:t>
            </w:r>
          </w:p>
        </w:tc>
        <w:tc>
          <w:tcPr>
            <w:tcW w:w="1115" w:type="dxa"/>
          </w:tcPr>
          <w:p w14:paraId="64BFB37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15" w:type="dxa"/>
          </w:tcPr>
          <w:p w14:paraId="2954D58B"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3690EBE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7" w:type="dxa"/>
          </w:tcPr>
          <w:p w14:paraId="70B68515"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64" w:type="dxa"/>
          </w:tcPr>
          <w:p w14:paraId="251C6F1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04" w:type="dxa"/>
          </w:tcPr>
          <w:p w14:paraId="4EDF885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81" w:type="dxa"/>
          </w:tcPr>
          <w:p w14:paraId="707F805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72CA5EA8" w14:textId="77777777" w:rsidR="00B474DF" w:rsidRPr="00814868" w:rsidRDefault="00B474DF" w:rsidP="00B474DF">
      <w:pPr>
        <w:rPr>
          <w:sz w:val="20"/>
          <w:szCs w:val="20"/>
        </w:rPr>
      </w:pPr>
    </w:p>
    <w:p w14:paraId="589E58B4" w14:textId="77777777" w:rsidR="00B474DF" w:rsidRPr="00814868" w:rsidRDefault="00B474DF" w:rsidP="00B474DF">
      <w:pPr>
        <w:rPr>
          <w:sz w:val="20"/>
          <w:szCs w:val="20"/>
        </w:rPr>
      </w:pPr>
      <w:r w:rsidRPr="00814868">
        <w:rPr>
          <w:sz w:val="20"/>
          <w:szCs w:val="20"/>
        </w:rPr>
        <w:t>23)</w:t>
      </w:r>
    </w:p>
    <w:tbl>
      <w:tblPr>
        <w:tblStyle w:val="TableGrid"/>
        <w:tblW w:w="0" w:type="auto"/>
        <w:tblLook w:val="04A0" w:firstRow="1" w:lastRow="0" w:firstColumn="1" w:lastColumn="0" w:noHBand="0" w:noVBand="1"/>
      </w:tblPr>
      <w:tblGrid>
        <w:gridCol w:w="8488"/>
      </w:tblGrid>
      <w:tr w:rsidR="00B474DF" w:rsidRPr="00814868" w14:paraId="1D829A94" w14:textId="77777777" w:rsidTr="00A05687">
        <w:tc>
          <w:tcPr>
            <w:tcW w:w="9010" w:type="dxa"/>
          </w:tcPr>
          <w:p w14:paraId="4DBDCD07" w14:textId="77777777" w:rsidR="00B474DF" w:rsidRPr="00814868" w:rsidRDefault="00B474DF" w:rsidP="00A05687">
            <w:pPr>
              <w:rPr>
                <w:sz w:val="20"/>
                <w:szCs w:val="20"/>
              </w:rPr>
            </w:pPr>
            <w:r w:rsidRPr="00814868">
              <w:rPr>
                <w:sz w:val="20"/>
                <w:szCs w:val="20"/>
              </w:rPr>
              <w:t>Please use this area to provide us with any further opinion on this definition. Do you feel this is relevant clinically; do you currently use a different term, would you change this now based on this information?</w:t>
            </w:r>
          </w:p>
          <w:p w14:paraId="056F6501" w14:textId="77777777" w:rsidR="00B474DF" w:rsidRPr="00814868" w:rsidRDefault="00B474DF" w:rsidP="00A05687">
            <w:pPr>
              <w:rPr>
                <w:sz w:val="20"/>
                <w:szCs w:val="20"/>
              </w:rPr>
            </w:pPr>
            <w:r w:rsidRPr="00814868">
              <w:rPr>
                <w:sz w:val="20"/>
                <w:szCs w:val="20"/>
              </w:rPr>
              <w:t>Would you offer alternative terminology and if so, what is this? *</w:t>
            </w:r>
          </w:p>
        </w:tc>
      </w:tr>
      <w:tr w:rsidR="00B474DF" w:rsidRPr="00814868" w14:paraId="1E00B462" w14:textId="77777777" w:rsidTr="00A05687">
        <w:tc>
          <w:tcPr>
            <w:tcW w:w="9010" w:type="dxa"/>
          </w:tcPr>
          <w:p w14:paraId="3670D09F" w14:textId="77777777" w:rsidR="00B474DF" w:rsidRPr="00814868" w:rsidRDefault="00B474DF" w:rsidP="00A05687">
            <w:pPr>
              <w:rPr>
                <w:sz w:val="20"/>
                <w:szCs w:val="20"/>
              </w:rPr>
            </w:pPr>
          </w:p>
          <w:p w14:paraId="210027B9" w14:textId="77777777" w:rsidR="00B474DF" w:rsidRPr="00814868" w:rsidRDefault="00B474DF" w:rsidP="00A05687">
            <w:pPr>
              <w:rPr>
                <w:sz w:val="20"/>
                <w:szCs w:val="20"/>
              </w:rPr>
            </w:pPr>
          </w:p>
        </w:tc>
      </w:tr>
    </w:tbl>
    <w:p w14:paraId="1C14D4B7" w14:textId="77777777" w:rsidR="00B474DF" w:rsidRPr="00814868" w:rsidRDefault="00B474DF" w:rsidP="00B474DF">
      <w:pPr>
        <w:rPr>
          <w:sz w:val="20"/>
          <w:szCs w:val="20"/>
        </w:rPr>
      </w:pPr>
    </w:p>
    <w:p w14:paraId="66314466" w14:textId="77777777" w:rsidR="00B474DF" w:rsidRPr="00814868" w:rsidRDefault="00B474DF" w:rsidP="00B474DF">
      <w:pPr>
        <w:rPr>
          <w:sz w:val="20"/>
          <w:szCs w:val="20"/>
        </w:rPr>
      </w:pPr>
    </w:p>
    <w:p w14:paraId="0B19E7AE" w14:textId="77777777" w:rsidR="00B474DF" w:rsidRPr="00814868" w:rsidRDefault="00B474DF" w:rsidP="00B474DF">
      <w:pPr>
        <w:rPr>
          <w:sz w:val="20"/>
          <w:szCs w:val="20"/>
        </w:rPr>
      </w:pPr>
    </w:p>
    <w:p w14:paraId="7BD9C3E4"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4AD59FA3" w14:textId="77777777" w:rsidTr="00A05687">
        <w:tc>
          <w:tcPr>
            <w:tcW w:w="9010" w:type="dxa"/>
          </w:tcPr>
          <w:p w14:paraId="6C3CFF2E" w14:textId="77777777" w:rsidR="00B474DF" w:rsidRPr="00814868" w:rsidRDefault="00B474DF" w:rsidP="00A05687">
            <w:pPr>
              <w:rPr>
                <w:sz w:val="20"/>
                <w:szCs w:val="20"/>
              </w:rPr>
            </w:pPr>
            <w:r w:rsidRPr="00814868">
              <w:rPr>
                <w:sz w:val="20"/>
                <w:szCs w:val="20"/>
              </w:rPr>
              <w:t xml:space="preserve">Thank you for taking the time to complete section 1. Your time and participation in this survey are greatly appreciated. </w:t>
            </w:r>
          </w:p>
          <w:p w14:paraId="7B168390" w14:textId="77777777" w:rsidR="00B474DF" w:rsidRPr="00814868" w:rsidRDefault="00B474DF" w:rsidP="00A05687">
            <w:pPr>
              <w:rPr>
                <w:sz w:val="20"/>
                <w:szCs w:val="20"/>
              </w:rPr>
            </w:pPr>
          </w:p>
          <w:p w14:paraId="29C23542" w14:textId="77777777" w:rsidR="00B474DF" w:rsidRPr="00814868" w:rsidRDefault="00B474DF" w:rsidP="00A05687">
            <w:pPr>
              <w:rPr>
                <w:sz w:val="20"/>
                <w:szCs w:val="20"/>
              </w:rPr>
            </w:pPr>
            <w:r w:rsidRPr="00814868">
              <w:rPr>
                <w:sz w:val="20"/>
                <w:szCs w:val="20"/>
              </w:rPr>
              <w:t>Please remember to submit your answers before closing this form.</w:t>
            </w:r>
          </w:p>
          <w:p w14:paraId="1A81E7E4" w14:textId="77777777" w:rsidR="00B474DF" w:rsidRPr="00814868" w:rsidRDefault="00B474DF" w:rsidP="00A05687">
            <w:pPr>
              <w:rPr>
                <w:sz w:val="20"/>
                <w:szCs w:val="20"/>
              </w:rPr>
            </w:pPr>
          </w:p>
          <w:p w14:paraId="04A9D12D" w14:textId="77777777" w:rsidR="00B474DF" w:rsidRPr="00814868" w:rsidRDefault="00B474DF" w:rsidP="00A05687">
            <w:pPr>
              <w:rPr>
                <w:sz w:val="20"/>
                <w:szCs w:val="20"/>
              </w:rPr>
            </w:pPr>
            <w:r w:rsidRPr="00814868">
              <w:rPr>
                <w:sz w:val="20"/>
                <w:szCs w:val="20"/>
              </w:rPr>
              <w:t>You can find the link for next section of Round 1 attached to the Delphi survey email.</w:t>
            </w:r>
          </w:p>
          <w:p w14:paraId="01CA596F" w14:textId="77777777" w:rsidR="00B474DF" w:rsidRPr="00814868" w:rsidRDefault="00B474DF" w:rsidP="00A05687">
            <w:pPr>
              <w:rPr>
                <w:sz w:val="20"/>
                <w:szCs w:val="20"/>
              </w:rPr>
            </w:pPr>
          </w:p>
        </w:tc>
      </w:tr>
    </w:tbl>
    <w:p w14:paraId="0059FF6C" w14:textId="77777777" w:rsidR="00B474DF" w:rsidRPr="00814868" w:rsidRDefault="00B474DF"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2" behindDoc="1" locked="0" layoutInCell="1" allowOverlap="0" wp14:anchorId="5ED6F4C8" wp14:editId="66BE76E5">
                <wp:simplePos x="0" y="0"/>
                <wp:positionH relativeFrom="margin">
                  <wp:posOffset>-43180</wp:posOffset>
                </wp:positionH>
                <wp:positionV relativeFrom="page">
                  <wp:posOffset>469900</wp:posOffset>
                </wp:positionV>
                <wp:extent cx="5461000" cy="1612900"/>
                <wp:effectExtent l="0" t="0" r="0" b="0"/>
                <wp:wrapSquare wrapText="bothSides"/>
                <wp:docPr id="1581163854" name="Rectangle 1581163854"/>
                <wp:cNvGraphicFramePr/>
                <a:graphic xmlns:a="http://schemas.openxmlformats.org/drawingml/2006/main">
                  <a:graphicData uri="http://schemas.microsoft.com/office/word/2010/wordprocessingShape">
                    <wps:wsp>
                      <wps:cNvSpPr/>
                      <wps:spPr>
                        <a:xfrm>
                          <a:off x="0" y="0"/>
                          <a:ext cx="5461000" cy="16129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04EB26" w14:textId="77777777" w:rsidR="00B474DF" w:rsidRDefault="00B474DF" w:rsidP="00B474DF">
                            <w:pPr>
                              <w:pStyle w:val="Header"/>
                              <w:jc w:val="right"/>
                              <w:rPr>
                                <w:caps/>
                                <w:color w:val="FFFFFF" w:themeColor="background1"/>
                              </w:rPr>
                            </w:pPr>
                            <w:r>
                              <w:rPr>
                                <w:noProof/>
                              </w:rPr>
                              <w:drawing>
                                <wp:inline distT="0" distB="0" distL="0" distR="0" wp14:anchorId="4C538483" wp14:editId="3B0F7CEB">
                                  <wp:extent cx="977265" cy="1030298"/>
                                  <wp:effectExtent l="0" t="0" r="635" b="0"/>
                                  <wp:docPr id="2135914723" name="Picture 21359147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BBDE04E" w14:textId="77777777" w:rsidR="00B474DF" w:rsidRDefault="00B474DF" w:rsidP="00B474DF">
                            <w:pPr>
                              <w:pStyle w:val="Header"/>
                              <w:rPr>
                                <w:caps/>
                                <w:color w:val="FFFFFF" w:themeColor="background1"/>
                              </w:rPr>
                            </w:pPr>
                          </w:p>
                          <w:p w14:paraId="7E52DF75" w14:textId="77777777" w:rsidR="00B474DF" w:rsidRDefault="00B474DF" w:rsidP="00B474DF">
                            <w:pPr>
                              <w:pStyle w:val="Header"/>
                              <w:rPr>
                                <w:caps/>
                                <w:color w:val="FFFFFF" w:themeColor="background1"/>
                              </w:rPr>
                            </w:pPr>
                            <w:r>
                              <w:rPr>
                                <w:caps/>
                                <w:color w:val="FFFFFF" w:themeColor="background1"/>
                              </w:rPr>
                              <w:t>End Of Section 1 Roun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ED6F4C8" id="Rectangle 1581163854" o:spid="_x0000_s1143" style="position:absolute;margin-left:-3.4pt;margin-top:37pt;width:430pt;height:127pt;z-index:-251658218;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" o:allowoverlap="f" fillcolor="#4472c4 [3204]" stroked="f" strokeweight="1pt">
                <v:textbox>
                  <w:txbxContent>
                    <w:p w14:paraId="3404EB26" w14:textId="77777777" w:rsidR="00B474DF" w:rsidRDefault="00B474DF" w:rsidP="00B474DF">
                      <w:pPr>
                        <w:pStyle w:val="Header"/>
                        <w:jc w:val="right"/>
                        <w:rPr>
                          <w:caps/>
                          <w:color w:val="FFFFFF" w:themeColor="background1"/>
                        </w:rPr>
                      </w:pPr>
                      <w:r>
                        <w:rPr>
                          <w:noProof/>
                        </w:rPr>
                        <w:drawing>
                          <wp:inline distT="0" distB="0" distL="0" distR="0" wp14:anchorId="4C538483" wp14:editId="3B0F7CEB">
                            <wp:extent cx="977265" cy="1030298"/>
                            <wp:effectExtent l="0" t="0" r="635" b="0"/>
                            <wp:docPr id="2135914723" name="Picture 21359147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BBDE04E" w14:textId="77777777" w:rsidR="00B474DF" w:rsidRDefault="00B474DF" w:rsidP="00B474DF">
                      <w:pPr>
                        <w:pStyle w:val="Header"/>
                        <w:rPr>
                          <w:caps/>
                          <w:color w:val="FFFFFF" w:themeColor="background1"/>
                        </w:rPr>
                      </w:pPr>
                    </w:p>
                    <w:p w14:paraId="7E52DF75" w14:textId="77777777" w:rsidR="00B474DF" w:rsidRDefault="00B474DF" w:rsidP="00B474DF">
                      <w:pPr>
                        <w:pStyle w:val="Header"/>
                        <w:rPr>
                          <w:caps/>
                          <w:color w:val="FFFFFF" w:themeColor="background1"/>
                        </w:rPr>
                      </w:pPr>
                      <w:r>
                        <w:rPr>
                          <w:caps/>
                          <w:color w:val="FFFFFF" w:themeColor="background1"/>
                        </w:rPr>
                        <w:t>End Of Section 1 Round 1</w:t>
                      </w:r>
                    </w:p>
                  </w:txbxContent>
                </v:textbox>
                <w10:wrap type="square" anchorx="margin" anchory="page"/>
              </v:rect>
            </w:pict>
          </mc:Fallback>
        </mc:AlternateContent>
      </w:r>
    </w:p>
    <w:p w14:paraId="5B88167E" w14:textId="77777777" w:rsidR="00B474DF" w:rsidRPr="00814868" w:rsidRDefault="00B474DF" w:rsidP="00B474DF">
      <w:pPr>
        <w:rPr>
          <w:sz w:val="20"/>
          <w:szCs w:val="20"/>
        </w:rPr>
      </w:pPr>
    </w:p>
    <w:p w14:paraId="0ED3B738" w14:textId="29DC0835" w:rsidR="00B474DF" w:rsidRPr="00814868" w:rsidRDefault="00B474DF" w:rsidP="00B474DF">
      <w:pPr>
        <w:rPr>
          <w:b/>
          <w:bCs/>
          <w:sz w:val="20"/>
          <w:szCs w:val="20"/>
        </w:rPr>
      </w:pPr>
    </w:p>
    <w:p w14:paraId="276A5FF5" w14:textId="77777777" w:rsidR="00112F44" w:rsidRDefault="00112F44" w:rsidP="00B474DF">
      <w:pPr>
        <w:rPr>
          <w:b/>
          <w:bCs/>
          <w:sz w:val="20"/>
          <w:szCs w:val="20"/>
        </w:rPr>
      </w:pPr>
    </w:p>
    <w:p w14:paraId="3005BBDF" w14:textId="77777777" w:rsidR="00112F44" w:rsidRDefault="00112F44" w:rsidP="00B474DF">
      <w:pPr>
        <w:rPr>
          <w:b/>
          <w:bCs/>
          <w:sz w:val="20"/>
          <w:szCs w:val="20"/>
        </w:rPr>
      </w:pPr>
    </w:p>
    <w:p w14:paraId="4ABD653C" w14:textId="77777777" w:rsidR="00112F44" w:rsidRDefault="00112F44" w:rsidP="00B474DF">
      <w:pPr>
        <w:rPr>
          <w:b/>
          <w:bCs/>
          <w:sz w:val="20"/>
          <w:szCs w:val="20"/>
        </w:rPr>
      </w:pPr>
    </w:p>
    <w:p w14:paraId="0B8EBA8C" w14:textId="77777777" w:rsidR="00112F44" w:rsidRDefault="00112F44" w:rsidP="00B474DF">
      <w:pPr>
        <w:rPr>
          <w:b/>
          <w:bCs/>
          <w:sz w:val="20"/>
          <w:szCs w:val="20"/>
        </w:rPr>
      </w:pPr>
    </w:p>
    <w:p w14:paraId="305D9FF7" w14:textId="77777777" w:rsidR="00112F44" w:rsidRDefault="00112F44" w:rsidP="00B474DF">
      <w:pPr>
        <w:rPr>
          <w:b/>
          <w:bCs/>
          <w:sz w:val="20"/>
          <w:szCs w:val="20"/>
        </w:rPr>
      </w:pPr>
    </w:p>
    <w:p w14:paraId="19916E21" w14:textId="77777777" w:rsidR="00112F44" w:rsidRDefault="00112F44" w:rsidP="00B474DF">
      <w:pPr>
        <w:rPr>
          <w:b/>
          <w:bCs/>
          <w:sz w:val="20"/>
          <w:szCs w:val="20"/>
        </w:rPr>
      </w:pPr>
    </w:p>
    <w:p w14:paraId="16CC0378" w14:textId="77777777" w:rsidR="00112F44" w:rsidRDefault="00112F44" w:rsidP="00B474DF">
      <w:pPr>
        <w:rPr>
          <w:b/>
          <w:bCs/>
          <w:sz w:val="20"/>
          <w:szCs w:val="20"/>
        </w:rPr>
      </w:pPr>
    </w:p>
    <w:p w14:paraId="451E6C01" w14:textId="77777777" w:rsidR="00112F44" w:rsidRDefault="00112F44" w:rsidP="00B474DF">
      <w:pPr>
        <w:rPr>
          <w:b/>
          <w:bCs/>
          <w:sz w:val="20"/>
          <w:szCs w:val="20"/>
        </w:rPr>
      </w:pPr>
    </w:p>
    <w:p w14:paraId="2A7533B0" w14:textId="77777777" w:rsidR="00112F44" w:rsidRDefault="00112F44" w:rsidP="00B474DF">
      <w:pPr>
        <w:rPr>
          <w:b/>
          <w:bCs/>
          <w:sz w:val="20"/>
          <w:szCs w:val="20"/>
        </w:rPr>
      </w:pPr>
    </w:p>
    <w:p w14:paraId="301A172E" w14:textId="77777777" w:rsidR="00112F44" w:rsidRDefault="00112F44" w:rsidP="00B474DF">
      <w:pPr>
        <w:rPr>
          <w:b/>
          <w:bCs/>
          <w:sz w:val="20"/>
          <w:szCs w:val="20"/>
        </w:rPr>
      </w:pPr>
    </w:p>
    <w:p w14:paraId="0D4726F0" w14:textId="77777777" w:rsidR="00112F44" w:rsidRDefault="00112F44" w:rsidP="00B474DF">
      <w:pPr>
        <w:rPr>
          <w:b/>
          <w:bCs/>
          <w:sz w:val="20"/>
          <w:szCs w:val="20"/>
        </w:rPr>
      </w:pPr>
    </w:p>
    <w:p w14:paraId="01AD7270" w14:textId="77777777" w:rsidR="00112F44" w:rsidRDefault="00112F44" w:rsidP="00B474DF">
      <w:pPr>
        <w:rPr>
          <w:b/>
          <w:bCs/>
          <w:sz w:val="20"/>
          <w:szCs w:val="20"/>
        </w:rPr>
      </w:pPr>
    </w:p>
    <w:p w14:paraId="3E64CF25" w14:textId="77777777" w:rsidR="00112F44" w:rsidRDefault="00112F44" w:rsidP="00B474DF">
      <w:pPr>
        <w:rPr>
          <w:b/>
          <w:bCs/>
          <w:sz w:val="20"/>
          <w:szCs w:val="20"/>
        </w:rPr>
      </w:pPr>
    </w:p>
    <w:p w14:paraId="04D529D1" w14:textId="77777777" w:rsidR="00112F44" w:rsidRDefault="00112F44" w:rsidP="00B474DF">
      <w:pPr>
        <w:rPr>
          <w:b/>
          <w:bCs/>
          <w:sz w:val="20"/>
          <w:szCs w:val="20"/>
        </w:rPr>
      </w:pPr>
    </w:p>
    <w:p w14:paraId="45EA3289" w14:textId="77777777" w:rsidR="00112F44" w:rsidRDefault="00112F44" w:rsidP="00B474DF">
      <w:pPr>
        <w:rPr>
          <w:b/>
          <w:bCs/>
          <w:sz w:val="20"/>
          <w:szCs w:val="20"/>
        </w:rPr>
      </w:pPr>
    </w:p>
    <w:p w14:paraId="05D46D09" w14:textId="77777777" w:rsidR="00112F44" w:rsidRDefault="00112F44" w:rsidP="00B474DF">
      <w:pPr>
        <w:rPr>
          <w:b/>
          <w:bCs/>
          <w:sz w:val="20"/>
          <w:szCs w:val="20"/>
        </w:rPr>
      </w:pPr>
    </w:p>
    <w:p w14:paraId="3E6E57A8" w14:textId="77777777" w:rsidR="00112F44" w:rsidRDefault="00112F44" w:rsidP="00B474DF">
      <w:pPr>
        <w:rPr>
          <w:b/>
          <w:bCs/>
          <w:sz w:val="20"/>
          <w:szCs w:val="20"/>
        </w:rPr>
      </w:pPr>
    </w:p>
    <w:p w14:paraId="00555E79" w14:textId="77777777" w:rsidR="00112F44" w:rsidRDefault="00112F44" w:rsidP="00B474DF">
      <w:pPr>
        <w:rPr>
          <w:b/>
          <w:bCs/>
          <w:sz w:val="20"/>
          <w:szCs w:val="20"/>
        </w:rPr>
      </w:pPr>
    </w:p>
    <w:p w14:paraId="74250574" w14:textId="77777777" w:rsidR="00112F44" w:rsidRDefault="00112F44" w:rsidP="00B474DF">
      <w:pPr>
        <w:rPr>
          <w:b/>
          <w:bCs/>
          <w:sz w:val="20"/>
          <w:szCs w:val="20"/>
        </w:rPr>
      </w:pPr>
    </w:p>
    <w:p w14:paraId="3504D03C" w14:textId="77777777" w:rsidR="00112F44" w:rsidRDefault="00112F44" w:rsidP="00B474DF">
      <w:pPr>
        <w:rPr>
          <w:b/>
          <w:bCs/>
          <w:sz w:val="20"/>
          <w:szCs w:val="20"/>
        </w:rPr>
      </w:pPr>
    </w:p>
    <w:p w14:paraId="0EFF4243" w14:textId="77777777" w:rsidR="00112F44" w:rsidRDefault="00112F44" w:rsidP="00B474DF">
      <w:pPr>
        <w:rPr>
          <w:b/>
          <w:bCs/>
          <w:sz w:val="20"/>
          <w:szCs w:val="20"/>
        </w:rPr>
      </w:pPr>
    </w:p>
    <w:p w14:paraId="489F15BF" w14:textId="77777777" w:rsidR="00112F44" w:rsidRDefault="00112F44" w:rsidP="00B474DF">
      <w:pPr>
        <w:rPr>
          <w:b/>
          <w:bCs/>
          <w:sz w:val="20"/>
          <w:szCs w:val="20"/>
        </w:rPr>
      </w:pPr>
    </w:p>
    <w:p w14:paraId="44C6E642" w14:textId="77777777" w:rsidR="00112F44" w:rsidRDefault="00112F44" w:rsidP="00B474DF">
      <w:pPr>
        <w:rPr>
          <w:b/>
          <w:bCs/>
          <w:sz w:val="20"/>
          <w:szCs w:val="20"/>
        </w:rPr>
      </w:pPr>
    </w:p>
    <w:p w14:paraId="44362571" w14:textId="77777777" w:rsidR="00112F44" w:rsidRDefault="00112F44" w:rsidP="00B474DF">
      <w:pPr>
        <w:rPr>
          <w:b/>
          <w:bCs/>
          <w:sz w:val="20"/>
          <w:szCs w:val="20"/>
        </w:rPr>
      </w:pPr>
    </w:p>
    <w:p w14:paraId="058A1A3A" w14:textId="77777777" w:rsidR="00112F44" w:rsidRDefault="00112F44" w:rsidP="00B474DF">
      <w:pPr>
        <w:rPr>
          <w:b/>
          <w:bCs/>
          <w:sz w:val="20"/>
          <w:szCs w:val="20"/>
        </w:rPr>
      </w:pPr>
    </w:p>
    <w:p w14:paraId="5165A14B" w14:textId="77777777" w:rsidR="00112F44" w:rsidRDefault="00112F44" w:rsidP="00B474DF">
      <w:pPr>
        <w:rPr>
          <w:b/>
          <w:bCs/>
          <w:sz w:val="20"/>
          <w:szCs w:val="20"/>
        </w:rPr>
      </w:pPr>
    </w:p>
    <w:p w14:paraId="1547A8A7" w14:textId="77777777" w:rsidR="00112F44" w:rsidRDefault="00112F44" w:rsidP="00B474DF">
      <w:pPr>
        <w:rPr>
          <w:b/>
          <w:bCs/>
          <w:sz w:val="20"/>
          <w:szCs w:val="20"/>
        </w:rPr>
      </w:pPr>
    </w:p>
    <w:p w14:paraId="04776516" w14:textId="77777777" w:rsidR="00112F44" w:rsidRDefault="00112F44" w:rsidP="00B474DF">
      <w:pPr>
        <w:rPr>
          <w:b/>
          <w:bCs/>
          <w:sz w:val="20"/>
          <w:szCs w:val="20"/>
        </w:rPr>
      </w:pPr>
    </w:p>
    <w:p w14:paraId="4FC1D82A" w14:textId="77777777" w:rsidR="00112F44" w:rsidRDefault="00112F44" w:rsidP="00B474DF">
      <w:pPr>
        <w:rPr>
          <w:b/>
          <w:bCs/>
          <w:sz w:val="20"/>
          <w:szCs w:val="20"/>
        </w:rPr>
      </w:pPr>
    </w:p>
    <w:p w14:paraId="2E1C0383" w14:textId="77777777" w:rsidR="00112F44" w:rsidRDefault="00112F44" w:rsidP="00B474DF">
      <w:pPr>
        <w:rPr>
          <w:b/>
          <w:bCs/>
          <w:sz w:val="20"/>
          <w:szCs w:val="20"/>
        </w:rPr>
      </w:pPr>
    </w:p>
    <w:p w14:paraId="6492B7F6" w14:textId="77777777" w:rsidR="00112F44" w:rsidRDefault="00112F44" w:rsidP="00B474DF">
      <w:pPr>
        <w:rPr>
          <w:b/>
          <w:bCs/>
          <w:sz w:val="20"/>
          <w:szCs w:val="20"/>
        </w:rPr>
      </w:pPr>
    </w:p>
    <w:p w14:paraId="3374B50F" w14:textId="77777777" w:rsidR="00112F44" w:rsidRDefault="00112F44" w:rsidP="00B474DF">
      <w:pPr>
        <w:rPr>
          <w:b/>
          <w:bCs/>
          <w:sz w:val="20"/>
          <w:szCs w:val="20"/>
        </w:rPr>
      </w:pPr>
    </w:p>
    <w:p w14:paraId="462BB5F9" w14:textId="77777777" w:rsidR="00112F44" w:rsidRDefault="00112F44" w:rsidP="00B474DF">
      <w:pPr>
        <w:rPr>
          <w:b/>
          <w:bCs/>
          <w:sz w:val="20"/>
          <w:szCs w:val="20"/>
        </w:rPr>
      </w:pPr>
    </w:p>
    <w:p w14:paraId="5520E40F" w14:textId="77777777" w:rsidR="00112F44" w:rsidRDefault="00112F44" w:rsidP="00B474DF">
      <w:pPr>
        <w:rPr>
          <w:b/>
          <w:bCs/>
          <w:sz w:val="20"/>
          <w:szCs w:val="20"/>
        </w:rPr>
      </w:pPr>
    </w:p>
    <w:p w14:paraId="68FAFB58" w14:textId="77777777" w:rsidR="00112F44" w:rsidRDefault="00112F44" w:rsidP="00B474DF">
      <w:pPr>
        <w:rPr>
          <w:b/>
          <w:bCs/>
          <w:sz w:val="20"/>
          <w:szCs w:val="20"/>
        </w:rPr>
      </w:pPr>
    </w:p>
    <w:p w14:paraId="531DB7C7" w14:textId="77777777" w:rsidR="00112F44" w:rsidRDefault="00112F44" w:rsidP="00B474DF">
      <w:pPr>
        <w:rPr>
          <w:b/>
          <w:bCs/>
          <w:sz w:val="20"/>
          <w:szCs w:val="20"/>
        </w:rPr>
      </w:pPr>
    </w:p>
    <w:p w14:paraId="0BD78606" w14:textId="77777777" w:rsidR="00112F44" w:rsidRDefault="00112F44" w:rsidP="00B474DF">
      <w:pPr>
        <w:rPr>
          <w:b/>
          <w:bCs/>
          <w:sz w:val="20"/>
          <w:szCs w:val="20"/>
        </w:rPr>
      </w:pPr>
    </w:p>
    <w:p w14:paraId="5AFAE6C9" w14:textId="77777777" w:rsidR="00112F44" w:rsidRDefault="00112F44" w:rsidP="00B474DF">
      <w:pPr>
        <w:rPr>
          <w:b/>
          <w:bCs/>
          <w:sz w:val="20"/>
          <w:szCs w:val="20"/>
        </w:rPr>
      </w:pPr>
    </w:p>
    <w:p w14:paraId="1F4F78A1" w14:textId="77777777" w:rsidR="00112F44" w:rsidRDefault="00112F44" w:rsidP="00B474DF">
      <w:pPr>
        <w:rPr>
          <w:b/>
          <w:bCs/>
          <w:sz w:val="20"/>
          <w:szCs w:val="20"/>
        </w:rPr>
      </w:pPr>
    </w:p>
    <w:p w14:paraId="3CC13C47" w14:textId="3C1DE572" w:rsidR="00112F44" w:rsidRDefault="002F502F" w:rsidP="00B474DF">
      <w:pPr>
        <w:rPr>
          <w:b/>
          <w:bCs/>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6" behindDoc="1" locked="0" layoutInCell="1" allowOverlap="0" wp14:anchorId="3884F9D8" wp14:editId="5FB82DBF">
                <wp:simplePos x="0" y="0"/>
                <wp:positionH relativeFrom="margin">
                  <wp:posOffset>-17780</wp:posOffset>
                </wp:positionH>
                <wp:positionV relativeFrom="page">
                  <wp:posOffset>1168400</wp:posOffset>
                </wp:positionV>
                <wp:extent cx="5475605" cy="1752600"/>
                <wp:effectExtent l="0" t="0" r="0" b="0"/>
                <wp:wrapSquare wrapText="bothSides"/>
                <wp:docPr id="1632781390" name="Rectangle 1632781390"/>
                <wp:cNvGraphicFramePr/>
                <a:graphic xmlns:a="http://schemas.openxmlformats.org/drawingml/2006/main">
                  <a:graphicData uri="http://schemas.microsoft.com/office/word/2010/wordprocessingShape">
                    <wps:wsp>
                      <wps:cNvSpPr/>
                      <wps:spPr>
                        <a:xfrm>
                          <a:off x="0" y="0"/>
                          <a:ext cx="5475605" cy="1752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135CB1" w14:textId="77777777" w:rsidR="00112F44" w:rsidRDefault="00112F44" w:rsidP="00112F44">
                            <w:pPr>
                              <w:pStyle w:val="Header"/>
                              <w:jc w:val="right"/>
                              <w:rPr>
                                <w:caps/>
                                <w:color w:val="FFFFFF" w:themeColor="background1"/>
                              </w:rPr>
                            </w:pPr>
                            <w:r>
                              <w:rPr>
                                <w:noProof/>
                              </w:rPr>
                              <w:drawing>
                                <wp:inline distT="0" distB="0" distL="0" distR="0" wp14:anchorId="156C6AF1" wp14:editId="7B4F63E2">
                                  <wp:extent cx="977265" cy="1030298"/>
                                  <wp:effectExtent l="0" t="0" r="635" b="0"/>
                                  <wp:docPr id="296668057" name="Picture 2966680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BD7CD1E" w14:textId="77777777" w:rsidR="00112F44" w:rsidRDefault="00112F44" w:rsidP="00112F44">
                            <w:pPr>
                              <w:pStyle w:val="Header"/>
                              <w:rPr>
                                <w:caps/>
                                <w:color w:val="FFFFFF" w:themeColor="background1"/>
                              </w:rPr>
                            </w:pPr>
                          </w:p>
                          <w:p w14:paraId="40E4B112" w14:textId="4D0432EE" w:rsidR="00112F44" w:rsidRPr="00955229" w:rsidRDefault="00112F44" w:rsidP="00112F44">
                            <w:pPr>
                              <w:pStyle w:val="Header"/>
                              <w:rPr>
                                <w:caps/>
                                <w:color w:val="FFFFFF" w:themeColor="background1"/>
                                <w:sz w:val="32"/>
                                <w:szCs w:val="32"/>
                              </w:rPr>
                            </w:pPr>
                            <w:r>
                              <w:rPr>
                                <w:caps/>
                                <w:color w:val="FFFFFF" w:themeColor="background1"/>
                                <w:sz w:val="32"/>
                                <w:szCs w:val="32"/>
                              </w:rPr>
                              <w:t xml:space="preserve">Round </w:t>
                            </w:r>
                            <w:r w:rsidR="002B2D69">
                              <w:rPr>
                                <w:caps/>
                                <w:color w:val="FFFFFF" w:themeColor="background1"/>
                                <w:sz w:val="32"/>
                                <w:szCs w:val="32"/>
                              </w:rPr>
                              <w:t>2</w:t>
                            </w:r>
                            <w:r>
                              <w:rPr>
                                <w:caps/>
                                <w:color w:val="FFFFFF" w:themeColor="background1"/>
                                <w:sz w:val="32"/>
                                <w:szCs w:val="32"/>
                              </w:rPr>
                              <w:t xml:space="preserve"> (s1) </w:t>
                            </w:r>
                            <w:r w:rsidRPr="00955229">
                              <w:rPr>
                                <w:caps/>
                                <w:color w:val="FFFFFF" w:themeColor="background1"/>
                                <w:sz w:val="32"/>
                                <w:szCs w:val="32"/>
                              </w:rPr>
                              <w:t>What are children's clinical footwear interventions and how to prescribe them?</w:t>
                            </w:r>
                          </w:p>
                          <w:p w14:paraId="2069C9B8" w14:textId="77777777" w:rsidR="00112F44" w:rsidRDefault="00112F44" w:rsidP="00112F44">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884F9D8" id="Rectangle 1632781390" o:spid="_x0000_s1144" style="position:absolute;margin-left:-1.4pt;margin-top:92pt;width:431.15pt;height:138pt;z-index:-251658214;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" o:allowoverlap="f" fillcolor="#4472c4 [3204]" stroked="f" strokeweight="1pt">
                <v:textbox>
                  <w:txbxContent>
                    <w:p w14:paraId="62135CB1" w14:textId="77777777" w:rsidR="00112F44" w:rsidRDefault="00112F44" w:rsidP="00112F44">
                      <w:pPr>
                        <w:pStyle w:val="Header"/>
                        <w:jc w:val="right"/>
                        <w:rPr>
                          <w:caps/>
                          <w:color w:val="FFFFFF" w:themeColor="background1"/>
                        </w:rPr>
                      </w:pPr>
                      <w:r>
                        <w:rPr>
                          <w:noProof/>
                        </w:rPr>
                        <w:drawing>
                          <wp:inline distT="0" distB="0" distL="0" distR="0" wp14:anchorId="156C6AF1" wp14:editId="7B4F63E2">
                            <wp:extent cx="977265" cy="1030298"/>
                            <wp:effectExtent l="0" t="0" r="635" b="0"/>
                            <wp:docPr id="296668057" name="Picture 2966680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BD7CD1E" w14:textId="77777777" w:rsidR="00112F44" w:rsidRDefault="00112F44" w:rsidP="00112F44">
                      <w:pPr>
                        <w:pStyle w:val="Header"/>
                        <w:rPr>
                          <w:caps/>
                          <w:color w:val="FFFFFF" w:themeColor="background1"/>
                        </w:rPr>
                      </w:pPr>
                    </w:p>
                    <w:p w14:paraId="40E4B112" w14:textId="4D0432EE" w:rsidR="00112F44" w:rsidRPr="00955229" w:rsidRDefault="00112F44" w:rsidP="00112F44">
                      <w:pPr>
                        <w:pStyle w:val="Header"/>
                        <w:rPr>
                          <w:caps/>
                          <w:color w:val="FFFFFF" w:themeColor="background1"/>
                          <w:sz w:val="32"/>
                          <w:szCs w:val="32"/>
                        </w:rPr>
                      </w:pPr>
                      <w:r>
                        <w:rPr>
                          <w:caps/>
                          <w:color w:val="FFFFFF" w:themeColor="background1"/>
                          <w:sz w:val="32"/>
                          <w:szCs w:val="32"/>
                        </w:rPr>
                        <w:t xml:space="preserve">Round </w:t>
                      </w:r>
                      <w:r w:rsidR="002B2D69">
                        <w:rPr>
                          <w:caps/>
                          <w:color w:val="FFFFFF" w:themeColor="background1"/>
                          <w:sz w:val="32"/>
                          <w:szCs w:val="32"/>
                        </w:rPr>
                        <w:t>2</w:t>
                      </w:r>
                      <w:r>
                        <w:rPr>
                          <w:caps/>
                          <w:color w:val="FFFFFF" w:themeColor="background1"/>
                          <w:sz w:val="32"/>
                          <w:szCs w:val="32"/>
                        </w:rPr>
                        <w:t xml:space="preserve"> (s1) </w:t>
                      </w:r>
                      <w:r w:rsidRPr="00955229">
                        <w:rPr>
                          <w:caps/>
                          <w:color w:val="FFFFFF" w:themeColor="background1"/>
                          <w:sz w:val="32"/>
                          <w:szCs w:val="32"/>
                        </w:rPr>
                        <w:t>What are children's clinical footwear interventions and how to prescribe them?</w:t>
                      </w:r>
                    </w:p>
                    <w:p w14:paraId="2069C9B8" w14:textId="77777777" w:rsidR="00112F44" w:rsidRDefault="00112F44" w:rsidP="00112F44">
                      <w:pPr>
                        <w:pStyle w:val="Header"/>
                        <w:rPr>
                          <w:caps/>
                          <w:color w:val="FFFFFF" w:themeColor="background1"/>
                        </w:rPr>
                      </w:pPr>
                    </w:p>
                  </w:txbxContent>
                </v:textbox>
                <w10:wrap type="square" anchorx="margin" anchory="page"/>
              </v:rect>
            </w:pict>
          </mc:Fallback>
        </mc:AlternateContent>
      </w:r>
    </w:p>
    <w:p w14:paraId="0C9C476E" w14:textId="77777777" w:rsidR="00112F44" w:rsidRDefault="00112F44" w:rsidP="00B474DF">
      <w:pPr>
        <w:rPr>
          <w:b/>
          <w:bCs/>
          <w:sz w:val="20"/>
          <w:szCs w:val="20"/>
        </w:rPr>
      </w:pPr>
    </w:p>
    <w:p w14:paraId="089FBA12" w14:textId="77777777" w:rsidR="00112F44" w:rsidRDefault="00112F44" w:rsidP="00B474DF">
      <w:pPr>
        <w:rPr>
          <w:b/>
          <w:bCs/>
          <w:sz w:val="20"/>
          <w:szCs w:val="20"/>
        </w:rPr>
      </w:pPr>
    </w:p>
    <w:p w14:paraId="32AC6A4C" w14:textId="77777777" w:rsidR="00112F44" w:rsidRDefault="00112F44" w:rsidP="00B474DF">
      <w:pPr>
        <w:rPr>
          <w:b/>
          <w:bCs/>
          <w:sz w:val="20"/>
          <w:szCs w:val="20"/>
        </w:rPr>
      </w:pPr>
    </w:p>
    <w:p w14:paraId="646B83C1" w14:textId="0613AE99" w:rsidR="00112F44" w:rsidRDefault="00112F44" w:rsidP="00B474DF">
      <w:pPr>
        <w:rPr>
          <w:b/>
          <w:bCs/>
          <w:sz w:val="20"/>
          <w:szCs w:val="20"/>
        </w:rPr>
      </w:pPr>
    </w:p>
    <w:p w14:paraId="21C84DCC" w14:textId="77777777" w:rsidR="00112F44" w:rsidRDefault="00112F44" w:rsidP="00B474DF">
      <w:pPr>
        <w:rPr>
          <w:b/>
          <w:bCs/>
          <w:sz w:val="20"/>
          <w:szCs w:val="20"/>
        </w:rPr>
      </w:pPr>
    </w:p>
    <w:p w14:paraId="436CED2D" w14:textId="77777777" w:rsidR="00112F44" w:rsidRDefault="00112F44" w:rsidP="00B474DF">
      <w:pPr>
        <w:rPr>
          <w:b/>
          <w:bCs/>
          <w:sz w:val="20"/>
          <w:szCs w:val="20"/>
        </w:rPr>
      </w:pPr>
    </w:p>
    <w:p w14:paraId="09C83E86" w14:textId="77777777" w:rsidR="00112F44" w:rsidRDefault="00112F44" w:rsidP="00B474DF">
      <w:pPr>
        <w:rPr>
          <w:b/>
          <w:bCs/>
          <w:sz w:val="20"/>
          <w:szCs w:val="20"/>
        </w:rPr>
      </w:pPr>
    </w:p>
    <w:p w14:paraId="6B2891D8" w14:textId="44D3BB61" w:rsidR="00B474DF" w:rsidRPr="00814868" w:rsidRDefault="00B474DF" w:rsidP="00B474DF">
      <w:pPr>
        <w:rPr>
          <w:b/>
          <w:bCs/>
          <w:sz w:val="20"/>
          <w:szCs w:val="20"/>
        </w:rPr>
      </w:pPr>
      <w:r w:rsidRPr="00814868">
        <w:rPr>
          <w:b/>
          <w:bCs/>
          <w:sz w:val="20"/>
          <w:szCs w:val="20"/>
        </w:rPr>
        <w:t>Delphi survey Round 2</w:t>
      </w:r>
    </w:p>
    <w:p w14:paraId="0E6FF5A5" w14:textId="77777777" w:rsidR="00B474DF" w:rsidRPr="00814868" w:rsidRDefault="00B474DF" w:rsidP="00B474DF">
      <w:pPr>
        <w:rPr>
          <w:sz w:val="20"/>
          <w:szCs w:val="20"/>
        </w:rPr>
      </w:pPr>
      <w:r w:rsidRPr="00814868">
        <w:rPr>
          <w:sz w:val="20"/>
          <w:szCs w:val="20"/>
        </w:rPr>
        <w:t>Introduction</w:t>
      </w:r>
    </w:p>
    <w:p w14:paraId="782F7D40" w14:textId="77777777" w:rsidR="00B474DF" w:rsidRPr="00814868" w:rsidRDefault="00B474DF" w:rsidP="00B474DF">
      <w:pPr>
        <w:rPr>
          <w:sz w:val="20"/>
          <w:szCs w:val="20"/>
        </w:rPr>
      </w:pPr>
    </w:p>
    <w:p w14:paraId="50E4F6F0" w14:textId="77777777" w:rsidR="00B474DF" w:rsidRPr="00814868" w:rsidRDefault="00B474DF" w:rsidP="00B474DF">
      <w:pPr>
        <w:rPr>
          <w:sz w:val="20"/>
          <w:szCs w:val="20"/>
        </w:rPr>
      </w:pPr>
      <w:r w:rsidRPr="00814868">
        <w:rPr>
          <w:sz w:val="20"/>
          <w:szCs w:val="20"/>
        </w:rPr>
        <w:t>Thank you for participation in Round 1 of this Delphi survey for the consensus on children's clinical footwear interventions.</w:t>
      </w:r>
    </w:p>
    <w:p w14:paraId="7AE2243C" w14:textId="77777777" w:rsidR="00B474DF" w:rsidRPr="00814868" w:rsidRDefault="00B474DF" w:rsidP="00B474DF">
      <w:pPr>
        <w:rPr>
          <w:sz w:val="20"/>
          <w:szCs w:val="20"/>
        </w:rPr>
      </w:pPr>
    </w:p>
    <w:p w14:paraId="509503D6" w14:textId="77777777" w:rsidR="00B474DF" w:rsidRPr="00814868" w:rsidRDefault="00B474DF" w:rsidP="00B474DF">
      <w:pPr>
        <w:rPr>
          <w:sz w:val="20"/>
          <w:szCs w:val="20"/>
        </w:rPr>
      </w:pPr>
      <w:r w:rsidRPr="00814868">
        <w:rPr>
          <w:sz w:val="20"/>
          <w:szCs w:val="20"/>
        </w:rPr>
        <w:t xml:space="preserve">Please note this is Round 2 of the survey which will provide you with the collective responses from Round 1 of the expert panel. The panel consisted of 18 participants (orthotists, podiatrists and physiotherapists) with clinical expertise in footwear provision including research, commercial distribution as well as clinical practitioners. The panel is international comprising of panellists from the UK, Australia and the U.S.A. </w:t>
      </w:r>
    </w:p>
    <w:p w14:paraId="7FC11443" w14:textId="77777777" w:rsidR="00B474DF" w:rsidRPr="00814868" w:rsidRDefault="00B474DF" w:rsidP="00B474DF">
      <w:pPr>
        <w:rPr>
          <w:sz w:val="20"/>
          <w:szCs w:val="20"/>
        </w:rPr>
      </w:pPr>
    </w:p>
    <w:p w14:paraId="2D334148" w14:textId="77777777" w:rsidR="00B474DF" w:rsidRPr="00814868" w:rsidRDefault="00B474DF" w:rsidP="00B474DF">
      <w:pPr>
        <w:rPr>
          <w:sz w:val="20"/>
          <w:szCs w:val="20"/>
        </w:rPr>
      </w:pPr>
      <w:r w:rsidRPr="00814868">
        <w:rPr>
          <w:sz w:val="20"/>
          <w:szCs w:val="20"/>
        </w:rPr>
        <w:t xml:space="preserve">The feedback from responses will be presented as the median and distribution of level of agreement, as well as a summary of the reasoning for panellists' answers.  </w:t>
      </w:r>
    </w:p>
    <w:p w14:paraId="225C3336" w14:textId="77777777" w:rsidR="00B474DF" w:rsidRPr="00814868" w:rsidRDefault="00B474DF" w:rsidP="00B474DF">
      <w:pPr>
        <w:rPr>
          <w:sz w:val="20"/>
          <w:szCs w:val="20"/>
        </w:rPr>
      </w:pPr>
    </w:p>
    <w:p w14:paraId="4625601B" w14:textId="77777777" w:rsidR="00B474DF" w:rsidRPr="00814868" w:rsidRDefault="00B474DF" w:rsidP="00B474DF">
      <w:pPr>
        <w:rPr>
          <w:sz w:val="20"/>
          <w:szCs w:val="20"/>
        </w:rPr>
      </w:pPr>
      <w:r w:rsidRPr="00814868">
        <w:rPr>
          <w:sz w:val="20"/>
          <w:szCs w:val="20"/>
        </w:rPr>
        <w:t>This second round aims to:</w:t>
      </w:r>
    </w:p>
    <w:p w14:paraId="22E4BC35" w14:textId="77777777" w:rsidR="00B474DF" w:rsidRPr="00814868" w:rsidRDefault="00B474DF" w:rsidP="00B474DF">
      <w:pPr>
        <w:rPr>
          <w:sz w:val="20"/>
          <w:szCs w:val="20"/>
        </w:rPr>
      </w:pPr>
    </w:p>
    <w:p w14:paraId="3C151346" w14:textId="77777777" w:rsidR="00B474DF" w:rsidRPr="00814868" w:rsidRDefault="00B474DF" w:rsidP="00B474DF">
      <w:pPr>
        <w:rPr>
          <w:sz w:val="20"/>
          <w:szCs w:val="20"/>
        </w:rPr>
      </w:pPr>
      <w:r w:rsidRPr="00814868">
        <w:rPr>
          <w:sz w:val="20"/>
          <w:szCs w:val="20"/>
        </w:rPr>
        <w:t xml:space="preserve">1) Seek consensus for the general definition of footwear used as a clinical intervention for children. </w:t>
      </w:r>
    </w:p>
    <w:p w14:paraId="0F912BFD" w14:textId="77777777" w:rsidR="00B474DF" w:rsidRPr="00814868" w:rsidRDefault="00B474DF" w:rsidP="00B474DF">
      <w:pPr>
        <w:rPr>
          <w:sz w:val="20"/>
          <w:szCs w:val="20"/>
        </w:rPr>
      </w:pPr>
      <w:r w:rsidRPr="00814868">
        <w:rPr>
          <w:sz w:val="20"/>
          <w:szCs w:val="20"/>
        </w:rPr>
        <w:t xml:space="preserve">These will be: The specific terms to be used, the categorisation of the footwear, and the proposed clinical role of these footwear. </w:t>
      </w:r>
    </w:p>
    <w:p w14:paraId="4F514E4B" w14:textId="77777777" w:rsidR="00B474DF" w:rsidRPr="00814868" w:rsidRDefault="00B474DF" w:rsidP="00B474DF">
      <w:pPr>
        <w:rPr>
          <w:sz w:val="20"/>
          <w:szCs w:val="20"/>
        </w:rPr>
      </w:pPr>
    </w:p>
    <w:p w14:paraId="7D3574B9" w14:textId="77777777" w:rsidR="00B474DF" w:rsidRPr="00814868" w:rsidRDefault="00B474DF" w:rsidP="00B474DF">
      <w:pPr>
        <w:rPr>
          <w:sz w:val="20"/>
          <w:szCs w:val="20"/>
        </w:rPr>
      </w:pPr>
      <w:r w:rsidRPr="00814868">
        <w:rPr>
          <w:sz w:val="20"/>
          <w:szCs w:val="20"/>
        </w:rPr>
        <w:t>2) To gain consensus on "off the shelf"</w:t>
      </w:r>
      <w:r w:rsidRPr="00814868">
        <w:rPr>
          <w:rFonts w:ascii="Calibri" w:hAnsi="Calibri" w:cs="Calibri"/>
          <w:sz w:val="20"/>
          <w:szCs w:val="20"/>
        </w:rPr>
        <w:t>†</w:t>
      </w:r>
      <w:r w:rsidRPr="00814868">
        <w:rPr>
          <w:sz w:val="20"/>
          <w:szCs w:val="20"/>
        </w:rPr>
        <w:t xml:space="preserve"> clinical footwear interventions that would be considered to offer a stability effect on children with mobility impairment. This would be in terms of design characteristics and suggested clinical protocols (guidelines) for the prescription of stability footwear as an assistive aid.</w:t>
      </w:r>
    </w:p>
    <w:p w14:paraId="06CBE97A" w14:textId="77777777" w:rsidR="00B474DF" w:rsidRPr="00814868" w:rsidRDefault="00B474DF" w:rsidP="00B474DF">
      <w:pPr>
        <w:rPr>
          <w:sz w:val="20"/>
          <w:szCs w:val="20"/>
        </w:rPr>
      </w:pPr>
    </w:p>
    <w:p w14:paraId="57C8A1FE" w14:textId="77777777" w:rsidR="00B474DF" w:rsidRPr="00814868" w:rsidRDefault="00B474DF" w:rsidP="00B474DF">
      <w:pPr>
        <w:rPr>
          <w:sz w:val="20"/>
          <w:szCs w:val="20"/>
        </w:rPr>
      </w:pPr>
      <w:r w:rsidRPr="00814868">
        <w:rPr>
          <w:rFonts w:ascii="Calibri" w:hAnsi="Calibri" w:cs="Calibri"/>
          <w:sz w:val="20"/>
          <w:szCs w:val="20"/>
        </w:rPr>
        <w:t>†</w:t>
      </w:r>
      <w:r w:rsidRPr="00814868">
        <w:rPr>
          <w:sz w:val="20"/>
          <w:szCs w:val="20"/>
        </w:rPr>
        <w:t>Footwear taken from stock or supplies and not individually designed.</w:t>
      </w:r>
    </w:p>
    <w:p w14:paraId="46FB81B6" w14:textId="77777777" w:rsidR="00B474DF" w:rsidRPr="00814868" w:rsidRDefault="00B474DF" w:rsidP="00B474DF">
      <w:pPr>
        <w:rPr>
          <w:sz w:val="20"/>
          <w:szCs w:val="20"/>
        </w:rPr>
      </w:pPr>
    </w:p>
    <w:p w14:paraId="39AC074C" w14:textId="77777777" w:rsidR="00B474DF" w:rsidRPr="00814868" w:rsidRDefault="00B474DF" w:rsidP="00B474DF">
      <w:pPr>
        <w:rPr>
          <w:sz w:val="20"/>
          <w:szCs w:val="20"/>
        </w:rPr>
      </w:pPr>
      <w:r w:rsidRPr="00814868">
        <w:rPr>
          <w:sz w:val="20"/>
          <w:szCs w:val="20"/>
        </w:rPr>
        <w:t xml:space="preserve">This questionnaire is completed differently to the first round, and the instructions within the form will guide you through this process. Please read the instructions carefully and complete the Delphi questionnaire as fully as you can. </w:t>
      </w:r>
    </w:p>
    <w:p w14:paraId="17A0C2D5" w14:textId="77777777" w:rsidR="00B474DF" w:rsidRPr="00814868" w:rsidRDefault="00B474DF" w:rsidP="00B474DF">
      <w:pPr>
        <w:rPr>
          <w:sz w:val="20"/>
          <w:szCs w:val="20"/>
        </w:rPr>
      </w:pPr>
    </w:p>
    <w:p w14:paraId="0D5F1F27" w14:textId="77777777" w:rsidR="00B474DF" w:rsidRPr="00814868" w:rsidRDefault="00B474DF" w:rsidP="00B474DF">
      <w:pPr>
        <w:rPr>
          <w:sz w:val="20"/>
          <w:szCs w:val="20"/>
        </w:rPr>
      </w:pPr>
      <w:r w:rsidRPr="00814868">
        <w:rPr>
          <w:sz w:val="20"/>
          <w:szCs w:val="20"/>
        </w:rPr>
        <w:t xml:space="preserve">You will receive the original statements from Round 1 alongside modified statements that have been informed by yours and other panellists' responses. </w:t>
      </w:r>
    </w:p>
    <w:p w14:paraId="153AD05F" w14:textId="77777777" w:rsidR="00B474DF" w:rsidRPr="00814868" w:rsidRDefault="00B474DF" w:rsidP="00B474DF">
      <w:pPr>
        <w:rPr>
          <w:sz w:val="20"/>
          <w:szCs w:val="20"/>
        </w:rPr>
      </w:pPr>
    </w:p>
    <w:p w14:paraId="0C587EA4" w14:textId="77777777" w:rsidR="00B474DF" w:rsidRPr="00814868" w:rsidRDefault="00B474DF" w:rsidP="00B474DF">
      <w:pPr>
        <w:rPr>
          <w:sz w:val="20"/>
          <w:szCs w:val="20"/>
        </w:rPr>
      </w:pPr>
      <w:r w:rsidRPr="00814868">
        <w:rPr>
          <w:sz w:val="20"/>
          <w:szCs w:val="20"/>
        </w:rPr>
        <w:t>You will be asked to give your preferential option or your level of agreement with them. You can review the previous information you provided (in the document emailed to you), and considering the information provided by the other panellists, maintain or change your opinion.</w:t>
      </w:r>
    </w:p>
    <w:p w14:paraId="39FF20E9" w14:textId="77777777" w:rsidR="00B474DF" w:rsidRPr="00814868" w:rsidRDefault="00B474DF" w:rsidP="00B474DF">
      <w:pPr>
        <w:rPr>
          <w:sz w:val="20"/>
          <w:szCs w:val="20"/>
        </w:rPr>
      </w:pPr>
    </w:p>
    <w:p w14:paraId="0B9E617D" w14:textId="77777777" w:rsidR="00B474DF" w:rsidRPr="00814868" w:rsidRDefault="00B474DF" w:rsidP="00B474DF">
      <w:pPr>
        <w:rPr>
          <w:sz w:val="20"/>
          <w:szCs w:val="20"/>
        </w:rPr>
      </w:pPr>
      <w:r w:rsidRPr="00814868">
        <w:rPr>
          <w:sz w:val="20"/>
          <w:szCs w:val="20"/>
        </w:rPr>
        <w:t xml:space="preserve">Please note you are free to withdraw from the study at any time. </w:t>
      </w:r>
    </w:p>
    <w:p w14:paraId="560EBFE4" w14:textId="77777777" w:rsidR="00B474DF" w:rsidRPr="00814868" w:rsidRDefault="00B474DF" w:rsidP="00B474DF">
      <w:pPr>
        <w:rPr>
          <w:sz w:val="20"/>
          <w:szCs w:val="20"/>
        </w:rPr>
      </w:pPr>
    </w:p>
    <w:p w14:paraId="0EE4729C" w14:textId="77777777" w:rsidR="00B474DF" w:rsidRPr="00814868" w:rsidRDefault="00B474DF" w:rsidP="00B474DF">
      <w:pPr>
        <w:rPr>
          <w:sz w:val="20"/>
          <w:szCs w:val="20"/>
        </w:rPr>
      </w:pPr>
      <w:r w:rsidRPr="00814868">
        <w:rPr>
          <w:sz w:val="20"/>
          <w:szCs w:val="20"/>
        </w:rPr>
        <w:t>For withdrawal from the study or any further questions, please contact:</w:t>
      </w:r>
    </w:p>
    <w:p w14:paraId="6D0D89E9" w14:textId="77777777" w:rsidR="00B474DF" w:rsidRPr="00814868" w:rsidRDefault="00B474DF" w:rsidP="00B474DF">
      <w:pPr>
        <w:rPr>
          <w:sz w:val="20"/>
          <w:szCs w:val="20"/>
        </w:rPr>
      </w:pPr>
      <w:r w:rsidRPr="00814868">
        <w:rPr>
          <w:sz w:val="20"/>
          <w:szCs w:val="20"/>
        </w:rPr>
        <w:t>Matthew Hill</w:t>
      </w:r>
    </w:p>
    <w:p w14:paraId="3B70952C" w14:textId="77777777" w:rsidR="00B474DF" w:rsidRPr="00814868" w:rsidRDefault="00B474DF" w:rsidP="00B474DF">
      <w:pPr>
        <w:rPr>
          <w:sz w:val="20"/>
          <w:szCs w:val="20"/>
        </w:rPr>
      </w:pPr>
      <w:r w:rsidRPr="00814868">
        <w:rPr>
          <w:sz w:val="20"/>
          <w:szCs w:val="20"/>
        </w:rPr>
        <w:t xml:space="preserve">Centre for Biomechanics and Rehabilitation Technologies, Science Centre, </w:t>
      </w:r>
    </w:p>
    <w:p w14:paraId="6917979E" w14:textId="77777777" w:rsidR="00B474DF" w:rsidRPr="00814868" w:rsidRDefault="00B474DF" w:rsidP="00B474DF">
      <w:pPr>
        <w:rPr>
          <w:sz w:val="20"/>
          <w:szCs w:val="20"/>
        </w:rPr>
      </w:pPr>
      <w:r w:rsidRPr="00814868">
        <w:rPr>
          <w:sz w:val="20"/>
          <w:szCs w:val="20"/>
        </w:rPr>
        <w:t xml:space="preserve">Staffordshire University, Leek Road, Stoke on Trent, ST4 2DF, U.K, </w:t>
      </w:r>
    </w:p>
    <w:p w14:paraId="4920720C" w14:textId="77777777" w:rsidR="00B474DF" w:rsidRPr="00814868" w:rsidRDefault="00B474DF" w:rsidP="00B474DF">
      <w:pPr>
        <w:rPr>
          <w:sz w:val="20"/>
          <w:szCs w:val="20"/>
        </w:rPr>
      </w:pPr>
      <w:r w:rsidRPr="00814868">
        <w:rPr>
          <w:sz w:val="20"/>
          <w:szCs w:val="20"/>
        </w:rPr>
        <w:t>Ph +44 1782 294122</w:t>
      </w:r>
    </w:p>
    <w:p w14:paraId="7CC4148A" w14:textId="77777777" w:rsidR="00B474DF" w:rsidRPr="00814868" w:rsidRDefault="00B474DF" w:rsidP="00B474DF">
      <w:pPr>
        <w:rPr>
          <w:sz w:val="20"/>
          <w:szCs w:val="20"/>
        </w:rPr>
      </w:pPr>
      <w:r w:rsidRPr="00814868">
        <w:rPr>
          <w:sz w:val="20"/>
          <w:szCs w:val="20"/>
        </w:rPr>
        <w:t xml:space="preserve">Email: </w:t>
      </w:r>
      <w:hyperlink r:id="rId88" w:history="1">
        <w:r w:rsidRPr="00814868">
          <w:rPr>
            <w:rStyle w:val="Hyperlink"/>
            <w:sz w:val="20"/>
            <w:szCs w:val="20"/>
          </w:rPr>
          <w:t>Matthew.Hill@research.staffs.ac.uk1</w:t>
        </w:r>
      </w:hyperlink>
      <w:r w:rsidRPr="00814868">
        <w:rPr>
          <w:sz w:val="20"/>
          <w:szCs w:val="20"/>
        </w:rPr>
        <w:t>)</w:t>
      </w:r>
    </w:p>
    <w:p w14:paraId="0954FEB4" w14:textId="77777777" w:rsidR="00B474DF" w:rsidRPr="00814868" w:rsidRDefault="00B474DF" w:rsidP="00B474DF">
      <w:pPr>
        <w:rPr>
          <w:sz w:val="20"/>
          <w:szCs w:val="20"/>
        </w:rPr>
      </w:pPr>
    </w:p>
    <w:p w14:paraId="1CBBE994" w14:textId="77777777" w:rsidR="00B474DF" w:rsidRPr="00814868" w:rsidRDefault="00B474DF" w:rsidP="00B474DF">
      <w:pPr>
        <w:rPr>
          <w:sz w:val="20"/>
          <w:szCs w:val="20"/>
        </w:rPr>
      </w:pPr>
      <w:r w:rsidRPr="00814868">
        <w:rPr>
          <w:sz w:val="20"/>
          <w:szCs w:val="20"/>
        </w:rPr>
        <w:t>* Required Filed</w:t>
      </w:r>
    </w:p>
    <w:p w14:paraId="6FFC905B"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379990DE" w14:textId="77777777" w:rsidTr="00A05687">
        <w:tc>
          <w:tcPr>
            <w:tcW w:w="9010" w:type="dxa"/>
          </w:tcPr>
          <w:p w14:paraId="473AD8BC" w14:textId="77777777" w:rsidR="00B474DF" w:rsidRPr="00814868" w:rsidRDefault="00B474DF" w:rsidP="00A05687">
            <w:pPr>
              <w:rPr>
                <w:sz w:val="20"/>
                <w:szCs w:val="20"/>
              </w:rPr>
            </w:pPr>
            <w:r w:rsidRPr="00814868">
              <w:rPr>
                <w:sz w:val="20"/>
                <w:szCs w:val="20"/>
              </w:rPr>
              <w:t>Name *</w:t>
            </w:r>
          </w:p>
        </w:tc>
      </w:tr>
      <w:tr w:rsidR="00B474DF" w:rsidRPr="00814868" w14:paraId="4B58D605" w14:textId="77777777" w:rsidTr="00A05687">
        <w:tc>
          <w:tcPr>
            <w:tcW w:w="9010" w:type="dxa"/>
          </w:tcPr>
          <w:p w14:paraId="1957760F" w14:textId="77777777" w:rsidR="00B474DF" w:rsidRPr="00814868" w:rsidRDefault="00B474DF" w:rsidP="00A05687">
            <w:pPr>
              <w:rPr>
                <w:sz w:val="20"/>
                <w:szCs w:val="20"/>
              </w:rPr>
            </w:pPr>
          </w:p>
        </w:tc>
      </w:tr>
    </w:tbl>
    <w:p w14:paraId="2A175CFA" w14:textId="77777777" w:rsidR="00B474DF" w:rsidRPr="00814868" w:rsidRDefault="00B474DF" w:rsidP="00B474DF">
      <w:pPr>
        <w:rPr>
          <w:sz w:val="20"/>
          <w:szCs w:val="20"/>
        </w:rPr>
      </w:pPr>
    </w:p>
    <w:p w14:paraId="5D56B085" w14:textId="77777777" w:rsidR="00B474DF" w:rsidRPr="00814868" w:rsidRDefault="00B474DF" w:rsidP="00B474DF">
      <w:pPr>
        <w:rPr>
          <w:sz w:val="20"/>
          <w:szCs w:val="20"/>
        </w:rPr>
      </w:pPr>
      <w:r w:rsidRPr="00814868">
        <w:rPr>
          <w:sz w:val="20"/>
          <w:szCs w:val="20"/>
        </w:rPr>
        <w:br w:type="page"/>
      </w:r>
    </w:p>
    <w:p w14:paraId="61BEC604" w14:textId="77777777" w:rsidR="00B474DF" w:rsidRPr="00814868" w:rsidRDefault="00B474DF"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3" behindDoc="1" locked="0" layoutInCell="1" allowOverlap="0" wp14:anchorId="66B5BEBC" wp14:editId="67DA935C">
                <wp:simplePos x="0" y="0"/>
                <wp:positionH relativeFrom="margin">
                  <wp:posOffset>-57248</wp:posOffset>
                </wp:positionH>
                <wp:positionV relativeFrom="page">
                  <wp:posOffset>234315</wp:posOffset>
                </wp:positionV>
                <wp:extent cx="5426710" cy="2178050"/>
                <wp:effectExtent l="0" t="0" r="0" b="6350"/>
                <wp:wrapSquare wrapText="bothSides"/>
                <wp:docPr id="114021304" name="Rectangle 114021304"/>
                <wp:cNvGraphicFramePr/>
                <a:graphic xmlns:a="http://schemas.openxmlformats.org/drawingml/2006/main">
                  <a:graphicData uri="http://schemas.microsoft.com/office/word/2010/wordprocessingShape">
                    <wps:wsp>
                      <wps:cNvSpPr/>
                      <wps:spPr>
                        <a:xfrm>
                          <a:off x="0" y="0"/>
                          <a:ext cx="5426710" cy="217805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9CD9AA"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57EB3CBA" wp14:editId="768583FC">
                                  <wp:extent cx="2898140" cy="1652270"/>
                                  <wp:effectExtent l="0" t="0" r="0" b="0"/>
                                  <wp:docPr id="1561525896" name="Picture 1561525896"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49571C15" w14:textId="77777777" w:rsidR="00B474DF" w:rsidRDefault="00B474DF" w:rsidP="00B474DF">
                            <w:pPr>
                              <w:pStyle w:val="Header"/>
                              <w:rPr>
                                <w:caps/>
                                <w:color w:val="FFFFFF" w:themeColor="background1"/>
                              </w:rPr>
                            </w:pPr>
                          </w:p>
                          <w:p w14:paraId="2DDD3CDA"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1B744E44" w14:textId="77777777" w:rsidR="00B474DF" w:rsidRDefault="00B474DF" w:rsidP="00B474DF">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6B5BEBC" id="Rectangle 114021304" o:spid="_x0000_s1145" style="position:absolute;margin-left:-4.5pt;margin-top:18.45pt;width:427.3pt;height:171.5pt;z-index:-251658217;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" o:allowoverlap="f" fillcolor="#4472c4 [3204]" stroked="f" strokeweight="1pt">
                <v:textbox>
                  <w:txbxContent>
                    <w:p w14:paraId="119CD9AA"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57EB3CBA" wp14:editId="768583FC">
                            <wp:extent cx="2898140" cy="1652270"/>
                            <wp:effectExtent l="0" t="0" r="0" b="0"/>
                            <wp:docPr id="1561525896" name="Picture 1561525896"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49571C15" w14:textId="77777777" w:rsidR="00B474DF" w:rsidRDefault="00B474DF" w:rsidP="00B474DF">
                      <w:pPr>
                        <w:pStyle w:val="Header"/>
                        <w:rPr>
                          <w:caps/>
                          <w:color w:val="FFFFFF" w:themeColor="background1"/>
                        </w:rPr>
                      </w:pPr>
                    </w:p>
                    <w:p w14:paraId="2DDD3CDA"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1B744E44" w14:textId="77777777" w:rsidR="00B474DF" w:rsidRDefault="00B474DF" w:rsidP="00B474DF">
                      <w:pPr>
                        <w:pStyle w:val="Header"/>
                        <w:rPr>
                          <w:caps/>
                          <w:color w:val="FFFFFF" w:themeColor="background1"/>
                        </w:rPr>
                      </w:pPr>
                    </w:p>
                  </w:txbxContent>
                </v:textbox>
                <w10:wrap type="square" anchorx="margin" anchory="page"/>
              </v:rect>
            </w:pict>
          </mc:Fallback>
        </mc:AlternateContent>
      </w:r>
    </w:p>
    <w:tbl>
      <w:tblPr>
        <w:tblStyle w:val="TableGrid"/>
        <w:tblpPr w:leftFromText="180" w:rightFromText="180" w:tblpY="1420"/>
        <w:tblW w:w="0" w:type="auto"/>
        <w:tblLook w:val="04A0" w:firstRow="1" w:lastRow="0" w:firstColumn="1" w:lastColumn="0" w:noHBand="0" w:noVBand="1"/>
      </w:tblPr>
      <w:tblGrid>
        <w:gridCol w:w="8488"/>
      </w:tblGrid>
      <w:tr w:rsidR="00B474DF" w:rsidRPr="00814868" w14:paraId="269384B6" w14:textId="77777777" w:rsidTr="00A05687">
        <w:tc>
          <w:tcPr>
            <w:tcW w:w="9010" w:type="dxa"/>
          </w:tcPr>
          <w:p w14:paraId="6EBF7046" w14:textId="77777777" w:rsidR="00B474DF" w:rsidRPr="00814868" w:rsidRDefault="00B474DF" w:rsidP="00A05687">
            <w:pPr>
              <w:rPr>
                <w:sz w:val="20"/>
                <w:szCs w:val="20"/>
              </w:rPr>
            </w:pPr>
            <w:r w:rsidRPr="00814868">
              <w:rPr>
                <w:sz w:val="20"/>
                <w:szCs w:val="20"/>
              </w:rPr>
              <w:t xml:space="preserve">There are three sections in round 2 of this survey which will be available in three separate links.  </w:t>
            </w:r>
          </w:p>
          <w:p w14:paraId="4143320E" w14:textId="77777777" w:rsidR="00B474DF" w:rsidRPr="00814868" w:rsidRDefault="00B474DF" w:rsidP="00A05687">
            <w:pPr>
              <w:rPr>
                <w:sz w:val="20"/>
                <w:szCs w:val="20"/>
              </w:rPr>
            </w:pPr>
          </w:p>
          <w:p w14:paraId="49E40A0B" w14:textId="77777777" w:rsidR="00B474DF" w:rsidRPr="00814868" w:rsidRDefault="00B474DF" w:rsidP="00A05687">
            <w:pPr>
              <w:rPr>
                <w:sz w:val="20"/>
                <w:szCs w:val="20"/>
              </w:rPr>
            </w:pPr>
            <w:r w:rsidRPr="00814868">
              <w:rPr>
                <w:sz w:val="20"/>
                <w:szCs w:val="20"/>
              </w:rPr>
              <w:t>The first section will consist of yours and the panellists' collective opinions on determining how to define clinical footwear interventions for children with mobility impairment. This will be the terminology used, categorisation and the proposed clinical role of the footwear.</w:t>
            </w:r>
          </w:p>
          <w:p w14:paraId="4C62225C" w14:textId="77777777" w:rsidR="00B474DF" w:rsidRPr="00814868" w:rsidRDefault="00B474DF" w:rsidP="00A05687">
            <w:pPr>
              <w:rPr>
                <w:sz w:val="20"/>
                <w:szCs w:val="20"/>
              </w:rPr>
            </w:pPr>
          </w:p>
          <w:p w14:paraId="6BCCFF82" w14:textId="77777777" w:rsidR="00B474DF" w:rsidRPr="00814868" w:rsidRDefault="00B474DF" w:rsidP="00A05687">
            <w:pPr>
              <w:rPr>
                <w:sz w:val="20"/>
                <w:szCs w:val="20"/>
              </w:rPr>
            </w:pPr>
            <w:r w:rsidRPr="00814868">
              <w:rPr>
                <w:sz w:val="20"/>
                <w:szCs w:val="20"/>
              </w:rPr>
              <w:t>The second section will consist of yours and the panellists' collective opinions on design characteristics of "off the shelf" clinical footwear that offers stability to children with mobility impairment.</w:t>
            </w:r>
          </w:p>
          <w:p w14:paraId="32730122" w14:textId="77777777" w:rsidR="00B474DF" w:rsidRPr="00814868" w:rsidRDefault="00B474DF" w:rsidP="00A05687">
            <w:pPr>
              <w:rPr>
                <w:sz w:val="20"/>
                <w:szCs w:val="20"/>
              </w:rPr>
            </w:pPr>
          </w:p>
          <w:p w14:paraId="00FF4634" w14:textId="77777777" w:rsidR="00B474DF" w:rsidRPr="00814868" w:rsidRDefault="00B474DF" w:rsidP="00A05687">
            <w:pPr>
              <w:rPr>
                <w:sz w:val="20"/>
                <w:szCs w:val="20"/>
              </w:rPr>
            </w:pPr>
            <w:r w:rsidRPr="00814868">
              <w:rPr>
                <w:sz w:val="20"/>
                <w:szCs w:val="20"/>
              </w:rPr>
              <w:t>The third section will consist of yours and the panellists' collective opinions on clinical protocols and outcomes for the provision of "off the shelf" footwear that offers stability for children with mobility impairment.</w:t>
            </w:r>
          </w:p>
          <w:p w14:paraId="5C34EBFE" w14:textId="77777777" w:rsidR="00B474DF" w:rsidRPr="00814868" w:rsidRDefault="00B474DF" w:rsidP="00A05687">
            <w:pPr>
              <w:rPr>
                <w:sz w:val="20"/>
                <w:szCs w:val="20"/>
              </w:rPr>
            </w:pPr>
          </w:p>
          <w:p w14:paraId="754E4477" w14:textId="77777777" w:rsidR="00B474DF" w:rsidRPr="00814868" w:rsidRDefault="00B474DF" w:rsidP="00A05687">
            <w:pPr>
              <w:rPr>
                <w:sz w:val="20"/>
                <w:szCs w:val="20"/>
              </w:rPr>
            </w:pPr>
            <w:r w:rsidRPr="00814868">
              <w:rPr>
                <w:sz w:val="20"/>
                <w:szCs w:val="20"/>
              </w:rPr>
              <w:t>Please note!</w:t>
            </w:r>
          </w:p>
          <w:p w14:paraId="56A582B0" w14:textId="77777777" w:rsidR="00B474DF" w:rsidRPr="00814868" w:rsidRDefault="00B474DF" w:rsidP="00A05687">
            <w:pPr>
              <w:rPr>
                <w:sz w:val="20"/>
                <w:szCs w:val="20"/>
              </w:rPr>
            </w:pPr>
            <w:r w:rsidRPr="00814868">
              <w:rPr>
                <w:sz w:val="20"/>
                <w:szCs w:val="20"/>
              </w:rPr>
              <w:t>There is no "save and complete later" option available for the survey; therefore, you must complete and submit your answers for each section in one sitting. You may, however, complete each of the three sections on separate occasions if you wish.</w:t>
            </w:r>
          </w:p>
        </w:tc>
      </w:tr>
    </w:tbl>
    <w:p w14:paraId="04570DBE" w14:textId="77777777" w:rsidR="00B474DF" w:rsidRPr="00814868" w:rsidRDefault="00B474DF" w:rsidP="00B474DF">
      <w:pPr>
        <w:rPr>
          <w:sz w:val="20"/>
          <w:szCs w:val="20"/>
        </w:rPr>
      </w:pPr>
    </w:p>
    <w:p w14:paraId="1AB6DA6A" w14:textId="77777777" w:rsidR="00B474DF" w:rsidRPr="00814868" w:rsidRDefault="00B474DF" w:rsidP="00B474DF">
      <w:pPr>
        <w:rPr>
          <w:sz w:val="20"/>
          <w:szCs w:val="20"/>
        </w:rPr>
      </w:pPr>
    </w:p>
    <w:p w14:paraId="73E5C44F" w14:textId="77777777" w:rsidR="00B474DF" w:rsidRPr="00814868" w:rsidRDefault="00B474DF" w:rsidP="00B474DF">
      <w:pPr>
        <w:rPr>
          <w:sz w:val="20"/>
          <w:szCs w:val="20"/>
        </w:rPr>
      </w:pPr>
    </w:p>
    <w:p w14:paraId="50A9068E" w14:textId="77777777" w:rsidR="00B474DF" w:rsidRPr="00814868" w:rsidRDefault="00B474DF" w:rsidP="00B474DF">
      <w:pPr>
        <w:rPr>
          <w:sz w:val="20"/>
          <w:szCs w:val="20"/>
        </w:rPr>
      </w:pPr>
    </w:p>
    <w:p w14:paraId="7F6D5929" w14:textId="77777777" w:rsidR="00B474DF" w:rsidRPr="00814868" w:rsidRDefault="00B474DF" w:rsidP="00B474DF">
      <w:pPr>
        <w:rPr>
          <w:sz w:val="20"/>
          <w:szCs w:val="20"/>
        </w:rPr>
      </w:pPr>
    </w:p>
    <w:p w14:paraId="21028976" w14:textId="77777777" w:rsidR="00B474DF" w:rsidRPr="00814868" w:rsidRDefault="00B474DF" w:rsidP="00B474DF">
      <w:pPr>
        <w:rPr>
          <w:sz w:val="20"/>
          <w:szCs w:val="20"/>
        </w:rPr>
      </w:pPr>
    </w:p>
    <w:p w14:paraId="7960283D" w14:textId="77777777" w:rsidR="00B474DF" w:rsidRPr="00814868" w:rsidRDefault="00B474DF" w:rsidP="00B474DF">
      <w:pPr>
        <w:rPr>
          <w:sz w:val="20"/>
          <w:szCs w:val="20"/>
        </w:rPr>
      </w:pPr>
    </w:p>
    <w:p w14:paraId="78F4AB16" w14:textId="77777777" w:rsidR="00B474DF" w:rsidRPr="00814868" w:rsidRDefault="00B474DF" w:rsidP="00B474DF">
      <w:pPr>
        <w:rPr>
          <w:sz w:val="20"/>
          <w:szCs w:val="20"/>
        </w:rPr>
      </w:pPr>
    </w:p>
    <w:p w14:paraId="5D545FCE" w14:textId="77777777" w:rsidR="00B474DF" w:rsidRPr="00814868" w:rsidRDefault="00B474DF" w:rsidP="00B474DF">
      <w:pPr>
        <w:rPr>
          <w:sz w:val="20"/>
          <w:szCs w:val="20"/>
        </w:rPr>
      </w:pPr>
    </w:p>
    <w:p w14:paraId="08EC4292" w14:textId="77777777" w:rsidR="00B474DF" w:rsidRPr="00814868" w:rsidRDefault="00B474DF" w:rsidP="00B474DF">
      <w:pPr>
        <w:rPr>
          <w:sz w:val="20"/>
          <w:szCs w:val="20"/>
        </w:rPr>
      </w:pPr>
    </w:p>
    <w:p w14:paraId="6AC2A19F" w14:textId="77777777" w:rsidR="00B474DF" w:rsidRPr="00814868" w:rsidRDefault="00B474DF" w:rsidP="00B474DF">
      <w:pPr>
        <w:rPr>
          <w:sz w:val="20"/>
          <w:szCs w:val="20"/>
        </w:rPr>
      </w:pPr>
    </w:p>
    <w:p w14:paraId="47BF2EA6" w14:textId="77777777" w:rsidR="00B474DF" w:rsidRPr="00814868" w:rsidRDefault="00B474DF" w:rsidP="00B474DF">
      <w:pPr>
        <w:rPr>
          <w:sz w:val="20"/>
          <w:szCs w:val="20"/>
        </w:rPr>
      </w:pPr>
    </w:p>
    <w:p w14:paraId="0C6D60A3" w14:textId="77777777" w:rsidR="00B474DF" w:rsidRPr="00814868" w:rsidRDefault="00B474DF" w:rsidP="00B474DF">
      <w:pPr>
        <w:rPr>
          <w:sz w:val="20"/>
          <w:szCs w:val="20"/>
        </w:rPr>
      </w:pPr>
    </w:p>
    <w:p w14:paraId="5B2107E2" w14:textId="77777777" w:rsidR="00B474DF" w:rsidRPr="00814868" w:rsidRDefault="00B474DF" w:rsidP="00B474DF">
      <w:pPr>
        <w:rPr>
          <w:sz w:val="20"/>
          <w:szCs w:val="20"/>
        </w:rPr>
      </w:pPr>
    </w:p>
    <w:p w14:paraId="1D384B8F" w14:textId="77777777" w:rsidR="00B474DF" w:rsidRPr="00814868" w:rsidRDefault="00B474DF" w:rsidP="00B474DF">
      <w:pPr>
        <w:rPr>
          <w:sz w:val="20"/>
          <w:szCs w:val="20"/>
        </w:rPr>
      </w:pPr>
    </w:p>
    <w:p w14:paraId="13B77A5A" w14:textId="77777777" w:rsidR="00B474DF" w:rsidRPr="00814868" w:rsidRDefault="00B474DF" w:rsidP="00B474DF">
      <w:pPr>
        <w:rPr>
          <w:sz w:val="20"/>
          <w:szCs w:val="20"/>
        </w:rPr>
      </w:pPr>
      <w:r w:rsidRPr="00814868">
        <w:rPr>
          <w:sz w:val="20"/>
          <w:szCs w:val="20"/>
        </w:rPr>
        <w:t xml:space="preserve"> </w:t>
      </w:r>
    </w:p>
    <w:p w14:paraId="00DD9A87" w14:textId="77777777" w:rsidR="00B474DF" w:rsidRDefault="00B474DF" w:rsidP="00B474DF">
      <w:pPr>
        <w:rPr>
          <w:sz w:val="20"/>
          <w:szCs w:val="20"/>
        </w:rPr>
      </w:pPr>
    </w:p>
    <w:p w14:paraId="01E05290" w14:textId="77777777" w:rsidR="00B474DF" w:rsidRDefault="00B474DF" w:rsidP="00B474DF">
      <w:pPr>
        <w:rPr>
          <w:sz w:val="20"/>
          <w:szCs w:val="20"/>
        </w:rPr>
      </w:pPr>
    </w:p>
    <w:p w14:paraId="50380B0A" w14:textId="77777777" w:rsidR="00B474DF" w:rsidRDefault="00B474DF" w:rsidP="00B474DF">
      <w:pPr>
        <w:rPr>
          <w:sz w:val="20"/>
          <w:szCs w:val="20"/>
        </w:rPr>
      </w:pPr>
    </w:p>
    <w:p w14:paraId="23E6F1E5" w14:textId="77777777" w:rsidR="00B474DF" w:rsidRDefault="00B474DF" w:rsidP="00B474DF">
      <w:pPr>
        <w:rPr>
          <w:sz w:val="20"/>
          <w:szCs w:val="20"/>
        </w:rPr>
      </w:pPr>
    </w:p>
    <w:p w14:paraId="7896D650" w14:textId="77777777" w:rsidR="00B474DF" w:rsidRDefault="00B474DF" w:rsidP="00B474DF">
      <w:pPr>
        <w:rPr>
          <w:sz w:val="20"/>
          <w:szCs w:val="20"/>
        </w:rPr>
      </w:pPr>
    </w:p>
    <w:p w14:paraId="59819B5A" w14:textId="77777777" w:rsidR="00B474DF" w:rsidRDefault="00B474DF" w:rsidP="00B474DF">
      <w:pPr>
        <w:rPr>
          <w:sz w:val="20"/>
          <w:szCs w:val="20"/>
        </w:rPr>
      </w:pPr>
    </w:p>
    <w:p w14:paraId="7782EC1F" w14:textId="77777777" w:rsidR="00B474DF" w:rsidRDefault="00B474DF" w:rsidP="00B474DF">
      <w:pPr>
        <w:rPr>
          <w:sz w:val="20"/>
          <w:szCs w:val="20"/>
        </w:rPr>
      </w:pPr>
    </w:p>
    <w:p w14:paraId="1D836CA4" w14:textId="77777777" w:rsidR="00B474DF" w:rsidRDefault="00B474DF" w:rsidP="00B474DF">
      <w:pPr>
        <w:rPr>
          <w:sz w:val="20"/>
          <w:szCs w:val="20"/>
        </w:rPr>
      </w:pPr>
    </w:p>
    <w:p w14:paraId="4BD24AEC" w14:textId="77777777" w:rsidR="00B474DF" w:rsidRDefault="00B474DF" w:rsidP="00B474DF">
      <w:pPr>
        <w:rPr>
          <w:sz w:val="20"/>
          <w:szCs w:val="20"/>
        </w:rPr>
      </w:pPr>
    </w:p>
    <w:p w14:paraId="251890D9" w14:textId="77777777" w:rsidR="00B474DF" w:rsidRDefault="00B474DF" w:rsidP="00B474DF">
      <w:pPr>
        <w:rPr>
          <w:sz w:val="20"/>
          <w:szCs w:val="20"/>
        </w:rPr>
      </w:pPr>
    </w:p>
    <w:p w14:paraId="6785614B" w14:textId="77777777" w:rsidR="00B474DF" w:rsidRPr="00814868" w:rsidRDefault="00B474DF" w:rsidP="00B474DF">
      <w:pPr>
        <w:rPr>
          <w:sz w:val="20"/>
          <w:szCs w:val="20"/>
        </w:rPr>
      </w:pPr>
    </w:p>
    <w:p w14:paraId="507DD9A0"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5BF47FC1" w14:textId="77777777" w:rsidTr="00A05687">
        <w:tc>
          <w:tcPr>
            <w:tcW w:w="9010" w:type="dxa"/>
          </w:tcPr>
          <w:p w14:paraId="0712ABE4" w14:textId="77777777" w:rsidR="00B474DF" w:rsidRPr="00814868" w:rsidRDefault="00B474DF" w:rsidP="00A05687">
            <w:pPr>
              <w:rPr>
                <w:b/>
                <w:bCs/>
                <w:sz w:val="20"/>
                <w:szCs w:val="20"/>
              </w:rPr>
            </w:pPr>
            <w:r w:rsidRPr="00814868">
              <w:rPr>
                <w:b/>
                <w:bCs/>
                <w:sz w:val="20"/>
                <w:szCs w:val="20"/>
              </w:rPr>
              <w:t xml:space="preserve">Section 1 </w:t>
            </w:r>
          </w:p>
          <w:p w14:paraId="725903D2" w14:textId="77777777" w:rsidR="00B474DF" w:rsidRPr="00814868" w:rsidRDefault="00B474DF" w:rsidP="00A05687">
            <w:pPr>
              <w:rPr>
                <w:sz w:val="20"/>
                <w:szCs w:val="20"/>
              </w:rPr>
            </w:pPr>
            <w:r w:rsidRPr="00814868">
              <w:rPr>
                <w:b/>
                <w:bCs/>
                <w:sz w:val="20"/>
                <w:szCs w:val="20"/>
              </w:rPr>
              <w:t xml:space="preserve">                                                                                     </w:t>
            </w:r>
          </w:p>
        </w:tc>
      </w:tr>
    </w:tbl>
    <w:p w14:paraId="4DD601AE"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0F947E0D" w14:textId="77777777" w:rsidTr="00A05687">
        <w:tc>
          <w:tcPr>
            <w:tcW w:w="9010" w:type="dxa"/>
          </w:tcPr>
          <w:p w14:paraId="260B3FA3" w14:textId="77777777" w:rsidR="00B474DF" w:rsidRPr="00814868" w:rsidRDefault="00B474DF" w:rsidP="00A05687">
            <w:pPr>
              <w:rPr>
                <w:sz w:val="20"/>
                <w:szCs w:val="20"/>
              </w:rPr>
            </w:pPr>
            <w:r w:rsidRPr="00814868">
              <w:rPr>
                <w:sz w:val="20"/>
                <w:szCs w:val="20"/>
              </w:rPr>
              <w:t>Defining clinical footwear interventions for children with mobility impairment. Terms, Categorisation and Proposed clinical roles.</w:t>
            </w:r>
          </w:p>
          <w:p w14:paraId="18951860" w14:textId="77777777" w:rsidR="00B474DF" w:rsidRPr="00814868" w:rsidRDefault="00B474DF" w:rsidP="00A05687">
            <w:pPr>
              <w:rPr>
                <w:sz w:val="20"/>
                <w:szCs w:val="20"/>
              </w:rPr>
            </w:pPr>
          </w:p>
          <w:p w14:paraId="2AD4CB48" w14:textId="77777777" w:rsidR="00B474DF" w:rsidRPr="00814868" w:rsidRDefault="00B474DF" w:rsidP="00A05687">
            <w:pPr>
              <w:rPr>
                <w:sz w:val="20"/>
                <w:szCs w:val="20"/>
              </w:rPr>
            </w:pPr>
            <w:r w:rsidRPr="00814868">
              <w:rPr>
                <w:sz w:val="20"/>
                <w:szCs w:val="20"/>
              </w:rPr>
              <w:t xml:space="preserve">The original statements concerning terminology, definitions and groupings of footwear that had been used from a therapeutic perspective for children suggested by the scoping review are listed alongside modified statements informed from the opinions gained from yourself and the other panellists in round 1. You will be asked to give your preferential option or your level of agreement or non-agreement with them (Strongly Disagree to Strongly Agree). </w:t>
            </w:r>
          </w:p>
          <w:p w14:paraId="408749AB" w14:textId="77777777" w:rsidR="00B474DF" w:rsidRPr="00814868" w:rsidRDefault="00B474DF" w:rsidP="00A05687">
            <w:pPr>
              <w:rPr>
                <w:sz w:val="20"/>
                <w:szCs w:val="20"/>
              </w:rPr>
            </w:pPr>
            <w:r w:rsidRPr="00814868">
              <w:rPr>
                <w:sz w:val="20"/>
                <w:szCs w:val="20"/>
              </w:rPr>
              <w:t>You can review the previous information you provided (in the document emailed to you), and considering the information provided by the other panellists, You may maintain your position with the original statement or change your opinion and align yourself with the new statement</w:t>
            </w:r>
          </w:p>
          <w:p w14:paraId="21220E06" w14:textId="77777777" w:rsidR="00B474DF" w:rsidRPr="00814868" w:rsidRDefault="00B474DF" w:rsidP="00A05687">
            <w:pPr>
              <w:rPr>
                <w:sz w:val="20"/>
                <w:szCs w:val="20"/>
              </w:rPr>
            </w:pPr>
          </w:p>
          <w:p w14:paraId="3280BB0C" w14:textId="77777777" w:rsidR="00B474DF" w:rsidRPr="00814868" w:rsidRDefault="00B474DF" w:rsidP="00A05687">
            <w:pPr>
              <w:rPr>
                <w:sz w:val="20"/>
                <w:szCs w:val="20"/>
              </w:rPr>
            </w:pPr>
            <w:r w:rsidRPr="00814868">
              <w:rPr>
                <w:sz w:val="20"/>
                <w:szCs w:val="20"/>
              </w:rPr>
              <w:t>We will provide you with the opportunity to offer your reasoning for your stance or to suggest any further amendments to the statements (You may also leave these areas blank in this round). All answers will be anonymised and will not be identifiable as your responses.</w:t>
            </w:r>
          </w:p>
        </w:tc>
      </w:tr>
    </w:tbl>
    <w:p w14:paraId="4EB45F29" w14:textId="77777777" w:rsidR="00B474DF" w:rsidRPr="00814868" w:rsidRDefault="00B474DF" w:rsidP="00B474DF">
      <w:pPr>
        <w:rPr>
          <w:sz w:val="20"/>
          <w:szCs w:val="20"/>
        </w:rPr>
      </w:pPr>
    </w:p>
    <w:p w14:paraId="78B388B3" w14:textId="77777777" w:rsidR="00B474DF" w:rsidRPr="00814868" w:rsidRDefault="00B474DF" w:rsidP="00B474DF">
      <w:pPr>
        <w:rPr>
          <w:sz w:val="20"/>
          <w:szCs w:val="20"/>
        </w:rPr>
      </w:pPr>
    </w:p>
    <w:p w14:paraId="1A902EF2" w14:textId="77777777" w:rsidR="00B474DF" w:rsidRPr="00814868" w:rsidRDefault="00B474DF" w:rsidP="00B474DF">
      <w:pPr>
        <w:rPr>
          <w:sz w:val="20"/>
          <w:szCs w:val="20"/>
        </w:rPr>
      </w:pPr>
    </w:p>
    <w:p w14:paraId="2865AD64" w14:textId="77777777" w:rsidR="00B474DF" w:rsidRPr="00814868" w:rsidRDefault="00B474DF" w:rsidP="00B474DF">
      <w:pPr>
        <w:rPr>
          <w:sz w:val="20"/>
          <w:szCs w:val="20"/>
        </w:rPr>
      </w:pPr>
    </w:p>
    <w:p w14:paraId="5FB9A700" w14:textId="77777777" w:rsidR="00B474DF" w:rsidRPr="00814868" w:rsidRDefault="00B474DF" w:rsidP="00B474DF">
      <w:pPr>
        <w:rPr>
          <w:sz w:val="20"/>
          <w:szCs w:val="20"/>
        </w:rPr>
      </w:pPr>
    </w:p>
    <w:p w14:paraId="70488463" w14:textId="77777777" w:rsidR="00B474DF" w:rsidRPr="00814868" w:rsidRDefault="00B474DF" w:rsidP="00B474DF">
      <w:pPr>
        <w:rPr>
          <w:sz w:val="20"/>
          <w:szCs w:val="20"/>
        </w:rPr>
      </w:pPr>
    </w:p>
    <w:p w14:paraId="290BBE8E" w14:textId="77777777" w:rsidR="00B474DF" w:rsidRPr="00814868" w:rsidRDefault="00B474DF" w:rsidP="00B474DF">
      <w:pPr>
        <w:rPr>
          <w:sz w:val="20"/>
          <w:szCs w:val="20"/>
        </w:rPr>
      </w:pPr>
    </w:p>
    <w:p w14:paraId="429A1957" w14:textId="77777777" w:rsidR="00B474DF" w:rsidRPr="00814868" w:rsidRDefault="00B474DF" w:rsidP="00B474DF">
      <w:pPr>
        <w:rPr>
          <w:sz w:val="20"/>
          <w:szCs w:val="20"/>
        </w:rPr>
      </w:pPr>
    </w:p>
    <w:p w14:paraId="2CCAEA96" w14:textId="77777777" w:rsidR="00B474DF" w:rsidRPr="00814868" w:rsidRDefault="00B474DF" w:rsidP="00B474DF">
      <w:pPr>
        <w:rPr>
          <w:sz w:val="20"/>
          <w:szCs w:val="20"/>
        </w:rPr>
      </w:pPr>
    </w:p>
    <w:p w14:paraId="7F963702" w14:textId="77777777" w:rsidR="00B474DF" w:rsidRPr="00814868" w:rsidRDefault="00B474DF" w:rsidP="00B474DF">
      <w:pPr>
        <w:rPr>
          <w:sz w:val="20"/>
          <w:szCs w:val="20"/>
        </w:rPr>
      </w:pPr>
    </w:p>
    <w:p w14:paraId="40C9429C" w14:textId="77777777" w:rsidR="00B474DF" w:rsidRPr="00814868" w:rsidRDefault="00B474DF" w:rsidP="00B474DF">
      <w:pPr>
        <w:rPr>
          <w:sz w:val="20"/>
          <w:szCs w:val="20"/>
        </w:rPr>
      </w:pPr>
    </w:p>
    <w:p w14:paraId="040D3052" w14:textId="77777777" w:rsidR="00B474DF" w:rsidRPr="00814868" w:rsidRDefault="00B474DF" w:rsidP="00B474DF">
      <w:pPr>
        <w:rPr>
          <w:sz w:val="20"/>
          <w:szCs w:val="20"/>
        </w:rPr>
      </w:pPr>
    </w:p>
    <w:p w14:paraId="09035E82" w14:textId="77777777" w:rsidR="00B474DF" w:rsidRPr="00814868" w:rsidRDefault="00B474DF" w:rsidP="00B474DF">
      <w:pPr>
        <w:rPr>
          <w:sz w:val="20"/>
          <w:szCs w:val="20"/>
        </w:rPr>
      </w:pPr>
    </w:p>
    <w:p w14:paraId="614D54DA" w14:textId="77777777" w:rsidR="00B474DF" w:rsidRPr="00814868" w:rsidRDefault="00B474DF" w:rsidP="00B474DF">
      <w:pPr>
        <w:rPr>
          <w:sz w:val="20"/>
          <w:szCs w:val="20"/>
        </w:rPr>
      </w:pPr>
    </w:p>
    <w:p w14:paraId="6EBD0ECD" w14:textId="77777777" w:rsidR="00B474DF" w:rsidRPr="00814868" w:rsidRDefault="00B474DF" w:rsidP="00B474DF">
      <w:pPr>
        <w:rPr>
          <w:sz w:val="20"/>
          <w:szCs w:val="20"/>
        </w:rPr>
      </w:pPr>
    </w:p>
    <w:p w14:paraId="65EDC5FB" w14:textId="77777777" w:rsidR="00B474DF" w:rsidRPr="00814868" w:rsidRDefault="00B474DF" w:rsidP="00B474DF">
      <w:pPr>
        <w:rPr>
          <w:sz w:val="20"/>
          <w:szCs w:val="20"/>
        </w:rPr>
      </w:pPr>
    </w:p>
    <w:p w14:paraId="6DD12398" w14:textId="77777777" w:rsidR="00B474DF" w:rsidRPr="00814868" w:rsidRDefault="00B474DF" w:rsidP="00B474DF">
      <w:pPr>
        <w:rPr>
          <w:sz w:val="20"/>
          <w:szCs w:val="20"/>
        </w:rPr>
      </w:pPr>
    </w:p>
    <w:p w14:paraId="0B4F7043" w14:textId="77777777" w:rsidR="00B474DF" w:rsidRPr="00814868" w:rsidRDefault="00B474DF" w:rsidP="00B474DF">
      <w:pPr>
        <w:rPr>
          <w:sz w:val="20"/>
          <w:szCs w:val="20"/>
        </w:rPr>
      </w:pPr>
    </w:p>
    <w:p w14:paraId="01927F81" w14:textId="77777777" w:rsidR="00B474DF" w:rsidRPr="00814868" w:rsidRDefault="00B474DF" w:rsidP="00B474DF">
      <w:pPr>
        <w:rPr>
          <w:sz w:val="20"/>
          <w:szCs w:val="20"/>
        </w:rPr>
      </w:pPr>
    </w:p>
    <w:p w14:paraId="6C321E13" w14:textId="77777777" w:rsidR="00B474DF" w:rsidRPr="00814868" w:rsidRDefault="00B474DF" w:rsidP="00B474DF">
      <w:pPr>
        <w:rPr>
          <w:sz w:val="20"/>
          <w:szCs w:val="20"/>
        </w:rPr>
      </w:pPr>
    </w:p>
    <w:p w14:paraId="59B8B12B" w14:textId="77777777" w:rsidR="00B474DF" w:rsidRPr="00814868" w:rsidRDefault="00B474DF" w:rsidP="00B474DF">
      <w:pPr>
        <w:rPr>
          <w:sz w:val="20"/>
          <w:szCs w:val="20"/>
        </w:rPr>
      </w:pPr>
    </w:p>
    <w:p w14:paraId="1D71A427" w14:textId="77777777" w:rsidR="00B474DF" w:rsidRPr="00814868" w:rsidRDefault="00B474DF" w:rsidP="00B474DF">
      <w:pPr>
        <w:rPr>
          <w:sz w:val="20"/>
          <w:szCs w:val="20"/>
        </w:rPr>
      </w:pPr>
    </w:p>
    <w:p w14:paraId="2BB3245E" w14:textId="77777777" w:rsidR="00B474DF" w:rsidRPr="00814868" w:rsidRDefault="00B474DF" w:rsidP="00B474DF">
      <w:pPr>
        <w:rPr>
          <w:sz w:val="20"/>
          <w:szCs w:val="20"/>
        </w:rPr>
      </w:pPr>
    </w:p>
    <w:p w14:paraId="1286E678" w14:textId="77777777" w:rsidR="00B474DF" w:rsidRPr="00814868" w:rsidRDefault="00B474DF" w:rsidP="00B474DF">
      <w:pPr>
        <w:rPr>
          <w:sz w:val="20"/>
          <w:szCs w:val="20"/>
        </w:rPr>
      </w:pPr>
    </w:p>
    <w:p w14:paraId="5C444589" w14:textId="77777777" w:rsidR="00B474DF" w:rsidRPr="00814868" w:rsidRDefault="00B474DF" w:rsidP="00B474DF">
      <w:pPr>
        <w:rPr>
          <w:sz w:val="20"/>
          <w:szCs w:val="20"/>
        </w:rPr>
      </w:pPr>
    </w:p>
    <w:p w14:paraId="422C7E99" w14:textId="77777777" w:rsidR="00B474DF" w:rsidRPr="00814868" w:rsidRDefault="00B474DF" w:rsidP="00B474DF">
      <w:pPr>
        <w:rPr>
          <w:sz w:val="20"/>
          <w:szCs w:val="20"/>
        </w:rPr>
      </w:pPr>
      <w:r w:rsidRPr="00814868">
        <w:rPr>
          <w:sz w:val="20"/>
          <w:szCs w:val="20"/>
        </w:rPr>
        <w:t>* Required Filed</w:t>
      </w:r>
    </w:p>
    <w:p w14:paraId="400187A7" w14:textId="77777777" w:rsidR="00B474DF" w:rsidRPr="00814868" w:rsidRDefault="00B474DF" w:rsidP="00B474DF">
      <w:pPr>
        <w:rPr>
          <w:sz w:val="20"/>
          <w:szCs w:val="20"/>
        </w:rPr>
      </w:pPr>
    </w:p>
    <w:p w14:paraId="15BDE3DE" w14:textId="77777777" w:rsidR="00B474DF" w:rsidRPr="00814868" w:rsidRDefault="00B474DF" w:rsidP="00B474DF">
      <w:pPr>
        <w:rPr>
          <w:sz w:val="20"/>
          <w:szCs w:val="20"/>
        </w:rPr>
      </w:pPr>
    </w:p>
    <w:p w14:paraId="6C7C1A8B" w14:textId="77777777" w:rsidR="00112F44" w:rsidRDefault="00112F44" w:rsidP="00B474DF">
      <w:pPr>
        <w:rPr>
          <w:sz w:val="20"/>
          <w:szCs w:val="20"/>
        </w:rPr>
      </w:pPr>
    </w:p>
    <w:p w14:paraId="2A61A2AE" w14:textId="77777777" w:rsidR="00112F44" w:rsidRDefault="00112F44" w:rsidP="00B474DF">
      <w:pPr>
        <w:rPr>
          <w:sz w:val="20"/>
          <w:szCs w:val="20"/>
        </w:rPr>
      </w:pPr>
    </w:p>
    <w:p w14:paraId="77BD19BD" w14:textId="77777777" w:rsidR="00112F44" w:rsidRDefault="00112F44" w:rsidP="00B474DF">
      <w:pPr>
        <w:rPr>
          <w:sz w:val="20"/>
          <w:szCs w:val="20"/>
        </w:rPr>
      </w:pPr>
    </w:p>
    <w:p w14:paraId="5EE8F673" w14:textId="77777777" w:rsidR="00112F44" w:rsidRDefault="00112F44" w:rsidP="00B474DF">
      <w:pPr>
        <w:rPr>
          <w:sz w:val="20"/>
          <w:szCs w:val="20"/>
        </w:rPr>
      </w:pPr>
    </w:p>
    <w:p w14:paraId="7863E9D1" w14:textId="77777777" w:rsidR="00112F44" w:rsidRDefault="00112F44" w:rsidP="00B474DF">
      <w:pPr>
        <w:rPr>
          <w:sz w:val="20"/>
          <w:szCs w:val="20"/>
        </w:rPr>
      </w:pPr>
    </w:p>
    <w:p w14:paraId="2F66D7CF" w14:textId="77777777" w:rsidR="00112F44" w:rsidRDefault="00112F44" w:rsidP="00B474DF">
      <w:pPr>
        <w:rPr>
          <w:sz w:val="20"/>
          <w:szCs w:val="20"/>
        </w:rPr>
      </w:pPr>
    </w:p>
    <w:p w14:paraId="068471FF" w14:textId="77777777" w:rsidR="00112F44" w:rsidRDefault="00112F44" w:rsidP="00B474DF">
      <w:pPr>
        <w:rPr>
          <w:sz w:val="20"/>
          <w:szCs w:val="20"/>
        </w:rPr>
      </w:pPr>
    </w:p>
    <w:p w14:paraId="3E5FD499" w14:textId="77777777" w:rsidR="00112F44" w:rsidRDefault="00112F44" w:rsidP="00B474DF">
      <w:pPr>
        <w:rPr>
          <w:sz w:val="20"/>
          <w:szCs w:val="20"/>
        </w:rPr>
      </w:pPr>
    </w:p>
    <w:p w14:paraId="2A176F0A" w14:textId="77777777" w:rsidR="00112F44" w:rsidRDefault="00112F44" w:rsidP="00B474DF">
      <w:pPr>
        <w:rPr>
          <w:sz w:val="20"/>
          <w:szCs w:val="20"/>
        </w:rPr>
      </w:pPr>
    </w:p>
    <w:p w14:paraId="385ACCDB" w14:textId="77777777" w:rsidR="00112F44" w:rsidRDefault="00112F44" w:rsidP="00B474DF">
      <w:pPr>
        <w:rPr>
          <w:sz w:val="20"/>
          <w:szCs w:val="20"/>
        </w:rPr>
      </w:pPr>
    </w:p>
    <w:p w14:paraId="3F825423" w14:textId="77777777" w:rsidR="00112F44" w:rsidRDefault="00112F44" w:rsidP="00B474DF">
      <w:pPr>
        <w:rPr>
          <w:sz w:val="20"/>
          <w:szCs w:val="20"/>
        </w:rPr>
      </w:pPr>
    </w:p>
    <w:p w14:paraId="30DB7917" w14:textId="0E71D197" w:rsidR="00B474DF" w:rsidRPr="00814868" w:rsidRDefault="00B474DF" w:rsidP="00B474DF">
      <w:pPr>
        <w:rPr>
          <w:sz w:val="20"/>
          <w:szCs w:val="20"/>
        </w:rPr>
      </w:pPr>
      <w:r w:rsidRPr="00814868">
        <w:rPr>
          <w:sz w:val="20"/>
          <w:szCs w:val="20"/>
        </w:rPr>
        <w:t>2)</w:t>
      </w:r>
    </w:p>
    <w:p w14:paraId="6EC13F18"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1477"/>
        <w:gridCol w:w="7011"/>
      </w:tblGrid>
      <w:tr w:rsidR="00B474DF" w:rsidRPr="00814868" w14:paraId="6E324083" w14:textId="77777777" w:rsidTr="00A05687">
        <w:tc>
          <w:tcPr>
            <w:tcW w:w="9010" w:type="dxa"/>
            <w:gridSpan w:val="2"/>
          </w:tcPr>
          <w:p w14:paraId="069E7076" w14:textId="77777777" w:rsidR="00B474DF" w:rsidRPr="00814868" w:rsidRDefault="00B474DF" w:rsidP="00A05687">
            <w:pPr>
              <w:rPr>
                <w:sz w:val="20"/>
                <w:szCs w:val="20"/>
              </w:rPr>
            </w:pPr>
            <w:r w:rsidRPr="00814868">
              <w:rPr>
                <w:sz w:val="20"/>
                <w:szCs w:val="20"/>
              </w:rPr>
              <w:t xml:space="preserve">From Round 1 panellists were presented with Statement 1: </w:t>
            </w:r>
          </w:p>
          <w:p w14:paraId="074D1259" w14:textId="77777777" w:rsidR="00B474DF" w:rsidRPr="00814868" w:rsidRDefault="00B474DF" w:rsidP="00A05687">
            <w:pPr>
              <w:rPr>
                <w:sz w:val="20"/>
                <w:szCs w:val="20"/>
              </w:rPr>
            </w:pPr>
            <w:r w:rsidRPr="00814868">
              <w:rPr>
                <w:sz w:val="20"/>
                <w:szCs w:val="20"/>
              </w:rPr>
              <w:t>"The scoping review recommended the term Children's Therapeutic Footwear as the standard terminology to be used for footwear used as a clinical intervention for children with mobility impairment."</w:t>
            </w:r>
          </w:p>
          <w:p w14:paraId="32C58BA4" w14:textId="77777777" w:rsidR="00B474DF" w:rsidRPr="00814868" w:rsidRDefault="00B474DF" w:rsidP="00A05687">
            <w:pPr>
              <w:rPr>
                <w:sz w:val="20"/>
                <w:szCs w:val="20"/>
              </w:rPr>
            </w:pPr>
          </w:p>
          <w:p w14:paraId="5F8AEBF7" w14:textId="77777777" w:rsidR="00B474DF" w:rsidRPr="00814868" w:rsidRDefault="00B474DF" w:rsidP="00A05687">
            <w:pPr>
              <w:rPr>
                <w:sz w:val="20"/>
                <w:szCs w:val="20"/>
              </w:rPr>
            </w:pPr>
            <w:r w:rsidRPr="00814868">
              <w:rPr>
                <w:sz w:val="20"/>
                <w:szCs w:val="20"/>
              </w:rPr>
              <w:t>The median level of agreement amongst the panellists was "agree" with the majority of responses between "somewhat agree" to "strongly agree".</w:t>
            </w:r>
          </w:p>
          <w:p w14:paraId="6F8B5751" w14:textId="77777777" w:rsidR="00B474DF" w:rsidRPr="00814868" w:rsidRDefault="00B474DF" w:rsidP="00A05687">
            <w:pPr>
              <w:rPr>
                <w:sz w:val="20"/>
                <w:szCs w:val="20"/>
              </w:rPr>
            </w:pPr>
          </w:p>
          <w:p w14:paraId="4FA1B08A" w14:textId="77777777" w:rsidR="00B474DF" w:rsidRPr="00814868" w:rsidRDefault="00B474DF" w:rsidP="00A05687">
            <w:pPr>
              <w:rPr>
                <w:sz w:val="20"/>
                <w:szCs w:val="20"/>
              </w:rPr>
            </w:pPr>
            <w:r w:rsidRPr="00814868">
              <w:rPr>
                <w:sz w:val="20"/>
                <w:szCs w:val="20"/>
              </w:rPr>
              <w:t>From panellist feedback there was support for this term in preference to orthopaedic footwear as some felt this term had negative social connotations and could be associated with over-medicalisation. Other feedback indicated that therapeutic may be ambiguous inferring that the footwear healed the disease. Some panellists suggested alternate terms that matched International Organisation for Standardisation (ISO) terminology, with Orthopaedic footwear matching ISO 9999:2016 and more recently Orthotic footwear matching ISO 21064:2017. It was also discussed that ISO terminology aligned footwear with orthotic therapies.</w:t>
            </w:r>
          </w:p>
          <w:p w14:paraId="08FE908D" w14:textId="77777777" w:rsidR="00B474DF" w:rsidRPr="00814868" w:rsidRDefault="00B474DF" w:rsidP="00A05687">
            <w:pPr>
              <w:rPr>
                <w:sz w:val="20"/>
                <w:szCs w:val="20"/>
              </w:rPr>
            </w:pPr>
          </w:p>
          <w:p w14:paraId="28FC32B6" w14:textId="77777777" w:rsidR="00B474DF" w:rsidRPr="00814868" w:rsidRDefault="00B474DF" w:rsidP="00A05687">
            <w:pPr>
              <w:rPr>
                <w:sz w:val="20"/>
                <w:szCs w:val="20"/>
              </w:rPr>
            </w:pPr>
            <w:r w:rsidRPr="00814868">
              <w:rPr>
                <w:sz w:val="20"/>
                <w:szCs w:val="20"/>
              </w:rPr>
              <w:t>Please choose your preferred standard term for footwear that is used as a clinical intervention for children with mobility impairment. *</w:t>
            </w:r>
          </w:p>
        </w:tc>
      </w:tr>
      <w:tr w:rsidR="00B474DF" w:rsidRPr="00814868" w14:paraId="184F9BD7" w14:textId="77777777" w:rsidTr="00A05687">
        <w:tc>
          <w:tcPr>
            <w:tcW w:w="1555" w:type="dxa"/>
          </w:tcPr>
          <w:p w14:paraId="18E1DDF9"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2C0D6104" w14:textId="77777777" w:rsidR="00B474DF" w:rsidRPr="00814868" w:rsidRDefault="00B474DF" w:rsidP="00A05687">
            <w:pPr>
              <w:rPr>
                <w:sz w:val="20"/>
                <w:szCs w:val="20"/>
              </w:rPr>
            </w:pPr>
            <w:r w:rsidRPr="00814868">
              <w:rPr>
                <w:sz w:val="20"/>
                <w:szCs w:val="20"/>
              </w:rPr>
              <w:t>Therapeutic Footwear (Term from Round 1)</w:t>
            </w:r>
          </w:p>
        </w:tc>
      </w:tr>
      <w:tr w:rsidR="00B474DF" w:rsidRPr="00814868" w14:paraId="5EE5BDB5" w14:textId="77777777" w:rsidTr="00A05687">
        <w:tc>
          <w:tcPr>
            <w:tcW w:w="1555" w:type="dxa"/>
          </w:tcPr>
          <w:p w14:paraId="411A4239"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276B6A9D" w14:textId="77777777" w:rsidR="00B474DF" w:rsidRPr="00814868" w:rsidRDefault="00B474DF" w:rsidP="00A05687">
            <w:pPr>
              <w:rPr>
                <w:sz w:val="20"/>
                <w:szCs w:val="20"/>
              </w:rPr>
            </w:pPr>
            <w:r w:rsidRPr="00814868">
              <w:rPr>
                <w:sz w:val="20"/>
                <w:szCs w:val="20"/>
              </w:rPr>
              <w:t>Orthopaedic Footwear</w:t>
            </w:r>
          </w:p>
        </w:tc>
      </w:tr>
      <w:tr w:rsidR="00B474DF" w:rsidRPr="00814868" w14:paraId="64AE4567" w14:textId="77777777" w:rsidTr="00A05687">
        <w:tc>
          <w:tcPr>
            <w:tcW w:w="1555" w:type="dxa"/>
          </w:tcPr>
          <w:p w14:paraId="2EABBD32"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0D85E4FC" w14:textId="77777777" w:rsidR="00B474DF" w:rsidRPr="00814868" w:rsidRDefault="00B474DF" w:rsidP="00A05687">
            <w:pPr>
              <w:rPr>
                <w:sz w:val="20"/>
                <w:szCs w:val="20"/>
              </w:rPr>
            </w:pPr>
            <w:r w:rsidRPr="00814868">
              <w:rPr>
                <w:sz w:val="20"/>
                <w:szCs w:val="20"/>
              </w:rPr>
              <w:t>Orthotic Footwear</w:t>
            </w:r>
          </w:p>
        </w:tc>
      </w:tr>
      <w:tr w:rsidR="00B474DF" w:rsidRPr="00814868" w14:paraId="1EC7E383" w14:textId="77777777" w:rsidTr="00A05687">
        <w:tc>
          <w:tcPr>
            <w:tcW w:w="1555" w:type="dxa"/>
          </w:tcPr>
          <w:p w14:paraId="0CA9608E"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58E9DCC9" w14:textId="77777777" w:rsidR="00B474DF" w:rsidRPr="00814868" w:rsidRDefault="00B474DF" w:rsidP="00A05687">
            <w:pPr>
              <w:rPr>
                <w:sz w:val="20"/>
                <w:szCs w:val="20"/>
              </w:rPr>
            </w:pPr>
            <w:r w:rsidRPr="00814868">
              <w:rPr>
                <w:sz w:val="20"/>
                <w:szCs w:val="20"/>
              </w:rPr>
              <w:t>Prescriptive Footwear</w:t>
            </w:r>
          </w:p>
        </w:tc>
      </w:tr>
      <w:tr w:rsidR="00B474DF" w:rsidRPr="00814868" w14:paraId="50D6F052" w14:textId="77777777" w:rsidTr="00A05687">
        <w:tc>
          <w:tcPr>
            <w:tcW w:w="1555" w:type="dxa"/>
          </w:tcPr>
          <w:p w14:paraId="756FDFEB"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5FEE3793" w14:textId="77777777" w:rsidR="00B474DF" w:rsidRPr="00814868" w:rsidRDefault="00B474DF" w:rsidP="00A05687">
            <w:pPr>
              <w:rPr>
                <w:sz w:val="20"/>
                <w:szCs w:val="20"/>
              </w:rPr>
            </w:pPr>
            <w:r w:rsidRPr="00814868">
              <w:rPr>
                <w:sz w:val="20"/>
                <w:szCs w:val="20"/>
              </w:rPr>
              <w:t>Other</w:t>
            </w:r>
          </w:p>
        </w:tc>
      </w:tr>
    </w:tbl>
    <w:p w14:paraId="60CE6589" w14:textId="77777777" w:rsidR="00B474DF" w:rsidRPr="00814868" w:rsidRDefault="00B474DF" w:rsidP="00B474DF">
      <w:pPr>
        <w:rPr>
          <w:sz w:val="20"/>
          <w:szCs w:val="20"/>
        </w:rPr>
      </w:pPr>
    </w:p>
    <w:p w14:paraId="691A1A40" w14:textId="77777777" w:rsidR="00B474DF" w:rsidRPr="00814868" w:rsidRDefault="00B474DF" w:rsidP="00B474DF">
      <w:pPr>
        <w:rPr>
          <w:sz w:val="20"/>
          <w:szCs w:val="20"/>
        </w:rPr>
      </w:pPr>
      <w:r w:rsidRPr="00814868">
        <w:rPr>
          <w:sz w:val="20"/>
          <w:szCs w:val="20"/>
        </w:rPr>
        <w:t>3)</w:t>
      </w:r>
    </w:p>
    <w:tbl>
      <w:tblPr>
        <w:tblStyle w:val="TableGrid"/>
        <w:tblW w:w="0" w:type="auto"/>
        <w:tblLook w:val="04A0" w:firstRow="1" w:lastRow="0" w:firstColumn="1" w:lastColumn="0" w:noHBand="0" w:noVBand="1"/>
      </w:tblPr>
      <w:tblGrid>
        <w:gridCol w:w="8488"/>
      </w:tblGrid>
      <w:tr w:rsidR="00B474DF" w:rsidRPr="00814868" w14:paraId="797C8634" w14:textId="77777777" w:rsidTr="00A05687">
        <w:tc>
          <w:tcPr>
            <w:tcW w:w="9010" w:type="dxa"/>
          </w:tcPr>
          <w:p w14:paraId="296DEF27"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6AF6279F" w14:textId="77777777" w:rsidTr="00A05687">
        <w:tc>
          <w:tcPr>
            <w:tcW w:w="9010" w:type="dxa"/>
          </w:tcPr>
          <w:p w14:paraId="39356D54" w14:textId="77777777" w:rsidR="00B474DF" w:rsidRPr="00814868" w:rsidRDefault="00B474DF" w:rsidP="00A05687">
            <w:pPr>
              <w:rPr>
                <w:sz w:val="20"/>
                <w:szCs w:val="20"/>
              </w:rPr>
            </w:pPr>
          </w:p>
          <w:p w14:paraId="51B013D8" w14:textId="77777777" w:rsidR="00B474DF" w:rsidRPr="00814868" w:rsidRDefault="00B474DF" w:rsidP="00A05687">
            <w:pPr>
              <w:rPr>
                <w:sz w:val="20"/>
                <w:szCs w:val="20"/>
              </w:rPr>
            </w:pPr>
          </w:p>
        </w:tc>
      </w:tr>
    </w:tbl>
    <w:p w14:paraId="005AFD05" w14:textId="77777777" w:rsidR="00B474DF" w:rsidRPr="00814868" w:rsidRDefault="00B474DF" w:rsidP="00B474DF">
      <w:pPr>
        <w:rPr>
          <w:sz w:val="20"/>
          <w:szCs w:val="20"/>
        </w:rPr>
      </w:pPr>
    </w:p>
    <w:p w14:paraId="3DA95ED7" w14:textId="77777777" w:rsidR="00B474DF" w:rsidRPr="00814868" w:rsidRDefault="00B474DF" w:rsidP="00B474DF">
      <w:pPr>
        <w:rPr>
          <w:sz w:val="20"/>
          <w:szCs w:val="20"/>
        </w:rPr>
      </w:pPr>
    </w:p>
    <w:p w14:paraId="2D76B342" w14:textId="77777777" w:rsidR="00B474DF" w:rsidRPr="00814868" w:rsidRDefault="00B474DF" w:rsidP="00B474DF">
      <w:pPr>
        <w:rPr>
          <w:sz w:val="20"/>
          <w:szCs w:val="20"/>
        </w:rPr>
      </w:pPr>
      <w:r w:rsidRPr="00814868">
        <w:rPr>
          <w:sz w:val="20"/>
          <w:szCs w:val="20"/>
        </w:rPr>
        <w:t>4)</w:t>
      </w:r>
    </w:p>
    <w:tbl>
      <w:tblPr>
        <w:tblStyle w:val="TableGrid"/>
        <w:tblW w:w="0" w:type="auto"/>
        <w:tblLook w:val="04A0" w:firstRow="1" w:lastRow="0" w:firstColumn="1" w:lastColumn="0" w:noHBand="0" w:noVBand="1"/>
      </w:tblPr>
      <w:tblGrid>
        <w:gridCol w:w="1478"/>
        <w:gridCol w:w="7010"/>
      </w:tblGrid>
      <w:tr w:rsidR="00B474DF" w:rsidRPr="00814868" w14:paraId="7618ADEE" w14:textId="77777777" w:rsidTr="00A05687">
        <w:tc>
          <w:tcPr>
            <w:tcW w:w="9010" w:type="dxa"/>
            <w:gridSpan w:val="2"/>
          </w:tcPr>
          <w:p w14:paraId="3DC7B77B" w14:textId="77777777" w:rsidR="00B474DF" w:rsidRPr="00814868" w:rsidRDefault="00B474DF" w:rsidP="00A05687">
            <w:pPr>
              <w:rPr>
                <w:sz w:val="20"/>
                <w:szCs w:val="20"/>
              </w:rPr>
            </w:pPr>
            <w:r w:rsidRPr="00814868">
              <w:rPr>
                <w:sz w:val="20"/>
                <w:szCs w:val="20"/>
              </w:rPr>
              <w:t>From Round 1 panellists were presented with Statement 2 which offered the following definition for footwear used as a clinical intervention for children:</w:t>
            </w:r>
          </w:p>
          <w:p w14:paraId="31D6AE9E" w14:textId="77777777" w:rsidR="00B474DF" w:rsidRPr="00814868" w:rsidRDefault="00B474DF" w:rsidP="00A05687">
            <w:pPr>
              <w:rPr>
                <w:sz w:val="20"/>
                <w:szCs w:val="20"/>
              </w:rPr>
            </w:pPr>
          </w:p>
          <w:p w14:paraId="13F5C170" w14:textId="77777777" w:rsidR="00B474DF" w:rsidRPr="00814868" w:rsidRDefault="00B474DF" w:rsidP="00A05687">
            <w:pPr>
              <w:rPr>
                <w:sz w:val="20"/>
                <w:szCs w:val="20"/>
              </w:rPr>
            </w:pPr>
            <w:r w:rsidRPr="00814868">
              <w:rPr>
                <w:sz w:val="20"/>
                <w:szCs w:val="20"/>
              </w:rPr>
              <w:t xml:space="preserve">“footwear that is designed specifically with the purpose to support or alleviate mobility impairment in childhood.” </w:t>
            </w:r>
          </w:p>
          <w:p w14:paraId="560A9797" w14:textId="77777777" w:rsidR="00B474DF" w:rsidRPr="00814868" w:rsidRDefault="00B474DF" w:rsidP="00A05687">
            <w:pPr>
              <w:rPr>
                <w:sz w:val="20"/>
                <w:szCs w:val="20"/>
              </w:rPr>
            </w:pPr>
          </w:p>
          <w:p w14:paraId="6F6654A5" w14:textId="77777777" w:rsidR="00B474DF" w:rsidRPr="00814868" w:rsidRDefault="00B474DF" w:rsidP="00A05687">
            <w:pPr>
              <w:rPr>
                <w:sz w:val="20"/>
                <w:szCs w:val="20"/>
              </w:rPr>
            </w:pPr>
            <w:r w:rsidRPr="00814868">
              <w:rPr>
                <w:sz w:val="20"/>
                <w:szCs w:val="20"/>
              </w:rPr>
              <w:t>The median level of agreement amongst the panellists was "somewhat agree" with the majority of responses between "neutral" to "agree".</w:t>
            </w:r>
          </w:p>
          <w:p w14:paraId="43CA2126" w14:textId="77777777" w:rsidR="00B474DF" w:rsidRPr="00814868" w:rsidRDefault="00B474DF" w:rsidP="00A05687">
            <w:pPr>
              <w:rPr>
                <w:sz w:val="20"/>
                <w:szCs w:val="20"/>
              </w:rPr>
            </w:pPr>
          </w:p>
          <w:p w14:paraId="3C66752A" w14:textId="77777777" w:rsidR="00B474DF" w:rsidRPr="00814868" w:rsidRDefault="00B474DF" w:rsidP="00A05687">
            <w:pPr>
              <w:rPr>
                <w:sz w:val="20"/>
                <w:szCs w:val="20"/>
              </w:rPr>
            </w:pPr>
            <w:r w:rsidRPr="00814868">
              <w:rPr>
                <w:sz w:val="20"/>
                <w:szCs w:val="20"/>
              </w:rPr>
              <w:t>From panellist feedback suggestions were made to improve the definition. Alleviate was seen as an ambiguous term that may be misinterpreted as curing the problem. The terminology should include that standard retail footwear may be adapted to offer a therapeutic role as well as therapeutic footwear that is specifically designed. The definition should also recognise the role footwear may play to accommodate or prevent foot deformities and the role it can offer to assist standing as well as mobility. Some panellist also requested the definition Follow ISO or World Health Organisation (WHO) terminology and be more biomechanically specific.</w:t>
            </w:r>
          </w:p>
          <w:p w14:paraId="41A9953D" w14:textId="77777777" w:rsidR="00B474DF" w:rsidRPr="00814868" w:rsidRDefault="00B474DF" w:rsidP="00A05687">
            <w:pPr>
              <w:rPr>
                <w:sz w:val="20"/>
                <w:szCs w:val="20"/>
              </w:rPr>
            </w:pPr>
          </w:p>
          <w:p w14:paraId="21CF1BDB" w14:textId="77777777" w:rsidR="00B474DF" w:rsidRPr="00814868" w:rsidRDefault="00B474DF" w:rsidP="00A05687">
            <w:pPr>
              <w:rPr>
                <w:sz w:val="20"/>
                <w:szCs w:val="20"/>
              </w:rPr>
            </w:pPr>
            <w:r w:rsidRPr="00814868">
              <w:rPr>
                <w:sz w:val="20"/>
                <w:szCs w:val="20"/>
              </w:rPr>
              <w:t>From panellist feedback, the following modified definitions for footwear used as a clinical intervention in children were derived.</w:t>
            </w:r>
          </w:p>
          <w:p w14:paraId="216C5A1B" w14:textId="77777777" w:rsidR="00B474DF" w:rsidRPr="00814868" w:rsidRDefault="00B474DF" w:rsidP="00A05687">
            <w:pPr>
              <w:rPr>
                <w:sz w:val="20"/>
                <w:szCs w:val="20"/>
              </w:rPr>
            </w:pPr>
          </w:p>
          <w:p w14:paraId="54C98477" w14:textId="77777777" w:rsidR="00B474DF" w:rsidRPr="00814868" w:rsidRDefault="00B474DF" w:rsidP="00A05687">
            <w:pPr>
              <w:rPr>
                <w:sz w:val="20"/>
                <w:szCs w:val="20"/>
              </w:rPr>
            </w:pPr>
            <w:r w:rsidRPr="00814868">
              <w:rPr>
                <w:sz w:val="20"/>
                <w:szCs w:val="20"/>
              </w:rPr>
              <w:t>Statement 2a: "Footwear that is designed or adapted specifically to protect, support, align, prevent, or correct foot deformity, or to assist mobility and standing in children."</w:t>
            </w:r>
          </w:p>
          <w:p w14:paraId="51EBAE15" w14:textId="77777777" w:rsidR="00B474DF" w:rsidRPr="00814868" w:rsidRDefault="00B474DF" w:rsidP="00A05687">
            <w:pPr>
              <w:rPr>
                <w:sz w:val="20"/>
                <w:szCs w:val="20"/>
              </w:rPr>
            </w:pPr>
          </w:p>
          <w:p w14:paraId="59824833" w14:textId="77777777" w:rsidR="00B474DF" w:rsidRPr="00814868" w:rsidRDefault="00B474DF" w:rsidP="00A05687">
            <w:pPr>
              <w:rPr>
                <w:sz w:val="20"/>
                <w:szCs w:val="20"/>
              </w:rPr>
            </w:pPr>
            <w:r w:rsidRPr="00814868">
              <w:rPr>
                <w:sz w:val="20"/>
                <w:szCs w:val="20"/>
              </w:rPr>
              <w:t>Please choose your preferred definition. *</w:t>
            </w:r>
          </w:p>
        </w:tc>
      </w:tr>
      <w:tr w:rsidR="00B474DF" w:rsidRPr="00814868" w14:paraId="3B3A6FC9" w14:textId="77777777" w:rsidTr="00A05687">
        <w:tc>
          <w:tcPr>
            <w:tcW w:w="1555" w:type="dxa"/>
          </w:tcPr>
          <w:p w14:paraId="2BD588C3"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39EC59B6" w14:textId="77777777" w:rsidR="00B474DF" w:rsidRPr="00814868" w:rsidRDefault="00B474DF" w:rsidP="00A05687">
            <w:pPr>
              <w:rPr>
                <w:sz w:val="20"/>
                <w:szCs w:val="20"/>
              </w:rPr>
            </w:pPr>
            <w:r w:rsidRPr="00814868">
              <w:rPr>
                <w:sz w:val="20"/>
                <w:szCs w:val="20"/>
              </w:rPr>
              <w:t>Statement 2 (Original statement)</w:t>
            </w:r>
          </w:p>
        </w:tc>
      </w:tr>
      <w:tr w:rsidR="00B474DF" w:rsidRPr="00814868" w14:paraId="280E4E65" w14:textId="77777777" w:rsidTr="00A05687">
        <w:tc>
          <w:tcPr>
            <w:tcW w:w="1555" w:type="dxa"/>
          </w:tcPr>
          <w:p w14:paraId="4BDF5599"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51E3B7C8" w14:textId="77777777" w:rsidR="00B474DF" w:rsidRPr="00814868" w:rsidRDefault="00B474DF" w:rsidP="00A05687">
            <w:pPr>
              <w:rPr>
                <w:sz w:val="20"/>
                <w:szCs w:val="20"/>
              </w:rPr>
            </w:pPr>
            <w:r w:rsidRPr="00814868">
              <w:rPr>
                <w:sz w:val="20"/>
                <w:szCs w:val="20"/>
              </w:rPr>
              <w:t>Statement 2a</w:t>
            </w:r>
          </w:p>
        </w:tc>
      </w:tr>
      <w:tr w:rsidR="00B474DF" w:rsidRPr="00814868" w14:paraId="4640B984" w14:textId="77777777" w:rsidTr="00A05687">
        <w:tc>
          <w:tcPr>
            <w:tcW w:w="1555" w:type="dxa"/>
          </w:tcPr>
          <w:p w14:paraId="47E25142"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50541F47" w14:textId="77777777" w:rsidR="00B474DF" w:rsidRPr="00814868" w:rsidRDefault="00B474DF" w:rsidP="00A05687">
            <w:pPr>
              <w:rPr>
                <w:sz w:val="20"/>
                <w:szCs w:val="20"/>
              </w:rPr>
            </w:pPr>
            <w:r w:rsidRPr="00814868">
              <w:rPr>
                <w:sz w:val="20"/>
                <w:szCs w:val="20"/>
              </w:rPr>
              <w:t>Other</w:t>
            </w:r>
          </w:p>
        </w:tc>
      </w:tr>
    </w:tbl>
    <w:p w14:paraId="3C19C4CF" w14:textId="77777777" w:rsidR="00B474DF" w:rsidRPr="00814868" w:rsidRDefault="00B474DF" w:rsidP="00B474DF">
      <w:pPr>
        <w:rPr>
          <w:sz w:val="20"/>
          <w:szCs w:val="20"/>
        </w:rPr>
      </w:pPr>
    </w:p>
    <w:p w14:paraId="43A01A75" w14:textId="77777777" w:rsidR="00B474DF" w:rsidRPr="00814868" w:rsidRDefault="00B474DF" w:rsidP="00B474DF">
      <w:pPr>
        <w:rPr>
          <w:sz w:val="20"/>
          <w:szCs w:val="20"/>
        </w:rPr>
      </w:pPr>
    </w:p>
    <w:p w14:paraId="7023CB80" w14:textId="77777777" w:rsidR="00B474DF" w:rsidRPr="00814868" w:rsidRDefault="00B474DF" w:rsidP="00B474DF">
      <w:pPr>
        <w:rPr>
          <w:sz w:val="20"/>
          <w:szCs w:val="20"/>
        </w:rPr>
      </w:pPr>
      <w:r w:rsidRPr="00814868">
        <w:rPr>
          <w:sz w:val="20"/>
          <w:szCs w:val="20"/>
        </w:rPr>
        <w:t>5)</w:t>
      </w:r>
    </w:p>
    <w:tbl>
      <w:tblPr>
        <w:tblStyle w:val="TableGrid"/>
        <w:tblW w:w="0" w:type="auto"/>
        <w:tblLook w:val="04A0" w:firstRow="1" w:lastRow="0" w:firstColumn="1" w:lastColumn="0" w:noHBand="0" w:noVBand="1"/>
      </w:tblPr>
      <w:tblGrid>
        <w:gridCol w:w="8488"/>
      </w:tblGrid>
      <w:tr w:rsidR="00B474DF" w:rsidRPr="00814868" w14:paraId="26EE6EDF" w14:textId="77777777" w:rsidTr="00A05687">
        <w:tc>
          <w:tcPr>
            <w:tcW w:w="9010" w:type="dxa"/>
          </w:tcPr>
          <w:p w14:paraId="2842D4E7"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4B255383" w14:textId="77777777" w:rsidTr="00A05687">
        <w:tc>
          <w:tcPr>
            <w:tcW w:w="9010" w:type="dxa"/>
          </w:tcPr>
          <w:p w14:paraId="24202965" w14:textId="77777777" w:rsidR="00B474DF" w:rsidRPr="00814868" w:rsidRDefault="00B474DF" w:rsidP="00A05687">
            <w:pPr>
              <w:rPr>
                <w:sz w:val="20"/>
                <w:szCs w:val="20"/>
              </w:rPr>
            </w:pPr>
          </w:p>
          <w:p w14:paraId="00E0CD01" w14:textId="77777777" w:rsidR="00B474DF" w:rsidRPr="00814868" w:rsidRDefault="00B474DF" w:rsidP="00A05687">
            <w:pPr>
              <w:rPr>
                <w:sz w:val="20"/>
                <w:szCs w:val="20"/>
              </w:rPr>
            </w:pPr>
          </w:p>
        </w:tc>
      </w:tr>
    </w:tbl>
    <w:p w14:paraId="7201B29D" w14:textId="77777777" w:rsidR="00B474DF" w:rsidRPr="00814868" w:rsidRDefault="00B474DF" w:rsidP="00B474DF">
      <w:pPr>
        <w:rPr>
          <w:sz w:val="20"/>
          <w:szCs w:val="20"/>
        </w:rPr>
      </w:pPr>
    </w:p>
    <w:p w14:paraId="462E172A" w14:textId="77777777" w:rsidR="00B474DF" w:rsidRPr="00814868" w:rsidRDefault="00B474DF" w:rsidP="00B474DF">
      <w:pPr>
        <w:rPr>
          <w:sz w:val="20"/>
          <w:szCs w:val="20"/>
        </w:rPr>
      </w:pPr>
    </w:p>
    <w:p w14:paraId="371DD81C" w14:textId="77777777" w:rsidR="00B474DF" w:rsidRPr="00814868" w:rsidRDefault="00B474DF" w:rsidP="00B474DF">
      <w:pPr>
        <w:rPr>
          <w:sz w:val="20"/>
          <w:szCs w:val="20"/>
        </w:rPr>
      </w:pPr>
      <w:r w:rsidRPr="00814868">
        <w:rPr>
          <w:sz w:val="20"/>
          <w:szCs w:val="20"/>
        </w:rPr>
        <w:t>6)</w:t>
      </w:r>
    </w:p>
    <w:tbl>
      <w:tblPr>
        <w:tblStyle w:val="TableGrid"/>
        <w:tblW w:w="0" w:type="auto"/>
        <w:tblLook w:val="04A0" w:firstRow="1" w:lastRow="0" w:firstColumn="1" w:lastColumn="0" w:noHBand="0" w:noVBand="1"/>
      </w:tblPr>
      <w:tblGrid>
        <w:gridCol w:w="1478"/>
        <w:gridCol w:w="7010"/>
      </w:tblGrid>
      <w:tr w:rsidR="00B474DF" w:rsidRPr="00814868" w14:paraId="7ED66474" w14:textId="77777777" w:rsidTr="00A05687">
        <w:tc>
          <w:tcPr>
            <w:tcW w:w="9010" w:type="dxa"/>
            <w:gridSpan w:val="2"/>
          </w:tcPr>
          <w:p w14:paraId="0EF88D9B" w14:textId="77777777" w:rsidR="00B474DF" w:rsidRPr="00814868" w:rsidRDefault="00B474DF" w:rsidP="00A05687">
            <w:pPr>
              <w:rPr>
                <w:sz w:val="20"/>
                <w:szCs w:val="20"/>
              </w:rPr>
            </w:pPr>
            <w:r w:rsidRPr="00814868">
              <w:rPr>
                <w:sz w:val="20"/>
                <w:szCs w:val="20"/>
              </w:rPr>
              <w:t>From Round 1 panellists were presented with Statement 3:</w:t>
            </w:r>
          </w:p>
          <w:p w14:paraId="705D2835" w14:textId="77777777" w:rsidR="00B474DF" w:rsidRPr="00814868" w:rsidRDefault="00B474DF" w:rsidP="00A05687">
            <w:pPr>
              <w:rPr>
                <w:sz w:val="20"/>
                <w:szCs w:val="20"/>
              </w:rPr>
            </w:pPr>
          </w:p>
          <w:p w14:paraId="40DC5C3C" w14:textId="77777777" w:rsidR="00B474DF" w:rsidRPr="00814868" w:rsidRDefault="00B474DF" w:rsidP="00A05687">
            <w:pPr>
              <w:rPr>
                <w:sz w:val="20"/>
                <w:szCs w:val="20"/>
              </w:rPr>
            </w:pPr>
            <w:r w:rsidRPr="00814868">
              <w:rPr>
                <w:sz w:val="20"/>
                <w:szCs w:val="20"/>
              </w:rPr>
              <w:t>"footwear for clinical interventions in childhood should be categorised into groupings dependent on their intended therapeutic role."</w:t>
            </w:r>
          </w:p>
          <w:p w14:paraId="60CB41B0" w14:textId="77777777" w:rsidR="00B474DF" w:rsidRPr="00814868" w:rsidRDefault="00B474DF" w:rsidP="00A05687">
            <w:pPr>
              <w:rPr>
                <w:sz w:val="20"/>
                <w:szCs w:val="20"/>
              </w:rPr>
            </w:pPr>
          </w:p>
          <w:p w14:paraId="70A3D93F" w14:textId="77777777" w:rsidR="00B474DF" w:rsidRPr="00814868" w:rsidRDefault="00B474DF" w:rsidP="00A05687">
            <w:pPr>
              <w:rPr>
                <w:sz w:val="20"/>
                <w:szCs w:val="20"/>
              </w:rPr>
            </w:pPr>
            <w:r w:rsidRPr="00814868">
              <w:rPr>
                <w:sz w:val="20"/>
                <w:szCs w:val="20"/>
              </w:rPr>
              <w:t xml:space="preserve">The median level of agreement amongst the panellists was " agree" with the majority of responses between "somewhat agree" to "strongly agree". </w:t>
            </w:r>
          </w:p>
          <w:p w14:paraId="58D23DB2" w14:textId="77777777" w:rsidR="00B474DF" w:rsidRPr="00814868" w:rsidRDefault="00B474DF" w:rsidP="00A05687">
            <w:pPr>
              <w:rPr>
                <w:sz w:val="20"/>
                <w:szCs w:val="20"/>
              </w:rPr>
            </w:pPr>
          </w:p>
          <w:p w14:paraId="1495C097" w14:textId="77777777" w:rsidR="00B474DF" w:rsidRPr="00814868" w:rsidRDefault="00B474DF" w:rsidP="00A05687">
            <w:pPr>
              <w:rPr>
                <w:sz w:val="20"/>
                <w:szCs w:val="20"/>
              </w:rPr>
            </w:pPr>
            <w:r w:rsidRPr="00814868">
              <w:rPr>
                <w:sz w:val="20"/>
                <w:szCs w:val="20"/>
              </w:rPr>
              <w:t xml:space="preserve">Panellist feedback suggested that this was a suitable method of grouping clinical footwear interventions as it recognised the different characteristics and requirements for footwear prescriptions in a similar manner to orthoses. Suggestions to improve this method of grouping footwear included ensuring the therapeutic role had measurable outcomes. The method should recognise that footwear may offer more than one therapeutic role e.g. "accommodative and stability", therefore the method to classify should address that they are not separate footwear groupings, but potential therapeutic components of the footwear and a coding method could be employed to classify multiple therapeutic components of the footwear. </w:t>
            </w:r>
          </w:p>
          <w:p w14:paraId="500A1C0C" w14:textId="77777777" w:rsidR="00B474DF" w:rsidRPr="00814868" w:rsidRDefault="00B474DF" w:rsidP="00A05687">
            <w:pPr>
              <w:rPr>
                <w:sz w:val="20"/>
                <w:szCs w:val="20"/>
              </w:rPr>
            </w:pPr>
          </w:p>
          <w:p w14:paraId="2EE2E53B" w14:textId="77777777" w:rsidR="00B474DF" w:rsidRPr="00814868" w:rsidRDefault="00B474DF" w:rsidP="00A05687">
            <w:pPr>
              <w:rPr>
                <w:sz w:val="20"/>
                <w:szCs w:val="20"/>
              </w:rPr>
            </w:pPr>
            <w:r w:rsidRPr="00814868">
              <w:rPr>
                <w:sz w:val="20"/>
                <w:szCs w:val="20"/>
              </w:rPr>
              <w:t xml:space="preserve">From panellist feedback, the following modified statement has been offered as an alternate method to group clinical footwear interventions for children. </w:t>
            </w:r>
          </w:p>
          <w:p w14:paraId="5180DF5A" w14:textId="77777777" w:rsidR="00B474DF" w:rsidRPr="00814868" w:rsidRDefault="00B474DF" w:rsidP="00A05687">
            <w:pPr>
              <w:rPr>
                <w:sz w:val="20"/>
                <w:szCs w:val="20"/>
              </w:rPr>
            </w:pPr>
          </w:p>
          <w:p w14:paraId="58054E25" w14:textId="77777777" w:rsidR="00B474DF" w:rsidRPr="00814868" w:rsidRDefault="00B474DF" w:rsidP="00A05687">
            <w:pPr>
              <w:rPr>
                <w:sz w:val="20"/>
                <w:szCs w:val="20"/>
              </w:rPr>
            </w:pPr>
            <w:r w:rsidRPr="00814868">
              <w:rPr>
                <w:sz w:val="20"/>
                <w:szCs w:val="20"/>
              </w:rPr>
              <w:t>Statement 3a: "Footwear used as a clinical intervention in childhood should be classified via the intended therapeutic outcomes of its components."</w:t>
            </w:r>
          </w:p>
          <w:p w14:paraId="5E93C219" w14:textId="77777777" w:rsidR="00B474DF" w:rsidRPr="00814868" w:rsidRDefault="00B474DF" w:rsidP="00A05687">
            <w:pPr>
              <w:rPr>
                <w:sz w:val="20"/>
                <w:szCs w:val="20"/>
              </w:rPr>
            </w:pPr>
          </w:p>
          <w:p w14:paraId="658A1F0F" w14:textId="77777777" w:rsidR="00B474DF" w:rsidRPr="00814868" w:rsidRDefault="00B474DF" w:rsidP="00A05687">
            <w:pPr>
              <w:rPr>
                <w:sz w:val="20"/>
                <w:szCs w:val="20"/>
              </w:rPr>
            </w:pPr>
            <w:r w:rsidRPr="00814868">
              <w:rPr>
                <w:sz w:val="20"/>
                <w:szCs w:val="20"/>
              </w:rPr>
              <w:t>Please choose your preferred method for classifying footwear as a clinical intervention for children. *</w:t>
            </w:r>
          </w:p>
        </w:tc>
      </w:tr>
      <w:tr w:rsidR="00B474DF" w:rsidRPr="00814868" w14:paraId="38F5DF05" w14:textId="77777777" w:rsidTr="00A05687">
        <w:tc>
          <w:tcPr>
            <w:tcW w:w="1555" w:type="dxa"/>
          </w:tcPr>
          <w:p w14:paraId="01D8A676"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6F76BB21" w14:textId="77777777" w:rsidR="00B474DF" w:rsidRPr="00814868" w:rsidRDefault="00B474DF" w:rsidP="00A05687">
            <w:pPr>
              <w:rPr>
                <w:sz w:val="20"/>
                <w:szCs w:val="20"/>
              </w:rPr>
            </w:pPr>
            <w:r w:rsidRPr="00814868">
              <w:rPr>
                <w:sz w:val="20"/>
                <w:szCs w:val="20"/>
              </w:rPr>
              <w:t>Statement 3 (Original statement)</w:t>
            </w:r>
          </w:p>
        </w:tc>
      </w:tr>
      <w:tr w:rsidR="00B474DF" w:rsidRPr="00814868" w14:paraId="3F5E3A00" w14:textId="77777777" w:rsidTr="00A05687">
        <w:tc>
          <w:tcPr>
            <w:tcW w:w="1555" w:type="dxa"/>
          </w:tcPr>
          <w:p w14:paraId="4B79A14D"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42DE2B0" w14:textId="77777777" w:rsidR="00B474DF" w:rsidRPr="00814868" w:rsidRDefault="00B474DF" w:rsidP="00A05687">
            <w:pPr>
              <w:rPr>
                <w:sz w:val="20"/>
                <w:szCs w:val="20"/>
              </w:rPr>
            </w:pPr>
            <w:r w:rsidRPr="00814868">
              <w:rPr>
                <w:sz w:val="20"/>
                <w:szCs w:val="20"/>
              </w:rPr>
              <w:t>Statement 3a</w:t>
            </w:r>
          </w:p>
        </w:tc>
      </w:tr>
      <w:tr w:rsidR="00B474DF" w:rsidRPr="00814868" w14:paraId="36F190BC" w14:textId="77777777" w:rsidTr="00A05687">
        <w:tc>
          <w:tcPr>
            <w:tcW w:w="1555" w:type="dxa"/>
          </w:tcPr>
          <w:p w14:paraId="1CE3F775"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7098F4BB" w14:textId="77777777" w:rsidR="00B474DF" w:rsidRPr="00814868" w:rsidRDefault="00B474DF" w:rsidP="00A05687">
            <w:pPr>
              <w:rPr>
                <w:sz w:val="20"/>
                <w:szCs w:val="20"/>
              </w:rPr>
            </w:pPr>
            <w:r w:rsidRPr="00814868">
              <w:rPr>
                <w:sz w:val="20"/>
                <w:szCs w:val="20"/>
              </w:rPr>
              <w:t>Other</w:t>
            </w:r>
          </w:p>
        </w:tc>
      </w:tr>
    </w:tbl>
    <w:p w14:paraId="6C4A5E3A" w14:textId="77777777" w:rsidR="00B474DF" w:rsidRPr="00814868" w:rsidRDefault="00B474DF" w:rsidP="00B474DF">
      <w:pPr>
        <w:rPr>
          <w:sz w:val="20"/>
          <w:szCs w:val="20"/>
        </w:rPr>
      </w:pPr>
    </w:p>
    <w:p w14:paraId="7C0DC06B" w14:textId="77777777" w:rsidR="00B474DF" w:rsidRPr="00814868" w:rsidRDefault="00B474DF" w:rsidP="00B474DF">
      <w:pPr>
        <w:rPr>
          <w:sz w:val="20"/>
          <w:szCs w:val="20"/>
        </w:rPr>
      </w:pPr>
    </w:p>
    <w:p w14:paraId="369BB1B2" w14:textId="77777777" w:rsidR="00B474DF" w:rsidRPr="00814868" w:rsidRDefault="00B474DF" w:rsidP="00B474DF">
      <w:pPr>
        <w:rPr>
          <w:sz w:val="20"/>
          <w:szCs w:val="20"/>
        </w:rPr>
      </w:pPr>
    </w:p>
    <w:p w14:paraId="0DFCD801" w14:textId="77777777" w:rsidR="00B474DF" w:rsidRPr="00814868" w:rsidRDefault="00B474DF" w:rsidP="00B474DF">
      <w:pPr>
        <w:rPr>
          <w:sz w:val="20"/>
          <w:szCs w:val="20"/>
        </w:rPr>
      </w:pPr>
      <w:r w:rsidRPr="00814868">
        <w:rPr>
          <w:sz w:val="20"/>
          <w:szCs w:val="20"/>
        </w:rPr>
        <w:t>7)</w:t>
      </w:r>
    </w:p>
    <w:tbl>
      <w:tblPr>
        <w:tblStyle w:val="TableGrid"/>
        <w:tblW w:w="0" w:type="auto"/>
        <w:tblLook w:val="04A0" w:firstRow="1" w:lastRow="0" w:firstColumn="1" w:lastColumn="0" w:noHBand="0" w:noVBand="1"/>
      </w:tblPr>
      <w:tblGrid>
        <w:gridCol w:w="8488"/>
      </w:tblGrid>
      <w:tr w:rsidR="00B474DF" w:rsidRPr="00814868" w14:paraId="243CAB9A" w14:textId="77777777" w:rsidTr="00A05687">
        <w:tc>
          <w:tcPr>
            <w:tcW w:w="9010" w:type="dxa"/>
          </w:tcPr>
          <w:p w14:paraId="37F745C7"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76642DD0" w14:textId="77777777" w:rsidTr="00A05687">
        <w:tc>
          <w:tcPr>
            <w:tcW w:w="9010" w:type="dxa"/>
          </w:tcPr>
          <w:p w14:paraId="468FF149" w14:textId="77777777" w:rsidR="00B474DF" w:rsidRPr="00814868" w:rsidRDefault="00B474DF" w:rsidP="00A05687">
            <w:pPr>
              <w:rPr>
                <w:sz w:val="20"/>
                <w:szCs w:val="20"/>
              </w:rPr>
            </w:pPr>
          </w:p>
          <w:p w14:paraId="1B285C28" w14:textId="77777777" w:rsidR="00B474DF" w:rsidRPr="00814868" w:rsidRDefault="00B474DF" w:rsidP="00A05687">
            <w:pPr>
              <w:rPr>
                <w:sz w:val="20"/>
                <w:szCs w:val="20"/>
              </w:rPr>
            </w:pPr>
          </w:p>
        </w:tc>
      </w:tr>
    </w:tbl>
    <w:p w14:paraId="7C3E891B" w14:textId="77777777" w:rsidR="00B474DF" w:rsidRPr="00814868" w:rsidRDefault="00B474DF" w:rsidP="00B474DF">
      <w:pPr>
        <w:rPr>
          <w:sz w:val="20"/>
          <w:szCs w:val="20"/>
        </w:rPr>
      </w:pPr>
    </w:p>
    <w:p w14:paraId="061EDD74" w14:textId="77777777" w:rsidR="00B474DF" w:rsidRPr="00814868" w:rsidRDefault="00B474DF" w:rsidP="00B474DF">
      <w:pPr>
        <w:rPr>
          <w:sz w:val="20"/>
          <w:szCs w:val="20"/>
        </w:rPr>
      </w:pPr>
    </w:p>
    <w:p w14:paraId="69225C5E" w14:textId="77777777" w:rsidR="00B474DF" w:rsidRPr="00814868" w:rsidRDefault="00B474DF" w:rsidP="00B474DF">
      <w:pPr>
        <w:rPr>
          <w:sz w:val="20"/>
          <w:szCs w:val="20"/>
        </w:rPr>
      </w:pPr>
    </w:p>
    <w:p w14:paraId="663E68F3" w14:textId="77777777" w:rsidR="00B474DF" w:rsidRPr="00814868" w:rsidRDefault="00B474DF" w:rsidP="00B474DF">
      <w:pPr>
        <w:rPr>
          <w:sz w:val="20"/>
          <w:szCs w:val="20"/>
        </w:rPr>
      </w:pPr>
    </w:p>
    <w:p w14:paraId="034D1436" w14:textId="77777777" w:rsidR="00B474DF" w:rsidRPr="00814868" w:rsidRDefault="00B474DF" w:rsidP="00B474DF">
      <w:pPr>
        <w:rPr>
          <w:sz w:val="20"/>
          <w:szCs w:val="20"/>
        </w:rPr>
      </w:pPr>
    </w:p>
    <w:p w14:paraId="3F0D1E9A" w14:textId="77777777" w:rsidR="00B474DF" w:rsidRPr="00814868" w:rsidRDefault="00B474DF" w:rsidP="00B474DF">
      <w:pPr>
        <w:rPr>
          <w:sz w:val="20"/>
          <w:szCs w:val="20"/>
        </w:rPr>
      </w:pPr>
    </w:p>
    <w:p w14:paraId="755BE29F" w14:textId="77777777" w:rsidR="00B474DF" w:rsidRPr="00814868" w:rsidRDefault="00B474DF" w:rsidP="00B474DF">
      <w:pPr>
        <w:rPr>
          <w:sz w:val="20"/>
          <w:szCs w:val="20"/>
        </w:rPr>
      </w:pPr>
    </w:p>
    <w:p w14:paraId="6111D516" w14:textId="77777777" w:rsidR="00B474DF" w:rsidRPr="00814868" w:rsidRDefault="00B474DF" w:rsidP="00B474DF">
      <w:pPr>
        <w:rPr>
          <w:sz w:val="20"/>
          <w:szCs w:val="20"/>
        </w:rPr>
      </w:pPr>
    </w:p>
    <w:p w14:paraId="0428996B" w14:textId="77777777" w:rsidR="00B474DF" w:rsidRPr="00814868" w:rsidRDefault="00B474DF" w:rsidP="00B474DF">
      <w:pPr>
        <w:rPr>
          <w:sz w:val="20"/>
          <w:szCs w:val="20"/>
        </w:rPr>
      </w:pPr>
    </w:p>
    <w:p w14:paraId="24924AFB" w14:textId="77777777" w:rsidR="00B474DF" w:rsidRPr="00814868" w:rsidRDefault="00B474DF" w:rsidP="00B474DF">
      <w:pPr>
        <w:rPr>
          <w:sz w:val="20"/>
          <w:szCs w:val="20"/>
        </w:rPr>
      </w:pPr>
      <w:r w:rsidRPr="00814868">
        <w:rPr>
          <w:sz w:val="20"/>
          <w:szCs w:val="20"/>
        </w:rPr>
        <w:t>8)</w:t>
      </w:r>
    </w:p>
    <w:tbl>
      <w:tblPr>
        <w:tblStyle w:val="TableGrid"/>
        <w:tblW w:w="0" w:type="auto"/>
        <w:tblLook w:val="04A0" w:firstRow="1" w:lastRow="0" w:firstColumn="1" w:lastColumn="0" w:noHBand="0" w:noVBand="1"/>
      </w:tblPr>
      <w:tblGrid>
        <w:gridCol w:w="1478"/>
        <w:gridCol w:w="7010"/>
      </w:tblGrid>
      <w:tr w:rsidR="00B474DF" w:rsidRPr="00814868" w14:paraId="7B7AA940" w14:textId="77777777" w:rsidTr="00A05687">
        <w:tc>
          <w:tcPr>
            <w:tcW w:w="9010" w:type="dxa"/>
            <w:gridSpan w:val="2"/>
          </w:tcPr>
          <w:p w14:paraId="1B534000" w14:textId="77777777" w:rsidR="00B474DF" w:rsidRPr="00814868" w:rsidRDefault="00B474DF" w:rsidP="00A05687">
            <w:pPr>
              <w:rPr>
                <w:sz w:val="20"/>
                <w:szCs w:val="20"/>
              </w:rPr>
            </w:pPr>
            <w:r w:rsidRPr="00814868">
              <w:rPr>
                <w:sz w:val="20"/>
                <w:szCs w:val="20"/>
              </w:rPr>
              <w:t xml:space="preserve">From Round 1, panellists were presented with Statement 4 as a definition for the corrective footwear grouping: </w:t>
            </w:r>
          </w:p>
          <w:p w14:paraId="63CAF80B" w14:textId="77777777" w:rsidR="00B474DF" w:rsidRPr="00814868" w:rsidRDefault="00B474DF" w:rsidP="00A05687">
            <w:pPr>
              <w:rPr>
                <w:sz w:val="20"/>
                <w:szCs w:val="20"/>
              </w:rPr>
            </w:pPr>
          </w:p>
          <w:p w14:paraId="7C9AB91A" w14:textId="77777777" w:rsidR="00B474DF" w:rsidRPr="00814868" w:rsidRDefault="00B474DF" w:rsidP="00A05687">
            <w:pPr>
              <w:rPr>
                <w:sz w:val="20"/>
                <w:szCs w:val="20"/>
              </w:rPr>
            </w:pPr>
            <w:r w:rsidRPr="00814868">
              <w:rPr>
                <w:sz w:val="20"/>
                <w:szCs w:val="20"/>
              </w:rPr>
              <w:t>"Corrective footwear is children's therapeutic footwear that is designed to bring about the correction of congenital skeletal lower limb alignment."</w:t>
            </w:r>
          </w:p>
          <w:p w14:paraId="56BC04FE" w14:textId="77777777" w:rsidR="00B474DF" w:rsidRPr="00814868" w:rsidRDefault="00B474DF" w:rsidP="00A05687">
            <w:pPr>
              <w:rPr>
                <w:sz w:val="20"/>
                <w:szCs w:val="20"/>
              </w:rPr>
            </w:pPr>
          </w:p>
          <w:p w14:paraId="06186981" w14:textId="77777777" w:rsidR="00B474DF" w:rsidRPr="00814868" w:rsidRDefault="00B474DF" w:rsidP="00A05687">
            <w:pPr>
              <w:rPr>
                <w:sz w:val="20"/>
                <w:szCs w:val="20"/>
              </w:rPr>
            </w:pPr>
            <w:r w:rsidRPr="00814868">
              <w:rPr>
                <w:sz w:val="20"/>
                <w:szCs w:val="20"/>
              </w:rPr>
              <w:t>The median level of agreement amongst the panellists was "Neutral" with the majority of responses between "somewhat disagree" to "agree".</w:t>
            </w:r>
          </w:p>
          <w:p w14:paraId="71943C8C" w14:textId="77777777" w:rsidR="00B474DF" w:rsidRPr="00814868" w:rsidRDefault="00B474DF" w:rsidP="00A05687">
            <w:pPr>
              <w:rPr>
                <w:sz w:val="20"/>
                <w:szCs w:val="20"/>
              </w:rPr>
            </w:pPr>
          </w:p>
          <w:p w14:paraId="5EE3BA06" w14:textId="77777777" w:rsidR="00B474DF" w:rsidRPr="00814868" w:rsidRDefault="00B474DF" w:rsidP="00A05687">
            <w:pPr>
              <w:rPr>
                <w:sz w:val="20"/>
                <w:szCs w:val="20"/>
              </w:rPr>
            </w:pPr>
            <w:r w:rsidRPr="00814868">
              <w:rPr>
                <w:sz w:val="20"/>
                <w:szCs w:val="20"/>
              </w:rPr>
              <w:t>Panellist feedback suggested modifications to improve the definition.  It was noted that footwear could not act as a curative intervention on its own and should be used alongside other corrective interventions (serial casting, surgery). Correction of lower limb alignment is misleading as footwear can only affect the foot and ankle. The definition should also include acquired deformity.</w:t>
            </w:r>
          </w:p>
          <w:p w14:paraId="6164590F" w14:textId="77777777" w:rsidR="00B474DF" w:rsidRPr="00814868" w:rsidRDefault="00B474DF" w:rsidP="00A05687">
            <w:pPr>
              <w:rPr>
                <w:sz w:val="20"/>
                <w:szCs w:val="20"/>
              </w:rPr>
            </w:pPr>
          </w:p>
          <w:p w14:paraId="61B98F54" w14:textId="77777777" w:rsidR="00B474DF" w:rsidRPr="00814868" w:rsidRDefault="00B474DF" w:rsidP="00A05687">
            <w:pPr>
              <w:rPr>
                <w:sz w:val="20"/>
                <w:szCs w:val="20"/>
              </w:rPr>
            </w:pPr>
            <w:r w:rsidRPr="00814868">
              <w:rPr>
                <w:sz w:val="20"/>
                <w:szCs w:val="20"/>
              </w:rPr>
              <w:t>From panellist feedback, the following modified statement has been offered as an alternate definition.</w:t>
            </w:r>
          </w:p>
          <w:p w14:paraId="26BC8586" w14:textId="77777777" w:rsidR="00B474DF" w:rsidRPr="00814868" w:rsidRDefault="00B474DF" w:rsidP="00A05687">
            <w:pPr>
              <w:rPr>
                <w:sz w:val="20"/>
                <w:szCs w:val="20"/>
              </w:rPr>
            </w:pPr>
          </w:p>
          <w:p w14:paraId="295B30C2" w14:textId="77777777" w:rsidR="00B474DF" w:rsidRPr="00814868" w:rsidRDefault="00B474DF" w:rsidP="00A05687">
            <w:pPr>
              <w:rPr>
                <w:sz w:val="20"/>
                <w:szCs w:val="20"/>
              </w:rPr>
            </w:pPr>
            <w:r w:rsidRPr="00814868">
              <w:rPr>
                <w:sz w:val="20"/>
                <w:szCs w:val="20"/>
              </w:rPr>
              <w:t>Statement 4a: "Corrective footwear is children's therapeutic footwear that is designed or adapted to support correction of congenital or acquired foot and ankle deformity in children."</w:t>
            </w:r>
          </w:p>
          <w:p w14:paraId="2A6A5C78" w14:textId="77777777" w:rsidR="00B474DF" w:rsidRPr="00814868" w:rsidRDefault="00B474DF" w:rsidP="00A05687">
            <w:pPr>
              <w:rPr>
                <w:sz w:val="20"/>
                <w:szCs w:val="20"/>
              </w:rPr>
            </w:pPr>
          </w:p>
          <w:p w14:paraId="4D6A20D7" w14:textId="77777777" w:rsidR="00B474DF" w:rsidRPr="00814868" w:rsidRDefault="00B474DF" w:rsidP="00A05687">
            <w:pPr>
              <w:rPr>
                <w:sz w:val="20"/>
                <w:szCs w:val="20"/>
              </w:rPr>
            </w:pPr>
            <w:r w:rsidRPr="00814868">
              <w:rPr>
                <w:sz w:val="20"/>
                <w:szCs w:val="20"/>
              </w:rPr>
              <w:t>Please choose your preferred definition.*</w:t>
            </w:r>
          </w:p>
        </w:tc>
      </w:tr>
      <w:tr w:rsidR="00B474DF" w:rsidRPr="00814868" w14:paraId="1E7F2D8D" w14:textId="77777777" w:rsidTr="00A05687">
        <w:tc>
          <w:tcPr>
            <w:tcW w:w="1555" w:type="dxa"/>
          </w:tcPr>
          <w:p w14:paraId="2BBBF197"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642FF2B6" w14:textId="77777777" w:rsidR="00B474DF" w:rsidRPr="00814868" w:rsidRDefault="00B474DF" w:rsidP="00A05687">
            <w:pPr>
              <w:rPr>
                <w:sz w:val="20"/>
                <w:szCs w:val="20"/>
              </w:rPr>
            </w:pPr>
            <w:r w:rsidRPr="00814868">
              <w:rPr>
                <w:sz w:val="20"/>
                <w:szCs w:val="20"/>
              </w:rPr>
              <w:t>Statement 4 (Original statement)</w:t>
            </w:r>
          </w:p>
        </w:tc>
      </w:tr>
      <w:tr w:rsidR="00B474DF" w:rsidRPr="00814868" w14:paraId="7DF7A5B2" w14:textId="77777777" w:rsidTr="00A05687">
        <w:tc>
          <w:tcPr>
            <w:tcW w:w="1555" w:type="dxa"/>
          </w:tcPr>
          <w:p w14:paraId="10033040"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655EB94D" w14:textId="77777777" w:rsidR="00B474DF" w:rsidRPr="00814868" w:rsidRDefault="00B474DF" w:rsidP="00A05687">
            <w:pPr>
              <w:rPr>
                <w:sz w:val="20"/>
                <w:szCs w:val="20"/>
              </w:rPr>
            </w:pPr>
            <w:r w:rsidRPr="00814868">
              <w:rPr>
                <w:sz w:val="20"/>
                <w:szCs w:val="20"/>
              </w:rPr>
              <w:t>Statement 4a</w:t>
            </w:r>
          </w:p>
        </w:tc>
      </w:tr>
      <w:tr w:rsidR="00B474DF" w:rsidRPr="00814868" w14:paraId="26215A48" w14:textId="77777777" w:rsidTr="00A05687">
        <w:tc>
          <w:tcPr>
            <w:tcW w:w="1555" w:type="dxa"/>
          </w:tcPr>
          <w:p w14:paraId="209C9EFE"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338C3D88" w14:textId="77777777" w:rsidR="00B474DF" w:rsidRPr="00814868" w:rsidRDefault="00B474DF" w:rsidP="00A05687">
            <w:pPr>
              <w:rPr>
                <w:sz w:val="20"/>
                <w:szCs w:val="20"/>
              </w:rPr>
            </w:pPr>
            <w:r w:rsidRPr="00814868">
              <w:rPr>
                <w:sz w:val="20"/>
                <w:szCs w:val="20"/>
              </w:rPr>
              <w:t>Other</w:t>
            </w:r>
          </w:p>
        </w:tc>
      </w:tr>
    </w:tbl>
    <w:p w14:paraId="689147C2" w14:textId="77777777" w:rsidR="00B474DF" w:rsidRPr="00814868" w:rsidRDefault="00B474DF" w:rsidP="00B474DF">
      <w:pPr>
        <w:rPr>
          <w:sz w:val="20"/>
          <w:szCs w:val="20"/>
        </w:rPr>
      </w:pPr>
    </w:p>
    <w:p w14:paraId="287AC1E2" w14:textId="77777777" w:rsidR="00B474DF" w:rsidRPr="00814868" w:rsidRDefault="00B474DF" w:rsidP="00B474DF">
      <w:pPr>
        <w:rPr>
          <w:sz w:val="20"/>
          <w:szCs w:val="20"/>
        </w:rPr>
      </w:pPr>
    </w:p>
    <w:p w14:paraId="086CBDDE" w14:textId="77777777" w:rsidR="00B474DF" w:rsidRPr="00814868" w:rsidRDefault="00B474DF" w:rsidP="00B474DF">
      <w:pPr>
        <w:rPr>
          <w:sz w:val="20"/>
          <w:szCs w:val="20"/>
        </w:rPr>
      </w:pPr>
      <w:r w:rsidRPr="00814868">
        <w:rPr>
          <w:sz w:val="20"/>
          <w:szCs w:val="20"/>
        </w:rPr>
        <w:t>9)</w:t>
      </w:r>
    </w:p>
    <w:tbl>
      <w:tblPr>
        <w:tblStyle w:val="TableGrid"/>
        <w:tblW w:w="0" w:type="auto"/>
        <w:tblLook w:val="04A0" w:firstRow="1" w:lastRow="0" w:firstColumn="1" w:lastColumn="0" w:noHBand="0" w:noVBand="1"/>
      </w:tblPr>
      <w:tblGrid>
        <w:gridCol w:w="8488"/>
      </w:tblGrid>
      <w:tr w:rsidR="00B474DF" w:rsidRPr="00814868" w14:paraId="349544C6" w14:textId="77777777" w:rsidTr="00A05687">
        <w:tc>
          <w:tcPr>
            <w:tcW w:w="9010" w:type="dxa"/>
          </w:tcPr>
          <w:p w14:paraId="4EBC9B0E"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684394EF" w14:textId="77777777" w:rsidTr="00A05687">
        <w:tc>
          <w:tcPr>
            <w:tcW w:w="9010" w:type="dxa"/>
          </w:tcPr>
          <w:p w14:paraId="5D7C2DDB" w14:textId="77777777" w:rsidR="00B474DF" w:rsidRPr="00814868" w:rsidRDefault="00B474DF" w:rsidP="00A05687">
            <w:pPr>
              <w:rPr>
                <w:sz w:val="20"/>
                <w:szCs w:val="20"/>
              </w:rPr>
            </w:pPr>
          </w:p>
          <w:p w14:paraId="7FF800CC" w14:textId="77777777" w:rsidR="00B474DF" w:rsidRPr="00814868" w:rsidRDefault="00B474DF" w:rsidP="00A05687">
            <w:pPr>
              <w:rPr>
                <w:sz w:val="20"/>
                <w:szCs w:val="20"/>
              </w:rPr>
            </w:pPr>
          </w:p>
        </w:tc>
      </w:tr>
    </w:tbl>
    <w:p w14:paraId="03B5745D" w14:textId="77777777" w:rsidR="00B474DF" w:rsidRPr="00814868" w:rsidRDefault="00B474DF" w:rsidP="00B474DF">
      <w:pPr>
        <w:rPr>
          <w:sz w:val="20"/>
          <w:szCs w:val="20"/>
        </w:rPr>
      </w:pPr>
    </w:p>
    <w:p w14:paraId="633DB799" w14:textId="77777777" w:rsidR="00B474DF" w:rsidRPr="00814868" w:rsidRDefault="00B474DF" w:rsidP="00B474DF">
      <w:pPr>
        <w:rPr>
          <w:sz w:val="20"/>
          <w:szCs w:val="20"/>
        </w:rPr>
      </w:pPr>
    </w:p>
    <w:p w14:paraId="2A8EC7DF" w14:textId="77777777" w:rsidR="00B474DF" w:rsidRPr="00814868" w:rsidRDefault="00B474DF" w:rsidP="00B474DF">
      <w:pPr>
        <w:rPr>
          <w:sz w:val="20"/>
          <w:szCs w:val="20"/>
        </w:rPr>
      </w:pPr>
      <w:r w:rsidRPr="00814868">
        <w:rPr>
          <w:sz w:val="20"/>
          <w:szCs w:val="20"/>
        </w:rPr>
        <w:t>10)</w:t>
      </w:r>
    </w:p>
    <w:tbl>
      <w:tblPr>
        <w:tblStyle w:val="TableGrid"/>
        <w:tblW w:w="0" w:type="auto"/>
        <w:tblLook w:val="04A0" w:firstRow="1" w:lastRow="0" w:firstColumn="1" w:lastColumn="0" w:noHBand="0" w:noVBand="1"/>
      </w:tblPr>
      <w:tblGrid>
        <w:gridCol w:w="1479"/>
        <w:gridCol w:w="7009"/>
      </w:tblGrid>
      <w:tr w:rsidR="00B474DF" w:rsidRPr="00814868" w14:paraId="098F17B1" w14:textId="77777777" w:rsidTr="00A05687">
        <w:tc>
          <w:tcPr>
            <w:tcW w:w="9010" w:type="dxa"/>
            <w:gridSpan w:val="2"/>
          </w:tcPr>
          <w:p w14:paraId="4296746E" w14:textId="77777777" w:rsidR="00B474DF" w:rsidRPr="00814868" w:rsidRDefault="00B474DF" w:rsidP="00A05687">
            <w:pPr>
              <w:rPr>
                <w:sz w:val="20"/>
                <w:szCs w:val="20"/>
              </w:rPr>
            </w:pPr>
            <w:r w:rsidRPr="00814868">
              <w:rPr>
                <w:sz w:val="20"/>
                <w:szCs w:val="20"/>
              </w:rPr>
              <w:t>From Round 1, panellists were presented with Statement 5 as a definition for the accommodative footwear grouping:</w:t>
            </w:r>
          </w:p>
          <w:p w14:paraId="20FD7635" w14:textId="77777777" w:rsidR="00B474DF" w:rsidRPr="00814868" w:rsidRDefault="00B474DF" w:rsidP="00A05687">
            <w:pPr>
              <w:rPr>
                <w:sz w:val="20"/>
                <w:szCs w:val="20"/>
              </w:rPr>
            </w:pPr>
          </w:p>
          <w:p w14:paraId="36AC855A" w14:textId="77777777" w:rsidR="00B474DF" w:rsidRPr="00814868" w:rsidRDefault="00B474DF" w:rsidP="00A05687">
            <w:pPr>
              <w:rPr>
                <w:sz w:val="20"/>
                <w:szCs w:val="20"/>
              </w:rPr>
            </w:pPr>
            <w:r w:rsidRPr="00814868">
              <w:rPr>
                <w:sz w:val="20"/>
                <w:szCs w:val="20"/>
              </w:rPr>
              <w:t>"Accommodative footwear is children's therapeutic footwear that is designed (off the shelf or bespoke) to reduce compression, and shearing stresses on children's foot deformities through dimensional matching of footwear upper, insole, and sole to that of the child's foot."</w:t>
            </w:r>
          </w:p>
          <w:p w14:paraId="1384AD15" w14:textId="77777777" w:rsidR="00B474DF" w:rsidRPr="00814868" w:rsidRDefault="00B474DF" w:rsidP="00A05687">
            <w:pPr>
              <w:rPr>
                <w:sz w:val="20"/>
                <w:szCs w:val="20"/>
              </w:rPr>
            </w:pPr>
          </w:p>
          <w:p w14:paraId="63F0BADF" w14:textId="77777777" w:rsidR="00B474DF" w:rsidRPr="00814868" w:rsidRDefault="00B474DF" w:rsidP="00A05687">
            <w:pPr>
              <w:rPr>
                <w:sz w:val="20"/>
                <w:szCs w:val="20"/>
              </w:rPr>
            </w:pPr>
            <w:r w:rsidRPr="00814868">
              <w:rPr>
                <w:sz w:val="20"/>
                <w:szCs w:val="20"/>
              </w:rPr>
              <w:t>The median level of agreement amongst the panellists was "agree" with the majority of responses between "somewhat agree" to "strongly agree".</w:t>
            </w:r>
          </w:p>
          <w:p w14:paraId="253DD85A" w14:textId="77777777" w:rsidR="00B474DF" w:rsidRPr="00814868" w:rsidRDefault="00B474DF" w:rsidP="00A05687">
            <w:pPr>
              <w:rPr>
                <w:sz w:val="20"/>
                <w:szCs w:val="20"/>
              </w:rPr>
            </w:pPr>
          </w:p>
          <w:p w14:paraId="50A1B848" w14:textId="77777777" w:rsidR="00B474DF" w:rsidRPr="00814868" w:rsidRDefault="00B474DF" w:rsidP="00A05687">
            <w:pPr>
              <w:rPr>
                <w:sz w:val="20"/>
                <w:szCs w:val="20"/>
              </w:rPr>
            </w:pPr>
            <w:r w:rsidRPr="00814868">
              <w:rPr>
                <w:sz w:val="20"/>
                <w:szCs w:val="20"/>
              </w:rPr>
              <w:t>Panellist feedback suggested modifications to the definition. This included the role accommodative footwear may play in preventing deterioration of the child's foot deformity and reducing excessive details of the footwear design.</w:t>
            </w:r>
          </w:p>
          <w:p w14:paraId="672775D9" w14:textId="77777777" w:rsidR="00B474DF" w:rsidRPr="00814868" w:rsidRDefault="00B474DF" w:rsidP="00A05687">
            <w:pPr>
              <w:rPr>
                <w:sz w:val="20"/>
                <w:szCs w:val="20"/>
              </w:rPr>
            </w:pPr>
          </w:p>
          <w:p w14:paraId="6FE101E9" w14:textId="77777777" w:rsidR="00B474DF" w:rsidRPr="00814868" w:rsidRDefault="00B474DF" w:rsidP="00A05687">
            <w:pPr>
              <w:rPr>
                <w:sz w:val="20"/>
                <w:szCs w:val="20"/>
              </w:rPr>
            </w:pPr>
            <w:r w:rsidRPr="00814868">
              <w:rPr>
                <w:sz w:val="20"/>
                <w:szCs w:val="20"/>
              </w:rPr>
              <w:t>From panellist feedback, the following modified statement has been offered as an alternate definition.</w:t>
            </w:r>
          </w:p>
          <w:p w14:paraId="2613400E" w14:textId="77777777" w:rsidR="00B474DF" w:rsidRPr="00814868" w:rsidRDefault="00B474DF" w:rsidP="00A05687">
            <w:pPr>
              <w:rPr>
                <w:sz w:val="20"/>
                <w:szCs w:val="20"/>
              </w:rPr>
            </w:pPr>
          </w:p>
          <w:p w14:paraId="4B8D2F07" w14:textId="77777777" w:rsidR="00B474DF" w:rsidRPr="00814868" w:rsidRDefault="00B474DF" w:rsidP="00A05687">
            <w:pPr>
              <w:rPr>
                <w:sz w:val="20"/>
                <w:szCs w:val="20"/>
              </w:rPr>
            </w:pPr>
            <w:r w:rsidRPr="00814868">
              <w:rPr>
                <w:sz w:val="20"/>
                <w:szCs w:val="20"/>
              </w:rPr>
              <w:t>Statement 5a: "Accommodative footwear is children's therapeutic footwear that is designed to prevent deterioration of children's foot deformities through the dimensional matching of the footwear to the child's foot."</w:t>
            </w:r>
          </w:p>
          <w:p w14:paraId="02520680" w14:textId="77777777" w:rsidR="00B474DF" w:rsidRPr="00814868" w:rsidRDefault="00B474DF" w:rsidP="00A05687">
            <w:pPr>
              <w:rPr>
                <w:sz w:val="20"/>
                <w:szCs w:val="20"/>
              </w:rPr>
            </w:pPr>
          </w:p>
          <w:p w14:paraId="1FCFFFA5" w14:textId="77777777" w:rsidR="00B474DF" w:rsidRPr="00814868" w:rsidRDefault="00B474DF" w:rsidP="00A05687">
            <w:pPr>
              <w:rPr>
                <w:sz w:val="20"/>
                <w:szCs w:val="20"/>
              </w:rPr>
            </w:pPr>
            <w:r w:rsidRPr="00814868">
              <w:rPr>
                <w:sz w:val="20"/>
                <w:szCs w:val="20"/>
              </w:rPr>
              <w:t>Please choose your preferred definition.*</w:t>
            </w:r>
          </w:p>
        </w:tc>
      </w:tr>
      <w:tr w:rsidR="00B474DF" w:rsidRPr="00814868" w14:paraId="555885CA" w14:textId="77777777" w:rsidTr="00A05687">
        <w:tc>
          <w:tcPr>
            <w:tcW w:w="1555" w:type="dxa"/>
          </w:tcPr>
          <w:p w14:paraId="518C9500"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93D0794" w14:textId="77777777" w:rsidR="00B474DF" w:rsidRPr="00814868" w:rsidRDefault="00B474DF" w:rsidP="00A05687">
            <w:pPr>
              <w:rPr>
                <w:sz w:val="20"/>
                <w:szCs w:val="20"/>
              </w:rPr>
            </w:pPr>
            <w:r w:rsidRPr="00814868">
              <w:rPr>
                <w:sz w:val="20"/>
                <w:szCs w:val="20"/>
              </w:rPr>
              <w:t>Statement 5 (Original statement)</w:t>
            </w:r>
          </w:p>
        </w:tc>
      </w:tr>
      <w:tr w:rsidR="00B474DF" w:rsidRPr="00814868" w14:paraId="19389DF5" w14:textId="77777777" w:rsidTr="00A05687">
        <w:tc>
          <w:tcPr>
            <w:tcW w:w="1555" w:type="dxa"/>
          </w:tcPr>
          <w:p w14:paraId="40118C18"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7C385C44" w14:textId="77777777" w:rsidR="00B474DF" w:rsidRPr="00814868" w:rsidRDefault="00B474DF" w:rsidP="00A05687">
            <w:pPr>
              <w:rPr>
                <w:sz w:val="20"/>
                <w:szCs w:val="20"/>
              </w:rPr>
            </w:pPr>
            <w:r w:rsidRPr="00814868">
              <w:rPr>
                <w:sz w:val="20"/>
                <w:szCs w:val="20"/>
              </w:rPr>
              <w:t>Statement 5a</w:t>
            </w:r>
          </w:p>
        </w:tc>
      </w:tr>
      <w:tr w:rsidR="00B474DF" w:rsidRPr="00814868" w14:paraId="5E8858DC" w14:textId="77777777" w:rsidTr="00A05687">
        <w:tc>
          <w:tcPr>
            <w:tcW w:w="1555" w:type="dxa"/>
          </w:tcPr>
          <w:p w14:paraId="2C108038"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013B160" w14:textId="77777777" w:rsidR="00B474DF" w:rsidRPr="00814868" w:rsidRDefault="00B474DF" w:rsidP="00A05687">
            <w:pPr>
              <w:rPr>
                <w:sz w:val="20"/>
                <w:szCs w:val="20"/>
              </w:rPr>
            </w:pPr>
            <w:r w:rsidRPr="00814868">
              <w:rPr>
                <w:sz w:val="20"/>
                <w:szCs w:val="20"/>
              </w:rPr>
              <w:t>Other</w:t>
            </w:r>
          </w:p>
        </w:tc>
      </w:tr>
    </w:tbl>
    <w:p w14:paraId="2FC5D779" w14:textId="77777777" w:rsidR="00B474DF" w:rsidRPr="00814868" w:rsidRDefault="00B474DF" w:rsidP="00B474DF">
      <w:pPr>
        <w:rPr>
          <w:sz w:val="20"/>
          <w:szCs w:val="20"/>
        </w:rPr>
      </w:pPr>
    </w:p>
    <w:p w14:paraId="53E817D8" w14:textId="77777777" w:rsidR="00B474DF" w:rsidRPr="00814868" w:rsidRDefault="00B474DF" w:rsidP="00B474DF">
      <w:pPr>
        <w:rPr>
          <w:sz w:val="20"/>
          <w:szCs w:val="20"/>
        </w:rPr>
      </w:pPr>
    </w:p>
    <w:p w14:paraId="09E79FF9" w14:textId="77777777" w:rsidR="00B474DF" w:rsidRPr="00814868" w:rsidRDefault="00B474DF" w:rsidP="00B474DF">
      <w:pPr>
        <w:rPr>
          <w:sz w:val="20"/>
          <w:szCs w:val="20"/>
        </w:rPr>
      </w:pPr>
      <w:r w:rsidRPr="00814868">
        <w:rPr>
          <w:sz w:val="20"/>
          <w:szCs w:val="20"/>
        </w:rPr>
        <w:t>11)</w:t>
      </w:r>
    </w:p>
    <w:tbl>
      <w:tblPr>
        <w:tblStyle w:val="TableGrid"/>
        <w:tblW w:w="0" w:type="auto"/>
        <w:tblLook w:val="04A0" w:firstRow="1" w:lastRow="0" w:firstColumn="1" w:lastColumn="0" w:noHBand="0" w:noVBand="1"/>
      </w:tblPr>
      <w:tblGrid>
        <w:gridCol w:w="8488"/>
      </w:tblGrid>
      <w:tr w:rsidR="00B474DF" w:rsidRPr="00814868" w14:paraId="53D5706C" w14:textId="77777777" w:rsidTr="00A05687">
        <w:tc>
          <w:tcPr>
            <w:tcW w:w="9010" w:type="dxa"/>
          </w:tcPr>
          <w:p w14:paraId="15F0D985"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13218455" w14:textId="77777777" w:rsidTr="00A05687">
        <w:tc>
          <w:tcPr>
            <w:tcW w:w="9010" w:type="dxa"/>
          </w:tcPr>
          <w:p w14:paraId="3E46C669" w14:textId="77777777" w:rsidR="00B474DF" w:rsidRPr="00814868" w:rsidRDefault="00B474DF" w:rsidP="00A05687">
            <w:pPr>
              <w:rPr>
                <w:sz w:val="20"/>
                <w:szCs w:val="20"/>
              </w:rPr>
            </w:pPr>
          </w:p>
          <w:p w14:paraId="3C36888E" w14:textId="77777777" w:rsidR="00B474DF" w:rsidRPr="00814868" w:rsidRDefault="00B474DF" w:rsidP="00A05687">
            <w:pPr>
              <w:rPr>
                <w:sz w:val="20"/>
                <w:szCs w:val="20"/>
              </w:rPr>
            </w:pPr>
          </w:p>
        </w:tc>
      </w:tr>
    </w:tbl>
    <w:p w14:paraId="07DE7511" w14:textId="77777777" w:rsidR="00B474DF" w:rsidRPr="00814868" w:rsidRDefault="00B474DF" w:rsidP="00B474DF">
      <w:pPr>
        <w:rPr>
          <w:sz w:val="20"/>
          <w:szCs w:val="20"/>
        </w:rPr>
      </w:pPr>
    </w:p>
    <w:p w14:paraId="7C3DCBE3" w14:textId="77777777" w:rsidR="00B474DF" w:rsidRPr="00814868" w:rsidRDefault="00B474DF" w:rsidP="00B474DF">
      <w:pPr>
        <w:rPr>
          <w:sz w:val="20"/>
          <w:szCs w:val="20"/>
        </w:rPr>
      </w:pPr>
    </w:p>
    <w:p w14:paraId="14294487" w14:textId="77777777" w:rsidR="00B474DF" w:rsidRPr="00814868" w:rsidRDefault="00B474DF" w:rsidP="00B474DF">
      <w:pPr>
        <w:rPr>
          <w:sz w:val="20"/>
          <w:szCs w:val="20"/>
        </w:rPr>
      </w:pPr>
    </w:p>
    <w:p w14:paraId="0E36B51B" w14:textId="77777777" w:rsidR="00B474DF" w:rsidRPr="00814868" w:rsidRDefault="00B474DF" w:rsidP="00B474DF">
      <w:pPr>
        <w:rPr>
          <w:sz w:val="20"/>
          <w:szCs w:val="20"/>
        </w:rPr>
      </w:pPr>
    </w:p>
    <w:p w14:paraId="63CE79EA" w14:textId="77777777" w:rsidR="00B474DF" w:rsidRPr="00814868" w:rsidRDefault="00B474DF" w:rsidP="00B474DF">
      <w:pPr>
        <w:rPr>
          <w:sz w:val="20"/>
          <w:szCs w:val="20"/>
        </w:rPr>
      </w:pPr>
      <w:r w:rsidRPr="00814868">
        <w:rPr>
          <w:sz w:val="20"/>
          <w:szCs w:val="20"/>
        </w:rPr>
        <w:t>12)</w:t>
      </w:r>
    </w:p>
    <w:tbl>
      <w:tblPr>
        <w:tblStyle w:val="TableGrid"/>
        <w:tblW w:w="0" w:type="auto"/>
        <w:tblLook w:val="04A0" w:firstRow="1" w:lastRow="0" w:firstColumn="1" w:lastColumn="0" w:noHBand="0" w:noVBand="1"/>
      </w:tblPr>
      <w:tblGrid>
        <w:gridCol w:w="1478"/>
        <w:gridCol w:w="7010"/>
      </w:tblGrid>
      <w:tr w:rsidR="00B474DF" w:rsidRPr="00814868" w14:paraId="0E85D8AD" w14:textId="77777777" w:rsidTr="00A05687">
        <w:tc>
          <w:tcPr>
            <w:tcW w:w="9010" w:type="dxa"/>
            <w:gridSpan w:val="2"/>
          </w:tcPr>
          <w:p w14:paraId="0327ED30" w14:textId="77777777" w:rsidR="00B474DF" w:rsidRPr="00814868" w:rsidRDefault="00B474DF" w:rsidP="00A05687">
            <w:pPr>
              <w:rPr>
                <w:sz w:val="20"/>
                <w:szCs w:val="20"/>
              </w:rPr>
            </w:pPr>
            <w:r w:rsidRPr="00814868">
              <w:rPr>
                <w:sz w:val="20"/>
                <w:szCs w:val="20"/>
              </w:rPr>
              <w:t xml:space="preserve">From Round 1, panellists were presented with Statement 6 as a definition for the functional therapeutic footwear grouping: </w:t>
            </w:r>
          </w:p>
          <w:p w14:paraId="2DC3027C" w14:textId="77777777" w:rsidR="00B474DF" w:rsidRPr="00814868" w:rsidRDefault="00B474DF" w:rsidP="00A05687">
            <w:pPr>
              <w:rPr>
                <w:sz w:val="20"/>
                <w:szCs w:val="20"/>
              </w:rPr>
            </w:pPr>
          </w:p>
          <w:p w14:paraId="2D4323CB" w14:textId="77777777" w:rsidR="00B474DF" w:rsidRPr="00814868" w:rsidRDefault="00B474DF" w:rsidP="00A05687">
            <w:pPr>
              <w:rPr>
                <w:sz w:val="20"/>
                <w:szCs w:val="20"/>
              </w:rPr>
            </w:pPr>
            <w:r w:rsidRPr="00814868">
              <w:rPr>
                <w:sz w:val="20"/>
                <w:szCs w:val="20"/>
              </w:rPr>
              <w:t>"Functional footwear is children’s therapeutic footwear that is designed to improve dynamic gait parameters of children with mobility impairment, reducing pathological movements and facilitating typical childhood walking patterns."</w:t>
            </w:r>
          </w:p>
          <w:p w14:paraId="03C0FDF0" w14:textId="77777777" w:rsidR="00B474DF" w:rsidRPr="00814868" w:rsidRDefault="00B474DF" w:rsidP="00A05687">
            <w:pPr>
              <w:rPr>
                <w:sz w:val="20"/>
                <w:szCs w:val="20"/>
              </w:rPr>
            </w:pPr>
          </w:p>
          <w:p w14:paraId="1DDA95D7" w14:textId="77777777" w:rsidR="00B474DF" w:rsidRPr="00814868" w:rsidRDefault="00B474DF" w:rsidP="00A05687">
            <w:pPr>
              <w:rPr>
                <w:sz w:val="20"/>
                <w:szCs w:val="20"/>
              </w:rPr>
            </w:pPr>
            <w:r w:rsidRPr="00814868">
              <w:rPr>
                <w:sz w:val="20"/>
                <w:szCs w:val="20"/>
              </w:rPr>
              <w:t>The median level of agreement amongst the panellists was "agree" with the majority of responses between "neutral" to "agree".</w:t>
            </w:r>
          </w:p>
          <w:p w14:paraId="65B30EAD" w14:textId="77777777" w:rsidR="00B474DF" w:rsidRPr="00814868" w:rsidRDefault="00B474DF" w:rsidP="00A05687">
            <w:pPr>
              <w:rPr>
                <w:sz w:val="20"/>
                <w:szCs w:val="20"/>
              </w:rPr>
            </w:pPr>
          </w:p>
          <w:p w14:paraId="2146FE2F" w14:textId="77777777" w:rsidR="00B474DF" w:rsidRPr="00814868" w:rsidRDefault="00B474DF" w:rsidP="00A05687">
            <w:pPr>
              <w:rPr>
                <w:sz w:val="20"/>
                <w:szCs w:val="20"/>
              </w:rPr>
            </w:pPr>
            <w:r w:rsidRPr="00814868">
              <w:rPr>
                <w:sz w:val="20"/>
                <w:szCs w:val="20"/>
              </w:rPr>
              <w:t xml:space="preserve">Panellist feedback suggested that the definition represented the direct dynamic role footwear may play in supporting walking in children with mobility impairment. Suggested modifications to improve the definition included avoiding ambiguous terms such as pathological movement and typical patterns. Recognise the role functional footwear may play in assisting standing as well as mobility. Two panellists suggested disagreement with the term functional as all therapeutic footwear groupings had a function, however, no alternate term was suggested to represent this grouping. </w:t>
            </w:r>
          </w:p>
          <w:p w14:paraId="3B9203CD" w14:textId="77777777" w:rsidR="00B474DF" w:rsidRPr="00814868" w:rsidRDefault="00B474DF" w:rsidP="00A05687">
            <w:pPr>
              <w:rPr>
                <w:sz w:val="20"/>
                <w:szCs w:val="20"/>
              </w:rPr>
            </w:pPr>
          </w:p>
          <w:p w14:paraId="6BA8A82F" w14:textId="77777777" w:rsidR="00B474DF" w:rsidRPr="00814868" w:rsidRDefault="00B474DF" w:rsidP="00A05687">
            <w:pPr>
              <w:rPr>
                <w:sz w:val="20"/>
                <w:szCs w:val="20"/>
              </w:rPr>
            </w:pPr>
            <w:r w:rsidRPr="00814868">
              <w:rPr>
                <w:sz w:val="20"/>
                <w:szCs w:val="20"/>
              </w:rPr>
              <w:t>From panellist feedback, the following modified statement has been offered as an alternate definition.</w:t>
            </w:r>
          </w:p>
          <w:p w14:paraId="404915AD" w14:textId="77777777" w:rsidR="00B474DF" w:rsidRPr="00814868" w:rsidRDefault="00B474DF" w:rsidP="00A05687">
            <w:pPr>
              <w:rPr>
                <w:sz w:val="20"/>
                <w:szCs w:val="20"/>
              </w:rPr>
            </w:pPr>
          </w:p>
          <w:p w14:paraId="4ED15867" w14:textId="77777777" w:rsidR="00B474DF" w:rsidRPr="00814868" w:rsidRDefault="00B474DF" w:rsidP="00A05687">
            <w:pPr>
              <w:rPr>
                <w:sz w:val="20"/>
                <w:szCs w:val="20"/>
              </w:rPr>
            </w:pPr>
            <w:r w:rsidRPr="00814868">
              <w:rPr>
                <w:sz w:val="20"/>
                <w:szCs w:val="20"/>
              </w:rPr>
              <w:t>Statement 6a: "Functional footwear is children's therapeutic footwear that is designed or adapted to directly assist mobility and standing in children."</w:t>
            </w:r>
          </w:p>
          <w:p w14:paraId="503936FE" w14:textId="77777777" w:rsidR="00B474DF" w:rsidRPr="00814868" w:rsidRDefault="00B474DF" w:rsidP="00A05687">
            <w:pPr>
              <w:rPr>
                <w:sz w:val="20"/>
                <w:szCs w:val="20"/>
              </w:rPr>
            </w:pPr>
          </w:p>
          <w:p w14:paraId="3DFF845E" w14:textId="77777777" w:rsidR="00B474DF" w:rsidRPr="00814868" w:rsidRDefault="00B474DF" w:rsidP="00A05687">
            <w:pPr>
              <w:rPr>
                <w:sz w:val="20"/>
                <w:szCs w:val="20"/>
              </w:rPr>
            </w:pPr>
            <w:r w:rsidRPr="00814868">
              <w:rPr>
                <w:sz w:val="20"/>
                <w:szCs w:val="20"/>
              </w:rPr>
              <w:t>Please choose your preferred definition.*</w:t>
            </w:r>
          </w:p>
        </w:tc>
      </w:tr>
      <w:tr w:rsidR="00B474DF" w:rsidRPr="00814868" w14:paraId="0C6C08ED" w14:textId="77777777" w:rsidTr="00A05687">
        <w:tc>
          <w:tcPr>
            <w:tcW w:w="1555" w:type="dxa"/>
          </w:tcPr>
          <w:p w14:paraId="3FD6261C"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580E208" w14:textId="77777777" w:rsidR="00B474DF" w:rsidRPr="00814868" w:rsidRDefault="00B474DF" w:rsidP="00A05687">
            <w:pPr>
              <w:rPr>
                <w:sz w:val="20"/>
                <w:szCs w:val="20"/>
              </w:rPr>
            </w:pPr>
            <w:r w:rsidRPr="00814868">
              <w:rPr>
                <w:sz w:val="20"/>
                <w:szCs w:val="20"/>
              </w:rPr>
              <w:t>Statement 6 (Original statement)</w:t>
            </w:r>
          </w:p>
        </w:tc>
      </w:tr>
      <w:tr w:rsidR="00B474DF" w:rsidRPr="00814868" w14:paraId="555784A1" w14:textId="77777777" w:rsidTr="00A05687">
        <w:tc>
          <w:tcPr>
            <w:tcW w:w="1555" w:type="dxa"/>
          </w:tcPr>
          <w:p w14:paraId="279F3288"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21625B5B" w14:textId="77777777" w:rsidR="00B474DF" w:rsidRPr="00814868" w:rsidRDefault="00B474DF" w:rsidP="00A05687">
            <w:pPr>
              <w:rPr>
                <w:sz w:val="20"/>
                <w:szCs w:val="20"/>
              </w:rPr>
            </w:pPr>
            <w:r w:rsidRPr="00814868">
              <w:rPr>
                <w:sz w:val="20"/>
                <w:szCs w:val="20"/>
              </w:rPr>
              <w:t>Statement 6a</w:t>
            </w:r>
          </w:p>
        </w:tc>
      </w:tr>
      <w:tr w:rsidR="00B474DF" w:rsidRPr="00814868" w14:paraId="3CD6436D" w14:textId="77777777" w:rsidTr="00A05687">
        <w:tc>
          <w:tcPr>
            <w:tcW w:w="1555" w:type="dxa"/>
          </w:tcPr>
          <w:p w14:paraId="1987F4C6"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0FC61312" w14:textId="77777777" w:rsidR="00B474DF" w:rsidRPr="00814868" w:rsidRDefault="00B474DF" w:rsidP="00A05687">
            <w:pPr>
              <w:rPr>
                <w:sz w:val="20"/>
                <w:szCs w:val="20"/>
              </w:rPr>
            </w:pPr>
            <w:r w:rsidRPr="00814868">
              <w:rPr>
                <w:sz w:val="20"/>
                <w:szCs w:val="20"/>
              </w:rPr>
              <w:t>Other</w:t>
            </w:r>
          </w:p>
        </w:tc>
      </w:tr>
    </w:tbl>
    <w:p w14:paraId="02E574AF" w14:textId="77777777" w:rsidR="00B474DF" w:rsidRPr="00814868" w:rsidRDefault="00B474DF" w:rsidP="00B474DF">
      <w:pPr>
        <w:rPr>
          <w:sz w:val="20"/>
          <w:szCs w:val="20"/>
        </w:rPr>
      </w:pPr>
    </w:p>
    <w:p w14:paraId="37BA0703" w14:textId="77777777" w:rsidR="00B474DF" w:rsidRPr="00814868" w:rsidRDefault="00B474DF" w:rsidP="00B474DF">
      <w:pPr>
        <w:rPr>
          <w:sz w:val="20"/>
          <w:szCs w:val="20"/>
        </w:rPr>
      </w:pPr>
    </w:p>
    <w:p w14:paraId="76ABC2B9" w14:textId="77777777" w:rsidR="00B474DF" w:rsidRPr="00814868" w:rsidRDefault="00B474DF" w:rsidP="00B474DF">
      <w:pPr>
        <w:rPr>
          <w:sz w:val="20"/>
          <w:szCs w:val="20"/>
        </w:rPr>
      </w:pPr>
      <w:r w:rsidRPr="00814868">
        <w:rPr>
          <w:sz w:val="20"/>
          <w:szCs w:val="20"/>
        </w:rPr>
        <w:t>13)</w:t>
      </w:r>
    </w:p>
    <w:tbl>
      <w:tblPr>
        <w:tblStyle w:val="TableGrid"/>
        <w:tblW w:w="0" w:type="auto"/>
        <w:tblLook w:val="04A0" w:firstRow="1" w:lastRow="0" w:firstColumn="1" w:lastColumn="0" w:noHBand="0" w:noVBand="1"/>
      </w:tblPr>
      <w:tblGrid>
        <w:gridCol w:w="8488"/>
      </w:tblGrid>
      <w:tr w:rsidR="00B474DF" w:rsidRPr="00814868" w14:paraId="3D593621" w14:textId="77777777" w:rsidTr="00A05687">
        <w:tc>
          <w:tcPr>
            <w:tcW w:w="9010" w:type="dxa"/>
          </w:tcPr>
          <w:p w14:paraId="365A32BC"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0F389482" w14:textId="77777777" w:rsidTr="00A05687">
        <w:tc>
          <w:tcPr>
            <w:tcW w:w="9010" w:type="dxa"/>
          </w:tcPr>
          <w:p w14:paraId="227E760B" w14:textId="77777777" w:rsidR="00B474DF" w:rsidRPr="00814868" w:rsidRDefault="00B474DF" w:rsidP="00A05687">
            <w:pPr>
              <w:rPr>
                <w:sz w:val="20"/>
                <w:szCs w:val="20"/>
              </w:rPr>
            </w:pPr>
          </w:p>
          <w:p w14:paraId="6883469B" w14:textId="77777777" w:rsidR="00B474DF" w:rsidRPr="00814868" w:rsidRDefault="00B474DF" w:rsidP="00A05687">
            <w:pPr>
              <w:rPr>
                <w:sz w:val="20"/>
                <w:szCs w:val="20"/>
              </w:rPr>
            </w:pPr>
          </w:p>
        </w:tc>
      </w:tr>
    </w:tbl>
    <w:p w14:paraId="330EECEE" w14:textId="77777777" w:rsidR="00B474DF" w:rsidRPr="00814868" w:rsidRDefault="00B474DF" w:rsidP="00B474DF">
      <w:pPr>
        <w:rPr>
          <w:sz w:val="20"/>
          <w:szCs w:val="20"/>
        </w:rPr>
      </w:pPr>
    </w:p>
    <w:p w14:paraId="5EA42792" w14:textId="77777777" w:rsidR="00B474DF" w:rsidRPr="00814868" w:rsidRDefault="00B474DF" w:rsidP="00B474DF">
      <w:pPr>
        <w:rPr>
          <w:sz w:val="20"/>
          <w:szCs w:val="20"/>
        </w:rPr>
      </w:pPr>
    </w:p>
    <w:p w14:paraId="5A8F0652" w14:textId="77777777" w:rsidR="00B474DF" w:rsidRPr="00814868" w:rsidRDefault="00B474DF" w:rsidP="00B474DF">
      <w:pPr>
        <w:rPr>
          <w:sz w:val="20"/>
          <w:szCs w:val="20"/>
        </w:rPr>
      </w:pPr>
      <w:r w:rsidRPr="00814868">
        <w:rPr>
          <w:sz w:val="20"/>
          <w:szCs w:val="20"/>
        </w:rPr>
        <w:t>14)</w:t>
      </w:r>
    </w:p>
    <w:tbl>
      <w:tblPr>
        <w:tblStyle w:val="TableGrid"/>
        <w:tblW w:w="0" w:type="auto"/>
        <w:tblLook w:val="04A0" w:firstRow="1" w:lastRow="0" w:firstColumn="1" w:lastColumn="0" w:noHBand="0" w:noVBand="1"/>
      </w:tblPr>
      <w:tblGrid>
        <w:gridCol w:w="1478"/>
        <w:gridCol w:w="7010"/>
      </w:tblGrid>
      <w:tr w:rsidR="00B474DF" w:rsidRPr="00814868" w14:paraId="249999E9" w14:textId="77777777" w:rsidTr="00A05687">
        <w:tc>
          <w:tcPr>
            <w:tcW w:w="9010" w:type="dxa"/>
            <w:gridSpan w:val="2"/>
          </w:tcPr>
          <w:p w14:paraId="3BF2626A" w14:textId="77777777" w:rsidR="00B474DF" w:rsidRPr="00814868" w:rsidRDefault="00B474DF" w:rsidP="00A05687">
            <w:pPr>
              <w:rPr>
                <w:sz w:val="20"/>
                <w:szCs w:val="20"/>
              </w:rPr>
            </w:pPr>
            <w:r w:rsidRPr="00814868">
              <w:rPr>
                <w:sz w:val="20"/>
                <w:szCs w:val="20"/>
              </w:rPr>
              <w:t>From Round 1, panellists were presented with Statement 7 as a method to categorize functional footwear into subgroupings:</w:t>
            </w:r>
          </w:p>
          <w:p w14:paraId="5CB64231" w14:textId="77777777" w:rsidR="00B474DF" w:rsidRPr="00814868" w:rsidRDefault="00B474DF" w:rsidP="00A05687">
            <w:pPr>
              <w:rPr>
                <w:sz w:val="20"/>
                <w:szCs w:val="20"/>
              </w:rPr>
            </w:pPr>
            <w:r w:rsidRPr="00814868">
              <w:rPr>
                <w:sz w:val="20"/>
                <w:szCs w:val="20"/>
              </w:rPr>
              <w:t xml:space="preserve"> </w:t>
            </w:r>
          </w:p>
          <w:p w14:paraId="571628CB" w14:textId="77777777" w:rsidR="00B474DF" w:rsidRPr="00814868" w:rsidRDefault="00B474DF" w:rsidP="00A05687">
            <w:pPr>
              <w:rPr>
                <w:sz w:val="20"/>
                <w:szCs w:val="20"/>
              </w:rPr>
            </w:pPr>
            <w:r w:rsidRPr="00814868">
              <w:rPr>
                <w:sz w:val="20"/>
                <w:szCs w:val="20"/>
              </w:rPr>
              <w:t>"Functional therapeutic footwear was divided into subgroupings which are categorised dependent on the design and functional role."</w:t>
            </w:r>
          </w:p>
          <w:p w14:paraId="0827C92B" w14:textId="77777777" w:rsidR="00B474DF" w:rsidRPr="00814868" w:rsidRDefault="00B474DF" w:rsidP="00A05687">
            <w:pPr>
              <w:rPr>
                <w:sz w:val="20"/>
                <w:szCs w:val="20"/>
              </w:rPr>
            </w:pPr>
          </w:p>
          <w:p w14:paraId="795D2CCB" w14:textId="77777777" w:rsidR="00B474DF" w:rsidRPr="00814868" w:rsidRDefault="00B474DF" w:rsidP="00A05687">
            <w:pPr>
              <w:rPr>
                <w:sz w:val="20"/>
                <w:szCs w:val="20"/>
              </w:rPr>
            </w:pPr>
            <w:r w:rsidRPr="00814868">
              <w:rPr>
                <w:sz w:val="20"/>
                <w:szCs w:val="20"/>
              </w:rPr>
              <w:t>The median level of agreement amongst the panellists was "agree" with the majority of responses between "somewhat agree" to "strongly agree".</w:t>
            </w:r>
          </w:p>
          <w:p w14:paraId="068C4E1A" w14:textId="77777777" w:rsidR="00B474DF" w:rsidRPr="00814868" w:rsidRDefault="00B474DF" w:rsidP="00A05687">
            <w:pPr>
              <w:rPr>
                <w:sz w:val="20"/>
                <w:szCs w:val="20"/>
              </w:rPr>
            </w:pPr>
          </w:p>
          <w:p w14:paraId="4F9CF3B7" w14:textId="77777777" w:rsidR="00B474DF" w:rsidRPr="00814868" w:rsidRDefault="00B474DF" w:rsidP="00A05687">
            <w:pPr>
              <w:rPr>
                <w:sz w:val="20"/>
                <w:szCs w:val="20"/>
              </w:rPr>
            </w:pPr>
            <w:r w:rsidRPr="00814868">
              <w:rPr>
                <w:sz w:val="20"/>
                <w:szCs w:val="20"/>
              </w:rPr>
              <w:t xml:space="preserve">Panellist feedback was similar to the previous statement on methods of grouping footwear, in that footwear may offer more than one therapeutic role. The classification should recognise that they are not separate footwear groupings but therapeutic components of the footwear. </w:t>
            </w:r>
          </w:p>
          <w:p w14:paraId="533E9D21" w14:textId="77777777" w:rsidR="00B474DF" w:rsidRPr="00814868" w:rsidRDefault="00B474DF" w:rsidP="00A05687">
            <w:pPr>
              <w:rPr>
                <w:sz w:val="20"/>
                <w:szCs w:val="20"/>
              </w:rPr>
            </w:pPr>
          </w:p>
          <w:p w14:paraId="241ED92D" w14:textId="77777777" w:rsidR="00B474DF" w:rsidRPr="00814868" w:rsidRDefault="00B474DF" w:rsidP="00A05687">
            <w:pPr>
              <w:rPr>
                <w:sz w:val="20"/>
                <w:szCs w:val="20"/>
              </w:rPr>
            </w:pPr>
            <w:r w:rsidRPr="00814868">
              <w:rPr>
                <w:sz w:val="20"/>
                <w:szCs w:val="20"/>
              </w:rPr>
              <w:t xml:space="preserve">From panellist feedback, the following modified statement has been offered as an alternate method to subgroup functional therapeutic footwear for children. </w:t>
            </w:r>
          </w:p>
          <w:p w14:paraId="4E7E5330" w14:textId="77777777" w:rsidR="00B474DF" w:rsidRPr="00814868" w:rsidRDefault="00B474DF" w:rsidP="00A05687">
            <w:pPr>
              <w:rPr>
                <w:sz w:val="20"/>
                <w:szCs w:val="20"/>
              </w:rPr>
            </w:pPr>
          </w:p>
          <w:p w14:paraId="5F4A28FC" w14:textId="77777777" w:rsidR="00B474DF" w:rsidRPr="00814868" w:rsidRDefault="00B474DF" w:rsidP="00A05687">
            <w:pPr>
              <w:rPr>
                <w:sz w:val="20"/>
                <w:szCs w:val="20"/>
              </w:rPr>
            </w:pPr>
            <w:r w:rsidRPr="00814868">
              <w:rPr>
                <w:sz w:val="20"/>
                <w:szCs w:val="20"/>
              </w:rPr>
              <w:t xml:space="preserve">Statement 7a "Functional therapeutic footwear should be classified via its design and the intended therapeutic outcomes of its components." </w:t>
            </w:r>
          </w:p>
          <w:p w14:paraId="3B132F80" w14:textId="77777777" w:rsidR="00B474DF" w:rsidRPr="00814868" w:rsidRDefault="00B474DF" w:rsidP="00A05687">
            <w:pPr>
              <w:rPr>
                <w:sz w:val="20"/>
                <w:szCs w:val="20"/>
              </w:rPr>
            </w:pPr>
          </w:p>
          <w:p w14:paraId="6A12272D" w14:textId="77777777" w:rsidR="00B474DF" w:rsidRPr="00814868" w:rsidRDefault="00B474DF" w:rsidP="00A05687">
            <w:pPr>
              <w:rPr>
                <w:sz w:val="20"/>
                <w:szCs w:val="20"/>
              </w:rPr>
            </w:pPr>
            <w:r w:rsidRPr="00814868">
              <w:rPr>
                <w:sz w:val="20"/>
                <w:szCs w:val="20"/>
              </w:rPr>
              <w:t>Please choose your preferred method for classifying functional therapeutic footwear</w:t>
            </w:r>
          </w:p>
          <w:p w14:paraId="5575D5D8" w14:textId="77777777" w:rsidR="00B474DF" w:rsidRPr="00814868" w:rsidRDefault="00B474DF" w:rsidP="00A05687">
            <w:pPr>
              <w:rPr>
                <w:sz w:val="20"/>
                <w:szCs w:val="20"/>
              </w:rPr>
            </w:pPr>
            <w:r w:rsidRPr="00814868">
              <w:rPr>
                <w:sz w:val="20"/>
                <w:szCs w:val="20"/>
              </w:rPr>
              <w:t>for children.*</w:t>
            </w:r>
          </w:p>
        </w:tc>
      </w:tr>
      <w:tr w:rsidR="00B474DF" w:rsidRPr="00814868" w14:paraId="377273C4" w14:textId="77777777" w:rsidTr="00A05687">
        <w:tc>
          <w:tcPr>
            <w:tcW w:w="1555" w:type="dxa"/>
          </w:tcPr>
          <w:p w14:paraId="33B23C56"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57C18E06" w14:textId="77777777" w:rsidR="00B474DF" w:rsidRPr="00814868" w:rsidRDefault="00B474DF" w:rsidP="00A05687">
            <w:pPr>
              <w:rPr>
                <w:sz w:val="20"/>
                <w:szCs w:val="20"/>
              </w:rPr>
            </w:pPr>
            <w:r w:rsidRPr="00814868">
              <w:rPr>
                <w:sz w:val="20"/>
                <w:szCs w:val="20"/>
              </w:rPr>
              <w:t>Statement 7 (Original statement)</w:t>
            </w:r>
          </w:p>
        </w:tc>
      </w:tr>
      <w:tr w:rsidR="00B474DF" w:rsidRPr="00814868" w14:paraId="7E143231" w14:textId="77777777" w:rsidTr="00A05687">
        <w:tc>
          <w:tcPr>
            <w:tcW w:w="1555" w:type="dxa"/>
          </w:tcPr>
          <w:p w14:paraId="3CCFFC25"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208FE65" w14:textId="77777777" w:rsidR="00B474DF" w:rsidRPr="00814868" w:rsidRDefault="00B474DF" w:rsidP="00A05687">
            <w:pPr>
              <w:rPr>
                <w:sz w:val="20"/>
                <w:szCs w:val="20"/>
              </w:rPr>
            </w:pPr>
            <w:r w:rsidRPr="00814868">
              <w:rPr>
                <w:sz w:val="20"/>
                <w:szCs w:val="20"/>
              </w:rPr>
              <w:t>Statement 7a</w:t>
            </w:r>
          </w:p>
        </w:tc>
      </w:tr>
      <w:tr w:rsidR="00B474DF" w:rsidRPr="00814868" w14:paraId="07A87C0F" w14:textId="77777777" w:rsidTr="00A05687">
        <w:tc>
          <w:tcPr>
            <w:tcW w:w="1555" w:type="dxa"/>
          </w:tcPr>
          <w:p w14:paraId="67D68945"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2C5D057E" w14:textId="77777777" w:rsidR="00B474DF" w:rsidRPr="00814868" w:rsidRDefault="00B474DF" w:rsidP="00A05687">
            <w:pPr>
              <w:rPr>
                <w:sz w:val="20"/>
                <w:szCs w:val="20"/>
              </w:rPr>
            </w:pPr>
            <w:r w:rsidRPr="00814868">
              <w:rPr>
                <w:sz w:val="20"/>
                <w:szCs w:val="20"/>
              </w:rPr>
              <w:t>Other</w:t>
            </w:r>
          </w:p>
        </w:tc>
      </w:tr>
    </w:tbl>
    <w:p w14:paraId="65ABF149" w14:textId="77777777" w:rsidR="00B474DF" w:rsidRPr="00814868" w:rsidRDefault="00B474DF" w:rsidP="00B474DF">
      <w:pPr>
        <w:rPr>
          <w:sz w:val="20"/>
          <w:szCs w:val="20"/>
        </w:rPr>
      </w:pPr>
    </w:p>
    <w:p w14:paraId="1054734F" w14:textId="77777777" w:rsidR="00B474DF" w:rsidRPr="00814868" w:rsidRDefault="00B474DF" w:rsidP="00B474DF">
      <w:pPr>
        <w:rPr>
          <w:sz w:val="20"/>
          <w:szCs w:val="20"/>
        </w:rPr>
      </w:pPr>
    </w:p>
    <w:p w14:paraId="12D865DC" w14:textId="77777777" w:rsidR="00B474DF" w:rsidRPr="00814868" w:rsidRDefault="00B474DF" w:rsidP="00B474DF">
      <w:pPr>
        <w:rPr>
          <w:sz w:val="20"/>
          <w:szCs w:val="20"/>
        </w:rPr>
      </w:pPr>
      <w:r w:rsidRPr="00814868">
        <w:rPr>
          <w:sz w:val="20"/>
          <w:szCs w:val="20"/>
        </w:rPr>
        <w:t>15)</w:t>
      </w:r>
    </w:p>
    <w:tbl>
      <w:tblPr>
        <w:tblStyle w:val="TableGrid"/>
        <w:tblW w:w="0" w:type="auto"/>
        <w:tblLook w:val="04A0" w:firstRow="1" w:lastRow="0" w:firstColumn="1" w:lastColumn="0" w:noHBand="0" w:noVBand="1"/>
      </w:tblPr>
      <w:tblGrid>
        <w:gridCol w:w="8488"/>
      </w:tblGrid>
      <w:tr w:rsidR="00B474DF" w:rsidRPr="00814868" w14:paraId="2B17AC08" w14:textId="77777777" w:rsidTr="00A05687">
        <w:tc>
          <w:tcPr>
            <w:tcW w:w="9010" w:type="dxa"/>
          </w:tcPr>
          <w:p w14:paraId="12C85954" w14:textId="77777777" w:rsidR="00B474DF" w:rsidRPr="00814868" w:rsidRDefault="00B474DF" w:rsidP="00A05687">
            <w:pPr>
              <w:rPr>
                <w:sz w:val="20"/>
                <w:szCs w:val="20"/>
              </w:rPr>
            </w:pPr>
            <w:r w:rsidRPr="00814868">
              <w:rPr>
                <w:sz w:val="20"/>
                <w:szCs w:val="20"/>
              </w:rPr>
              <w:t xml:space="preserve">You may use this optional area to provide us with any further information for your response. </w:t>
            </w:r>
          </w:p>
        </w:tc>
      </w:tr>
      <w:tr w:rsidR="00B474DF" w:rsidRPr="00814868" w14:paraId="531249D7" w14:textId="77777777" w:rsidTr="00A05687">
        <w:tc>
          <w:tcPr>
            <w:tcW w:w="9010" w:type="dxa"/>
          </w:tcPr>
          <w:p w14:paraId="462F7171" w14:textId="77777777" w:rsidR="00B474DF" w:rsidRPr="00814868" w:rsidRDefault="00B474DF" w:rsidP="00A05687">
            <w:pPr>
              <w:rPr>
                <w:sz w:val="20"/>
                <w:szCs w:val="20"/>
              </w:rPr>
            </w:pPr>
          </w:p>
          <w:p w14:paraId="251FE148" w14:textId="77777777" w:rsidR="00B474DF" w:rsidRPr="00814868" w:rsidRDefault="00B474DF" w:rsidP="00A05687">
            <w:pPr>
              <w:rPr>
                <w:sz w:val="20"/>
                <w:szCs w:val="20"/>
              </w:rPr>
            </w:pPr>
          </w:p>
        </w:tc>
      </w:tr>
    </w:tbl>
    <w:p w14:paraId="7FA7B044" w14:textId="77777777" w:rsidR="00B474DF" w:rsidRPr="00814868" w:rsidRDefault="00B474DF" w:rsidP="00B474DF">
      <w:pPr>
        <w:rPr>
          <w:sz w:val="20"/>
          <w:szCs w:val="20"/>
        </w:rPr>
      </w:pPr>
    </w:p>
    <w:p w14:paraId="339CF742" w14:textId="77777777" w:rsidR="00B474DF" w:rsidRPr="00814868" w:rsidRDefault="00B474DF" w:rsidP="00B474DF">
      <w:pPr>
        <w:rPr>
          <w:sz w:val="20"/>
          <w:szCs w:val="20"/>
        </w:rPr>
      </w:pPr>
    </w:p>
    <w:p w14:paraId="27C68029" w14:textId="77777777" w:rsidR="00B474DF" w:rsidRPr="00814868" w:rsidRDefault="00B474DF" w:rsidP="00B474DF">
      <w:pPr>
        <w:rPr>
          <w:sz w:val="20"/>
          <w:szCs w:val="20"/>
        </w:rPr>
      </w:pPr>
    </w:p>
    <w:p w14:paraId="052F6EED" w14:textId="77777777" w:rsidR="00B474DF" w:rsidRPr="00814868" w:rsidRDefault="00B474DF" w:rsidP="00B474DF">
      <w:pPr>
        <w:rPr>
          <w:sz w:val="20"/>
          <w:szCs w:val="20"/>
        </w:rPr>
      </w:pPr>
      <w:r w:rsidRPr="00814868">
        <w:rPr>
          <w:sz w:val="20"/>
          <w:szCs w:val="20"/>
        </w:rPr>
        <w:t>16)</w:t>
      </w:r>
    </w:p>
    <w:tbl>
      <w:tblPr>
        <w:tblStyle w:val="TableGrid"/>
        <w:tblW w:w="0" w:type="auto"/>
        <w:tblLook w:val="04A0" w:firstRow="1" w:lastRow="0" w:firstColumn="1" w:lastColumn="0" w:noHBand="0" w:noVBand="1"/>
      </w:tblPr>
      <w:tblGrid>
        <w:gridCol w:w="1478"/>
        <w:gridCol w:w="7010"/>
      </w:tblGrid>
      <w:tr w:rsidR="00B474DF" w:rsidRPr="00814868" w14:paraId="40C62B7F" w14:textId="77777777" w:rsidTr="00A05687">
        <w:tc>
          <w:tcPr>
            <w:tcW w:w="9010" w:type="dxa"/>
            <w:gridSpan w:val="2"/>
          </w:tcPr>
          <w:p w14:paraId="07BF3F43" w14:textId="77777777" w:rsidR="00B474DF" w:rsidRPr="00814868" w:rsidRDefault="00B474DF" w:rsidP="00A05687">
            <w:pPr>
              <w:rPr>
                <w:sz w:val="20"/>
                <w:szCs w:val="20"/>
              </w:rPr>
            </w:pPr>
            <w:r w:rsidRPr="00814868">
              <w:rPr>
                <w:sz w:val="20"/>
                <w:szCs w:val="20"/>
              </w:rPr>
              <w:t xml:space="preserve">From Round 1, panellists were presented with Statement 8 as a definition for the stability footwear subgrouping. </w:t>
            </w:r>
          </w:p>
          <w:p w14:paraId="4EEA938D" w14:textId="77777777" w:rsidR="00B474DF" w:rsidRPr="00814868" w:rsidRDefault="00B474DF" w:rsidP="00A05687">
            <w:pPr>
              <w:rPr>
                <w:sz w:val="20"/>
                <w:szCs w:val="20"/>
              </w:rPr>
            </w:pPr>
          </w:p>
          <w:p w14:paraId="182B7A7E" w14:textId="77777777" w:rsidR="00B474DF" w:rsidRPr="00814868" w:rsidRDefault="00B474DF" w:rsidP="00A05687">
            <w:pPr>
              <w:rPr>
                <w:sz w:val="20"/>
                <w:szCs w:val="20"/>
              </w:rPr>
            </w:pPr>
            <w:r w:rsidRPr="00814868">
              <w:rPr>
                <w:sz w:val="20"/>
                <w:szCs w:val="20"/>
              </w:rPr>
              <w:t>"Stability functional therapeutic footwear is a range of footwear that is designed to limit extreme movements of the lower limb to maintain a controlled displacement of the centre of force during gait."</w:t>
            </w:r>
          </w:p>
          <w:p w14:paraId="5706E753" w14:textId="77777777" w:rsidR="00B474DF" w:rsidRPr="00814868" w:rsidRDefault="00B474DF" w:rsidP="00A05687">
            <w:pPr>
              <w:rPr>
                <w:sz w:val="20"/>
                <w:szCs w:val="20"/>
              </w:rPr>
            </w:pPr>
          </w:p>
          <w:p w14:paraId="3EE533CB" w14:textId="77777777" w:rsidR="00B474DF" w:rsidRPr="00814868" w:rsidRDefault="00B474DF" w:rsidP="00A05687">
            <w:pPr>
              <w:rPr>
                <w:sz w:val="20"/>
                <w:szCs w:val="20"/>
              </w:rPr>
            </w:pPr>
            <w:r w:rsidRPr="00814868">
              <w:rPr>
                <w:sz w:val="20"/>
                <w:szCs w:val="20"/>
              </w:rPr>
              <w:t>The median level of agreement amongst the panellists was "somewhat agree" with the majority of responses between "somewhat disagree" to "agree".</w:t>
            </w:r>
          </w:p>
          <w:p w14:paraId="7A00C803" w14:textId="77777777" w:rsidR="00B474DF" w:rsidRPr="00814868" w:rsidRDefault="00B474DF" w:rsidP="00A05687">
            <w:pPr>
              <w:rPr>
                <w:sz w:val="20"/>
                <w:szCs w:val="20"/>
              </w:rPr>
            </w:pPr>
          </w:p>
          <w:p w14:paraId="0B06100E" w14:textId="77777777" w:rsidR="00B474DF" w:rsidRPr="00814868" w:rsidRDefault="00B474DF" w:rsidP="00A05687">
            <w:pPr>
              <w:rPr>
                <w:sz w:val="20"/>
                <w:szCs w:val="20"/>
              </w:rPr>
            </w:pPr>
            <w:r w:rsidRPr="00814868">
              <w:rPr>
                <w:sz w:val="20"/>
                <w:szCs w:val="20"/>
              </w:rPr>
              <w:t>Feedback from the panellists suggested that the definition attempted to represent the effects of this footwear. Suggestions for improvement of the definition included avoiding ambiguous terms such as extreme movements, and recognising that this footwear would only effectively control forces at the foot and ankle but not the knee. The definition should recognise the potential proprioceptive effect of the footwear and the additional ability to assist standing in children.</w:t>
            </w:r>
          </w:p>
          <w:p w14:paraId="02A2B165" w14:textId="77777777" w:rsidR="00B474DF" w:rsidRPr="00814868" w:rsidRDefault="00B474DF" w:rsidP="00A05687">
            <w:pPr>
              <w:rPr>
                <w:sz w:val="20"/>
                <w:szCs w:val="20"/>
              </w:rPr>
            </w:pPr>
          </w:p>
          <w:p w14:paraId="367C2E08" w14:textId="77777777" w:rsidR="00B474DF" w:rsidRPr="00814868" w:rsidRDefault="00B474DF" w:rsidP="00A05687">
            <w:pPr>
              <w:rPr>
                <w:sz w:val="20"/>
                <w:szCs w:val="20"/>
              </w:rPr>
            </w:pPr>
            <w:r w:rsidRPr="00814868">
              <w:rPr>
                <w:sz w:val="20"/>
                <w:szCs w:val="20"/>
              </w:rPr>
              <w:t>From panellist feedback, the following modified statement has been offered as an alternate definition.</w:t>
            </w:r>
          </w:p>
          <w:p w14:paraId="54FEC78B" w14:textId="77777777" w:rsidR="00B474DF" w:rsidRPr="00814868" w:rsidRDefault="00B474DF" w:rsidP="00A05687">
            <w:pPr>
              <w:rPr>
                <w:sz w:val="20"/>
                <w:szCs w:val="20"/>
              </w:rPr>
            </w:pPr>
          </w:p>
          <w:p w14:paraId="4D39F9C9" w14:textId="77777777" w:rsidR="00B474DF" w:rsidRPr="00814868" w:rsidRDefault="00B474DF" w:rsidP="00A05687">
            <w:pPr>
              <w:rPr>
                <w:sz w:val="20"/>
                <w:szCs w:val="20"/>
              </w:rPr>
            </w:pPr>
            <w:r w:rsidRPr="00814868">
              <w:rPr>
                <w:sz w:val="20"/>
                <w:szCs w:val="20"/>
              </w:rPr>
              <w:t>Statement 8a: "Stability therapeutic footwear is a range of footwear that is designed to assist mobility and standing in children by enhancing proprioception and influencing movements of the foot and ankle."</w:t>
            </w:r>
          </w:p>
          <w:p w14:paraId="44306923" w14:textId="77777777" w:rsidR="00B474DF" w:rsidRPr="00814868" w:rsidRDefault="00B474DF" w:rsidP="00A05687">
            <w:pPr>
              <w:rPr>
                <w:sz w:val="20"/>
                <w:szCs w:val="20"/>
              </w:rPr>
            </w:pPr>
          </w:p>
          <w:p w14:paraId="103E4ABF" w14:textId="77777777" w:rsidR="00B474DF" w:rsidRPr="00814868" w:rsidRDefault="00B474DF" w:rsidP="00A05687">
            <w:pPr>
              <w:rPr>
                <w:sz w:val="20"/>
                <w:szCs w:val="20"/>
              </w:rPr>
            </w:pPr>
            <w:r w:rsidRPr="00814868">
              <w:rPr>
                <w:sz w:val="20"/>
                <w:szCs w:val="20"/>
              </w:rPr>
              <w:t>In the section below, please choose your preferred definition.*</w:t>
            </w:r>
          </w:p>
        </w:tc>
      </w:tr>
      <w:tr w:rsidR="00B474DF" w:rsidRPr="00814868" w14:paraId="453CC292" w14:textId="77777777" w:rsidTr="00A05687">
        <w:tc>
          <w:tcPr>
            <w:tcW w:w="1555" w:type="dxa"/>
          </w:tcPr>
          <w:p w14:paraId="0D7F8420"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6FFC830F" w14:textId="77777777" w:rsidR="00B474DF" w:rsidRPr="00814868" w:rsidRDefault="00B474DF" w:rsidP="00A05687">
            <w:pPr>
              <w:rPr>
                <w:sz w:val="20"/>
                <w:szCs w:val="20"/>
              </w:rPr>
            </w:pPr>
            <w:r w:rsidRPr="00814868">
              <w:rPr>
                <w:sz w:val="20"/>
                <w:szCs w:val="20"/>
              </w:rPr>
              <w:t>Statement 8 (Original statement)</w:t>
            </w:r>
          </w:p>
        </w:tc>
      </w:tr>
      <w:tr w:rsidR="00B474DF" w:rsidRPr="00814868" w14:paraId="72175869" w14:textId="77777777" w:rsidTr="00A05687">
        <w:tc>
          <w:tcPr>
            <w:tcW w:w="1555" w:type="dxa"/>
          </w:tcPr>
          <w:p w14:paraId="47013913"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14F7662C" w14:textId="77777777" w:rsidR="00B474DF" w:rsidRPr="00814868" w:rsidRDefault="00B474DF" w:rsidP="00A05687">
            <w:pPr>
              <w:rPr>
                <w:sz w:val="20"/>
                <w:szCs w:val="20"/>
              </w:rPr>
            </w:pPr>
            <w:r w:rsidRPr="00814868">
              <w:rPr>
                <w:sz w:val="20"/>
                <w:szCs w:val="20"/>
              </w:rPr>
              <w:t>Statement 8a</w:t>
            </w:r>
          </w:p>
        </w:tc>
      </w:tr>
      <w:tr w:rsidR="00B474DF" w:rsidRPr="00814868" w14:paraId="649BC810" w14:textId="77777777" w:rsidTr="00A05687">
        <w:tc>
          <w:tcPr>
            <w:tcW w:w="1555" w:type="dxa"/>
          </w:tcPr>
          <w:p w14:paraId="04A7975B"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2C661E0E" w14:textId="77777777" w:rsidR="00B474DF" w:rsidRPr="00814868" w:rsidRDefault="00B474DF" w:rsidP="00A05687">
            <w:pPr>
              <w:rPr>
                <w:sz w:val="20"/>
                <w:szCs w:val="20"/>
              </w:rPr>
            </w:pPr>
            <w:r w:rsidRPr="00814868">
              <w:rPr>
                <w:sz w:val="20"/>
                <w:szCs w:val="20"/>
              </w:rPr>
              <w:t>Other</w:t>
            </w:r>
          </w:p>
        </w:tc>
      </w:tr>
    </w:tbl>
    <w:p w14:paraId="47570ADE" w14:textId="77777777" w:rsidR="00B474DF" w:rsidRPr="00814868" w:rsidRDefault="00B474DF" w:rsidP="00B474DF">
      <w:pPr>
        <w:rPr>
          <w:sz w:val="20"/>
          <w:szCs w:val="20"/>
        </w:rPr>
      </w:pPr>
    </w:p>
    <w:p w14:paraId="7148C68E" w14:textId="77777777" w:rsidR="00B474DF" w:rsidRPr="00814868" w:rsidRDefault="00B474DF" w:rsidP="00B474DF">
      <w:pPr>
        <w:rPr>
          <w:sz w:val="20"/>
          <w:szCs w:val="20"/>
        </w:rPr>
      </w:pPr>
    </w:p>
    <w:p w14:paraId="0FF6229C" w14:textId="77777777" w:rsidR="00B474DF" w:rsidRPr="00814868" w:rsidRDefault="00B474DF" w:rsidP="00B474DF">
      <w:pPr>
        <w:rPr>
          <w:sz w:val="20"/>
          <w:szCs w:val="20"/>
        </w:rPr>
      </w:pPr>
      <w:r w:rsidRPr="00814868">
        <w:rPr>
          <w:sz w:val="20"/>
          <w:szCs w:val="20"/>
        </w:rPr>
        <w:t>17)</w:t>
      </w:r>
    </w:p>
    <w:tbl>
      <w:tblPr>
        <w:tblStyle w:val="TableGrid"/>
        <w:tblW w:w="0" w:type="auto"/>
        <w:tblLook w:val="04A0" w:firstRow="1" w:lastRow="0" w:firstColumn="1" w:lastColumn="0" w:noHBand="0" w:noVBand="1"/>
      </w:tblPr>
      <w:tblGrid>
        <w:gridCol w:w="8488"/>
      </w:tblGrid>
      <w:tr w:rsidR="00B474DF" w:rsidRPr="00814868" w14:paraId="7129E655" w14:textId="77777777" w:rsidTr="00A05687">
        <w:tc>
          <w:tcPr>
            <w:tcW w:w="9010" w:type="dxa"/>
          </w:tcPr>
          <w:p w14:paraId="709A793C"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4A05BC0F" w14:textId="77777777" w:rsidTr="00A05687">
        <w:tc>
          <w:tcPr>
            <w:tcW w:w="9010" w:type="dxa"/>
          </w:tcPr>
          <w:p w14:paraId="6F764EAD" w14:textId="77777777" w:rsidR="00B474DF" w:rsidRPr="00814868" w:rsidRDefault="00B474DF" w:rsidP="00A05687">
            <w:pPr>
              <w:rPr>
                <w:sz w:val="20"/>
                <w:szCs w:val="20"/>
              </w:rPr>
            </w:pPr>
          </w:p>
          <w:p w14:paraId="28B5302B" w14:textId="77777777" w:rsidR="00B474DF" w:rsidRPr="00814868" w:rsidRDefault="00B474DF" w:rsidP="00A05687">
            <w:pPr>
              <w:rPr>
                <w:sz w:val="20"/>
                <w:szCs w:val="20"/>
              </w:rPr>
            </w:pPr>
          </w:p>
        </w:tc>
      </w:tr>
    </w:tbl>
    <w:p w14:paraId="590C6E81" w14:textId="77777777" w:rsidR="00B474DF" w:rsidRPr="00814868" w:rsidRDefault="00B474DF" w:rsidP="00B474DF">
      <w:pPr>
        <w:rPr>
          <w:sz w:val="20"/>
          <w:szCs w:val="20"/>
        </w:rPr>
      </w:pPr>
    </w:p>
    <w:p w14:paraId="4CF829A6" w14:textId="77777777" w:rsidR="00B474DF" w:rsidRPr="00814868" w:rsidRDefault="00B474DF" w:rsidP="00B474DF">
      <w:pPr>
        <w:rPr>
          <w:sz w:val="20"/>
          <w:szCs w:val="20"/>
        </w:rPr>
      </w:pPr>
    </w:p>
    <w:p w14:paraId="0679D7F3" w14:textId="77777777" w:rsidR="00B474DF" w:rsidRPr="00814868" w:rsidRDefault="00B474DF" w:rsidP="00B474DF">
      <w:pPr>
        <w:rPr>
          <w:sz w:val="20"/>
          <w:szCs w:val="20"/>
        </w:rPr>
      </w:pPr>
    </w:p>
    <w:p w14:paraId="0B5E2713" w14:textId="77777777" w:rsidR="00B474DF" w:rsidRPr="00814868" w:rsidRDefault="00B474DF" w:rsidP="00B474DF">
      <w:pPr>
        <w:rPr>
          <w:sz w:val="20"/>
          <w:szCs w:val="20"/>
        </w:rPr>
      </w:pPr>
      <w:r w:rsidRPr="00814868">
        <w:rPr>
          <w:sz w:val="20"/>
          <w:szCs w:val="20"/>
        </w:rPr>
        <w:t>18)</w:t>
      </w:r>
    </w:p>
    <w:tbl>
      <w:tblPr>
        <w:tblStyle w:val="TableGrid"/>
        <w:tblW w:w="0" w:type="auto"/>
        <w:tblLook w:val="04A0" w:firstRow="1" w:lastRow="0" w:firstColumn="1" w:lastColumn="0" w:noHBand="0" w:noVBand="1"/>
      </w:tblPr>
      <w:tblGrid>
        <w:gridCol w:w="1151"/>
        <w:gridCol w:w="1041"/>
        <w:gridCol w:w="1040"/>
        <w:gridCol w:w="1209"/>
        <w:gridCol w:w="942"/>
        <w:gridCol w:w="1209"/>
        <w:gridCol w:w="802"/>
        <w:gridCol w:w="1002"/>
      </w:tblGrid>
      <w:tr w:rsidR="00B474DF" w:rsidRPr="00814868" w14:paraId="6A5FC284" w14:textId="77777777" w:rsidTr="00A05687">
        <w:tc>
          <w:tcPr>
            <w:tcW w:w="7768" w:type="dxa"/>
            <w:gridSpan w:val="8"/>
          </w:tcPr>
          <w:p w14:paraId="360DB44F" w14:textId="77777777" w:rsidR="00B474DF" w:rsidRPr="00814868" w:rsidRDefault="00B474DF" w:rsidP="00A05687">
            <w:pPr>
              <w:rPr>
                <w:sz w:val="20"/>
                <w:szCs w:val="20"/>
              </w:rPr>
            </w:pPr>
            <w:r w:rsidRPr="00814868">
              <w:rPr>
                <w:noProof/>
                <w:sz w:val="20"/>
                <w:szCs w:val="20"/>
              </w:rPr>
              <w:drawing>
                <wp:inline distT="0" distB="0" distL="0" distR="0" wp14:anchorId="24BB620B" wp14:editId="672A973D">
                  <wp:extent cx="5193323" cy="2024380"/>
                  <wp:effectExtent l="0" t="0" r="1270" b="0"/>
                  <wp:docPr id="829954286" name="Picture 82995428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chat or text message&#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198485" cy="2026392"/>
                          </a:xfrm>
                          <a:prstGeom prst="rect">
                            <a:avLst/>
                          </a:prstGeom>
                          <a:noFill/>
                          <a:ln>
                            <a:noFill/>
                          </a:ln>
                        </pic:spPr>
                      </pic:pic>
                    </a:graphicData>
                  </a:graphic>
                </wp:inline>
              </w:drawing>
            </w:r>
          </w:p>
          <w:p w14:paraId="46CAFB36" w14:textId="77777777" w:rsidR="00B474DF" w:rsidRPr="00814868" w:rsidRDefault="00B474DF" w:rsidP="00A05687">
            <w:pPr>
              <w:rPr>
                <w:sz w:val="20"/>
                <w:szCs w:val="20"/>
              </w:rPr>
            </w:pPr>
            <w:r w:rsidRPr="00814868">
              <w:rPr>
                <w:sz w:val="20"/>
                <w:szCs w:val="20"/>
              </w:rPr>
              <w:t xml:space="preserve">From the feedback of panellists, there was a collective suggestion that a number of the groupings offered in the first round, (lift, rounded bottom, instability) should fall under another Functional Footwear subgrouping termed Adapted Sole. </w:t>
            </w:r>
          </w:p>
          <w:p w14:paraId="74142F84" w14:textId="77777777" w:rsidR="00B474DF" w:rsidRPr="00814868" w:rsidRDefault="00B474DF" w:rsidP="00A05687">
            <w:pPr>
              <w:rPr>
                <w:sz w:val="20"/>
                <w:szCs w:val="20"/>
              </w:rPr>
            </w:pPr>
          </w:p>
          <w:p w14:paraId="456FC02E" w14:textId="77777777" w:rsidR="00B474DF" w:rsidRPr="00814868" w:rsidRDefault="00B474DF" w:rsidP="00A05687">
            <w:pPr>
              <w:rPr>
                <w:sz w:val="20"/>
                <w:szCs w:val="20"/>
              </w:rPr>
            </w:pPr>
            <w:r w:rsidRPr="00814868">
              <w:rPr>
                <w:sz w:val="20"/>
                <w:szCs w:val="20"/>
              </w:rPr>
              <w:t>Panellists suggested this represented footwear either therapeutic or standard retail footwear that had a custom adaption to the sole which would facilitate gait or standing posture in children with mobility impairment.</w:t>
            </w:r>
          </w:p>
          <w:p w14:paraId="6B2C8DD5" w14:textId="77777777" w:rsidR="00B474DF" w:rsidRPr="00814868" w:rsidRDefault="00B474DF" w:rsidP="00A05687">
            <w:pPr>
              <w:rPr>
                <w:sz w:val="20"/>
                <w:szCs w:val="20"/>
              </w:rPr>
            </w:pPr>
          </w:p>
          <w:p w14:paraId="274A1E84" w14:textId="77777777" w:rsidR="00B474DF" w:rsidRPr="00814868" w:rsidRDefault="00B474DF" w:rsidP="00A05687">
            <w:pPr>
              <w:rPr>
                <w:sz w:val="20"/>
                <w:szCs w:val="20"/>
              </w:rPr>
            </w:pPr>
            <w:r w:rsidRPr="00814868">
              <w:rPr>
                <w:sz w:val="20"/>
                <w:szCs w:val="20"/>
              </w:rPr>
              <w:t>Panellist feedback also suggested alternative terms for adapted soles that would fall under this subgrouping, raise instead of lift and rocker sole instead of rounded bottom.</w:t>
            </w:r>
          </w:p>
          <w:p w14:paraId="6181646D" w14:textId="77777777" w:rsidR="00B474DF" w:rsidRPr="00814868" w:rsidRDefault="00B474DF" w:rsidP="00A05687">
            <w:pPr>
              <w:rPr>
                <w:sz w:val="20"/>
                <w:szCs w:val="20"/>
              </w:rPr>
            </w:pPr>
          </w:p>
          <w:p w14:paraId="3BF68576" w14:textId="77777777" w:rsidR="00B474DF" w:rsidRPr="00814868" w:rsidRDefault="00B474DF" w:rsidP="00A05687">
            <w:pPr>
              <w:rPr>
                <w:sz w:val="20"/>
                <w:szCs w:val="20"/>
              </w:rPr>
            </w:pPr>
            <w:r w:rsidRPr="00814868">
              <w:rPr>
                <w:sz w:val="20"/>
                <w:szCs w:val="20"/>
              </w:rPr>
              <w:t>The following term and definition were derived from panellist feedback.</w:t>
            </w:r>
          </w:p>
          <w:p w14:paraId="7B6ACDDD" w14:textId="77777777" w:rsidR="00B474DF" w:rsidRPr="00814868" w:rsidRDefault="00B474DF" w:rsidP="00A05687">
            <w:pPr>
              <w:rPr>
                <w:sz w:val="20"/>
                <w:szCs w:val="20"/>
              </w:rPr>
            </w:pPr>
          </w:p>
          <w:p w14:paraId="4B689ADC" w14:textId="77777777" w:rsidR="00B474DF" w:rsidRPr="00814868" w:rsidRDefault="00B474DF" w:rsidP="00A05687">
            <w:pPr>
              <w:rPr>
                <w:sz w:val="20"/>
                <w:szCs w:val="20"/>
              </w:rPr>
            </w:pPr>
            <w:r w:rsidRPr="00814868">
              <w:rPr>
                <w:sz w:val="20"/>
                <w:szCs w:val="20"/>
              </w:rPr>
              <w:t xml:space="preserve">Term: Adapted Sole   </w:t>
            </w:r>
          </w:p>
          <w:p w14:paraId="0709C244" w14:textId="77777777" w:rsidR="00B474DF" w:rsidRPr="00814868" w:rsidRDefault="00B474DF" w:rsidP="00A05687">
            <w:pPr>
              <w:rPr>
                <w:sz w:val="20"/>
                <w:szCs w:val="20"/>
              </w:rPr>
            </w:pPr>
          </w:p>
          <w:p w14:paraId="1C6E641A" w14:textId="77777777" w:rsidR="00B474DF" w:rsidRPr="00814868" w:rsidRDefault="00B474DF" w:rsidP="00A05687">
            <w:pPr>
              <w:rPr>
                <w:sz w:val="20"/>
                <w:szCs w:val="20"/>
              </w:rPr>
            </w:pPr>
            <w:r w:rsidRPr="00814868">
              <w:rPr>
                <w:sz w:val="20"/>
                <w:szCs w:val="20"/>
              </w:rPr>
              <w:t xml:space="preserve">Definition: "A range of customised sole adaptions to standard retail or children's therapeutic footwear that would assist mobility or standing in children." </w:t>
            </w:r>
          </w:p>
          <w:p w14:paraId="5202F22A" w14:textId="77777777" w:rsidR="00B474DF" w:rsidRPr="00814868" w:rsidRDefault="00B474DF" w:rsidP="00A05687">
            <w:pPr>
              <w:rPr>
                <w:sz w:val="20"/>
                <w:szCs w:val="20"/>
              </w:rPr>
            </w:pPr>
          </w:p>
          <w:p w14:paraId="5611225A" w14:textId="77777777" w:rsidR="00B474DF" w:rsidRPr="00814868" w:rsidRDefault="00B474DF" w:rsidP="00A05687">
            <w:pPr>
              <w:rPr>
                <w:sz w:val="20"/>
                <w:szCs w:val="20"/>
              </w:rPr>
            </w:pPr>
            <w:r w:rsidRPr="00814868">
              <w:rPr>
                <w:sz w:val="20"/>
                <w:szCs w:val="20"/>
              </w:rPr>
              <w:t>In the section below please rank your agreement with the term and definition: *</w:t>
            </w:r>
          </w:p>
        </w:tc>
      </w:tr>
      <w:tr w:rsidR="00112F44" w:rsidRPr="00814868" w14:paraId="067051D4" w14:textId="77777777" w:rsidTr="00A05687">
        <w:tc>
          <w:tcPr>
            <w:tcW w:w="1066" w:type="dxa"/>
            <w:vMerge w:val="restart"/>
          </w:tcPr>
          <w:p w14:paraId="76B62A66" w14:textId="77777777" w:rsidR="00B474DF" w:rsidRPr="00814868" w:rsidRDefault="00B474DF" w:rsidP="00A05687">
            <w:pPr>
              <w:jc w:val="both"/>
              <w:rPr>
                <w:sz w:val="20"/>
                <w:szCs w:val="20"/>
              </w:rPr>
            </w:pPr>
          </w:p>
        </w:tc>
        <w:tc>
          <w:tcPr>
            <w:tcW w:w="963" w:type="dxa"/>
          </w:tcPr>
          <w:p w14:paraId="45859333" w14:textId="77777777" w:rsidR="00B474DF" w:rsidRPr="00814868" w:rsidRDefault="00B474DF" w:rsidP="00A05687">
            <w:pPr>
              <w:jc w:val="both"/>
              <w:rPr>
                <w:sz w:val="20"/>
                <w:szCs w:val="20"/>
              </w:rPr>
            </w:pPr>
            <w:r w:rsidRPr="00814868">
              <w:rPr>
                <w:sz w:val="20"/>
                <w:szCs w:val="20"/>
              </w:rPr>
              <w:t>Strongly Disagree</w:t>
            </w:r>
          </w:p>
        </w:tc>
        <w:tc>
          <w:tcPr>
            <w:tcW w:w="962" w:type="dxa"/>
          </w:tcPr>
          <w:p w14:paraId="306CE704" w14:textId="77777777" w:rsidR="00B474DF" w:rsidRPr="00814868" w:rsidRDefault="00B474DF" w:rsidP="00A05687">
            <w:pPr>
              <w:jc w:val="both"/>
              <w:rPr>
                <w:sz w:val="20"/>
                <w:szCs w:val="20"/>
              </w:rPr>
            </w:pPr>
            <w:r w:rsidRPr="00814868">
              <w:rPr>
                <w:sz w:val="20"/>
                <w:szCs w:val="20"/>
              </w:rPr>
              <w:t>Disagree</w:t>
            </w:r>
          </w:p>
        </w:tc>
        <w:tc>
          <w:tcPr>
            <w:tcW w:w="1106" w:type="dxa"/>
          </w:tcPr>
          <w:p w14:paraId="5CE755F9" w14:textId="77777777" w:rsidR="00B474DF" w:rsidRPr="00814868" w:rsidRDefault="00B474DF" w:rsidP="00A05687">
            <w:pPr>
              <w:jc w:val="both"/>
              <w:rPr>
                <w:sz w:val="20"/>
                <w:szCs w:val="20"/>
              </w:rPr>
            </w:pPr>
            <w:r w:rsidRPr="00814868">
              <w:rPr>
                <w:sz w:val="20"/>
                <w:szCs w:val="20"/>
              </w:rPr>
              <w:t>Somewhat Disagree</w:t>
            </w:r>
          </w:p>
        </w:tc>
        <w:tc>
          <w:tcPr>
            <w:tcW w:w="877" w:type="dxa"/>
          </w:tcPr>
          <w:p w14:paraId="31DA2346" w14:textId="77777777" w:rsidR="00B474DF" w:rsidRPr="00814868" w:rsidRDefault="00B474DF" w:rsidP="00A05687">
            <w:pPr>
              <w:jc w:val="both"/>
              <w:rPr>
                <w:sz w:val="20"/>
                <w:szCs w:val="20"/>
              </w:rPr>
            </w:pPr>
            <w:r w:rsidRPr="00814868">
              <w:rPr>
                <w:sz w:val="20"/>
                <w:szCs w:val="20"/>
              </w:rPr>
              <w:t>Neutral</w:t>
            </w:r>
          </w:p>
        </w:tc>
        <w:tc>
          <w:tcPr>
            <w:tcW w:w="1106" w:type="dxa"/>
          </w:tcPr>
          <w:p w14:paraId="18880AE6" w14:textId="77777777" w:rsidR="00B474DF" w:rsidRPr="00814868" w:rsidRDefault="00B474DF" w:rsidP="00A05687">
            <w:pPr>
              <w:jc w:val="both"/>
              <w:rPr>
                <w:sz w:val="20"/>
                <w:szCs w:val="20"/>
              </w:rPr>
            </w:pPr>
            <w:r w:rsidRPr="00814868">
              <w:rPr>
                <w:sz w:val="20"/>
                <w:szCs w:val="20"/>
              </w:rPr>
              <w:t>Somewhat Agree</w:t>
            </w:r>
          </w:p>
        </w:tc>
        <w:tc>
          <w:tcPr>
            <w:tcW w:w="758" w:type="dxa"/>
          </w:tcPr>
          <w:p w14:paraId="3616E48F" w14:textId="77777777" w:rsidR="00B474DF" w:rsidRPr="00814868" w:rsidRDefault="00B474DF" w:rsidP="00A05687">
            <w:pPr>
              <w:jc w:val="both"/>
              <w:rPr>
                <w:sz w:val="20"/>
                <w:szCs w:val="20"/>
              </w:rPr>
            </w:pPr>
            <w:r w:rsidRPr="00814868">
              <w:rPr>
                <w:sz w:val="20"/>
                <w:szCs w:val="20"/>
              </w:rPr>
              <w:t>Agree</w:t>
            </w:r>
          </w:p>
        </w:tc>
        <w:tc>
          <w:tcPr>
            <w:tcW w:w="930" w:type="dxa"/>
          </w:tcPr>
          <w:p w14:paraId="274B14F9" w14:textId="77777777" w:rsidR="00B474DF" w:rsidRPr="00814868" w:rsidRDefault="00B474DF" w:rsidP="00A05687">
            <w:pPr>
              <w:jc w:val="both"/>
              <w:rPr>
                <w:sz w:val="20"/>
                <w:szCs w:val="20"/>
              </w:rPr>
            </w:pPr>
            <w:r w:rsidRPr="00814868">
              <w:rPr>
                <w:sz w:val="20"/>
                <w:szCs w:val="20"/>
              </w:rPr>
              <w:t>Strongly Agree</w:t>
            </w:r>
          </w:p>
        </w:tc>
      </w:tr>
      <w:tr w:rsidR="00112F44" w:rsidRPr="00814868" w14:paraId="3C81CB34" w14:textId="77777777" w:rsidTr="00A05687">
        <w:tc>
          <w:tcPr>
            <w:tcW w:w="1066" w:type="dxa"/>
            <w:vMerge/>
          </w:tcPr>
          <w:p w14:paraId="1DFFDC6D" w14:textId="77777777" w:rsidR="00B474DF" w:rsidRPr="00814868" w:rsidRDefault="00B474DF" w:rsidP="00A05687">
            <w:pPr>
              <w:jc w:val="center"/>
              <w:rPr>
                <w:sz w:val="20"/>
                <w:szCs w:val="20"/>
              </w:rPr>
            </w:pPr>
          </w:p>
        </w:tc>
        <w:tc>
          <w:tcPr>
            <w:tcW w:w="963" w:type="dxa"/>
          </w:tcPr>
          <w:p w14:paraId="7BB81417" w14:textId="77777777" w:rsidR="00B474DF" w:rsidRPr="00814868" w:rsidRDefault="00B474DF" w:rsidP="00A05687">
            <w:pPr>
              <w:jc w:val="center"/>
              <w:rPr>
                <w:sz w:val="20"/>
                <w:szCs w:val="20"/>
              </w:rPr>
            </w:pPr>
            <w:r w:rsidRPr="00814868">
              <w:rPr>
                <w:sz w:val="20"/>
                <w:szCs w:val="20"/>
              </w:rPr>
              <w:t>1</w:t>
            </w:r>
          </w:p>
        </w:tc>
        <w:tc>
          <w:tcPr>
            <w:tcW w:w="962" w:type="dxa"/>
          </w:tcPr>
          <w:p w14:paraId="5FE7B608" w14:textId="77777777" w:rsidR="00B474DF" w:rsidRPr="00814868" w:rsidRDefault="00B474DF" w:rsidP="00A05687">
            <w:pPr>
              <w:jc w:val="center"/>
              <w:rPr>
                <w:sz w:val="20"/>
                <w:szCs w:val="20"/>
              </w:rPr>
            </w:pPr>
            <w:r w:rsidRPr="00814868">
              <w:rPr>
                <w:sz w:val="20"/>
                <w:szCs w:val="20"/>
              </w:rPr>
              <w:t>2</w:t>
            </w:r>
          </w:p>
        </w:tc>
        <w:tc>
          <w:tcPr>
            <w:tcW w:w="1106" w:type="dxa"/>
          </w:tcPr>
          <w:p w14:paraId="573F3E86" w14:textId="77777777" w:rsidR="00B474DF" w:rsidRPr="00814868" w:rsidRDefault="00B474DF" w:rsidP="00A05687">
            <w:pPr>
              <w:jc w:val="center"/>
              <w:rPr>
                <w:sz w:val="20"/>
                <w:szCs w:val="20"/>
              </w:rPr>
            </w:pPr>
            <w:r w:rsidRPr="00814868">
              <w:rPr>
                <w:sz w:val="20"/>
                <w:szCs w:val="20"/>
              </w:rPr>
              <w:t>3</w:t>
            </w:r>
          </w:p>
        </w:tc>
        <w:tc>
          <w:tcPr>
            <w:tcW w:w="877" w:type="dxa"/>
          </w:tcPr>
          <w:p w14:paraId="304E90EB" w14:textId="77777777" w:rsidR="00B474DF" w:rsidRPr="00814868" w:rsidRDefault="00B474DF" w:rsidP="00A05687">
            <w:pPr>
              <w:jc w:val="center"/>
              <w:rPr>
                <w:sz w:val="20"/>
                <w:szCs w:val="20"/>
              </w:rPr>
            </w:pPr>
            <w:r w:rsidRPr="00814868">
              <w:rPr>
                <w:sz w:val="20"/>
                <w:szCs w:val="20"/>
              </w:rPr>
              <w:t>4</w:t>
            </w:r>
          </w:p>
        </w:tc>
        <w:tc>
          <w:tcPr>
            <w:tcW w:w="1106" w:type="dxa"/>
          </w:tcPr>
          <w:p w14:paraId="511A52F9" w14:textId="77777777" w:rsidR="00B474DF" w:rsidRPr="00814868" w:rsidRDefault="00B474DF" w:rsidP="00A05687">
            <w:pPr>
              <w:jc w:val="center"/>
              <w:rPr>
                <w:sz w:val="20"/>
                <w:szCs w:val="20"/>
              </w:rPr>
            </w:pPr>
            <w:r w:rsidRPr="00814868">
              <w:rPr>
                <w:sz w:val="20"/>
                <w:szCs w:val="20"/>
              </w:rPr>
              <w:t>5</w:t>
            </w:r>
          </w:p>
        </w:tc>
        <w:tc>
          <w:tcPr>
            <w:tcW w:w="758" w:type="dxa"/>
          </w:tcPr>
          <w:p w14:paraId="79EDFEDC" w14:textId="77777777" w:rsidR="00B474DF" w:rsidRPr="00814868" w:rsidRDefault="00B474DF" w:rsidP="00A05687">
            <w:pPr>
              <w:jc w:val="center"/>
              <w:rPr>
                <w:sz w:val="20"/>
                <w:szCs w:val="20"/>
              </w:rPr>
            </w:pPr>
            <w:r w:rsidRPr="00814868">
              <w:rPr>
                <w:sz w:val="20"/>
                <w:szCs w:val="20"/>
              </w:rPr>
              <w:t>6</w:t>
            </w:r>
          </w:p>
        </w:tc>
        <w:tc>
          <w:tcPr>
            <w:tcW w:w="930" w:type="dxa"/>
          </w:tcPr>
          <w:p w14:paraId="3A57270C" w14:textId="77777777" w:rsidR="00B474DF" w:rsidRPr="00814868" w:rsidRDefault="00B474DF" w:rsidP="00A05687">
            <w:pPr>
              <w:jc w:val="center"/>
              <w:rPr>
                <w:sz w:val="20"/>
                <w:szCs w:val="20"/>
              </w:rPr>
            </w:pPr>
            <w:r w:rsidRPr="00814868">
              <w:rPr>
                <w:sz w:val="20"/>
                <w:szCs w:val="20"/>
              </w:rPr>
              <w:t>7</w:t>
            </w:r>
          </w:p>
        </w:tc>
      </w:tr>
      <w:tr w:rsidR="00112F44" w:rsidRPr="00814868" w14:paraId="5778DC8B" w14:textId="77777777" w:rsidTr="00A05687">
        <w:tc>
          <w:tcPr>
            <w:tcW w:w="1066" w:type="dxa"/>
          </w:tcPr>
          <w:p w14:paraId="5A5D6D8B" w14:textId="77777777" w:rsidR="00B474DF" w:rsidRPr="00814868" w:rsidRDefault="00B474DF" w:rsidP="00A05687">
            <w:pPr>
              <w:jc w:val="center"/>
              <w:rPr>
                <w:sz w:val="20"/>
                <w:szCs w:val="20"/>
              </w:rPr>
            </w:pPr>
            <w:r w:rsidRPr="00814868">
              <w:rPr>
                <w:sz w:val="20"/>
                <w:szCs w:val="20"/>
              </w:rPr>
              <w:t>Term Adapted sole</w:t>
            </w:r>
          </w:p>
        </w:tc>
        <w:tc>
          <w:tcPr>
            <w:tcW w:w="963" w:type="dxa"/>
          </w:tcPr>
          <w:p w14:paraId="4D405DA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62" w:type="dxa"/>
          </w:tcPr>
          <w:p w14:paraId="3956196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06" w:type="dxa"/>
          </w:tcPr>
          <w:p w14:paraId="371850D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877" w:type="dxa"/>
          </w:tcPr>
          <w:p w14:paraId="3AE12CB4"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06" w:type="dxa"/>
          </w:tcPr>
          <w:p w14:paraId="6B7CD9D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58" w:type="dxa"/>
          </w:tcPr>
          <w:p w14:paraId="2FBF09BE"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30" w:type="dxa"/>
          </w:tcPr>
          <w:p w14:paraId="4EE58DA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r w:rsidR="00112F44" w:rsidRPr="00814868" w14:paraId="7AE612A4" w14:textId="77777777" w:rsidTr="00A05687">
        <w:tc>
          <w:tcPr>
            <w:tcW w:w="1066" w:type="dxa"/>
          </w:tcPr>
          <w:p w14:paraId="52B1B143" w14:textId="77777777" w:rsidR="00B474DF" w:rsidRPr="00814868" w:rsidRDefault="00B474DF" w:rsidP="00A05687">
            <w:pPr>
              <w:jc w:val="center"/>
              <w:rPr>
                <w:sz w:val="20"/>
                <w:szCs w:val="20"/>
              </w:rPr>
            </w:pPr>
            <w:r w:rsidRPr="00814868">
              <w:rPr>
                <w:sz w:val="20"/>
                <w:szCs w:val="20"/>
              </w:rPr>
              <w:t>Definition of Adapted sole</w:t>
            </w:r>
          </w:p>
        </w:tc>
        <w:tc>
          <w:tcPr>
            <w:tcW w:w="963" w:type="dxa"/>
          </w:tcPr>
          <w:p w14:paraId="05EA3F5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62" w:type="dxa"/>
          </w:tcPr>
          <w:p w14:paraId="068CCAF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06" w:type="dxa"/>
          </w:tcPr>
          <w:p w14:paraId="62524D5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877" w:type="dxa"/>
          </w:tcPr>
          <w:p w14:paraId="0A6D57D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106" w:type="dxa"/>
          </w:tcPr>
          <w:p w14:paraId="1FCEF7F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58" w:type="dxa"/>
          </w:tcPr>
          <w:p w14:paraId="620CA9E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30" w:type="dxa"/>
          </w:tcPr>
          <w:p w14:paraId="1ADF12EF"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67662A24" w14:textId="422D434F" w:rsidR="00B474DF" w:rsidRPr="00814868" w:rsidRDefault="00B474DF" w:rsidP="00B474DF">
      <w:pPr>
        <w:rPr>
          <w:sz w:val="20"/>
          <w:szCs w:val="20"/>
        </w:rPr>
      </w:pPr>
    </w:p>
    <w:p w14:paraId="556B9DFD" w14:textId="77777777" w:rsidR="00B474DF" w:rsidRPr="00814868" w:rsidRDefault="00B474DF" w:rsidP="00B474DF">
      <w:pPr>
        <w:rPr>
          <w:sz w:val="20"/>
          <w:szCs w:val="20"/>
        </w:rPr>
      </w:pPr>
      <w:r w:rsidRPr="00814868">
        <w:rPr>
          <w:sz w:val="20"/>
          <w:szCs w:val="20"/>
        </w:rPr>
        <w:t>19)</w:t>
      </w:r>
    </w:p>
    <w:tbl>
      <w:tblPr>
        <w:tblStyle w:val="TableGrid"/>
        <w:tblW w:w="0" w:type="auto"/>
        <w:tblLook w:val="04A0" w:firstRow="1" w:lastRow="0" w:firstColumn="1" w:lastColumn="0" w:noHBand="0" w:noVBand="1"/>
      </w:tblPr>
      <w:tblGrid>
        <w:gridCol w:w="8488"/>
      </w:tblGrid>
      <w:tr w:rsidR="00B474DF" w:rsidRPr="00814868" w14:paraId="2E77C1F7" w14:textId="77777777" w:rsidTr="00A05687">
        <w:tc>
          <w:tcPr>
            <w:tcW w:w="9010" w:type="dxa"/>
          </w:tcPr>
          <w:p w14:paraId="1C98D6DE"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6A464A43" w14:textId="77777777" w:rsidTr="00A05687">
        <w:tc>
          <w:tcPr>
            <w:tcW w:w="9010" w:type="dxa"/>
          </w:tcPr>
          <w:p w14:paraId="4358E6DD" w14:textId="77777777" w:rsidR="00B474DF" w:rsidRPr="00814868" w:rsidRDefault="00B474DF" w:rsidP="00A05687">
            <w:pPr>
              <w:rPr>
                <w:sz w:val="20"/>
                <w:szCs w:val="20"/>
              </w:rPr>
            </w:pPr>
          </w:p>
          <w:p w14:paraId="449D86B9" w14:textId="77777777" w:rsidR="00B474DF" w:rsidRPr="00814868" w:rsidRDefault="00B474DF" w:rsidP="00A05687">
            <w:pPr>
              <w:rPr>
                <w:sz w:val="20"/>
                <w:szCs w:val="20"/>
              </w:rPr>
            </w:pPr>
          </w:p>
        </w:tc>
      </w:tr>
    </w:tbl>
    <w:p w14:paraId="5E47AD6E" w14:textId="08B45E84" w:rsidR="00B474DF" w:rsidRPr="00814868" w:rsidRDefault="00E004B4"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83" behindDoc="1" locked="0" layoutInCell="1" allowOverlap="0" wp14:anchorId="25FEDFCD" wp14:editId="3DDC85A7">
                <wp:simplePos x="0" y="0"/>
                <wp:positionH relativeFrom="margin">
                  <wp:posOffset>0</wp:posOffset>
                </wp:positionH>
                <wp:positionV relativeFrom="page">
                  <wp:posOffset>1066800</wp:posOffset>
                </wp:positionV>
                <wp:extent cx="5520690" cy="1756410"/>
                <wp:effectExtent l="0" t="0" r="3810" b="0"/>
                <wp:wrapSquare wrapText="bothSides"/>
                <wp:docPr id="1885822994" name="Rectangle 1885822994"/>
                <wp:cNvGraphicFramePr/>
                <a:graphic xmlns:a="http://schemas.openxmlformats.org/drawingml/2006/main">
                  <a:graphicData uri="http://schemas.microsoft.com/office/word/2010/wordprocessingShape">
                    <wps:wsp>
                      <wps:cNvSpPr/>
                      <wps:spPr>
                        <a:xfrm>
                          <a:off x="0" y="0"/>
                          <a:ext cx="5520690" cy="17564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D53218" w14:textId="77777777" w:rsidR="00E004B4" w:rsidRDefault="00E004B4" w:rsidP="00E004B4">
                            <w:pPr>
                              <w:pStyle w:val="Header"/>
                              <w:jc w:val="right"/>
                              <w:rPr>
                                <w:caps/>
                                <w:color w:val="FFFFFF" w:themeColor="background1"/>
                              </w:rPr>
                            </w:pPr>
                            <w:r>
                              <w:rPr>
                                <w:noProof/>
                              </w:rPr>
                              <w:drawing>
                                <wp:inline distT="0" distB="0" distL="0" distR="0" wp14:anchorId="1D01D645" wp14:editId="6A85D713">
                                  <wp:extent cx="977265" cy="1030298"/>
                                  <wp:effectExtent l="0" t="0" r="635" b="0"/>
                                  <wp:docPr id="641352551" name="Picture 6413525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53EFBA74" w14:textId="77777777" w:rsidR="00E004B4" w:rsidRDefault="00E004B4" w:rsidP="00E004B4">
                            <w:pPr>
                              <w:pStyle w:val="Header"/>
                              <w:rPr>
                                <w:caps/>
                                <w:color w:val="FFFFFF" w:themeColor="background1"/>
                              </w:rPr>
                            </w:pPr>
                          </w:p>
                          <w:p w14:paraId="2ED0D82C" w14:textId="77777777" w:rsidR="00E004B4" w:rsidRDefault="00E004B4" w:rsidP="00E004B4">
                            <w:pPr>
                              <w:pStyle w:val="Header"/>
                              <w:rPr>
                                <w:caps/>
                                <w:color w:val="FFFFFF" w:themeColor="background1"/>
                              </w:rPr>
                            </w:pPr>
                            <w:r>
                              <w:rPr>
                                <w:caps/>
                                <w:color w:val="FFFFFF" w:themeColor="background1"/>
                              </w:rPr>
                              <w:t>End Of Section 1 RoUnd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5FEDFCD" id="Rectangle 1885822994" o:spid="_x0000_s1146" style="position:absolute;margin-left:0;margin-top:84pt;width:434.7pt;height:138.3pt;z-index:-251658197;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" o:allowoverlap="f" fillcolor="#4472c4 [3204]" stroked="f" strokeweight="1pt">
                <v:textbox>
                  <w:txbxContent>
                    <w:p w14:paraId="7ED53218" w14:textId="77777777" w:rsidR="00E004B4" w:rsidRDefault="00E004B4" w:rsidP="00E004B4">
                      <w:pPr>
                        <w:pStyle w:val="Header"/>
                        <w:jc w:val="right"/>
                        <w:rPr>
                          <w:caps/>
                          <w:color w:val="FFFFFF" w:themeColor="background1"/>
                        </w:rPr>
                      </w:pPr>
                      <w:r>
                        <w:rPr>
                          <w:noProof/>
                        </w:rPr>
                        <w:drawing>
                          <wp:inline distT="0" distB="0" distL="0" distR="0" wp14:anchorId="1D01D645" wp14:editId="6A85D713">
                            <wp:extent cx="977265" cy="1030298"/>
                            <wp:effectExtent l="0" t="0" r="635" b="0"/>
                            <wp:docPr id="641352551" name="Picture 6413525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53EFBA74" w14:textId="77777777" w:rsidR="00E004B4" w:rsidRDefault="00E004B4" w:rsidP="00E004B4">
                      <w:pPr>
                        <w:pStyle w:val="Header"/>
                        <w:rPr>
                          <w:caps/>
                          <w:color w:val="FFFFFF" w:themeColor="background1"/>
                        </w:rPr>
                      </w:pPr>
                    </w:p>
                    <w:p w14:paraId="2ED0D82C" w14:textId="77777777" w:rsidR="00E004B4" w:rsidRDefault="00E004B4" w:rsidP="00E004B4">
                      <w:pPr>
                        <w:pStyle w:val="Header"/>
                        <w:rPr>
                          <w:caps/>
                          <w:color w:val="FFFFFF" w:themeColor="background1"/>
                        </w:rPr>
                      </w:pPr>
                      <w:r>
                        <w:rPr>
                          <w:caps/>
                          <w:color w:val="FFFFFF" w:themeColor="background1"/>
                        </w:rPr>
                        <w:t>End Of Section 1 RoUnd 2</w:t>
                      </w:r>
                    </w:p>
                  </w:txbxContent>
                </v:textbox>
                <w10:wrap type="square" anchorx="margin" anchory="page"/>
              </v:rect>
            </w:pict>
          </mc:Fallback>
        </mc:AlternateContent>
      </w:r>
    </w:p>
    <w:tbl>
      <w:tblPr>
        <w:tblStyle w:val="TableGrid"/>
        <w:tblW w:w="0" w:type="auto"/>
        <w:tblLook w:val="04A0" w:firstRow="1" w:lastRow="0" w:firstColumn="1" w:lastColumn="0" w:noHBand="0" w:noVBand="1"/>
      </w:tblPr>
      <w:tblGrid>
        <w:gridCol w:w="8488"/>
      </w:tblGrid>
      <w:tr w:rsidR="00B474DF" w:rsidRPr="00814868" w14:paraId="2BFE2084" w14:textId="77777777" w:rsidTr="00A05687">
        <w:tc>
          <w:tcPr>
            <w:tcW w:w="9010" w:type="dxa"/>
          </w:tcPr>
          <w:p w14:paraId="1EA2B7E2" w14:textId="77777777" w:rsidR="00B474DF" w:rsidRPr="00814868" w:rsidRDefault="00B474DF" w:rsidP="00A05687">
            <w:pPr>
              <w:rPr>
                <w:sz w:val="20"/>
                <w:szCs w:val="20"/>
              </w:rPr>
            </w:pPr>
            <w:r w:rsidRPr="00814868">
              <w:rPr>
                <w:sz w:val="20"/>
                <w:szCs w:val="20"/>
              </w:rPr>
              <w:t xml:space="preserve">Thank you for taking the time to complete section 1. Your time and participation in this survey are greatly appreciated. </w:t>
            </w:r>
          </w:p>
          <w:p w14:paraId="6375229B" w14:textId="77777777" w:rsidR="00B474DF" w:rsidRPr="00814868" w:rsidRDefault="00B474DF" w:rsidP="00A05687">
            <w:pPr>
              <w:rPr>
                <w:sz w:val="20"/>
                <w:szCs w:val="20"/>
              </w:rPr>
            </w:pPr>
          </w:p>
          <w:p w14:paraId="1FBD756B" w14:textId="77777777" w:rsidR="00B474DF" w:rsidRPr="00814868" w:rsidRDefault="00B474DF" w:rsidP="00A05687">
            <w:pPr>
              <w:rPr>
                <w:sz w:val="20"/>
                <w:szCs w:val="20"/>
              </w:rPr>
            </w:pPr>
            <w:r w:rsidRPr="00814868">
              <w:rPr>
                <w:sz w:val="20"/>
                <w:szCs w:val="20"/>
              </w:rPr>
              <w:t>Please remember to submit your answers before closing this form.</w:t>
            </w:r>
          </w:p>
          <w:p w14:paraId="424E4CEF" w14:textId="77777777" w:rsidR="00B474DF" w:rsidRPr="00814868" w:rsidRDefault="00B474DF" w:rsidP="00A05687">
            <w:pPr>
              <w:rPr>
                <w:sz w:val="20"/>
                <w:szCs w:val="20"/>
              </w:rPr>
            </w:pPr>
          </w:p>
          <w:p w14:paraId="50EA361A" w14:textId="77777777" w:rsidR="00B474DF" w:rsidRPr="00814868" w:rsidRDefault="00B474DF" w:rsidP="00A05687">
            <w:pPr>
              <w:rPr>
                <w:sz w:val="20"/>
                <w:szCs w:val="20"/>
              </w:rPr>
            </w:pPr>
            <w:r w:rsidRPr="00814868">
              <w:rPr>
                <w:sz w:val="20"/>
                <w:szCs w:val="20"/>
              </w:rPr>
              <w:t>You can find the link for next section of Round 2 attached to the Delphi survey email.</w:t>
            </w:r>
          </w:p>
          <w:p w14:paraId="442A7603" w14:textId="77777777" w:rsidR="00B474DF" w:rsidRPr="00814868" w:rsidRDefault="00B474DF" w:rsidP="00A05687">
            <w:pPr>
              <w:rPr>
                <w:sz w:val="20"/>
                <w:szCs w:val="20"/>
              </w:rPr>
            </w:pPr>
          </w:p>
        </w:tc>
      </w:tr>
    </w:tbl>
    <w:p w14:paraId="4F32301C" w14:textId="779F420A" w:rsidR="00B474DF" w:rsidRPr="00814868" w:rsidRDefault="00B474DF" w:rsidP="00B474DF">
      <w:pPr>
        <w:rPr>
          <w:sz w:val="20"/>
          <w:szCs w:val="20"/>
        </w:rPr>
      </w:pPr>
    </w:p>
    <w:p w14:paraId="657B667E" w14:textId="77777777" w:rsidR="00E004B4" w:rsidRDefault="00B474DF" w:rsidP="00B474DF">
      <w:pPr>
        <w:rPr>
          <w:sz w:val="20"/>
          <w:szCs w:val="20"/>
        </w:rPr>
      </w:pP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p>
    <w:p w14:paraId="0FE5E375" w14:textId="77777777" w:rsidR="00E004B4" w:rsidRDefault="00E004B4" w:rsidP="00B474DF">
      <w:pPr>
        <w:rPr>
          <w:sz w:val="20"/>
          <w:szCs w:val="20"/>
        </w:rPr>
      </w:pPr>
    </w:p>
    <w:p w14:paraId="04116CD5" w14:textId="77777777" w:rsidR="00E004B4" w:rsidRDefault="00E004B4" w:rsidP="00B474DF">
      <w:pPr>
        <w:rPr>
          <w:sz w:val="20"/>
          <w:szCs w:val="20"/>
        </w:rPr>
      </w:pPr>
    </w:p>
    <w:p w14:paraId="3C3E00DB" w14:textId="77777777" w:rsidR="00E004B4" w:rsidRDefault="00E004B4" w:rsidP="00B474DF">
      <w:pPr>
        <w:rPr>
          <w:sz w:val="20"/>
          <w:szCs w:val="20"/>
        </w:rPr>
      </w:pPr>
    </w:p>
    <w:p w14:paraId="6680B5CF" w14:textId="2B88DAC8" w:rsidR="00E004B4" w:rsidRDefault="00B474DF" w:rsidP="00B474DF">
      <w:pPr>
        <w:rPr>
          <w:sz w:val="20"/>
          <w:szCs w:val="20"/>
        </w:rPr>
      </w:pP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p>
    <w:p w14:paraId="09EF83FD" w14:textId="77777777" w:rsidR="00E004B4" w:rsidRDefault="00E004B4" w:rsidP="00B474DF">
      <w:pPr>
        <w:rPr>
          <w:sz w:val="20"/>
          <w:szCs w:val="20"/>
        </w:rPr>
      </w:pPr>
    </w:p>
    <w:p w14:paraId="5D24508D" w14:textId="77777777" w:rsidR="00E004B4" w:rsidRDefault="00E004B4" w:rsidP="00B474DF">
      <w:pPr>
        <w:rPr>
          <w:sz w:val="20"/>
          <w:szCs w:val="20"/>
        </w:rPr>
      </w:pPr>
    </w:p>
    <w:p w14:paraId="22A3B1D5" w14:textId="77777777" w:rsidR="00E004B4" w:rsidRDefault="00E004B4" w:rsidP="00B474DF">
      <w:pPr>
        <w:rPr>
          <w:sz w:val="20"/>
          <w:szCs w:val="20"/>
        </w:rPr>
      </w:pPr>
    </w:p>
    <w:p w14:paraId="35BC3A37" w14:textId="77777777" w:rsidR="00E004B4" w:rsidRDefault="00E004B4" w:rsidP="00B474DF">
      <w:pPr>
        <w:rPr>
          <w:sz w:val="20"/>
          <w:szCs w:val="20"/>
        </w:rPr>
      </w:pPr>
    </w:p>
    <w:p w14:paraId="7CFE5B72" w14:textId="77777777" w:rsidR="00E004B4" w:rsidRDefault="00E004B4" w:rsidP="00B474DF">
      <w:pPr>
        <w:rPr>
          <w:sz w:val="20"/>
          <w:szCs w:val="20"/>
        </w:rPr>
      </w:pPr>
    </w:p>
    <w:p w14:paraId="3DBE5707" w14:textId="77777777" w:rsidR="00E004B4" w:rsidRDefault="00E004B4" w:rsidP="00B474DF">
      <w:pPr>
        <w:rPr>
          <w:sz w:val="20"/>
          <w:szCs w:val="20"/>
        </w:rPr>
      </w:pPr>
    </w:p>
    <w:p w14:paraId="03687611" w14:textId="565C6E1D" w:rsidR="00B474DF" w:rsidRPr="00814868" w:rsidRDefault="00B474DF" w:rsidP="00B474DF">
      <w:pPr>
        <w:rPr>
          <w:sz w:val="20"/>
          <w:szCs w:val="20"/>
        </w:rPr>
      </w:pP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r w:rsidRPr="00814868">
        <w:rPr>
          <w:sz w:val="20"/>
          <w:szCs w:val="20"/>
        </w:rPr>
        <w:tab/>
      </w:r>
    </w:p>
    <w:p w14:paraId="31C22AFA" w14:textId="245E19A8" w:rsidR="00B474DF" w:rsidRPr="00814868" w:rsidRDefault="00B474DF" w:rsidP="00B474DF">
      <w:pPr>
        <w:rPr>
          <w:b/>
          <w:bCs/>
          <w:sz w:val="20"/>
          <w:szCs w:val="20"/>
        </w:rPr>
      </w:pPr>
    </w:p>
    <w:p w14:paraId="6872132B" w14:textId="77777777" w:rsidR="00E004B4" w:rsidRDefault="00E004B4" w:rsidP="00B474DF">
      <w:pPr>
        <w:rPr>
          <w:b/>
          <w:bCs/>
          <w:sz w:val="20"/>
          <w:szCs w:val="20"/>
        </w:rPr>
      </w:pPr>
    </w:p>
    <w:p w14:paraId="354DA55E" w14:textId="77777777" w:rsidR="00E004B4" w:rsidRDefault="00E004B4" w:rsidP="00B474DF">
      <w:pPr>
        <w:rPr>
          <w:b/>
          <w:bCs/>
          <w:sz w:val="20"/>
          <w:szCs w:val="20"/>
        </w:rPr>
      </w:pPr>
    </w:p>
    <w:p w14:paraId="397CAFC2" w14:textId="77777777" w:rsidR="00E004B4" w:rsidRDefault="00E004B4" w:rsidP="00B474DF">
      <w:pPr>
        <w:rPr>
          <w:b/>
          <w:bCs/>
          <w:sz w:val="20"/>
          <w:szCs w:val="20"/>
        </w:rPr>
      </w:pPr>
    </w:p>
    <w:p w14:paraId="720428A6" w14:textId="77777777" w:rsidR="00E004B4" w:rsidRDefault="00E004B4" w:rsidP="00B474DF">
      <w:pPr>
        <w:rPr>
          <w:b/>
          <w:bCs/>
          <w:sz w:val="20"/>
          <w:szCs w:val="20"/>
        </w:rPr>
      </w:pPr>
    </w:p>
    <w:p w14:paraId="565CD742" w14:textId="77777777" w:rsidR="00E004B4" w:rsidRDefault="00E004B4" w:rsidP="00B474DF">
      <w:pPr>
        <w:rPr>
          <w:b/>
          <w:bCs/>
          <w:sz w:val="20"/>
          <w:szCs w:val="20"/>
        </w:rPr>
      </w:pPr>
    </w:p>
    <w:p w14:paraId="1880B48B" w14:textId="77777777" w:rsidR="00E004B4" w:rsidRDefault="00E004B4" w:rsidP="00B474DF">
      <w:pPr>
        <w:rPr>
          <w:b/>
          <w:bCs/>
          <w:sz w:val="20"/>
          <w:szCs w:val="20"/>
        </w:rPr>
      </w:pPr>
    </w:p>
    <w:p w14:paraId="01805CEC" w14:textId="77777777" w:rsidR="00E004B4" w:rsidRDefault="00E004B4" w:rsidP="00B474DF">
      <w:pPr>
        <w:rPr>
          <w:b/>
          <w:bCs/>
          <w:sz w:val="20"/>
          <w:szCs w:val="20"/>
        </w:rPr>
      </w:pPr>
    </w:p>
    <w:p w14:paraId="3341183E" w14:textId="77777777" w:rsidR="00E004B4" w:rsidRDefault="00E004B4" w:rsidP="00B474DF">
      <w:pPr>
        <w:rPr>
          <w:b/>
          <w:bCs/>
          <w:sz w:val="20"/>
          <w:szCs w:val="20"/>
        </w:rPr>
      </w:pPr>
    </w:p>
    <w:p w14:paraId="6BE3B079" w14:textId="77777777" w:rsidR="00E004B4" w:rsidRDefault="00E004B4" w:rsidP="00B474DF">
      <w:pPr>
        <w:rPr>
          <w:b/>
          <w:bCs/>
          <w:sz w:val="20"/>
          <w:szCs w:val="20"/>
        </w:rPr>
      </w:pPr>
    </w:p>
    <w:p w14:paraId="325D29A4" w14:textId="77777777" w:rsidR="00E004B4" w:rsidRDefault="00E004B4" w:rsidP="00B474DF">
      <w:pPr>
        <w:rPr>
          <w:b/>
          <w:bCs/>
          <w:sz w:val="20"/>
          <w:szCs w:val="20"/>
        </w:rPr>
      </w:pPr>
    </w:p>
    <w:p w14:paraId="6DF1D430" w14:textId="77777777" w:rsidR="00E004B4" w:rsidRDefault="00E004B4" w:rsidP="00B474DF">
      <w:pPr>
        <w:rPr>
          <w:b/>
          <w:bCs/>
          <w:sz w:val="20"/>
          <w:szCs w:val="20"/>
        </w:rPr>
      </w:pPr>
    </w:p>
    <w:p w14:paraId="79108727" w14:textId="77777777" w:rsidR="00E004B4" w:rsidRDefault="00E004B4" w:rsidP="00B474DF">
      <w:pPr>
        <w:rPr>
          <w:b/>
          <w:bCs/>
          <w:sz w:val="20"/>
          <w:szCs w:val="20"/>
        </w:rPr>
      </w:pPr>
    </w:p>
    <w:p w14:paraId="362D1655" w14:textId="77777777" w:rsidR="00E004B4" w:rsidRDefault="00E004B4" w:rsidP="00B474DF">
      <w:pPr>
        <w:rPr>
          <w:b/>
          <w:bCs/>
          <w:sz w:val="20"/>
          <w:szCs w:val="20"/>
        </w:rPr>
      </w:pPr>
    </w:p>
    <w:p w14:paraId="789EF394" w14:textId="77777777" w:rsidR="00E004B4" w:rsidRDefault="00E004B4" w:rsidP="00B474DF">
      <w:pPr>
        <w:rPr>
          <w:b/>
          <w:bCs/>
          <w:sz w:val="20"/>
          <w:szCs w:val="20"/>
        </w:rPr>
      </w:pPr>
    </w:p>
    <w:p w14:paraId="097C6F9F" w14:textId="77777777" w:rsidR="00E004B4" w:rsidRDefault="00E004B4" w:rsidP="00B474DF">
      <w:pPr>
        <w:rPr>
          <w:b/>
          <w:bCs/>
          <w:sz w:val="20"/>
          <w:szCs w:val="20"/>
        </w:rPr>
      </w:pPr>
    </w:p>
    <w:p w14:paraId="06A0759A" w14:textId="77777777" w:rsidR="00E004B4" w:rsidRDefault="00E004B4" w:rsidP="00B474DF">
      <w:pPr>
        <w:rPr>
          <w:b/>
          <w:bCs/>
          <w:sz w:val="20"/>
          <w:szCs w:val="20"/>
        </w:rPr>
      </w:pPr>
    </w:p>
    <w:p w14:paraId="3B1A5362" w14:textId="77777777" w:rsidR="00E004B4" w:rsidRDefault="00E004B4" w:rsidP="00B474DF">
      <w:pPr>
        <w:rPr>
          <w:b/>
          <w:bCs/>
          <w:sz w:val="20"/>
          <w:szCs w:val="20"/>
        </w:rPr>
      </w:pPr>
    </w:p>
    <w:p w14:paraId="4C9DA549" w14:textId="77777777" w:rsidR="00E004B4" w:rsidRDefault="00E004B4" w:rsidP="00B474DF">
      <w:pPr>
        <w:rPr>
          <w:b/>
          <w:bCs/>
          <w:sz w:val="20"/>
          <w:szCs w:val="20"/>
        </w:rPr>
      </w:pPr>
    </w:p>
    <w:p w14:paraId="20BA0571" w14:textId="77777777" w:rsidR="00E004B4" w:rsidRDefault="00E004B4" w:rsidP="00B474DF">
      <w:pPr>
        <w:rPr>
          <w:b/>
          <w:bCs/>
          <w:sz w:val="20"/>
          <w:szCs w:val="20"/>
        </w:rPr>
      </w:pPr>
    </w:p>
    <w:p w14:paraId="1E620BB3" w14:textId="77777777" w:rsidR="00E004B4" w:rsidRDefault="00E004B4" w:rsidP="00B474DF">
      <w:pPr>
        <w:rPr>
          <w:b/>
          <w:bCs/>
          <w:sz w:val="20"/>
          <w:szCs w:val="20"/>
        </w:rPr>
      </w:pPr>
    </w:p>
    <w:p w14:paraId="0472A60C" w14:textId="77777777" w:rsidR="00E004B4" w:rsidRPr="00814868" w:rsidRDefault="00E004B4" w:rsidP="00B474DF">
      <w:pPr>
        <w:rPr>
          <w:b/>
          <w:bCs/>
          <w:sz w:val="20"/>
          <w:szCs w:val="20"/>
        </w:rPr>
      </w:pPr>
    </w:p>
    <w:p w14:paraId="1A47B298" w14:textId="26090EDD" w:rsidR="00E004B4" w:rsidRDefault="00E004B4"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84" behindDoc="1" locked="0" layoutInCell="1" allowOverlap="0" wp14:anchorId="0EFAA4FC" wp14:editId="40980C72">
                <wp:simplePos x="0" y="0"/>
                <wp:positionH relativeFrom="margin">
                  <wp:posOffset>0</wp:posOffset>
                </wp:positionH>
                <wp:positionV relativeFrom="page">
                  <wp:posOffset>1066800</wp:posOffset>
                </wp:positionV>
                <wp:extent cx="5460365" cy="1803400"/>
                <wp:effectExtent l="0" t="0" r="635" b="0"/>
                <wp:wrapSquare wrapText="bothSides"/>
                <wp:docPr id="1042479438" name="Rectangle 1042479438"/>
                <wp:cNvGraphicFramePr/>
                <a:graphic xmlns:a="http://schemas.openxmlformats.org/drawingml/2006/main">
                  <a:graphicData uri="http://schemas.microsoft.com/office/word/2010/wordprocessingShape">
                    <wps:wsp>
                      <wps:cNvSpPr/>
                      <wps:spPr>
                        <a:xfrm>
                          <a:off x="0" y="0"/>
                          <a:ext cx="5460365" cy="18034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CE3271" w14:textId="77777777" w:rsidR="00E004B4" w:rsidRDefault="00E004B4" w:rsidP="00E004B4">
                            <w:pPr>
                              <w:pStyle w:val="Header"/>
                              <w:jc w:val="right"/>
                              <w:rPr>
                                <w:caps/>
                                <w:color w:val="FFFFFF" w:themeColor="background1"/>
                              </w:rPr>
                            </w:pPr>
                            <w:r>
                              <w:rPr>
                                <w:noProof/>
                              </w:rPr>
                              <w:drawing>
                                <wp:inline distT="0" distB="0" distL="0" distR="0" wp14:anchorId="32593DBE" wp14:editId="24A26F20">
                                  <wp:extent cx="977265" cy="1030298"/>
                                  <wp:effectExtent l="0" t="0" r="635" b="0"/>
                                  <wp:docPr id="1151119078" name="Picture 11511190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4071E866" w14:textId="77777777" w:rsidR="00E004B4" w:rsidRDefault="00E004B4" w:rsidP="00E004B4">
                            <w:pPr>
                              <w:pStyle w:val="Header"/>
                              <w:rPr>
                                <w:caps/>
                                <w:color w:val="FFFFFF" w:themeColor="background1"/>
                              </w:rPr>
                            </w:pPr>
                          </w:p>
                          <w:p w14:paraId="6CED789A" w14:textId="77777777" w:rsidR="00E004B4" w:rsidRPr="00955229" w:rsidRDefault="00E004B4" w:rsidP="00E004B4">
                            <w:pPr>
                              <w:pStyle w:val="Header"/>
                              <w:rPr>
                                <w:caps/>
                                <w:color w:val="FFFFFF" w:themeColor="background1"/>
                                <w:sz w:val="32"/>
                                <w:szCs w:val="32"/>
                              </w:rPr>
                            </w:pPr>
                            <w:r>
                              <w:rPr>
                                <w:caps/>
                                <w:color w:val="FFFFFF" w:themeColor="background1"/>
                                <w:sz w:val="32"/>
                                <w:szCs w:val="32"/>
                              </w:rPr>
                              <w:t xml:space="preserve">Round 3 (s1) </w:t>
                            </w:r>
                            <w:r w:rsidRPr="00955229">
                              <w:rPr>
                                <w:caps/>
                                <w:color w:val="FFFFFF" w:themeColor="background1"/>
                                <w:sz w:val="32"/>
                                <w:szCs w:val="32"/>
                              </w:rPr>
                              <w:t>What are children's clinical footwear interventions and how to prescribe them?</w:t>
                            </w:r>
                          </w:p>
                          <w:p w14:paraId="6D38AD32" w14:textId="77777777" w:rsidR="00E004B4" w:rsidRDefault="00E004B4" w:rsidP="00E004B4">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EFAA4FC" id="Rectangle 1042479438" o:spid="_x0000_s1147" style="position:absolute;margin-left:0;margin-top:84pt;width:429.95pt;height:142pt;z-index:-251658196;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" o:allowoverlap="f" fillcolor="#4472c4 [3204]" stroked="f" strokeweight="1pt">
                <v:textbox>
                  <w:txbxContent>
                    <w:p w14:paraId="4BCE3271" w14:textId="77777777" w:rsidR="00E004B4" w:rsidRDefault="00E004B4" w:rsidP="00E004B4">
                      <w:pPr>
                        <w:pStyle w:val="Header"/>
                        <w:jc w:val="right"/>
                        <w:rPr>
                          <w:caps/>
                          <w:color w:val="FFFFFF" w:themeColor="background1"/>
                        </w:rPr>
                      </w:pPr>
                      <w:r>
                        <w:rPr>
                          <w:noProof/>
                        </w:rPr>
                        <w:drawing>
                          <wp:inline distT="0" distB="0" distL="0" distR="0" wp14:anchorId="32593DBE" wp14:editId="24A26F20">
                            <wp:extent cx="977265" cy="1030298"/>
                            <wp:effectExtent l="0" t="0" r="635" b="0"/>
                            <wp:docPr id="1151119078" name="Picture 11511190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4071E866" w14:textId="77777777" w:rsidR="00E004B4" w:rsidRDefault="00E004B4" w:rsidP="00E004B4">
                      <w:pPr>
                        <w:pStyle w:val="Header"/>
                        <w:rPr>
                          <w:caps/>
                          <w:color w:val="FFFFFF" w:themeColor="background1"/>
                        </w:rPr>
                      </w:pPr>
                    </w:p>
                    <w:p w14:paraId="6CED789A" w14:textId="77777777" w:rsidR="00E004B4" w:rsidRPr="00955229" w:rsidRDefault="00E004B4" w:rsidP="00E004B4">
                      <w:pPr>
                        <w:pStyle w:val="Header"/>
                        <w:rPr>
                          <w:caps/>
                          <w:color w:val="FFFFFF" w:themeColor="background1"/>
                          <w:sz w:val="32"/>
                          <w:szCs w:val="32"/>
                        </w:rPr>
                      </w:pPr>
                      <w:r>
                        <w:rPr>
                          <w:caps/>
                          <w:color w:val="FFFFFF" w:themeColor="background1"/>
                          <w:sz w:val="32"/>
                          <w:szCs w:val="32"/>
                        </w:rPr>
                        <w:t xml:space="preserve">Round 3 (s1) </w:t>
                      </w:r>
                      <w:r w:rsidRPr="00955229">
                        <w:rPr>
                          <w:caps/>
                          <w:color w:val="FFFFFF" w:themeColor="background1"/>
                          <w:sz w:val="32"/>
                          <w:szCs w:val="32"/>
                        </w:rPr>
                        <w:t>What are children's clinical footwear interventions and how to prescribe them?</w:t>
                      </w:r>
                    </w:p>
                    <w:p w14:paraId="6D38AD32" w14:textId="77777777" w:rsidR="00E004B4" w:rsidRDefault="00E004B4" w:rsidP="00E004B4">
                      <w:pPr>
                        <w:pStyle w:val="Header"/>
                        <w:rPr>
                          <w:caps/>
                          <w:color w:val="FFFFFF" w:themeColor="background1"/>
                        </w:rPr>
                      </w:pPr>
                    </w:p>
                  </w:txbxContent>
                </v:textbox>
                <w10:wrap type="square" anchorx="margin" anchory="page"/>
              </v:rect>
            </w:pict>
          </mc:Fallback>
        </mc:AlternateContent>
      </w:r>
    </w:p>
    <w:p w14:paraId="1DCC9072" w14:textId="77777777" w:rsidR="00B474DF" w:rsidRPr="00814868" w:rsidRDefault="00B474DF" w:rsidP="00B474DF">
      <w:pPr>
        <w:rPr>
          <w:sz w:val="20"/>
          <w:szCs w:val="20"/>
        </w:rPr>
      </w:pPr>
    </w:p>
    <w:p w14:paraId="30B47DC1" w14:textId="77777777" w:rsidR="00B474DF" w:rsidRPr="00814868" w:rsidRDefault="00B474DF" w:rsidP="00B474DF">
      <w:pPr>
        <w:rPr>
          <w:sz w:val="20"/>
          <w:szCs w:val="20"/>
        </w:rPr>
      </w:pPr>
      <w:r w:rsidRPr="00814868">
        <w:rPr>
          <w:sz w:val="20"/>
          <w:szCs w:val="20"/>
        </w:rPr>
        <w:t>* Required Filed</w:t>
      </w:r>
    </w:p>
    <w:p w14:paraId="1749260A"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30FE919D" w14:textId="77777777" w:rsidTr="00A05687">
        <w:tc>
          <w:tcPr>
            <w:tcW w:w="9010" w:type="dxa"/>
          </w:tcPr>
          <w:p w14:paraId="6C451334" w14:textId="77777777" w:rsidR="00B474DF" w:rsidRPr="00814868" w:rsidRDefault="00B474DF" w:rsidP="00A05687">
            <w:pPr>
              <w:rPr>
                <w:sz w:val="20"/>
                <w:szCs w:val="20"/>
              </w:rPr>
            </w:pPr>
            <w:r w:rsidRPr="00814868">
              <w:rPr>
                <w:sz w:val="20"/>
                <w:szCs w:val="20"/>
              </w:rPr>
              <w:t>Name *</w:t>
            </w:r>
          </w:p>
        </w:tc>
      </w:tr>
      <w:tr w:rsidR="00B474DF" w:rsidRPr="00814868" w14:paraId="72F73A0C" w14:textId="77777777" w:rsidTr="00A05687">
        <w:tc>
          <w:tcPr>
            <w:tcW w:w="9010" w:type="dxa"/>
          </w:tcPr>
          <w:p w14:paraId="3124FC7E" w14:textId="77777777" w:rsidR="00B474DF" w:rsidRPr="00814868" w:rsidRDefault="00B474DF" w:rsidP="00A05687">
            <w:pPr>
              <w:rPr>
                <w:sz w:val="20"/>
                <w:szCs w:val="20"/>
              </w:rPr>
            </w:pPr>
          </w:p>
        </w:tc>
      </w:tr>
    </w:tbl>
    <w:p w14:paraId="117ADB1E"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1473"/>
        <w:gridCol w:w="7015"/>
      </w:tblGrid>
      <w:tr w:rsidR="00B474DF" w:rsidRPr="00814868" w14:paraId="526974D6" w14:textId="77777777" w:rsidTr="00A05687">
        <w:tc>
          <w:tcPr>
            <w:tcW w:w="9010" w:type="dxa"/>
            <w:gridSpan w:val="2"/>
          </w:tcPr>
          <w:p w14:paraId="3134D202" w14:textId="77777777" w:rsidR="00B474DF" w:rsidRPr="00814868" w:rsidRDefault="00B474DF" w:rsidP="00A05687">
            <w:pPr>
              <w:rPr>
                <w:sz w:val="20"/>
                <w:szCs w:val="20"/>
              </w:rPr>
            </w:pPr>
            <w:r w:rsidRPr="00814868">
              <w:rPr>
                <w:sz w:val="20"/>
                <w:szCs w:val="20"/>
              </w:rPr>
              <w:t>To recognise the valued work you have provided on this project the research team would like to acknowledge you as a panel member on any report or publication generated from the completed work. Please indicate your consent to your name and profession being released as an expert panel member below.. *</w:t>
            </w:r>
          </w:p>
        </w:tc>
      </w:tr>
      <w:tr w:rsidR="00B474DF" w:rsidRPr="00814868" w14:paraId="21AE91FE" w14:textId="77777777" w:rsidTr="00A05687">
        <w:tc>
          <w:tcPr>
            <w:tcW w:w="1555" w:type="dxa"/>
          </w:tcPr>
          <w:p w14:paraId="32B414FA"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41958F7D" w14:textId="77777777" w:rsidR="00B474DF" w:rsidRPr="00814868" w:rsidRDefault="00B474DF" w:rsidP="00A05687">
            <w:pPr>
              <w:rPr>
                <w:sz w:val="20"/>
                <w:szCs w:val="20"/>
              </w:rPr>
            </w:pPr>
            <w:r w:rsidRPr="00814868">
              <w:rPr>
                <w:sz w:val="20"/>
                <w:szCs w:val="20"/>
              </w:rPr>
              <w:t xml:space="preserve">I consent to my name and profession being included in the acknowledgment section of any publication generated from the completed work  </w:t>
            </w:r>
          </w:p>
        </w:tc>
      </w:tr>
      <w:tr w:rsidR="00B474DF" w:rsidRPr="00814868" w14:paraId="52889F35" w14:textId="77777777" w:rsidTr="00A05687">
        <w:tc>
          <w:tcPr>
            <w:tcW w:w="1555" w:type="dxa"/>
          </w:tcPr>
          <w:p w14:paraId="4123801C"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55" w:type="dxa"/>
          </w:tcPr>
          <w:p w14:paraId="09F68CEA" w14:textId="77777777" w:rsidR="00B474DF" w:rsidRPr="00814868" w:rsidRDefault="00B474DF" w:rsidP="00A05687">
            <w:pPr>
              <w:rPr>
                <w:sz w:val="20"/>
                <w:szCs w:val="20"/>
              </w:rPr>
            </w:pPr>
            <w:r w:rsidRPr="00814868">
              <w:rPr>
                <w:sz w:val="20"/>
                <w:szCs w:val="20"/>
              </w:rPr>
              <w:t>I do not consent to my name being acknowledged in this work</w:t>
            </w:r>
          </w:p>
        </w:tc>
      </w:tr>
    </w:tbl>
    <w:p w14:paraId="5E50A8EA" w14:textId="77777777" w:rsidR="00B474DF" w:rsidRPr="00814868" w:rsidRDefault="00B474DF" w:rsidP="00B474DF">
      <w:pPr>
        <w:rPr>
          <w:sz w:val="20"/>
          <w:szCs w:val="20"/>
        </w:rPr>
      </w:pPr>
      <w:r w:rsidRPr="00814868">
        <w:rPr>
          <w:sz w:val="20"/>
          <w:szCs w:val="20"/>
        </w:rPr>
        <w:br w:type="page"/>
      </w:r>
    </w:p>
    <w:p w14:paraId="576D1217" w14:textId="77777777" w:rsidR="00B474DF" w:rsidRPr="00814868" w:rsidRDefault="00B474DF"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4" behindDoc="1" locked="0" layoutInCell="1" allowOverlap="0" wp14:anchorId="5D350320" wp14:editId="20AEBE63">
                <wp:simplePos x="0" y="0"/>
                <wp:positionH relativeFrom="margin">
                  <wp:posOffset>-64819</wp:posOffset>
                </wp:positionH>
                <wp:positionV relativeFrom="page">
                  <wp:posOffset>363220</wp:posOffset>
                </wp:positionV>
                <wp:extent cx="5461635" cy="2178050"/>
                <wp:effectExtent l="0" t="0" r="0" b="6350"/>
                <wp:wrapSquare wrapText="bothSides"/>
                <wp:docPr id="1711401451" name="Rectangle 1711401451"/>
                <wp:cNvGraphicFramePr/>
                <a:graphic xmlns:a="http://schemas.openxmlformats.org/drawingml/2006/main">
                  <a:graphicData uri="http://schemas.microsoft.com/office/word/2010/wordprocessingShape">
                    <wps:wsp>
                      <wps:cNvSpPr/>
                      <wps:spPr>
                        <a:xfrm>
                          <a:off x="0" y="0"/>
                          <a:ext cx="5461635" cy="217805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3B56C9"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5E5231F8" wp14:editId="1253E5D7">
                                  <wp:extent cx="2898140" cy="1652270"/>
                                  <wp:effectExtent l="0" t="0" r="0" b="0"/>
                                  <wp:docPr id="379958105" name="Picture 379958105"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617D3E46" w14:textId="77777777" w:rsidR="00B474DF" w:rsidRDefault="00B474DF" w:rsidP="00B474DF">
                            <w:pPr>
                              <w:pStyle w:val="Header"/>
                              <w:rPr>
                                <w:caps/>
                                <w:color w:val="FFFFFF" w:themeColor="background1"/>
                              </w:rPr>
                            </w:pPr>
                          </w:p>
                          <w:p w14:paraId="1CCAFACB"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3203FEC9" w14:textId="77777777" w:rsidR="00B474DF" w:rsidRDefault="00B474DF" w:rsidP="00B474DF">
                            <w:pPr>
                              <w:pStyle w:val="Header"/>
                              <w:rPr>
                                <w:caps/>
                                <w:color w:val="FFFFFF" w:themeColor="background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D350320" id="Rectangle 1711401451" o:spid="_x0000_s1148" style="position:absolute;margin-left:-5.1pt;margin-top:28.6pt;width:430.05pt;height:171.5pt;z-index:-251658216;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" o:allowoverlap="f" fillcolor="#4472c4 [3204]" stroked="f" strokeweight="1pt">
                <v:textbox>
                  <w:txbxContent>
                    <w:p w14:paraId="4A3B56C9" w14:textId="77777777" w:rsidR="00B474DF" w:rsidRDefault="00B474DF" w:rsidP="00B474DF">
                      <w:pPr>
                        <w:pStyle w:val="Header"/>
                        <w:jc w:val="right"/>
                        <w:rPr>
                          <w:caps/>
                          <w:color w:val="FFFFFF" w:themeColor="background1"/>
                        </w:rPr>
                      </w:pPr>
                      <w:r w:rsidRPr="00690E30">
                        <w:rPr>
                          <w:rFonts w:ascii="Times New Roman" w:eastAsia="Times New Roman" w:hAnsi="Times New Roman" w:cs="Times New Roman"/>
                          <w:lang w:eastAsia="en-GB"/>
                        </w:rPr>
                        <w:fldChar w:fldCharType="begin"/>
                      </w:r>
                      <w:r w:rsidRPr="00690E30">
                        <w:rPr>
                          <w:rFonts w:ascii="Times New Roman" w:eastAsia="Times New Roman" w:hAnsi="Times New Roman" w:cs="Times New Roman"/>
                          <w:lang w:eastAsia="en-GB"/>
                        </w:rPr>
                        <w:instrText xml:space="preserve"> INCLUDEPICTURE "https://lists.office.com/Images/57af78f2-c87d-4466-b7bb-6b6cc99ed124/06fdf347-40c1-479f-af98-28e41617ecfe/TEPBASRVG7HRFS8WVKCZ0GO8FO/fb193ec2-9fa1-4e2d-9055-464ac567e6c8" \* MERGEFORMATINET </w:instrText>
                      </w:r>
                      <w:r w:rsidRPr="00690E30">
                        <w:rPr>
                          <w:rFonts w:ascii="Times New Roman" w:eastAsia="Times New Roman" w:hAnsi="Times New Roman" w:cs="Times New Roman"/>
                          <w:lang w:eastAsia="en-GB"/>
                        </w:rPr>
                        <w:fldChar w:fldCharType="separate"/>
                      </w:r>
                      <w:r w:rsidRPr="00690E30">
                        <w:rPr>
                          <w:rFonts w:ascii="Times New Roman" w:eastAsia="Times New Roman" w:hAnsi="Times New Roman" w:cs="Times New Roman"/>
                          <w:noProof/>
                          <w:lang w:eastAsia="en-GB"/>
                        </w:rPr>
                        <w:drawing>
                          <wp:inline distT="0" distB="0" distL="0" distR="0" wp14:anchorId="5E5231F8" wp14:editId="1253E5D7">
                            <wp:extent cx="2898140" cy="1652270"/>
                            <wp:effectExtent l="0" t="0" r="0" b="0"/>
                            <wp:docPr id="379958105" name="Picture 379958105" descr="A picture containing indoor, table, food, dough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898140" cy="1652270"/>
                                    </a:xfrm>
                                    <a:prstGeom prst="rect">
                                      <a:avLst/>
                                    </a:prstGeom>
                                    <a:noFill/>
                                    <a:ln>
                                      <a:noFill/>
                                    </a:ln>
                                  </pic:spPr>
                                </pic:pic>
                              </a:graphicData>
                            </a:graphic>
                          </wp:inline>
                        </w:drawing>
                      </w:r>
                      <w:r w:rsidRPr="00690E30">
                        <w:rPr>
                          <w:rFonts w:ascii="Times New Roman" w:eastAsia="Times New Roman" w:hAnsi="Times New Roman" w:cs="Times New Roman"/>
                          <w:lang w:eastAsia="en-GB"/>
                        </w:rPr>
                        <w:fldChar w:fldCharType="end"/>
                      </w:r>
                    </w:p>
                    <w:p w14:paraId="617D3E46" w14:textId="77777777" w:rsidR="00B474DF" w:rsidRDefault="00B474DF" w:rsidP="00B474DF">
                      <w:pPr>
                        <w:pStyle w:val="Header"/>
                        <w:rPr>
                          <w:caps/>
                          <w:color w:val="FFFFFF" w:themeColor="background1"/>
                        </w:rPr>
                      </w:pPr>
                    </w:p>
                    <w:p w14:paraId="1CCAFACB" w14:textId="77777777" w:rsidR="00B474DF" w:rsidRPr="00955229" w:rsidRDefault="00B474DF" w:rsidP="00B474DF">
                      <w:pPr>
                        <w:rPr>
                          <w:rFonts w:ascii="Times New Roman" w:eastAsia="Times New Roman" w:hAnsi="Times New Roman" w:cs="Times New Roman"/>
                          <w:sz w:val="28"/>
                          <w:szCs w:val="28"/>
                          <w:lang w:eastAsia="en-GB"/>
                        </w:rPr>
                      </w:pPr>
                      <w:r w:rsidRPr="00955229">
                        <w:rPr>
                          <w:caps/>
                          <w:color w:val="FFFFFF" w:themeColor="background1"/>
                          <w:sz w:val="28"/>
                          <w:szCs w:val="28"/>
                        </w:rPr>
                        <w:t xml:space="preserve">Overview of Survey </w:t>
                      </w:r>
                    </w:p>
                    <w:p w14:paraId="3203FEC9" w14:textId="77777777" w:rsidR="00B474DF" w:rsidRDefault="00B474DF" w:rsidP="00B474DF">
                      <w:pPr>
                        <w:pStyle w:val="Header"/>
                        <w:rPr>
                          <w:caps/>
                          <w:color w:val="FFFFFF" w:themeColor="background1"/>
                        </w:rPr>
                      </w:pPr>
                    </w:p>
                  </w:txbxContent>
                </v:textbox>
                <w10:wrap type="square" anchorx="margin" anchory="page"/>
              </v:rect>
            </w:pict>
          </mc:Fallback>
        </mc:AlternateContent>
      </w:r>
    </w:p>
    <w:tbl>
      <w:tblPr>
        <w:tblStyle w:val="TableGrid"/>
        <w:tblpPr w:leftFromText="180" w:rightFromText="180" w:tblpY="1420"/>
        <w:tblW w:w="0" w:type="auto"/>
        <w:tblLook w:val="04A0" w:firstRow="1" w:lastRow="0" w:firstColumn="1" w:lastColumn="0" w:noHBand="0" w:noVBand="1"/>
      </w:tblPr>
      <w:tblGrid>
        <w:gridCol w:w="8488"/>
      </w:tblGrid>
      <w:tr w:rsidR="00B474DF" w:rsidRPr="00814868" w14:paraId="49EDD9F0" w14:textId="77777777" w:rsidTr="00A05687">
        <w:tc>
          <w:tcPr>
            <w:tcW w:w="9010" w:type="dxa"/>
          </w:tcPr>
          <w:p w14:paraId="0E5BEA94" w14:textId="77777777" w:rsidR="00B474DF" w:rsidRPr="00814868" w:rsidRDefault="00B474DF" w:rsidP="00A05687">
            <w:pPr>
              <w:rPr>
                <w:sz w:val="20"/>
                <w:szCs w:val="20"/>
              </w:rPr>
            </w:pPr>
            <w:r w:rsidRPr="00814868">
              <w:rPr>
                <w:sz w:val="20"/>
                <w:szCs w:val="20"/>
              </w:rPr>
              <w:t xml:space="preserve">There are three sections in round 3 of this survey which will be available in three separate links.  </w:t>
            </w:r>
          </w:p>
          <w:p w14:paraId="7742EAA8" w14:textId="77777777" w:rsidR="00B474DF" w:rsidRPr="00814868" w:rsidRDefault="00B474DF" w:rsidP="00A05687">
            <w:pPr>
              <w:rPr>
                <w:sz w:val="20"/>
                <w:szCs w:val="20"/>
              </w:rPr>
            </w:pPr>
          </w:p>
          <w:p w14:paraId="5D312664" w14:textId="77777777" w:rsidR="00B474DF" w:rsidRPr="00814868" w:rsidRDefault="00B474DF" w:rsidP="00A05687">
            <w:pPr>
              <w:rPr>
                <w:sz w:val="20"/>
                <w:szCs w:val="20"/>
              </w:rPr>
            </w:pPr>
            <w:r w:rsidRPr="00814868">
              <w:rPr>
                <w:sz w:val="20"/>
                <w:szCs w:val="20"/>
              </w:rPr>
              <w:t>The first section will consist of yours and the panellists' collective choices and opinions on determining how to define clinical footwear interventions for children with mobility impairment. This will be the terminology used, categorisation and the proposed clinical role of the footwear.</w:t>
            </w:r>
          </w:p>
          <w:p w14:paraId="419AB1CE" w14:textId="77777777" w:rsidR="00B474DF" w:rsidRPr="00814868" w:rsidRDefault="00B474DF" w:rsidP="00A05687">
            <w:pPr>
              <w:rPr>
                <w:sz w:val="20"/>
                <w:szCs w:val="20"/>
              </w:rPr>
            </w:pPr>
          </w:p>
          <w:p w14:paraId="66A3FFC1" w14:textId="77777777" w:rsidR="00B474DF" w:rsidRPr="00814868" w:rsidRDefault="00B474DF" w:rsidP="00A05687">
            <w:pPr>
              <w:rPr>
                <w:sz w:val="20"/>
                <w:szCs w:val="20"/>
              </w:rPr>
            </w:pPr>
            <w:r w:rsidRPr="00814868">
              <w:rPr>
                <w:sz w:val="20"/>
                <w:szCs w:val="20"/>
              </w:rPr>
              <w:t>The second section will consist of yours and the panellists' collective choices and opinions on design characteristics of "off the shelf" clinical footwear that offers stability to children with mobility impairment.</w:t>
            </w:r>
          </w:p>
          <w:p w14:paraId="3C9779BD" w14:textId="77777777" w:rsidR="00B474DF" w:rsidRPr="00814868" w:rsidRDefault="00B474DF" w:rsidP="00A05687">
            <w:pPr>
              <w:rPr>
                <w:sz w:val="20"/>
                <w:szCs w:val="20"/>
              </w:rPr>
            </w:pPr>
          </w:p>
          <w:p w14:paraId="1A260D59" w14:textId="77777777" w:rsidR="00B474DF" w:rsidRPr="00814868" w:rsidRDefault="00B474DF" w:rsidP="00A05687">
            <w:pPr>
              <w:rPr>
                <w:sz w:val="20"/>
                <w:szCs w:val="20"/>
              </w:rPr>
            </w:pPr>
            <w:r w:rsidRPr="00814868">
              <w:rPr>
                <w:sz w:val="20"/>
                <w:szCs w:val="20"/>
              </w:rPr>
              <w:t>The third section will consist of yours and the panellists' choices and collective opinions on clinical protocols and outcomes for the provision of "off the shelf" footwear that offers stability for children with mobility impairment.</w:t>
            </w:r>
          </w:p>
          <w:p w14:paraId="40DABFF6" w14:textId="77777777" w:rsidR="00B474DF" w:rsidRPr="00814868" w:rsidRDefault="00B474DF" w:rsidP="00A05687">
            <w:pPr>
              <w:rPr>
                <w:sz w:val="20"/>
                <w:szCs w:val="20"/>
              </w:rPr>
            </w:pPr>
          </w:p>
          <w:p w14:paraId="230315CA" w14:textId="77777777" w:rsidR="00B474DF" w:rsidRPr="00814868" w:rsidRDefault="00B474DF" w:rsidP="00A05687">
            <w:pPr>
              <w:rPr>
                <w:sz w:val="20"/>
                <w:szCs w:val="20"/>
              </w:rPr>
            </w:pPr>
            <w:r w:rsidRPr="00814868">
              <w:rPr>
                <w:sz w:val="20"/>
                <w:szCs w:val="20"/>
              </w:rPr>
              <w:t>Please note!</w:t>
            </w:r>
          </w:p>
          <w:p w14:paraId="48679C8E" w14:textId="77777777" w:rsidR="00B474DF" w:rsidRPr="00814868" w:rsidRDefault="00B474DF" w:rsidP="00A05687">
            <w:pPr>
              <w:rPr>
                <w:sz w:val="20"/>
                <w:szCs w:val="20"/>
              </w:rPr>
            </w:pPr>
            <w:r w:rsidRPr="00814868">
              <w:rPr>
                <w:sz w:val="20"/>
                <w:szCs w:val="20"/>
              </w:rPr>
              <w:t>There is no "save and complete later" option available for the survey; therefore, you must complete and most importantly submit your answers for each section in one sitting. You may, however, complete each of the three sections on separate occasions if you wish.</w:t>
            </w:r>
          </w:p>
        </w:tc>
      </w:tr>
    </w:tbl>
    <w:p w14:paraId="44CEAAAC" w14:textId="77777777" w:rsidR="00B474DF" w:rsidRPr="00814868" w:rsidRDefault="00B474DF" w:rsidP="00B474DF">
      <w:pPr>
        <w:rPr>
          <w:sz w:val="20"/>
          <w:szCs w:val="20"/>
        </w:rPr>
      </w:pPr>
    </w:p>
    <w:p w14:paraId="47766432" w14:textId="77777777" w:rsidR="00B474DF" w:rsidRPr="00814868" w:rsidRDefault="00B474DF" w:rsidP="00B474DF">
      <w:pPr>
        <w:rPr>
          <w:sz w:val="20"/>
          <w:szCs w:val="20"/>
        </w:rPr>
      </w:pPr>
    </w:p>
    <w:p w14:paraId="23EEB898" w14:textId="77777777" w:rsidR="00B474DF" w:rsidRPr="00814868" w:rsidRDefault="00B474DF" w:rsidP="00B474DF">
      <w:pPr>
        <w:rPr>
          <w:sz w:val="20"/>
          <w:szCs w:val="20"/>
        </w:rPr>
      </w:pPr>
    </w:p>
    <w:p w14:paraId="182C5E50" w14:textId="77777777" w:rsidR="00B474DF" w:rsidRPr="00814868" w:rsidRDefault="00B474DF" w:rsidP="00B474DF">
      <w:pPr>
        <w:rPr>
          <w:sz w:val="20"/>
          <w:szCs w:val="20"/>
        </w:rPr>
      </w:pPr>
    </w:p>
    <w:p w14:paraId="792AD44A" w14:textId="77777777" w:rsidR="00B474DF" w:rsidRPr="00814868" w:rsidRDefault="00B474DF" w:rsidP="00B474DF">
      <w:pPr>
        <w:rPr>
          <w:sz w:val="20"/>
          <w:szCs w:val="20"/>
        </w:rPr>
      </w:pPr>
    </w:p>
    <w:p w14:paraId="7B1F01AE" w14:textId="77777777" w:rsidR="00B474DF" w:rsidRPr="00814868" w:rsidRDefault="00B474DF" w:rsidP="00B474DF">
      <w:pPr>
        <w:rPr>
          <w:sz w:val="20"/>
          <w:szCs w:val="20"/>
        </w:rPr>
      </w:pPr>
    </w:p>
    <w:p w14:paraId="6F907881" w14:textId="77777777" w:rsidR="00B474DF" w:rsidRPr="00814868" w:rsidRDefault="00B474DF" w:rsidP="00B474DF">
      <w:pPr>
        <w:rPr>
          <w:sz w:val="20"/>
          <w:szCs w:val="20"/>
        </w:rPr>
      </w:pPr>
    </w:p>
    <w:p w14:paraId="146BD64A" w14:textId="77777777" w:rsidR="00B474DF" w:rsidRPr="00814868" w:rsidRDefault="00B474DF" w:rsidP="00B474DF">
      <w:pPr>
        <w:rPr>
          <w:sz w:val="20"/>
          <w:szCs w:val="20"/>
        </w:rPr>
      </w:pPr>
    </w:p>
    <w:p w14:paraId="08089E3E" w14:textId="77777777" w:rsidR="00B474DF" w:rsidRPr="00814868" w:rsidRDefault="00B474DF" w:rsidP="00B474DF">
      <w:pPr>
        <w:rPr>
          <w:sz w:val="20"/>
          <w:szCs w:val="20"/>
        </w:rPr>
      </w:pPr>
    </w:p>
    <w:p w14:paraId="4DAB5D54" w14:textId="77777777" w:rsidR="00B474DF" w:rsidRPr="00814868" w:rsidRDefault="00B474DF" w:rsidP="00B474DF">
      <w:pPr>
        <w:rPr>
          <w:sz w:val="20"/>
          <w:szCs w:val="20"/>
        </w:rPr>
      </w:pPr>
    </w:p>
    <w:p w14:paraId="4228512F" w14:textId="77777777" w:rsidR="00B474DF" w:rsidRPr="00814868" w:rsidRDefault="00B474DF" w:rsidP="00B474DF">
      <w:pPr>
        <w:rPr>
          <w:sz w:val="20"/>
          <w:szCs w:val="20"/>
        </w:rPr>
      </w:pPr>
    </w:p>
    <w:p w14:paraId="1FBF409B" w14:textId="77777777" w:rsidR="00B474DF" w:rsidRPr="00814868" w:rsidRDefault="00B474DF" w:rsidP="00B474DF">
      <w:pPr>
        <w:rPr>
          <w:sz w:val="20"/>
          <w:szCs w:val="20"/>
        </w:rPr>
      </w:pPr>
    </w:p>
    <w:p w14:paraId="071E4D8F" w14:textId="77777777" w:rsidR="00B474DF" w:rsidRPr="00814868" w:rsidRDefault="00B474DF" w:rsidP="00B474DF">
      <w:pPr>
        <w:rPr>
          <w:sz w:val="20"/>
          <w:szCs w:val="20"/>
        </w:rPr>
      </w:pPr>
    </w:p>
    <w:p w14:paraId="309212DC" w14:textId="77777777" w:rsidR="00B474DF" w:rsidRPr="00814868" w:rsidRDefault="00B474DF" w:rsidP="00B474DF">
      <w:pPr>
        <w:rPr>
          <w:sz w:val="20"/>
          <w:szCs w:val="20"/>
        </w:rPr>
      </w:pPr>
    </w:p>
    <w:p w14:paraId="6EEA4654" w14:textId="77777777" w:rsidR="00B474DF" w:rsidRPr="00814868" w:rsidRDefault="00B474DF" w:rsidP="00B474DF">
      <w:pPr>
        <w:rPr>
          <w:sz w:val="20"/>
          <w:szCs w:val="20"/>
        </w:rPr>
      </w:pPr>
    </w:p>
    <w:p w14:paraId="2C98FE80" w14:textId="77777777" w:rsidR="00B474DF" w:rsidRPr="00814868" w:rsidRDefault="00B474DF" w:rsidP="00B474DF">
      <w:pPr>
        <w:rPr>
          <w:sz w:val="20"/>
          <w:szCs w:val="20"/>
        </w:rPr>
      </w:pPr>
      <w:r w:rsidRPr="00814868">
        <w:rPr>
          <w:sz w:val="20"/>
          <w:szCs w:val="20"/>
        </w:rPr>
        <w:t xml:space="preserve"> </w:t>
      </w:r>
    </w:p>
    <w:p w14:paraId="04684341" w14:textId="77777777" w:rsidR="00B474DF" w:rsidRDefault="00B474DF" w:rsidP="00B474DF">
      <w:pPr>
        <w:rPr>
          <w:sz w:val="20"/>
          <w:szCs w:val="20"/>
        </w:rPr>
      </w:pPr>
    </w:p>
    <w:p w14:paraId="78553D73" w14:textId="77777777" w:rsidR="002B2D69" w:rsidRDefault="002B2D69" w:rsidP="00B474DF">
      <w:pPr>
        <w:rPr>
          <w:sz w:val="20"/>
          <w:szCs w:val="20"/>
        </w:rPr>
      </w:pPr>
    </w:p>
    <w:p w14:paraId="5DE5C2EE" w14:textId="77777777" w:rsidR="002B2D69" w:rsidRDefault="002B2D69" w:rsidP="00B474DF">
      <w:pPr>
        <w:rPr>
          <w:sz w:val="20"/>
          <w:szCs w:val="20"/>
        </w:rPr>
      </w:pPr>
    </w:p>
    <w:p w14:paraId="47EC9643" w14:textId="77777777" w:rsidR="002B2D69" w:rsidRDefault="002B2D69" w:rsidP="00B474DF">
      <w:pPr>
        <w:rPr>
          <w:sz w:val="20"/>
          <w:szCs w:val="20"/>
        </w:rPr>
      </w:pPr>
    </w:p>
    <w:p w14:paraId="68CFECF2" w14:textId="77777777" w:rsidR="002B2D69" w:rsidRDefault="002B2D69" w:rsidP="00B474DF">
      <w:pPr>
        <w:rPr>
          <w:sz w:val="20"/>
          <w:szCs w:val="20"/>
        </w:rPr>
      </w:pPr>
    </w:p>
    <w:p w14:paraId="29FBEE0F" w14:textId="77777777" w:rsidR="002B2D69" w:rsidRDefault="002B2D69" w:rsidP="00B474DF">
      <w:pPr>
        <w:rPr>
          <w:sz w:val="20"/>
          <w:szCs w:val="20"/>
        </w:rPr>
      </w:pPr>
    </w:p>
    <w:p w14:paraId="31D13DF5" w14:textId="77777777" w:rsidR="002B2D69" w:rsidRDefault="002B2D69" w:rsidP="00B474DF">
      <w:pPr>
        <w:rPr>
          <w:sz w:val="20"/>
          <w:szCs w:val="20"/>
        </w:rPr>
      </w:pPr>
    </w:p>
    <w:p w14:paraId="6F5C821B" w14:textId="77777777" w:rsidR="002B2D69" w:rsidRDefault="002B2D69" w:rsidP="00B474DF">
      <w:pPr>
        <w:rPr>
          <w:sz w:val="20"/>
          <w:szCs w:val="20"/>
        </w:rPr>
      </w:pPr>
    </w:p>
    <w:p w14:paraId="31ED6F7A" w14:textId="77777777" w:rsidR="002B2D69" w:rsidRDefault="002B2D69" w:rsidP="00B474DF">
      <w:pPr>
        <w:rPr>
          <w:sz w:val="20"/>
          <w:szCs w:val="20"/>
        </w:rPr>
      </w:pPr>
    </w:p>
    <w:p w14:paraId="603880D2" w14:textId="77777777" w:rsidR="002B2D69" w:rsidRPr="00814868" w:rsidRDefault="002B2D69" w:rsidP="00B474DF">
      <w:pPr>
        <w:rPr>
          <w:sz w:val="20"/>
          <w:szCs w:val="20"/>
        </w:rPr>
      </w:pPr>
    </w:p>
    <w:p w14:paraId="2EE8C46B"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7A64C21C" w14:textId="77777777" w:rsidTr="00A05687">
        <w:tc>
          <w:tcPr>
            <w:tcW w:w="9010" w:type="dxa"/>
          </w:tcPr>
          <w:p w14:paraId="32C4125E" w14:textId="77777777" w:rsidR="00B474DF" w:rsidRPr="00814868" w:rsidRDefault="00B474DF" w:rsidP="00A05687">
            <w:pPr>
              <w:rPr>
                <w:b/>
                <w:bCs/>
                <w:sz w:val="20"/>
                <w:szCs w:val="20"/>
              </w:rPr>
            </w:pPr>
            <w:r w:rsidRPr="00814868">
              <w:rPr>
                <w:b/>
                <w:bCs/>
                <w:sz w:val="20"/>
                <w:szCs w:val="20"/>
              </w:rPr>
              <w:t xml:space="preserve">Section 1 </w:t>
            </w:r>
          </w:p>
          <w:p w14:paraId="27015D4B" w14:textId="77777777" w:rsidR="00B474DF" w:rsidRPr="00814868" w:rsidRDefault="00B474DF" w:rsidP="00A05687">
            <w:pPr>
              <w:rPr>
                <w:sz w:val="20"/>
                <w:szCs w:val="20"/>
              </w:rPr>
            </w:pPr>
            <w:r w:rsidRPr="00814868">
              <w:rPr>
                <w:b/>
                <w:bCs/>
                <w:sz w:val="20"/>
                <w:szCs w:val="20"/>
              </w:rPr>
              <w:t xml:space="preserve">                                                                                     </w:t>
            </w:r>
          </w:p>
        </w:tc>
      </w:tr>
    </w:tbl>
    <w:p w14:paraId="0677B166"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0846CF01" w14:textId="77777777" w:rsidTr="00A05687">
        <w:tc>
          <w:tcPr>
            <w:tcW w:w="9010" w:type="dxa"/>
          </w:tcPr>
          <w:p w14:paraId="38DD4808" w14:textId="77777777" w:rsidR="00B474DF" w:rsidRPr="00814868" w:rsidRDefault="00B474DF" w:rsidP="00A05687">
            <w:pPr>
              <w:rPr>
                <w:sz w:val="20"/>
                <w:szCs w:val="20"/>
              </w:rPr>
            </w:pPr>
            <w:r w:rsidRPr="00814868">
              <w:rPr>
                <w:sz w:val="20"/>
                <w:szCs w:val="20"/>
              </w:rPr>
              <w:t>Defining clinical footwear interventions for children with mobility impairment. Terms, Categorisation and Proposed clinical roles.</w:t>
            </w:r>
          </w:p>
          <w:p w14:paraId="1C213AAB" w14:textId="77777777" w:rsidR="00B474DF" w:rsidRPr="00814868" w:rsidRDefault="00B474DF" w:rsidP="00A05687">
            <w:pPr>
              <w:rPr>
                <w:sz w:val="20"/>
                <w:szCs w:val="20"/>
              </w:rPr>
            </w:pPr>
          </w:p>
          <w:p w14:paraId="41D46AD8" w14:textId="77777777" w:rsidR="00B474DF" w:rsidRPr="00814868" w:rsidRDefault="00B474DF" w:rsidP="00A05687">
            <w:pPr>
              <w:rPr>
                <w:sz w:val="20"/>
                <w:szCs w:val="20"/>
              </w:rPr>
            </w:pPr>
            <w:r w:rsidRPr="00814868">
              <w:rPr>
                <w:sz w:val="20"/>
                <w:szCs w:val="20"/>
              </w:rPr>
              <w:t xml:space="preserve">You will be presented with the collective preference (Median, relative frequency of response) and opinions of the panellists to the modified and original statements from round 1 and 2 of the survey concerning terminology, definitions and groupings of footwear that had been used from a clinical perspective for children. You will again be asked to give your preferential option or your level of agreement or non-agreement with them ("Strongly Disagree" to "Strongly Agree"). </w:t>
            </w:r>
          </w:p>
          <w:p w14:paraId="0D13A734" w14:textId="77777777" w:rsidR="00B474DF" w:rsidRPr="00814868" w:rsidRDefault="00B474DF" w:rsidP="00A05687">
            <w:pPr>
              <w:rPr>
                <w:sz w:val="20"/>
                <w:szCs w:val="20"/>
              </w:rPr>
            </w:pPr>
            <w:r w:rsidRPr="00814868">
              <w:rPr>
                <w:sz w:val="20"/>
                <w:szCs w:val="20"/>
              </w:rPr>
              <w:t xml:space="preserve">You can review the previous information you provided (in the document emailed to you), and considering the information provided by the other panellists, you may maintain your option or level of agreement with your chosen statement or change your opinion. </w:t>
            </w:r>
          </w:p>
          <w:p w14:paraId="46023B59" w14:textId="77777777" w:rsidR="00B474DF" w:rsidRPr="00814868" w:rsidRDefault="00B474DF" w:rsidP="00A05687">
            <w:pPr>
              <w:rPr>
                <w:sz w:val="20"/>
                <w:szCs w:val="20"/>
              </w:rPr>
            </w:pPr>
          </w:p>
          <w:p w14:paraId="5EABADC8" w14:textId="77777777" w:rsidR="00B474DF" w:rsidRPr="00814868" w:rsidRDefault="00B474DF" w:rsidP="00A05687">
            <w:pPr>
              <w:rPr>
                <w:sz w:val="20"/>
                <w:szCs w:val="20"/>
              </w:rPr>
            </w:pPr>
            <w:r w:rsidRPr="00814868">
              <w:rPr>
                <w:sz w:val="20"/>
                <w:szCs w:val="20"/>
              </w:rPr>
              <w:t xml:space="preserve">Full consensus for a statement is reached when a statement gains ≥75% of panellists with a level of agreement of "agree" or above, or ≥ 75% of panellists preferred option. </w:t>
            </w:r>
          </w:p>
          <w:p w14:paraId="7B36B36F" w14:textId="77777777" w:rsidR="00B474DF" w:rsidRPr="00814868" w:rsidRDefault="00B474DF" w:rsidP="00A05687">
            <w:pPr>
              <w:rPr>
                <w:sz w:val="20"/>
                <w:szCs w:val="20"/>
              </w:rPr>
            </w:pPr>
          </w:p>
          <w:p w14:paraId="7C8EAB19" w14:textId="77777777" w:rsidR="00B474DF" w:rsidRPr="00814868" w:rsidRDefault="00B474DF" w:rsidP="00A05687">
            <w:pPr>
              <w:rPr>
                <w:sz w:val="20"/>
                <w:szCs w:val="20"/>
              </w:rPr>
            </w:pPr>
            <w:r w:rsidRPr="00814868">
              <w:rPr>
                <w:sz w:val="20"/>
                <w:szCs w:val="20"/>
              </w:rPr>
              <w:t>If you choose a level of agreement below "agree" we would ask that you provide us with the reason for your choice in the optional open-ended section provided.</w:t>
            </w:r>
          </w:p>
        </w:tc>
      </w:tr>
    </w:tbl>
    <w:p w14:paraId="1F8002A7" w14:textId="77777777" w:rsidR="00B474DF" w:rsidRPr="00814868" w:rsidRDefault="00B474DF" w:rsidP="00B474DF">
      <w:pPr>
        <w:rPr>
          <w:sz w:val="20"/>
          <w:szCs w:val="20"/>
        </w:rPr>
      </w:pPr>
    </w:p>
    <w:p w14:paraId="0CF2775E" w14:textId="77777777" w:rsidR="00B474DF" w:rsidRPr="00814868" w:rsidRDefault="00B474DF" w:rsidP="00B474DF">
      <w:pPr>
        <w:rPr>
          <w:sz w:val="20"/>
          <w:szCs w:val="20"/>
        </w:rPr>
      </w:pPr>
    </w:p>
    <w:p w14:paraId="4CDA1B8D" w14:textId="77777777" w:rsidR="00B474DF" w:rsidRPr="00814868" w:rsidRDefault="00B474DF" w:rsidP="00B474DF">
      <w:pPr>
        <w:rPr>
          <w:sz w:val="20"/>
          <w:szCs w:val="20"/>
        </w:rPr>
      </w:pPr>
    </w:p>
    <w:p w14:paraId="665FD839" w14:textId="77777777" w:rsidR="00B474DF" w:rsidRPr="00814868" w:rsidRDefault="00B474DF" w:rsidP="00B474DF">
      <w:pPr>
        <w:rPr>
          <w:sz w:val="20"/>
          <w:szCs w:val="20"/>
        </w:rPr>
      </w:pPr>
    </w:p>
    <w:p w14:paraId="05F6E10C" w14:textId="77777777" w:rsidR="00B474DF" w:rsidRPr="00814868" w:rsidRDefault="00B474DF" w:rsidP="00B474DF">
      <w:pPr>
        <w:rPr>
          <w:sz w:val="20"/>
          <w:szCs w:val="20"/>
        </w:rPr>
      </w:pPr>
    </w:p>
    <w:p w14:paraId="6B2430C5" w14:textId="77777777" w:rsidR="00B474DF" w:rsidRPr="00814868" w:rsidRDefault="00B474DF" w:rsidP="00B474DF">
      <w:pPr>
        <w:rPr>
          <w:sz w:val="20"/>
          <w:szCs w:val="20"/>
        </w:rPr>
      </w:pPr>
    </w:p>
    <w:p w14:paraId="666FE43C" w14:textId="77777777" w:rsidR="00B474DF" w:rsidRPr="00814868" w:rsidRDefault="00B474DF" w:rsidP="00B474DF">
      <w:pPr>
        <w:rPr>
          <w:sz w:val="20"/>
          <w:szCs w:val="20"/>
        </w:rPr>
      </w:pPr>
    </w:p>
    <w:p w14:paraId="6D93B693" w14:textId="77777777" w:rsidR="00B474DF" w:rsidRPr="00814868" w:rsidRDefault="00B474DF" w:rsidP="00B474DF">
      <w:pPr>
        <w:rPr>
          <w:sz w:val="20"/>
          <w:szCs w:val="20"/>
        </w:rPr>
      </w:pPr>
    </w:p>
    <w:p w14:paraId="56D00B01" w14:textId="77777777" w:rsidR="00B474DF" w:rsidRPr="00814868" w:rsidRDefault="00B474DF" w:rsidP="00B474DF">
      <w:pPr>
        <w:rPr>
          <w:sz w:val="20"/>
          <w:szCs w:val="20"/>
        </w:rPr>
      </w:pPr>
    </w:p>
    <w:p w14:paraId="06430AE5" w14:textId="77777777" w:rsidR="00B474DF" w:rsidRPr="00814868" w:rsidRDefault="00B474DF" w:rsidP="00B474DF">
      <w:pPr>
        <w:rPr>
          <w:sz w:val="20"/>
          <w:szCs w:val="20"/>
        </w:rPr>
      </w:pPr>
    </w:p>
    <w:p w14:paraId="5505AB63" w14:textId="77777777" w:rsidR="00B474DF" w:rsidRPr="00814868" w:rsidRDefault="00B474DF" w:rsidP="00B474DF">
      <w:pPr>
        <w:rPr>
          <w:sz w:val="20"/>
          <w:szCs w:val="20"/>
        </w:rPr>
      </w:pPr>
    </w:p>
    <w:p w14:paraId="558CD7A5" w14:textId="77777777" w:rsidR="00B474DF" w:rsidRPr="00814868" w:rsidRDefault="00B474DF" w:rsidP="00B474DF">
      <w:pPr>
        <w:rPr>
          <w:sz w:val="20"/>
          <w:szCs w:val="20"/>
        </w:rPr>
      </w:pPr>
    </w:p>
    <w:p w14:paraId="1739B740" w14:textId="77777777" w:rsidR="00B474DF" w:rsidRPr="00814868" w:rsidRDefault="00B474DF" w:rsidP="00B474DF">
      <w:pPr>
        <w:rPr>
          <w:sz w:val="20"/>
          <w:szCs w:val="20"/>
        </w:rPr>
      </w:pPr>
    </w:p>
    <w:p w14:paraId="1C37D1B7" w14:textId="77777777" w:rsidR="00B474DF" w:rsidRPr="00814868" w:rsidRDefault="00B474DF" w:rsidP="00B474DF">
      <w:pPr>
        <w:rPr>
          <w:sz w:val="20"/>
          <w:szCs w:val="20"/>
        </w:rPr>
      </w:pPr>
    </w:p>
    <w:p w14:paraId="24752D8D" w14:textId="77777777" w:rsidR="00B474DF" w:rsidRPr="00814868" w:rsidRDefault="00B474DF" w:rsidP="00B474DF">
      <w:pPr>
        <w:rPr>
          <w:sz w:val="20"/>
          <w:szCs w:val="20"/>
        </w:rPr>
      </w:pPr>
    </w:p>
    <w:p w14:paraId="3E614C6B" w14:textId="77777777" w:rsidR="00B474DF" w:rsidRPr="00814868" w:rsidRDefault="00B474DF" w:rsidP="00B474DF">
      <w:pPr>
        <w:rPr>
          <w:sz w:val="20"/>
          <w:szCs w:val="20"/>
        </w:rPr>
      </w:pPr>
    </w:p>
    <w:p w14:paraId="35BD88AD" w14:textId="77777777" w:rsidR="00B474DF" w:rsidRPr="00814868" w:rsidRDefault="00B474DF" w:rsidP="00B474DF">
      <w:pPr>
        <w:rPr>
          <w:sz w:val="20"/>
          <w:szCs w:val="20"/>
        </w:rPr>
      </w:pPr>
    </w:p>
    <w:p w14:paraId="43312C97" w14:textId="77777777" w:rsidR="00B474DF" w:rsidRPr="00814868" w:rsidRDefault="00B474DF" w:rsidP="00B474DF">
      <w:pPr>
        <w:rPr>
          <w:sz w:val="20"/>
          <w:szCs w:val="20"/>
        </w:rPr>
      </w:pPr>
    </w:p>
    <w:p w14:paraId="50886B3B" w14:textId="77777777" w:rsidR="00B474DF" w:rsidRPr="00814868" w:rsidRDefault="00B474DF" w:rsidP="00B474DF">
      <w:pPr>
        <w:rPr>
          <w:sz w:val="20"/>
          <w:szCs w:val="20"/>
        </w:rPr>
      </w:pPr>
    </w:p>
    <w:p w14:paraId="1C869020" w14:textId="77777777" w:rsidR="00B474DF" w:rsidRPr="00814868" w:rsidRDefault="00B474DF" w:rsidP="00B474DF">
      <w:pPr>
        <w:rPr>
          <w:sz w:val="20"/>
          <w:szCs w:val="20"/>
        </w:rPr>
      </w:pPr>
    </w:p>
    <w:p w14:paraId="7153DF5C" w14:textId="77777777" w:rsidR="00B474DF" w:rsidRPr="00814868" w:rsidRDefault="00B474DF" w:rsidP="00B474DF">
      <w:pPr>
        <w:rPr>
          <w:sz w:val="20"/>
          <w:szCs w:val="20"/>
        </w:rPr>
      </w:pPr>
    </w:p>
    <w:p w14:paraId="39ACAE0E" w14:textId="77777777" w:rsidR="00B474DF" w:rsidRPr="00814868" w:rsidRDefault="00B474DF" w:rsidP="00B474DF">
      <w:pPr>
        <w:rPr>
          <w:sz w:val="20"/>
          <w:szCs w:val="20"/>
        </w:rPr>
      </w:pPr>
    </w:p>
    <w:p w14:paraId="309E1CA3" w14:textId="77777777" w:rsidR="00B474DF" w:rsidRPr="00814868" w:rsidRDefault="00B474DF" w:rsidP="00B474DF">
      <w:pPr>
        <w:rPr>
          <w:sz w:val="20"/>
          <w:szCs w:val="20"/>
        </w:rPr>
      </w:pPr>
    </w:p>
    <w:p w14:paraId="3CBD72FB" w14:textId="77777777" w:rsidR="00B474DF" w:rsidRPr="00814868" w:rsidRDefault="00B474DF" w:rsidP="00B474DF">
      <w:pPr>
        <w:rPr>
          <w:sz w:val="20"/>
          <w:szCs w:val="20"/>
        </w:rPr>
      </w:pPr>
    </w:p>
    <w:p w14:paraId="4AF0D1E3" w14:textId="77777777" w:rsidR="00B474DF" w:rsidRPr="00814868" w:rsidRDefault="00B474DF" w:rsidP="00B474DF">
      <w:pPr>
        <w:rPr>
          <w:sz w:val="20"/>
          <w:szCs w:val="20"/>
        </w:rPr>
      </w:pPr>
    </w:p>
    <w:p w14:paraId="13B0CEFA" w14:textId="77777777" w:rsidR="00B474DF" w:rsidRPr="00814868" w:rsidRDefault="00B474DF" w:rsidP="00B474DF">
      <w:pPr>
        <w:rPr>
          <w:sz w:val="20"/>
          <w:szCs w:val="20"/>
        </w:rPr>
      </w:pPr>
      <w:r w:rsidRPr="00814868">
        <w:rPr>
          <w:sz w:val="20"/>
          <w:szCs w:val="20"/>
        </w:rPr>
        <w:t>* Required Filed</w:t>
      </w:r>
    </w:p>
    <w:p w14:paraId="01011AAD" w14:textId="77777777" w:rsidR="00B474DF" w:rsidRPr="00814868" w:rsidRDefault="00B474DF" w:rsidP="00B474DF">
      <w:pPr>
        <w:rPr>
          <w:sz w:val="20"/>
          <w:szCs w:val="20"/>
        </w:rPr>
      </w:pPr>
    </w:p>
    <w:p w14:paraId="226907C3" w14:textId="77777777" w:rsidR="00B474DF" w:rsidRDefault="00B474DF" w:rsidP="00B474DF">
      <w:pPr>
        <w:rPr>
          <w:sz w:val="20"/>
          <w:szCs w:val="20"/>
        </w:rPr>
      </w:pPr>
    </w:p>
    <w:p w14:paraId="52AF7C97" w14:textId="77777777" w:rsidR="002B2D69" w:rsidRDefault="002B2D69" w:rsidP="00B474DF">
      <w:pPr>
        <w:rPr>
          <w:sz w:val="20"/>
          <w:szCs w:val="20"/>
        </w:rPr>
      </w:pPr>
    </w:p>
    <w:p w14:paraId="386738C1" w14:textId="77777777" w:rsidR="002B2D69" w:rsidRDefault="002B2D69" w:rsidP="00B474DF">
      <w:pPr>
        <w:rPr>
          <w:sz w:val="20"/>
          <w:szCs w:val="20"/>
        </w:rPr>
      </w:pPr>
    </w:p>
    <w:p w14:paraId="6DF9D99C" w14:textId="77777777" w:rsidR="002B2D69" w:rsidRDefault="002B2D69" w:rsidP="00B474DF">
      <w:pPr>
        <w:rPr>
          <w:sz w:val="20"/>
          <w:szCs w:val="20"/>
        </w:rPr>
      </w:pPr>
    </w:p>
    <w:p w14:paraId="0FD548DB" w14:textId="77777777" w:rsidR="002B2D69" w:rsidRDefault="002B2D69" w:rsidP="00B474DF">
      <w:pPr>
        <w:rPr>
          <w:sz w:val="20"/>
          <w:szCs w:val="20"/>
        </w:rPr>
      </w:pPr>
    </w:p>
    <w:p w14:paraId="5718B947" w14:textId="77777777" w:rsidR="002B2D69" w:rsidRPr="00814868" w:rsidRDefault="002B2D69" w:rsidP="00B474DF">
      <w:pPr>
        <w:rPr>
          <w:sz w:val="20"/>
          <w:szCs w:val="20"/>
        </w:rPr>
      </w:pPr>
    </w:p>
    <w:p w14:paraId="499F8EF9" w14:textId="77777777" w:rsidR="00E004B4" w:rsidRDefault="00E004B4" w:rsidP="00B474DF">
      <w:pPr>
        <w:rPr>
          <w:sz w:val="20"/>
          <w:szCs w:val="20"/>
        </w:rPr>
      </w:pPr>
    </w:p>
    <w:p w14:paraId="7A8776D4" w14:textId="77777777" w:rsidR="00E004B4" w:rsidRDefault="00E004B4" w:rsidP="00B474DF">
      <w:pPr>
        <w:rPr>
          <w:sz w:val="20"/>
          <w:szCs w:val="20"/>
        </w:rPr>
      </w:pPr>
    </w:p>
    <w:p w14:paraId="61A89AB9" w14:textId="77777777" w:rsidR="00E004B4" w:rsidRDefault="00E004B4" w:rsidP="00B474DF">
      <w:pPr>
        <w:rPr>
          <w:sz w:val="20"/>
          <w:szCs w:val="20"/>
        </w:rPr>
      </w:pPr>
    </w:p>
    <w:p w14:paraId="10F51261" w14:textId="77777777" w:rsidR="00E004B4" w:rsidRDefault="00E004B4" w:rsidP="00B474DF">
      <w:pPr>
        <w:rPr>
          <w:sz w:val="20"/>
          <w:szCs w:val="20"/>
        </w:rPr>
      </w:pPr>
    </w:p>
    <w:p w14:paraId="325B7E10" w14:textId="5E91924D" w:rsidR="00B474DF" w:rsidRPr="00814868" w:rsidRDefault="00E22CE8" w:rsidP="00B474DF">
      <w:pPr>
        <w:rPr>
          <w:sz w:val="20"/>
          <w:szCs w:val="20"/>
        </w:rPr>
      </w:pPr>
      <w:r>
        <w:rPr>
          <w:sz w:val="20"/>
          <w:szCs w:val="20"/>
        </w:rPr>
        <w:t>1</w:t>
      </w:r>
      <w:r w:rsidR="00B474DF" w:rsidRPr="00814868">
        <w:rPr>
          <w:sz w:val="20"/>
          <w:szCs w:val="20"/>
        </w:rPr>
        <w:t>)</w:t>
      </w:r>
    </w:p>
    <w:tbl>
      <w:tblPr>
        <w:tblStyle w:val="TableGrid"/>
        <w:tblW w:w="7950" w:type="dxa"/>
        <w:tblInd w:w="137" w:type="dxa"/>
        <w:tblLook w:val="04A0" w:firstRow="1" w:lastRow="0" w:firstColumn="1" w:lastColumn="0" w:noHBand="0" w:noVBand="1"/>
      </w:tblPr>
      <w:tblGrid>
        <w:gridCol w:w="461"/>
        <w:gridCol w:w="7477"/>
        <w:gridCol w:w="12"/>
      </w:tblGrid>
      <w:tr w:rsidR="00B474DF" w:rsidRPr="00814868" w14:paraId="4D5EC136" w14:textId="77777777" w:rsidTr="002B2D69">
        <w:tc>
          <w:tcPr>
            <w:tcW w:w="7950" w:type="dxa"/>
            <w:gridSpan w:val="3"/>
          </w:tcPr>
          <w:p w14:paraId="7AFFEFF5" w14:textId="77777777" w:rsidR="00B474DF" w:rsidRPr="00814868" w:rsidRDefault="00B474DF" w:rsidP="00A05687">
            <w:pPr>
              <w:rPr>
                <w:sz w:val="20"/>
                <w:szCs w:val="20"/>
              </w:rPr>
            </w:pPr>
            <w:r w:rsidRPr="00814868">
              <w:rPr>
                <w:sz w:val="20"/>
                <w:szCs w:val="20"/>
              </w:rPr>
              <w:t xml:space="preserve">From Round 2 panellists were presented with a series of options from the original scoping review and suggestions from the panel for standard terminology to be used for footwear used as a clinical intervention for children with a mobility impairment : </w:t>
            </w:r>
          </w:p>
          <w:p w14:paraId="47A57EC8" w14:textId="77777777" w:rsidR="00B474DF" w:rsidRPr="00814868" w:rsidRDefault="00B474DF" w:rsidP="00A05687">
            <w:pPr>
              <w:rPr>
                <w:sz w:val="20"/>
                <w:szCs w:val="20"/>
              </w:rPr>
            </w:pPr>
          </w:p>
          <w:p w14:paraId="32FD88C3" w14:textId="77777777" w:rsidR="00B474DF" w:rsidRPr="00814868" w:rsidRDefault="00B474DF" w:rsidP="00A05687">
            <w:pPr>
              <w:rPr>
                <w:sz w:val="20"/>
                <w:szCs w:val="20"/>
              </w:rPr>
            </w:pPr>
            <w:r w:rsidRPr="00814868">
              <w:rPr>
                <w:sz w:val="20"/>
                <w:szCs w:val="20"/>
              </w:rPr>
              <w:t>The relative frequency of response is detailed below:</w:t>
            </w:r>
          </w:p>
          <w:p w14:paraId="43746CF8" w14:textId="77777777" w:rsidR="00B474DF" w:rsidRPr="00814868" w:rsidRDefault="00B474DF" w:rsidP="00A05687">
            <w:pPr>
              <w:rPr>
                <w:sz w:val="20"/>
                <w:szCs w:val="20"/>
              </w:rPr>
            </w:pPr>
          </w:p>
          <w:p w14:paraId="64852E8C" w14:textId="77777777" w:rsidR="00B474DF" w:rsidRPr="00814868" w:rsidRDefault="00B474DF" w:rsidP="00A05687">
            <w:pPr>
              <w:rPr>
                <w:sz w:val="20"/>
                <w:szCs w:val="20"/>
              </w:rPr>
            </w:pPr>
            <w:r w:rsidRPr="00814868">
              <w:rPr>
                <w:sz w:val="20"/>
                <w:szCs w:val="20"/>
              </w:rPr>
              <w:t xml:space="preserve">Term “Therapeutic Footwear” 59% </w:t>
            </w:r>
          </w:p>
          <w:p w14:paraId="6457A37F" w14:textId="77777777" w:rsidR="00B474DF" w:rsidRPr="00814868" w:rsidRDefault="00B474DF" w:rsidP="00A05687">
            <w:pPr>
              <w:rPr>
                <w:sz w:val="20"/>
                <w:szCs w:val="20"/>
              </w:rPr>
            </w:pPr>
            <w:r w:rsidRPr="00814868">
              <w:rPr>
                <w:sz w:val="20"/>
                <w:szCs w:val="20"/>
              </w:rPr>
              <w:t>Term "Orthotic Footwear" 23%</w:t>
            </w:r>
          </w:p>
          <w:p w14:paraId="11283BE5" w14:textId="77777777" w:rsidR="00B474DF" w:rsidRPr="00814868" w:rsidRDefault="00B474DF" w:rsidP="00A05687">
            <w:pPr>
              <w:rPr>
                <w:sz w:val="20"/>
                <w:szCs w:val="20"/>
              </w:rPr>
            </w:pPr>
            <w:r w:rsidRPr="00814868">
              <w:rPr>
                <w:sz w:val="20"/>
                <w:szCs w:val="20"/>
              </w:rPr>
              <w:t>Term "Prescriptive Footwear" 12%</w:t>
            </w:r>
          </w:p>
          <w:p w14:paraId="4F8E843A" w14:textId="77777777" w:rsidR="00B474DF" w:rsidRPr="00814868" w:rsidRDefault="00B474DF" w:rsidP="00A05687">
            <w:pPr>
              <w:rPr>
                <w:sz w:val="20"/>
                <w:szCs w:val="20"/>
              </w:rPr>
            </w:pPr>
            <w:r w:rsidRPr="00814868">
              <w:rPr>
                <w:sz w:val="20"/>
                <w:szCs w:val="20"/>
              </w:rPr>
              <w:t>Term "Orthopaedic Footwear" 6%</w:t>
            </w:r>
          </w:p>
          <w:p w14:paraId="29737C37" w14:textId="77777777" w:rsidR="00B474DF" w:rsidRPr="00814868" w:rsidRDefault="00B474DF" w:rsidP="00A05687">
            <w:pPr>
              <w:rPr>
                <w:sz w:val="20"/>
                <w:szCs w:val="20"/>
              </w:rPr>
            </w:pPr>
          </w:p>
          <w:p w14:paraId="4E7106F9" w14:textId="77777777" w:rsidR="00B474DF" w:rsidRPr="00814868" w:rsidRDefault="00B474DF" w:rsidP="00A05687">
            <w:pPr>
              <w:rPr>
                <w:sz w:val="20"/>
                <w:szCs w:val="20"/>
              </w:rPr>
            </w:pPr>
            <w:r w:rsidRPr="00814868">
              <w:rPr>
                <w:sz w:val="20"/>
                <w:szCs w:val="20"/>
              </w:rPr>
              <w:t>From panellist feedback:</w:t>
            </w:r>
          </w:p>
          <w:p w14:paraId="612552C0" w14:textId="77777777" w:rsidR="00B474DF" w:rsidRPr="00814868" w:rsidRDefault="00B474DF" w:rsidP="00A05687">
            <w:pPr>
              <w:rPr>
                <w:sz w:val="20"/>
                <w:szCs w:val="20"/>
              </w:rPr>
            </w:pPr>
            <w:r w:rsidRPr="00814868">
              <w:rPr>
                <w:sz w:val="20"/>
                <w:szCs w:val="20"/>
              </w:rPr>
              <w:t xml:space="preserve">The reasoning for choosing "Therapeutic Footwear" was that it was felt that orthotic and orthopaedic footwear would appear to be limited to the body structure aspect of the WHO ICF-CY as it still implies a “straightening” approach to care and did not embrace a holistic approach of health care delivery, as also outlined in the WHO ICF-CY, such as those involved with Quality of Life, activity and participation. They also felt that orthotic "straightening" could be misleading for some treatment goals such as accommodative footwear. It was also pointed out Prescriptive Footwear may not be applicable if using unmodified “off the shelf footwear”. It was felt that Therapeutic Footwear was consistent with the language used in the research literature. The importance of embracing consistent international terminology as outlined by the ISO was proposed, however, even here there has been inconsistency with both the terms Orthopaedic footwear (ISO 9999:2016) and Orthotic footwear ISO (21064:2017) being used.   </w:t>
            </w:r>
          </w:p>
          <w:p w14:paraId="6FE476D9" w14:textId="77777777" w:rsidR="00B474DF" w:rsidRPr="00814868" w:rsidRDefault="00B474DF" w:rsidP="00A05687">
            <w:pPr>
              <w:rPr>
                <w:sz w:val="20"/>
                <w:szCs w:val="20"/>
              </w:rPr>
            </w:pPr>
          </w:p>
          <w:p w14:paraId="2AB060A3" w14:textId="77777777" w:rsidR="00B474DF" w:rsidRPr="00814868" w:rsidRDefault="00B474DF" w:rsidP="00A05687">
            <w:pPr>
              <w:rPr>
                <w:sz w:val="20"/>
                <w:szCs w:val="20"/>
              </w:rPr>
            </w:pPr>
            <w:r w:rsidRPr="00814868">
              <w:rPr>
                <w:sz w:val="20"/>
                <w:szCs w:val="20"/>
              </w:rPr>
              <w:t>The reasoning for choosing "Orthotic footwear" was that it embraced</w:t>
            </w:r>
          </w:p>
          <w:p w14:paraId="4B782628" w14:textId="77777777" w:rsidR="00B474DF" w:rsidRPr="00814868" w:rsidRDefault="00B474DF" w:rsidP="00A05687">
            <w:pPr>
              <w:rPr>
                <w:sz w:val="20"/>
                <w:szCs w:val="20"/>
              </w:rPr>
            </w:pPr>
            <w:r w:rsidRPr="00814868">
              <w:rPr>
                <w:sz w:val="20"/>
                <w:szCs w:val="20"/>
              </w:rPr>
              <w:t>reputable terminology from ISO without the perceived negative social connotations of orthopaedic footwear.</w:t>
            </w:r>
          </w:p>
          <w:p w14:paraId="5B5C974F" w14:textId="77777777" w:rsidR="00B474DF" w:rsidRPr="00814868" w:rsidRDefault="00B474DF" w:rsidP="00A05687">
            <w:pPr>
              <w:rPr>
                <w:sz w:val="20"/>
                <w:szCs w:val="20"/>
              </w:rPr>
            </w:pPr>
          </w:p>
          <w:p w14:paraId="0A25962F" w14:textId="77777777" w:rsidR="00B474DF" w:rsidRPr="00814868" w:rsidRDefault="00B474DF" w:rsidP="00A05687">
            <w:pPr>
              <w:rPr>
                <w:sz w:val="20"/>
                <w:szCs w:val="20"/>
              </w:rPr>
            </w:pPr>
            <w:r w:rsidRPr="00814868">
              <w:rPr>
                <w:sz w:val="20"/>
                <w:szCs w:val="20"/>
              </w:rPr>
              <w:t>The reasoning for choosing "Prescriptive Footwear" evoked setting out specific parameters of footwear treatment that were potentially measurable.</w:t>
            </w:r>
          </w:p>
          <w:p w14:paraId="5EFF2C70" w14:textId="77777777" w:rsidR="00B474DF" w:rsidRPr="00814868" w:rsidRDefault="00B474DF" w:rsidP="00A05687">
            <w:pPr>
              <w:rPr>
                <w:sz w:val="20"/>
                <w:szCs w:val="20"/>
              </w:rPr>
            </w:pPr>
          </w:p>
          <w:p w14:paraId="7E58BAB2" w14:textId="77777777" w:rsidR="00B474DF" w:rsidRPr="00814868" w:rsidRDefault="00B474DF" w:rsidP="00A05687">
            <w:pPr>
              <w:rPr>
                <w:sz w:val="20"/>
                <w:szCs w:val="20"/>
              </w:rPr>
            </w:pPr>
            <w:r w:rsidRPr="00814868">
              <w:rPr>
                <w:sz w:val="20"/>
                <w:szCs w:val="20"/>
              </w:rPr>
              <w:t>No specific reasoning was given for choosing "Orthopaedic footwear"</w:t>
            </w:r>
          </w:p>
          <w:p w14:paraId="2CFF4217" w14:textId="77777777" w:rsidR="00B474DF" w:rsidRPr="00814868" w:rsidRDefault="00B474DF" w:rsidP="00A05687">
            <w:pPr>
              <w:rPr>
                <w:sz w:val="20"/>
                <w:szCs w:val="20"/>
              </w:rPr>
            </w:pPr>
          </w:p>
          <w:p w14:paraId="579736E8" w14:textId="77777777" w:rsidR="00B474DF" w:rsidRPr="00814868" w:rsidRDefault="00B474DF" w:rsidP="00A05687">
            <w:pPr>
              <w:rPr>
                <w:sz w:val="20"/>
                <w:szCs w:val="20"/>
              </w:rPr>
            </w:pPr>
            <w:r w:rsidRPr="00814868">
              <w:rPr>
                <w:sz w:val="20"/>
                <w:szCs w:val="20"/>
              </w:rPr>
              <w:t xml:space="preserve">One panellist suggested overall term could be interchangeable dependent on clinical preference as long as there was an agreed definition and understanding of how footwear could be applied and used for the treatment of mobility impairment in childhood. </w:t>
            </w:r>
          </w:p>
          <w:p w14:paraId="5F225838" w14:textId="77777777" w:rsidR="00B474DF" w:rsidRPr="00814868" w:rsidRDefault="00B474DF" w:rsidP="00A05687">
            <w:pPr>
              <w:rPr>
                <w:sz w:val="20"/>
                <w:szCs w:val="20"/>
              </w:rPr>
            </w:pPr>
          </w:p>
          <w:p w14:paraId="439F3270" w14:textId="77777777" w:rsidR="00B474DF" w:rsidRPr="00814868" w:rsidRDefault="00B474DF" w:rsidP="00A05687">
            <w:pPr>
              <w:rPr>
                <w:sz w:val="20"/>
                <w:szCs w:val="20"/>
              </w:rPr>
            </w:pPr>
            <w:r w:rsidRPr="00814868">
              <w:rPr>
                <w:sz w:val="20"/>
                <w:szCs w:val="20"/>
              </w:rPr>
              <w:t>Considering the collective panellist feedback please choose your preferred standard term for footwear that is used as a clinical intervention for children with mobility impairment.</w:t>
            </w:r>
          </w:p>
        </w:tc>
      </w:tr>
      <w:tr w:rsidR="00B474DF" w:rsidRPr="00814868" w14:paraId="5E12639E" w14:textId="77777777" w:rsidTr="002B2D69">
        <w:trPr>
          <w:gridAfter w:val="1"/>
          <w:wAfter w:w="12" w:type="dxa"/>
        </w:trPr>
        <w:tc>
          <w:tcPr>
            <w:tcW w:w="461" w:type="dxa"/>
          </w:tcPr>
          <w:p w14:paraId="47271C3E"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77" w:type="dxa"/>
          </w:tcPr>
          <w:p w14:paraId="42735861" w14:textId="77777777" w:rsidR="00B474DF" w:rsidRPr="00814868" w:rsidRDefault="00B474DF" w:rsidP="00A05687">
            <w:pPr>
              <w:rPr>
                <w:sz w:val="20"/>
                <w:szCs w:val="20"/>
              </w:rPr>
            </w:pPr>
            <w:r w:rsidRPr="00814868">
              <w:rPr>
                <w:sz w:val="20"/>
                <w:szCs w:val="20"/>
              </w:rPr>
              <w:t>Therapeutic Footwear (Term from Round 1)</w:t>
            </w:r>
          </w:p>
        </w:tc>
      </w:tr>
      <w:tr w:rsidR="00B474DF" w:rsidRPr="00814868" w14:paraId="7D285A1B" w14:textId="77777777" w:rsidTr="002B2D69">
        <w:trPr>
          <w:gridAfter w:val="1"/>
          <w:wAfter w:w="12" w:type="dxa"/>
        </w:trPr>
        <w:tc>
          <w:tcPr>
            <w:tcW w:w="461" w:type="dxa"/>
          </w:tcPr>
          <w:p w14:paraId="02849133"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77" w:type="dxa"/>
          </w:tcPr>
          <w:p w14:paraId="32C2FB1D" w14:textId="77777777" w:rsidR="00B474DF" w:rsidRPr="00814868" w:rsidRDefault="00B474DF" w:rsidP="00A05687">
            <w:pPr>
              <w:rPr>
                <w:sz w:val="20"/>
                <w:szCs w:val="20"/>
              </w:rPr>
            </w:pPr>
            <w:r w:rsidRPr="00814868">
              <w:rPr>
                <w:sz w:val="20"/>
                <w:szCs w:val="20"/>
              </w:rPr>
              <w:t>Orthopaedic Footwear</w:t>
            </w:r>
          </w:p>
        </w:tc>
      </w:tr>
      <w:tr w:rsidR="00B474DF" w:rsidRPr="00814868" w14:paraId="14B0BB3E" w14:textId="77777777" w:rsidTr="002B2D69">
        <w:trPr>
          <w:gridAfter w:val="1"/>
          <w:wAfter w:w="12" w:type="dxa"/>
        </w:trPr>
        <w:tc>
          <w:tcPr>
            <w:tcW w:w="461" w:type="dxa"/>
          </w:tcPr>
          <w:p w14:paraId="1015B519"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77" w:type="dxa"/>
          </w:tcPr>
          <w:p w14:paraId="2BD13A27" w14:textId="77777777" w:rsidR="00B474DF" w:rsidRPr="00814868" w:rsidRDefault="00B474DF" w:rsidP="00A05687">
            <w:pPr>
              <w:rPr>
                <w:sz w:val="20"/>
                <w:szCs w:val="20"/>
              </w:rPr>
            </w:pPr>
            <w:r w:rsidRPr="00814868">
              <w:rPr>
                <w:sz w:val="20"/>
                <w:szCs w:val="20"/>
              </w:rPr>
              <w:t>Orthotic Footwear</w:t>
            </w:r>
          </w:p>
        </w:tc>
      </w:tr>
      <w:tr w:rsidR="00B474DF" w:rsidRPr="00814868" w14:paraId="7A87F7EA" w14:textId="77777777" w:rsidTr="002B2D69">
        <w:trPr>
          <w:gridAfter w:val="1"/>
          <w:wAfter w:w="12" w:type="dxa"/>
        </w:trPr>
        <w:tc>
          <w:tcPr>
            <w:tcW w:w="461" w:type="dxa"/>
          </w:tcPr>
          <w:p w14:paraId="5B0C0187"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477" w:type="dxa"/>
          </w:tcPr>
          <w:p w14:paraId="76A3873C" w14:textId="77777777" w:rsidR="00B474DF" w:rsidRPr="00814868" w:rsidRDefault="00B474DF" w:rsidP="00A05687">
            <w:pPr>
              <w:rPr>
                <w:sz w:val="20"/>
                <w:szCs w:val="20"/>
              </w:rPr>
            </w:pPr>
            <w:r w:rsidRPr="00814868">
              <w:rPr>
                <w:sz w:val="20"/>
                <w:szCs w:val="20"/>
              </w:rPr>
              <w:t>Prescriptive Footwear</w:t>
            </w:r>
          </w:p>
        </w:tc>
      </w:tr>
    </w:tbl>
    <w:p w14:paraId="4D3EB43C" w14:textId="77777777" w:rsidR="00B474DF" w:rsidRPr="00814868" w:rsidRDefault="00B474DF" w:rsidP="00B474DF">
      <w:pPr>
        <w:rPr>
          <w:sz w:val="20"/>
          <w:szCs w:val="20"/>
        </w:rPr>
      </w:pPr>
    </w:p>
    <w:p w14:paraId="79952EBF" w14:textId="7AC583B0" w:rsidR="00B474DF" w:rsidRPr="00814868" w:rsidRDefault="00E22CE8" w:rsidP="00B474DF">
      <w:pPr>
        <w:rPr>
          <w:sz w:val="20"/>
          <w:szCs w:val="20"/>
        </w:rPr>
      </w:pPr>
      <w:r>
        <w:rPr>
          <w:sz w:val="20"/>
          <w:szCs w:val="20"/>
        </w:rPr>
        <w:t>2</w:t>
      </w:r>
      <w:r w:rsidR="00B474DF" w:rsidRPr="00814868">
        <w:rPr>
          <w:sz w:val="20"/>
          <w:szCs w:val="20"/>
        </w:rPr>
        <w:t>)</w:t>
      </w:r>
    </w:p>
    <w:tbl>
      <w:tblPr>
        <w:tblStyle w:val="TableGrid"/>
        <w:tblW w:w="0" w:type="auto"/>
        <w:tblInd w:w="137" w:type="dxa"/>
        <w:tblLook w:val="04A0" w:firstRow="1" w:lastRow="0" w:firstColumn="1" w:lastColumn="0" w:noHBand="0" w:noVBand="1"/>
      </w:tblPr>
      <w:tblGrid>
        <w:gridCol w:w="7981"/>
      </w:tblGrid>
      <w:tr w:rsidR="00B474DF" w:rsidRPr="00814868" w14:paraId="0F5591D0" w14:textId="77777777" w:rsidTr="00E22CE8">
        <w:trPr>
          <w:trHeight w:val="234"/>
        </w:trPr>
        <w:tc>
          <w:tcPr>
            <w:tcW w:w="7981" w:type="dxa"/>
          </w:tcPr>
          <w:p w14:paraId="6B2F4421"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4043F54C" w14:textId="77777777" w:rsidTr="00E22CE8">
        <w:trPr>
          <w:trHeight w:val="450"/>
        </w:trPr>
        <w:tc>
          <w:tcPr>
            <w:tcW w:w="7981" w:type="dxa"/>
          </w:tcPr>
          <w:p w14:paraId="60C79AB9" w14:textId="77777777" w:rsidR="00B474DF" w:rsidRPr="00814868" w:rsidRDefault="00B474DF" w:rsidP="00A05687">
            <w:pPr>
              <w:rPr>
                <w:sz w:val="20"/>
                <w:szCs w:val="20"/>
              </w:rPr>
            </w:pPr>
          </w:p>
          <w:p w14:paraId="648793F4" w14:textId="77777777" w:rsidR="00B474DF" w:rsidRPr="00814868" w:rsidRDefault="00B474DF" w:rsidP="00A05687">
            <w:pPr>
              <w:rPr>
                <w:sz w:val="20"/>
                <w:szCs w:val="20"/>
              </w:rPr>
            </w:pPr>
          </w:p>
        </w:tc>
      </w:tr>
    </w:tbl>
    <w:p w14:paraId="0A262F8B" w14:textId="77777777" w:rsidR="00B474DF" w:rsidRPr="00814868" w:rsidRDefault="00B474DF" w:rsidP="00B474DF">
      <w:pPr>
        <w:rPr>
          <w:sz w:val="20"/>
          <w:szCs w:val="20"/>
        </w:rPr>
      </w:pPr>
    </w:p>
    <w:p w14:paraId="75FA8D2F" w14:textId="77777777" w:rsidR="00B474DF" w:rsidRPr="00814868" w:rsidRDefault="00B474DF" w:rsidP="00B474DF">
      <w:pPr>
        <w:rPr>
          <w:sz w:val="20"/>
          <w:szCs w:val="20"/>
        </w:rPr>
      </w:pPr>
    </w:p>
    <w:p w14:paraId="28072BED" w14:textId="77777777" w:rsidR="00B474DF" w:rsidRPr="00814868" w:rsidRDefault="00B474DF" w:rsidP="00B474DF">
      <w:pPr>
        <w:rPr>
          <w:sz w:val="20"/>
          <w:szCs w:val="20"/>
        </w:rPr>
      </w:pPr>
    </w:p>
    <w:p w14:paraId="425CF5CA" w14:textId="77777777" w:rsidR="00E22CE8" w:rsidRDefault="00E22CE8" w:rsidP="00B474DF">
      <w:pPr>
        <w:rPr>
          <w:sz w:val="20"/>
          <w:szCs w:val="20"/>
        </w:rPr>
      </w:pPr>
    </w:p>
    <w:p w14:paraId="67ACD713" w14:textId="77777777" w:rsidR="00E22CE8" w:rsidRDefault="00E22CE8" w:rsidP="00B474DF">
      <w:pPr>
        <w:rPr>
          <w:sz w:val="20"/>
          <w:szCs w:val="20"/>
        </w:rPr>
      </w:pPr>
    </w:p>
    <w:p w14:paraId="32145408" w14:textId="77777777" w:rsidR="00E22CE8" w:rsidRDefault="00E22CE8" w:rsidP="00B474DF">
      <w:pPr>
        <w:rPr>
          <w:sz w:val="20"/>
          <w:szCs w:val="20"/>
        </w:rPr>
      </w:pPr>
    </w:p>
    <w:p w14:paraId="362CF3A6" w14:textId="6CC3E425" w:rsidR="00B474DF" w:rsidRPr="00814868" w:rsidRDefault="00E22CE8" w:rsidP="00B474DF">
      <w:pPr>
        <w:rPr>
          <w:sz w:val="20"/>
          <w:szCs w:val="20"/>
        </w:rPr>
      </w:pPr>
      <w:r>
        <w:rPr>
          <w:sz w:val="20"/>
          <w:szCs w:val="20"/>
        </w:rPr>
        <w:t>3</w:t>
      </w:r>
      <w:r w:rsidR="00B474DF" w:rsidRPr="00814868">
        <w:rPr>
          <w:sz w:val="20"/>
          <w:szCs w:val="20"/>
        </w:rPr>
        <w:t>)</w:t>
      </w:r>
    </w:p>
    <w:tbl>
      <w:tblPr>
        <w:tblStyle w:val="TableGrid"/>
        <w:tblW w:w="0" w:type="auto"/>
        <w:tblInd w:w="-5" w:type="dxa"/>
        <w:tblLook w:val="04A0" w:firstRow="1" w:lastRow="0" w:firstColumn="1" w:lastColumn="0" w:noHBand="0" w:noVBand="1"/>
      </w:tblPr>
      <w:tblGrid>
        <w:gridCol w:w="8222"/>
      </w:tblGrid>
      <w:tr w:rsidR="00B474DF" w:rsidRPr="00814868" w14:paraId="51ED7C1B" w14:textId="77777777" w:rsidTr="00E22CE8">
        <w:tc>
          <w:tcPr>
            <w:tcW w:w="8222" w:type="dxa"/>
          </w:tcPr>
          <w:p w14:paraId="758BE4E5"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which offered a definition for footwear used as a clinical intervention for children:</w:t>
            </w:r>
          </w:p>
          <w:p w14:paraId="12D90ADF" w14:textId="77777777" w:rsidR="00B474DF" w:rsidRPr="00814868" w:rsidRDefault="00B474DF" w:rsidP="00A05687">
            <w:pPr>
              <w:rPr>
                <w:sz w:val="20"/>
                <w:szCs w:val="20"/>
              </w:rPr>
            </w:pPr>
          </w:p>
          <w:p w14:paraId="2B82D339" w14:textId="77777777" w:rsidR="00B474DF" w:rsidRPr="00814868" w:rsidRDefault="00B474DF" w:rsidP="00A05687">
            <w:pPr>
              <w:rPr>
                <w:sz w:val="20"/>
                <w:szCs w:val="20"/>
              </w:rPr>
            </w:pPr>
            <w:r w:rsidRPr="00814868">
              <w:rPr>
                <w:sz w:val="20"/>
                <w:szCs w:val="20"/>
              </w:rPr>
              <w:t>The relative frequency of response is detailed below:</w:t>
            </w:r>
          </w:p>
          <w:p w14:paraId="54EDECC0" w14:textId="77777777" w:rsidR="00B474DF" w:rsidRPr="00814868" w:rsidRDefault="00B474DF" w:rsidP="00A05687">
            <w:pPr>
              <w:rPr>
                <w:sz w:val="20"/>
                <w:szCs w:val="20"/>
              </w:rPr>
            </w:pPr>
          </w:p>
          <w:p w14:paraId="46A060AF" w14:textId="3DE4A6BF" w:rsidR="00B474DF" w:rsidRPr="00814868" w:rsidRDefault="00B474DF" w:rsidP="00A05687">
            <w:pPr>
              <w:rPr>
                <w:sz w:val="20"/>
                <w:szCs w:val="20"/>
              </w:rPr>
            </w:pPr>
            <w:proofErr w:type="spellStart"/>
            <w:r w:rsidRPr="00814868">
              <w:rPr>
                <w:sz w:val="20"/>
                <w:szCs w:val="20"/>
              </w:rPr>
              <w:t>Statment</w:t>
            </w:r>
            <w:proofErr w:type="spellEnd"/>
            <w:r w:rsidRPr="00814868">
              <w:rPr>
                <w:sz w:val="20"/>
                <w:szCs w:val="20"/>
              </w:rPr>
              <w:t xml:space="preserve"> 2</w:t>
            </w:r>
            <w:r w:rsidR="003B0D62" w:rsidRPr="00814868">
              <w:rPr>
                <w:sz w:val="20"/>
                <w:szCs w:val="20"/>
              </w:rPr>
              <w:t>a “</w:t>
            </w:r>
            <w:r w:rsidRPr="00814868">
              <w:rPr>
                <w:sz w:val="20"/>
                <w:szCs w:val="20"/>
              </w:rPr>
              <w:t>Footwear that is designed or adapted specifically to protect, support, align, prevent, or correct foot deformity, or to assist mobility and standing in children." (82%)</w:t>
            </w:r>
          </w:p>
          <w:p w14:paraId="11A9F8BC" w14:textId="77777777" w:rsidR="00B474DF" w:rsidRPr="00814868" w:rsidRDefault="00B474DF" w:rsidP="00A05687">
            <w:pPr>
              <w:rPr>
                <w:sz w:val="20"/>
                <w:szCs w:val="20"/>
              </w:rPr>
            </w:pPr>
          </w:p>
          <w:p w14:paraId="40B811FF" w14:textId="6092E05D" w:rsidR="00B474DF" w:rsidRPr="00814868" w:rsidRDefault="00B474DF" w:rsidP="00A05687">
            <w:pPr>
              <w:rPr>
                <w:sz w:val="20"/>
                <w:szCs w:val="20"/>
              </w:rPr>
            </w:pPr>
            <w:r w:rsidRPr="00814868">
              <w:rPr>
                <w:sz w:val="20"/>
                <w:szCs w:val="20"/>
              </w:rPr>
              <w:t xml:space="preserve">Statement </w:t>
            </w:r>
            <w:r w:rsidR="003B0D62" w:rsidRPr="00814868">
              <w:rPr>
                <w:sz w:val="20"/>
                <w:szCs w:val="20"/>
              </w:rPr>
              <w:t>2 “</w:t>
            </w:r>
            <w:r w:rsidRPr="00814868">
              <w:rPr>
                <w:sz w:val="20"/>
                <w:szCs w:val="20"/>
              </w:rPr>
              <w:t>footwear that is designed specifically with the purpose to support or alleviate mobility impairment in childhood.” (12%)</w:t>
            </w:r>
          </w:p>
          <w:p w14:paraId="70974B56" w14:textId="77777777" w:rsidR="00B474DF" w:rsidRPr="00814868" w:rsidRDefault="00B474DF" w:rsidP="00A05687">
            <w:pPr>
              <w:rPr>
                <w:sz w:val="20"/>
                <w:szCs w:val="20"/>
              </w:rPr>
            </w:pPr>
          </w:p>
          <w:p w14:paraId="77320B10" w14:textId="77777777" w:rsidR="00B474DF" w:rsidRPr="00814868" w:rsidRDefault="00B474DF" w:rsidP="00A05687">
            <w:pPr>
              <w:rPr>
                <w:sz w:val="20"/>
                <w:szCs w:val="20"/>
              </w:rPr>
            </w:pPr>
            <w:r w:rsidRPr="00814868">
              <w:rPr>
                <w:sz w:val="20"/>
                <w:szCs w:val="20"/>
              </w:rPr>
              <w:t>Other (6%)</w:t>
            </w:r>
          </w:p>
          <w:p w14:paraId="55DF6982" w14:textId="77777777" w:rsidR="00B474DF" w:rsidRPr="00814868" w:rsidRDefault="00B474DF" w:rsidP="00A05687">
            <w:pPr>
              <w:rPr>
                <w:sz w:val="20"/>
                <w:szCs w:val="20"/>
              </w:rPr>
            </w:pPr>
          </w:p>
          <w:p w14:paraId="76DF9470" w14:textId="77777777" w:rsidR="00B474DF" w:rsidRPr="00814868" w:rsidRDefault="00B474DF" w:rsidP="00A05687">
            <w:pPr>
              <w:rPr>
                <w:sz w:val="20"/>
                <w:szCs w:val="20"/>
              </w:rPr>
            </w:pPr>
            <w:r w:rsidRPr="00814868">
              <w:rPr>
                <w:sz w:val="20"/>
                <w:szCs w:val="20"/>
              </w:rPr>
              <w:t>A Consensus was reached to Statement 2a</w:t>
            </w:r>
          </w:p>
          <w:p w14:paraId="7A4E8252" w14:textId="77777777" w:rsidR="00B474DF" w:rsidRPr="00814868" w:rsidRDefault="00B474DF" w:rsidP="00A05687">
            <w:pPr>
              <w:rPr>
                <w:sz w:val="20"/>
                <w:szCs w:val="20"/>
              </w:rPr>
            </w:pPr>
          </w:p>
          <w:p w14:paraId="30EA8AE3" w14:textId="77777777" w:rsidR="00B474DF" w:rsidRPr="00814868" w:rsidRDefault="00B474DF" w:rsidP="00A05687">
            <w:pPr>
              <w:rPr>
                <w:sz w:val="20"/>
                <w:szCs w:val="20"/>
              </w:rPr>
            </w:pPr>
            <w:r w:rsidRPr="00814868">
              <w:rPr>
                <w:sz w:val="20"/>
                <w:szCs w:val="20"/>
              </w:rPr>
              <w:t xml:space="preserve">Panellist feedback from those who chose "Other" </w:t>
            </w:r>
          </w:p>
          <w:p w14:paraId="30DEED20" w14:textId="77777777" w:rsidR="00B474DF" w:rsidRPr="00814868" w:rsidRDefault="00B474DF" w:rsidP="00A05687">
            <w:pPr>
              <w:rPr>
                <w:sz w:val="20"/>
                <w:szCs w:val="20"/>
              </w:rPr>
            </w:pPr>
            <w:r w:rsidRPr="00814868">
              <w:rPr>
                <w:sz w:val="20"/>
                <w:szCs w:val="20"/>
              </w:rPr>
              <w:t xml:space="preserve">One panellist objected to the aligning and corrective aspect in the definition due to limited evidence base for this and suggested the following definition: "Footwear that is designed or adapted specifically to protect, support or assist mobility and standing in children". </w:t>
            </w:r>
          </w:p>
          <w:p w14:paraId="733BA31D" w14:textId="77777777" w:rsidR="00B474DF" w:rsidRPr="00814868" w:rsidRDefault="00B474DF" w:rsidP="00A05687">
            <w:pPr>
              <w:rPr>
                <w:sz w:val="20"/>
                <w:szCs w:val="20"/>
              </w:rPr>
            </w:pPr>
            <w:r w:rsidRPr="00814868">
              <w:rPr>
                <w:sz w:val="20"/>
                <w:szCs w:val="20"/>
              </w:rPr>
              <w:t>One preferred a definition that encompassed ISO and WHO terminology and suggested the following definition: “Footwear intended to address the effect of a neuromusculoskeletal impairment(s). These can encompass the ankle joint. They can be custom made or prefabricated”</w:t>
            </w:r>
          </w:p>
        </w:tc>
      </w:tr>
    </w:tbl>
    <w:p w14:paraId="6DBBF29F" w14:textId="77777777" w:rsidR="00B474DF" w:rsidRPr="00814868" w:rsidRDefault="00B474DF" w:rsidP="00B474DF">
      <w:pPr>
        <w:rPr>
          <w:sz w:val="20"/>
          <w:szCs w:val="20"/>
        </w:rPr>
      </w:pPr>
    </w:p>
    <w:p w14:paraId="5E57C1B5" w14:textId="02E95960" w:rsidR="00B474DF" w:rsidRPr="00814868" w:rsidRDefault="00E22CE8" w:rsidP="00B474DF">
      <w:pPr>
        <w:rPr>
          <w:sz w:val="20"/>
          <w:szCs w:val="20"/>
        </w:rPr>
      </w:pPr>
      <w:r>
        <w:rPr>
          <w:sz w:val="20"/>
          <w:szCs w:val="20"/>
        </w:rPr>
        <w:t>4</w:t>
      </w:r>
      <w:r w:rsidR="00B474DF" w:rsidRPr="00814868">
        <w:rPr>
          <w:sz w:val="20"/>
          <w:szCs w:val="20"/>
        </w:rPr>
        <w:t>)</w:t>
      </w:r>
    </w:p>
    <w:tbl>
      <w:tblPr>
        <w:tblStyle w:val="TableGrid"/>
        <w:tblW w:w="0" w:type="auto"/>
        <w:tblLook w:val="04A0" w:firstRow="1" w:lastRow="0" w:firstColumn="1" w:lastColumn="0" w:noHBand="0" w:noVBand="1"/>
      </w:tblPr>
      <w:tblGrid>
        <w:gridCol w:w="1362"/>
        <w:gridCol w:w="1024"/>
        <w:gridCol w:w="1024"/>
        <w:gridCol w:w="1208"/>
        <w:gridCol w:w="916"/>
        <w:gridCol w:w="1208"/>
        <w:gridCol w:w="764"/>
        <w:gridCol w:w="982"/>
      </w:tblGrid>
      <w:tr w:rsidR="00B474DF" w:rsidRPr="00814868" w14:paraId="5FDAF84B" w14:textId="77777777" w:rsidTr="00A05687">
        <w:tc>
          <w:tcPr>
            <w:tcW w:w="8585" w:type="dxa"/>
            <w:gridSpan w:val="8"/>
          </w:tcPr>
          <w:p w14:paraId="67AF3802" w14:textId="77777777" w:rsidR="00B474DF" w:rsidRPr="00814868" w:rsidRDefault="00B474DF" w:rsidP="00A05687">
            <w:pPr>
              <w:rPr>
                <w:sz w:val="20"/>
                <w:szCs w:val="20"/>
              </w:rPr>
            </w:pPr>
          </w:p>
          <w:p w14:paraId="48049D36"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for the process of categorising clinical footwear interventions for children.</w:t>
            </w:r>
          </w:p>
          <w:p w14:paraId="740FFD73" w14:textId="77777777" w:rsidR="00B474DF" w:rsidRPr="00814868" w:rsidRDefault="00B474DF" w:rsidP="00A05687">
            <w:pPr>
              <w:rPr>
                <w:sz w:val="20"/>
                <w:szCs w:val="20"/>
              </w:rPr>
            </w:pPr>
          </w:p>
          <w:p w14:paraId="247B2701" w14:textId="77777777" w:rsidR="00B474DF" w:rsidRPr="00814868" w:rsidRDefault="00B474DF" w:rsidP="00A05687">
            <w:pPr>
              <w:rPr>
                <w:sz w:val="20"/>
                <w:szCs w:val="20"/>
              </w:rPr>
            </w:pPr>
            <w:r w:rsidRPr="00814868">
              <w:rPr>
                <w:sz w:val="20"/>
                <w:szCs w:val="20"/>
              </w:rPr>
              <w:t>The relative frequency of response is detailed below:</w:t>
            </w:r>
          </w:p>
          <w:p w14:paraId="23941F84" w14:textId="77777777" w:rsidR="00B474DF" w:rsidRPr="00814868" w:rsidRDefault="00B474DF" w:rsidP="00A05687">
            <w:pPr>
              <w:rPr>
                <w:sz w:val="20"/>
                <w:szCs w:val="20"/>
              </w:rPr>
            </w:pPr>
          </w:p>
          <w:p w14:paraId="0489CFBE" w14:textId="77777777" w:rsidR="00B474DF" w:rsidRPr="00814868" w:rsidRDefault="00B474DF" w:rsidP="00A05687">
            <w:pPr>
              <w:rPr>
                <w:sz w:val="20"/>
                <w:szCs w:val="20"/>
              </w:rPr>
            </w:pPr>
            <w:r w:rsidRPr="00814868">
              <w:rPr>
                <w:sz w:val="20"/>
                <w:szCs w:val="20"/>
              </w:rPr>
              <w:t>Statement 3a: "Footwear used as a clinical intervention in childhood should be classified via the intended therapeutic outcomes of its components." (70%)</w:t>
            </w:r>
          </w:p>
          <w:p w14:paraId="35F355C2" w14:textId="77777777" w:rsidR="00B474DF" w:rsidRPr="00814868" w:rsidRDefault="00B474DF" w:rsidP="00A05687">
            <w:pPr>
              <w:rPr>
                <w:sz w:val="20"/>
                <w:szCs w:val="20"/>
              </w:rPr>
            </w:pPr>
          </w:p>
          <w:p w14:paraId="532DD3FC" w14:textId="77777777" w:rsidR="00B474DF" w:rsidRPr="00814868" w:rsidRDefault="00B474DF" w:rsidP="00A05687">
            <w:pPr>
              <w:rPr>
                <w:sz w:val="20"/>
                <w:szCs w:val="20"/>
              </w:rPr>
            </w:pPr>
            <w:r w:rsidRPr="00814868">
              <w:rPr>
                <w:sz w:val="20"/>
                <w:szCs w:val="20"/>
              </w:rPr>
              <w:t>Statement 3 "footwear for clinical interventions in childhood should be categorised into groupings dependent on their intended therapeutic role." (18%)</w:t>
            </w:r>
          </w:p>
          <w:p w14:paraId="202A4297" w14:textId="77777777" w:rsidR="00B474DF" w:rsidRPr="00814868" w:rsidRDefault="00B474DF" w:rsidP="00A05687">
            <w:pPr>
              <w:rPr>
                <w:sz w:val="20"/>
                <w:szCs w:val="20"/>
              </w:rPr>
            </w:pPr>
          </w:p>
          <w:p w14:paraId="10495EBE" w14:textId="77777777" w:rsidR="00B474DF" w:rsidRPr="00814868" w:rsidRDefault="00B474DF" w:rsidP="00A05687">
            <w:pPr>
              <w:rPr>
                <w:sz w:val="20"/>
                <w:szCs w:val="20"/>
              </w:rPr>
            </w:pPr>
            <w:r w:rsidRPr="00814868">
              <w:rPr>
                <w:sz w:val="20"/>
                <w:szCs w:val="20"/>
              </w:rPr>
              <w:t>Other (12%)</w:t>
            </w:r>
          </w:p>
          <w:p w14:paraId="69C4683A" w14:textId="77777777" w:rsidR="00B474DF" w:rsidRPr="00814868" w:rsidRDefault="00B474DF" w:rsidP="00A05687">
            <w:pPr>
              <w:rPr>
                <w:sz w:val="20"/>
                <w:szCs w:val="20"/>
              </w:rPr>
            </w:pPr>
          </w:p>
          <w:p w14:paraId="2EDF64AB" w14:textId="77777777" w:rsidR="00B474DF" w:rsidRPr="00814868" w:rsidRDefault="00B474DF" w:rsidP="00A05687">
            <w:pPr>
              <w:rPr>
                <w:sz w:val="20"/>
                <w:szCs w:val="20"/>
              </w:rPr>
            </w:pPr>
            <w:r w:rsidRPr="00814868">
              <w:rPr>
                <w:sz w:val="20"/>
                <w:szCs w:val="20"/>
              </w:rPr>
              <w:t>From panellist feedback, there was agreement throughout the panel that it was important that the method of classification/grouping of the footwear relates to the intended clinical role or outcome, However, consensus failed to be reached due to the terminology used within the statement.</w:t>
            </w:r>
          </w:p>
          <w:p w14:paraId="4B25C7AA" w14:textId="77777777" w:rsidR="00B474DF" w:rsidRPr="00814868" w:rsidRDefault="00B474DF" w:rsidP="00A05687">
            <w:pPr>
              <w:rPr>
                <w:sz w:val="20"/>
                <w:szCs w:val="20"/>
              </w:rPr>
            </w:pPr>
            <w:r w:rsidRPr="00814868">
              <w:rPr>
                <w:sz w:val="20"/>
                <w:szCs w:val="20"/>
              </w:rPr>
              <w:t>Panellists who did not choose therapeutic footwear as a preferred term objected to the reference to therapeutic in the statement, others wanted WHO terminology to be included within the definition.</w:t>
            </w:r>
          </w:p>
          <w:p w14:paraId="0369B2E8" w14:textId="77777777" w:rsidR="00B474DF" w:rsidRPr="00814868" w:rsidRDefault="00B474DF" w:rsidP="00A05687">
            <w:pPr>
              <w:rPr>
                <w:sz w:val="20"/>
                <w:szCs w:val="20"/>
              </w:rPr>
            </w:pPr>
          </w:p>
          <w:p w14:paraId="09012236" w14:textId="77777777" w:rsidR="00B474DF" w:rsidRPr="00814868" w:rsidRDefault="00B474DF" w:rsidP="00A05687">
            <w:pPr>
              <w:rPr>
                <w:sz w:val="20"/>
                <w:szCs w:val="20"/>
              </w:rPr>
            </w:pPr>
            <w:r w:rsidRPr="00814868">
              <w:rPr>
                <w:sz w:val="20"/>
                <w:szCs w:val="20"/>
              </w:rPr>
              <w:t xml:space="preserve">Slight modification to the statement has been made to this definition to address panellist feedback and gain consensus within the panel, please rank your agreement with the following statement * </w:t>
            </w:r>
          </w:p>
          <w:p w14:paraId="0B8A2060" w14:textId="77777777" w:rsidR="00B474DF" w:rsidRPr="00814868" w:rsidRDefault="00B474DF" w:rsidP="00A05687">
            <w:pPr>
              <w:rPr>
                <w:sz w:val="20"/>
                <w:szCs w:val="20"/>
              </w:rPr>
            </w:pPr>
          </w:p>
          <w:p w14:paraId="4D08C38A" w14:textId="77777777" w:rsidR="00B474DF" w:rsidRPr="00814868" w:rsidRDefault="00B474DF" w:rsidP="00A05687">
            <w:pPr>
              <w:rPr>
                <w:sz w:val="20"/>
                <w:szCs w:val="20"/>
              </w:rPr>
            </w:pPr>
            <w:r w:rsidRPr="00814868">
              <w:rPr>
                <w:sz w:val="20"/>
                <w:szCs w:val="20"/>
              </w:rPr>
              <w:t>"Footwear used as a clinical intervention in childhood should be classified by the intended outcomes of its components."</w:t>
            </w:r>
          </w:p>
          <w:p w14:paraId="6442559B" w14:textId="77777777" w:rsidR="00B474DF" w:rsidRPr="00814868" w:rsidRDefault="00B474DF" w:rsidP="00A05687">
            <w:pPr>
              <w:rPr>
                <w:sz w:val="20"/>
                <w:szCs w:val="20"/>
              </w:rPr>
            </w:pPr>
          </w:p>
        </w:tc>
      </w:tr>
      <w:tr w:rsidR="00B474DF" w:rsidRPr="00814868" w14:paraId="6C899126" w14:textId="77777777" w:rsidTr="00A05687">
        <w:tc>
          <w:tcPr>
            <w:tcW w:w="1181" w:type="dxa"/>
            <w:vMerge w:val="restart"/>
          </w:tcPr>
          <w:p w14:paraId="6E743F0B" w14:textId="77777777" w:rsidR="00B474DF" w:rsidRPr="00814868" w:rsidRDefault="00B474DF" w:rsidP="00A05687">
            <w:pPr>
              <w:jc w:val="both"/>
              <w:rPr>
                <w:sz w:val="20"/>
                <w:szCs w:val="20"/>
              </w:rPr>
            </w:pPr>
          </w:p>
        </w:tc>
        <w:tc>
          <w:tcPr>
            <w:tcW w:w="1064" w:type="dxa"/>
          </w:tcPr>
          <w:p w14:paraId="7CA3751D" w14:textId="77777777" w:rsidR="00B474DF" w:rsidRPr="00814868" w:rsidRDefault="00B474DF" w:rsidP="00A05687">
            <w:pPr>
              <w:jc w:val="both"/>
              <w:rPr>
                <w:sz w:val="20"/>
                <w:szCs w:val="20"/>
              </w:rPr>
            </w:pPr>
            <w:r w:rsidRPr="00814868">
              <w:rPr>
                <w:sz w:val="20"/>
                <w:szCs w:val="20"/>
              </w:rPr>
              <w:t>Strongly Disagree</w:t>
            </w:r>
          </w:p>
        </w:tc>
        <w:tc>
          <w:tcPr>
            <w:tcW w:w="1064" w:type="dxa"/>
          </w:tcPr>
          <w:p w14:paraId="25D0DDEF" w14:textId="77777777" w:rsidR="00B474DF" w:rsidRPr="00814868" w:rsidRDefault="00B474DF" w:rsidP="00A05687">
            <w:pPr>
              <w:jc w:val="both"/>
              <w:rPr>
                <w:sz w:val="20"/>
                <w:szCs w:val="20"/>
              </w:rPr>
            </w:pPr>
            <w:r w:rsidRPr="00814868">
              <w:rPr>
                <w:sz w:val="20"/>
                <w:szCs w:val="20"/>
              </w:rPr>
              <w:t>Disagree</w:t>
            </w:r>
          </w:p>
        </w:tc>
        <w:tc>
          <w:tcPr>
            <w:tcW w:w="1257" w:type="dxa"/>
          </w:tcPr>
          <w:p w14:paraId="58DEF22A" w14:textId="77777777" w:rsidR="00B474DF" w:rsidRPr="00814868" w:rsidRDefault="00B474DF" w:rsidP="00A05687">
            <w:pPr>
              <w:jc w:val="both"/>
              <w:rPr>
                <w:sz w:val="20"/>
                <w:szCs w:val="20"/>
              </w:rPr>
            </w:pPr>
            <w:r w:rsidRPr="00814868">
              <w:rPr>
                <w:sz w:val="20"/>
                <w:szCs w:val="20"/>
              </w:rPr>
              <w:t>Somewhat Disagree</w:t>
            </w:r>
          </w:p>
        </w:tc>
        <w:tc>
          <w:tcPr>
            <w:tcW w:w="951" w:type="dxa"/>
          </w:tcPr>
          <w:p w14:paraId="7BFD1503" w14:textId="77777777" w:rsidR="00B474DF" w:rsidRPr="00814868" w:rsidRDefault="00B474DF" w:rsidP="00A05687">
            <w:pPr>
              <w:jc w:val="both"/>
              <w:rPr>
                <w:sz w:val="20"/>
                <w:szCs w:val="20"/>
              </w:rPr>
            </w:pPr>
            <w:r w:rsidRPr="00814868">
              <w:rPr>
                <w:sz w:val="20"/>
                <w:szCs w:val="20"/>
              </w:rPr>
              <w:t>Neutral</w:t>
            </w:r>
          </w:p>
        </w:tc>
        <w:tc>
          <w:tcPr>
            <w:tcW w:w="1257" w:type="dxa"/>
          </w:tcPr>
          <w:p w14:paraId="371C198A" w14:textId="77777777" w:rsidR="00B474DF" w:rsidRPr="00814868" w:rsidRDefault="00B474DF" w:rsidP="00A05687">
            <w:pPr>
              <w:jc w:val="both"/>
              <w:rPr>
                <w:sz w:val="20"/>
                <w:szCs w:val="20"/>
              </w:rPr>
            </w:pPr>
            <w:r w:rsidRPr="00814868">
              <w:rPr>
                <w:sz w:val="20"/>
                <w:szCs w:val="20"/>
              </w:rPr>
              <w:t>Somewhat Agree</w:t>
            </w:r>
          </w:p>
        </w:tc>
        <w:tc>
          <w:tcPr>
            <w:tcW w:w="791" w:type="dxa"/>
          </w:tcPr>
          <w:p w14:paraId="4C0C89F1" w14:textId="77777777" w:rsidR="00B474DF" w:rsidRPr="00814868" w:rsidRDefault="00B474DF" w:rsidP="00A05687">
            <w:pPr>
              <w:jc w:val="both"/>
              <w:rPr>
                <w:sz w:val="20"/>
                <w:szCs w:val="20"/>
              </w:rPr>
            </w:pPr>
            <w:r w:rsidRPr="00814868">
              <w:rPr>
                <w:sz w:val="20"/>
                <w:szCs w:val="20"/>
              </w:rPr>
              <w:t>Agree</w:t>
            </w:r>
          </w:p>
        </w:tc>
        <w:tc>
          <w:tcPr>
            <w:tcW w:w="1020" w:type="dxa"/>
          </w:tcPr>
          <w:p w14:paraId="1814AEFB" w14:textId="77777777" w:rsidR="00B474DF" w:rsidRPr="00814868" w:rsidRDefault="00B474DF" w:rsidP="00A05687">
            <w:pPr>
              <w:jc w:val="both"/>
              <w:rPr>
                <w:sz w:val="20"/>
                <w:szCs w:val="20"/>
              </w:rPr>
            </w:pPr>
            <w:r w:rsidRPr="00814868">
              <w:rPr>
                <w:sz w:val="20"/>
                <w:szCs w:val="20"/>
              </w:rPr>
              <w:t>Strongly Agree</w:t>
            </w:r>
          </w:p>
        </w:tc>
      </w:tr>
      <w:tr w:rsidR="00B474DF" w:rsidRPr="00814868" w14:paraId="6BA459C0" w14:textId="77777777" w:rsidTr="00A05687">
        <w:tc>
          <w:tcPr>
            <w:tcW w:w="1181" w:type="dxa"/>
            <w:vMerge/>
          </w:tcPr>
          <w:p w14:paraId="749240F5" w14:textId="77777777" w:rsidR="00B474DF" w:rsidRPr="00814868" w:rsidRDefault="00B474DF" w:rsidP="00A05687">
            <w:pPr>
              <w:jc w:val="center"/>
              <w:rPr>
                <w:sz w:val="20"/>
                <w:szCs w:val="20"/>
              </w:rPr>
            </w:pPr>
          </w:p>
        </w:tc>
        <w:tc>
          <w:tcPr>
            <w:tcW w:w="1064" w:type="dxa"/>
          </w:tcPr>
          <w:p w14:paraId="29D2F569" w14:textId="77777777" w:rsidR="00B474DF" w:rsidRPr="00814868" w:rsidRDefault="00B474DF" w:rsidP="00A05687">
            <w:pPr>
              <w:jc w:val="center"/>
              <w:rPr>
                <w:sz w:val="20"/>
                <w:szCs w:val="20"/>
              </w:rPr>
            </w:pPr>
            <w:r w:rsidRPr="00814868">
              <w:rPr>
                <w:sz w:val="20"/>
                <w:szCs w:val="20"/>
              </w:rPr>
              <w:t>1</w:t>
            </w:r>
          </w:p>
        </w:tc>
        <w:tc>
          <w:tcPr>
            <w:tcW w:w="1064" w:type="dxa"/>
          </w:tcPr>
          <w:p w14:paraId="1D1D811B" w14:textId="77777777" w:rsidR="00B474DF" w:rsidRPr="00814868" w:rsidRDefault="00B474DF" w:rsidP="00A05687">
            <w:pPr>
              <w:jc w:val="center"/>
              <w:rPr>
                <w:sz w:val="20"/>
                <w:szCs w:val="20"/>
              </w:rPr>
            </w:pPr>
            <w:r w:rsidRPr="00814868">
              <w:rPr>
                <w:sz w:val="20"/>
                <w:szCs w:val="20"/>
              </w:rPr>
              <w:t>2</w:t>
            </w:r>
          </w:p>
        </w:tc>
        <w:tc>
          <w:tcPr>
            <w:tcW w:w="1257" w:type="dxa"/>
          </w:tcPr>
          <w:p w14:paraId="0FEEB8FC" w14:textId="77777777" w:rsidR="00B474DF" w:rsidRPr="00814868" w:rsidRDefault="00B474DF" w:rsidP="00A05687">
            <w:pPr>
              <w:jc w:val="center"/>
              <w:rPr>
                <w:sz w:val="20"/>
                <w:szCs w:val="20"/>
              </w:rPr>
            </w:pPr>
            <w:r w:rsidRPr="00814868">
              <w:rPr>
                <w:sz w:val="20"/>
                <w:szCs w:val="20"/>
              </w:rPr>
              <w:t>3</w:t>
            </w:r>
          </w:p>
        </w:tc>
        <w:tc>
          <w:tcPr>
            <w:tcW w:w="951" w:type="dxa"/>
          </w:tcPr>
          <w:p w14:paraId="543B5CA9" w14:textId="77777777" w:rsidR="00B474DF" w:rsidRPr="00814868" w:rsidRDefault="00B474DF" w:rsidP="00A05687">
            <w:pPr>
              <w:jc w:val="center"/>
              <w:rPr>
                <w:sz w:val="20"/>
                <w:szCs w:val="20"/>
              </w:rPr>
            </w:pPr>
            <w:r w:rsidRPr="00814868">
              <w:rPr>
                <w:sz w:val="20"/>
                <w:szCs w:val="20"/>
              </w:rPr>
              <w:t>4</w:t>
            </w:r>
          </w:p>
        </w:tc>
        <w:tc>
          <w:tcPr>
            <w:tcW w:w="1257" w:type="dxa"/>
          </w:tcPr>
          <w:p w14:paraId="045E9351" w14:textId="77777777" w:rsidR="00B474DF" w:rsidRPr="00814868" w:rsidRDefault="00B474DF" w:rsidP="00A05687">
            <w:pPr>
              <w:jc w:val="center"/>
              <w:rPr>
                <w:sz w:val="20"/>
                <w:szCs w:val="20"/>
              </w:rPr>
            </w:pPr>
            <w:r w:rsidRPr="00814868">
              <w:rPr>
                <w:sz w:val="20"/>
                <w:szCs w:val="20"/>
              </w:rPr>
              <w:t>5</w:t>
            </w:r>
          </w:p>
        </w:tc>
        <w:tc>
          <w:tcPr>
            <w:tcW w:w="791" w:type="dxa"/>
          </w:tcPr>
          <w:p w14:paraId="3B464EB0" w14:textId="77777777" w:rsidR="00B474DF" w:rsidRPr="00814868" w:rsidRDefault="00B474DF" w:rsidP="00A05687">
            <w:pPr>
              <w:jc w:val="center"/>
              <w:rPr>
                <w:sz w:val="20"/>
                <w:szCs w:val="20"/>
              </w:rPr>
            </w:pPr>
            <w:r w:rsidRPr="00814868">
              <w:rPr>
                <w:sz w:val="20"/>
                <w:szCs w:val="20"/>
              </w:rPr>
              <w:t>6</w:t>
            </w:r>
          </w:p>
        </w:tc>
        <w:tc>
          <w:tcPr>
            <w:tcW w:w="1020" w:type="dxa"/>
          </w:tcPr>
          <w:p w14:paraId="13457BA0" w14:textId="77777777" w:rsidR="00B474DF" w:rsidRPr="00814868" w:rsidRDefault="00B474DF" w:rsidP="00A05687">
            <w:pPr>
              <w:jc w:val="center"/>
              <w:rPr>
                <w:sz w:val="20"/>
                <w:szCs w:val="20"/>
              </w:rPr>
            </w:pPr>
            <w:r w:rsidRPr="00814868">
              <w:rPr>
                <w:sz w:val="20"/>
                <w:szCs w:val="20"/>
              </w:rPr>
              <w:t>7</w:t>
            </w:r>
          </w:p>
        </w:tc>
      </w:tr>
      <w:tr w:rsidR="00B474DF" w:rsidRPr="00814868" w14:paraId="513DC806" w14:textId="77777777" w:rsidTr="00A05687">
        <w:tc>
          <w:tcPr>
            <w:tcW w:w="1181" w:type="dxa"/>
          </w:tcPr>
          <w:p w14:paraId="1B141689" w14:textId="77777777" w:rsidR="00B474DF" w:rsidRPr="00814868" w:rsidRDefault="00B474DF" w:rsidP="00A05687">
            <w:pPr>
              <w:jc w:val="center"/>
              <w:rPr>
                <w:sz w:val="20"/>
                <w:szCs w:val="20"/>
              </w:rPr>
            </w:pPr>
            <w:r w:rsidRPr="00814868">
              <w:rPr>
                <w:sz w:val="20"/>
                <w:szCs w:val="20"/>
              </w:rPr>
              <w:t>"Footwear used as a clinical intervention in childhood should be classified by the intended outcomes of its components."</w:t>
            </w:r>
          </w:p>
        </w:tc>
        <w:tc>
          <w:tcPr>
            <w:tcW w:w="1064" w:type="dxa"/>
          </w:tcPr>
          <w:p w14:paraId="6CB13BF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64" w:type="dxa"/>
          </w:tcPr>
          <w:p w14:paraId="665572E7"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57" w:type="dxa"/>
          </w:tcPr>
          <w:p w14:paraId="7725E68D"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51" w:type="dxa"/>
          </w:tcPr>
          <w:p w14:paraId="040A98E0"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57" w:type="dxa"/>
          </w:tcPr>
          <w:p w14:paraId="25978159"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91" w:type="dxa"/>
          </w:tcPr>
          <w:p w14:paraId="404A011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0" w:type="dxa"/>
          </w:tcPr>
          <w:p w14:paraId="7219577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4A2F6CD0" w14:textId="77777777" w:rsidR="00B474DF" w:rsidRPr="00814868" w:rsidRDefault="00B474DF" w:rsidP="00B474DF">
      <w:pPr>
        <w:rPr>
          <w:sz w:val="20"/>
          <w:szCs w:val="20"/>
        </w:rPr>
      </w:pPr>
    </w:p>
    <w:p w14:paraId="186E5137" w14:textId="77777777" w:rsidR="00B474DF" w:rsidRPr="00814868" w:rsidRDefault="00B474DF" w:rsidP="00B474DF">
      <w:pPr>
        <w:rPr>
          <w:sz w:val="20"/>
          <w:szCs w:val="20"/>
        </w:rPr>
      </w:pPr>
    </w:p>
    <w:p w14:paraId="5B2E62CD" w14:textId="712F6136" w:rsidR="00B474DF" w:rsidRPr="00814868" w:rsidRDefault="00E22CE8" w:rsidP="00B474DF">
      <w:pPr>
        <w:rPr>
          <w:sz w:val="20"/>
          <w:szCs w:val="20"/>
        </w:rPr>
      </w:pPr>
      <w:r>
        <w:rPr>
          <w:sz w:val="20"/>
          <w:szCs w:val="20"/>
        </w:rPr>
        <w:t>5</w:t>
      </w:r>
      <w:r w:rsidR="00B474DF" w:rsidRPr="00814868">
        <w:rPr>
          <w:sz w:val="20"/>
          <w:szCs w:val="20"/>
        </w:rPr>
        <w:t>)</w:t>
      </w:r>
    </w:p>
    <w:tbl>
      <w:tblPr>
        <w:tblStyle w:val="TableGrid"/>
        <w:tblW w:w="8505" w:type="dxa"/>
        <w:tblInd w:w="-5" w:type="dxa"/>
        <w:tblLook w:val="04A0" w:firstRow="1" w:lastRow="0" w:firstColumn="1" w:lastColumn="0" w:noHBand="0" w:noVBand="1"/>
      </w:tblPr>
      <w:tblGrid>
        <w:gridCol w:w="8505"/>
      </w:tblGrid>
      <w:tr w:rsidR="00B474DF" w:rsidRPr="00814868" w14:paraId="67381565" w14:textId="77777777" w:rsidTr="002B2D69">
        <w:tc>
          <w:tcPr>
            <w:tcW w:w="8505" w:type="dxa"/>
          </w:tcPr>
          <w:p w14:paraId="1D9138AD" w14:textId="77777777" w:rsidR="00B474DF" w:rsidRPr="00814868" w:rsidRDefault="00B474DF" w:rsidP="00A05687">
            <w:pPr>
              <w:rPr>
                <w:sz w:val="20"/>
                <w:szCs w:val="20"/>
              </w:rPr>
            </w:pPr>
            <w:r w:rsidRPr="00814868">
              <w:rPr>
                <w:sz w:val="20"/>
                <w:szCs w:val="20"/>
              </w:rPr>
              <w:t>If your level of agreement was "somewhat agree" or lower please use this optional area to provide us with your reasoning.</w:t>
            </w:r>
          </w:p>
        </w:tc>
      </w:tr>
      <w:tr w:rsidR="00B474DF" w:rsidRPr="00814868" w14:paraId="24587BF9" w14:textId="77777777" w:rsidTr="002B2D69">
        <w:tc>
          <w:tcPr>
            <w:tcW w:w="8505" w:type="dxa"/>
          </w:tcPr>
          <w:p w14:paraId="6D99A7A5" w14:textId="77777777" w:rsidR="00B474DF" w:rsidRPr="00814868" w:rsidRDefault="00B474DF" w:rsidP="00A05687">
            <w:pPr>
              <w:rPr>
                <w:sz w:val="20"/>
                <w:szCs w:val="20"/>
              </w:rPr>
            </w:pPr>
          </w:p>
          <w:p w14:paraId="3AC14A9F" w14:textId="77777777" w:rsidR="00B474DF" w:rsidRPr="00814868" w:rsidRDefault="00B474DF" w:rsidP="00A05687">
            <w:pPr>
              <w:rPr>
                <w:sz w:val="20"/>
                <w:szCs w:val="20"/>
              </w:rPr>
            </w:pPr>
          </w:p>
        </w:tc>
      </w:tr>
    </w:tbl>
    <w:p w14:paraId="7198BA7F" w14:textId="77777777" w:rsidR="00B474DF" w:rsidRPr="00814868" w:rsidRDefault="00B474DF" w:rsidP="00B474DF">
      <w:pPr>
        <w:rPr>
          <w:sz w:val="20"/>
          <w:szCs w:val="20"/>
        </w:rPr>
      </w:pPr>
    </w:p>
    <w:p w14:paraId="0B379F70" w14:textId="77777777" w:rsidR="00B474DF" w:rsidRPr="00814868" w:rsidRDefault="00B474DF" w:rsidP="00B474DF">
      <w:pPr>
        <w:rPr>
          <w:sz w:val="20"/>
          <w:szCs w:val="20"/>
        </w:rPr>
      </w:pPr>
    </w:p>
    <w:p w14:paraId="6FEC448E" w14:textId="48218FDD" w:rsidR="00B474DF" w:rsidRPr="00814868" w:rsidRDefault="00E22CE8" w:rsidP="00B474DF">
      <w:pPr>
        <w:rPr>
          <w:sz w:val="20"/>
          <w:szCs w:val="20"/>
        </w:rPr>
      </w:pPr>
      <w:r>
        <w:rPr>
          <w:sz w:val="20"/>
          <w:szCs w:val="20"/>
        </w:rPr>
        <w:t>6</w:t>
      </w:r>
      <w:r w:rsidR="00B474DF" w:rsidRPr="00814868">
        <w:rPr>
          <w:sz w:val="20"/>
          <w:szCs w:val="20"/>
        </w:rPr>
        <w:t>)</w:t>
      </w:r>
    </w:p>
    <w:tbl>
      <w:tblPr>
        <w:tblStyle w:val="TableGrid"/>
        <w:tblW w:w="8355" w:type="dxa"/>
        <w:tblInd w:w="137" w:type="dxa"/>
        <w:tblLook w:val="04A0" w:firstRow="1" w:lastRow="0" w:firstColumn="1" w:lastColumn="0" w:noHBand="0" w:noVBand="1"/>
      </w:tblPr>
      <w:tblGrid>
        <w:gridCol w:w="461"/>
        <w:gridCol w:w="7894"/>
      </w:tblGrid>
      <w:tr w:rsidR="00B474DF" w:rsidRPr="00814868" w14:paraId="331CF727" w14:textId="77777777" w:rsidTr="00E22CE8">
        <w:tc>
          <w:tcPr>
            <w:tcW w:w="8355" w:type="dxa"/>
            <w:gridSpan w:val="2"/>
          </w:tcPr>
          <w:p w14:paraId="560EF69E" w14:textId="77777777" w:rsidR="00B474DF" w:rsidRPr="00814868" w:rsidRDefault="00B474DF" w:rsidP="00A05687">
            <w:pPr>
              <w:rPr>
                <w:sz w:val="20"/>
                <w:szCs w:val="20"/>
              </w:rPr>
            </w:pPr>
            <w:r w:rsidRPr="00814868">
              <w:rPr>
                <w:sz w:val="20"/>
                <w:szCs w:val="20"/>
              </w:rPr>
              <w:t xml:space="preserve">From Round 2 panellists were presented with a series of options from the original scoping review and suggestions from the panel for the grouping and definition of Corrective footwear. </w:t>
            </w:r>
          </w:p>
          <w:p w14:paraId="1717EF21" w14:textId="77777777" w:rsidR="00B474DF" w:rsidRPr="00814868" w:rsidRDefault="00B474DF" w:rsidP="00A05687">
            <w:pPr>
              <w:rPr>
                <w:sz w:val="20"/>
                <w:szCs w:val="20"/>
              </w:rPr>
            </w:pPr>
          </w:p>
          <w:p w14:paraId="0C3D95C4" w14:textId="77777777" w:rsidR="00B474DF" w:rsidRPr="00814868" w:rsidRDefault="00B474DF" w:rsidP="00A05687">
            <w:pPr>
              <w:rPr>
                <w:sz w:val="20"/>
                <w:szCs w:val="20"/>
              </w:rPr>
            </w:pPr>
            <w:r w:rsidRPr="00814868">
              <w:rPr>
                <w:sz w:val="20"/>
                <w:szCs w:val="20"/>
              </w:rPr>
              <w:t>The relative frequency of response is detailed below:</w:t>
            </w:r>
          </w:p>
          <w:p w14:paraId="31A72C56" w14:textId="77777777" w:rsidR="00B474DF" w:rsidRPr="00814868" w:rsidRDefault="00B474DF" w:rsidP="00A05687">
            <w:pPr>
              <w:rPr>
                <w:sz w:val="20"/>
                <w:szCs w:val="20"/>
              </w:rPr>
            </w:pPr>
          </w:p>
          <w:p w14:paraId="755CB88E" w14:textId="77777777" w:rsidR="00B474DF" w:rsidRPr="00814868" w:rsidRDefault="00B474DF" w:rsidP="00A05687">
            <w:pPr>
              <w:rPr>
                <w:sz w:val="20"/>
                <w:szCs w:val="20"/>
              </w:rPr>
            </w:pPr>
            <w:r w:rsidRPr="00814868">
              <w:rPr>
                <w:sz w:val="20"/>
                <w:szCs w:val="20"/>
              </w:rPr>
              <w:t>Statement 4a: "Corrective footwear is children's therapeutic footwear that is designed or adapted to support correction of congenital or acquired foot and ankle deformity in children."* (82%)</w:t>
            </w:r>
          </w:p>
          <w:p w14:paraId="01210D36" w14:textId="77777777" w:rsidR="00B474DF" w:rsidRPr="00814868" w:rsidRDefault="00B474DF" w:rsidP="00A05687">
            <w:pPr>
              <w:rPr>
                <w:sz w:val="20"/>
                <w:szCs w:val="20"/>
              </w:rPr>
            </w:pPr>
          </w:p>
          <w:p w14:paraId="6C047A33" w14:textId="77777777" w:rsidR="00B474DF" w:rsidRPr="00814868" w:rsidRDefault="00B474DF" w:rsidP="00A05687">
            <w:pPr>
              <w:rPr>
                <w:sz w:val="20"/>
                <w:szCs w:val="20"/>
              </w:rPr>
            </w:pPr>
            <w:r w:rsidRPr="00814868">
              <w:rPr>
                <w:sz w:val="20"/>
                <w:szCs w:val="20"/>
              </w:rPr>
              <w:t>Other (18%)</w:t>
            </w:r>
          </w:p>
          <w:p w14:paraId="02D0EF78" w14:textId="77777777" w:rsidR="00B474DF" w:rsidRPr="00814868" w:rsidRDefault="00B474DF" w:rsidP="00A05687">
            <w:pPr>
              <w:rPr>
                <w:sz w:val="20"/>
                <w:szCs w:val="20"/>
              </w:rPr>
            </w:pPr>
          </w:p>
          <w:p w14:paraId="247F6DB1" w14:textId="77777777" w:rsidR="00B474DF" w:rsidRPr="00814868" w:rsidRDefault="00B474DF" w:rsidP="00A05687">
            <w:pPr>
              <w:rPr>
                <w:sz w:val="20"/>
                <w:szCs w:val="20"/>
              </w:rPr>
            </w:pPr>
            <w:proofErr w:type="spellStart"/>
            <w:r w:rsidRPr="00814868">
              <w:rPr>
                <w:sz w:val="20"/>
                <w:szCs w:val="20"/>
              </w:rPr>
              <w:t>Statment</w:t>
            </w:r>
            <w:proofErr w:type="spellEnd"/>
            <w:r w:rsidRPr="00814868">
              <w:rPr>
                <w:sz w:val="20"/>
                <w:szCs w:val="20"/>
              </w:rPr>
              <w:t xml:space="preserve"> 4 "Corrective footwear is children's therapeutic footwear that is designed to bring about the correction of congenital skeletal lower limb alignment."(0%)</w:t>
            </w:r>
          </w:p>
          <w:p w14:paraId="479FE164" w14:textId="77777777" w:rsidR="00B474DF" w:rsidRPr="00814868" w:rsidRDefault="00B474DF" w:rsidP="00A05687">
            <w:pPr>
              <w:rPr>
                <w:sz w:val="20"/>
                <w:szCs w:val="20"/>
              </w:rPr>
            </w:pPr>
          </w:p>
          <w:p w14:paraId="5B968BBF" w14:textId="77777777" w:rsidR="00B474DF" w:rsidRPr="00814868" w:rsidRDefault="00B474DF" w:rsidP="00A05687">
            <w:pPr>
              <w:rPr>
                <w:sz w:val="20"/>
                <w:szCs w:val="20"/>
              </w:rPr>
            </w:pPr>
            <w:r w:rsidRPr="00814868">
              <w:rPr>
                <w:sz w:val="20"/>
                <w:szCs w:val="20"/>
              </w:rPr>
              <w:t>A Consensus was reached to Statement 4a</w:t>
            </w:r>
          </w:p>
          <w:p w14:paraId="397C1719" w14:textId="77777777" w:rsidR="00B474DF" w:rsidRPr="00814868" w:rsidRDefault="00B474DF" w:rsidP="00A05687">
            <w:pPr>
              <w:rPr>
                <w:sz w:val="20"/>
                <w:szCs w:val="20"/>
              </w:rPr>
            </w:pPr>
          </w:p>
          <w:p w14:paraId="688EE575" w14:textId="77777777" w:rsidR="00B474DF" w:rsidRPr="00814868" w:rsidRDefault="00B474DF" w:rsidP="00A05687">
            <w:pPr>
              <w:rPr>
                <w:sz w:val="20"/>
                <w:szCs w:val="20"/>
              </w:rPr>
            </w:pPr>
            <w:r w:rsidRPr="00814868">
              <w:rPr>
                <w:sz w:val="20"/>
                <w:szCs w:val="20"/>
              </w:rPr>
              <w:t>From panellists who chose "Other" one objected to the inclusion of the term therapeutic footwear in the statement*. One panellist did not agree to the corrective footwear grouping established from the research literature and advocated for different groupings based on a different structural tree however no alternative suggestions were offered.</w:t>
            </w:r>
          </w:p>
          <w:p w14:paraId="4D05AF5E" w14:textId="77777777" w:rsidR="00B474DF" w:rsidRPr="00814868" w:rsidRDefault="00B474DF" w:rsidP="00A05687">
            <w:pPr>
              <w:rPr>
                <w:sz w:val="20"/>
                <w:szCs w:val="20"/>
              </w:rPr>
            </w:pPr>
          </w:p>
          <w:p w14:paraId="6E257845" w14:textId="77777777" w:rsidR="00B474DF" w:rsidRPr="00814868" w:rsidRDefault="00B474DF" w:rsidP="00A05687">
            <w:pPr>
              <w:rPr>
                <w:sz w:val="20"/>
                <w:szCs w:val="20"/>
              </w:rPr>
            </w:pPr>
            <w:r w:rsidRPr="00814868">
              <w:rPr>
                <w:sz w:val="20"/>
                <w:szCs w:val="20"/>
              </w:rPr>
              <w:t>Even those panellists who agreed to the new definition advocated that the definition needs to be clearer that this footwear works as a subsequent step to support and maintain primary corrective interventions such as serial casting and surgery,</w:t>
            </w:r>
          </w:p>
          <w:p w14:paraId="2E83E814" w14:textId="77777777" w:rsidR="00B474DF" w:rsidRPr="00814868" w:rsidRDefault="00B474DF" w:rsidP="00A05687">
            <w:pPr>
              <w:rPr>
                <w:sz w:val="20"/>
                <w:szCs w:val="20"/>
              </w:rPr>
            </w:pPr>
          </w:p>
          <w:p w14:paraId="156B083B" w14:textId="77777777" w:rsidR="00B474DF" w:rsidRPr="00814868" w:rsidRDefault="00B474DF" w:rsidP="00A05687">
            <w:pPr>
              <w:rPr>
                <w:sz w:val="20"/>
                <w:szCs w:val="20"/>
              </w:rPr>
            </w:pPr>
            <w:r w:rsidRPr="00814868">
              <w:rPr>
                <w:sz w:val="20"/>
                <w:szCs w:val="20"/>
              </w:rPr>
              <w:t>*(To respect panellists variation in preferred overarching terminology for clinical footwear interventions reference to therapeutic, orthotic, orthopaedic and prescriptive will be removed from all definitions including those that have reached consensus)</w:t>
            </w:r>
          </w:p>
          <w:p w14:paraId="4627856B" w14:textId="77777777" w:rsidR="00B474DF" w:rsidRPr="00814868" w:rsidRDefault="00B474DF" w:rsidP="00A05687">
            <w:pPr>
              <w:rPr>
                <w:sz w:val="20"/>
                <w:szCs w:val="20"/>
              </w:rPr>
            </w:pPr>
          </w:p>
          <w:p w14:paraId="7536265F" w14:textId="77777777" w:rsidR="00B474DF" w:rsidRPr="00814868" w:rsidRDefault="00B474DF" w:rsidP="00A05687">
            <w:pPr>
              <w:rPr>
                <w:sz w:val="20"/>
                <w:szCs w:val="20"/>
              </w:rPr>
            </w:pPr>
            <w:r w:rsidRPr="00814868">
              <w:rPr>
                <w:sz w:val="20"/>
                <w:szCs w:val="20"/>
              </w:rPr>
              <w:t>In light of panellist feedback concerning corrective footwear's role in supporting primary corrective measures, a slight modification to this statement has been made.</w:t>
            </w:r>
          </w:p>
          <w:p w14:paraId="396AF5CF" w14:textId="77777777" w:rsidR="00B474DF" w:rsidRPr="00814868" w:rsidRDefault="00B474DF" w:rsidP="00A05687">
            <w:pPr>
              <w:rPr>
                <w:sz w:val="20"/>
                <w:szCs w:val="20"/>
              </w:rPr>
            </w:pPr>
          </w:p>
          <w:p w14:paraId="5764E43C" w14:textId="77777777" w:rsidR="00B474DF" w:rsidRPr="00814868" w:rsidRDefault="00B474DF" w:rsidP="00A05687">
            <w:pPr>
              <w:rPr>
                <w:sz w:val="20"/>
                <w:szCs w:val="20"/>
              </w:rPr>
            </w:pPr>
            <w:r w:rsidRPr="00814868">
              <w:rPr>
                <w:sz w:val="20"/>
                <w:szCs w:val="20"/>
              </w:rPr>
              <w:t>"Corrective footwear is footwear that is designed or adapted to support correction of congenital or acquired foot and ankle deformity in children. This may be secondary to a primary corrective measure such as serial casting or surgery."</w:t>
            </w:r>
          </w:p>
          <w:p w14:paraId="5494AA10" w14:textId="77777777" w:rsidR="00B474DF" w:rsidRPr="00814868" w:rsidRDefault="00B474DF" w:rsidP="00A05687">
            <w:pPr>
              <w:rPr>
                <w:sz w:val="20"/>
                <w:szCs w:val="20"/>
              </w:rPr>
            </w:pPr>
          </w:p>
          <w:p w14:paraId="664D009A" w14:textId="77777777" w:rsidR="00B474DF" w:rsidRPr="00814868" w:rsidRDefault="00B474DF" w:rsidP="00A05687">
            <w:pPr>
              <w:rPr>
                <w:sz w:val="20"/>
                <w:szCs w:val="20"/>
              </w:rPr>
            </w:pPr>
            <w:r w:rsidRPr="00814868">
              <w:rPr>
                <w:sz w:val="20"/>
                <w:szCs w:val="20"/>
              </w:rPr>
              <w:t>Please indicate if you agree to this modified statement below.*</w:t>
            </w:r>
          </w:p>
        </w:tc>
      </w:tr>
      <w:tr w:rsidR="00B474DF" w:rsidRPr="00814868" w14:paraId="74711205" w14:textId="77777777" w:rsidTr="00E22CE8">
        <w:tc>
          <w:tcPr>
            <w:tcW w:w="276" w:type="dxa"/>
          </w:tcPr>
          <w:p w14:paraId="79425986" w14:textId="77777777" w:rsidR="00B474DF" w:rsidRPr="00814868" w:rsidRDefault="00B474DF" w:rsidP="00A05687">
            <w:pP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8079" w:type="dxa"/>
          </w:tcPr>
          <w:p w14:paraId="01715907" w14:textId="77777777" w:rsidR="00B474DF" w:rsidRPr="00814868" w:rsidRDefault="00B474DF" w:rsidP="00A05687">
            <w:pPr>
              <w:rPr>
                <w:sz w:val="20"/>
                <w:szCs w:val="20"/>
              </w:rPr>
            </w:pPr>
            <w:r w:rsidRPr="00814868">
              <w:rPr>
                <w:sz w:val="20"/>
                <w:szCs w:val="20"/>
              </w:rPr>
              <w:t>Yes I agree</w:t>
            </w:r>
          </w:p>
        </w:tc>
      </w:tr>
      <w:tr w:rsidR="00B474DF" w:rsidRPr="00814868" w14:paraId="01BBB0AD" w14:textId="77777777" w:rsidTr="00E22CE8">
        <w:tc>
          <w:tcPr>
            <w:tcW w:w="276" w:type="dxa"/>
          </w:tcPr>
          <w:p w14:paraId="30CD37AA" w14:textId="77777777" w:rsidR="00B474DF" w:rsidRPr="00814868" w:rsidRDefault="00B474DF" w:rsidP="00A05687">
            <w:pPr>
              <w:rPr>
                <w:sz w:val="20"/>
                <w:szCs w:val="20"/>
              </w:rPr>
            </w:pPr>
            <w:r w:rsidRPr="00814868">
              <w:rPr>
                <w:sz w:val="20"/>
                <w:szCs w:val="20"/>
              </w:rPr>
              <w:fldChar w:fldCharType="begin">
                <w:ffData>
                  <w:name w:val="Check2"/>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8079" w:type="dxa"/>
          </w:tcPr>
          <w:p w14:paraId="4BDD3EB6" w14:textId="77777777" w:rsidR="00B474DF" w:rsidRPr="00814868" w:rsidRDefault="00B474DF" w:rsidP="00A05687">
            <w:pPr>
              <w:rPr>
                <w:sz w:val="20"/>
                <w:szCs w:val="20"/>
              </w:rPr>
            </w:pPr>
            <w:r w:rsidRPr="00814868">
              <w:rPr>
                <w:sz w:val="20"/>
                <w:szCs w:val="20"/>
              </w:rPr>
              <w:t>No I don't agree</w:t>
            </w:r>
          </w:p>
        </w:tc>
      </w:tr>
    </w:tbl>
    <w:p w14:paraId="1875872F" w14:textId="77777777" w:rsidR="00B474DF" w:rsidRPr="00814868" w:rsidRDefault="00B474DF" w:rsidP="00B474DF">
      <w:pPr>
        <w:rPr>
          <w:sz w:val="20"/>
          <w:szCs w:val="20"/>
        </w:rPr>
      </w:pPr>
    </w:p>
    <w:p w14:paraId="6FCFE19A" w14:textId="69BD028F" w:rsidR="00B474DF" w:rsidRPr="00814868" w:rsidRDefault="00E22CE8" w:rsidP="00B474DF">
      <w:pPr>
        <w:rPr>
          <w:sz w:val="20"/>
          <w:szCs w:val="20"/>
        </w:rPr>
      </w:pPr>
      <w:r>
        <w:rPr>
          <w:sz w:val="20"/>
          <w:szCs w:val="20"/>
        </w:rPr>
        <w:t>7</w:t>
      </w:r>
      <w:r w:rsidR="00B474DF" w:rsidRPr="00814868">
        <w:rPr>
          <w:sz w:val="20"/>
          <w:szCs w:val="20"/>
        </w:rPr>
        <w:t>)</w:t>
      </w:r>
    </w:p>
    <w:tbl>
      <w:tblPr>
        <w:tblStyle w:val="TableGrid"/>
        <w:tblW w:w="8505" w:type="dxa"/>
        <w:tblInd w:w="137" w:type="dxa"/>
        <w:tblLook w:val="04A0" w:firstRow="1" w:lastRow="0" w:firstColumn="1" w:lastColumn="0" w:noHBand="0" w:noVBand="1"/>
      </w:tblPr>
      <w:tblGrid>
        <w:gridCol w:w="8505"/>
      </w:tblGrid>
      <w:tr w:rsidR="00B474DF" w:rsidRPr="00814868" w14:paraId="72B724EE" w14:textId="77777777" w:rsidTr="00E22CE8">
        <w:tc>
          <w:tcPr>
            <w:tcW w:w="8505" w:type="dxa"/>
          </w:tcPr>
          <w:p w14:paraId="150EC563"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054DA404" w14:textId="77777777" w:rsidTr="00E22CE8">
        <w:tc>
          <w:tcPr>
            <w:tcW w:w="8505" w:type="dxa"/>
          </w:tcPr>
          <w:p w14:paraId="7710A09D" w14:textId="77777777" w:rsidR="00B474DF" w:rsidRPr="00814868" w:rsidRDefault="00B474DF" w:rsidP="00A05687">
            <w:pPr>
              <w:rPr>
                <w:sz w:val="20"/>
                <w:szCs w:val="20"/>
              </w:rPr>
            </w:pPr>
          </w:p>
          <w:p w14:paraId="53EEA570" w14:textId="77777777" w:rsidR="00B474DF" w:rsidRPr="00814868" w:rsidRDefault="00B474DF" w:rsidP="00A05687">
            <w:pPr>
              <w:rPr>
                <w:sz w:val="20"/>
                <w:szCs w:val="20"/>
              </w:rPr>
            </w:pPr>
          </w:p>
        </w:tc>
      </w:tr>
    </w:tbl>
    <w:p w14:paraId="0E99D744" w14:textId="1E8D2B94" w:rsidR="00B474DF" w:rsidRPr="00814868" w:rsidRDefault="00E22CE8" w:rsidP="00B474DF">
      <w:pPr>
        <w:rPr>
          <w:sz w:val="20"/>
          <w:szCs w:val="20"/>
        </w:rPr>
      </w:pPr>
      <w:r>
        <w:rPr>
          <w:sz w:val="20"/>
          <w:szCs w:val="20"/>
        </w:rPr>
        <w:t>8</w:t>
      </w:r>
      <w:r w:rsidR="00B474DF" w:rsidRPr="00814868">
        <w:rPr>
          <w:sz w:val="20"/>
          <w:szCs w:val="20"/>
        </w:rPr>
        <w:t>)</w:t>
      </w:r>
    </w:p>
    <w:tbl>
      <w:tblPr>
        <w:tblStyle w:val="TableGrid"/>
        <w:tblW w:w="8647" w:type="dxa"/>
        <w:tblInd w:w="137" w:type="dxa"/>
        <w:tblLook w:val="04A0" w:firstRow="1" w:lastRow="0" w:firstColumn="1" w:lastColumn="0" w:noHBand="0" w:noVBand="1"/>
      </w:tblPr>
      <w:tblGrid>
        <w:gridCol w:w="8647"/>
      </w:tblGrid>
      <w:tr w:rsidR="00B474DF" w:rsidRPr="00814868" w14:paraId="5476D603" w14:textId="77777777" w:rsidTr="00E22CE8">
        <w:tc>
          <w:tcPr>
            <w:tcW w:w="8647" w:type="dxa"/>
          </w:tcPr>
          <w:p w14:paraId="3EE40CD1"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for the grouping and definition Accommodative footwear</w:t>
            </w:r>
          </w:p>
          <w:p w14:paraId="4DCC81D8" w14:textId="77777777" w:rsidR="00B474DF" w:rsidRPr="00814868" w:rsidRDefault="00B474DF" w:rsidP="00A05687">
            <w:pPr>
              <w:rPr>
                <w:sz w:val="20"/>
                <w:szCs w:val="20"/>
              </w:rPr>
            </w:pPr>
          </w:p>
          <w:p w14:paraId="399E2618" w14:textId="77777777" w:rsidR="00B474DF" w:rsidRPr="00814868" w:rsidRDefault="00B474DF" w:rsidP="00A05687">
            <w:pPr>
              <w:rPr>
                <w:sz w:val="20"/>
                <w:szCs w:val="20"/>
              </w:rPr>
            </w:pPr>
            <w:r w:rsidRPr="00814868">
              <w:rPr>
                <w:sz w:val="20"/>
                <w:szCs w:val="20"/>
              </w:rPr>
              <w:t>The relative frequency of response is detailed below:</w:t>
            </w:r>
          </w:p>
          <w:p w14:paraId="03282C68" w14:textId="77777777" w:rsidR="00B474DF" w:rsidRPr="00814868" w:rsidRDefault="00B474DF" w:rsidP="00A05687">
            <w:pPr>
              <w:rPr>
                <w:sz w:val="20"/>
                <w:szCs w:val="20"/>
              </w:rPr>
            </w:pPr>
          </w:p>
          <w:p w14:paraId="373C4269" w14:textId="77777777" w:rsidR="00B474DF" w:rsidRPr="00814868" w:rsidRDefault="00B474DF" w:rsidP="00A05687">
            <w:pPr>
              <w:rPr>
                <w:sz w:val="20"/>
                <w:szCs w:val="20"/>
              </w:rPr>
            </w:pPr>
            <w:r w:rsidRPr="00814868">
              <w:rPr>
                <w:sz w:val="20"/>
                <w:szCs w:val="20"/>
              </w:rPr>
              <w:t xml:space="preserve">Statement 5a: </w:t>
            </w:r>
          </w:p>
          <w:p w14:paraId="1DCC8B91" w14:textId="77777777" w:rsidR="00B474DF" w:rsidRPr="00814868" w:rsidRDefault="00B474DF" w:rsidP="00A05687">
            <w:pPr>
              <w:rPr>
                <w:sz w:val="20"/>
                <w:szCs w:val="20"/>
              </w:rPr>
            </w:pPr>
            <w:r w:rsidRPr="00814868">
              <w:rPr>
                <w:sz w:val="20"/>
                <w:szCs w:val="20"/>
              </w:rPr>
              <w:t xml:space="preserve">"Accommodative footwear is children's therapeutic footwear that is designed to prevent deterioration of children's foot deformities through the dimensional matching of the footwear to the child's foot." </w:t>
            </w:r>
          </w:p>
          <w:p w14:paraId="4B1306DA" w14:textId="77777777" w:rsidR="00B474DF" w:rsidRPr="00814868" w:rsidRDefault="00B474DF" w:rsidP="00A05687">
            <w:pPr>
              <w:rPr>
                <w:sz w:val="20"/>
                <w:szCs w:val="20"/>
              </w:rPr>
            </w:pPr>
            <w:r w:rsidRPr="00814868">
              <w:rPr>
                <w:sz w:val="20"/>
                <w:szCs w:val="20"/>
              </w:rPr>
              <w:t>(76%)</w:t>
            </w:r>
          </w:p>
          <w:p w14:paraId="33FAB67B" w14:textId="77777777" w:rsidR="00B474DF" w:rsidRPr="00814868" w:rsidRDefault="00B474DF" w:rsidP="00A05687">
            <w:pPr>
              <w:rPr>
                <w:sz w:val="20"/>
                <w:szCs w:val="20"/>
              </w:rPr>
            </w:pPr>
          </w:p>
          <w:p w14:paraId="34376BFE" w14:textId="77777777" w:rsidR="00B474DF" w:rsidRPr="00814868" w:rsidRDefault="00B474DF" w:rsidP="00A05687">
            <w:pPr>
              <w:rPr>
                <w:sz w:val="20"/>
                <w:szCs w:val="20"/>
              </w:rPr>
            </w:pPr>
            <w:r w:rsidRPr="00814868">
              <w:rPr>
                <w:sz w:val="20"/>
                <w:szCs w:val="20"/>
              </w:rPr>
              <w:t>Statement 5</w:t>
            </w:r>
          </w:p>
          <w:p w14:paraId="4D36CAE9" w14:textId="77777777" w:rsidR="00B474DF" w:rsidRPr="00814868" w:rsidRDefault="00B474DF" w:rsidP="00A05687">
            <w:pPr>
              <w:rPr>
                <w:sz w:val="20"/>
                <w:szCs w:val="20"/>
              </w:rPr>
            </w:pPr>
            <w:r w:rsidRPr="00814868">
              <w:rPr>
                <w:sz w:val="20"/>
                <w:szCs w:val="20"/>
              </w:rPr>
              <w:t>"Accommodative footwear is children's therapeutic footwear that is designed (off the shelf or bespoke) to reduce compression, and shearing stresses on children's foot deformities through the dimensional matching of footwear upper, insole, and sole to that of the child's foot." (12%)</w:t>
            </w:r>
          </w:p>
          <w:p w14:paraId="4A132C1A" w14:textId="77777777" w:rsidR="00B474DF" w:rsidRPr="00814868" w:rsidRDefault="00B474DF" w:rsidP="00A05687">
            <w:pPr>
              <w:rPr>
                <w:sz w:val="20"/>
                <w:szCs w:val="20"/>
              </w:rPr>
            </w:pPr>
          </w:p>
          <w:p w14:paraId="5C8FCB05" w14:textId="77777777" w:rsidR="00B474DF" w:rsidRPr="00814868" w:rsidRDefault="00B474DF" w:rsidP="00A05687">
            <w:pPr>
              <w:rPr>
                <w:sz w:val="20"/>
                <w:szCs w:val="20"/>
              </w:rPr>
            </w:pPr>
            <w:r w:rsidRPr="00814868">
              <w:rPr>
                <w:sz w:val="20"/>
                <w:szCs w:val="20"/>
              </w:rPr>
              <w:t>Other (12%)</w:t>
            </w:r>
          </w:p>
          <w:p w14:paraId="136C5609" w14:textId="77777777" w:rsidR="00B474DF" w:rsidRPr="00814868" w:rsidRDefault="00B474DF" w:rsidP="00A05687">
            <w:pPr>
              <w:rPr>
                <w:sz w:val="20"/>
                <w:szCs w:val="20"/>
              </w:rPr>
            </w:pPr>
          </w:p>
          <w:p w14:paraId="3E2D5B3B" w14:textId="77777777" w:rsidR="00B474DF" w:rsidRPr="00814868" w:rsidRDefault="00B474DF" w:rsidP="00A05687">
            <w:pPr>
              <w:rPr>
                <w:sz w:val="20"/>
                <w:szCs w:val="20"/>
              </w:rPr>
            </w:pPr>
            <w:r w:rsidRPr="00814868">
              <w:rPr>
                <w:sz w:val="20"/>
                <w:szCs w:val="20"/>
              </w:rPr>
              <w:t>A Consensus was reached to Statement 5a</w:t>
            </w:r>
          </w:p>
          <w:p w14:paraId="6D11B69B" w14:textId="77777777" w:rsidR="00B474DF" w:rsidRPr="00814868" w:rsidRDefault="00B474DF" w:rsidP="00A05687">
            <w:pPr>
              <w:rPr>
                <w:sz w:val="20"/>
                <w:szCs w:val="20"/>
              </w:rPr>
            </w:pPr>
          </w:p>
          <w:p w14:paraId="5B973FC9" w14:textId="77777777" w:rsidR="00B474DF" w:rsidRPr="00814868" w:rsidRDefault="00B474DF" w:rsidP="00A05687">
            <w:pPr>
              <w:rPr>
                <w:sz w:val="20"/>
                <w:szCs w:val="20"/>
              </w:rPr>
            </w:pPr>
            <w:r w:rsidRPr="00814868">
              <w:rPr>
                <w:sz w:val="20"/>
                <w:szCs w:val="20"/>
              </w:rPr>
              <w:t>From panellists who chose "Other" one objected to the inclusion of the term therapeutic footwear in the statement*. One panellist did not agree to the Accommodative footwear grouping established from the research literature and advocated for different groupings based on a different structural tree however no alternative suggestions were offered.</w:t>
            </w:r>
          </w:p>
        </w:tc>
      </w:tr>
    </w:tbl>
    <w:p w14:paraId="6DFD22AE" w14:textId="77777777" w:rsidR="00B474DF" w:rsidRPr="00814868" w:rsidRDefault="00B474DF" w:rsidP="00B474DF">
      <w:pPr>
        <w:rPr>
          <w:sz w:val="20"/>
          <w:szCs w:val="20"/>
        </w:rPr>
      </w:pPr>
    </w:p>
    <w:p w14:paraId="23285523" w14:textId="77777777" w:rsidR="00B474DF" w:rsidRPr="00814868" w:rsidRDefault="00B474DF" w:rsidP="00B474DF">
      <w:pPr>
        <w:rPr>
          <w:sz w:val="20"/>
          <w:szCs w:val="20"/>
        </w:rPr>
      </w:pPr>
    </w:p>
    <w:p w14:paraId="5D56F728" w14:textId="70D72402" w:rsidR="00B474DF" w:rsidRPr="00814868" w:rsidRDefault="00E22CE8" w:rsidP="00B474DF">
      <w:pPr>
        <w:rPr>
          <w:sz w:val="20"/>
          <w:szCs w:val="20"/>
        </w:rPr>
      </w:pPr>
      <w:r>
        <w:rPr>
          <w:sz w:val="20"/>
          <w:szCs w:val="20"/>
        </w:rPr>
        <w:t>9</w:t>
      </w:r>
      <w:r w:rsidR="00B474DF" w:rsidRPr="00814868">
        <w:rPr>
          <w:sz w:val="20"/>
          <w:szCs w:val="20"/>
        </w:rPr>
        <w:t>)</w:t>
      </w:r>
    </w:p>
    <w:tbl>
      <w:tblPr>
        <w:tblStyle w:val="TableGrid"/>
        <w:tblW w:w="8647" w:type="dxa"/>
        <w:tblInd w:w="137" w:type="dxa"/>
        <w:tblLook w:val="04A0" w:firstRow="1" w:lastRow="0" w:firstColumn="1" w:lastColumn="0" w:noHBand="0" w:noVBand="1"/>
      </w:tblPr>
      <w:tblGrid>
        <w:gridCol w:w="8647"/>
      </w:tblGrid>
      <w:tr w:rsidR="00B474DF" w:rsidRPr="00814868" w14:paraId="778E4727" w14:textId="77777777" w:rsidTr="00E22CE8">
        <w:tc>
          <w:tcPr>
            <w:tcW w:w="8647" w:type="dxa"/>
          </w:tcPr>
          <w:p w14:paraId="6C549265"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for the grouping and definition Functional footwear</w:t>
            </w:r>
          </w:p>
          <w:p w14:paraId="038116DE" w14:textId="77777777" w:rsidR="00B474DF" w:rsidRPr="00814868" w:rsidRDefault="00B474DF" w:rsidP="00A05687">
            <w:pPr>
              <w:rPr>
                <w:sz w:val="20"/>
                <w:szCs w:val="20"/>
              </w:rPr>
            </w:pPr>
          </w:p>
          <w:p w14:paraId="0A5704F7" w14:textId="77777777" w:rsidR="00B474DF" w:rsidRPr="00814868" w:rsidRDefault="00B474DF" w:rsidP="00A05687">
            <w:pPr>
              <w:rPr>
                <w:sz w:val="20"/>
                <w:szCs w:val="20"/>
              </w:rPr>
            </w:pPr>
            <w:r w:rsidRPr="00814868">
              <w:rPr>
                <w:sz w:val="20"/>
                <w:szCs w:val="20"/>
              </w:rPr>
              <w:t>The relative frequency of response is detailed below:</w:t>
            </w:r>
          </w:p>
          <w:p w14:paraId="476621B1" w14:textId="77777777" w:rsidR="00B474DF" w:rsidRPr="00814868" w:rsidRDefault="00B474DF" w:rsidP="00A05687">
            <w:pPr>
              <w:rPr>
                <w:sz w:val="20"/>
                <w:szCs w:val="20"/>
              </w:rPr>
            </w:pPr>
          </w:p>
          <w:p w14:paraId="3427525A" w14:textId="77777777" w:rsidR="00B474DF" w:rsidRPr="00814868" w:rsidRDefault="00B474DF" w:rsidP="00A05687">
            <w:pPr>
              <w:rPr>
                <w:sz w:val="20"/>
                <w:szCs w:val="20"/>
              </w:rPr>
            </w:pPr>
            <w:r w:rsidRPr="00814868">
              <w:rPr>
                <w:sz w:val="20"/>
                <w:szCs w:val="20"/>
              </w:rPr>
              <w:t>Statement 6a: "Functional footwear is children's therapeutic footwear that is designed or adapted to directly assist mobility and standing in children." (76%)</w:t>
            </w:r>
          </w:p>
          <w:p w14:paraId="638F125F" w14:textId="77777777" w:rsidR="00B474DF" w:rsidRPr="00814868" w:rsidRDefault="00B474DF" w:rsidP="00A05687">
            <w:pPr>
              <w:rPr>
                <w:sz w:val="20"/>
                <w:szCs w:val="20"/>
              </w:rPr>
            </w:pPr>
          </w:p>
          <w:p w14:paraId="02C0B1E3" w14:textId="77777777" w:rsidR="00B474DF" w:rsidRPr="00814868" w:rsidRDefault="00B474DF" w:rsidP="00A05687">
            <w:pPr>
              <w:rPr>
                <w:sz w:val="20"/>
                <w:szCs w:val="20"/>
              </w:rPr>
            </w:pPr>
            <w:r w:rsidRPr="00814868">
              <w:rPr>
                <w:sz w:val="20"/>
                <w:szCs w:val="20"/>
              </w:rPr>
              <w:t>Statement 6"Functional footwear is children’s therapeutic footwear that is designed to improve dynamic gait parameters of children with mobility impairment, reducing pathological movements and facilitating typical childhood walking patterns." (12%)</w:t>
            </w:r>
          </w:p>
          <w:p w14:paraId="3575101B" w14:textId="77777777" w:rsidR="00B474DF" w:rsidRPr="00814868" w:rsidRDefault="00B474DF" w:rsidP="00A05687">
            <w:pPr>
              <w:rPr>
                <w:sz w:val="20"/>
                <w:szCs w:val="20"/>
              </w:rPr>
            </w:pPr>
          </w:p>
          <w:p w14:paraId="66F7AFF4" w14:textId="77777777" w:rsidR="00B474DF" w:rsidRPr="00814868" w:rsidRDefault="00B474DF" w:rsidP="00A05687">
            <w:pPr>
              <w:rPr>
                <w:sz w:val="20"/>
                <w:szCs w:val="20"/>
              </w:rPr>
            </w:pPr>
            <w:r w:rsidRPr="00814868">
              <w:rPr>
                <w:sz w:val="20"/>
                <w:szCs w:val="20"/>
              </w:rPr>
              <w:t>Other (12%)</w:t>
            </w:r>
          </w:p>
          <w:p w14:paraId="472613CF" w14:textId="77777777" w:rsidR="00B474DF" w:rsidRPr="00814868" w:rsidRDefault="00B474DF" w:rsidP="00A05687">
            <w:pPr>
              <w:rPr>
                <w:sz w:val="20"/>
                <w:szCs w:val="20"/>
              </w:rPr>
            </w:pPr>
          </w:p>
          <w:p w14:paraId="1AD2C2D2" w14:textId="77777777" w:rsidR="00B474DF" w:rsidRPr="00814868" w:rsidRDefault="00B474DF" w:rsidP="00A05687">
            <w:pPr>
              <w:rPr>
                <w:sz w:val="20"/>
                <w:szCs w:val="20"/>
              </w:rPr>
            </w:pPr>
            <w:r w:rsidRPr="00814868">
              <w:rPr>
                <w:sz w:val="20"/>
                <w:szCs w:val="20"/>
              </w:rPr>
              <w:t>A Consensus was reached to Statement 6a</w:t>
            </w:r>
          </w:p>
          <w:p w14:paraId="2288A4DE" w14:textId="77777777" w:rsidR="00B474DF" w:rsidRPr="00814868" w:rsidRDefault="00B474DF" w:rsidP="00A05687">
            <w:pPr>
              <w:rPr>
                <w:sz w:val="20"/>
                <w:szCs w:val="20"/>
              </w:rPr>
            </w:pPr>
          </w:p>
          <w:p w14:paraId="6F29A36D" w14:textId="77777777" w:rsidR="00B474DF" w:rsidRPr="00814868" w:rsidRDefault="00B474DF" w:rsidP="00A05687">
            <w:pPr>
              <w:rPr>
                <w:sz w:val="20"/>
                <w:szCs w:val="20"/>
              </w:rPr>
            </w:pPr>
            <w:r w:rsidRPr="00814868">
              <w:rPr>
                <w:sz w:val="20"/>
                <w:szCs w:val="20"/>
              </w:rPr>
              <w:t>From panellists who chose "Other" one objected to the inclusion of the term therapeutic footwear in the statement*. One panellist did not agree to the Functional footwear grouping established from the research literature and advocated for different groupings based on a different structural tree however no alternative suggestions were offered.</w:t>
            </w:r>
          </w:p>
          <w:p w14:paraId="2B6F7114" w14:textId="77777777" w:rsidR="00B474DF" w:rsidRPr="00814868" w:rsidRDefault="00B474DF" w:rsidP="00A05687">
            <w:pPr>
              <w:rPr>
                <w:sz w:val="20"/>
                <w:szCs w:val="20"/>
              </w:rPr>
            </w:pPr>
          </w:p>
          <w:p w14:paraId="6D51D611" w14:textId="77777777" w:rsidR="00B474DF" w:rsidRPr="00814868" w:rsidRDefault="00B474DF" w:rsidP="00A05687">
            <w:pPr>
              <w:rPr>
                <w:sz w:val="20"/>
                <w:szCs w:val="20"/>
              </w:rPr>
            </w:pPr>
            <w:r w:rsidRPr="00814868">
              <w:rPr>
                <w:sz w:val="20"/>
                <w:szCs w:val="20"/>
              </w:rPr>
              <w:t>One panellist who agreed to statement 6a questioned if psychosocial factors such as cosmesis should be considered in function for those individuals who are immobile.</w:t>
            </w:r>
          </w:p>
        </w:tc>
      </w:tr>
    </w:tbl>
    <w:p w14:paraId="284CA279" w14:textId="77777777" w:rsidR="00B474DF" w:rsidRPr="00814868" w:rsidRDefault="00B474DF" w:rsidP="00B474DF">
      <w:pPr>
        <w:rPr>
          <w:sz w:val="20"/>
          <w:szCs w:val="20"/>
        </w:rPr>
      </w:pPr>
    </w:p>
    <w:p w14:paraId="1F01C6D0" w14:textId="77777777" w:rsidR="00B474DF" w:rsidRPr="00814868" w:rsidRDefault="00B474DF" w:rsidP="00B474DF">
      <w:pPr>
        <w:rPr>
          <w:sz w:val="20"/>
          <w:szCs w:val="20"/>
        </w:rPr>
      </w:pPr>
    </w:p>
    <w:p w14:paraId="2234DEA6" w14:textId="6CF04551" w:rsidR="00B474DF" w:rsidRPr="00814868" w:rsidRDefault="00E22CE8" w:rsidP="00B474DF">
      <w:pPr>
        <w:rPr>
          <w:sz w:val="20"/>
          <w:szCs w:val="20"/>
        </w:rPr>
      </w:pPr>
      <w:r>
        <w:rPr>
          <w:sz w:val="20"/>
          <w:szCs w:val="20"/>
        </w:rPr>
        <w:t>10</w:t>
      </w:r>
      <w:r w:rsidR="00B474DF" w:rsidRPr="00814868">
        <w:rPr>
          <w:sz w:val="20"/>
          <w:szCs w:val="20"/>
        </w:rPr>
        <w:t>)</w:t>
      </w:r>
    </w:p>
    <w:p w14:paraId="614E4BE9" w14:textId="77777777" w:rsidR="00B474DF" w:rsidRPr="00814868" w:rsidRDefault="00B474DF" w:rsidP="00B474DF">
      <w:pPr>
        <w:rPr>
          <w:sz w:val="20"/>
          <w:szCs w:val="20"/>
        </w:rPr>
      </w:pPr>
    </w:p>
    <w:tbl>
      <w:tblPr>
        <w:tblStyle w:val="TableGrid"/>
        <w:tblW w:w="8647" w:type="dxa"/>
        <w:tblInd w:w="137" w:type="dxa"/>
        <w:tblLook w:val="04A0" w:firstRow="1" w:lastRow="0" w:firstColumn="1" w:lastColumn="0" w:noHBand="0" w:noVBand="1"/>
      </w:tblPr>
      <w:tblGrid>
        <w:gridCol w:w="8647"/>
      </w:tblGrid>
      <w:tr w:rsidR="00B474DF" w:rsidRPr="00814868" w14:paraId="32A8EAF3" w14:textId="77777777" w:rsidTr="00E22CE8">
        <w:tc>
          <w:tcPr>
            <w:tcW w:w="8647" w:type="dxa"/>
          </w:tcPr>
          <w:p w14:paraId="13C32009"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for the process of categorising  functional footwear into subgroupings:</w:t>
            </w:r>
          </w:p>
          <w:p w14:paraId="3FB0AC72" w14:textId="77777777" w:rsidR="00B474DF" w:rsidRPr="00814868" w:rsidRDefault="00B474DF" w:rsidP="00A05687">
            <w:pPr>
              <w:rPr>
                <w:sz w:val="20"/>
                <w:szCs w:val="20"/>
              </w:rPr>
            </w:pPr>
            <w:r w:rsidRPr="00814868">
              <w:rPr>
                <w:sz w:val="20"/>
                <w:szCs w:val="20"/>
              </w:rPr>
              <w:t>The relative frequency of response is detailed below:</w:t>
            </w:r>
          </w:p>
          <w:p w14:paraId="77D46D93" w14:textId="77777777" w:rsidR="00B474DF" w:rsidRPr="00814868" w:rsidRDefault="00B474DF" w:rsidP="00A05687">
            <w:pPr>
              <w:rPr>
                <w:sz w:val="20"/>
                <w:szCs w:val="20"/>
              </w:rPr>
            </w:pPr>
          </w:p>
          <w:p w14:paraId="2B7C8A47" w14:textId="77777777" w:rsidR="00B474DF" w:rsidRPr="00814868" w:rsidRDefault="00B474DF" w:rsidP="00A05687">
            <w:pPr>
              <w:rPr>
                <w:sz w:val="20"/>
                <w:szCs w:val="20"/>
              </w:rPr>
            </w:pPr>
            <w:r w:rsidRPr="00814868">
              <w:rPr>
                <w:sz w:val="20"/>
                <w:szCs w:val="20"/>
              </w:rPr>
              <w:t>Statement 7a "Functional therapeutic footwear should be classified via its design and the intended therapeutic outcomes of its components." (76%)</w:t>
            </w:r>
          </w:p>
          <w:p w14:paraId="63D19298" w14:textId="77777777" w:rsidR="00B474DF" w:rsidRPr="00814868" w:rsidRDefault="00B474DF" w:rsidP="00A05687">
            <w:pPr>
              <w:rPr>
                <w:sz w:val="20"/>
                <w:szCs w:val="20"/>
              </w:rPr>
            </w:pPr>
          </w:p>
          <w:p w14:paraId="79F1B206" w14:textId="77777777" w:rsidR="00B474DF" w:rsidRPr="00814868" w:rsidRDefault="00B474DF" w:rsidP="00A05687">
            <w:pPr>
              <w:rPr>
                <w:sz w:val="20"/>
                <w:szCs w:val="20"/>
              </w:rPr>
            </w:pPr>
            <w:r w:rsidRPr="00814868">
              <w:rPr>
                <w:sz w:val="20"/>
                <w:szCs w:val="20"/>
              </w:rPr>
              <w:t>Statement 7 "Functional therapeutic footwear was divided into subgroupings which are categorised dependent on the design and functional role." (12%)</w:t>
            </w:r>
          </w:p>
          <w:p w14:paraId="48478418" w14:textId="77777777" w:rsidR="00B474DF" w:rsidRPr="00814868" w:rsidRDefault="00B474DF" w:rsidP="00A05687">
            <w:pPr>
              <w:rPr>
                <w:sz w:val="20"/>
                <w:szCs w:val="20"/>
              </w:rPr>
            </w:pPr>
          </w:p>
          <w:p w14:paraId="7AA3668E" w14:textId="77777777" w:rsidR="00B474DF" w:rsidRPr="00814868" w:rsidRDefault="00B474DF" w:rsidP="00A05687">
            <w:pPr>
              <w:rPr>
                <w:sz w:val="20"/>
                <w:szCs w:val="20"/>
              </w:rPr>
            </w:pPr>
            <w:r w:rsidRPr="00814868">
              <w:rPr>
                <w:sz w:val="20"/>
                <w:szCs w:val="20"/>
              </w:rPr>
              <w:t>Other (12%)</w:t>
            </w:r>
          </w:p>
          <w:p w14:paraId="69A24D9E" w14:textId="77777777" w:rsidR="00B474DF" w:rsidRPr="00814868" w:rsidRDefault="00B474DF" w:rsidP="00A05687">
            <w:pPr>
              <w:rPr>
                <w:sz w:val="20"/>
                <w:szCs w:val="20"/>
              </w:rPr>
            </w:pPr>
          </w:p>
          <w:p w14:paraId="1288A64E" w14:textId="77777777" w:rsidR="00B474DF" w:rsidRPr="00814868" w:rsidRDefault="00B474DF" w:rsidP="00A05687">
            <w:pPr>
              <w:rPr>
                <w:sz w:val="20"/>
                <w:szCs w:val="20"/>
              </w:rPr>
            </w:pPr>
            <w:r w:rsidRPr="00814868">
              <w:rPr>
                <w:sz w:val="20"/>
                <w:szCs w:val="20"/>
              </w:rPr>
              <w:t>A Consensus was reached to Statement 7a</w:t>
            </w:r>
          </w:p>
          <w:p w14:paraId="1F60B423" w14:textId="77777777" w:rsidR="00B474DF" w:rsidRPr="00814868" w:rsidRDefault="00B474DF" w:rsidP="00A05687">
            <w:pPr>
              <w:rPr>
                <w:sz w:val="20"/>
                <w:szCs w:val="20"/>
              </w:rPr>
            </w:pPr>
          </w:p>
          <w:p w14:paraId="5BEB6639" w14:textId="77777777" w:rsidR="00B474DF" w:rsidRPr="00814868" w:rsidRDefault="00B474DF" w:rsidP="00A05687">
            <w:pPr>
              <w:rPr>
                <w:sz w:val="20"/>
                <w:szCs w:val="20"/>
              </w:rPr>
            </w:pPr>
            <w:r w:rsidRPr="00814868">
              <w:rPr>
                <w:sz w:val="20"/>
                <w:szCs w:val="20"/>
              </w:rPr>
              <w:t>From panellists who chose "Other" one objected to the inclusion of the term therapeutic footwear in the statement*. One panellist did not agree to the footwear groupings established from the research literature and advocated for different groupings based on a different structural tree however no alternative suggestions were offered.</w:t>
            </w:r>
          </w:p>
          <w:p w14:paraId="70BD8BCB" w14:textId="77777777" w:rsidR="00B474DF" w:rsidRPr="00814868" w:rsidRDefault="00B474DF" w:rsidP="00A05687">
            <w:pPr>
              <w:rPr>
                <w:sz w:val="20"/>
                <w:szCs w:val="20"/>
              </w:rPr>
            </w:pPr>
            <w:r w:rsidRPr="00814868">
              <w:rPr>
                <w:sz w:val="20"/>
                <w:szCs w:val="20"/>
              </w:rPr>
              <w:t>The panellist who queried the psychosocial aspect missing from the functional footwear group definition in 6a felt this method of subgrouping would address their suggestion.</w:t>
            </w:r>
          </w:p>
        </w:tc>
      </w:tr>
    </w:tbl>
    <w:p w14:paraId="154A3E07" w14:textId="77777777" w:rsidR="00B474DF" w:rsidRPr="00814868" w:rsidRDefault="00B474DF" w:rsidP="00B474DF">
      <w:pPr>
        <w:rPr>
          <w:sz w:val="20"/>
          <w:szCs w:val="20"/>
        </w:rPr>
      </w:pPr>
    </w:p>
    <w:p w14:paraId="5C3A4C89" w14:textId="77777777" w:rsidR="00B474DF" w:rsidRPr="00814868" w:rsidRDefault="00B474DF" w:rsidP="00B474DF">
      <w:pPr>
        <w:rPr>
          <w:sz w:val="20"/>
          <w:szCs w:val="20"/>
        </w:rPr>
      </w:pPr>
    </w:p>
    <w:p w14:paraId="4397143D" w14:textId="77777777" w:rsidR="00B474DF" w:rsidRPr="00814868" w:rsidRDefault="00B474DF" w:rsidP="00B474DF">
      <w:pPr>
        <w:rPr>
          <w:sz w:val="20"/>
          <w:szCs w:val="20"/>
        </w:rPr>
      </w:pPr>
    </w:p>
    <w:p w14:paraId="15F0344A" w14:textId="77777777" w:rsidR="00B474DF" w:rsidRPr="00814868" w:rsidRDefault="00B474DF" w:rsidP="00B474DF">
      <w:pPr>
        <w:rPr>
          <w:sz w:val="20"/>
          <w:szCs w:val="20"/>
        </w:rPr>
      </w:pPr>
    </w:p>
    <w:p w14:paraId="3B12C357" w14:textId="77777777" w:rsidR="00B474DF" w:rsidRPr="00814868" w:rsidRDefault="00B474DF" w:rsidP="00B474DF">
      <w:pPr>
        <w:rPr>
          <w:sz w:val="20"/>
          <w:szCs w:val="20"/>
        </w:rPr>
      </w:pPr>
    </w:p>
    <w:p w14:paraId="59DCACE2" w14:textId="77777777" w:rsidR="00B474DF" w:rsidRPr="00814868" w:rsidRDefault="00B474DF" w:rsidP="00B474DF">
      <w:pPr>
        <w:rPr>
          <w:sz w:val="20"/>
          <w:szCs w:val="20"/>
        </w:rPr>
      </w:pPr>
    </w:p>
    <w:p w14:paraId="01E1307F" w14:textId="77777777" w:rsidR="00B474DF" w:rsidRPr="00814868" w:rsidRDefault="00B474DF" w:rsidP="00B474DF">
      <w:pPr>
        <w:rPr>
          <w:sz w:val="20"/>
          <w:szCs w:val="20"/>
        </w:rPr>
      </w:pPr>
    </w:p>
    <w:p w14:paraId="370E3C2C" w14:textId="77777777" w:rsidR="00B474DF" w:rsidRPr="00814868" w:rsidRDefault="00B474DF" w:rsidP="00B474DF">
      <w:pPr>
        <w:rPr>
          <w:sz w:val="20"/>
          <w:szCs w:val="20"/>
        </w:rPr>
      </w:pPr>
    </w:p>
    <w:p w14:paraId="38273B21" w14:textId="77777777" w:rsidR="00B474DF" w:rsidRPr="00814868" w:rsidRDefault="00B474DF" w:rsidP="00B474DF">
      <w:pPr>
        <w:rPr>
          <w:sz w:val="20"/>
          <w:szCs w:val="20"/>
        </w:rPr>
      </w:pPr>
    </w:p>
    <w:p w14:paraId="541434FB" w14:textId="77777777" w:rsidR="00B474DF" w:rsidRPr="00814868" w:rsidRDefault="00B474DF" w:rsidP="00B474DF">
      <w:pPr>
        <w:rPr>
          <w:sz w:val="20"/>
          <w:szCs w:val="20"/>
        </w:rPr>
      </w:pPr>
    </w:p>
    <w:p w14:paraId="264172C7" w14:textId="77777777" w:rsidR="00B474DF" w:rsidRPr="00814868" w:rsidRDefault="00B474DF" w:rsidP="00B474DF">
      <w:pPr>
        <w:rPr>
          <w:sz w:val="20"/>
          <w:szCs w:val="20"/>
        </w:rPr>
      </w:pPr>
    </w:p>
    <w:p w14:paraId="37DCFDDB" w14:textId="2EB97578" w:rsidR="00B474DF" w:rsidRPr="00814868" w:rsidRDefault="00E22CE8" w:rsidP="00B474DF">
      <w:pPr>
        <w:rPr>
          <w:sz w:val="20"/>
          <w:szCs w:val="20"/>
        </w:rPr>
      </w:pPr>
      <w:r>
        <w:rPr>
          <w:sz w:val="20"/>
          <w:szCs w:val="20"/>
        </w:rPr>
        <w:t>11</w:t>
      </w:r>
      <w:r w:rsidR="00B474DF" w:rsidRPr="00814868">
        <w:rPr>
          <w:sz w:val="20"/>
          <w:szCs w:val="20"/>
        </w:rPr>
        <w:t>)</w:t>
      </w:r>
    </w:p>
    <w:tbl>
      <w:tblPr>
        <w:tblStyle w:val="TableGrid"/>
        <w:tblW w:w="8647" w:type="dxa"/>
        <w:tblInd w:w="137" w:type="dxa"/>
        <w:tblLook w:val="04A0" w:firstRow="1" w:lastRow="0" w:firstColumn="1" w:lastColumn="0" w:noHBand="0" w:noVBand="1"/>
      </w:tblPr>
      <w:tblGrid>
        <w:gridCol w:w="1504"/>
        <w:gridCol w:w="1043"/>
        <w:gridCol w:w="1043"/>
        <w:gridCol w:w="1231"/>
        <w:gridCol w:w="933"/>
        <w:gridCol w:w="1231"/>
        <w:gridCol w:w="776"/>
        <w:gridCol w:w="886"/>
      </w:tblGrid>
      <w:tr w:rsidR="00B474DF" w:rsidRPr="00814868" w14:paraId="16E83AD9" w14:textId="77777777" w:rsidTr="00E22CE8">
        <w:tc>
          <w:tcPr>
            <w:tcW w:w="8647" w:type="dxa"/>
            <w:gridSpan w:val="8"/>
          </w:tcPr>
          <w:p w14:paraId="340391ED" w14:textId="77777777" w:rsidR="00B474DF" w:rsidRPr="00814868" w:rsidRDefault="00B474DF" w:rsidP="00A05687">
            <w:pPr>
              <w:rPr>
                <w:sz w:val="20"/>
                <w:szCs w:val="20"/>
              </w:rPr>
            </w:pPr>
          </w:p>
          <w:p w14:paraId="080202FF" w14:textId="77777777" w:rsidR="00B474DF" w:rsidRPr="00814868" w:rsidRDefault="00B474DF" w:rsidP="00A05687">
            <w:pPr>
              <w:rPr>
                <w:sz w:val="20"/>
                <w:szCs w:val="20"/>
              </w:rPr>
            </w:pPr>
            <w:r w:rsidRPr="00814868">
              <w:rPr>
                <w:sz w:val="20"/>
                <w:szCs w:val="20"/>
              </w:rPr>
              <w:t>From Round 2 panellists were presented with a series of options from the original scoping review and suggestions from the panel for the subgrouping and definition Stability footwear</w:t>
            </w:r>
          </w:p>
          <w:p w14:paraId="5039B891" w14:textId="77777777" w:rsidR="00B474DF" w:rsidRPr="00814868" w:rsidRDefault="00B474DF" w:rsidP="00A05687">
            <w:pPr>
              <w:rPr>
                <w:sz w:val="20"/>
                <w:szCs w:val="20"/>
              </w:rPr>
            </w:pPr>
          </w:p>
          <w:p w14:paraId="516A7AE6" w14:textId="77777777" w:rsidR="00B474DF" w:rsidRPr="00814868" w:rsidRDefault="00B474DF" w:rsidP="00A05687">
            <w:pPr>
              <w:rPr>
                <w:sz w:val="20"/>
                <w:szCs w:val="20"/>
              </w:rPr>
            </w:pPr>
            <w:r w:rsidRPr="00814868">
              <w:rPr>
                <w:sz w:val="20"/>
                <w:szCs w:val="20"/>
              </w:rPr>
              <w:t>The relative frequency of response is detailed below:</w:t>
            </w:r>
          </w:p>
          <w:p w14:paraId="7CF9BCCA" w14:textId="77777777" w:rsidR="00B474DF" w:rsidRPr="00814868" w:rsidRDefault="00B474DF" w:rsidP="00A05687">
            <w:pPr>
              <w:rPr>
                <w:sz w:val="20"/>
                <w:szCs w:val="20"/>
              </w:rPr>
            </w:pPr>
          </w:p>
          <w:p w14:paraId="13CC9F86" w14:textId="77777777" w:rsidR="00B474DF" w:rsidRPr="00814868" w:rsidRDefault="00B474DF" w:rsidP="00A05687">
            <w:pPr>
              <w:rPr>
                <w:sz w:val="20"/>
                <w:szCs w:val="20"/>
              </w:rPr>
            </w:pPr>
            <w:r w:rsidRPr="00814868">
              <w:rPr>
                <w:sz w:val="20"/>
                <w:szCs w:val="20"/>
              </w:rPr>
              <w:t>Statement 8a  "Stability therapeutic footwear is a range of footwear that is designed to assist mobility and standing in children by enhancing proprioception and influencing movements of the foot and ankle." (65%)</w:t>
            </w:r>
          </w:p>
          <w:p w14:paraId="2C10A130" w14:textId="77777777" w:rsidR="00B474DF" w:rsidRPr="00814868" w:rsidRDefault="00B474DF" w:rsidP="00A05687">
            <w:pPr>
              <w:rPr>
                <w:sz w:val="20"/>
                <w:szCs w:val="20"/>
              </w:rPr>
            </w:pPr>
          </w:p>
          <w:p w14:paraId="1504692F" w14:textId="77777777" w:rsidR="00B474DF" w:rsidRPr="00814868" w:rsidRDefault="00B474DF" w:rsidP="00A05687">
            <w:pPr>
              <w:rPr>
                <w:sz w:val="20"/>
                <w:szCs w:val="20"/>
              </w:rPr>
            </w:pPr>
            <w:r w:rsidRPr="00814868">
              <w:rPr>
                <w:sz w:val="20"/>
                <w:szCs w:val="20"/>
              </w:rPr>
              <w:t>Other (23%)</w:t>
            </w:r>
          </w:p>
          <w:p w14:paraId="6543F322" w14:textId="77777777" w:rsidR="00B474DF" w:rsidRPr="00814868" w:rsidRDefault="00B474DF" w:rsidP="00A05687">
            <w:pPr>
              <w:rPr>
                <w:sz w:val="20"/>
                <w:szCs w:val="20"/>
              </w:rPr>
            </w:pPr>
          </w:p>
          <w:p w14:paraId="7AD34EFE" w14:textId="77777777" w:rsidR="00B474DF" w:rsidRPr="00814868" w:rsidRDefault="00B474DF" w:rsidP="00A05687">
            <w:pPr>
              <w:rPr>
                <w:sz w:val="20"/>
                <w:szCs w:val="20"/>
              </w:rPr>
            </w:pPr>
            <w:r w:rsidRPr="00814868">
              <w:rPr>
                <w:sz w:val="20"/>
                <w:szCs w:val="20"/>
              </w:rPr>
              <w:t>Statement 8 "Stability functional therapeutic footwear is a range of footwear that is designed to limit extreme movements of the lower limb to maintain a controlled displacement of the centre of force during gait." (12%)</w:t>
            </w:r>
          </w:p>
          <w:p w14:paraId="178A58D7" w14:textId="77777777" w:rsidR="00B474DF" w:rsidRPr="00814868" w:rsidRDefault="00B474DF" w:rsidP="00A05687">
            <w:pPr>
              <w:rPr>
                <w:sz w:val="20"/>
                <w:szCs w:val="20"/>
              </w:rPr>
            </w:pPr>
          </w:p>
          <w:p w14:paraId="317EFF9B" w14:textId="77777777" w:rsidR="00B474DF" w:rsidRPr="00814868" w:rsidRDefault="00B474DF" w:rsidP="00A05687">
            <w:pPr>
              <w:rPr>
                <w:sz w:val="20"/>
                <w:szCs w:val="20"/>
              </w:rPr>
            </w:pPr>
            <w:r w:rsidRPr="00814868">
              <w:rPr>
                <w:sz w:val="20"/>
                <w:szCs w:val="20"/>
              </w:rPr>
              <w:t>From panellists who chose "Other" one objected to the term therapeutic footwear in the statement. A number of panellists were uncertain of the evidence for the footwear influencing proprioception and that by placing this prior to its role on influencing movements in the definition may imply that this was the footwear's primary role. It was suggested to move proprioception to the end of the definition to deemphasize its role in this footwear subgrouping</w:t>
            </w:r>
          </w:p>
          <w:p w14:paraId="7020AC6E" w14:textId="77777777" w:rsidR="00B474DF" w:rsidRPr="00814868" w:rsidRDefault="00B474DF" w:rsidP="00A05687">
            <w:pPr>
              <w:rPr>
                <w:sz w:val="20"/>
                <w:szCs w:val="20"/>
              </w:rPr>
            </w:pPr>
          </w:p>
          <w:p w14:paraId="3083F0F9" w14:textId="77777777" w:rsidR="00B474DF" w:rsidRPr="00814868" w:rsidRDefault="00B474DF" w:rsidP="00A05687">
            <w:pPr>
              <w:rPr>
                <w:sz w:val="20"/>
                <w:szCs w:val="20"/>
              </w:rPr>
            </w:pPr>
            <w:r w:rsidRPr="00814868">
              <w:rPr>
                <w:sz w:val="20"/>
                <w:szCs w:val="20"/>
              </w:rPr>
              <w:t xml:space="preserve">A slight modification has been made to this definition to address panellist feedback and gain consensus within the panel, please rank your agreement with the following statement </w:t>
            </w:r>
          </w:p>
          <w:p w14:paraId="50C0416B" w14:textId="77777777" w:rsidR="00B474DF" w:rsidRPr="00814868" w:rsidRDefault="00B474DF" w:rsidP="00A05687">
            <w:pPr>
              <w:rPr>
                <w:sz w:val="20"/>
                <w:szCs w:val="20"/>
              </w:rPr>
            </w:pPr>
          </w:p>
          <w:p w14:paraId="7A9A9237" w14:textId="77777777" w:rsidR="00B474DF" w:rsidRPr="00814868" w:rsidRDefault="00B474DF" w:rsidP="00A05687">
            <w:pPr>
              <w:rPr>
                <w:sz w:val="20"/>
                <w:szCs w:val="20"/>
              </w:rPr>
            </w:pPr>
            <w:r w:rsidRPr="00814868">
              <w:rPr>
                <w:sz w:val="20"/>
                <w:szCs w:val="20"/>
              </w:rPr>
              <w:t>"Stability Footwear is footwear that is designed to assist mobility and standing in children by influencing movements and potentially proprioception of the foot and ankle."</w:t>
            </w:r>
          </w:p>
        </w:tc>
      </w:tr>
      <w:tr w:rsidR="00B474DF" w:rsidRPr="00814868" w14:paraId="263334CD" w14:textId="77777777" w:rsidTr="00E22CE8">
        <w:tc>
          <w:tcPr>
            <w:tcW w:w="1504" w:type="dxa"/>
            <w:vMerge w:val="restart"/>
          </w:tcPr>
          <w:p w14:paraId="66265BD7" w14:textId="77777777" w:rsidR="00B474DF" w:rsidRPr="00814868" w:rsidRDefault="00B474DF" w:rsidP="00A05687">
            <w:pPr>
              <w:jc w:val="both"/>
              <w:rPr>
                <w:sz w:val="20"/>
                <w:szCs w:val="20"/>
              </w:rPr>
            </w:pPr>
          </w:p>
        </w:tc>
        <w:tc>
          <w:tcPr>
            <w:tcW w:w="1043" w:type="dxa"/>
          </w:tcPr>
          <w:p w14:paraId="689E2C1B" w14:textId="77777777" w:rsidR="00B474DF" w:rsidRPr="00814868" w:rsidRDefault="00B474DF" w:rsidP="00A05687">
            <w:pPr>
              <w:jc w:val="both"/>
              <w:rPr>
                <w:sz w:val="20"/>
                <w:szCs w:val="20"/>
              </w:rPr>
            </w:pPr>
            <w:r w:rsidRPr="00814868">
              <w:rPr>
                <w:sz w:val="20"/>
                <w:szCs w:val="20"/>
              </w:rPr>
              <w:t>Strongly Disagree</w:t>
            </w:r>
          </w:p>
        </w:tc>
        <w:tc>
          <w:tcPr>
            <w:tcW w:w="1043" w:type="dxa"/>
          </w:tcPr>
          <w:p w14:paraId="170F0252" w14:textId="77777777" w:rsidR="00B474DF" w:rsidRPr="00814868" w:rsidRDefault="00B474DF" w:rsidP="00A05687">
            <w:pPr>
              <w:jc w:val="both"/>
              <w:rPr>
                <w:sz w:val="20"/>
                <w:szCs w:val="20"/>
              </w:rPr>
            </w:pPr>
            <w:r w:rsidRPr="00814868">
              <w:rPr>
                <w:sz w:val="20"/>
                <w:szCs w:val="20"/>
              </w:rPr>
              <w:t>Disagree</w:t>
            </w:r>
          </w:p>
        </w:tc>
        <w:tc>
          <w:tcPr>
            <w:tcW w:w="1231" w:type="dxa"/>
          </w:tcPr>
          <w:p w14:paraId="35D8B697" w14:textId="77777777" w:rsidR="00B474DF" w:rsidRPr="00814868" w:rsidRDefault="00B474DF" w:rsidP="00A05687">
            <w:pPr>
              <w:jc w:val="both"/>
              <w:rPr>
                <w:sz w:val="20"/>
                <w:szCs w:val="20"/>
              </w:rPr>
            </w:pPr>
            <w:r w:rsidRPr="00814868">
              <w:rPr>
                <w:sz w:val="20"/>
                <w:szCs w:val="20"/>
              </w:rPr>
              <w:t>Somewhat Disagree</w:t>
            </w:r>
          </w:p>
        </w:tc>
        <w:tc>
          <w:tcPr>
            <w:tcW w:w="933" w:type="dxa"/>
          </w:tcPr>
          <w:p w14:paraId="55E19E8A" w14:textId="77777777" w:rsidR="00B474DF" w:rsidRPr="00814868" w:rsidRDefault="00B474DF" w:rsidP="00A05687">
            <w:pPr>
              <w:jc w:val="both"/>
              <w:rPr>
                <w:sz w:val="20"/>
                <w:szCs w:val="20"/>
              </w:rPr>
            </w:pPr>
            <w:r w:rsidRPr="00814868">
              <w:rPr>
                <w:sz w:val="20"/>
                <w:szCs w:val="20"/>
              </w:rPr>
              <w:t>Neutral</w:t>
            </w:r>
          </w:p>
        </w:tc>
        <w:tc>
          <w:tcPr>
            <w:tcW w:w="1231" w:type="dxa"/>
          </w:tcPr>
          <w:p w14:paraId="4B8BEC40" w14:textId="77777777" w:rsidR="00B474DF" w:rsidRPr="00814868" w:rsidRDefault="00B474DF" w:rsidP="00A05687">
            <w:pPr>
              <w:jc w:val="both"/>
              <w:rPr>
                <w:sz w:val="20"/>
                <w:szCs w:val="20"/>
              </w:rPr>
            </w:pPr>
            <w:r w:rsidRPr="00814868">
              <w:rPr>
                <w:sz w:val="20"/>
                <w:szCs w:val="20"/>
              </w:rPr>
              <w:t>Somewhat Agree</w:t>
            </w:r>
          </w:p>
        </w:tc>
        <w:tc>
          <w:tcPr>
            <w:tcW w:w="776" w:type="dxa"/>
          </w:tcPr>
          <w:p w14:paraId="51F31E1A" w14:textId="77777777" w:rsidR="00B474DF" w:rsidRPr="00814868" w:rsidRDefault="00B474DF" w:rsidP="00A05687">
            <w:pPr>
              <w:jc w:val="both"/>
              <w:rPr>
                <w:sz w:val="20"/>
                <w:szCs w:val="20"/>
              </w:rPr>
            </w:pPr>
            <w:r w:rsidRPr="00814868">
              <w:rPr>
                <w:sz w:val="20"/>
                <w:szCs w:val="20"/>
              </w:rPr>
              <w:t>Agree</w:t>
            </w:r>
          </w:p>
        </w:tc>
        <w:tc>
          <w:tcPr>
            <w:tcW w:w="886" w:type="dxa"/>
          </w:tcPr>
          <w:p w14:paraId="76D6B6E4" w14:textId="77777777" w:rsidR="00B474DF" w:rsidRPr="00814868" w:rsidRDefault="00B474DF" w:rsidP="00A05687">
            <w:pPr>
              <w:jc w:val="both"/>
              <w:rPr>
                <w:sz w:val="20"/>
                <w:szCs w:val="20"/>
              </w:rPr>
            </w:pPr>
            <w:r w:rsidRPr="00814868">
              <w:rPr>
                <w:sz w:val="20"/>
                <w:szCs w:val="20"/>
              </w:rPr>
              <w:t>Strongly Agree</w:t>
            </w:r>
          </w:p>
        </w:tc>
      </w:tr>
      <w:tr w:rsidR="00B474DF" w:rsidRPr="00814868" w14:paraId="4068FB2B" w14:textId="77777777" w:rsidTr="00E22CE8">
        <w:tc>
          <w:tcPr>
            <w:tcW w:w="1504" w:type="dxa"/>
            <w:vMerge/>
          </w:tcPr>
          <w:p w14:paraId="157D6C93" w14:textId="77777777" w:rsidR="00B474DF" w:rsidRPr="00814868" w:rsidRDefault="00B474DF" w:rsidP="00A05687">
            <w:pPr>
              <w:jc w:val="center"/>
              <w:rPr>
                <w:sz w:val="20"/>
                <w:szCs w:val="20"/>
              </w:rPr>
            </w:pPr>
          </w:p>
        </w:tc>
        <w:tc>
          <w:tcPr>
            <w:tcW w:w="1043" w:type="dxa"/>
          </w:tcPr>
          <w:p w14:paraId="07BAFD8D" w14:textId="77777777" w:rsidR="00B474DF" w:rsidRPr="00814868" w:rsidRDefault="00B474DF" w:rsidP="00A05687">
            <w:pPr>
              <w:jc w:val="center"/>
              <w:rPr>
                <w:sz w:val="20"/>
                <w:szCs w:val="20"/>
              </w:rPr>
            </w:pPr>
            <w:r w:rsidRPr="00814868">
              <w:rPr>
                <w:sz w:val="20"/>
                <w:szCs w:val="20"/>
              </w:rPr>
              <w:t>1</w:t>
            </w:r>
          </w:p>
        </w:tc>
        <w:tc>
          <w:tcPr>
            <w:tcW w:w="1043" w:type="dxa"/>
          </w:tcPr>
          <w:p w14:paraId="2B9DBBE7" w14:textId="77777777" w:rsidR="00B474DF" w:rsidRPr="00814868" w:rsidRDefault="00B474DF" w:rsidP="00A05687">
            <w:pPr>
              <w:jc w:val="center"/>
              <w:rPr>
                <w:sz w:val="20"/>
                <w:szCs w:val="20"/>
              </w:rPr>
            </w:pPr>
            <w:r w:rsidRPr="00814868">
              <w:rPr>
                <w:sz w:val="20"/>
                <w:szCs w:val="20"/>
              </w:rPr>
              <w:t>2</w:t>
            </w:r>
          </w:p>
        </w:tc>
        <w:tc>
          <w:tcPr>
            <w:tcW w:w="1231" w:type="dxa"/>
          </w:tcPr>
          <w:p w14:paraId="5D3E50CD" w14:textId="77777777" w:rsidR="00B474DF" w:rsidRPr="00814868" w:rsidRDefault="00B474DF" w:rsidP="00A05687">
            <w:pPr>
              <w:jc w:val="center"/>
              <w:rPr>
                <w:sz w:val="20"/>
                <w:szCs w:val="20"/>
              </w:rPr>
            </w:pPr>
            <w:r w:rsidRPr="00814868">
              <w:rPr>
                <w:sz w:val="20"/>
                <w:szCs w:val="20"/>
              </w:rPr>
              <w:t>3</w:t>
            </w:r>
          </w:p>
        </w:tc>
        <w:tc>
          <w:tcPr>
            <w:tcW w:w="933" w:type="dxa"/>
          </w:tcPr>
          <w:p w14:paraId="3AAEB80B" w14:textId="77777777" w:rsidR="00B474DF" w:rsidRPr="00814868" w:rsidRDefault="00B474DF" w:rsidP="00A05687">
            <w:pPr>
              <w:jc w:val="center"/>
              <w:rPr>
                <w:sz w:val="20"/>
                <w:szCs w:val="20"/>
              </w:rPr>
            </w:pPr>
            <w:r w:rsidRPr="00814868">
              <w:rPr>
                <w:sz w:val="20"/>
                <w:szCs w:val="20"/>
              </w:rPr>
              <w:t>4</w:t>
            </w:r>
          </w:p>
        </w:tc>
        <w:tc>
          <w:tcPr>
            <w:tcW w:w="1231" w:type="dxa"/>
          </w:tcPr>
          <w:p w14:paraId="5BD7433A" w14:textId="77777777" w:rsidR="00B474DF" w:rsidRPr="00814868" w:rsidRDefault="00B474DF" w:rsidP="00A05687">
            <w:pPr>
              <w:jc w:val="center"/>
              <w:rPr>
                <w:sz w:val="20"/>
                <w:szCs w:val="20"/>
              </w:rPr>
            </w:pPr>
            <w:r w:rsidRPr="00814868">
              <w:rPr>
                <w:sz w:val="20"/>
                <w:szCs w:val="20"/>
              </w:rPr>
              <w:t>5</w:t>
            </w:r>
          </w:p>
        </w:tc>
        <w:tc>
          <w:tcPr>
            <w:tcW w:w="776" w:type="dxa"/>
          </w:tcPr>
          <w:p w14:paraId="6C3B01FA" w14:textId="77777777" w:rsidR="00B474DF" w:rsidRPr="00814868" w:rsidRDefault="00B474DF" w:rsidP="00A05687">
            <w:pPr>
              <w:jc w:val="center"/>
              <w:rPr>
                <w:sz w:val="20"/>
                <w:szCs w:val="20"/>
              </w:rPr>
            </w:pPr>
            <w:r w:rsidRPr="00814868">
              <w:rPr>
                <w:sz w:val="20"/>
                <w:szCs w:val="20"/>
              </w:rPr>
              <w:t>6</w:t>
            </w:r>
          </w:p>
        </w:tc>
        <w:tc>
          <w:tcPr>
            <w:tcW w:w="886" w:type="dxa"/>
          </w:tcPr>
          <w:p w14:paraId="2EC7C1F7" w14:textId="77777777" w:rsidR="00B474DF" w:rsidRPr="00814868" w:rsidRDefault="00B474DF" w:rsidP="00A05687">
            <w:pPr>
              <w:jc w:val="center"/>
              <w:rPr>
                <w:sz w:val="20"/>
                <w:szCs w:val="20"/>
              </w:rPr>
            </w:pPr>
            <w:r w:rsidRPr="00814868">
              <w:rPr>
                <w:sz w:val="20"/>
                <w:szCs w:val="20"/>
              </w:rPr>
              <w:t>7</w:t>
            </w:r>
          </w:p>
        </w:tc>
      </w:tr>
      <w:tr w:rsidR="00B474DF" w:rsidRPr="00814868" w14:paraId="4F64622C" w14:textId="77777777" w:rsidTr="00E22CE8">
        <w:tc>
          <w:tcPr>
            <w:tcW w:w="1504" w:type="dxa"/>
          </w:tcPr>
          <w:p w14:paraId="167883AE" w14:textId="77777777" w:rsidR="00B474DF" w:rsidRPr="00814868" w:rsidRDefault="00B474DF" w:rsidP="00A05687">
            <w:pPr>
              <w:jc w:val="center"/>
              <w:rPr>
                <w:sz w:val="20"/>
                <w:szCs w:val="20"/>
              </w:rPr>
            </w:pPr>
            <w:r w:rsidRPr="00814868">
              <w:rPr>
                <w:sz w:val="20"/>
                <w:szCs w:val="20"/>
              </w:rPr>
              <w:t>"Stability Footwear is footwear that is designed to assist mobility and standing in children by influencing movements and potentially proprioception of the foot and ankle."</w:t>
            </w:r>
          </w:p>
        </w:tc>
        <w:tc>
          <w:tcPr>
            <w:tcW w:w="1043" w:type="dxa"/>
          </w:tcPr>
          <w:p w14:paraId="286062A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43" w:type="dxa"/>
          </w:tcPr>
          <w:p w14:paraId="14B4B214"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31" w:type="dxa"/>
          </w:tcPr>
          <w:p w14:paraId="732058D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33" w:type="dxa"/>
          </w:tcPr>
          <w:p w14:paraId="3AFD3D6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31" w:type="dxa"/>
          </w:tcPr>
          <w:p w14:paraId="202A21E4"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76" w:type="dxa"/>
          </w:tcPr>
          <w:p w14:paraId="0B62F083"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886" w:type="dxa"/>
          </w:tcPr>
          <w:p w14:paraId="6DB18C68"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59171D81" w14:textId="77777777" w:rsidR="00B474DF" w:rsidRPr="00814868" w:rsidRDefault="00B474DF" w:rsidP="00B474DF">
      <w:pPr>
        <w:rPr>
          <w:sz w:val="20"/>
          <w:szCs w:val="20"/>
        </w:rPr>
      </w:pPr>
    </w:p>
    <w:p w14:paraId="66D3D0CD" w14:textId="77777777" w:rsidR="00B474DF" w:rsidRPr="00814868" w:rsidRDefault="00B474DF" w:rsidP="00B474DF">
      <w:pPr>
        <w:rPr>
          <w:sz w:val="20"/>
          <w:szCs w:val="20"/>
        </w:rPr>
      </w:pPr>
    </w:p>
    <w:p w14:paraId="66FE3ABC" w14:textId="15AB43EF" w:rsidR="00B474DF" w:rsidRPr="00814868" w:rsidRDefault="00E22CE8" w:rsidP="00B474DF">
      <w:pPr>
        <w:rPr>
          <w:sz w:val="20"/>
          <w:szCs w:val="20"/>
        </w:rPr>
      </w:pPr>
      <w:r>
        <w:rPr>
          <w:sz w:val="20"/>
          <w:szCs w:val="20"/>
        </w:rPr>
        <w:t>12</w:t>
      </w:r>
      <w:r w:rsidR="00B474DF" w:rsidRPr="00814868">
        <w:rPr>
          <w:sz w:val="20"/>
          <w:szCs w:val="20"/>
        </w:rPr>
        <w:t>)</w:t>
      </w:r>
    </w:p>
    <w:tbl>
      <w:tblPr>
        <w:tblStyle w:val="TableGrid"/>
        <w:tblW w:w="8363" w:type="dxa"/>
        <w:tblInd w:w="279" w:type="dxa"/>
        <w:tblLook w:val="04A0" w:firstRow="1" w:lastRow="0" w:firstColumn="1" w:lastColumn="0" w:noHBand="0" w:noVBand="1"/>
      </w:tblPr>
      <w:tblGrid>
        <w:gridCol w:w="8363"/>
      </w:tblGrid>
      <w:tr w:rsidR="00B474DF" w:rsidRPr="00814868" w14:paraId="6A0D660A" w14:textId="77777777" w:rsidTr="00E22CE8">
        <w:tc>
          <w:tcPr>
            <w:tcW w:w="8363" w:type="dxa"/>
          </w:tcPr>
          <w:p w14:paraId="42203E93" w14:textId="77777777" w:rsidR="00B474DF" w:rsidRPr="00814868" w:rsidRDefault="00B474DF" w:rsidP="00A05687">
            <w:pPr>
              <w:rPr>
                <w:sz w:val="20"/>
                <w:szCs w:val="20"/>
              </w:rPr>
            </w:pPr>
            <w:r w:rsidRPr="00814868">
              <w:rPr>
                <w:sz w:val="20"/>
                <w:szCs w:val="20"/>
              </w:rPr>
              <w:t>If your level of agreement was "somewhat agree" or lower please use this optional area to provide us with your reasoning.</w:t>
            </w:r>
          </w:p>
        </w:tc>
      </w:tr>
      <w:tr w:rsidR="00B474DF" w:rsidRPr="00814868" w14:paraId="2C6DAC91" w14:textId="77777777" w:rsidTr="00E22CE8">
        <w:tc>
          <w:tcPr>
            <w:tcW w:w="8363" w:type="dxa"/>
          </w:tcPr>
          <w:p w14:paraId="1F108944" w14:textId="77777777" w:rsidR="00B474DF" w:rsidRPr="00814868" w:rsidRDefault="00B474DF" w:rsidP="00A05687">
            <w:pPr>
              <w:rPr>
                <w:sz w:val="20"/>
                <w:szCs w:val="20"/>
              </w:rPr>
            </w:pPr>
          </w:p>
          <w:p w14:paraId="586EC44D" w14:textId="77777777" w:rsidR="00B474DF" w:rsidRPr="00814868" w:rsidRDefault="00B474DF" w:rsidP="00A05687">
            <w:pPr>
              <w:rPr>
                <w:sz w:val="20"/>
                <w:szCs w:val="20"/>
              </w:rPr>
            </w:pPr>
          </w:p>
        </w:tc>
      </w:tr>
    </w:tbl>
    <w:p w14:paraId="0682146A" w14:textId="77777777" w:rsidR="00B474DF" w:rsidRPr="00814868" w:rsidRDefault="00B474DF" w:rsidP="00B474DF">
      <w:pPr>
        <w:rPr>
          <w:sz w:val="20"/>
          <w:szCs w:val="20"/>
        </w:rPr>
      </w:pPr>
    </w:p>
    <w:p w14:paraId="4755E2E6" w14:textId="77777777" w:rsidR="00B474DF" w:rsidRPr="00814868" w:rsidRDefault="00B474DF" w:rsidP="00B474DF">
      <w:pPr>
        <w:rPr>
          <w:sz w:val="20"/>
          <w:szCs w:val="20"/>
        </w:rPr>
      </w:pPr>
    </w:p>
    <w:p w14:paraId="44EE7AD4" w14:textId="3BFFB82F" w:rsidR="00B474DF" w:rsidRPr="00814868" w:rsidRDefault="00E22CE8" w:rsidP="00B474DF">
      <w:pPr>
        <w:rPr>
          <w:sz w:val="20"/>
          <w:szCs w:val="20"/>
        </w:rPr>
      </w:pPr>
      <w:r>
        <w:rPr>
          <w:sz w:val="20"/>
          <w:szCs w:val="20"/>
        </w:rPr>
        <w:t>13</w:t>
      </w:r>
      <w:r w:rsidR="00B474DF" w:rsidRPr="00814868">
        <w:rPr>
          <w:sz w:val="20"/>
          <w:szCs w:val="20"/>
        </w:rPr>
        <w:t>)</w:t>
      </w:r>
    </w:p>
    <w:tbl>
      <w:tblPr>
        <w:tblStyle w:val="TableGrid"/>
        <w:tblW w:w="8363" w:type="dxa"/>
        <w:tblInd w:w="279" w:type="dxa"/>
        <w:tblLook w:val="04A0" w:firstRow="1" w:lastRow="0" w:firstColumn="1" w:lastColumn="0" w:noHBand="0" w:noVBand="1"/>
      </w:tblPr>
      <w:tblGrid>
        <w:gridCol w:w="1145"/>
        <w:gridCol w:w="1034"/>
        <w:gridCol w:w="1034"/>
        <w:gridCol w:w="1221"/>
        <w:gridCol w:w="926"/>
        <w:gridCol w:w="1221"/>
        <w:gridCol w:w="771"/>
        <w:gridCol w:w="1011"/>
      </w:tblGrid>
      <w:tr w:rsidR="00B474DF" w:rsidRPr="00814868" w14:paraId="1ED8C9A3" w14:textId="77777777" w:rsidTr="00E22CE8">
        <w:tc>
          <w:tcPr>
            <w:tcW w:w="8363" w:type="dxa"/>
            <w:gridSpan w:val="8"/>
          </w:tcPr>
          <w:p w14:paraId="0BEAF8BA" w14:textId="77777777" w:rsidR="00B474DF" w:rsidRPr="00814868" w:rsidRDefault="00B474DF" w:rsidP="00A05687">
            <w:pPr>
              <w:rPr>
                <w:sz w:val="20"/>
                <w:szCs w:val="20"/>
              </w:rPr>
            </w:pPr>
          </w:p>
          <w:p w14:paraId="5054A5A7" w14:textId="77777777" w:rsidR="00B474DF" w:rsidRPr="00814868" w:rsidRDefault="00B474DF" w:rsidP="00A05687">
            <w:pPr>
              <w:rPr>
                <w:sz w:val="20"/>
                <w:szCs w:val="20"/>
              </w:rPr>
            </w:pPr>
            <w:r w:rsidRPr="00814868">
              <w:rPr>
                <w:sz w:val="20"/>
                <w:szCs w:val="20"/>
              </w:rPr>
              <w:t xml:space="preserve">From Round 2 panellists were presented with a new subgrouping of functional footwear and definition for this subgrouping suggested by panellist feedback in Round 1, this was "Adapted sole". This subgrouping would incorporate raise, rocker sole and possibly instability footwear. </w:t>
            </w:r>
          </w:p>
          <w:p w14:paraId="5A63C657" w14:textId="77777777" w:rsidR="00B474DF" w:rsidRPr="00814868" w:rsidRDefault="00B474DF" w:rsidP="00A05687">
            <w:pPr>
              <w:rPr>
                <w:sz w:val="20"/>
                <w:szCs w:val="20"/>
              </w:rPr>
            </w:pPr>
          </w:p>
          <w:p w14:paraId="40BCED2B" w14:textId="77777777" w:rsidR="00B474DF" w:rsidRPr="00814868" w:rsidRDefault="00B474DF" w:rsidP="00A05687">
            <w:pPr>
              <w:rPr>
                <w:sz w:val="20"/>
                <w:szCs w:val="20"/>
              </w:rPr>
            </w:pPr>
            <w:r w:rsidRPr="00814868">
              <w:rPr>
                <w:sz w:val="20"/>
                <w:szCs w:val="20"/>
              </w:rPr>
              <w:t>The median level of agreement and relative frequency of response for both the term and definition is presented below.</w:t>
            </w:r>
          </w:p>
          <w:p w14:paraId="2AE3643D" w14:textId="77777777" w:rsidR="00B474DF" w:rsidRPr="00814868" w:rsidRDefault="00B474DF" w:rsidP="00A05687">
            <w:pPr>
              <w:rPr>
                <w:sz w:val="20"/>
                <w:szCs w:val="20"/>
              </w:rPr>
            </w:pPr>
          </w:p>
          <w:p w14:paraId="708934ED" w14:textId="77777777" w:rsidR="00B474DF" w:rsidRPr="00814868" w:rsidRDefault="00B474DF" w:rsidP="00A05687">
            <w:pPr>
              <w:rPr>
                <w:sz w:val="20"/>
                <w:szCs w:val="20"/>
              </w:rPr>
            </w:pPr>
            <w:r w:rsidRPr="00814868">
              <w:rPr>
                <w:sz w:val="20"/>
                <w:szCs w:val="20"/>
              </w:rPr>
              <w:t>Term "Adapted Sole"</w:t>
            </w:r>
          </w:p>
          <w:p w14:paraId="5AC04DD9" w14:textId="77777777" w:rsidR="00B474DF" w:rsidRPr="00814868" w:rsidRDefault="00B474DF" w:rsidP="00A05687">
            <w:pPr>
              <w:rPr>
                <w:sz w:val="20"/>
                <w:szCs w:val="20"/>
              </w:rPr>
            </w:pPr>
            <w:r w:rsidRPr="00814868">
              <w:rPr>
                <w:sz w:val="20"/>
                <w:szCs w:val="20"/>
              </w:rPr>
              <w:t>Median level of agreement 6 ("Agree")</w:t>
            </w:r>
          </w:p>
          <w:p w14:paraId="1E777173" w14:textId="77777777" w:rsidR="00B474DF" w:rsidRPr="00814868" w:rsidRDefault="00B474DF" w:rsidP="00A05687">
            <w:pPr>
              <w:rPr>
                <w:sz w:val="20"/>
                <w:szCs w:val="20"/>
              </w:rPr>
            </w:pPr>
            <w:r w:rsidRPr="00814868">
              <w:rPr>
                <w:sz w:val="20"/>
                <w:szCs w:val="20"/>
              </w:rPr>
              <w:t xml:space="preserve">Relative frequency of agreement: 6% "Somewhat Disagree", 6% "Neutral", </w:t>
            </w:r>
          </w:p>
          <w:p w14:paraId="674806AB" w14:textId="77777777" w:rsidR="00B474DF" w:rsidRPr="00814868" w:rsidRDefault="00B474DF" w:rsidP="00A05687">
            <w:pPr>
              <w:rPr>
                <w:sz w:val="20"/>
                <w:szCs w:val="20"/>
              </w:rPr>
            </w:pPr>
            <w:r w:rsidRPr="00814868">
              <w:rPr>
                <w:sz w:val="20"/>
                <w:szCs w:val="20"/>
              </w:rPr>
              <w:t>12% "Somewhat Agree", 41% "Agree", 35% "Strongly Agree"</w:t>
            </w:r>
          </w:p>
          <w:p w14:paraId="5134A94F" w14:textId="77777777" w:rsidR="00B474DF" w:rsidRPr="00814868" w:rsidRDefault="00B474DF" w:rsidP="00A05687">
            <w:pPr>
              <w:rPr>
                <w:sz w:val="20"/>
                <w:szCs w:val="20"/>
              </w:rPr>
            </w:pPr>
            <w:r w:rsidRPr="00814868">
              <w:rPr>
                <w:sz w:val="20"/>
                <w:szCs w:val="20"/>
              </w:rPr>
              <w:t>Panellist Consensus reached (76%)</w:t>
            </w:r>
          </w:p>
          <w:p w14:paraId="6C5017B5" w14:textId="77777777" w:rsidR="00B474DF" w:rsidRPr="00814868" w:rsidRDefault="00B474DF" w:rsidP="00A05687">
            <w:pPr>
              <w:rPr>
                <w:sz w:val="20"/>
                <w:szCs w:val="20"/>
              </w:rPr>
            </w:pPr>
          </w:p>
          <w:p w14:paraId="57AA7D0E" w14:textId="77777777" w:rsidR="00B474DF" w:rsidRPr="00814868" w:rsidRDefault="00B474DF" w:rsidP="00A05687">
            <w:pPr>
              <w:rPr>
                <w:sz w:val="20"/>
                <w:szCs w:val="20"/>
              </w:rPr>
            </w:pPr>
            <w:r w:rsidRPr="00814868">
              <w:rPr>
                <w:sz w:val="20"/>
                <w:szCs w:val="20"/>
              </w:rPr>
              <w:t>Definition  "A range of customised sole adaptions to standard retail or children's therapeutic footwear that would assist mobility or standing in children."</w:t>
            </w:r>
          </w:p>
          <w:p w14:paraId="428C5721" w14:textId="77777777" w:rsidR="00B474DF" w:rsidRPr="00814868" w:rsidRDefault="00B474DF" w:rsidP="00A05687">
            <w:pPr>
              <w:rPr>
                <w:sz w:val="20"/>
                <w:szCs w:val="20"/>
              </w:rPr>
            </w:pPr>
            <w:r w:rsidRPr="00814868">
              <w:rPr>
                <w:sz w:val="20"/>
                <w:szCs w:val="20"/>
              </w:rPr>
              <w:t>Median level of agreement 6 ("Agree")</w:t>
            </w:r>
          </w:p>
          <w:p w14:paraId="1CF76D0C" w14:textId="77777777" w:rsidR="00B474DF" w:rsidRPr="00814868" w:rsidRDefault="00B474DF" w:rsidP="00A05687">
            <w:pPr>
              <w:rPr>
                <w:sz w:val="20"/>
                <w:szCs w:val="20"/>
              </w:rPr>
            </w:pPr>
            <w:r w:rsidRPr="00814868">
              <w:rPr>
                <w:sz w:val="20"/>
                <w:szCs w:val="20"/>
              </w:rPr>
              <w:t>Relative frequency of agreement: 6% "Somewhat Disagree", 6% "Neutral", 23% "Somewhat Agree", 41% "Agree",  24% "Strongly Agree"</w:t>
            </w:r>
          </w:p>
          <w:p w14:paraId="5B1F39F4" w14:textId="77777777" w:rsidR="00B474DF" w:rsidRPr="00814868" w:rsidRDefault="00B474DF" w:rsidP="00A05687">
            <w:pPr>
              <w:rPr>
                <w:sz w:val="20"/>
                <w:szCs w:val="20"/>
              </w:rPr>
            </w:pPr>
          </w:p>
          <w:p w14:paraId="57FF2240" w14:textId="77777777" w:rsidR="00B474DF" w:rsidRPr="00814868" w:rsidRDefault="00B474DF" w:rsidP="00A05687">
            <w:pPr>
              <w:rPr>
                <w:sz w:val="20"/>
                <w:szCs w:val="20"/>
              </w:rPr>
            </w:pPr>
            <w:r w:rsidRPr="00814868">
              <w:rPr>
                <w:sz w:val="20"/>
                <w:szCs w:val="20"/>
              </w:rPr>
              <w:t xml:space="preserve">From Panellist feedback reasons for lack of agreement with the statement </w:t>
            </w:r>
          </w:p>
          <w:p w14:paraId="71D1DE91" w14:textId="77777777" w:rsidR="00B474DF" w:rsidRPr="00814868" w:rsidRDefault="00B474DF" w:rsidP="00A05687">
            <w:pPr>
              <w:rPr>
                <w:sz w:val="20"/>
                <w:szCs w:val="20"/>
              </w:rPr>
            </w:pPr>
            <w:r w:rsidRPr="00814868">
              <w:rPr>
                <w:sz w:val="20"/>
                <w:szCs w:val="20"/>
              </w:rPr>
              <w:t>is that the definition should include a reference to the heel as well as the sole to ensure heel modifications are represented in the subgrouping of functional footwear.</w:t>
            </w:r>
          </w:p>
          <w:p w14:paraId="1B546168" w14:textId="77777777" w:rsidR="00B474DF" w:rsidRPr="00814868" w:rsidRDefault="00B474DF" w:rsidP="00A05687">
            <w:pPr>
              <w:rPr>
                <w:sz w:val="20"/>
                <w:szCs w:val="20"/>
              </w:rPr>
            </w:pPr>
            <w:r w:rsidRPr="00814868">
              <w:rPr>
                <w:sz w:val="20"/>
                <w:szCs w:val="20"/>
              </w:rPr>
              <w:t>Also, therapeutic footwear was not every panellist's preferred terminology for clinical footwear interventions,</w:t>
            </w:r>
          </w:p>
          <w:p w14:paraId="0F2988A8" w14:textId="77777777" w:rsidR="00B474DF" w:rsidRPr="00814868" w:rsidRDefault="00B474DF" w:rsidP="00A05687">
            <w:pPr>
              <w:rPr>
                <w:sz w:val="20"/>
                <w:szCs w:val="20"/>
              </w:rPr>
            </w:pPr>
          </w:p>
          <w:p w14:paraId="476C5F83" w14:textId="77777777" w:rsidR="00B474DF" w:rsidRPr="00814868" w:rsidRDefault="00B474DF" w:rsidP="00A05687">
            <w:pPr>
              <w:rPr>
                <w:sz w:val="20"/>
                <w:szCs w:val="20"/>
              </w:rPr>
            </w:pPr>
            <w:r w:rsidRPr="00814868">
              <w:rPr>
                <w:sz w:val="20"/>
                <w:szCs w:val="20"/>
              </w:rPr>
              <w:t xml:space="preserve">A slight modification has been made to this definition to address panellist feedback and gain consensus within the panel; please rank your agreement with the following definition for Adapted Sole Footwear </w:t>
            </w:r>
          </w:p>
          <w:p w14:paraId="2398ED33" w14:textId="77777777" w:rsidR="00B474DF" w:rsidRPr="00814868" w:rsidRDefault="00B474DF" w:rsidP="00A05687">
            <w:pPr>
              <w:rPr>
                <w:sz w:val="20"/>
                <w:szCs w:val="20"/>
              </w:rPr>
            </w:pPr>
          </w:p>
          <w:p w14:paraId="3CD07161" w14:textId="77777777" w:rsidR="00B474DF" w:rsidRPr="00814868" w:rsidRDefault="00B474DF" w:rsidP="00A05687">
            <w:pPr>
              <w:rPr>
                <w:sz w:val="20"/>
                <w:szCs w:val="20"/>
              </w:rPr>
            </w:pPr>
            <w:r w:rsidRPr="00814868">
              <w:rPr>
                <w:sz w:val="20"/>
                <w:szCs w:val="20"/>
              </w:rPr>
              <w:t xml:space="preserve">"A range of customised sole or heel adaptions to any suitable children's footwear, with the adaptions designed to assist mobility or standing in children." </w:t>
            </w:r>
          </w:p>
          <w:p w14:paraId="239A6464" w14:textId="77777777" w:rsidR="00B474DF" w:rsidRPr="00814868" w:rsidRDefault="00B474DF" w:rsidP="00A05687">
            <w:pPr>
              <w:rPr>
                <w:sz w:val="20"/>
                <w:szCs w:val="20"/>
              </w:rPr>
            </w:pPr>
          </w:p>
          <w:p w14:paraId="750A151C" w14:textId="77777777" w:rsidR="00B474DF" w:rsidRPr="00814868" w:rsidRDefault="00B474DF" w:rsidP="00A05687">
            <w:pPr>
              <w:rPr>
                <w:sz w:val="20"/>
                <w:szCs w:val="20"/>
              </w:rPr>
            </w:pPr>
            <w:r w:rsidRPr="00814868">
              <w:rPr>
                <w:sz w:val="20"/>
                <w:szCs w:val="20"/>
              </w:rPr>
              <w:t>In the section below, please rank your agreement with the modified definition.*</w:t>
            </w:r>
          </w:p>
        </w:tc>
      </w:tr>
      <w:tr w:rsidR="00B474DF" w:rsidRPr="00814868" w14:paraId="5B607A6A" w14:textId="77777777" w:rsidTr="00E22CE8">
        <w:tc>
          <w:tcPr>
            <w:tcW w:w="1034" w:type="dxa"/>
            <w:vMerge w:val="restart"/>
          </w:tcPr>
          <w:p w14:paraId="7DBC2C6E" w14:textId="77777777" w:rsidR="00B474DF" w:rsidRPr="00814868" w:rsidRDefault="00B474DF" w:rsidP="00A05687">
            <w:pPr>
              <w:jc w:val="both"/>
              <w:rPr>
                <w:sz w:val="20"/>
                <w:szCs w:val="20"/>
              </w:rPr>
            </w:pPr>
          </w:p>
        </w:tc>
        <w:tc>
          <w:tcPr>
            <w:tcW w:w="1050" w:type="dxa"/>
          </w:tcPr>
          <w:p w14:paraId="37017D56" w14:textId="77777777" w:rsidR="00B474DF" w:rsidRPr="00814868" w:rsidRDefault="00B474DF" w:rsidP="00A05687">
            <w:pPr>
              <w:jc w:val="both"/>
              <w:rPr>
                <w:sz w:val="20"/>
                <w:szCs w:val="20"/>
              </w:rPr>
            </w:pPr>
            <w:r w:rsidRPr="00814868">
              <w:rPr>
                <w:sz w:val="20"/>
                <w:szCs w:val="20"/>
              </w:rPr>
              <w:t>Strongly Disagree</w:t>
            </w:r>
          </w:p>
        </w:tc>
        <w:tc>
          <w:tcPr>
            <w:tcW w:w="1050" w:type="dxa"/>
          </w:tcPr>
          <w:p w14:paraId="4F320C01" w14:textId="77777777" w:rsidR="00B474DF" w:rsidRPr="00814868" w:rsidRDefault="00B474DF" w:rsidP="00A05687">
            <w:pPr>
              <w:jc w:val="both"/>
              <w:rPr>
                <w:sz w:val="20"/>
                <w:szCs w:val="20"/>
              </w:rPr>
            </w:pPr>
            <w:r w:rsidRPr="00814868">
              <w:rPr>
                <w:sz w:val="20"/>
                <w:szCs w:val="20"/>
              </w:rPr>
              <w:t>Disagree</w:t>
            </w:r>
          </w:p>
        </w:tc>
        <w:tc>
          <w:tcPr>
            <w:tcW w:w="1240" w:type="dxa"/>
          </w:tcPr>
          <w:p w14:paraId="4E03724E" w14:textId="77777777" w:rsidR="00B474DF" w:rsidRPr="00814868" w:rsidRDefault="00B474DF" w:rsidP="00A05687">
            <w:pPr>
              <w:jc w:val="both"/>
              <w:rPr>
                <w:sz w:val="20"/>
                <w:szCs w:val="20"/>
              </w:rPr>
            </w:pPr>
            <w:r w:rsidRPr="00814868">
              <w:rPr>
                <w:sz w:val="20"/>
                <w:szCs w:val="20"/>
              </w:rPr>
              <w:t>Somewhat Disagree</w:t>
            </w:r>
          </w:p>
        </w:tc>
        <w:tc>
          <w:tcPr>
            <w:tcW w:w="939" w:type="dxa"/>
          </w:tcPr>
          <w:p w14:paraId="75450269" w14:textId="77777777" w:rsidR="00B474DF" w:rsidRPr="00814868" w:rsidRDefault="00B474DF" w:rsidP="00A05687">
            <w:pPr>
              <w:jc w:val="both"/>
              <w:rPr>
                <w:sz w:val="20"/>
                <w:szCs w:val="20"/>
              </w:rPr>
            </w:pPr>
            <w:r w:rsidRPr="00814868">
              <w:rPr>
                <w:sz w:val="20"/>
                <w:szCs w:val="20"/>
              </w:rPr>
              <w:t>Neutral</w:t>
            </w:r>
          </w:p>
        </w:tc>
        <w:tc>
          <w:tcPr>
            <w:tcW w:w="1240" w:type="dxa"/>
          </w:tcPr>
          <w:p w14:paraId="737A5B72" w14:textId="77777777" w:rsidR="00B474DF" w:rsidRPr="00814868" w:rsidRDefault="00B474DF" w:rsidP="00A05687">
            <w:pPr>
              <w:jc w:val="both"/>
              <w:rPr>
                <w:sz w:val="20"/>
                <w:szCs w:val="20"/>
              </w:rPr>
            </w:pPr>
            <w:r w:rsidRPr="00814868">
              <w:rPr>
                <w:sz w:val="20"/>
                <w:szCs w:val="20"/>
              </w:rPr>
              <w:t>Somewhat Agree</w:t>
            </w:r>
          </w:p>
        </w:tc>
        <w:tc>
          <w:tcPr>
            <w:tcW w:w="782" w:type="dxa"/>
          </w:tcPr>
          <w:p w14:paraId="3813146F" w14:textId="77777777" w:rsidR="00B474DF" w:rsidRPr="00814868" w:rsidRDefault="00B474DF" w:rsidP="00A05687">
            <w:pPr>
              <w:jc w:val="both"/>
              <w:rPr>
                <w:sz w:val="20"/>
                <w:szCs w:val="20"/>
              </w:rPr>
            </w:pPr>
            <w:r w:rsidRPr="00814868">
              <w:rPr>
                <w:sz w:val="20"/>
                <w:szCs w:val="20"/>
              </w:rPr>
              <w:t>Agree</w:t>
            </w:r>
          </w:p>
        </w:tc>
        <w:tc>
          <w:tcPr>
            <w:tcW w:w="1028" w:type="dxa"/>
          </w:tcPr>
          <w:p w14:paraId="4F03AF14" w14:textId="77777777" w:rsidR="00B474DF" w:rsidRPr="00814868" w:rsidRDefault="00B474DF" w:rsidP="00A05687">
            <w:pPr>
              <w:jc w:val="both"/>
              <w:rPr>
                <w:sz w:val="20"/>
                <w:szCs w:val="20"/>
              </w:rPr>
            </w:pPr>
            <w:r w:rsidRPr="00814868">
              <w:rPr>
                <w:sz w:val="20"/>
                <w:szCs w:val="20"/>
              </w:rPr>
              <w:t>Strongly Agree</w:t>
            </w:r>
          </w:p>
        </w:tc>
      </w:tr>
      <w:tr w:rsidR="00B474DF" w:rsidRPr="00814868" w14:paraId="09CC949D" w14:textId="77777777" w:rsidTr="00E22CE8">
        <w:tc>
          <w:tcPr>
            <w:tcW w:w="1034" w:type="dxa"/>
            <w:vMerge/>
          </w:tcPr>
          <w:p w14:paraId="1F4520C8" w14:textId="77777777" w:rsidR="00B474DF" w:rsidRPr="00814868" w:rsidRDefault="00B474DF" w:rsidP="00A05687">
            <w:pPr>
              <w:jc w:val="center"/>
              <w:rPr>
                <w:sz w:val="20"/>
                <w:szCs w:val="20"/>
              </w:rPr>
            </w:pPr>
          </w:p>
        </w:tc>
        <w:tc>
          <w:tcPr>
            <w:tcW w:w="1050" w:type="dxa"/>
          </w:tcPr>
          <w:p w14:paraId="3A075E31" w14:textId="77777777" w:rsidR="00B474DF" w:rsidRPr="00814868" w:rsidRDefault="00B474DF" w:rsidP="00A05687">
            <w:pPr>
              <w:jc w:val="center"/>
              <w:rPr>
                <w:sz w:val="20"/>
                <w:szCs w:val="20"/>
              </w:rPr>
            </w:pPr>
            <w:r w:rsidRPr="00814868">
              <w:rPr>
                <w:sz w:val="20"/>
                <w:szCs w:val="20"/>
              </w:rPr>
              <w:t>1</w:t>
            </w:r>
          </w:p>
        </w:tc>
        <w:tc>
          <w:tcPr>
            <w:tcW w:w="1050" w:type="dxa"/>
          </w:tcPr>
          <w:p w14:paraId="47B546DB" w14:textId="77777777" w:rsidR="00B474DF" w:rsidRPr="00814868" w:rsidRDefault="00B474DF" w:rsidP="00A05687">
            <w:pPr>
              <w:jc w:val="center"/>
              <w:rPr>
                <w:sz w:val="20"/>
                <w:szCs w:val="20"/>
              </w:rPr>
            </w:pPr>
            <w:r w:rsidRPr="00814868">
              <w:rPr>
                <w:sz w:val="20"/>
                <w:szCs w:val="20"/>
              </w:rPr>
              <w:t>2</w:t>
            </w:r>
          </w:p>
        </w:tc>
        <w:tc>
          <w:tcPr>
            <w:tcW w:w="1240" w:type="dxa"/>
          </w:tcPr>
          <w:p w14:paraId="106C1D39" w14:textId="77777777" w:rsidR="00B474DF" w:rsidRPr="00814868" w:rsidRDefault="00B474DF" w:rsidP="00A05687">
            <w:pPr>
              <w:jc w:val="center"/>
              <w:rPr>
                <w:sz w:val="20"/>
                <w:szCs w:val="20"/>
              </w:rPr>
            </w:pPr>
            <w:r w:rsidRPr="00814868">
              <w:rPr>
                <w:sz w:val="20"/>
                <w:szCs w:val="20"/>
              </w:rPr>
              <w:t>3</w:t>
            </w:r>
          </w:p>
        </w:tc>
        <w:tc>
          <w:tcPr>
            <w:tcW w:w="939" w:type="dxa"/>
          </w:tcPr>
          <w:p w14:paraId="1EA9C922" w14:textId="77777777" w:rsidR="00B474DF" w:rsidRPr="00814868" w:rsidRDefault="00B474DF" w:rsidP="00A05687">
            <w:pPr>
              <w:jc w:val="center"/>
              <w:rPr>
                <w:sz w:val="20"/>
                <w:szCs w:val="20"/>
              </w:rPr>
            </w:pPr>
            <w:r w:rsidRPr="00814868">
              <w:rPr>
                <w:sz w:val="20"/>
                <w:szCs w:val="20"/>
              </w:rPr>
              <w:t>4</w:t>
            </w:r>
          </w:p>
        </w:tc>
        <w:tc>
          <w:tcPr>
            <w:tcW w:w="1240" w:type="dxa"/>
          </w:tcPr>
          <w:p w14:paraId="7295E461" w14:textId="77777777" w:rsidR="00B474DF" w:rsidRPr="00814868" w:rsidRDefault="00B474DF" w:rsidP="00A05687">
            <w:pPr>
              <w:jc w:val="center"/>
              <w:rPr>
                <w:sz w:val="20"/>
                <w:szCs w:val="20"/>
              </w:rPr>
            </w:pPr>
            <w:r w:rsidRPr="00814868">
              <w:rPr>
                <w:sz w:val="20"/>
                <w:szCs w:val="20"/>
              </w:rPr>
              <w:t>5</w:t>
            </w:r>
          </w:p>
        </w:tc>
        <w:tc>
          <w:tcPr>
            <w:tcW w:w="782" w:type="dxa"/>
          </w:tcPr>
          <w:p w14:paraId="7B6764EE" w14:textId="77777777" w:rsidR="00B474DF" w:rsidRPr="00814868" w:rsidRDefault="00B474DF" w:rsidP="00A05687">
            <w:pPr>
              <w:jc w:val="center"/>
              <w:rPr>
                <w:sz w:val="20"/>
                <w:szCs w:val="20"/>
              </w:rPr>
            </w:pPr>
            <w:r w:rsidRPr="00814868">
              <w:rPr>
                <w:sz w:val="20"/>
                <w:szCs w:val="20"/>
              </w:rPr>
              <w:t>6</w:t>
            </w:r>
          </w:p>
        </w:tc>
        <w:tc>
          <w:tcPr>
            <w:tcW w:w="1028" w:type="dxa"/>
          </w:tcPr>
          <w:p w14:paraId="4897FCDD" w14:textId="77777777" w:rsidR="00B474DF" w:rsidRPr="00814868" w:rsidRDefault="00B474DF" w:rsidP="00A05687">
            <w:pPr>
              <w:jc w:val="center"/>
              <w:rPr>
                <w:sz w:val="20"/>
                <w:szCs w:val="20"/>
              </w:rPr>
            </w:pPr>
            <w:r w:rsidRPr="00814868">
              <w:rPr>
                <w:sz w:val="20"/>
                <w:szCs w:val="20"/>
              </w:rPr>
              <w:t>7</w:t>
            </w:r>
          </w:p>
        </w:tc>
      </w:tr>
      <w:tr w:rsidR="00B474DF" w:rsidRPr="00814868" w14:paraId="1BB190F8" w14:textId="77777777" w:rsidTr="00E22CE8">
        <w:tc>
          <w:tcPr>
            <w:tcW w:w="1034" w:type="dxa"/>
          </w:tcPr>
          <w:p w14:paraId="086DF4D9" w14:textId="77777777" w:rsidR="00B474DF" w:rsidRPr="00814868" w:rsidRDefault="00B474DF" w:rsidP="00A05687">
            <w:pPr>
              <w:jc w:val="center"/>
              <w:rPr>
                <w:sz w:val="20"/>
                <w:szCs w:val="20"/>
              </w:rPr>
            </w:pPr>
            <w:r w:rsidRPr="00814868">
              <w:rPr>
                <w:sz w:val="20"/>
                <w:szCs w:val="20"/>
              </w:rPr>
              <w:t>"A range of customised sole or heel adaptions to any suitable children's footwear, with the adaptions designed to assist mobility or standing in children."</w:t>
            </w:r>
          </w:p>
        </w:tc>
        <w:tc>
          <w:tcPr>
            <w:tcW w:w="1050" w:type="dxa"/>
          </w:tcPr>
          <w:p w14:paraId="7D56E9F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50" w:type="dxa"/>
          </w:tcPr>
          <w:p w14:paraId="0A59BCD6"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40" w:type="dxa"/>
          </w:tcPr>
          <w:p w14:paraId="2FAE2201"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939" w:type="dxa"/>
          </w:tcPr>
          <w:p w14:paraId="465B460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240" w:type="dxa"/>
          </w:tcPr>
          <w:p w14:paraId="369B115A"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782" w:type="dxa"/>
          </w:tcPr>
          <w:p w14:paraId="75F57F1C"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c>
          <w:tcPr>
            <w:tcW w:w="1028" w:type="dxa"/>
          </w:tcPr>
          <w:p w14:paraId="661A5812" w14:textId="77777777" w:rsidR="00B474DF" w:rsidRPr="00814868" w:rsidRDefault="00B474DF" w:rsidP="00A05687">
            <w:pPr>
              <w:jc w:val="center"/>
              <w:rPr>
                <w:sz w:val="20"/>
                <w:szCs w:val="20"/>
              </w:rPr>
            </w:pPr>
            <w:r w:rsidRPr="00814868">
              <w:rPr>
                <w:sz w:val="20"/>
                <w:szCs w:val="20"/>
              </w:rPr>
              <w:fldChar w:fldCharType="begin">
                <w:ffData>
                  <w:name w:val="Check1"/>
                  <w:enabled/>
                  <w:calcOnExit w:val="0"/>
                  <w:checkBox>
                    <w:sizeAuto/>
                    <w:default w:val="0"/>
                  </w:checkBox>
                </w:ffData>
              </w:fldChar>
            </w:r>
            <w:r w:rsidRPr="00814868">
              <w:rPr>
                <w:sz w:val="20"/>
                <w:szCs w:val="20"/>
              </w:rPr>
              <w:instrText xml:space="preserve"> FORMCHECKBOX </w:instrText>
            </w:r>
            <w:r w:rsidR="003D37A0">
              <w:rPr>
                <w:sz w:val="20"/>
                <w:szCs w:val="20"/>
              </w:rPr>
            </w:r>
            <w:r w:rsidR="003D37A0">
              <w:rPr>
                <w:sz w:val="20"/>
                <w:szCs w:val="20"/>
              </w:rPr>
              <w:fldChar w:fldCharType="separate"/>
            </w:r>
            <w:r w:rsidRPr="00814868">
              <w:rPr>
                <w:sz w:val="20"/>
                <w:szCs w:val="20"/>
              </w:rPr>
              <w:fldChar w:fldCharType="end"/>
            </w:r>
          </w:p>
        </w:tc>
      </w:tr>
    </w:tbl>
    <w:p w14:paraId="06133930" w14:textId="77777777" w:rsidR="00B474DF" w:rsidRPr="00814868" w:rsidRDefault="00B474DF" w:rsidP="00B474DF">
      <w:pPr>
        <w:rPr>
          <w:sz w:val="20"/>
          <w:szCs w:val="20"/>
        </w:rPr>
      </w:pPr>
    </w:p>
    <w:p w14:paraId="2A8597AB" w14:textId="20817A20" w:rsidR="00B474DF" w:rsidRPr="00814868" w:rsidRDefault="00E22CE8" w:rsidP="00B474DF">
      <w:pPr>
        <w:rPr>
          <w:sz w:val="20"/>
          <w:szCs w:val="20"/>
        </w:rPr>
      </w:pPr>
      <w:r>
        <w:rPr>
          <w:sz w:val="20"/>
          <w:szCs w:val="20"/>
        </w:rPr>
        <w:t>14</w:t>
      </w:r>
      <w:r w:rsidR="00B474DF" w:rsidRPr="00814868">
        <w:rPr>
          <w:sz w:val="20"/>
          <w:szCs w:val="20"/>
        </w:rPr>
        <w:t>)</w:t>
      </w:r>
    </w:p>
    <w:tbl>
      <w:tblPr>
        <w:tblStyle w:val="TableGrid"/>
        <w:tblW w:w="0" w:type="auto"/>
        <w:tblInd w:w="279" w:type="dxa"/>
        <w:tblLook w:val="04A0" w:firstRow="1" w:lastRow="0" w:firstColumn="1" w:lastColumn="0" w:noHBand="0" w:noVBand="1"/>
      </w:tblPr>
      <w:tblGrid>
        <w:gridCol w:w="8209"/>
      </w:tblGrid>
      <w:tr w:rsidR="00B474DF" w:rsidRPr="00814868" w14:paraId="56B1BEE1" w14:textId="77777777" w:rsidTr="00E22CE8">
        <w:tc>
          <w:tcPr>
            <w:tcW w:w="8209" w:type="dxa"/>
          </w:tcPr>
          <w:p w14:paraId="62183B8F" w14:textId="77777777" w:rsidR="00B474DF" w:rsidRPr="00814868" w:rsidRDefault="00B474DF" w:rsidP="00A05687">
            <w:pPr>
              <w:rPr>
                <w:sz w:val="20"/>
                <w:szCs w:val="20"/>
              </w:rPr>
            </w:pPr>
            <w:r w:rsidRPr="00814868">
              <w:rPr>
                <w:sz w:val="20"/>
                <w:szCs w:val="20"/>
              </w:rPr>
              <w:t>You may use this optional area if you wish to provide any further information for your response.</w:t>
            </w:r>
          </w:p>
        </w:tc>
      </w:tr>
      <w:tr w:rsidR="00B474DF" w:rsidRPr="00814868" w14:paraId="63237384" w14:textId="77777777" w:rsidTr="00E22CE8">
        <w:tc>
          <w:tcPr>
            <w:tcW w:w="8209" w:type="dxa"/>
          </w:tcPr>
          <w:p w14:paraId="7BF4A716" w14:textId="77777777" w:rsidR="00B474DF" w:rsidRPr="00814868" w:rsidRDefault="00B474DF" w:rsidP="00A05687">
            <w:pPr>
              <w:rPr>
                <w:sz w:val="20"/>
                <w:szCs w:val="20"/>
              </w:rPr>
            </w:pPr>
          </w:p>
          <w:p w14:paraId="73BADFAA" w14:textId="77777777" w:rsidR="00B474DF" w:rsidRPr="00814868" w:rsidRDefault="00B474DF" w:rsidP="00A05687">
            <w:pPr>
              <w:rPr>
                <w:sz w:val="20"/>
                <w:szCs w:val="20"/>
              </w:rPr>
            </w:pPr>
          </w:p>
        </w:tc>
      </w:tr>
    </w:tbl>
    <w:p w14:paraId="62138B68" w14:textId="77777777" w:rsidR="00B474DF" w:rsidRPr="00814868" w:rsidRDefault="00B474DF" w:rsidP="00B474DF">
      <w:pPr>
        <w:rPr>
          <w:sz w:val="20"/>
          <w:szCs w:val="20"/>
        </w:rPr>
      </w:pPr>
    </w:p>
    <w:p w14:paraId="22D809AC" w14:textId="77777777" w:rsidR="00B474DF" w:rsidRPr="00814868" w:rsidRDefault="00B474DF" w:rsidP="00B474DF">
      <w:pPr>
        <w:rPr>
          <w:sz w:val="20"/>
          <w:szCs w:val="20"/>
        </w:rPr>
      </w:pPr>
    </w:p>
    <w:p w14:paraId="54F7CCBF" w14:textId="77777777" w:rsidR="00B474DF" w:rsidRPr="00814868" w:rsidRDefault="00B474DF" w:rsidP="00B474DF">
      <w:pPr>
        <w:rPr>
          <w:sz w:val="20"/>
          <w:szCs w:val="20"/>
        </w:rPr>
      </w:pPr>
    </w:p>
    <w:p w14:paraId="41769D3E" w14:textId="77777777" w:rsidR="00B474DF" w:rsidRPr="00814868" w:rsidRDefault="00B474DF" w:rsidP="00B474DF">
      <w:pPr>
        <w:rPr>
          <w:sz w:val="20"/>
          <w:szCs w:val="20"/>
        </w:rPr>
      </w:pPr>
    </w:p>
    <w:p w14:paraId="7E7B35E7" w14:textId="77777777" w:rsidR="00B474DF" w:rsidRPr="00814868" w:rsidRDefault="00B474DF" w:rsidP="00B474DF">
      <w:pPr>
        <w:rPr>
          <w:sz w:val="20"/>
          <w:szCs w:val="20"/>
        </w:rPr>
      </w:pPr>
    </w:p>
    <w:p w14:paraId="57CFCBB6" w14:textId="77777777" w:rsidR="00B474DF" w:rsidRPr="00814868" w:rsidRDefault="00B474DF" w:rsidP="00B474DF">
      <w:pPr>
        <w:rPr>
          <w:sz w:val="20"/>
          <w:szCs w:val="20"/>
        </w:rPr>
      </w:pPr>
    </w:p>
    <w:p w14:paraId="59C6FB6D" w14:textId="77777777" w:rsidR="00B474DF" w:rsidRPr="00814868" w:rsidRDefault="00B474DF" w:rsidP="00B474DF">
      <w:pPr>
        <w:rPr>
          <w:sz w:val="20"/>
          <w:szCs w:val="20"/>
        </w:rPr>
      </w:pPr>
    </w:p>
    <w:p w14:paraId="41A87D88" w14:textId="77777777" w:rsidR="00B474DF" w:rsidRPr="00814868" w:rsidRDefault="00B474DF" w:rsidP="00B474DF">
      <w:pPr>
        <w:rPr>
          <w:sz w:val="20"/>
          <w:szCs w:val="20"/>
        </w:rPr>
      </w:pPr>
    </w:p>
    <w:p w14:paraId="77E4AAB0" w14:textId="77777777" w:rsidR="00B474DF" w:rsidRPr="00814868" w:rsidRDefault="00B474DF" w:rsidP="00B474DF">
      <w:pPr>
        <w:rPr>
          <w:sz w:val="20"/>
          <w:szCs w:val="20"/>
        </w:rPr>
      </w:pPr>
    </w:p>
    <w:p w14:paraId="1A750B70" w14:textId="77777777" w:rsidR="00B474DF" w:rsidRPr="00814868" w:rsidRDefault="00B474DF" w:rsidP="00B474DF">
      <w:pPr>
        <w:rPr>
          <w:sz w:val="20"/>
          <w:szCs w:val="20"/>
        </w:rPr>
      </w:pPr>
    </w:p>
    <w:p w14:paraId="174497F0" w14:textId="77777777" w:rsidR="00B474DF" w:rsidRPr="00814868" w:rsidRDefault="00B474DF" w:rsidP="00B474DF">
      <w:pPr>
        <w:rPr>
          <w:sz w:val="20"/>
          <w:szCs w:val="20"/>
        </w:rPr>
      </w:pPr>
    </w:p>
    <w:p w14:paraId="3D859A45" w14:textId="77777777" w:rsidR="00B474DF" w:rsidRPr="00814868" w:rsidRDefault="00B474DF" w:rsidP="00B474DF">
      <w:pPr>
        <w:rPr>
          <w:sz w:val="20"/>
          <w:szCs w:val="20"/>
        </w:rPr>
      </w:pPr>
    </w:p>
    <w:p w14:paraId="497C18DD" w14:textId="77777777" w:rsidR="00B474DF" w:rsidRPr="00814868" w:rsidRDefault="00B474DF" w:rsidP="00B474DF">
      <w:pPr>
        <w:rPr>
          <w:sz w:val="20"/>
          <w:szCs w:val="20"/>
        </w:rPr>
      </w:pPr>
    </w:p>
    <w:p w14:paraId="38D2C149" w14:textId="77777777" w:rsidR="00B474DF" w:rsidRPr="00814868" w:rsidRDefault="00B474DF" w:rsidP="00B474DF">
      <w:pPr>
        <w:rPr>
          <w:sz w:val="20"/>
          <w:szCs w:val="20"/>
        </w:rPr>
      </w:pPr>
    </w:p>
    <w:p w14:paraId="084DCFAF" w14:textId="77777777" w:rsidR="00B474DF" w:rsidRPr="00814868" w:rsidRDefault="00B474DF" w:rsidP="00B474DF">
      <w:pPr>
        <w:rPr>
          <w:sz w:val="20"/>
          <w:szCs w:val="20"/>
        </w:rPr>
      </w:pPr>
    </w:p>
    <w:p w14:paraId="757025A3" w14:textId="2F780DD0" w:rsidR="00B474DF" w:rsidRPr="00814868" w:rsidRDefault="002B2D69" w:rsidP="00B474DF">
      <w:pPr>
        <w:rPr>
          <w:sz w:val="20"/>
          <w:szCs w:val="20"/>
        </w:rPr>
      </w:pPr>
      <w:r w:rsidRPr="00814868">
        <w:rPr>
          <w:caps/>
          <w:noProof/>
          <w:color w:val="808080" w:themeColor="background1" w:themeShade="80"/>
          <w:sz w:val="20"/>
          <w:szCs w:val="20"/>
          <w:lang w:eastAsia="zh-CN"/>
        </w:rPr>
        <mc:AlternateContent>
          <mc:Choice Requires="wps">
            <w:drawing>
              <wp:anchor distT="0" distB="0" distL="118745" distR="118745" simplePos="0" relativeHeight="251658265" behindDoc="1" locked="0" layoutInCell="1" allowOverlap="0" wp14:anchorId="1E20EFCD" wp14:editId="340BACFE">
                <wp:simplePos x="0" y="0"/>
                <wp:positionH relativeFrom="margin">
                  <wp:posOffset>-5080</wp:posOffset>
                </wp:positionH>
                <wp:positionV relativeFrom="page">
                  <wp:posOffset>355600</wp:posOffset>
                </wp:positionV>
                <wp:extent cx="5448300" cy="1756410"/>
                <wp:effectExtent l="0" t="0" r="0" b="0"/>
                <wp:wrapSquare wrapText="bothSides"/>
                <wp:docPr id="2077883617" name="Rectangle 2077883617"/>
                <wp:cNvGraphicFramePr/>
                <a:graphic xmlns:a="http://schemas.openxmlformats.org/drawingml/2006/main">
                  <a:graphicData uri="http://schemas.microsoft.com/office/word/2010/wordprocessingShape">
                    <wps:wsp>
                      <wps:cNvSpPr/>
                      <wps:spPr>
                        <a:xfrm>
                          <a:off x="0" y="0"/>
                          <a:ext cx="5448300" cy="17564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7A52E6A" w14:textId="77777777" w:rsidR="00B474DF" w:rsidRDefault="00B474DF" w:rsidP="00B474DF">
                            <w:pPr>
                              <w:pStyle w:val="Header"/>
                              <w:jc w:val="right"/>
                              <w:rPr>
                                <w:caps/>
                                <w:color w:val="FFFFFF" w:themeColor="background1"/>
                              </w:rPr>
                            </w:pPr>
                            <w:r>
                              <w:rPr>
                                <w:noProof/>
                              </w:rPr>
                              <w:drawing>
                                <wp:inline distT="0" distB="0" distL="0" distR="0" wp14:anchorId="067CC2C6" wp14:editId="7B48D129">
                                  <wp:extent cx="977265" cy="1030298"/>
                                  <wp:effectExtent l="0" t="0" r="635" b="0"/>
                                  <wp:docPr id="854686765" name="Picture 85468676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56F27305" w14:textId="77777777" w:rsidR="00B474DF" w:rsidRDefault="00B474DF" w:rsidP="00B474DF">
                            <w:pPr>
                              <w:pStyle w:val="Header"/>
                              <w:rPr>
                                <w:caps/>
                                <w:color w:val="FFFFFF" w:themeColor="background1"/>
                              </w:rPr>
                            </w:pPr>
                          </w:p>
                          <w:p w14:paraId="2E3370D7" w14:textId="77777777" w:rsidR="00B474DF" w:rsidRDefault="00B474DF" w:rsidP="00B474DF">
                            <w:pPr>
                              <w:pStyle w:val="Header"/>
                              <w:rPr>
                                <w:caps/>
                                <w:color w:val="FFFFFF" w:themeColor="background1"/>
                              </w:rPr>
                            </w:pPr>
                            <w:r>
                              <w:rPr>
                                <w:caps/>
                                <w:color w:val="FFFFFF" w:themeColor="background1"/>
                              </w:rPr>
                              <w:t>End Of Section 1 Round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E20EFCD" id="Rectangle 2077883617" o:spid="_x0000_s1149" style="position:absolute;margin-left:-.4pt;margin-top:28pt;width:429pt;height:138.3pt;z-index:-251658215;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" o:allowoverlap="f" fillcolor="#4472c4 [3204]" stroked="f" strokeweight="1pt">
                <v:textbox>
                  <w:txbxContent>
                    <w:p w14:paraId="37A52E6A" w14:textId="77777777" w:rsidR="00B474DF" w:rsidRDefault="00B474DF" w:rsidP="00B474DF">
                      <w:pPr>
                        <w:pStyle w:val="Header"/>
                        <w:jc w:val="right"/>
                        <w:rPr>
                          <w:caps/>
                          <w:color w:val="FFFFFF" w:themeColor="background1"/>
                        </w:rPr>
                      </w:pPr>
                      <w:r>
                        <w:rPr>
                          <w:noProof/>
                        </w:rPr>
                        <w:drawing>
                          <wp:inline distT="0" distB="0" distL="0" distR="0" wp14:anchorId="067CC2C6" wp14:editId="7B48D129">
                            <wp:extent cx="977265" cy="1030298"/>
                            <wp:effectExtent l="0" t="0" r="635" b="0"/>
                            <wp:docPr id="854686765" name="Picture 85468676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56F27305" w14:textId="77777777" w:rsidR="00B474DF" w:rsidRDefault="00B474DF" w:rsidP="00B474DF">
                      <w:pPr>
                        <w:pStyle w:val="Header"/>
                        <w:rPr>
                          <w:caps/>
                          <w:color w:val="FFFFFF" w:themeColor="background1"/>
                        </w:rPr>
                      </w:pPr>
                    </w:p>
                    <w:p w14:paraId="2E3370D7" w14:textId="77777777" w:rsidR="00B474DF" w:rsidRDefault="00B474DF" w:rsidP="00B474DF">
                      <w:pPr>
                        <w:pStyle w:val="Header"/>
                        <w:rPr>
                          <w:caps/>
                          <w:color w:val="FFFFFF" w:themeColor="background1"/>
                        </w:rPr>
                      </w:pPr>
                      <w:r>
                        <w:rPr>
                          <w:caps/>
                          <w:color w:val="FFFFFF" w:themeColor="background1"/>
                        </w:rPr>
                        <w:t>End Of Section 1 Round 3</w:t>
                      </w:r>
                    </w:p>
                  </w:txbxContent>
                </v:textbox>
                <w10:wrap type="square" anchorx="margin" anchory="page"/>
              </v:rect>
            </w:pict>
          </mc:Fallback>
        </mc:AlternateContent>
      </w:r>
    </w:p>
    <w:p w14:paraId="6A60D8A5" w14:textId="77777777" w:rsidR="00B474DF" w:rsidRPr="00814868" w:rsidRDefault="00B474DF" w:rsidP="00B474DF">
      <w:pPr>
        <w:rPr>
          <w:sz w:val="20"/>
          <w:szCs w:val="20"/>
        </w:rPr>
      </w:pPr>
    </w:p>
    <w:tbl>
      <w:tblPr>
        <w:tblStyle w:val="TableGrid"/>
        <w:tblW w:w="0" w:type="auto"/>
        <w:tblLook w:val="04A0" w:firstRow="1" w:lastRow="0" w:firstColumn="1" w:lastColumn="0" w:noHBand="0" w:noVBand="1"/>
      </w:tblPr>
      <w:tblGrid>
        <w:gridCol w:w="8488"/>
      </w:tblGrid>
      <w:tr w:rsidR="00B474DF" w:rsidRPr="00814868" w14:paraId="3377EE6A" w14:textId="77777777" w:rsidTr="00A05687">
        <w:tc>
          <w:tcPr>
            <w:tcW w:w="9010" w:type="dxa"/>
          </w:tcPr>
          <w:p w14:paraId="20642AA7" w14:textId="77777777" w:rsidR="00B474DF" w:rsidRPr="00814868" w:rsidRDefault="00B474DF" w:rsidP="00A05687">
            <w:pPr>
              <w:rPr>
                <w:sz w:val="20"/>
                <w:szCs w:val="20"/>
              </w:rPr>
            </w:pPr>
            <w:r w:rsidRPr="00814868">
              <w:rPr>
                <w:sz w:val="20"/>
                <w:szCs w:val="20"/>
              </w:rPr>
              <w:t xml:space="preserve">Thank you for taking the time to complete section 1. Your time and participation in this survey are greatly appreciated. </w:t>
            </w:r>
          </w:p>
          <w:p w14:paraId="3DC5140C" w14:textId="77777777" w:rsidR="00B474DF" w:rsidRPr="00814868" w:rsidRDefault="00B474DF" w:rsidP="00A05687">
            <w:pPr>
              <w:rPr>
                <w:sz w:val="20"/>
                <w:szCs w:val="20"/>
              </w:rPr>
            </w:pPr>
          </w:p>
          <w:p w14:paraId="4C9EDFDC" w14:textId="77777777" w:rsidR="00B474DF" w:rsidRPr="00814868" w:rsidRDefault="00B474DF" w:rsidP="00A05687">
            <w:pPr>
              <w:rPr>
                <w:sz w:val="20"/>
                <w:szCs w:val="20"/>
              </w:rPr>
            </w:pPr>
            <w:r w:rsidRPr="00814868">
              <w:rPr>
                <w:sz w:val="20"/>
                <w:szCs w:val="20"/>
              </w:rPr>
              <w:t>Please remember to submit your answers before closing this form.</w:t>
            </w:r>
          </w:p>
          <w:p w14:paraId="05FECA0D" w14:textId="77777777" w:rsidR="00B474DF" w:rsidRPr="00814868" w:rsidRDefault="00B474DF" w:rsidP="00A05687">
            <w:pPr>
              <w:rPr>
                <w:sz w:val="20"/>
                <w:szCs w:val="20"/>
              </w:rPr>
            </w:pPr>
          </w:p>
          <w:p w14:paraId="1A9A0102" w14:textId="77777777" w:rsidR="00B474DF" w:rsidRPr="00814868" w:rsidRDefault="00B474DF" w:rsidP="00A05687">
            <w:pPr>
              <w:rPr>
                <w:sz w:val="20"/>
                <w:szCs w:val="20"/>
              </w:rPr>
            </w:pPr>
            <w:r w:rsidRPr="00814868">
              <w:rPr>
                <w:sz w:val="20"/>
                <w:szCs w:val="20"/>
              </w:rPr>
              <w:t>You can find the link for next section of Round 1 attached to the Delphi survey email.</w:t>
            </w:r>
          </w:p>
          <w:p w14:paraId="21256A9E" w14:textId="77777777" w:rsidR="00B474DF" w:rsidRPr="00814868" w:rsidRDefault="00B474DF" w:rsidP="00A05687">
            <w:pPr>
              <w:rPr>
                <w:sz w:val="20"/>
                <w:szCs w:val="20"/>
              </w:rPr>
            </w:pPr>
          </w:p>
        </w:tc>
      </w:tr>
    </w:tbl>
    <w:p w14:paraId="07458DDE" w14:textId="77777777" w:rsidR="002B2D69" w:rsidRDefault="002B2D69" w:rsidP="00E2489F">
      <w:pPr>
        <w:sectPr w:rsidR="002B2D69" w:rsidSect="005E1212">
          <w:pgSz w:w="11900" w:h="16840"/>
          <w:pgMar w:top="1440" w:right="1134" w:bottom="1440" w:left="2268" w:header="708" w:footer="708" w:gutter="0"/>
          <w:cols w:space="708"/>
          <w:docGrid w:linePitch="360"/>
        </w:sectPr>
      </w:pPr>
    </w:p>
    <w:p w14:paraId="3E28D934" w14:textId="2EDE2C57" w:rsidR="00115B12" w:rsidRDefault="00687224" w:rsidP="00E2489F">
      <w:r w:rsidRPr="00110689">
        <w:rPr>
          <w:caps/>
          <w:noProof/>
          <w:color w:val="808080" w:themeColor="background1" w:themeShade="80"/>
          <w:sz w:val="20"/>
          <w:szCs w:val="20"/>
          <w:lang w:eastAsia="zh-CN"/>
        </w:rPr>
        <mc:AlternateContent>
          <mc:Choice Requires="wps">
            <w:drawing>
              <wp:anchor distT="0" distB="0" distL="118745" distR="118745" simplePos="0" relativeHeight="251658267" behindDoc="1" locked="0" layoutInCell="1" allowOverlap="0" wp14:anchorId="60944828" wp14:editId="0DA432A0">
                <wp:simplePos x="0" y="0"/>
                <wp:positionH relativeFrom="margin">
                  <wp:posOffset>45720</wp:posOffset>
                </wp:positionH>
                <wp:positionV relativeFrom="page">
                  <wp:posOffset>355600</wp:posOffset>
                </wp:positionV>
                <wp:extent cx="5386070" cy="1892300"/>
                <wp:effectExtent l="0" t="0" r="0" b="0"/>
                <wp:wrapSquare wrapText="bothSides"/>
                <wp:docPr id="96018104" name="Rectangle 96018104"/>
                <wp:cNvGraphicFramePr/>
                <a:graphic xmlns:a="http://schemas.openxmlformats.org/drawingml/2006/main">
                  <a:graphicData uri="http://schemas.microsoft.com/office/word/2010/wordprocessingShape">
                    <wps:wsp>
                      <wps:cNvSpPr/>
                      <wps:spPr>
                        <a:xfrm>
                          <a:off x="0" y="0"/>
                          <a:ext cx="5386070" cy="18923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19444E" w14:textId="77777777" w:rsidR="00687224" w:rsidRDefault="00687224" w:rsidP="00687224">
                            <w:pPr>
                              <w:pStyle w:val="Header"/>
                              <w:jc w:val="right"/>
                              <w:rPr>
                                <w:caps/>
                                <w:color w:val="FFFFFF" w:themeColor="background1"/>
                              </w:rPr>
                            </w:pPr>
                            <w:r>
                              <w:rPr>
                                <w:noProof/>
                              </w:rPr>
                              <w:drawing>
                                <wp:inline distT="0" distB="0" distL="0" distR="0" wp14:anchorId="0B72738D" wp14:editId="40C7A597">
                                  <wp:extent cx="977265" cy="1030298"/>
                                  <wp:effectExtent l="0" t="0" r="635" b="0"/>
                                  <wp:docPr id="1059085545" name="Picture 10590855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D5E2FCA" w14:textId="77777777" w:rsidR="00687224" w:rsidRDefault="00687224" w:rsidP="00687224">
                            <w:pPr>
                              <w:pStyle w:val="Header"/>
                              <w:rPr>
                                <w:caps/>
                                <w:color w:val="FFFFFF" w:themeColor="background1"/>
                              </w:rPr>
                            </w:pPr>
                          </w:p>
                          <w:p w14:paraId="615C2ED9" w14:textId="77777777" w:rsidR="00687224" w:rsidRPr="007C5EB4" w:rsidRDefault="00687224" w:rsidP="00687224">
                            <w:pPr>
                              <w:pStyle w:val="Header"/>
                              <w:rPr>
                                <w:rFonts w:cstheme="minorHAnsi"/>
                                <w:caps/>
                                <w:color w:val="FFFFFF" w:themeColor="background1"/>
                                <w:sz w:val="32"/>
                                <w:szCs w:val="32"/>
                              </w:rPr>
                            </w:pPr>
                            <w:r w:rsidRPr="007C5EB4">
                              <w:rPr>
                                <w:rFonts w:cstheme="minorHAnsi"/>
                                <w:caps/>
                                <w:color w:val="FFFFFF" w:themeColor="background1"/>
                                <w:sz w:val="32"/>
                                <w:szCs w:val="32"/>
                              </w:rPr>
                              <w:t>What are children's clinical footwear interventions and how to prescribe them?</w:t>
                            </w:r>
                            <w:r>
                              <w:rPr>
                                <w:rFonts w:cstheme="minorHAnsi"/>
                                <w:caps/>
                                <w:color w:val="FFFFFF" w:themeColor="background1"/>
                                <w:sz w:val="32"/>
                                <w:szCs w:val="32"/>
                              </w:rPr>
                              <w:t xml:space="preserve"> (Section2 Roun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0944828" id="Rectangle 96018104" o:spid="_x0000_s1150" style="position:absolute;margin-left:3.6pt;margin-top:28pt;width:424.1pt;height:149pt;z-index:-251658213;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" o:allowoverlap="f" fillcolor="#4472c4 [3204]" stroked="f" strokeweight="1pt">
                <v:textbox>
                  <w:txbxContent>
                    <w:p w14:paraId="2D19444E" w14:textId="77777777" w:rsidR="00687224" w:rsidRDefault="00687224" w:rsidP="00687224">
                      <w:pPr>
                        <w:pStyle w:val="Header"/>
                        <w:jc w:val="right"/>
                        <w:rPr>
                          <w:caps/>
                          <w:color w:val="FFFFFF" w:themeColor="background1"/>
                        </w:rPr>
                      </w:pPr>
                      <w:r>
                        <w:rPr>
                          <w:noProof/>
                        </w:rPr>
                        <w:drawing>
                          <wp:inline distT="0" distB="0" distL="0" distR="0" wp14:anchorId="0B72738D" wp14:editId="40C7A597">
                            <wp:extent cx="977265" cy="1030298"/>
                            <wp:effectExtent l="0" t="0" r="635" b="0"/>
                            <wp:docPr id="1059085545" name="Picture 10590855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D5E2FCA" w14:textId="77777777" w:rsidR="00687224" w:rsidRDefault="00687224" w:rsidP="00687224">
                      <w:pPr>
                        <w:pStyle w:val="Header"/>
                        <w:rPr>
                          <w:caps/>
                          <w:color w:val="FFFFFF" w:themeColor="background1"/>
                        </w:rPr>
                      </w:pPr>
                    </w:p>
                    <w:p w14:paraId="615C2ED9" w14:textId="77777777" w:rsidR="00687224" w:rsidRPr="007C5EB4" w:rsidRDefault="00687224" w:rsidP="00687224">
                      <w:pPr>
                        <w:pStyle w:val="Header"/>
                        <w:rPr>
                          <w:rFonts w:cstheme="minorHAnsi"/>
                          <w:caps/>
                          <w:color w:val="FFFFFF" w:themeColor="background1"/>
                          <w:sz w:val="32"/>
                          <w:szCs w:val="32"/>
                        </w:rPr>
                      </w:pPr>
                      <w:r w:rsidRPr="007C5EB4">
                        <w:rPr>
                          <w:rFonts w:cstheme="minorHAnsi"/>
                          <w:caps/>
                          <w:color w:val="FFFFFF" w:themeColor="background1"/>
                          <w:sz w:val="32"/>
                          <w:szCs w:val="32"/>
                        </w:rPr>
                        <w:t>What are children's clinical footwear interventions and how to prescribe them?</w:t>
                      </w:r>
                      <w:r>
                        <w:rPr>
                          <w:rFonts w:cstheme="minorHAnsi"/>
                          <w:caps/>
                          <w:color w:val="FFFFFF" w:themeColor="background1"/>
                          <w:sz w:val="32"/>
                          <w:szCs w:val="32"/>
                        </w:rPr>
                        <w:t xml:space="preserve"> (Section2 Round 1)</w:t>
                      </w:r>
                    </w:p>
                  </w:txbxContent>
                </v:textbox>
                <w10:wrap type="square" anchorx="margin" anchory="page"/>
              </v:rect>
            </w:pict>
          </mc:Fallback>
        </mc:AlternateContent>
      </w:r>
    </w:p>
    <w:p w14:paraId="129B3EFA" w14:textId="275738AB" w:rsidR="00E2489F" w:rsidRDefault="00E2489F">
      <w:pPr>
        <w:pStyle w:val="Heading3"/>
        <w:numPr>
          <w:ilvl w:val="1"/>
          <w:numId w:val="19"/>
        </w:numPr>
      </w:pPr>
      <w:bookmarkStart w:id="445" w:name="_Ref132573144"/>
      <w:bookmarkStart w:id="446" w:name="_Toc156403589"/>
      <w:r w:rsidRPr="00E2489F">
        <w:t xml:space="preserve">Delphi Survey Section </w:t>
      </w:r>
      <w:r w:rsidR="005E4E95">
        <w:t>2</w:t>
      </w:r>
      <w:r w:rsidRPr="00E2489F">
        <w:t xml:space="preserve"> Rounds 1-3</w:t>
      </w:r>
      <w:bookmarkEnd w:id="445"/>
      <w:bookmarkEnd w:id="446"/>
    </w:p>
    <w:p w14:paraId="2C8EF0E0" w14:textId="7460565D" w:rsidR="00687224" w:rsidRPr="00110689" w:rsidRDefault="00687224" w:rsidP="00687224">
      <w:pPr>
        <w:rPr>
          <w:sz w:val="20"/>
          <w:szCs w:val="20"/>
        </w:rPr>
      </w:pPr>
    </w:p>
    <w:tbl>
      <w:tblPr>
        <w:tblStyle w:val="TableGrid"/>
        <w:tblW w:w="0" w:type="auto"/>
        <w:tblInd w:w="137" w:type="dxa"/>
        <w:tblLook w:val="04A0" w:firstRow="1" w:lastRow="0" w:firstColumn="1" w:lastColumn="0" w:noHBand="0" w:noVBand="1"/>
      </w:tblPr>
      <w:tblGrid>
        <w:gridCol w:w="8351"/>
      </w:tblGrid>
      <w:tr w:rsidR="00687224" w:rsidRPr="00110689" w14:paraId="6D89F4D6" w14:textId="77777777" w:rsidTr="00362707">
        <w:tc>
          <w:tcPr>
            <w:tcW w:w="8351" w:type="dxa"/>
          </w:tcPr>
          <w:p w14:paraId="02BB7BD3" w14:textId="77777777" w:rsidR="00687224" w:rsidRPr="00110689" w:rsidRDefault="00687224" w:rsidP="00A05687">
            <w:pPr>
              <w:rPr>
                <w:sz w:val="20"/>
                <w:szCs w:val="20"/>
              </w:rPr>
            </w:pPr>
            <w:r w:rsidRPr="00110689">
              <w:rPr>
                <w:sz w:val="20"/>
                <w:szCs w:val="20"/>
              </w:rPr>
              <w:t>The second section asks for your ideas and opinions on identifiable and or desirable design characteristics of “off the shelf” and modular clinical footwear interventions that offers stability to children with mobility impairment.</w:t>
            </w:r>
          </w:p>
        </w:tc>
      </w:tr>
    </w:tbl>
    <w:p w14:paraId="6082B5DF" w14:textId="77777777" w:rsidR="00687224" w:rsidRPr="00110689" w:rsidRDefault="00687224" w:rsidP="00687224">
      <w:pPr>
        <w:rPr>
          <w:sz w:val="20"/>
          <w:szCs w:val="20"/>
        </w:rPr>
      </w:pPr>
    </w:p>
    <w:tbl>
      <w:tblPr>
        <w:tblStyle w:val="TableGrid"/>
        <w:tblW w:w="0" w:type="auto"/>
        <w:tblInd w:w="-5" w:type="dxa"/>
        <w:tblLook w:val="04A0" w:firstRow="1" w:lastRow="0" w:firstColumn="1" w:lastColumn="0" w:noHBand="0" w:noVBand="1"/>
      </w:tblPr>
      <w:tblGrid>
        <w:gridCol w:w="8359"/>
      </w:tblGrid>
      <w:tr w:rsidR="00687224" w:rsidRPr="00110689" w14:paraId="5AAEDE5A" w14:textId="77777777" w:rsidTr="00362707">
        <w:trPr>
          <w:trHeight w:val="2776"/>
        </w:trPr>
        <w:tc>
          <w:tcPr>
            <w:tcW w:w="8359" w:type="dxa"/>
          </w:tcPr>
          <w:p w14:paraId="11880DCC" w14:textId="77777777" w:rsidR="00687224" w:rsidRPr="00110689" w:rsidRDefault="00687224" w:rsidP="00A05687">
            <w:pPr>
              <w:rPr>
                <w:b/>
                <w:bCs/>
                <w:sz w:val="20"/>
                <w:szCs w:val="20"/>
              </w:rPr>
            </w:pPr>
            <w:r w:rsidRPr="00110689">
              <w:rPr>
                <w:b/>
                <w:bCs/>
                <w:sz w:val="20"/>
                <w:szCs w:val="20"/>
              </w:rPr>
              <w:t>Section 2</w:t>
            </w:r>
          </w:p>
          <w:p w14:paraId="2B860029" w14:textId="171CC71F"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cb2c1f57-54d9-4a83-b721-593e2d6c0802" \* MERGEFORMATINET </w:instrText>
            </w:r>
            <w:r w:rsidRPr="00110689">
              <w:rPr>
                <w:sz w:val="20"/>
                <w:szCs w:val="20"/>
              </w:rPr>
              <w:fldChar w:fldCharType="separate"/>
            </w:r>
            <w:r w:rsidR="00362707" w:rsidRPr="00110689">
              <w:rPr>
                <w:noProof/>
                <w:sz w:val="20"/>
                <w:szCs w:val="20"/>
              </w:rPr>
              <w:drawing>
                <wp:inline distT="0" distB="0" distL="0" distR="0" wp14:anchorId="460FB186" wp14:editId="631A4389">
                  <wp:extent cx="2769347" cy="1384674"/>
                  <wp:effectExtent l="0" t="0" r="0" b="0"/>
                  <wp:docPr id="1778220868" name="Picture 1778220868" descr="A group of different sho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20868" name="Picture 70" descr="A group of different sho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12911" cy="1406456"/>
                          </a:xfrm>
                          <a:prstGeom prst="rect">
                            <a:avLst/>
                          </a:prstGeom>
                          <a:noFill/>
                          <a:ln>
                            <a:noFill/>
                          </a:ln>
                        </pic:spPr>
                      </pic:pic>
                    </a:graphicData>
                  </a:graphic>
                </wp:inline>
              </w:drawing>
            </w:r>
            <w:r w:rsidRPr="00110689">
              <w:rPr>
                <w:sz w:val="20"/>
                <w:szCs w:val="20"/>
              </w:rPr>
              <w:fldChar w:fldCharType="end"/>
            </w:r>
          </w:p>
          <w:p w14:paraId="4EC0EF73" w14:textId="77777777" w:rsidR="00687224" w:rsidRPr="00110689" w:rsidRDefault="00687224" w:rsidP="00A05687">
            <w:pPr>
              <w:rPr>
                <w:sz w:val="20"/>
                <w:szCs w:val="20"/>
              </w:rPr>
            </w:pPr>
          </w:p>
        </w:tc>
      </w:tr>
      <w:tr w:rsidR="00687224" w:rsidRPr="00110689" w14:paraId="469AD643" w14:textId="77777777" w:rsidTr="00362707">
        <w:trPr>
          <w:trHeight w:val="2776"/>
        </w:trPr>
        <w:tc>
          <w:tcPr>
            <w:tcW w:w="8359" w:type="dxa"/>
          </w:tcPr>
          <w:p w14:paraId="0194F8CB" w14:textId="77777777" w:rsidR="00687224" w:rsidRPr="00110689" w:rsidRDefault="00687224" w:rsidP="00A05687">
            <w:pPr>
              <w:rPr>
                <w:sz w:val="20"/>
                <w:szCs w:val="20"/>
              </w:rPr>
            </w:pPr>
            <w:r w:rsidRPr="00110689">
              <w:rPr>
                <w:sz w:val="20"/>
                <w:szCs w:val="20"/>
              </w:rPr>
              <w:t>Establishing identifiable and desirable design characteristics for "off the shelf"* and modular** footwear clinical interventions that offer stability to children with mobility impairment.</w:t>
            </w:r>
          </w:p>
          <w:p w14:paraId="4B192BE8" w14:textId="77777777" w:rsidR="00687224" w:rsidRPr="00110689" w:rsidRDefault="00687224" w:rsidP="00A05687">
            <w:pPr>
              <w:rPr>
                <w:sz w:val="20"/>
                <w:szCs w:val="20"/>
              </w:rPr>
            </w:pPr>
            <w:r w:rsidRPr="00110689">
              <w:rPr>
                <w:sz w:val="20"/>
                <w:szCs w:val="20"/>
              </w:rPr>
              <w:t>* Footwear taken from stock or supplies and not individually designed.</w:t>
            </w:r>
          </w:p>
          <w:p w14:paraId="1FB64AE9" w14:textId="77777777" w:rsidR="00687224" w:rsidRPr="00110689" w:rsidRDefault="00687224" w:rsidP="00A05687">
            <w:pPr>
              <w:rPr>
                <w:sz w:val="20"/>
                <w:szCs w:val="20"/>
              </w:rPr>
            </w:pPr>
            <w:r w:rsidRPr="00110689">
              <w:rPr>
                <w:sz w:val="20"/>
                <w:szCs w:val="20"/>
              </w:rPr>
              <w:t xml:space="preserve">** Standard range of dimensional adaptations e.g. width, girth, (maximum 3) to stock upper. </w:t>
            </w:r>
          </w:p>
          <w:p w14:paraId="2F64939A" w14:textId="77777777" w:rsidR="00687224" w:rsidRPr="00110689" w:rsidRDefault="00687224" w:rsidP="00A05687">
            <w:pPr>
              <w:rPr>
                <w:sz w:val="20"/>
                <w:szCs w:val="20"/>
              </w:rPr>
            </w:pPr>
          </w:p>
          <w:p w14:paraId="407F554F" w14:textId="77777777" w:rsidR="00687224" w:rsidRPr="00110689" w:rsidRDefault="00687224" w:rsidP="00A05687">
            <w:pPr>
              <w:rPr>
                <w:sz w:val="20"/>
                <w:szCs w:val="20"/>
              </w:rPr>
            </w:pPr>
            <w:r w:rsidRPr="00110689">
              <w:rPr>
                <w:sz w:val="20"/>
                <w:szCs w:val="20"/>
              </w:rPr>
              <w:t>This section consists of a series of ranked and open-ended questions concerning identifiable or desirable characteristics of standard "off the shelf" and modular clinical stability footwear interventions.</w:t>
            </w:r>
          </w:p>
          <w:p w14:paraId="6FF893C9" w14:textId="77777777" w:rsidR="00687224" w:rsidRPr="00110689" w:rsidRDefault="00687224" w:rsidP="00A05687">
            <w:pPr>
              <w:rPr>
                <w:sz w:val="20"/>
                <w:szCs w:val="20"/>
              </w:rPr>
            </w:pPr>
          </w:p>
          <w:p w14:paraId="2E4A68ED" w14:textId="77777777" w:rsidR="00687224" w:rsidRPr="00110689" w:rsidRDefault="00687224" w:rsidP="00A05687">
            <w:pPr>
              <w:rPr>
                <w:sz w:val="20"/>
                <w:szCs w:val="20"/>
              </w:rPr>
            </w:pPr>
            <w:r w:rsidRPr="00110689">
              <w:rPr>
                <w:sz w:val="20"/>
                <w:szCs w:val="20"/>
              </w:rPr>
              <w:t xml:space="preserve">The information provided in this section was informed by a study of the design and dimensional characteristics of a sample of standard children's off-the-shelf footwear (EU size range 19-41*) from a range of manufacturers that are currently marketed to offer stability to children with some form of mobility impairment.  </w:t>
            </w:r>
          </w:p>
          <w:p w14:paraId="77A81CF1" w14:textId="77777777" w:rsidR="00687224" w:rsidRPr="00110689" w:rsidRDefault="00687224" w:rsidP="00A05687">
            <w:pPr>
              <w:rPr>
                <w:sz w:val="20"/>
                <w:szCs w:val="20"/>
              </w:rPr>
            </w:pPr>
          </w:p>
          <w:p w14:paraId="076B4962" w14:textId="77777777" w:rsidR="00687224" w:rsidRPr="00110689" w:rsidRDefault="00687224" w:rsidP="00A05687">
            <w:pPr>
              <w:rPr>
                <w:sz w:val="20"/>
                <w:szCs w:val="20"/>
              </w:rPr>
            </w:pPr>
          </w:p>
          <w:p w14:paraId="39EAE395" w14:textId="77777777" w:rsidR="00687224" w:rsidRPr="00110689" w:rsidRDefault="00687224" w:rsidP="00A05687">
            <w:pPr>
              <w:rPr>
                <w:sz w:val="20"/>
                <w:szCs w:val="20"/>
              </w:rPr>
            </w:pPr>
            <w:r w:rsidRPr="00110689">
              <w:rPr>
                <w:sz w:val="20"/>
                <w:szCs w:val="20"/>
              </w:rPr>
              <w:t>We will ask you to rate your agreement with the findings of the characteristics identified from the sample. These will be in the form of a Likert scale where you will rank your level of agreement on a scale of 1 Strongly Disagree to Strongly Agree 7.</w:t>
            </w:r>
          </w:p>
          <w:p w14:paraId="0329A0B3" w14:textId="77777777" w:rsidR="00687224" w:rsidRPr="00110689" w:rsidRDefault="00687224" w:rsidP="00A05687">
            <w:pPr>
              <w:rPr>
                <w:sz w:val="20"/>
                <w:szCs w:val="20"/>
              </w:rPr>
            </w:pPr>
          </w:p>
          <w:p w14:paraId="6F06B722" w14:textId="77777777" w:rsidR="00687224" w:rsidRPr="00110689" w:rsidRDefault="00687224" w:rsidP="00A05687">
            <w:pPr>
              <w:rPr>
                <w:sz w:val="20"/>
                <w:szCs w:val="20"/>
              </w:rPr>
            </w:pPr>
          </w:p>
          <w:p w14:paraId="6FAC97D3" w14:textId="77777777" w:rsidR="00687224" w:rsidRPr="00110689" w:rsidRDefault="00687224" w:rsidP="00A05687">
            <w:pPr>
              <w:rPr>
                <w:sz w:val="20"/>
                <w:szCs w:val="20"/>
              </w:rPr>
            </w:pPr>
          </w:p>
          <w:p w14:paraId="4B496FF7" w14:textId="77777777" w:rsidR="00687224" w:rsidRPr="00110689" w:rsidRDefault="00687224" w:rsidP="00A05687">
            <w:pPr>
              <w:rPr>
                <w:sz w:val="20"/>
                <w:szCs w:val="20"/>
              </w:rPr>
            </w:pPr>
            <w:r w:rsidRPr="00110689">
              <w:rPr>
                <w:sz w:val="20"/>
                <w:szCs w:val="20"/>
              </w:rPr>
              <w:t xml:space="preserve">We will provide you with the opportunity to offer your opinion on these characteristics and to suggest their possible purpose to facilitate stability in children with mobility impairment. You will also be free to suggest additional aspects you view as important and your reasons for this. All answers will be anonymised and will not be identifiable as your responses. </w:t>
            </w:r>
          </w:p>
          <w:p w14:paraId="5B592960" w14:textId="77777777" w:rsidR="00687224" w:rsidRPr="00110689" w:rsidRDefault="00687224" w:rsidP="00A05687">
            <w:pPr>
              <w:rPr>
                <w:sz w:val="20"/>
                <w:szCs w:val="20"/>
              </w:rPr>
            </w:pPr>
          </w:p>
          <w:p w14:paraId="06952F21" w14:textId="77777777" w:rsidR="00687224" w:rsidRPr="00110689" w:rsidRDefault="00687224" w:rsidP="00A05687">
            <w:pPr>
              <w:rPr>
                <w:sz w:val="20"/>
                <w:szCs w:val="20"/>
              </w:rPr>
            </w:pPr>
            <w:r w:rsidRPr="00110689">
              <w:rPr>
                <w:sz w:val="20"/>
                <w:szCs w:val="20"/>
              </w:rPr>
              <w:t>Example of answers to a series of questions concerning a specific area of "off the shelf" modular stability footwear.</w:t>
            </w:r>
          </w:p>
          <w:p w14:paraId="243DC401" w14:textId="77777777" w:rsidR="00687224" w:rsidRPr="00110689" w:rsidRDefault="00687224" w:rsidP="00A05687">
            <w:pPr>
              <w:rPr>
                <w:sz w:val="20"/>
                <w:szCs w:val="20"/>
              </w:rPr>
            </w:pPr>
          </w:p>
          <w:p w14:paraId="70952AFC" w14:textId="77777777" w:rsidR="00687224" w:rsidRPr="00110689" w:rsidRDefault="00687224" w:rsidP="00A05687">
            <w:pPr>
              <w:rPr>
                <w:sz w:val="20"/>
                <w:szCs w:val="20"/>
              </w:rPr>
            </w:pPr>
            <w:r w:rsidRPr="00110689">
              <w:rPr>
                <w:sz w:val="20"/>
                <w:szCs w:val="20"/>
              </w:rPr>
              <w:t xml:space="preserve">Please rate your agreement with the following findings of the </w:t>
            </w:r>
            <w:proofErr w:type="spellStart"/>
            <w:r w:rsidRPr="00110689">
              <w:rPr>
                <w:sz w:val="20"/>
                <w:szCs w:val="20"/>
              </w:rPr>
              <w:t>topline</w:t>
            </w:r>
            <w:proofErr w:type="spellEnd"/>
            <w:r w:rsidRPr="00110689">
              <w:rPr>
                <w:sz w:val="20"/>
                <w:szCs w:val="20"/>
              </w:rPr>
              <w:t xml:space="preserve"> of "off the shelf" modular stability footwear.</w:t>
            </w:r>
          </w:p>
          <w:p w14:paraId="259EF079" w14:textId="77777777" w:rsidR="00687224" w:rsidRPr="00110689" w:rsidRDefault="00687224" w:rsidP="00A05687">
            <w:pPr>
              <w:rPr>
                <w:sz w:val="20"/>
                <w:szCs w:val="20"/>
              </w:rPr>
            </w:pPr>
          </w:p>
          <w:p w14:paraId="5D7C0D39" w14:textId="77777777" w:rsidR="00687224" w:rsidRPr="00110689" w:rsidRDefault="00687224" w:rsidP="00A05687">
            <w:pPr>
              <w:rPr>
                <w:sz w:val="20"/>
                <w:szCs w:val="20"/>
              </w:rPr>
            </w:pPr>
            <w:r w:rsidRPr="00110689">
              <w:rPr>
                <w:sz w:val="20"/>
                <w:szCs w:val="20"/>
              </w:rPr>
              <w:t xml:space="preserve">1) "Off the shelf" and modular stability footwear should have an extended </w:t>
            </w:r>
            <w:proofErr w:type="spellStart"/>
            <w:r w:rsidRPr="00110689">
              <w:rPr>
                <w:sz w:val="20"/>
                <w:szCs w:val="20"/>
              </w:rPr>
              <w:t>topline</w:t>
            </w:r>
            <w:proofErr w:type="spellEnd"/>
            <w:r w:rsidRPr="00110689">
              <w:rPr>
                <w:sz w:val="20"/>
                <w:szCs w:val="20"/>
              </w:rPr>
              <w:t xml:space="preserve"> height</w:t>
            </w:r>
          </w:p>
          <w:p w14:paraId="7B14378B" w14:textId="77777777" w:rsidR="00687224" w:rsidRPr="00110689" w:rsidRDefault="00687224" w:rsidP="00A05687">
            <w:pPr>
              <w:rPr>
                <w:sz w:val="20"/>
                <w:szCs w:val="20"/>
              </w:rPr>
            </w:pPr>
          </w:p>
          <w:p w14:paraId="51A3C8A8" w14:textId="77777777" w:rsidR="00687224" w:rsidRPr="00110689" w:rsidRDefault="00687224" w:rsidP="00A05687">
            <w:pPr>
              <w:rPr>
                <w:sz w:val="20"/>
                <w:szCs w:val="20"/>
              </w:rPr>
            </w:pPr>
            <w:r w:rsidRPr="00110689">
              <w:rPr>
                <w:sz w:val="20"/>
                <w:szCs w:val="20"/>
              </w:rPr>
              <w:t>Agree (6)</w:t>
            </w:r>
          </w:p>
          <w:p w14:paraId="1355A3EF" w14:textId="77777777" w:rsidR="00687224" w:rsidRPr="00110689" w:rsidRDefault="00687224" w:rsidP="00A05687">
            <w:pPr>
              <w:rPr>
                <w:sz w:val="20"/>
                <w:szCs w:val="20"/>
              </w:rPr>
            </w:pPr>
          </w:p>
          <w:p w14:paraId="577EC590" w14:textId="77777777" w:rsidR="00687224" w:rsidRPr="00110689" w:rsidRDefault="00687224" w:rsidP="00A05687">
            <w:pPr>
              <w:rPr>
                <w:sz w:val="20"/>
                <w:szCs w:val="20"/>
              </w:rPr>
            </w:pPr>
            <w:r w:rsidRPr="00110689">
              <w:rPr>
                <w:sz w:val="20"/>
                <w:szCs w:val="20"/>
              </w:rPr>
              <w:t xml:space="preserve">2) "Off the shelf" and modular stability footwear should have a padded foam collar. </w:t>
            </w:r>
          </w:p>
          <w:p w14:paraId="356E18EE" w14:textId="77777777" w:rsidR="00687224" w:rsidRPr="00110689" w:rsidRDefault="00687224" w:rsidP="00A05687">
            <w:pPr>
              <w:rPr>
                <w:sz w:val="20"/>
                <w:szCs w:val="20"/>
              </w:rPr>
            </w:pPr>
          </w:p>
          <w:p w14:paraId="5BBF205A" w14:textId="77777777" w:rsidR="00687224" w:rsidRPr="00110689" w:rsidRDefault="00687224" w:rsidP="00A05687">
            <w:pPr>
              <w:rPr>
                <w:sz w:val="20"/>
                <w:szCs w:val="20"/>
              </w:rPr>
            </w:pPr>
            <w:r w:rsidRPr="00110689">
              <w:rPr>
                <w:sz w:val="20"/>
                <w:szCs w:val="20"/>
              </w:rPr>
              <w:t>Agree (6)</w:t>
            </w:r>
            <w:r w:rsidRPr="00110689">
              <w:rPr>
                <w:sz w:val="20"/>
                <w:szCs w:val="20"/>
              </w:rPr>
              <w:tab/>
              <w:t xml:space="preserve">             </w:t>
            </w:r>
          </w:p>
          <w:p w14:paraId="4E48F7E2" w14:textId="77777777" w:rsidR="00687224" w:rsidRPr="00110689" w:rsidRDefault="00687224" w:rsidP="00A05687">
            <w:pPr>
              <w:rPr>
                <w:sz w:val="20"/>
                <w:szCs w:val="20"/>
              </w:rPr>
            </w:pPr>
          </w:p>
          <w:p w14:paraId="605A751D" w14:textId="77777777" w:rsidR="00687224" w:rsidRPr="00110689" w:rsidRDefault="00687224" w:rsidP="00A05687">
            <w:pPr>
              <w:rPr>
                <w:sz w:val="20"/>
                <w:szCs w:val="20"/>
              </w:rPr>
            </w:pPr>
            <w:r w:rsidRPr="00110689">
              <w:rPr>
                <w:sz w:val="20"/>
                <w:szCs w:val="20"/>
              </w:rPr>
              <w:t xml:space="preserve">3) Please provide your opinion and the possible purpose of these characteristics </w:t>
            </w:r>
          </w:p>
          <w:p w14:paraId="094BB57A" w14:textId="77777777" w:rsidR="00687224" w:rsidRPr="00110689" w:rsidRDefault="00687224" w:rsidP="00A05687">
            <w:pPr>
              <w:rPr>
                <w:sz w:val="20"/>
                <w:szCs w:val="20"/>
              </w:rPr>
            </w:pPr>
          </w:p>
          <w:p w14:paraId="387DB7ED" w14:textId="77777777" w:rsidR="00687224" w:rsidRPr="00110689" w:rsidRDefault="00687224" w:rsidP="00A05687">
            <w:pPr>
              <w:rPr>
                <w:sz w:val="20"/>
                <w:szCs w:val="20"/>
              </w:rPr>
            </w:pPr>
            <w:r w:rsidRPr="00110689">
              <w:rPr>
                <w:sz w:val="20"/>
                <w:szCs w:val="20"/>
              </w:rPr>
              <w:t>Answer:</w:t>
            </w:r>
          </w:p>
          <w:p w14:paraId="4A05D830" w14:textId="77777777" w:rsidR="00687224" w:rsidRPr="00110689" w:rsidRDefault="00687224" w:rsidP="00A05687">
            <w:pPr>
              <w:rPr>
                <w:sz w:val="20"/>
                <w:szCs w:val="20"/>
              </w:rPr>
            </w:pPr>
            <w:r w:rsidRPr="00110689">
              <w:rPr>
                <w:sz w:val="20"/>
                <w:szCs w:val="20"/>
              </w:rPr>
              <w:t xml:space="preserve">The </w:t>
            </w:r>
            <w:proofErr w:type="spellStart"/>
            <w:r w:rsidRPr="00110689">
              <w:rPr>
                <w:sz w:val="20"/>
                <w:szCs w:val="20"/>
              </w:rPr>
              <w:t>topline</w:t>
            </w:r>
            <w:proofErr w:type="spellEnd"/>
            <w:r w:rsidRPr="00110689">
              <w:rPr>
                <w:sz w:val="20"/>
                <w:szCs w:val="20"/>
              </w:rPr>
              <w:t xml:space="preserve"> should extend above the ankle. The purpose of this is to offer a degree of proprioceptive stability and increased leverage at the ankle and rearfoot. This has been shown to help in previous studies on the elderly. High topped shoes appear to improve stability in comparison to lower toplines on children in my clinical practice.  The padding of the collar allows for a reduction of shearing during ambulation, enhancing the ergonomics of the shoe design.</w:t>
            </w:r>
          </w:p>
          <w:p w14:paraId="5D438227" w14:textId="77777777" w:rsidR="00687224" w:rsidRPr="00110689" w:rsidRDefault="00687224" w:rsidP="00A05687">
            <w:pPr>
              <w:rPr>
                <w:sz w:val="20"/>
                <w:szCs w:val="20"/>
              </w:rPr>
            </w:pPr>
          </w:p>
          <w:p w14:paraId="01E4EE69" w14:textId="77777777" w:rsidR="00687224" w:rsidRPr="00110689" w:rsidRDefault="00687224" w:rsidP="00A05687">
            <w:pPr>
              <w:rPr>
                <w:sz w:val="20"/>
                <w:szCs w:val="20"/>
              </w:rPr>
            </w:pPr>
            <w:r w:rsidRPr="00110689">
              <w:rPr>
                <w:sz w:val="20"/>
                <w:szCs w:val="20"/>
              </w:rPr>
              <w:t>Please note when answering the following questions we are asking you to consider the characteristics of standard stability footwear and not adaptations for specific clinical presentations.</w:t>
            </w:r>
          </w:p>
        </w:tc>
      </w:tr>
    </w:tbl>
    <w:p w14:paraId="3D1A90F3" w14:textId="77777777" w:rsidR="00687224" w:rsidRPr="00110689" w:rsidRDefault="00687224" w:rsidP="00687224">
      <w:pPr>
        <w:rPr>
          <w:sz w:val="20"/>
          <w:szCs w:val="20"/>
        </w:rPr>
      </w:pPr>
    </w:p>
    <w:p w14:paraId="3F378522" w14:textId="77777777" w:rsidR="00687224" w:rsidRPr="00110689" w:rsidRDefault="00687224" w:rsidP="00687224">
      <w:pPr>
        <w:rPr>
          <w:sz w:val="20"/>
          <w:szCs w:val="20"/>
        </w:rPr>
      </w:pPr>
      <w:r w:rsidRPr="00110689">
        <w:rPr>
          <w:sz w:val="20"/>
          <w:szCs w:val="20"/>
        </w:rPr>
        <w:t>Required Field *</w:t>
      </w:r>
    </w:p>
    <w:p w14:paraId="4FFB2E6F" w14:textId="77777777" w:rsidR="00687224" w:rsidRPr="00110689" w:rsidRDefault="00687224" w:rsidP="00687224">
      <w:pPr>
        <w:rPr>
          <w:sz w:val="20"/>
          <w:szCs w:val="20"/>
        </w:rPr>
      </w:pPr>
      <w:r w:rsidRPr="00110689">
        <w:rPr>
          <w:sz w:val="20"/>
          <w:szCs w:val="20"/>
        </w:rPr>
        <w:t>1)</w:t>
      </w:r>
    </w:p>
    <w:tbl>
      <w:tblPr>
        <w:tblStyle w:val="TableGrid"/>
        <w:tblW w:w="0" w:type="auto"/>
        <w:tblLook w:val="04A0" w:firstRow="1" w:lastRow="0" w:firstColumn="1" w:lastColumn="0" w:noHBand="0" w:noVBand="1"/>
      </w:tblPr>
      <w:tblGrid>
        <w:gridCol w:w="8488"/>
      </w:tblGrid>
      <w:tr w:rsidR="00687224" w:rsidRPr="00110689" w14:paraId="6715E7A1" w14:textId="77777777" w:rsidTr="00A05687">
        <w:tc>
          <w:tcPr>
            <w:tcW w:w="9010" w:type="dxa"/>
          </w:tcPr>
          <w:p w14:paraId="7231444B" w14:textId="77777777" w:rsidR="00687224" w:rsidRPr="00110689" w:rsidRDefault="00687224" w:rsidP="00A05687">
            <w:pPr>
              <w:rPr>
                <w:sz w:val="20"/>
                <w:szCs w:val="20"/>
              </w:rPr>
            </w:pPr>
            <w:r w:rsidRPr="00110689">
              <w:rPr>
                <w:sz w:val="20"/>
                <w:szCs w:val="20"/>
              </w:rPr>
              <w:t>Name: *</w:t>
            </w:r>
          </w:p>
        </w:tc>
      </w:tr>
      <w:tr w:rsidR="00687224" w:rsidRPr="00110689" w14:paraId="6F15D77D" w14:textId="77777777" w:rsidTr="00A05687">
        <w:tc>
          <w:tcPr>
            <w:tcW w:w="9010" w:type="dxa"/>
          </w:tcPr>
          <w:p w14:paraId="4E640B64" w14:textId="77777777" w:rsidR="00687224" w:rsidRPr="00110689" w:rsidRDefault="00687224" w:rsidP="00A05687">
            <w:pPr>
              <w:rPr>
                <w:sz w:val="20"/>
                <w:szCs w:val="20"/>
              </w:rPr>
            </w:pPr>
          </w:p>
        </w:tc>
      </w:tr>
    </w:tbl>
    <w:p w14:paraId="33F8C049" w14:textId="77777777" w:rsidR="00687224" w:rsidRPr="00110689" w:rsidRDefault="00687224" w:rsidP="00687224">
      <w:pPr>
        <w:rPr>
          <w:sz w:val="20"/>
          <w:szCs w:val="20"/>
        </w:rPr>
      </w:pPr>
    </w:p>
    <w:p w14:paraId="68F57D52" w14:textId="77777777" w:rsidR="00687224" w:rsidRPr="00110689" w:rsidRDefault="00687224" w:rsidP="00687224">
      <w:pPr>
        <w:rPr>
          <w:sz w:val="20"/>
          <w:szCs w:val="20"/>
        </w:rPr>
      </w:pPr>
    </w:p>
    <w:p w14:paraId="2CD59399" w14:textId="77777777" w:rsidR="00687224" w:rsidRPr="00110689" w:rsidRDefault="00687224" w:rsidP="00687224">
      <w:pPr>
        <w:rPr>
          <w:sz w:val="20"/>
          <w:szCs w:val="20"/>
        </w:rPr>
      </w:pPr>
    </w:p>
    <w:p w14:paraId="188C2223" w14:textId="77777777" w:rsidR="00687224" w:rsidRPr="00110689" w:rsidRDefault="00687224" w:rsidP="00687224">
      <w:pPr>
        <w:rPr>
          <w:sz w:val="20"/>
          <w:szCs w:val="20"/>
        </w:rPr>
      </w:pPr>
    </w:p>
    <w:p w14:paraId="53064C1D" w14:textId="77777777" w:rsidR="00687224" w:rsidRPr="00110689" w:rsidRDefault="00687224" w:rsidP="00687224">
      <w:pPr>
        <w:rPr>
          <w:sz w:val="20"/>
          <w:szCs w:val="20"/>
        </w:rPr>
      </w:pPr>
    </w:p>
    <w:p w14:paraId="33A2E59A" w14:textId="77777777" w:rsidR="00687224" w:rsidRPr="00110689" w:rsidRDefault="00687224" w:rsidP="00687224">
      <w:pPr>
        <w:rPr>
          <w:sz w:val="20"/>
          <w:szCs w:val="20"/>
        </w:rPr>
      </w:pPr>
    </w:p>
    <w:p w14:paraId="0B4F2276" w14:textId="77777777" w:rsidR="00687224" w:rsidRPr="00110689" w:rsidRDefault="00687224" w:rsidP="00687224">
      <w:pPr>
        <w:rPr>
          <w:sz w:val="20"/>
          <w:szCs w:val="20"/>
        </w:rPr>
      </w:pPr>
    </w:p>
    <w:p w14:paraId="75E9B05A" w14:textId="77777777" w:rsidR="00687224" w:rsidRPr="00110689" w:rsidRDefault="00687224" w:rsidP="00687224">
      <w:pPr>
        <w:rPr>
          <w:sz w:val="20"/>
          <w:szCs w:val="20"/>
        </w:rPr>
      </w:pPr>
    </w:p>
    <w:p w14:paraId="211F6256" w14:textId="77777777" w:rsidR="00687224" w:rsidRPr="00110689" w:rsidRDefault="00687224" w:rsidP="00687224">
      <w:pPr>
        <w:rPr>
          <w:sz w:val="20"/>
          <w:szCs w:val="20"/>
        </w:rPr>
      </w:pPr>
    </w:p>
    <w:p w14:paraId="4C0C379C" w14:textId="77777777" w:rsidR="00687224" w:rsidRPr="00110689" w:rsidRDefault="00687224" w:rsidP="00687224">
      <w:pPr>
        <w:rPr>
          <w:sz w:val="20"/>
          <w:szCs w:val="20"/>
        </w:rPr>
      </w:pPr>
    </w:p>
    <w:p w14:paraId="0BBE489F" w14:textId="77777777" w:rsidR="00687224" w:rsidRPr="00110689" w:rsidRDefault="00687224" w:rsidP="00687224">
      <w:pPr>
        <w:rPr>
          <w:sz w:val="20"/>
          <w:szCs w:val="20"/>
        </w:rPr>
      </w:pPr>
    </w:p>
    <w:p w14:paraId="1DF4B349"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32AF82DE" w14:textId="77777777" w:rsidTr="00A05687">
        <w:tc>
          <w:tcPr>
            <w:tcW w:w="9010" w:type="dxa"/>
          </w:tcPr>
          <w:p w14:paraId="4F8EC1D9" w14:textId="77777777" w:rsidR="00687224" w:rsidRPr="00110689" w:rsidRDefault="00687224" w:rsidP="00A05687">
            <w:pPr>
              <w:rPr>
                <w:b/>
                <w:bCs/>
                <w:sz w:val="20"/>
                <w:szCs w:val="20"/>
              </w:rPr>
            </w:pPr>
            <w:r w:rsidRPr="00110689">
              <w:rPr>
                <w:b/>
                <w:bCs/>
                <w:sz w:val="20"/>
                <w:szCs w:val="20"/>
              </w:rPr>
              <w:t>Glossary of Footwear Anatomy</w:t>
            </w:r>
          </w:p>
        </w:tc>
      </w:tr>
      <w:tr w:rsidR="00687224" w:rsidRPr="00110689" w14:paraId="279B196D" w14:textId="77777777" w:rsidTr="00A05687">
        <w:tc>
          <w:tcPr>
            <w:tcW w:w="9010" w:type="dxa"/>
          </w:tcPr>
          <w:p w14:paraId="123C3ABE" w14:textId="77777777" w:rsidR="00687224" w:rsidRPr="00110689" w:rsidRDefault="00687224" w:rsidP="00A05687">
            <w:pPr>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5bd7baf1-3845-4562-9c83-84d6bb565734" \* MERGEFORMATINET </w:instrText>
            </w:r>
            <w:r w:rsidRPr="00110689">
              <w:rPr>
                <w:sz w:val="20"/>
                <w:szCs w:val="20"/>
              </w:rPr>
              <w:fldChar w:fldCharType="separate"/>
            </w:r>
            <w:r w:rsidRPr="00110689">
              <w:rPr>
                <w:noProof/>
                <w:sz w:val="20"/>
                <w:szCs w:val="20"/>
              </w:rPr>
              <w:drawing>
                <wp:inline distT="0" distB="0" distL="0" distR="0" wp14:anchorId="428E8B56" wp14:editId="71843AF4">
                  <wp:extent cx="5727700" cy="2378710"/>
                  <wp:effectExtent l="0" t="0" r="0" b="0"/>
                  <wp:docPr id="1485932198" name="Picture 1485932198" descr="A diagram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2198" name="Picture 71" descr="A diagram of a sho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2378710"/>
                          </a:xfrm>
                          <a:prstGeom prst="rect">
                            <a:avLst/>
                          </a:prstGeom>
                          <a:noFill/>
                          <a:ln>
                            <a:noFill/>
                          </a:ln>
                        </pic:spPr>
                      </pic:pic>
                    </a:graphicData>
                  </a:graphic>
                </wp:inline>
              </w:drawing>
            </w:r>
            <w:r w:rsidRPr="00110689">
              <w:rPr>
                <w:sz w:val="20"/>
                <w:szCs w:val="20"/>
              </w:rPr>
              <w:fldChar w:fldCharType="end"/>
            </w:r>
          </w:p>
          <w:p w14:paraId="2BA6586D" w14:textId="77777777" w:rsidR="00687224" w:rsidRPr="00110689" w:rsidRDefault="00687224" w:rsidP="00A05687">
            <w:pPr>
              <w:rPr>
                <w:b/>
                <w:bCs/>
                <w:sz w:val="20"/>
                <w:szCs w:val="20"/>
              </w:rPr>
            </w:pPr>
          </w:p>
        </w:tc>
      </w:tr>
      <w:tr w:rsidR="00687224" w:rsidRPr="00110689" w14:paraId="65A427CE" w14:textId="77777777" w:rsidTr="00A05687">
        <w:tc>
          <w:tcPr>
            <w:tcW w:w="9010" w:type="dxa"/>
          </w:tcPr>
          <w:p w14:paraId="042B3D8C" w14:textId="77777777" w:rsidR="00687224" w:rsidRPr="00110689" w:rsidRDefault="00687224" w:rsidP="00A05687">
            <w:pPr>
              <w:rPr>
                <w:sz w:val="20"/>
                <w:szCs w:val="20"/>
              </w:rPr>
            </w:pPr>
            <w:r w:rsidRPr="00110689">
              <w:rPr>
                <w:sz w:val="20"/>
                <w:szCs w:val="20"/>
              </w:rPr>
              <w:t>This section provides a brief glossary to the footwear terms used in this survey.</w:t>
            </w:r>
          </w:p>
          <w:p w14:paraId="09E4DA43" w14:textId="77777777" w:rsidR="00687224" w:rsidRPr="00110689" w:rsidRDefault="00687224" w:rsidP="00A05687">
            <w:pPr>
              <w:rPr>
                <w:sz w:val="20"/>
                <w:szCs w:val="20"/>
              </w:rPr>
            </w:pPr>
          </w:p>
          <w:p w14:paraId="2B95EADF" w14:textId="77777777" w:rsidR="00687224" w:rsidRPr="00110689" w:rsidRDefault="00687224" w:rsidP="00A05687">
            <w:pPr>
              <w:rPr>
                <w:sz w:val="20"/>
                <w:szCs w:val="20"/>
              </w:rPr>
            </w:pPr>
            <w:r w:rsidRPr="00110689">
              <w:rPr>
                <w:sz w:val="20"/>
                <w:szCs w:val="20"/>
              </w:rPr>
              <w:t xml:space="preserve">1) </w:t>
            </w:r>
            <w:proofErr w:type="spellStart"/>
            <w:r w:rsidRPr="00110689">
              <w:rPr>
                <w:sz w:val="20"/>
                <w:szCs w:val="20"/>
              </w:rPr>
              <w:t>Topline</w:t>
            </w:r>
            <w:proofErr w:type="spellEnd"/>
            <w:r w:rsidRPr="00110689">
              <w:rPr>
                <w:sz w:val="20"/>
                <w:szCs w:val="20"/>
              </w:rPr>
              <w:t xml:space="preserve">: the opening of the shoe at the rearfoot and ankle region, </w:t>
            </w:r>
          </w:p>
          <w:p w14:paraId="31603F22" w14:textId="77777777" w:rsidR="00687224" w:rsidRPr="00110689" w:rsidRDefault="00687224" w:rsidP="00A05687">
            <w:pPr>
              <w:rPr>
                <w:sz w:val="20"/>
                <w:szCs w:val="20"/>
              </w:rPr>
            </w:pPr>
            <w:r w:rsidRPr="00110689">
              <w:rPr>
                <w:sz w:val="20"/>
                <w:szCs w:val="20"/>
              </w:rPr>
              <w:t xml:space="preserve">    Collar: Sometimes padded, a strip of material attached to the </w:t>
            </w:r>
            <w:proofErr w:type="spellStart"/>
            <w:r w:rsidRPr="00110689">
              <w:rPr>
                <w:sz w:val="20"/>
                <w:szCs w:val="20"/>
              </w:rPr>
              <w:t>topline</w:t>
            </w:r>
            <w:proofErr w:type="spellEnd"/>
            <w:r w:rsidRPr="00110689">
              <w:rPr>
                <w:sz w:val="20"/>
                <w:szCs w:val="20"/>
              </w:rPr>
              <w:t>/opening of a shoe.</w:t>
            </w:r>
          </w:p>
          <w:p w14:paraId="5462D830" w14:textId="77777777" w:rsidR="00687224" w:rsidRPr="00110689" w:rsidRDefault="00687224" w:rsidP="00A05687">
            <w:pPr>
              <w:rPr>
                <w:sz w:val="20"/>
                <w:szCs w:val="20"/>
              </w:rPr>
            </w:pPr>
          </w:p>
          <w:p w14:paraId="6F0C854C" w14:textId="77777777" w:rsidR="00687224" w:rsidRPr="00110689" w:rsidRDefault="00687224" w:rsidP="00A05687">
            <w:pPr>
              <w:rPr>
                <w:sz w:val="20"/>
                <w:szCs w:val="20"/>
              </w:rPr>
            </w:pPr>
            <w:r w:rsidRPr="00110689">
              <w:rPr>
                <w:sz w:val="20"/>
                <w:szCs w:val="20"/>
              </w:rPr>
              <w:t xml:space="preserve">2) </w:t>
            </w:r>
            <w:proofErr w:type="spellStart"/>
            <w:r w:rsidRPr="00110689">
              <w:rPr>
                <w:sz w:val="20"/>
                <w:szCs w:val="20"/>
              </w:rPr>
              <w:t>Topline</w:t>
            </w:r>
            <w:proofErr w:type="spellEnd"/>
            <w:r w:rsidRPr="00110689">
              <w:rPr>
                <w:sz w:val="20"/>
                <w:szCs w:val="20"/>
              </w:rPr>
              <w:t xml:space="preserve"> height, The height between the base of the upper at the heel cup to the </w:t>
            </w:r>
            <w:proofErr w:type="spellStart"/>
            <w:r w:rsidRPr="00110689">
              <w:rPr>
                <w:sz w:val="20"/>
                <w:szCs w:val="20"/>
              </w:rPr>
              <w:t>topline</w:t>
            </w:r>
            <w:proofErr w:type="spellEnd"/>
            <w:r w:rsidRPr="00110689">
              <w:rPr>
                <w:sz w:val="20"/>
                <w:szCs w:val="20"/>
              </w:rPr>
              <w:t>.</w:t>
            </w:r>
          </w:p>
          <w:p w14:paraId="4E62A8F9" w14:textId="77777777" w:rsidR="00687224" w:rsidRPr="00110689" w:rsidRDefault="00687224" w:rsidP="00A05687">
            <w:pPr>
              <w:rPr>
                <w:sz w:val="20"/>
                <w:szCs w:val="20"/>
              </w:rPr>
            </w:pPr>
          </w:p>
          <w:p w14:paraId="39F935BE" w14:textId="77777777" w:rsidR="00687224" w:rsidRPr="00110689" w:rsidRDefault="00687224" w:rsidP="00A05687">
            <w:pPr>
              <w:rPr>
                <w:sz w:val="20"/>
                <w:szCs w:val="20"/>
              </w:rPr>
            </w:pPr>
            <w:r w:rsidRPr="00110689">
              <w:rPr>
                <w:sz w:val="20"/>
                <w:szCs w:val="20"/>
              </w:rPr>
              <w:t>3) Upper: The part of a shoe that covers the entire top, sides and back of the foot and attaches to the insole and outsole</w:t>
            </w:r>
          </w:p>
          <w:p w14:paraId="288F9955" w14:textId="77777777" w:rsidR="00687224" w:rsidRPr="00110689" w:rsidRDefault="00687224" w:rsidP="00A05687">
            <w:pPr>
              <w:rPr>
                <w:sz w:val="20"/>
                <w:szCs w:val="20"/>
              </w:rPr>
            </w:pPr>
          </w:p>
          <w:p w14:paraId="27FA2D85" w14:textId="77777777" w:rsidR="00687224" w:rsidRPr="00110689" w:rsidRDefault="00687224" w:rsidP="00A05687">
            <w:pPr>
              <w:rPr>
                <w:sz w:val="20"/>
                <w:szCs w:val="20"/>
              </w:rPr>
            </w:pPr>
            <w:r w:rsidRPr="00110689">
              <w:rPr>
                <w:sz w:val="20"/>
                <w:szCs w:val="20"/>
              </w:rPr>
              <w:t>4) Fastening: The part of the shoe that can adjust and secure the fitting of the vamp and the quarters to the foot.</w:t>
            </w:r>
          </w:p>
          <w:p w14:paraId="43B10069" w14:textId="77777777" w:rsidR="00687224" w:rsidRPr="00110689" w:rsidRDefault="00687224" w:rsidP="00A05687">
            <w:pPr>
              <w:rPr>
                <w:sz w:val="20"/>
                <w:szCs w:val="20"/>
              </w:rPr>
            </w:pPr>
            <w:r w:rsidRPr="00110689">
              <w:rPr>
                <w:sz w:val="20"/>
                <w:szCs w:val="20"/>
              </w:rPr>
              <w:t xml:space="preserve">    Facing: The area of the shoe where the fastenings are located.</w:t>
            </w:r>
          </w:p>
          <w:p w14:paraId="7869A5B7" w14:textId="77777777" w:rsidR="00687224" w:rsidRPr="00110689" w:rsidRDefault="00687224" w:rsidP="00A05687">
            <w:pPr>
              <w:rPr>
                <w:sz w:val="20"/>
                <w:szCs w:val="20"/>
              </w:rPr>
            </w:pPr>
          </w:p>
          <w:p w14:paraId="08075B10" w14:textId="77777777" w:rsidR="00687224" w:rsidRPr="00110689" w:rsidRDefault="00687224" w:rsidP="00A05687">
            <w:pPr>
              <w:rPr>
                <w:sz w:val="20"/>
                <w:szCs w:val="20"/>
              </w:rPr>
            </w:pPr>
            <w:r w:rsidRPr="00110689">
              <w:rPr>
                <w:sz w:val="20"/>
                <w:szCs w:val="20"/>
              </w:rPr>
              <w:t xml:space="preserve">5) Heel counter: stiffened material placed between the shoe's inner lining and the upper located at the heel cup region of the shoe just above the heel. </w:t>
            </w:r>
          </w:p>
          <w:p w14:paraId="1D3D38C6" w14:textId="77777777" w:rsidR="00687224" w:rsidRPr="00110689" w:rsidRDefault="00687224" w:rsidP="00A05687">
            <w:pPr>
              <w:rPr>
                <w:sz w:val="20"/>
                <w:szCs w:val="20"/>
              </w:rPr>
            </w:pPr>
          </w:p>
          <w:p w14:paraId="50B7D41A" w14:textId="77777777" w:rsidR="00687224" w:rsidRPr="00110689" w:rsidRDefault="00687224" w:rsidP="00A05687">
            <w:pPr>
              <w:rPr>
                <w:sz w:val="20"/>
                <w:szCs w:val="20"/>
              </w:rPr>
            </w:pPr>
            <w:r w:rsidRPr="00110689">
              <w:rPr>
                <w:sz w:val="20"/>
                <w:szCs w:val="20"/>
              </w:rPr>
              <w:t>6) Heel: The part of the outsole that raises the rear of the shoe (maybe part/or a separate attachment of the outsole)</w:t>
            </w:r>
          </w:p>
          <w:p w14:paraId="3750D0EC" w14:textId="77777777" w:rsidR="00687224" w:rsidRPr="00110689" w:rsidRDefault="00687224" w:rsidP="00A05687">
            <w:pPr>
              <w:rPr>
                <w:sz w:val="20"/>
                <w:szCs w:val="20"/>
              </w:rPr>
            </w:pPr>
          </w:p>
          <w:p w14:paraId="326BC1A8" w14:textId="77777777" w:rsidR="00687224" w:rsidRPr="00110689" w:rsidRDefault="00687224" w:rsidP="00A05687">
            <w:pPr>
              <w:rPr>
                <w:sz w:val="20"/>
                <w:szCs w:val="20"/>
              </w:rPr>
            </w:pPr>
            <w:r w:rsidRPr="00110689">
              <w:rPr>
                <w:sz w:val="20"/>
                <w:szCs w:val="20"/>
              </w:rPr>
              <w:t>7) Shank: The Reinforced strip of material located between the insole and the sole of the shoe running from the heel region to the midfoot.</w:t>
            </w:r>
          </w:p>
          <w:p w14:paraId="6AF10E4A" w14:textId="77777777" w:rsidR="00687224" w:rsidRPr="00110689" w:rsidRDefault="00687224" w:rsidP="00A05687">
            <w:pPr>
              <w:rPr>
                <w:sz w:val="20"/>
                <w:szCs w:val="20"/>
              </w:rPr>
            </w:pPr>
          </w:p>
          <w:p w14:paraId="3CBE18EE" w14:textId="77777777" w:rsidR="00687224" w:rsidRPr="00110689" w:rsidRDefault="00687224" w:rsidP="00A05687">
            <w:pPr>
              <w:rPr>
                <w:sz w:val="20"/>
                <w:szCs w:val="20"/>
              </w:rPr>
            </w:pPr>
            <w:r w:rsidRPr="00110689">
              <w:rPr>
                <w:sz w:val="20"/>
                <w:szCs w:val="20"/>
              </w:rPr>
              <w:t>8)  Outsole: The base of the shoe that is attached to the upper and contacts the ground.</w:t>
            </w:r>
          </w:p>
          <w:p w14:paraId="63CF399A" w14:textId="77777777" w:rsidR="00687224" w:rsidRPr="00110689" w:rsidRDefault="00687224" w:rsidP="00A05687">
            <w:pPr>
              <w:rPr>
                <w:sz w:val="20"/>
                <w:szCs w:val="20"/>
              </w:rPr>
            </w:pPr>
          </w:p>
          <w:p w14:paraId="1FE1AC4D" w14:textId="77777777" w:rsidR="00687224" w:rsidRPr="00110689" w:rsidRDefault="00687224" w:rsidP="00A05687">
            <w:pPr>
              <w:rPr>
                <w:sz w:val="20"/>
                <w:szCs w:val="20"/>
              </w:rPr>
            </w:pPr>
            <w:r w:rsidRPr="00110689">
              <w:rPr>
                <w:sz w:val="20"/>
                <w:szCs w:val="20"/>
              </w:rPr>
              <w:t>9) Toe spring: The elevation angle from the ball region of the shoe to the distal aspect of the toe box.</w:t>
            </w:r>
          </w:p>
          <w:p w14:paraId="2F9BDA45" w14:textId="77777777" w:rsidR="00687224" w:rsidRPr="00110689" w:rsidRDefault="00687224" w:rsidP="00A05687">
            <w:pPr>
              <w:rPr>
                <w:sz w:val="20"/>
                <w:szCs w:val="20"/>
              </w:rPr>
            </w:pPr>
          </w:p>
          <w:p w14:paraId="091149CF" w14:textId="77777777" w:rsidR="00687224" w:rsidRPr="00110689" w:rsidRDefault="00687224" w:rsidP="00A05687">
            <w:pPr>
              <w:rPr>
                <w:sz w:val="20"/>
                <w:szCs w:val="20"/>
              </w:rPr>
            </w:pPr>
            <w:r w:rsidRPr="00110689">
              <w:rPr>
                <w:sz w:val="20"/>
                <w:szCs w:val="20"/>
              </w:rPr>
              <w:t xml:space="preserve">10) Vamp: The area of the upper that covers the front part of the shoe, </w:t>
            </w:r>
          </w:p>
          <w:p w14:paraId="77493B46" w14:textId="77777777" w:rsidR="00687224" w:rsidRPr="00110689" w:rsidRDefault="00687224" w:rsidP="00A05687">
            <w:pPr>
              <w:rPr>
                <w:sz w:val="20"/>
                <w:szCs w:val="20"/>
              </w:rPr>
            </w:pPr>
          </w:p>
          <w:p w14:paraId="4F73EBA8" w14:textId="77777777" w:rsidR="00687224" w:rsidRPr="00110689" w:rsidRDefault="00687224" w:rsidP="00A05687">
            <w:pPr>
              <w:rPr>
                <w:sz w:val="20"/>
                <w:szCs w:val="20"/>
              </w:rPr>
            </w:pPr>
            <w:r w:rsidRPr="00110689">
              <w:rPr>
                <w:sz w:val="20"/>
                <w:szCs w:val="20"/>
              </w:rPr>
              <w:t>11) Toe box: Distal region of the shoe upper that provides space and protection for the toes.</w:t>
            </w:r>
          </w:p>
          <w:p w14:paraId="2D24765B" w14:textId="77777777" w:rsidR="00687224" w:rsidRPr="00110689" w:rsidRDefault="00687224" w:rsidP="00A05687">
            <w:pPr>
              <w:rPr>
                <w:sz w:val="20"/>
                <w:szCs w:val="20"/>
              </w:rPr>
            </w:pPr>
          </w:p>
          <w:p w14:paraId="6ADD513B" w14:textId="77777777" w:rsidR="00687224" w:rsidRPr="00110689" w:rsidRDefault="00687224" w:rsidP="00A05687">
            <w:pPr>
              <w:rPr>
                <w:sz w:val="20"/>
                <w:szCs w:val="20"/>
              </w:rPr>
            </w:pPr>
            <w:r w:rsidRPr="00110689">
              <w:rPr>
                <w:sz w:val="20"/>
                <w:szCs w:val="20"/>
              </w:rPr>
              <w:t xml:space="preserve">12) Quarters: The back half of the upper. Attached at the front to the vamp, making up both sides of a shoe, and wrapping around the rear of the shoe. </w:t>
            </w:r>
          </w:p>
          <w:p w14:paraId="47822BE9" w14:textId="77777777" w:rsidR="00687224" w:rsidRPr="00110689" w:rsidRDefault="00687224" w:rsidP="00A05687">
            <w:pPr>
              <w:rPr>
                <w:sz w:val="20"/>
                <w:szCs w:val="20"/>
              </w:rPr>
            </w:pPr>
          </w:p>
          <w:p w14:paraId="67DB5DA3" w14:textId="77777777" w:rsidR="00687224" w:rsidRPr="00110689" w:rsidRDefault="00687224" w:rsidP="00A05687">
            <w:pPr>
              <w:rPr>
                <w:sz w:val="20"/>
                <w:szCs w:val="20"/>
              </w:rPr>
            </w:pPr>
            <w:r w:rsidRPr="00110689">
              <w:rPr>
                <w:sz w:val="20"/>
                <w:szCs w:val="20"/>
              </w:rPr>
              <w:t xml:space="preserve">13) Tongue: Flap of material attached to the vamp shoe, extending centrally along the instep from the forefoot to the </w:t>
            </w:r>
            <w:proofErr w:type="spellStart"/>
            <w:r w:rsidRPr="00110689">
              <w:rPr>
                <w:sz w:val="20"/>
                <w:szCs w:val="20"/>
              </w:rPr>
              <w:t>topline</w:t>
            </w:r>
            <w:proofErr w:type="spellEnd"/>
            <w:r w:rsidRPr="00110689">
              <w:rPr>
                <w:sz w:val="20"/>
                <w:szCs w:val="20"/>
              </w:rPr>
              <w:t>.</w:t>
            </w:r>
          </w:p>
        </w:tc>
      </w:tr>
    </w:tbl>
    <w:p w14:paraId="6597F1C2" w14:textId="77777777" w:rsidR="00687224" w:rsidRPr="00110689" w:rsidRDefault="00687224" w:rsidP="00687224">
      <w:pPr>
        <w:rPr>
          <w:sz w:val="20"/>
          <w:szCs w:val="20"/>
        </w:rPr>
      </w:pPr>
    </w:p>
    <w:p w14:paraId="11229D36"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DDBEA93" w14:textId="77777777" w:rsidTr="00A05687">
        <w:tc>
          <w:tcPr>
            <w:tcW w:w="9010" w:type="dxa"/>
          </w:tcPr>
          <w:p w14:paraId="77F5CC26" w14:textId="77777777" w:rsidR="00687224" w:rsidRPr="00110689" w:rsidRDefault="00687224" w:rsidP="00A05687">
            <w:pPr>
              <w:rPr>
                <w:b/>
                <w:bCs/>
                <w:sz w:val="20"/>
                <w:szCs w:val="20"/>
              </w:rPr>
            </w:pPr>
            <w:proofErr w:type="spellStart"/>
            <w:r w:rsidRPr="00110689">
              <w:rPr>
                <w:b/>
                <w:bCs/>
                <w:sz w:val="20"/>
                <w:szCs w:val="20"/>
              </w:rPr>
              <w:t>Topline</w:t>
            </w:r>
            <w:proofErr w:type="spellEnd"/>
            <w:r w:rsidRPr="00110689">
              <w:rPr>
                <w:b/>
                <w:bCs/>
                <w:sz w:val="20"/>
                <w:szCs w:val="20"/>
              </w:rPr>
              <w:t>/collar</w:t>
            </w:r>
          </w:p>
          <w:p w14:paraId="2BA5BC1A"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noProof/>
                <w:sz w:val="20"/>
                <w:szCs w:val="20"/>
              </w:rPr>
              <w:drawing>
                <wp:inline distT="0" distB="0" distL="0" distR="0" wp14:anchorId="78D6A53D" wp14:editId="5D8E0613">
                  <wp:extent cx="2794000" cy="1361179"/>
                  <wp:effectExtent l="0" t="0" r="0" b="0"/>
                  <wp:docPr id="859805714" name="Picture 859805714" descr="A close up of a red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805714" name="Picture 72" descr="A close up of a red sho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22845" cy="1375232"/>
                          </a:xfrm>
                          <a:prstGeom prst="rect">
                            <a:avLst/>
                          </a:prstGeom>
                          <a:noFill/>
                          <a:ln>
                            <a:noFill/>
                          </a:ln>
                        </pic:spPr>
                      </pic:pic>
                    </a:graphicData>
                  </a:graphic>
                </wp:inline>
              </w:drawing>
            </w:r>
            <w:r w:rsidRPr="00110689">
              <w:rPr>
                <w:sz w:val="20"/>
                <w:szCs w:val="20"/>
              </w:rPr>
              <w:fldChar w:fldCharType="end"/>
            </w:r>
          </w:p>
          <w:p w14:paraId="102DF34F" w14:textId="77777777" w:rsidR="00687224" w:rsidRPr="00110689" w:rsidRDefault="00687224" w:rsidP="00A05687">
            <w:pPr>
              <w:rPr>
                <w:b/>
                <w:bCs/>
                <w:sz w:val="20"/>
                <w:szCs w:val="20"/>
              </w:rPr>
            </w:pPr>
          </w:p>
        </w:tc>
      </w:tr>
      <w:tr w:rsidR="00687224" w:rsidRPr="00110689" w14:paraId="39AB3B24" w14:textId="77777777" w:rsidTr="00A05687">
        <w:tc>
          <w:tcPr>
            <w:tcW w:w="9010" w:type="dxa"/>
          </w:tcPr>
          <w:p w14:paraId="08C2F12F"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w:t>
            </w:r>
            <w:proofErr w:type="spellStart"/>
            <w:r w:rsidRPr="00110689">
              <w:rPr>
                <w:sz w:val="20"/>
                <w:szCs w:val="20"/>
              </w:rPr>
              <w:t>topline</w:t>
            </w:r>
            <w:proofErr w:type="spellEnd"/>
            <w:r w:rsidRPr="00110689">
              <w:rPr>
                <w:sz w:val="20"/>
                <w:szCs w:val="20"/>
              </w:rPr>
              <w:t xml:space="preserve">/collar of standard “Off the Shelf” and modular stability footwear, please rank your level of agreement with these being a desirable characteristic of this clinical footwear intervention:   </w:t>
            </w:r>
          </w:p>
        </w:tc>
      </w:tr>
    </w:tbl>
    <w:p w14:paraId="7908AE37" w14:textId="77777777" w:rsidR="00687224" w:rsidRPr="00110689" w:rsidRDefault="00687224" w:rsidP="00687224">
      <w:pPr>
        <w:rPr>
          <w:sz w:val="20"/>
          <w:szCs w:val="20"/>
        </w:rPr>
      </w:pPr>
    </w:p>
    <w:p w14:paraId="5D106186" w14:textId="77777777" w:rsidR="00687224" w:rsidRPr="00110689" w:rsidRDefault="00687224" w:rsidP="00687224">
      <w:pPr>
        <w:rPr>
          <w:sz w:val="20"/>
          <w:szCs w:val="20"/>
        </w:rPr>
      </w:pPr>
      <w:r w:rsidRPr="00110689">
        <w:rPr>
          <w:sz w:val="20"/>
          <w:szCs w:val="20"/>
        </w:rPr>
        <w:t>2)</w:t>
      </w:r>
    </w:p>
    <w:tbl>
      <w:tblPr>
        <w:tblStyle w:val="TableGrid"/>
        <w:tblW w:w="0" w:type="auto"/>
        <w:tblLook w:val="04A0" w:firstRow="1" w:lastRow="0" w:firstColumn="1" w:lastColumn="0" w:noHBand="0" w:noVBand="1"/>
      </w:tblPr>
      <w:tblGrid>
        <w:gridCol w:w="1180"/>
        <w:gridCol w:w="1050"/>
        <w:gridCol w:w="1049"/>
        <w:gridCol w:w="1202"/>
        <w:gridCol w:w="959"/>
        <w:gridCol w:w="1202"/>
        <w:gridCol w:w="832"/>
        <w:gridCol w:w="1014"/>
      </w:tblGrid>
      <w:tr w:rsidR="00687224" w:rsidRPr="00110689" w14:paraId="652039BE" w14:textId="77777777" w:rsidTr="00A05687">
        <w:tc>
          <w:tcPr>
            <w:tcW w:w="9010" w:type="dxa"/>
            <w:gridSpan w:val="8"/>
          </w:tcPr>
          <w:p w14:paraId="587A4119" w14:textId="77777777" w:rsidR="00687224" w:rsidRPr="00110689" w:rsidRDefault="00687224" w:rsidP="00A05687">
            <w:pPr>
              <w:rPr>
                <w:sz w:val="20"/>
                <w:szCs w:val="20"/>
              </w:rPr>
            </w:pPr>
            <w:r w:rsidRPr="00110689">
              <w:rPr>
                <w:sz w:val="20"/>
                <w:szCs w:val="20"/>
              </w:rPr>
              <w:t xml:space="preserve">The </w:t>
            </w:r>
            <w:proofErr w:type="spellStart"/>
            <w:r w:rsidRPr="00110689">
              <w:rPr>
                <w:sz w:val="20"/>
                <w:szCs w:val="20"/>
              </w:rPr>
              <w:t>topline</w:t>
            </w:r>
            <w:proofErr w:type="spellEnd"/>
            <w:r w:rsidRPr="00110689">
              <w:rPr>
                <w:sz w:val="20"/>
                <w:szCs w:val="20"/>
              </w:rPr>
              <w:t xml:space="preserve"> or collar should have the following characteristics:  *</w:t>
            </w:r>
          </w:p>
        </w:tc>
      </w:tr>
      <w:tr w:rsidR="00687224" w:rsidRPr="00110689" w14:paraId="21CA8529" w14:textId="77777777" w:rsidTr="00A05687">
        <w:tc>
          <w:tcPr>
            <w:tcW w:w="1240" w:type="dxa"/>
            <w:vMerge w:val="restart"/>
          </w:tcPr>
          <w:p w14:paraId="205409D0" w14:textId="77777777" w:rsidR="00687224" w:rsidRPr="00110689" w:rsidRDefault="00687224" w:rsidP="00A05687">
            <w:pPr>
              <w:jc w:val="both"/>
              <w:rPr>
                <w:sz w:val="20"/>
                <w:szCs w:val="20"/>
              </w:rPr>
            </w:pPr>
          </w:p>
        </w:tc>
        <w:tc>
          <w:tcPr>
            <w:tcW w:w="1115" w:type="dxa"/>
          </w:tcPr>
          <w:p w14:paraId="53093798"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23A6A38D" w14:textId="77777777" w:rsidR="00687224" w:rsidRPr="00110689" w:rsidRDefault="00687224" w:rsidP="00A05687">
            <w:pPr>
              <w:jc w:val="both"/>
              <w:rPr>
                <w:sz w:val="20"/>
                <w:szCs w:val="20"/>
              </w:rPr>
            </w:pPr>
            <w:r w:rsidRPr="00110689">
              <w:rPr>
                <w:sz w:val="20"/>
                <w:szCs w:val="20"/>
              </w:rPr>
              <w:t>Disagree</w:t>
            </w:r>
          </w:p>
        </w:tc>
        <w:tc>
          <w:tcPr>
            <w:tcW w:w="1264" w:type="dxa"/>
          </w:tcPr>
          <w:p w14:paraId="4ADD3030"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228E84B8" w14:textId="77777777" w:rsidR="00687224" w:rsidRPr="00110689" w:rsidRDefault="00687224" w:rsidP="00A05687">
            <w:pPr>
              <w:jc w:val="both"/>
              <w:rPr>
                <w:sz w:val="20"/>
                <w:szCs w:val="20"/>
              </w:rPr>
            </w:pPr>
            <w:r w:rsidRPr="00110689">
              <w:rPr>
                <w:sz w:val="20"/>
                <w:szCs w:val="20"/>
              </w:rPr>
              <w:t>Neutral</w:t>
            </w:r>
          </w:p>
        </w:tc>
        <w:tc>
          <w:tcPr>
            <w:tcW w:w="1264" w:type="dxa"/>
          </w:tcPr>
          <w:p w14:paraId="5086542B" w14:textId="77777777" w:rsidR="00687224" w:rsidRPr="00110689" w:rsidRDefault="00687224" w:rsidP="00A05687">
            <w:pPr>
              <w:jc w:val="both"/>
              <w:rPr>
                <w:sz w:val="20"/>
                <w:szCs w:val="20"/>
              </w:rPr>
            </w:pPr>
            <w:r w:rsidRPr="00110689">
              <w:rPr>
                <w:sz w:val="20"/>
                <w:szCs w:val="20"/>
              </w:rPr>
              <w:t>Somewhat Agree</w:t>
            </w:r>
          </w:p>
        </w:tc>
        <w:tc>
          <w:tcPr>
            <w:tcW w:w="904" w:type="dxa"/>
          </w:tcPr>
          <w:p w14:paraId="4C57E0D8" w14:textId="77777777" w:rsidR="00687224" w:rsidRPr="00110689" w:rsidRDefault="00687224" w:rsidP="00A05687">
            <w:pPr>
              <w:jc w:val="both"/>
              <w:rPr>
                <w:sz w:val="20"/>
                <w:szCs w:val="20"/>
              </w:rPr>
            </w:pPr>
            <w:r w:rsidRPr="00110689">
              <w:rPr>
                <w:sz w:val="20"/>
                <w:szCs w:val="20"/>
              </w:rPr>
              <w:t>Agree</w:t>
            </w:r>
          </w:p>
        </w:tc>
        <w:tc>
          <w:tcPr>
            <w:tcW w:w="1081" w:type="dxa"/>
          </w:tcPr>
          <w:p w14:paraId="62599589" w14:textId="77777777" w:rsidR="00687224" w:rsidRPr="00110689" w:rsidRDefault="00687224" w:rsidP="00A05687">
            <w:pPr>
              <w:jc w:val="both"/>
              <w:rPr>
                <w:sz w:val="20"/>
                <w:szCs w:val="20"/>
              </w:rPr>
            </w:pPr>
            <w:r w:rsidRPr="00110689">
              <w:rPr>
                <w:sz w:val="20"/>
                <w:szCs w:val="20"/>
              </w:rPr>
              <w:t>Strongly Agree</w:t>
            </w:r>
          </w:p>
        </w:tc>
      </w:tr>
      <w:tr w:rsidR="00687224" w:rsidRPr="00110689" w14:paraId="7786A32A" w14:textId="77777777" w:rsidTr="00A05687">
        <w:tc>
          <w:tcPr>
            <w:tcW w:w="1240" w:type="dxa"/>
            <w:vMerge/>
          </w:tcPr>
          <w:p w14:paraId="716327F2" w14:textId="77777777" w:rsidR="00687224" w:rsidRPr="00110689" w:rsidRDefault="00687224" w:rsidP="00A05687">
            <w:pPr>
              <w:jc w:val="center"/>
              <w:rPr>
                <w:sz w:val="20"/>
                <w:szCs w:val="20"/>
              </w:rPr>
            </w:pPr>
          </w:p>
        </w:tc>
        <w:tc>
          <w:tcPr>
            <w:tcW w:w="1115" w:type="dxa"/>
          </w:tcPr>
          <w:p w14:paraId="040055A5" w14:textId="77777777" w:rsidR="00687224" w:rsidRPr="00110689" w:rsidRDefault="00687224" w:rsidP="00A05687">
            <w:pPr>
              <w:jc w:val="center"/>
              <w:rPr>
                <w:sz w:val="20"/>
                <w:szCs w:val="20"/>
              </w:rPr>
            </w:pPr>
            <w:r w:rsidRPr="00110689">
              <w:rPr>
                <w:sz w:val="20"/>
                <w:szCs w:val="20"/>
              </w:rPr>
              <w:t>1</w:t>
            </w:r>
          </w:p>
        </w:tc>
        <w:tc>
          <w:tcPr>
            <w:tcW w:w="1115" w:type="dxa"/>
          </w:tcPr>
          <w:p w14:paraId="1BE24F9E" w14:textId="77777777" w:rsidR="00687224" w:rsidRPr="00110689" w:rsidRDefault="00687224" w:rsidP="00A05687">
            <w:pPr>
              <w:jc w:val="center"/>
              <w:rPr>
                <w:sz w:val="20"/>
                <w:szCs w:val="20"/>
              </w:rPr>
            </w:pPr>
            <w:r w:rsidRPr="00110689">
              <w:rPr>
                <w:sz w:val="20"/>
                <w:szCs w:val="20"/>
              </w:rPr>
              <w:t>2</w:t>
            </w:r>
          </w:p>
        </w:tc>
        <w:tc>
          <w:tcPr>
            <w:tcW w:w="1264" w:type="dxa"/>
          </w:tcPr>
          <w:p w14:paraId="54152E79" w14:textId="77777777" w:rsidR="00687224" w:rsidRPr="00110689" w:rsidRDefault="00687224" w:rsidP="00A05687">
            <w:pPr>
              <w:jc w:val="center"/>
              <w:rPr>
                <w:sz w:val="20"/>
                <w:szCs w:val="20"/>
              </w:rPr>
            </w:pPr>
            <w:r w:rsidRPr="00110689">
              <w:rPr>
                <w:sz w:val="20"/>
                <w:szCs w:val="20"/>
              </w:rPr>
              <w:t>3</w:t>
            </w:r>
          </w:p>
        </w:tc>
        <w:tc>
          <w:tcPr>
            <w:tcW w:w="1027" w:type="dxa"/>
          </w:tcPr>
          <w:p w14:paraId="4BA4BC23" w14:textId="77777777" w:rsidR="00687224" w:rsidRPr="00110689" w:rsidRDefault="00687224" w:rsidP="00A05687">
            <w:pPr>
              <w:jc w:val="center"/>
              <w:rPr>
                <w:sz w:val="20"/>
                <w:szCs w:val="20"/>
              </w:rPr>
            </w:pPr>
            <w:r w:rsidRPr="00110689">
              <w:rPr>
                <w:sz w:val="20"/>
                <w:szCs w:val="20"/>
              </w:rPr>
              <w:t>4</w:t>
            </w:r>
          </w:p>
        </w:tc>
        <w:tc>
          <w:tcPr>
            <w:tcW w:w="1264" w:type="dxa"/>
          </w:tcPr>
          <w:p w14:paraId="09D25EF0" w14:textId="77777777" w:rsidR="00687224" w:rsidRPr="00110689" w:rsidRDefault="00687224" w:rsidP="00A05687">
            <w:pPr>
              <w:jc w:val="center"/>
              <w:rPr>
                <w:sz w:val="20"/>
                <w:szCs w:val="20"/>
              </w:rPr>
            </w:pPr>
            <w:r w:rsidRPr="00110689">
              <w:rPr>
                <w:sz w:val="20"/>
                <w:szCs w:val="20"/>
              </w:rPr>
              <w:t>5</w:t>
            </w:r>
          </w:p>
        </w:tc>
        <w:tc>
          <w:tcPr>
            <w:tcW w:w="904" w:type="dxa"/>
          </w:tcPr>
          <w:p w14:paraId="6690D6F5" w14:textId="77777777" w:rsidR="00687224" w:rsidRPr="00110689" w:rsidRDefault="00687224" w:rsidP="00A05687">
            <w:pPr>
              <w:jc w:val="center"/>
              <w:rPr>
                <w:sz w:val="20"/>
                <w:szCs w:val="20"/>
              </w:rPr>
            </w:pPr>
            <w:r w:rsidRPr="00110689">
              <w:rPr>
                <w:sz w:val="20"/>
                <w:szCs w:val="20"/>
              </w:rPr>
              <w:t>6</w:t>
            </w:r>
          </w:p>
        </w:tc>
        <w:tc>
          <w:tcPr>
            <w:tcW w:w="1081" w:type="dxa"/>
          </w:tcPr>
          <w:p w14:paraId="5D935091" w14:textId="77777777" w:rsidR="00687224" w:rsidRPr="00110689" w:rsidRDefault="00687224" w:rsidP="00A05687">
            <w:pPr>
              <w:jc w:val="center"/>
              <w:rPr>
                <w:sz w:val="20"/>
                <w:szCs w:val="20"/>
              </w:rPr>
            </w:pPr>
            <w:r w:rsidRPr="00110689">
              <w:rPr>
                <w:sz w:val="20"/>
                <w:szCs w:val="20"/>
              </w:rPr>
              <w:t>7</w:t>
            </w:r>
          </w:p>
        </w:tc>
      </w:tr>
      <w:tr w:rsidR="00687224" w:rsidRPr="00110689" w14:paraId="2267C4B9" w14:textId="77777777" w:rsidTr="00A05687">
        <w:tc>
          <w:tcPr>
            <w:tcW w:w="1240" w:type="dxa"/>
          </w:tcPr>
          <w:p w14:paraId="032E6FF5" w14:textId="77777777" w:rsidR="00687224" w:rsidRPr="00110689" w:rsidRDefault="00687224" w:rsidP="00A05687">
            <w:pPr>
              <w:rPr>
                <w:sz w:val="20"/>
                <w:szCs w:val="20"/>
              </w:rPr>
            </w:pPr>
            <w:r w:rsidRPr="00110689">
              <w:rPr>
                <w:sz w:val="20"/>
                <w:szCs w:val="20"/>
              </w:rPr>
              <w:t xml:space="preserve">Extended </w:t>
            </w:r>
            <w:proofErr w:type="spellStart"/>
            <w:r w:rsidRPr="00110689">
              <w:rPr>
                <w:sz w:val="20"/>
                <w:szCs w:val="20"/>
              </w:rPr>
              <w:t>topline</w:t>
            </w:r>
            <w:proofErr w:type="spellEnd"/>
            <w:r w:rsidRPr="00110689">
              <w:rPr>
                <w:sz w:val="20"/>
                <w:szCs w:val="20"/>
              </w:rPr>
              <w:t xml:space="preserve"> height  above ankle       </w:t>
            </w:r>
          </w:p>
        </w:tc>
        <w:tc>
          <w:tcPr>
            <w:tcW w:w="1115" w:type="dxa"/>
          </w:tcPr>
          <w:p w14:paraId="2789BA7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69C3EE8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1CA2ACD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27CCF73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D33D2C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482A6DD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1EC5B97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3F87A9E" w14:textId="77777777" w:rsidTr="00A05687">
        <w:tc>
          <w:tcPr>
            <w:tcW w:w="1240" w:type="dxa"/>
          </w:tcPr>
          <w:p w14:paraId="01F2A82E" w14:textId="77777777" w:rsidR="00687224" w:rsidRPr="00110689" w:rsidRDefault="00687224" w:rsidP="00A05687">
            <w:pPr>
              <w:rPr>
                <w:sz w:val="20"/>
                <w:szCs w:val="20"/>
              </w:rPr>
            </w:pPr>
            <w:r w:rsidRPr="00110689">
              <w:rPr>
                <w:sz w:val="20"/>
                <w:szCs w:val="20"/>
              </w:rPr>
              <w:t>Foam padded collar</w:t>
            </w:r>
          </w:p>
        </w:tc>
        <w:tc>
          <w:tcPr>
            <w:tcW w:w="1115" w:type="dxa"/>
          </w:tcPr>
          <w:p w14:paraId="552A9E5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5F08465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5B7F824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5B67FC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5505A1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769D27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05EF2F5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7D7850F6" w14:textId="77777777" w:rsidTr="00A05687">
        <w:tc>
          <w:tcPr>
            <w:tcW w:w="1240" w:type="dxa"/>
          </w:tcPr>
          <w:p w14:paraId="2E84E0F5" w14:textId="77777777" w:rsidR="00687224" w:rsidRPr="00110689" w:rsidRDefault="00687224" w:rsidP="00A05687">
            <w:pPr>
              <w:rPr>
                <w:sz w:val="20"/>
                <w:szCs w:val="20"/>
              </w:rPr>
            </w:pPr>
            <w:r w:rsidRPr="00110689">
              <w:rPr>
                <w:sz w:val="20"/>
                <w:szCs w:val="20"/>
              </w:rPr>
              <w:t>Collar contoured to malleoli</w:t>
            </w:r>
          </w:p>
        </w:tc>
        <w:tc>
          <w:tcPr>
            <w:tcW w:w="1115" w:type="dxa"/>
          </w:tcPr>
          <w:p w14:paraId="3AB6DD8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145CC18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457866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3707DB8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437CC9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25581F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40AE657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2D186E26" w14:textId="77777777" w:rsidTr="00A05687">
        <w:tc>
          <w:tcPr>
            <w:tcW w:w="1240" w:type="dxa"/>
          </w:tcPr>
          <w:p w14:paraId="0BC6E46F" w14:textId="77777777" w:rsidR="00687224" w:rsidRPr="00110689" w:rsidRDefault="00687224" w:rsidP="00A05687">
            <w:pPr>
              <w:rPr>
                <w:sz w:val="20"/>
                <w:szCs w:val="20"/>
              </w:rPr>
            </w:pPr>
            <w:r w:rsidRPr="00110689">
              <w:rPr>
                <w:sz w:val="20"/>
                <w:szCs w:val="20"/>
              </w:rPr>
              <w:t>Collar contoured to Achilles tendon</w:t>
            </w:r>
          </w:p>
        </w:tc>
        <w:tc>
          <w:tcPr>
            <w:tcW w:w="1115" w:type="dxa"/>
          </w:tcPr>
          <w:p w14:paraId="68361B9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7ECC47B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DE8209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D37AE2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C20F1E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46ECD55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06C0CA2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38590C4" w14:textId="77777777" w:rsidTr="00A05687">
        <w:tc>
          <w:tcPr>
            <w:tcW w:w="1240" w:type="dxa"/>
          </w:tcPr>
          <w:p w14:paraId="1D4666D2" w14:textId="77777777" w:rsidR="00687224" w:rsidRPr="00110689" w:rsidRDefault="00687224" w:rsidP="00A05687">
            <w:pPr>
              <w:rPr>
                <w:sz w:val="20"/>
                <w:szCs w:val="20"/>
              </w:rPr>
            </w:pPr>
            <w:r w:rsidRPr="00110689">
              <w:rPr>
                <w:sz w:val="20"/>
                <w:szCs w:val="20"/>
              </w:rPr>
              <w:t>Pull tab to back of collar</w:t>
            </w:r>
          </w:p>
        </w:tc>
        <w:tc>
          <w:tcPr>
            <w:tcW w:w="1115" w:type="dxa"/>
          </w:tcPr>
          <w:p w14:paraId="30E356E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1C8A139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81D83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1F405B4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2FB965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8C2E9F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3895525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60F9BB3" w14:textId="77777777" w:rsidR="00687224" w:rsidRPr="00110689" w:rsidRDefault="00687224" w:rsidP="00687224">
      <w:pPr>
        <w:rPr>
          <w:sz w:val="20"/>
          <w:szCs w:val="20"/>
        </w:rPr>
      </w:pPr>
    </w:p>
    <w:p w14:paraId="5FD4FC77" w14:textId="77777777" w:rsidR="00687224" w:rsidRPr="00110689" w:rsidRDefault="00687224" w:rsidP="00687224">
      <w:pPr>
        <w:rPr>
          <w:sz w:val="20"/>
          <w:szCs w:val="20"/>
        </w:rPr>
      </w:pPr>
      <w:r w:rsidRPr="00110689">
        <w:rPr>
          <w:sz w:val="20"/>
          <w:szCs w:val="20"/>
        </w:rPr>
        <w:t>3)</w:t>
      </w:r>
    </w:p>
    <w:tbl>
      <w:tblPr>
        <w:tblStyle w:val="TableGrid"/>
        <w:tblW w:w="0" w:type="auto"/>
        <w:tblLook w:val="04A0" w:firstRow="1" w:lastRow="0" w:firstColumn="1" w:lastColumn="0" w:noHBand="0" w:noVBand="1"/>
      </w:tblPr>
      <w:tblGrid>
        <w:gridCol w:w="8488"/>
      </w:tblGrid>
      <w:tr w:rsidR="00687224" w:rsidRPr="00110689" w14:paraId="04D6834F" w14:textId="77777777" w:rsidTr="00A05687">
        <w:tc>
          <w:tcPr>
            <w:tcW w:w="9010" w:type="dxa"/>
          </w:tcPr>
          <w:p w14:paraId="08E6444A" w14:textId="77777777" w:rsidR="00687224" w:rsidRPr="00110689" w:rsidRDefault="00687224" w:rsidP="00A05687">
            <w:pPr>
              <w:rPr>
                <w:sz w:val="20"/>
                <w:szCs w:val="20"/>
              </w:rPr>
            </w:pPr>
            <w:r w:rsidRPr="00110689">
              <w:rPr>
                <w:sz w:val="20"/>
                <w:szCs w:val="20"/>
              </w:rPr>
              <w:t xml:space="preserve">Please use this section to provide your opinion on the design characteristics of the </w:t>
            </w:r>
            <w:proofErr w:type="spellStart"/>
            <w:r w:rsidRPr="00110689">
              <w:rPr>
                <w:sz w:val="20"/>
                <w:szCs w:val="20"/>
              </w:rPr>
              <w:t>topline</w:t>
            </w:r>
            <w:proofErr w:type="spellEnd"/>
            <w:r w:rsidRPr="00110689">
              <w:rPr>
                <w:sz w:val="20"/>
                <w:szCs w:val="20"/>
              </w:rPr>
              <w:t>/collar in terms of the purpose of the suggested design features, any disagreement with the suggested design features, or further design features you feel are desirable. *</w:t>
            </w:r>
          </w:p>
        </w:tc>
      </w:tr>
      <w:tr w:rsidR="00687224" w:rsidRPr="00110689" w14:paraId="509640C7" w14:textId="77777777" w:rsidTr="00A05687">
        <w:tc>
          <w:tcPr>
            <w:tcW w:w="9010" w:type="dxa"/>
          </w:tcPr>
          <w:p w14:paraId="3478188F" w14:textId="77777777" w:rsidR="00687224" w:rsidRPr="00110689" w:rsidRDefault="00687224" w:rsidP="00A05687">
            <w:pPr>
              <w:rPr>
                <w:sz w:val="20"/>
                <w:szCs w:val="20"/>
              </w:rPr>
            </w:pPr>
          </w:p>
          <w:p w14:paraId="7E52FBE3" w14:textId="77777777" w:rsidR="00687224" w:rsidRPr="00110689" w:rsidRDefault="00687224" w:rsidP="00A05687">
            <w:pPr>
              <w:rPr>
                <w:sz w:val="20"/>
                <w:szCs w:val="20"/>
              </w:rPr>
            </w:pPr>
          </w:p>
        </w:tc>
      </w:tr>
    </w:tbl>
    <w:p w14:paraId="2F400250"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5ABEC9AD" w14:textId="77777777" w:rsidTr="00A05687">
        <w:tc>
          <w:tcPr>
            <w:tcW w:w="9010" w:type="dxa"/>
          </w:tcPr>
          <w:p w14:paraId="45A57FBE" w14:textId="77777777" w:rsidR="00687224" w:rsidRPr="00110689" w:rsidRDefault="00687224" w:rsidP="00A05687">
            <w:pPr>
              <w:rPr>
                <w:b/>
                <w:bCs/>
                <w:sz w:val="20"/>
                <w:szCs w:val="20"/>
              </w:rPr>
            </w:pPr>
            <w:r w:rsidRPr="00110689">
              <w:rPr>
                <w:b/>
                <w:bCs/>
                <w:sz w:val="20"/>
                <w:szCs w:val="20"/>
              </w:rPr>
              <w:t>Upper</w:t>
            </w:r>
          </w:p>
          <w:p w14:paraId="79227D34"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noProof/>
                <w:sz w:val="20"/>
                <w:szCs w:val="20"/>
              </w:rPr>
              <w:drawing>
                <wp:inline distT="0" distB="0" distL="0" distR="0" wp14:anchorId="2C8BFCEA" wp14:editId="11727A12">
                  <wp:extent cx="2482327" cy="1460500"/>
                  <wp:effectExtent l="0" t="0" r="0" b="0"/>
                  <wp:docPr id="90292255" name="Picture 90292255" descr="A close up of a red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92255" name="Picture 73" descr="A close up of a red shoe&#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487488" cy="1463537"/>
                          </a:xfrm>
                          <a:prstGeom prst="rect">
                            <a:avLst/>
                          </a:prstGeom>
                          <a:noFill/>
                          <a:ln>
                            <a:noFill/>
                          </a:ln>
                        </pic:spPr>
                      </pic:pic>
                    </a:graphicData>
                  </a:graphic>
                </wp:inline>
              </w:drawing>
            </w:r>
            <w:r w:rsidRPr="00110689">
              <w:rPr>
                <w:sz w:val="20"/>
                <w:szCs w:val="20"/>
              </w:rPr>
              <w:fldChar w:fldCharType="end"/>
            </w:r>
          </w:p>
          <w:p w14:paraId="3B2A2449" w14:textId="77777777" w:rsidR="00687224" w:rsidRPr="00110689" w:rsidRDefault="00687224" w:rsidP="00A05687">
            <w:pPr>
              <w:rPr>
                <w:b/>
                <w:bCs/>
                <w:sz w:val="20"/>
                <w:szCs w:val="20"/>
              </w:rPr>
            </w:pPr>
            <w:r w:rsidRPr="00110689">
              <w:rPr>
                <w:sz w:val="20"/>
                <w:szCs w:val="20"/>
              </w:rPr>
              <w:fldChar w:fldCharType="end"/>
            </w:r>
          </w:p>
        </w:tc>
      </w:tr>
      <w:tr w:rsidR="00687224" w:rsidRPr="00110689" w14:paraId="4E94E549" w14:textId="77777777" w:rsidTr="00A05687">
        <w:tc>
          <w:tcPr>
            <w:tcW w:w="9010" w:type="dxa"/>
          </w:tcPr>
          <w:p w14:paraId="644BE4C9"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upper of standard “Off the Shelf” and modular stability footwear, please rank your level of agreement with these being a desirable characteristic of this clinical footwear intervention:   </w:t>
            </w:r>
          </w:p>
        </w:tc>
      </w:tr>
    </w:tbl>
    <w:p w14:paraId="412CFB6F" w14:textId="77777777" w:rsidR="00687224" w:rsidRPr="00110689" w:rsidRDefault="00687224" w:rsidP="00687224">
      <w:pPr>
        <w:rPr>
          <w:sz w:val="20"/>
          <w:szCs w:val="20"/>
        </w:rPr>
      </w:pPr>
    </w:p>
    <w:p w14:paraId="75B6A9F6" w14:textId="77777777" w:rsidR="00687224" w:rsidRPr="00110689" w:rsidRDefault="00687224" w:rsidP="00687224">
      <w:pPr>
        <w:rPr>
          <w:sz w:val="20"/>
          <w:szCs w:val="20"/>
        </w:rPr>
      </w:pPr>
      <w:r w:rsidRPr="00110689">
        <w:rPr>
          <w:sz w:val="20"/>
          <w:szCs w:val="20"/>
        </w:rPr>
        <w:t>4)</w:t>
      </w:r>
    </w:p>
    <w:tbl>
      <w:tblPr>
        <w:tblStyle w:val="TableGrid"/>
        <w:tblW w:w="0" w:type="auto"/>
        <w:tblLook w:val="04A0" w:firstRow="1" w:lastRow="0" w:firstColumn="1" w:lastColumn="0" w:noHBand="0" w:noVBand="1"/>
      </w:tblPr>
      <w:tblGrid>
        <w:gridCol w:w="1157"/>
        <w:gridCol w:w="1052"/>
        <w:gridCol w:w="1052"/>
        <w:gridCol w:w="1205"/>
        <w:gridCol w:w="963"/>
        <w:gridCol w:w="1205"/>
        <w:gridCol w:w="836"/>
        <w:gridCol w:w="1018"/>
      </w:tblGrid>
      <w:tr w:rsidR="00687224" w:rsidRPr="00110689" w14:paraId="408E54C0" w14:textId="77777777" w:rsidTr="00A05687">
        <w:tc>
          <w:tcPr>
            <w:tcW w:w="9010" w:type="dxa"/>
            <w:gridSpan w:val="8"/>
          </w:tcPr>
          <w:p w14:paraId="7BA33DFF" w14:textId="77777777" w:rsidR="00687224" w:rsidRPr="00110689" w:rsidRDefault="00687224" w:rsidP="00A05687">
            <w:pPr>
              <w:rPr>
                <w:sz w:val="20"/>
                <w:szCs w:val="20"/>
              </w:rPr>
            </w:pPr>
            <w:r w:rsidRPr="00110689">
              <w:rPr>
                <w:sz w:val="20"/>
                <w:szCs w:val="20"/>
              </w:rPr>
              <w:t>The upper should have the following characteristics:  *</w:t>
            </w:r>
          </w:p>
        </w:tc>
      </w:tr>
      <w:tr w:rsidR="00687224" w:rsidRPr="00110689" w14:paraId="78527817" w14:textId="77777777" w:rsidTr="00A05687">
        <w:tc>
          <w:tcPr>
            <w:tcW w:w="1240" w:type="dxa"/>
            <w:vMerge w:val="restart"/>
          </w:tcPr>
          <w:p w14:paraId="2F561FFE" w14:textId="77777777" w:rsidR="00687224" w:rsidRPr="00110689" w:rsidRDefault="00687224" w:rsidP="00A05687">
            <w:pPr>
              <w:jc w:val="both"/>
              <w:rPr>
                <w:sz w:val="20"/>
                <w:szCs w:val="20"/>
              </w:rPr>
            </w:pPr>
          </w:p>
        </w:tc>
        <w:tc>
          <w:tcPr>
            <w:tcW w:w="1115" w:type="dxa"/>
          </w:tcPr>
          <w:p w14:paraId="16162FBD"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6C321EAE" w14:textId="77777777" w:rsidR="00687224" w:rsidRPr="00110689" w:rsidRDefault="00687224" w:rsidP="00A05687">
            <w:pPr>
              <w:jc w:val="both"/>
              <w:rPr>
                <w:sz w:val="20"/>
                <w:szCs w:val="20"/>
              </w:rPr>
            </w:pPr>
            <w:r w:rsidRPr="00110689">
              <w:rPr>
                <w:sz w:val="20"/>
                <w:szCs w:val="20"/>
              </w:rPr>
              <w:t>Disagree</w:t>
            </w:r>
          </w:p>
        </w:tc>
        <w:tc>
          <w:tcPr>
            <w:tcW w:w="1264" w:type="dxa"/>
          </w:tcPr>
          <w:p w14:paraId="59CFDBD1"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1630BC44" w14:textId="77777777" w:rsidR="00687224" w:rsidRPr="00110689" w:rsidRDefault="00687224" w:rsidP="00A05687">
            <w:pPr>
              <w:jc w:val="both"/>
              <w:rPr>
                <w:sz w:val="20"/>
                <w:szCs w:val="20"/>
              </w:rPr>
            </w:pPr>
            <w:r w:rsidRPr="00110689">
              <w:rPr>
                <w:sz w:val="20"/>
                <w:szCs w:val="20"/>
              </w:rPr>
              <w:t>Neutral</w:t>
            </w:r>
          </w:p>
        </w:tc>
        <w:tc>
          <w:tcPr>
            <w:tcW w:w="1264" w:type="dxa"/>
          </w:tcPr>
          <w:p w14:paraId="66B34049" w14:textId="77777777" w:rsidR="00687224" w:rsidRPr="00110689" w:rsidRDefault="00687224" w:rsidP="00A05687">
            <w:pPr>
              <w:jc w:val="both"/>
              <w:rPr>
                <w:sz w:val="20"/>
                <w:szCs w:val="20"/>
              </w:rPr>
            </w:pPr>
            <w:r w:rsidRPr="00110689">
              <w:rPr>
                <w:sz w:val="20"/>
                <w:szCs w:val="20"/>
              </w:rPr>
              <w:t>Somewhat Agree</w:t>
            </w:r>
          </w:p>
        </w:tc>
        <w:tc>
          <w:tcPr>
            <w:tcW w:w="904" w:type="dxa"/>
          </w:tcPr>
          <w:p w14:paraId="05B62A95" w14:textId="77777777" w:rsidR="00687224" w:rsidRPr="00110689" w:rsidRDefault="00687224" w:rsidP="00A05687">
            <w:pPr>
              <w:jc w:val="both"/>
              <w:rPr>
                <w:sz w:val="20"/>
                <w:szCs w:val="20"/>
              </w:rPr>
            </w:pPr>
            <w:r w:rsidRPr="00110689">
              <w:rPr>
                <w:sz w:val="20"/>
                <w:szCs w:val="20"/>
              </w:rPr>
              <w:t>Agree</w:t>
            </w:r>
          </w:p>
        </w:tc>
        <w:tc>
          <w:tcPr>
            <w:tcW w:w="1081" w:type="dxa"/>
          </w:tcPr>
          <w:p w14:paraId="388C457C" w14:textId="77777777" w:rsidR="00687224" w:rsidRPr="00110689" w:rsidRDefault="00687224" w:rsidP="00A05687">
            <w:pPr>
              <w:jc w:val="both"/>
              <w:rPr>
                <w:sz w:val="20"/>
                <w:szCs w:val="20"/>
              </w:rPr>
            </w:pPr>
            <w:r w:rsidRPr="00110689">
              <w:rPr>
                <w:sz w:val="20"/>
                <w:szCs w:val="20"/>
              </w:rPr>
              <w:t>Strongly Agree</w:t>
            </w:r>
          </w:p>
        </w:tc>
      </w:tr>
      <w:tr w:rsidR="00687224" w:rsidRPr="00110689" w14:paraId="632AD6EB" w14:textId="77777777" w:rsidTr="00A05687">
        <w:tc>
          <w:tcPr>
            <w:tcW w:w="1240" w:type="dxa"/>
            <w:vMerge/>
          </w:tcPr>
          <w:p w14:paraId="0ED60697" w14:textId="77777777" w:rsidR="00687224" w:rsidRPr="00110689" w:rsidRDefault="00687224" w:rsidP="00A05687">
            <w:pPr>
              <w:jc w:val="center"/>
              <w:rPr>
                <w:sz w:val="20"/>
                <w:szCs w:val="20"/>
              </w:rPr>
            </w:pPr>
          </w:p>
        </w:tc>
        <w:tc>
          <w:tcPr>
            <w:tcW w:w="1115" w:type="dxa"/>
          </w:tcPr>
          <w:p w14:paraId="43C788A0" w14:textId="77777777" w:rsidR="00687224" w:rsidRPr="00110689" w:rsidRDefault="00687224" w:rsidP="00A05687">
            <w:pPr>
              <w:jc w:val="center"/>
              <w:rPr>
                <w:sz w:val="20"/>
                <w:szCs w:val="20"/>
              </w:rPr>
            </w:pPr>
            <w:r w:rsidRPr="00110689">
              <w:rPr>
                <w:sz w:val="20"/>
                <w:szCs w:val="20"/>
              </w:rPr>
              <w:t>1</w:t>
            </w:r>
          </w:p>
        </w:tc>
        <w:tc>
          <w:tcPr>
            <w:tcW w:w="1115" w:type="dxa"/>
          </w:tcPr>
          <w:p w14:paraId="58D13DB0" w14:textId="77777777" w:rsidR="00687224" w:rsidRPr="00110689" w:rsidRDefault="00687224" w:rsidP="00A05687">
            <w:pPr>
              <w:jc w:val="center"/>
              <w:rPr>
                <w:sz w:val="20"/>
                <w:szCs w:val="20"/>
              </w:rPr>
            </w:pPr>
            <w:r w:rsidRPr="00110689">
              <w:rPr>
                <w:sz w:val="20"/>
                <w:szCs w:val="20"/>
              </w:rPr>
              <w:t>2</w:t>
            </w:r>
          </w:p>
        </w:tc>
        <w:tc>
          <w:tcPr>
            <w:tcW w:w="1264" w:type="dxa"/>
          </w:tcPr>
          <w:p w14:paraId="6E38616D" w14:textId="77777777" w:rsidR="00687224" w:rsidRPr="00110689" w:rsidRDefault="00687224" w:rsidP="00A05687">
            <w:pPr>
              <w:jc w:val="center"/>
              <w:rPr>
                <w:sz w:val="20"/>
                <w:szCs w:val="20"/>
              </w:rPr>
            </w:pPr>
            <w:r w:rsidRPr="00110689">
              <w:rPr>
                <w:sz w:val="20"/>
                <w:szCs w:val="20"/>
              </w:rPr>
              <w:t>3</w:t>
            </w:r>
          </w:p>
        </w:tc>
        <w:tc>
          <w:tcPr>
            <w:tcW w:w="1027" w:type="dxa"/>
          </w:tcPr>
          <w:p w14:paraId="03FE804C" w14:textId="77777777" w:rsidR="00687224" w:rsidRPr="00110689" w:rsidRDefault="00687224" w:rsidP="00A05687">
            <w:pPr>
              <w:jc w:val="center"/>
              <w:rPr>
                <w:sz w:val="20"/>
                <w:szCs w:val="20"/>
              </w:rPr>
            </w:pPr>
            <w:r w:rsidRPr="00110689">
              <w:rPr>
                <w:sz w:val="20"/>
                <w:szCs w:val="20"/>
              </w:rPr>
              <w:t>4</w:t>
            </w:r>
          </w:p>
        </w:tc>
        <w:tc>
          <w:tcPr>
            <w:tcW w:w="1264" w:type="dxa"/>
          </w:tcPr>
          <w:p w14:paraId="558C9416" w14:textId="77777777" w:rsidR="00687224" w:rsidRPr="00110689" w:rsidRDefault="00687224" w:rsidP="00A05687">
            <w:pPr>
              <w:jc w:val="center"/>
              <w:rPr>
                <w:sz w:val="20"/>
                <w:szCs w:val="20"/>
              </w:rPr>
            </w:pPr>
            <w:r w:rsidRPr="00110689">
              <w:rPr>
                <w:sz w:val="20"/>
                <w:szCs w:val="20"/>
              </w:rPr>
              <w:t>5</w:t>
            </w:r>
          </w:p>
        </w:tc>
        <w:tc>
          <w:tcPr>
            <w:tcW w:w="904" w:type="dxa"/>
          </w:tcPr>
          <w:p w14:paraId="0D19FDD7" w14:textId="77777777" w:rsidR="00687224" w:rsidRPr="00110689" w:rsidRDefault="00687224" w:rsidP="00A05687">
            <w:pPr>
              <w:jc w:val="center"/>
              <w:rPr>
                <w:sz w:val="20"/>
                <w:szCs w:val="20"/>
              </w:rPr>
            </w:pPr>
            <w:r w:rsidRPr="00110689">
              <w:rPr>
                <w:sz w:val="20"/>
                <w:szCs w:val="20"/>
              </w:rPr>
              <w:t>6</w:t>
            </w:r>
          </w:p>
        </w:tc>
        <w:tc>
          <w:tcPr>
            <w:tcW w:w="1081" w:type="dxa"/>
          </w:tcPr>
          <w:p w14:paraId="392BDF85" w14:textId="77777777" w:rsidR="00687224" w:rsidRPr="00110689" w:rsidRDefault="00687224" w:rsidP="00A05687">
            <w:pPr>
              <w:jc w:val="center"/>
              <w:rPr>
                <w:sz w:val="20"/>
                <w:szCs w:val="20"/>
              </w:rPr>
            </w:pPr>
            <w:r w:rsidRPr="00110689">
              <w:rPr>
                <w:sz w:val="20"/>
                <w:szCs w:val="20"/>
              </w:rPr>
              <w:t>7</w:t>
            </w:r>
          </w:p>
        </w:tc>
      </w:tr>
      <w:tr w:rsidR="00687224" w:rsidRPr="00110689" w14:paraId="77512E27" w14:textId="77777777" w:rsidTr="00A05687">
        <w:tc>
          <w:tcPr>
            <w:tcW w:w="1240" w:type="dxa"/>
          </w:tcPr>
          <w:p w14:paraId="7D83DAE5" w14:textId="77777777" w:rsidR="00687224" w:rsidRPr="00110689" w:rsidRDefault="00687224" w:rsidP="00A05687">
            <w:pPr>
              <w:rPr>
                <w:sz w:val="20"/>
                <w:szCs w:val="20"/>
              </w:rPr>
            </w:pPr>
            <w:r w:rsidRPr="00110689">
              <w:rPr>
                <w:sz w:val="20"/>
                <w:szCs w:val="20"/>
              </w:rPr>
              <w:t>Leather material</w:t>
            </w:r>
          </w:p>
        </w:tc>
        <w:tc>
          <w:tcPr>
            <w:tcW w:w="1115" w:type="dxa"/>
          </w:tcPr>
          <w:p w14:paraId="467188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0C7FA35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17AB170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199F452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E2BD7C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4302EB5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620BBCA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30206A8A" w14:textId="77777777" w:rsidTr="00A05687">
        <w:tc>
          <w:tcPr>
            <w:tcW w:w="1240" w:type="dxa"/>
          </w:tcPr>
          <w:p w14:paraId="0064860F" w14:textId="77777777" w:rsidR="00687224" w:rsidRPr="00110689" w:rsidRDefault="00687224" w:rsidP="00A05687">
            <w:pPr>
              <w:rPr>
                <w:sz w:val="20"/>
                <w:szCs w:val="20"/>
              </w:rPr>
            </w:pPr>
            <w:r w:rsidRPr="00110689">
              <w:rPr>
                <w:sz w:val="20"/>
                <w:szCs w:val="20"/>
              </w:rPr>
              <w:t xml:space="preserve">Tongue in line with </w:t>
            </w:r>
            <w:proofErr w:type="spellStart"/>
            <w:r w:rsidRPr="00110689">
              <w:rPr>
                <w:sz w:val="20"/>
                <w:szCs w:val="20"/>
              </w:rPr>
              <w:t>topline</w:t>
            </w:r>
            <w:proofErr w:type="spellEnd"/>
          </w:p>
        </w:tc>
        <w:tc>
          <w:tcPr>
            <w:tcW w:w="1115" w:type="dxa"/>
          </w:tcPr>
          <w:p w14:paraId="2B77928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253D8E9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4594835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6D7F487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470BEF5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2FE9F56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3D77987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27B41A13" w14:textId="77777777" w:rsidTr="00A05687">
        <w:tc>
          <w:tcPr>
            <w:tcW w:w="1240" w:type="dxa"/>
          </w:tcPr>
          <w:p w14:paraId="66A40626" w14:textId="77777777" w:rsidR="00687224" w:rsidRPr="00110689" w:rsidRDefault="00687224" w:rsidP="00A05687">
            <w:pPr>
              <w:rPr>
                <w:sz w:val="20"/>
                <w:szCs w:val="20"/>
              </w:rPr>
            </w:pPr>
            <w:r w:rsidRPr="00110689">
              <w:rPr>
                <w:sz w:val="20"/>
                <w:szCs w:val="20"/>
              </w:rPr>
              <w:t xml:space="preserve">Tongue extended above </w:t>
            </w:r>
            <w:proofErr w:type="spellStart"/>
            <w:r w:rsidRPr="00110689">
              <w:rPr>
                <w:sz w:val="20"/>
                <w:szCs w:val="20"/>
              </w:rPr>
              <w:t>topline</w:t>
            </w:r>
            <w:proofErr w:type="spellEnd"/>
          </w:p>
        </w:tc>
        <w:tc>
          <w:tcPr>
            <w:tcW w:w="1115" w:type="dxa"/>
          </w:tcPr>
          <w:p w14:paraId="3D8CCDB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5DBD1DF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B32FB1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2DD8BA2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E6AB84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F2D09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4DD962E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35922CB" w14:textId="77777777" w:rsidR="00687224" w:rsidRPr="00110689" w:rsidRDefault="00687224" w:rsidP="00687224">
      <w:pPr>
        <w:rPr>
          <w:sz w:val="20"/>
          <w:szCs w:val="20"/>
        </w:rPr>
      </w:pPr>
    </w:p>
    <w:p w14:paraId="4D98A20F" w14:textId="77777777" w:rsidR="00687224" w:rsidRPr="00110689" w:rsidRDefault="00687224" w:rsidP="00687224">
      <w:pPr>
        <w:rPr>
          <w:sz w:val="20"/>
          <w:szCs w:val="20"/>
        </w:rPr>
      </w:pPr>
      <w:r w:rsidRPr="00110689">
        <w:rPr>
          <w:sz w:val="20"/>
          <w:szCs w:val="20"/>
        </w:rPr>
        <w:t>5)</w:t>
      </w:r>
    </w:p>
    <w:tbl>
      <w:tblPr>
        <w:tblStyle w:val="TableGrid"/>
        <w:tblW w:w="0" w:type="auto"/>
        <w:tblLook w:val="04A0" w:firstRow="1" w:lastRow="0" w:firstColumn="1" w:lastColumn="0" w:noHBand="0" w:noVBand="1"/>
      </w:tblPr>
      <w:tblGrid>
        <w:gridCol w:w="8488"/>
      </w:tblGrid>
      <w:tr w:rsidR="00687224" w:rsidRPr="00110689" w14:paraId="26793E0B" w14:textId="77777777" w:rsidTr="00A05687">
        <w:tc>
          <w:tcPr>
            <w:tcW w:w="9010" w:type="dxa"/>
          </w:tcPr>
          <w:p w14:paraId="738DEAE5" w14:textId="77777777" w:rsidR="00687224" w:rsidRPr="00110689" w:rsidRDefault="00687224" w:rsidP="00A05687">
            <w:pPr>
              <w:rPr>
                <w:sz w:val="20"/>
                <w:szCs w:val="20"/>
              </w:rPr>
            </w:pPr>
            <w:r w:rsidRPr="00110689">
              <w:rPr>
                <w:sz w:val="20"/>
                <w:szCs w:val="20"/>
              </w:rPr>
              <w:t>Please use this section to provide your opinion on the design characteristics of the upper in terms of the purpose of the suggested design features, any disagreement with the suggested design features, or further design features you feel are desirable. *</w:t>
            </w:r>
          </w:p>
        </w:tc>
      </w:tr>
      <w:tr w:rsidR="00687224" w:rsidRPr="00110689" w14:paraId="08894E92" w14:textId="77777777" w:rsidTr="00A05687">
        <w:tc>
          <w:tcPr>
            <w:tcW w:w="9010" w:type="dxa"/>
          </w:tcPr>
          <w:p w14:paraId="144DE060" w14:textId="77777777" w:rsidR="00687224" w:rsidRPr="00110689" w:rsidRDefault="00687224" w:rsidP="00A05687">
            <w:pPr>
              <w:rPr>
                <w:sz w:val="20"/>
                <w:szCs w:val="20"/>
              </w:rPr>
            </w:pPr>
          </w:p>
          <w:p w14:paraId="0AA57515" w14:textId="77777777" w:rsidR="00687224" w:rsidRPr="00110689" w:rsidRDefault="00687224" w:rsidP="00A05687">
            <w:pPr>
              <w:rPr>
                <w:sz w:val="20"/>
                <w:szCs w:val="20"/>
              </w:rPr>
            </w:pPr>
          </w:p>
        </w:tc>
      </w:tr>
    </w:tbl>
    <w:p w14:paraId="1697E366" w14:textId="77777777" w:rsidR="00687224" w:rsidRPr="00110689" w:rsidRDefault="00687224" w:rsidP="00687224">
      <w:pPr>
        <w:rPr>
          <w:sz w:val="20"/>
          <w:szCs w:val="20"/>
        </w:rPr>
      </w:pPr>
    </w:p>
    <w:p w14:paraId="5BFB87E9"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63FE2D18" w14:textId="77777777" w:rsidTr="00A05687">
        <w:trPr>
          <w:trHeight w:val="1833"/>
        </w:trPr>
        <w:tc>
          <w:tcPr>
            <w:tcW w:w="9010" w:type="dxa"/>
          </w:tcPr>
          <w:p w14:paraId="5B99D6E6" w14:textId="77777777" w:rsidR="00687224" w:rsidRPr="00110689" w:rsidRDefault="00687224" w:rsidP="00A05687">
            <w:pPr>
              <w:rPr>
                <w:b/>
                <w:bCs/>
                <w:sz w:val="20"/>
                <w:szCs w:val="20"/>
              </w:rPr>
            </w:pPr>
            <w:r w:rsidRPr="00110689">
              <w:rPr>
                <w:b/>
                <w:bCs/>
                <w:sz w:val="20"/>
                <w:szCs w:val="20"/>
              </w:rPr>
              <w:t>Fastening and Facing</w:t>
            </w:r>
          </w:p>
          <w:p w14:paraId="37D62CEB"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drawing>
                <wp:inline distT="0" distB="0" distL="0" distR="0" wp14:anchorId="6FC1CEF1" wp14:editId="792CDB8C">
                  <wp:extent cx="1677800" cy="1949598"/>
                  <wp:effectExtent l="0" t="0" r="0" b="0"/>
                  <wp:docPr id="344941440" name="Picture 344941440" descr="A close up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1440" name="Picture 74" descr="A close up of a shoe&#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05970" cy="1982332"/>
                          </a:xfrm>
                          <a:prstGeom prst="rect">
                            <a:avLst/>
                          </a:prstGeom>
                          <a:noFill/>
                          <a:ln>
                            <a:noFill/>
                          </a:ln>
                        </pic:spPr>
                      </pic:pic>
                    </a:graphicData>
                  </a:graphic>
                </wp:inline>
              </w:drawing>
            </w:r>
            <w:r w:rsidRPr="00110689">
              <w:rPr>
                <w:sz w:val="20"/>
                <w:szCs w:val="20"/>
              </w:rPr>
              <w:fldChar w:fldCharType="end"/>
            </w:r>
          </w:p>
          <w:p w14:paraId="2E85F469" w14:textId="77777777" w:rsidR="00687224" w:rsidRPr="00110689" w:rsidRDefault="00687224" w:rsidP="00A05687">
            <w:pPr>
              <w:rPr>
                <w:b/>
                <w:bCs/>
                <w:sz w:val="20"/>
                <w:szCs w:val="20"/>
              </w:rPr>
            </w:pPr>
            <w:r w:rsidRPr="00110689">
              <w:rPr>
                <w:sz w:val="20"/>
                <w:szCs w:val="20"/>
              </w:rPr>
              <w:fldChar w:fldCharType="end"/>
            </w:r>
          </w:p>
        </w:tc>
      </w:tr>
      <w:tr w:rsidR="00687224" w:rsidRPr="00110689" w14:paraId="20F3FA8B" w14:textId="77777777" w:rsidTr="00A05687">
        <w:tc>
          <w:tcPr>
            <w:tcW w:w="9010" w:type="dxa"/>
          </w:tcPr>
          <w:p w14:paraId="2914E077"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Fastening and Facing of standard “Off the Shelf” and modular stability footwear, please rank your level of agreement with these being a desirable characteristic of this clinical footwear intervention:   </w:t>
            </w:r>
          </w:p>
        </w:tc>
      </w:tr>
    </w:tbl>
    <w:p w14:paraId="4ADF5AA5" w14:textId="77777777" w:rsidR="00687224" w:rsidRPr="00110689" w:rsidRDefault="00687224" w:rsidP="00687224">
      <w:pPr>
        <w:rPr>
          <w:sz w:val="20"/>
          <w:szCs w:val="20"/>
        </w:rPr>
      </w:pPr>
    </w:p>
    <w:p w14:paraId="75A555F6" w14:textId="77777777" w:rsidR="00687224" w:rsidRPr="00110689" w:rsidRDefault="00687224" w:rsidP="00687224">
      <w:pPr>
        <w:rPr>
          <w:sz w:val="20"/>
          <w:szCs w:val="20"/>
        </w:rPr>
      </w:pPr>
      <w:r w:rsidRPr="00110689">
        <w:rPr>
          <w:sz w:val="20"/>
          <w:szCs w:val="20"/>
        </w:rPr>
        <w:t>6)</w:t>
      </w:r>
    </w:p>
    <w:tbl>
      <w:tblPr>
        <w:tblStyle w:val="TableGrid"/>
        <w:tblW w:w="0" w:type="auto"/>
        <w:tblLook w:val="04A0" w:firstRow="1" w:lastRow="0" w:firstColumn="1" w:lastColumn="0" w:noHBand="0" w:noVBand="1"/>
      </w:tblPr>
      <w:tblGrid>
        <w:gridCol w:w="1478"/>
        <w:gridCol w:w="7010"/>
      </w:tblGrid>
      <w:tr w:rsidR="00687224" w:rsidRPr="00110689" w14:paraId="6D2D440B" w14:textId="77777777" w:rsidTr="00A05687">
        <w:tc>
          <w:tcPr>
            <w:tcW w:w="9010" w:type="dxa"/>
            <w:gridSpan w:val="2"/>
          </w:tcPr>
          <w:p w14:paraId="62DFBF64" w14:textId="77777777" w:rsidR="00687224" w:rsidRPr="00110689" w:rsidRDefault="00687224" w:rsidP="00A05687">
            <w:pPr>
              <w:rPr>
                <w:sz w:val="20"/>
                <w:szCs w:val="20"/>
              </w:rPr>
            </w:pPr>
            <w:r w:rsidRPr="00110689">
              <w:rPr>
                <w:sz w:val="20"/>
                <w:szCs w:val="20"/>
              </w:rPr>
              <w:t>The fastening  should have the following characteristics:</w:t>
            </w:r>
          </w:p>
          <w:p w14:paraId="3CBE5770" w14:textId="77777777" w:rsidR="00687224" w:rsidRPr="00110689" w:rsidRDefault="00687224" w:rsidP="00A05687">
            <w:pPr>
              <w:rPr>
                <w:sz w:val="20"/>
                <w:szCs w:val="20"/>
              </w:rPr>
            </w:pPr>
            <w:r w:rsidRPr="00110689">
              <w:rPr>
                <w:sz w:val="20"/>
                <w:szCs w:val="20"/>
              </w:rPr>
              <w:t>(You may suggest an alternative by typing your suggestion in the other option) *</w:t>
            </w:r>
          </w:p>
        </w:tc>
      </w:tr>
      <w:tr w:rsidR="00687224" w:rsidRPr="00110689" w14:paraId="795808D2" w14:textId="77777777" w:rsidTr="00A05687">
        <w:tc>
          <w:tcPr>
            <w:tcW w:w="1555" w:type="dxa"/>
          </w:tcPr>
          <w:p w14:paraId="7C984A76"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96D836E" w14:textId="77777777" w:rsidR="00687224" w:rsidRPr="00110689" w:rsidRDefault="00687224" w:rsidP="00A05687">
            <w:pPr>
              <w:rPr>
                <w:sz w:val="20"/>
                <w:szCs w:val="20"/>
              </w:rPr>
            </w:pPr>
            <w:r w:rsidRPr="00110689">
              <w:rPr>
                <w:sz w:val="20"/>
                <w:szCs w:val="20"/>
              </w:rPr>
              <w:t>Velcro</w:t>
            </w:r>
          </w:p>
        </w:tc>
      </w:tr>
      <w:tr w:rsidR="00687224" w:rsidRPr="00110689" w14:paraId="6EA27933" w14:textId="77777777" w:rsidTr="00A05687">
        <w:tc>
          <w:tcPr>
            <w:tcW w:w="1555" w:type="dxa"/>
          </w:tcPr>
          <w:p w14:paraId="415755DA"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4E8565E2" w14:textId="77777777" w:rsidR="00687224" w:rsidRPr="00110689" w:rsidRDefault="00687224" w:rsidP="00A05687">
            <w:pPr>
              <w:rPr>
                <w:sz w:val="20"/>
                <w:szCs w:val="20"/>
              </w:rPr>
            </w:pPr>
            <w:r w:rsidRPr="00110689">
              <w:rPr>
                <w:sz w:val="20"/>
                <w:szCs w:val="20"/>
              </w:rPr>
              <w:t>Lace</w:t>
            </w:r>
          </w:p>
        </w:tc>
      </w:tr>
      <w:tr w:rsidR="00687224" w:rsidRPr="00110689" w14:paraId="77AB6C2D" w14:textId="77777777" w:rsidTr="00A05687">
        <w:tc>
          <w:tcPr>
            <w:tcW w:w="1555" w:type="dxa"/>
          </w:tcPr>
          <w:p w14:paraId="6A107B28"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1551A173" w14:textId="77777777" w:rsidR="00687224" w:rsidRPr="00110689" w:rsidRDefault="00687224" w:rsidP="00A05687">
            <w:pPr>
              <w:rPr>
                <w:sz w:val="20"/>
                <w:szCs w:val="20"/>
              </w:rPr>
            </w:pPr>
            <w:r w:rsidRPr="00110689">
              <w:rPr>
                <w:sz w:val="20"/>
                <w:szCs w:val="20"/>
              </w:rPr>
              <w:t>No Preference</w:t>
            </w:r>
          </w:p>
        </w:tc>
      </w:tr>
      <w:tr w:rsidR="00687224" w:rsidRPr="00110689" w14:paraId="5B62B089" w14:textId="77777777" w:rsidTr="00A05687">
        <w:tc>
          <w:tcPr>
            <w:tcW w:w="1555" w:type="dxa"/>
          </w:tcPr>
          <w:p w14:paraId="0661EB6B"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5911F17" w14:textId="77777777" w:rsidR="00687224" w:rsidRPr="00110689" w:rsidRDefault="00687224" w:rsidP="00A05687">
            <w:pPr>
              <w:rPr>
                <w:sz w:val="20"/>
                <w:szCs w:val="20"/>
              </w:rPr>
            </w:pPr>
            <w:r w:rsidRPr="00110689">
              <w:rPr>
                <w:sz w:val="20"/>
                <w:szCs w:val="20"/>
              </w:rPr>
              <w:t>Other</w:t>
            </w:r>
          </w:p>
        </w:tc>
      </w:tr>
    </w:tbl>
    <w:p w14:paraId="741B6948" w14:textId="77777777" w:rsidR="00687224" w:rsidRPr="00110689" w:rsidRDefault="00687224" w:rsidP="00687224">
      <w:pPr>
        <w:rPr>
          <w:sz w:val="20"/>
          <w:szCs w:val="20"/>
        </w:rPr>
      </w:pPr>
    </w:p>
    <w:p w14:paraId="5AA2F67A" w14:textId="77777777" w:rsidR="00687224" w:rsidRPr="00110689" w:rsidRDefault="00687224" w:rsidP="00687224">
      <w:pPr>
        <w:rPr>
          <w:sz w:val="20"/>
          <w:szCs w:val="20"/>
        </w:rPr>
      </w:pPr>
      <w:r w:rsidRPr="00110689">
        <w:rPr>
          <w:sz w:val="20"/>
          <w:szCs w:val="20"/>
        </w:rPr>
        <w:t>7)</w:t>
      </w:r>
    </w:p>
    <w:tbl>
      <w:tblPr>
        <w:tblStyle w:val="TableGrid"/>
        <w:tblW w:w="0" w:type="auto"/>
        <w:tblLook w:val="04A0" w:firstRow="1" w:lastRow="0" w:firstColumn="1" w:lastColumn="0" w:noHBand="0" w:noVBand="1"/>
      </w:tblPr>
      <w:tblGrid>
        <w:gridCol w:w="1478"/>
        <w:gridCol w:w="7010"/>
      </w:tblGrid>
      <w:tr w:rsidR="00687224" w:rsidRPr="00110689" w14:paraId="150E5F72" w14:textId="77777777" w:rsidTr="00A05687">
        <w:tc>
          <w:tcPr>
            <w:tcW w:w="9010" w:type="dxa"/>
            <w:gridSpan w:val="2"/>
          </w:tcPr>
          <w:p w14:paraId="38D681F5" w14:textId="77777777" w:rsidR="00687224" w:rsidRPr="00110689" w:rsidRDefault="00687224" w:rsidP="00A05687">
            <w:pPr>
              <w:rPr>
                <w:sz w:val="20"/>
                <w:szCs w:val="20"/>
              </w:rPr>
            </w:pPr>
            <w:r w:rsidRPr="00110689">
              <w:rPr>
                <w:sz w:val="20"/>
                <w:szCs w:val="20"/>
              </w:rPr>
              <w:t>The facings should have the following characteristics:</w:t>
            </w:r>
          </w:p>
          <w:p w14:paraId="18447377" w14:textId="77777777" w:rsidR="00687224" w:rsidRPr="00110689" w:rsidRDefault="00687224" w:rsidP="00A05687">
            <w:pPr>
              <w:rPr>
                <w:sz w:val="20"/>
                <w:szCs w:val="20"/>
              </w:rPr>
            </w:pPr>
            <w:r w:rsidRPr="00110689">
              <w:rPr>
                <w:sz w:val="20"/>
                <w:szCs w:val="20"/>
              </w:rPr>
              <w:t>(You may suggest an alternative by typing your suggestion in the other option)*</w:t>
            </w:r>
          </w:p>
        </w:tc>
      </w:tr>
      <w:tr w:rsidR="00687224" w:rsidRPr="00110689" w14:paraId="5082FCB7" w14:textId="77777777" w:rsidTr="00A05687">
        <w:tc>
          <w:tcPr>
            <w:tcW w:w="1555" w:type="dxa"/>
          </w:tcPr>
          <w:p w14:paraId="63704944"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65B7A006" w14:textId="77777777" w:rsidR="00687224" w:rsidRPr="00110689" w:rsidRDefault="00687224" w:rsidP="00A05687">
            <w:pPr>
              <w:rPr>
                <w:sz w:val="20"/>
                <w:szCs w:val="20"/>
              </w:rPr>
            </w:pPr>
            <w:r w:rsidRPr="00110689">
              <w:rPr>
                <w:sz w:val="20"/>
                <w:szCs w:val="20"/>
              </w:rPr>
              <w:t>Facings extended to the midfoot</w:t>
            </w:r>
          </w:p>
        </w:tc>
      </w:tr>
      <w:tr w:rsidR="00687224" w:rsidRPr="00110689" w14:paraId="770A815B" w14:textId="77777777" w:rsidTr="00A05687">
        <w:tc>
          <w:tcPr>
            <w:tcW w:w="1555" w:type="dxa"/>
          </w:tcPr>
          <w:p w14:paraId="4C25DFF5"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640D8DEC" w14:textId="77777777" w:rsidR="00687224" w:rsidRPr="00110689" w:rsidRDefault="00687224" w:rsidP="00A05687">
            <w:pPr>
              <w:rPr>
                <w:sz w:val="20"/>
                <w:szCs w:val="20"/>
              </w:rPr>
            </w:pPr>
            <w:r w:rsidRPr="00110689">
              <w:rPr>
                <w:sz w:val="20"/>
                <w:szCs w:val="20"/>
              </w:rPr>
              <w:t>Facings extended to just behind the toe box</w:t>
            </w:r>
          </w:p>
        </w:tc>
      </w:tr>
      <w:tr w:rsidR="00687224" w:rsidRPr="00110689" w14:paraId="614933A1" w14:textId="77777777" w:rsidTr="00A05687">
        <w:tc>
          <w:tcPr>
            <w:tcW w:w="1555" w:type="dxa"/>
          </w:tcPr>
          <w:p w14:paraId="69116C1A"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5C6D1EF3" w14:textId="77777777" w:rsidR="00687224" w:rsidRPr="00110689" w:rsidRDefault="00687224" w:rsidP="00A05687">
            <w:pPr>
              <w:rPr>
                <w:sz w:val="20"/>
                <w:szCs w:val="20"/>
              </w:rPr>
            </w:pPr>
            <w:r w:rsidRPr="00110689">
              <w:rPr>
                <w:sz w:val="20"/>
                <w:szCs w:val="20"/>
              </w:rPr>
              <w:t>No Preference</w:t>
            </w:r>
          </w:p>
        </w:tc>
      </w:tr>
      <w:tr w:rsidR="00687224" w:rsidRPr="00110689" w14:paraId="271847F0" w14:textId="77777777" w:rsidTr="00A05687">
        <w:tc>
          <w:tcPr>
            <w:tcW w:w="1555" w:type="dxa"/>
          </w:tcPr>
          <w:p w14:paraId="504EA225"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3AF4C8A" w14:textId="77777777" w:rsidR="00687224" w:rsidRPr="00110689" w:rsidRDefault="00687224" w:rsidP="00A05687">
            <w:pPr>
              <w:rPr>
                <w:sz w:val="20"/>
                <w:szCs w:val="20"/>
              </w:rPr>
            </w:pPr>
            <w:r w:rsidRPr="00110689">
              <w:rPr>
                <w:sz w:val="20"/>
                <w:szCs w:val="20"/>
              </w:rPr>
              <w:t>Other</w:t>
            </w:r>
          </w:p>
        </w:tc>
      </w:tr>
    </w:tbl>
    <w:p w14:paraId="698C9B20" w14:textId="77777777" w:rsidR="00687224" w:rsidRPr="00110689" w:rsidRDefault="00687224" w:rsidP="00687224">
      <w:pPr>
        <w:rPr>
          <w:sz w:val="20"/>
          <w:szCs w:val="20"/>
        </w:rPr>
      </w:pPr>
    </w:p>
    <w:p w14:paraId="52280BC4" w14:textId="77777777" w:rsidR="00687224" w:rsidRPr="00110689" w:rsidRDefault="00687224" w:rsidP="00687224">
      <w:pPr>
        <w:rPr>
          <w:sz w:val="20"/>
          <w:szCs w:val="20"/>
        </w:rPr>
      </w:pPr>
      <w:r w:rsidRPr="00110689">
        <w:rPr>
          <w:sz w:val="20"/>
          <w:szCs w:val="20"/>
        </w:rPr>
        <w:t>8)</w:t>
      </w:r>
    </w:p>
    <w:tbl>
      <w:tblPr>
        <w:tblStyle w:val="TableGrid"/>
        <w:tblW w:w="0" w:type="auto"/>
        <w:tblLook w:val="04A0" w:firstRow="1" w:lastRow="0" w:firstColumn="1" w:lastColumn="0" w:noHBand="0" w:noVBand="1"/>
      </w:tblPr>
      <w:tblGrid>
        <w:gridCol w:w="8488"/>
      </w:tblGrid>
      <w:tr w:rsidR="00687224" w:rsidRPr="00110689" w14:paraId="0602FD4F" w14:textId="77777777" w:rsidTr="00A05687">
        <w:tc>
          <w:tcPr>
            <w:tcW w:w="9010" w:type="dxa"/>
          </w:tcPr>
          <w:p w14:paraId="655842AE" w14:textId="77777777" w:rsidR="00687224" w:rsidRPr="00110689" w:rsidRDefault="00687224" w:rsidP="00A05687">
            <w:pPr>
              <w:rPr>
                <w:sz w:val="20"/>
                <w:szCs w:val="20"/>
              </w:rPr>
            </w:pPr>
            <w:r w:rsidRPr="00110689">
              <w:rPr>
                <w:sz w:val="20"/>
                <w:szCs w:val="20"/>
              </w:rPr>
              <w:t>Please use this section to provide your opinion on the design characteristics of the fastening and facing in terms of the purpose of the suggested design features, any disagreement with the suggested design features, or further design features you feel are desirable. *</w:t>
            </w:r>
          </w:p>
        </w:tc>
      </w:tr>
      <w:tr w:rsidR="00687224" w:rsidRPr="00110689" w14:paraId="17FDF314" w14:textId="77777777" w:rsidTr="00A05687">
        <w:tc>
          <w:tcPr>
            <w:tcW w:w="9010" w:type="dxa"/>
          </w:tcPr>
          <w:p w14:paraId="3BBC68FC" w14:textId="77777777" w:rsidR="00687224" w:rsidRPr="00110689" w:rsidRDefault="00687224" w:rsidP="00A05687">
            <w:pPr>
              <w:rPr>
                <w:sz w:val="20"/>
                <w:szCs w:val="20"/>
              </w:rPr>
            </w:pPr>
          </w:p>
          <w:p w14:paraId="4614689C" w14:textId="77777777" w:rsidR="00687224" w:rsidRPr="00110689" w:rsidRDefault="00687224" w:rsidP="00A05687">
            <w:pPr>
              <w:rPr>
                <w:sz w:val="20"/>
                <w:szCs w:val="20"/>
              </w:rPr>
            </w:pPr>
          </w:p>
        </w:tc>
      </w:tr>
    </w:tbl>
    <w:p w14:paraId="046307E8" w14:textId="77777777" w:rsidR="00687224" w:rsidRPr="00110689" w:rsidRDefault="00687224" w:rsidP="00687224">
      <w:pPr>
        <w:rPr>
          <w:sz w:val="20"/>
          <w:szCs w:val="20"/>
        </w:rPr>
      </w:pPr>
    </w:p>
    <w:p w14:paraId="66330740"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0D081739" w14:textId="77777777" w:rsidTr="00A05687">
        <w:trPr>
          <w:trHeight w:val="1550"/>
        </w:trPr>
        <w:tc>
          <w:tcPr>
            <w:tcW w:w="9010" w:type="dxa"/>
          </w:tcPr>
          <w:p w14:paraId="4EAA1663" w14:textId="77777777" w:rsidR="00687224" w:rsidRPr="00110689" w:rsidRDefault="00687224" w:rsidP="00A05687">
            <w:pPr>
              <w:rPr>
                <w:b/>
                <w:bCs/>
                <w:sz w:val="20"/>
                <w:szCs w:val="20"/>
              </w:rPr>
            </w:pPr>
            <w:r w:rsidRPr="00110689">
              <w:rPr>
                <w:b/>
                <w:bCs/>
                <w:sz w:val="20"/>
                <w:szCs w:val="20"/>
              </w:rPr>
              <w:t>Heel counter/stiffener</w:t>
            </w:r>
          </w:p>
          <w:p w14:paraId="6E29C2A2" w14:textId="77777777" w:rsidR="00687224" w:rsidRPr="00110689" w:rsidRDefault="00687224" w:rsidP="00A05687">
            <w:pPr>
              <w:jc w:val="right"/>
              <w:rPr>
                <w:noProof/>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noProof/>
                <w:sz w:val="20"/>
                <w:szCs w:val="20"/>
              </w:rPr>
              <w:drawing>
                <wp:inline distT="0" distB="0" distL="0" distR="0" wp14:anchorId="48EF8E8F" wp14:editId="293CD1CD">
                  <wp:extent cx="1665709" cy="2159504"/>
                  <wp:effectExtent l="0" t="0" r="0" b="0"/>
                  <wp:docPr id="375680488" name="Picture 375680488" descr="A close up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80488" name="Picture 75" descr="A close up of a sho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88344" cy="2188849"/>
                          </a:xfrm>
                          <a:prstGeom prst="rect">
                            <a:avLst/>
                          </a:prstGeom>
                          <a:noFill/>
                          <a:ln>
                            <a:noFill/>
                          </a:ln>
                        </pic:spPr>
                      </pic:pic>
                    </a:graphicData>
                  </a:graphic>
                </wp:inline>
              </w:drawing>
            </w:r>
            <w:r w:rsidRPr="00110689">
              <w:rPr>
                <w:noProof/>
                <w:sz w:val="20"/>
                <w:szCs w:val="20"/>
              </w:rPr>
              <w:fldChar w:fldCharType="end"/>
            </w:r>
          </w:p>
          <w:p w14:paraId="531CA58E" w14:textId="77777777" w:rsidR="00687224" w:rsidRPr="00110689" w:rsidRDefault="00687224" w:rsidP="00A05687">
            <w:pPr>
              <w:rPr>
                <w:b/>
                <w:bCs/>
                <w:sz w:val="20"/>
                <w:szCs w:val="20"/>
              </w:rPr>
            </w:pPr>
            <w:r w:rsidRPr="00110689">
              <w:rPr>
                <w:sz w:val="20"/>
                <w:szCs w:val="20"/>
              </w:rPr>
              <w:fldChar w:fldCharType="end"/>
            </w:r>
          </w:p>
        </w:tc>
      </w:tr>
      <w:tr w:rsidR="00687224" w:rsidRPr="00110689" w14:paraId="78B2F675" w14:textId="77777777" w:rsidTr="00A05687">
        <w:tc>
          <w:tcPr>
            <w:tcW w:w="9010" w:type="dxa"/>
          </w:tcPr>
          <w:p w14:paraId="0A6FA8FF"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heel counter/stiffener of standard “Off the Shelf” and modular stability footwear, please rank your level of agreement with these being a desirable characteristic of this clinical footwear intervention:   </w:t>
            </w:r>
          </w:p>
        </w:tc>
      </w:tr>
    </w:tbl>
    <w:p w14:paraId="04A5CCB6" w14:textId="77777777" w:rsidR="00687224" w:rsidRPr="00110689" w:rsidRDefault="00687224" w:rsidP="00687224">
      <w:pPr>
        <w:rPr>
          <w:sz w:val="20"/>
          <w:szCs w:val="20"/>
        </w:rPr>
      </w:pPr>
    </w:p>
    <w:p w14:paraId="67AB0C4D" w14:textId="77777777" w:rsidR="00687224" w:rsidRPr="00110689" w:rsidRDefault="00687224" w:rsidP="00687224">
      <w:pPr>
        <w:rPr>
          <w:sz w:val="20"/>
          <w:szCs w:val="20"/>
        </w:rPr>
      </w:pPr>
      <w:r w:rsidRPr="00110689">
        <w:rPr>
          <w:sz w:val="20"/>
          <w:szCs w:val="20"/>
        </w:rPr>
        <w:t>9)</w:t>
      </w:r>
    </w:p>
    <w:tbl>
      <w:tblPr>
        <w:tblStyle w:val="TableGrid"/>
        <w:tblW w:w="0" w:type="auto"/>
        <w:tblLook w:val="04A0" w:firstRow="1" w:lastRow="0" w:firstColumn="1" w:lastColumn="0" w:noHBand="0" w:noVBand="1"/>
      </w:tblPr>
      <w:tblGrid>
        <w:gridCol w:w="1287"/>
        <w:gridCol w:w="1134"/>
        <w:gridCol w:w="1018"/>
        <w:gridCol w:w="1201"/>
        <w:gridCol w:w="911"/>
        <w:gridCol w:w="1201"/>
        <w:gridCol w:w="760"/>
        <w:gridCol w:w="976"/>
      </w:tblGrid>
      <w:tr w:rsidR="00687224" w:rsidRPr="00110689" w14:paraId="34666EC7" w14:textId="77777777" w:rsidTr="00A05687">
        <w:tc>
          <w:tcPr>
            <w:tcW w:w="9010" w:type="dxa"/>
            <w:gridSpan w:val="8"/>
          </w:tcPr>
          <w:p w14:paraId="2803C9EE" w14:textId="77777777" w:rsidR="00687224" w:rsidRPr="00110689" w:rsidRDefault="00687224" w:rsidP="00A05687">
            <w:pPr>
              <w:rPr>
                <w:sz w:val="20"/>
                <w:szCs w:val="20"/>
              </w:rPr>
            </w:pPr>
            <w:r w:rsidRPr="00110689">
              <w:rPr>
                <w:sz w:val="20"/>
                <w:szCs w:val="20"/>
              </w:rPr>
              <w:t>The heel counter should have the following characteristics: *</w:t>
            </w:r>
          </w:p>
        </w:tc>
      </w:tr>
      <w:tr w:rsidR="00687224" w:rsidRPr="00110689" w14:paraId="0319C106" w14:textId="77777777" w:rsidTr="00A05687">
        <w:tc>
          <w:tcPr>
            <w:tcW w:w="1433" w:type="dxa"/>
            <w:vMerge w:val="restart"/>
          </w:tcPr>
          <w:p w14:paraId="58B48E6D" w14:textId="77777777" w:rsidR="00687224" w:rsidRPr="00110689" w:rsidRDefault="00687224" w:rsidP="00A05687">
            <w:pPr>
              <w:jc w:val="both"/>
              <w:rPr>
                <w:sz w:val="20"/>
                <w:szCs w:val="20"/>
              </w:rPr>
            </w:pPr>
          </w:p>
        </w:tc>
        <w:tc>
          <w:tcPr>
            <w:tcW w:w="1237" w:type="dxa"/>
          </w:tcPr>
          <w:p w14:paraId="21C8C60A"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2E622A53" w14:textId="77777777" w:rsidR="00687224" w:rsidRPr="00110689" w:rsidRDefault="00687224" w:rsidP="00A05687">
            <w:pPr>
              <w:jc w:val="both"/>
              <w:rPr>
                <w:sz w:val="20"/>
                <w:szCs w:val="20"/>
              </w:rPr>
            </w:pPr>
            <w:r w:rsidRPr="00110689">
              <w:rPr>
                <w:sz w:val="20"/>
                <w:szCs w:val="20"/>
              </w:rPr>
              <w:t>Disagree</w:t>
            </w:r>
          </w:p>
        </w:tc>
        <w:tc>
          <w:tcPr>
            <w:tcW w:w="1257" w:type="dxa"/>
          </w:tcPr>
          <w:p w14:paraId="06FE90F1" w14:textId="77777777" w:rsidR="00687224" w:rsidRPr="00110689" w:rsidRDefault="00687224" w:rsidP="00A05687">
            <w:pPr>
              <w:jc w:val="both"/>
              <w:rPr>
                <w:sz w:val="20"/>
                <w:szCs w:val="20"/>
              </w:rPr>
            </w:pPr>
            <w:r w:rsidRPr="00110689">
              <w:rPr>
                <w:sz w:val="20"/>
                <w:szCs w:val="20"/>
              </w:rPr>
              <w:t>Somewhat Disagree</w:t>
            </w:r>
          </w:p>
        </w:tc>
        <w:tc>
          <w:tcPr>
            <w:tcW w:w="951" w:type="dxa"/>
          </w:tcPr>
          <w:p w14:paraId="6F0B1868" w14:textId="77777777" w:rsidR="00687224" w:rsidRPr="00110689" w:rsidRDefault="00687224" w:rsidP="00A05687">
            <w:pPr>
              <w:jc w:val="both"/>
              <w:rPr>
                <w:sz w:val="20"/>
                <w:szCs w:val="20"/>
              </w:rPr>
            </w:pPr>
            <w:r w:rsidRPr="00110689">
              <w:rPr>
                <w:sz w:val="20"/>
                <w:szCs w:val="20"/>
              </w:rPr>
              <w:t>Neutral</w:t>
            </w:r>
          </w:p>
        </w:tc>
        <w:tc>
          <w:tcPr>
            <w:tcW w:w="1257" w:type="dxa"/>
          </w:tcPr>
          <w:p w14:paraId="17B44A17" w14:textId="77777777" w:rsidR="00687224" w:rsidRPr="00110689" w:rsidRDefault="00687224" w:rsidP="00A05687">
            <w:pPr>
              <w:jc w:val="both"/>
              <w:rPr>
                <w:sz w:val="20"/>
                <w:szCs w:val="20"/>
              </w:rPr>
            </w:pPr>
            <w:r w:rsidRPr="00110689">
              <w:rPr>
                <w:sz w:val="20"/>
                <w:szCs w:val="20"/>
              </w:rPr>
              <w:t>Somewhat Agree</w:t>
            </w:r>
          </w:p>
        </w:tc>
        <w:tc>
          <w:tcPr>
            <w:tcW w:w="791" w:type="dxa"/>
          </w:tcPr>
          <w:p w14:paraId="7A8B1504" w14:textId="77777777" w:rsidR="00687224" w:rsidRPr="00110689" w:rsidRDefault="00687224" w:rsidP="00A05687">
            <w:pPr>
              <w:jc w:val="both"/>
              <w:rPr>
                <w:sz w:val="20"/>
                <w:szCs w:val="20"/>
              </w:rPr>
            </w:pPr>
            <w:r w:rsidRPr="00110689">
              <w:rPr>
                <w:sz w:val="20"/>
                <w:szCs w:val="20"/>
              </w:rPr>
              <w:t>Agree</w:t>
            </w:r>
          </w:p>
        </w:tc>
        <w:tc>
          <w:tcPr>
            <w:tcW w:w="1020" w:type="dxa"/>
          </w:tcPr>
          <w:p w14:paraId="44B2314A" w14:textId="77777777" w:rsidR="00687224" w:rsidRPr="00110689" w:rsidRDefault="00687224" w:rsidP="00A05687">
            <w:pPr>
              <w:jc w:val="both"/>
              <w:rPr>
                <w:sz w:val="20"/>
                <w:szCs w:val="20"/>
              </w:rPr>
            </w:pPr>
            <w:r w:rsidRPr="00110689">
              <w:rPr>
                <w:sz w:val="20"/>
                <w:szCs w:val="20"/>
              </w:rPr>
              <w:t>Strongly Agree</w:t>
            </w:r>
          </w:p>
        </w:tc>
      </w:tr>
      <w:tr w:rsidR="00687224" w:rsidRPr="00110689" w14:paraId="60B54437" w14:textId="77777777" w:rsidTr="00A05687">
        <w:tc>
          <w:tcPr>
            <w:tcW w:w="1433" w:type="dxa"/>
            <w:vMerge/>
          </w:tcPr>
          <w:p w14:paraId="0E0EAE31" w14:textId="77777777" w:rsidR="00687224" w:rsidRPr="00110689" w:rsidRDefault="00687224" w:rsidP="00A05687">
            <w:pPr>
              <w:jc w:val="center"/>
              <w:rPr>
                <w:sz w:val="20"/>
                <w:szCs w:val="20"/>
              </w:rPr>
            </w:pPr>
          </w:p>
        </w:tc>
        <w:tc>
          <w:tcPr>
            <w:tcW w:w="1237" w:type="dxa"/>
          </w:tcPr>
          <w:p w14:paraId="643D4B51" w14:textId="77777777" w:rsidR="00687224" w:rsidRPr="00110689" w:rsidRDefault="00687224" w:rsidP="00A05687">
            <w:pPr>
              <w:jc w:val="center"/>
              <w:rPr>
                <w:sz w:val="20"/>
                <w:szCs w:val="20"/>
              </w:rPr>
            </w:pPr>
            <w:r w:rsidRPr="00110689">
              <w:rPr>
                <w:sz w:val="20"/>
                <w:szCs w:val="20"/>
              </w:rPr>
              <w:t>1</w:t>
            </w:r>
          </w:p>
        </w:tc>
        <w:tc>
          <w:tcPr>
            <w:tcW w:w="1064" w:type="dxa"/>
          </w:tcPr>
          <w:p w14:paraId="1E7F5824" w14:textId="77777777" w:rsidR="00687224" w:rsidRPr="00110689" w:rsidRDefault="00687224" w:rsidP="00A05687">
            <w:pPr>
              <w:jc w:val="center"/>
              <w:rPr>
                <w:sz w:val="20"/>
                <w:szCs w:val="20"/>
              </w:rPr>
            </w:pPr>
            <w:r w:rsidRPr="00110689">
              <w:rPr>
                <w:sz w:val="20"/>
                <w:szCs w:val="20"/>
              </w:rPr>
              <w:t>2</w:t>
            </w:r>
          </w:p>
        </w:tc>
        <w:tc>
          <w:tcPr>
            <w:tcW w:w="1257" w:type="dxa"/>
          </w:tcPr>
          <w:p w14:paraId="16651E45" w14:textId="77777777" w:rsidR="00687224" w:rsidRPr="00110689" w:rsidRDefault="00687224" w:rsidP="00A05687">
            <w:pPr>
              <w:jc w:val="center"/>
              <w:rPr>
                <w:sz w:val="20"/>
                <w:szCs w:val="20"/>
              </w:rPr>
            </w:pPr>
            <w:r w:rsidRPr="00110689">
              <w:rPr>
                <w:sz w:val="20"/>
                <w:szCs w:val="20"/>
              </w:rPr>
              <w:t>3</w:t>
            </w:r>
          </w:p>
        </w:tc>
        <w:tc>
          <w:tcPr>
            <w:tcW w:w="951" w:type="dxa"/>
          </w:tcPr>
          <w:p w14:paraId="4046F197" w14:textId="77777777" w:rsidR="00687224" w:rsidRPr="00110689" w:rsidRDefault="00687224" w:rsidP="00A05687">
            <w:pPr>
              <w:jc w:val="center"/>
              <w:rPr>
                <w:sz w:val="20"/>
                <w:szCs w:val="20"/>
              </w:rPr>
            </w:pPr>
            <w:r w:rsidRPr="00110689">
              <w:rPr>
                <w:sz w:val="20"/>
                <w:szCs w:val="20"/>
              </w:rPr>
              <w:t>4</w:t>
            </w:r>
          </w:p>
        </w:tc>
        <w:tc>
          <w:tcPr>
            <w:tcW w:w="1257" w:type="dxa"/>
          </w:tcPr>
          <w:p w14:paraId="7CAF145B" w14:textId="77777777" w:rsidR="00687224" w:rsidRPr="00110689" w:rsidRDefault="00687224" w:rsidP="00A05687">
            <w:pPr>
              <w:jc w:val="center"/>
              <w:rPr>
                <w:sz w:val="20"/>
                <w:szCs w:val="20"/>
              </w:rPr>
            </w:pPr>
            <w:r w:rsidRPr="00110689">
              <w:rPr>
                <w:sz w:val="20"/>
                <w:szCs w:val="20"/>
              </w:rPr>
              <w:t>5</w:t>
            </w:r>
          </w:p>
        </w:tc>
        <w:tc>
          <w:tcPr>
            <w:tcW w:w="791" w:type="dxa"/>
          </w:tcPr>
          <w:p w14:paraId="63ACD37A" w14:textId="77777777" w:rsidR="00687224" w:rsidRPr="00110689" w:rsidRDefault="00687224" w:rsidP="00A05687">
            <w:pPr>
              <w:jc w:val="center"/>
              <w:rPr>
                <w:sz w:val="20"/>
                <w:szCs w:val="20"/>
              </w:rPr>
            </w:pPr>
            <w:r w:rsidRPr="00110689">
              <w:rPr>
                <w:sz w:val="20"/>
                <w:szCs w:val="20"/>
              </w:rPr>
              <w:t>6</w:t>
            </w:r>
          </w:p>
        </w:tc>
        <w:tc>
          <w:tcPr>
            <w:tcW w:w="1020" w:type="dxa"/>
          </w:tcPr>
          <w:p w14:paraId="7839E93A" w14:textId="77777777" w:rsidR="00687224" w:rsidRPr="00110689" w:rsidRDefault="00687224" w:rsidP="00A05687">
            <w:pPr>
              <w:jc w:val="center"/>
              <w:rPr>
                <w:sz w:val="20"/>
                <w:szCs w:val="20"/>
              </w:rPr>
            </w:pPr>
            <w:r w:rsidRPr="00110689">
              <w:rPr>
                <w:sz w:val="20"/>
                <w:szCs w:val="20"/>
              </w:rPr>
              <w:t>7</w:t>
            </w:r>
          </w:p>
        </w:tc>
      </w:tr>
      <w:tr w:rsidR="00687224" w:rsidRPr="00110689" w14:paraId="4BD8EE05" w14:textId="77777777" w:rsidTr="00A05687">
        <w:tc>
          <w:tcPr>
            <w:tcW w:w="1433" w:type="dxa"/>
          </w:tcPr>
          <w:p w14:paraId="2506CC6C" w14:textId="77777777" w:rsidR="00687224" w:rsidRPr="00110689" w:rsidRDefault="00687224" w:rsidP="00A05687">
            <w:pPr>
              <w:rPr>
                <w:sz w:val="20"/>
                <w:szCs w:val="20"/>
              </w:rPr>
            </w:pPr>
            <w:r w:rsidRPr="00110689">
              <w:rPr>
                <w:sz w:val="20"/>
                <w:szCs w:val="20"/>
              </w:rPr>
              <w:t>Heel counter</w:t>
            </w:r>
          </w:p>
          <w:p w14:paraId="10DD07EE" w14:textId="77777777" w:rsidR="00687224" w:rsidRPr="00110689" w:rsidRDefault="00687224" w:rsidP="00A05687">
            <w:pPr>
              <w:rPr>
                <w:sz w:val="20"/>
                <w:szCs w:val="20"/>
              </w:rPr>
            </w:pPr>
            <w:r w:rsidRPr="00110689">
              <w:rPr>
                <w:sz w:val="20"/>
                <w:szCs w:val="20"/>
              </w:rPr>
              <w:t>/stiffener  extended to midfoot</w:t>
            </w:r>
          </w:p>
        </w:tc>
        <w:tc>
          <w:tcPr>
            <w:tcW w:w="1237" w:type="dxa"/>
          </w:tcPr>
          <w:p w14:paraId="0A85EDE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4F03C85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F28EE1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042F5A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3D790F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FE21B0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03351E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482B471" w14:textId="77777777" w:rsidTr="00A05687">
        <w:tc>
          <w:tcPr>
            <w:tcW w:w="1433" w:type="dxa"/>
          </w:tcPr>
          <w:p w14:paraId="5C300205" w14:textId="77777777" w:rsidR="00687224" w:rsidRPr="00110689" w:rsidRDefault="00687224" w:rsidP="00A05687">
            <w:pPr>
              <w:rPr>
                <w:sz w:val="20"/>
                <w:szCs w:val="20"/>
              </w:rPr>
            </w:pPr>
            <w:r w:rsidRPr="00110689">
              <w:rPr>
                <w:sz w:val="20"/>
                <w:szCs w:val="20"/>
              </w:rPr>
              <w:t>Heel counter/</w:t>
            </w:r>
          </w:p>
          <w:p w14:paraId="38CA57A1" w14:textId="77777777" w:rsidR="00687224" w:rsidRPr="00110689" w:rsidRDefault="00687224" w:rsidP="00A05687">
            <w:pPr>
              <w:rPr>
                <w:sz w:val="20"/>
                <w:szCs w:val="20"/>
              </w:rPr>
            </w:pPr>
            <w:r w:rsidRPr="00110689">
              <w:rPr>
                <w:sz w:val="20"/>
                <w:szCs w:val="20"/>
              </w:rPr>
              <w:t xml:space="preserve">stiffener height extended towards </w:t>
            </w:r>
            <w:proofErr w:type="spellStart"/>
            <w:r w:rsidRPr="00110689">
              <w:rPr>
                <w:sz w:val="20"/>
                <w:szCs w:val="20"/>
              </w:rPr>
              <w:t>topline</w:t>
            </w:r>
            <w:proofErr w:type="spellEnd"/>
            <w:r w:rsidRPr="00110689">
              <w:rPr>
                <w:sz w:val="20"/>
                <w:szCs w:val="20"/>
              </w:rPr>
              <w:t>.</w:t>
            </w:r>
          </w:p>
        </w:tc>
        <w:tc>
          <w:tcPr>
            <w:tcW w:w="1237" w:type="dxa"/>
          </w:tcPr>
          <w:p w14:paraId="45907ED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35F2FF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5C0B8A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D77C96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776A19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6D217BD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3898AF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355122C7" w14:textId="77777777" w:rsidR="00687224" w:rsidRPr="00110689" w:rsidRDefault="00687224" w:rsidP="00687224">
      <w:pPr>
        <w:rPr>
          <w:sz w:val="20"/>
          <w:szCs w:val="20"/>
        </w:rPr>
      </w:pPr>
    </w:p>
    <w:p w14:paraId="04AFE9F7" w14:textId="77777777" w:rsidR="00687224" w:rsidRPr="00110689" w:rsidRDefault="00687224" w:rsidP="00687224">
      <w:pPr>
        <w:rPr>
          <w:sz w:val="20"/>
          <w:szCs w:val="20"/>
        </w:rPr>
      </w:pPr>
      <w:r w:rsidRPr="00110689">
        <w:rPr>
          <w:sz w:val="20"/>
          <w:szCs w:val="20"/>
        </w:rPr>
        <w:t>10)</w:t>
      </w:r>
    </w:p>
    <w:tbl>
      <w:tblPr>
        <w:tblStyle w:val="TableGrid"/>
        <w:tblW w:w="0" w:type="auto"/>
        <w:tblLook w:val="04A0" w:firstRow="1" w:lastRow="0" w:firstColumn="1" w:lastColumn="0" w:noHBand="0" w:noVBand="1"/>
      </w:tblPr>
      <w:tblGrid>
        <w:gridCol w:w="8488"/>
      </w:tblGrid>
      <w:tr w:rsidR="00687224" w:rsidRPr="00110689" w14:paraId="3E82F0AE" w14:textId="77777777" w:rsidTr="00A05687">
        <w:tc>
          <w:tcPr>
            <w:tcW w:w="9010" w:type="dxa"/>
          </w:tcPr>
          <w:p w14:paraId="6BAF48A6" w14:textId="77777777" w:rsidR="00687224" w:rsidRPr="00110689" w:rsidRDefault="00687224" w:rsidP="00A05687">
            <w:pPr>
              <w:rPr>
                <w:sz w:val="20"/>
                <w:szCs w:val="20"/>
              </w:rPr>
            </w:pPr>
            <w:r w:rsidRPr="00110689">
              <w:rPr>
                <w:sz w:val="20"/>
                <w:szCs w:val="20"/>
              </w:rPr>
              <w:t>Please use this section to provide your opinion on the design characteristics of the heel counter/stiffener in terms of the purpose of the suggested design features, any disagreement with the suggested design features, or further design features you feel are desirable. *</w:t>
            </w:r>
          </w:p>
        </w:tc>
      </w:tr>
      <w:tr w:rsidR="00687224" w:rsidRPr="00110689" w14:paraId="5E02BF8C" w14:textId="77777777" w:rsidTr="00A05687">
        <w:tc>
          <w:tcPr>
            <w:tcW w:w="9010" w:type="dxa"/>
          </w:tcPr>
          <w:p w14:paraId="40581E19" w14:textId="77777777" w:rsidR="00687224" w:rsidRPr="00110689" w:rsidRDefault="00687224" w:rsidP="00A05687">
            <w:pPr>
              <w:rPr>
                <w:sz w:val="20"/>
                <w:szCs w:val="20"/>
              </w:rPr>
            </w:pPr>
          </w:p>
          <w:p w14:paraId="0F878B96" w14:textId="77777777" w:rsidR="00687224" w:rsidRPr="00110689" w:rsidRDefault="00687224" w:rsidP="00A05687">
            <w:pPr>
              <w:rPr>
                <w:sz w:val="20"/>
                <w:szCs w:val="20"/>
              </w:rPr>
            </w:pPr>
          </w:p>
        </w:tc>
      </w:tr>
    </w:tbl>
    <w:p w14:paraId="2A7B57B2"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3AEBF0AE" w14:textId="77777777" w:rsidTr="00A05687">
        <w:trPr>
          <w:trHeight w:val="3676"/>
        </w:trPr>
        <w:tc>
          <w:tcPr>
            <w:tcW w:w="9010" w:type="dxa"/>
          </w:tcPr>
          <w:p w14:paraId="58E0087A" w14:textId="77777777" w:rsidR="00687224" w:rsidRPr="00110689" w:rsidRDefault="00687224" w:rsidP="00A05687">
            <w:pPr>
              <w:rPr>
                <w:b/>
                <w:bCs/>
                <w:sz w:val="20"/>
                <w:szCs w:val="20"/>
              </w:rPr>
            </w:pPr>
            <w:r w:rsidRPr="00110689">
              <w:rPr>
                <w:b/>
                <w:bCs/>
                <w:sz w:val="20"/>
                <w:szCs w:val="20"/>
              </w:rPr>
              <w:t xml:space="preserve">Heel </w:t>
            </w:r>
          </w:p>
          <w:p w14:paraId="25B20EBB" w14:textId="77777777" w:rsidR="00687224" w:rsidRPr="00110689" w:rsidRDefault="00687224" w:rsidP="00A05687">
            <w:pPr>
              <w:rPr>
                <w:b/>
                <w:bCs/>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b78e28e-dbf3-4203-8c8e-534a68b5e4ee" \* MERGEFORMATINET </w:instrText>
            </w:r>
            <w:r w:rsidRPr="00110689">
              <w:rPr>
                <w:sz w:val="20"/>
                <w:szCs w:val="20"/>
              </w:rPr>
              <w:fldChar w:fldCharType="separate"/>
            </w:r>
            <w:r w:rsidRPr="00110689">
              <w:rPr>
                <w:noProof/>
                <w:sz w:val="20"/>
                <w:szCs w:val="20"/>
              </w:rPr>
              <w:drawing>
                <wp:inline distT="0" distB="0" distL="0" distR="0" wp14:anchorId="1D4974C0" wp14:editId="2610A3F9">
                  <wp:extent cx="5727700" cy="2980055"/>
                  <wp:effectExtent l="0" t="0" r="0" b="4445"/>
                  <wp:docPr id="1220824508" name="Picture 1220824508" descr="A picture containing indoor, cake,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2980055"/>
                          </a:xfrm>
                          <a:prstGeom prst="rect">
                            <a:avLst/>
                          </a:prstGeom>
                          <a:noFill/>
                          <a:ln>
                            <a:noFill/>
                          </a:ln>
                        </pic:spPr>
                      </pic:pic>
                    </a:graphicData>
                  </a:graphic>
                </wp:inline>
              </w:drawing>
            </w:r>
            <w:r w:rsidRPr="00110689">
              <w:rPr>
                <w:sz w:val="20"/>
                <w:szCs w:val="20"/>
              </w:rPr>
              <w:fldChar w:fldCharType="end"/>
            </w:r>
          </w:p>
        </w:tc>
      </w:tr>
      <w:tr w:rsidR="00687224" w:rsidRPr="00110689" w14:paraId="3F9192C5" w14:textId="77777777" w:rsidTr="00A05687">
        <w:tc>
          <w:tcPr>
            <w:tcW w:w="9010" w:type="dxa"/>
          </w:tcPr>
          <w:p w14:paraId="087D0766"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heel of standard “Off the Shelf” and modular stability footwear, please rank your level of agreement with these being a desirable characteristic of this clinical footwear intervention:   </w:t>
            </w:r>
          </w:p>
        </w:tc>
      </w:tr>
    </w:tbl>
    <w:p w14:paraId="4EB86AAE" w14:textId="77777777" w:rsidR="00687224" w:rsidRPr="00110689" w:rsidRDefault="00687224" w:rsidP="00687224">
      <w:pPr>
        <w:rPr>
          <w:sz w:val="20"/>
          <w:szCs w:val="20"/>
        </w:rPr>
      </w:pPr>
    </w:p>
    <w:p w14:paraId="13E16A42" w14:textId="77777777" w:rsidR="00687224" w:rsidRPr="00110689" w:rsidRDefault="00687224" w:rsidP="00687224">
      <w:pPr>
        <w:rPr>
          <w:sz w:val="20"/>
          <w:szCs w:val="20"/>
        </w:rPr>
      </w:pPr>
      <w:r w:rsidRPr="00110689">
        <w:rPr>
          <w:sz w:val="20"/>
          <w:szCs w:val="20"/>
        </w:rPr>
        <w:t>11)</w:t>
      </w:r>
    </w:p>
    <w:tbl>
      <w:tblPr>
        <w:tblStyle w:val="TableGrid"/>
        <w:tblW w:w="0" w:type="auto"/>
        <w:tblLook w:val="04A0" w:firstRow="1" w:lastRow="0" w:firstColumn="1" w:lastColumn="0" w:noHBand="0" w:noVBand="1"/>
      </w:tblPr>
      <w:tblGrid>
        <w:gridCol w:w="1478"/>
        <w:gridCol w:w="7010"/>
      </w:tblGrid>
      <w:tr w:rsidR="00687224" w:rsidRPr="00110689" w14:paraId="28F981E1" w14:textId="77777777" w:rsidTr="00A05687">
        <w:tc>
          <w:tcPr>
            <w:tcW w:w="9010" w:type="dxa"/>
            <w:gridSpan w:val="2"/>
          </w:tcPr>
          <w:p w14:paraId="49B61FAC" w14:textId="77777777" w:rsidR="00687224" w:rsidRPr="00110689" w:rsidRDefault="00687224" w:rsidP="00A05687">
            <w:pPr>
              <w:rPr>
                <w:sz w:val="20"/>
                <w:szCs w:val="20"/>
              </w:rPr>
            </w:pPr>
            <w:r w:rsidRPr="00110689">
              <w:rPr>
                <w:sz w:val="20"/>
                <w:szCs w:val="20"/>
              </w:rPr>
              <w:t>The heel should have the following characteristics:</w:t>
            </w:r>
          </w:p>
          <w:p w14:paraId="6AE9DE13" w14:textId="77777777" w:rsidR="00687224" w:rsidRPr="00110689" w:rsidRDefault="00687224" w:rsidP="00A05687">
            <w:pPr>
              <w:rPr>
                <w:sz w:val="20"/>
                <w:szCs w:val="20"/>
              </w:rPr>
            </w:pPr>
            <w:r w:rsidRPr="00110689">
              <w:rPr>
                <w:sz w:val="20"/>
                <w:szCs w:val="20"/>
              </w:rPr>
              <w:t>(You may suggest an alternative by typing your suggestion in the other option)*</w:t>
            </w:r>
          </w:p>
        </w:tc>
      </w:tr>
      <w:tr w:rsidR="00687224" w:rsidRPr="00110689" w14:paraId="0FA266A2" w14:textId="77777777" w:rsidTr="00A05687">
        <w:tc>
          <w:tcPr>
            <w:tcW w:w="1555" w:type="dxa"/>
          </w:tcPr>
          <w:p w14:paraId="06F85BB3"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00E29608" w14:textId="77777777" w:rsidR="00687224" w:rsidRPr="00110689" w:rsidRDefault="00687224" w:rsidP="00A05687">
            <w:pPr>
              <w:rPr>
                <w:sz w:val="20"/>
                <w:szCs w:val="20"/>
              </w:rPr>
            </w:pPr>
            <w:r w:rsidRPr="00110689">
              <w:rPr>
                <w:sz w:val="20"/>
                <w:szCs w:val="20"/>
              </w:rPr>
              <w:t>Heel width in line with heel counter width</w:t>
            </w:r>
          </w:p>
        </w:tc>
      </w:tr>
      <w:tr w:rsidR="00687224" w:rsidRPr="00110689" w14:paraId="3C3663C9" w14:textId="77777777" w:rsidTr="00A05687">
        <w:tc>
          <w:tcPr>
            <w:tcW w:w="1555" w:type="dxa"/>
          </w:tcPr>
          <w:p w14:paraId="64481165"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3BD02C0B" w14:textId="77777777" w:rsidR="00687224" w:rsidRPr="00110689" w:rsidRDefault="00687224" w:rsidP="00A05687">
            <w:pPr>
              <w:rPr>
                <w:sz w:val="20"/>
                <w:szCs w:val="20"/>
              </w:rPr>
            </w:pPr>
            <w:r w:rsidRPr="00110689">
              <w:rPr>
                <w:sz w:val="20"/>
                <w:szCs w:val="20"/>
              </w:rPr>
              <w:t>Heel width extended wider than heel counter width</w:t>
            </w:r>
          </w:p>
        </w:tc>
      </w:tr>
      <w:tr w:rsidR="00687224" w:rsidRPr="00110689" w14:paraId="0AAE45B2" w14:textId="77777777" w:rsidTr="00A05687">
        <w:tc>
          <w:tcPr>
            <w:tcW w:w="1555" w:type="dxa"/>
          </w:tcPr>
          <w:p w14:paraId="0D9EDBEE"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2267FEFF" w14:textId="77777777" w:rsidR="00687224" w:rsidRPr="00110689" w:rsidRDefault="00687224" w:rsidP="00A05687">
            <w:pPr>
              <w:rPr>
                <w:sz w:val="20"/>
                <w:szCs w:val="20"/>
              </w:rPr>
            </w:pPr>
            <w:r w:rsidRPr="00110689">
              <w:rPr>
                <w:sz w:val="20"/>
                <w:szCs w:val="20"/>
              </w:rPr>
              <w:t>No Preference</w:t>
            </w:r>
          </w:p>
        </w:tc>
      </w:tr>
      <w:tr w:rsidR="00687224" w:rsidRPr="00110689" w14:paraId="5AEC0E90" w14:textId="77777777" w:rsidTr="00A05687">
        <w:tc>
          <w:tcPr>
            <w:tcW w:w="1555" w:type="dxa"/>
          </w:tcPr>
          <w:p w14:paraId="5AB474F6"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57F7DD27" w14:textId="77777777" w:rsidR="00687224" w:rsidRPr="00110689" w:rsidRDefault="00687224" w:rsidP="00A05687">
            <w:pPr>
              <w:rPr>
                <w:sz w:val="20"/>
                <w:szCs w:val="20"/>
              </w:rPr>
            </w:pPr>
            <w:r w:rsidRPr="00110689">
              <w:rPr>
                <w:sz w:val="20"/>
                <w:szCs w:val="20"/>
              </w:rPr>
              <w:t>Other</w:t>
            </w:r>
          </w:p>
        </w:tc>
      </w:tr>
    </w:tbl>
    <w:p w14:paraId="2CF78BA5" w14:textId="77777777" w:rsidR="00687224" w:rsidRPr="00110689" w:rsidRDefault="00687224" w:rsidP="00687224">
      <w:pPr>
        <w:rPr>
          <w:sz w:val="20"/>
          <w:szCs w:val="20"/>
        </w:rPr>
      </w:pPr>
    </w:p>
    <w:p w14:paraId="2FB510E9" w14:textId="77777777" w:rsidR="00687224" w:rsidRPr="00110689" w:rsidRDefault="00687224" w:rsidP="00687224">
      <w:pPr>
        <w:rPr>
          <w:sz w:val="20"/>
          <w:szCs w:val="20"/>
        </w:rPr>
      </w:pPr>
      <w:r w:rsidRPr="00110689">
        <w:rPr>
          <w:sz w:val="20"/>
          <w:szCs w:val="20"/>
        </w:rPr>
        <w:t>12)</w:t>
      </w:r>
    </w:p>
    <w:tbl>
      <w:tblPr>
        <w:tblStyle w:val="TableGrid"/>
        <w:tblW w:w="0" w:type="auto"/>
        <w:tblLook w:val="04A0" w:firstRow="1" w:lastRow="0" w:firstColumn="1" w:lastColumn="0" w:noHBand="0" w:noVBand="1"/>
      </w:tblPr>
      <w:tblGrid>
        <w:gridCol w:w="8488"/>
      </w:tblGrid>
      <w:tr w:rsidR="00687224" w:rsidRPr="00110689" w14:paraId="20359CA4" w14:textId="77777777" w:rsidTr="00A05687">
        <w:tc>
          <w:tcPr>
            <w:tcW w:w="9010" w:type="dxa"/>
          </w:tcPr>
          <w:p w14:paraId="50567790" w14:textId="77777777" w:rsidR="00687224" w:rsidRPr="00110689" w:rsidRDefault="00687224" w:rsidP="00A05687">
            <w:pPr>
              <w:rPr>
                <w:sz w:val="20"/>
                <w:szCs w:val="20"/>
              </w:rPr>
            </w:pPr>
            <w:r w:rsidRPr="00110689">
              <w:rPr>
                <w:sz w:val="20"/>
                <w:szCs w:val="20"/>
              </w:rPr>
              <w:t>Please use this section to provide your opinion on the design characteristics of the heel in terms of the purpose of the suggested design features, any disagreement with the suggested design features, or further design features you feel are desirable. *</w:t>
            </w:r>
          </w:p>
        </w:tc>
      </w:tr>
      <w:tr w:rsidR="00687224" w:rsidRPr="00110689" w14:paraId="7BBCAF7F" w14:textId="77777777" w:rsidTr="00A05687">
        <w:tc>
          <w:tcPr>
            <w:tcW w:w="9010" w:type="dxa"/>
          </w:tcPr>
          <w:p w14:paraId="43C70470" w14:textId="77777777" w:rsidR="00687224" w:rsidRPr="00110689" w:rsidRDefault="00687224" w:rsidP="00A05687">
            <w:pPr>
              <w:rPr>
                <w:sz w:val="20"/>
                <w:szCs w:val="20"/>
              </w:rPr>
            </w:pPr>
          </w:p>
          <w:p w14:paraId="450213C1" w14:textId="77777777" w:rsidR="00687224" w:rsidRPr="00110689" w:rsidRDefault="00687224" w:rsidP="00A05687">
            <w:pPr>
              <w:rPr>
                <w:sz w:val="20"/>
                <w:szCs w:val="20"/>
              </w:rPr>
            </w:pPr>
          </w:p>
        </w:tc>
      </w:tr>
    </w:tbl>
    <w:p w14:paraId="10A599EB" w14:textId="77777777" w:rsidR="00687224" w:rsidRPr="00110689" w:rsidRDefault="00687224" w:rsidP="00687224">
      <w:pPr>
        <w:rPr>
          <w:sz w:val="20"/>
          <w:szCs w:val="20"/>
        </w:rPr>
      </w:pPr>
    </w:p>
    <w:p w14:paraId="3C0E8CBC" w14:textId="77777777" w:rsidR="00687224" w:rsidRPr="00110689" w:rsidRDefault="00687224" w:rsidP="00687224">
      <w:pPr>
        <w:rPr>
          <w:sz w:val="20"/>
          <w:szCs w:val="20"/>
        </w:rPr>
      </w:pPr>
      <w:r w:rsidRPr="00110689">
        <w:rPr>
          <w:sz w:val="20"/>
          <w:szCs w:val="20"/>
        </w:rPr>
        <w:br w:type="page"/>
      </w:r>
    </w:p>
    <w:p w14:paraId="1539E343"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3FDEA0CF" w14:textId="77777777" w:rsidTr="00A05687">
        <w:trPr>
          <w:trHeight w:val="1833"/>
        </w:trPr>
        <w:tc>
          <w:tcPr>
            <w:tcW w:w="9010" w:type="dxa"/>
          </w:tcPr>
          <w:p w14:paraId="68D04872" w14:textId="77777777" w:rsidR="00687224" w:rsidRPr="00110689" w:rsidRDefault="00687224" w:rsidP="00A05687">
            <w:pPr>
              <w:rPr>
                <w:b/>
                <w:bCs/>
                <w:sz w:val="20"/>
                <w:szCs w:val="20"/>
              </w:rPr>
            </w:pPr>
            <w:r w:rsidRPr="00110689">
              <w:rPr>
                <w:b/>
                <w:bCs/>
                <w:sz w:val="20"/>
                <w:szCs w:val="20"/>
              </w:rPr>
              <w:t>Inlay</w:t>
            </w:r>
          </w:p>
          <w:p w14:paraId="197825B8" w14:textId="77777777" w:rsidR="00687224" w:rsidRPr="00110689" w:rsidRDefault="00687224" w:rsidP="00A05687">
            <w:pPr>
              <w:jc w:val="right"/>
              <w:rPr>
                <w:sz w:val="20"/>
                <w:szCs w:val="20"/>
              </w:rPr>
            </w:pP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632308b4-e516-4043-97e9-bf2f5b13e680" \* MERGEFORMATINET </w:instrText>
            </w:r>
            <w:r w:rsidRPr="00110689">
              <w:rPr>
                <w:sz w:val="20"/>
                <w:szCs w:val="20"/>
              </w:rPr>
              <w:fldChar w:fldCharType="separate"/>
            </w:r>
            <w:r w:rsidRPr="00110689">
              <w:rPr>
                <w:noProof/>
                <w:sz w:val="20"/>
                <w:szCs w:val="20"/>
              </w:rPr>
              <w:drawing>
                <wp:inline distT="0" distB="0" distL="0" distR="0" wp14:anchorId="676F401A" wp14:editId="31FB0B93">
                  <wp:extent cx="2226385" cy="1640910"/>
                  <wp:effectExtent l="0" t="0" r="0" b="0"/>
                  <wp:docPr id="830414015" name="Picture 830414015" descr="A picture containing indoor, tabl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23632" cy="1712584"/>
                          </a:xfrm>
                          <a:prstGeom prst="rect">
                            <a:avLst/>
                          </a:prstGeom>
                          <a:noFill/>
                          <a:ln>
                            <a:noFill/>
                          </a:ln>
                        </pic:spPr>
                      </pic:pic>
                    </a:graphicData>
                  </a:graphic>
                </wp:inline>
              </w:drawing>
            </w:r>
            <w:r w:rsidRPr="00110689">
              <w:rPr>
                <w:sz w:val="20"/>
                <w:szCs w:val="20"/>
              </w:rPr>
              <w:fldChar w:fldCharType="end"/>
            </w:r>
          </w:p>
          <w:p w14:paraId="314BB154" w14:textId="77777777" w:rsidR="00687224" w:rsidRPr="00110689" w:rsidRDefault="00687224" w:rsidP="00A05687">
            <w:pPr>
              <w:rPr>
                <w:b/>
                <w:bCs/>
                <w:sz w:val="20"/>
                <w:szCs w:val="20"/>
              </w:rPr>
            </w:pPr>
            <w:r w:rsidRPr="00110689">
              <w:rPr>
                <w:noProof/>
                <w:sz w:val="20"/>
                <w:szCs w:val="20"/>
              </w:rPr>
              <w:fldChar w:fldCharType="end"/>
            </w:r>
          </w:p>
        </w:tc>
      </w:tr>
      <w:tr w:rsidR="00687224" w:rsidRPr="00110689" w14:paraId="06E3A921" w14:textId="77777777" w:rsidTr="00A05687">
        <w:tc>
          <w:tcPr>
            <w:tcW w:w="9010" w:type="dxa"/>
          </w:tcPr>
          <w:p w14:paraId="5ACBEF01"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inlay of standard “Off the Shelf” and modular stability footwear, please rank your level of agreement with these being a desirable characteristic of this clinical footwear intervention:   </w:t>
            </w:r>
          </w:p>
          <w:p w14:paraId="5C9CCFFB" w14:textId="77777777" w:rsidR="00687224" w:rsidRPr="00110689" w:rsidRDefault="00687224" w:rsidP="00A05687">
            <w:pPr>
              <w:rPr>
                <w:sz w:val="20"/>
                <w:szCs w:val="20"/>
              </w:rPr>
            </w:pPr>
          </w:p>
        </w:tc>
      </w:tr>
    </w:tbl>
    <w:p w14:paraId="66DBFB67" w14:textId="77777777" w:rsidR="00687224" w:rsidRPr="00110689" w:rsidRDefault="00687224" w:rsidP="00687224">
      <w:pPr>
        <w:rPr>
          <w:sz w:val="20"/>
          <w:szCs w:val="20"/>
        </w:rPr>
      </w:pPr>
    </w:p>
    <w:p w14:paraId="204882E6" w14:textId="77777777" w:rsidR="00687224" w:rsidRPr="00110689" w:rsidRDefault="00687224" w:rsidP="00687224">
      <w:pPr>
        <w:rPr>
          <w:sz w:val="20"/>
          <w:szCs w:val="20"/>
        </w:rPr>
      </w:pPr>
      <w:r w:rsidRPr="00110689">
        <w:rPr>
          <w:sz w:val="20"/>
          <w:szCs w:val="20"/>
        </w:rPr>
        <w:t>13)</w:t>
      </w:r>
    </w:p>
    <w:tbl>
      <w:tblPr>
        <w:tblStyle w:val="TableGrid"/>
        <w:tblW w:w="0" w:type="auto"/>
        <w:tblLook w:val="04A0" w:firstRow="1" w:lastRow="0" w:firstColumn="1" w:lastColumn="0" w:noHBand="0" w:noVBand="1"/>
      </w:tblPr>
      <w:tblGrid>
        <w:gridCol w:w="1340"/>
        <w:gridCol w:w="1120"/>
        <w:gridCol w:w="1011"/>
        <w:gridCol w:w="1193"/>
        <w:gridCol w:w="906"/>
        <w:gridCol w:w="1193"/>
        <w:gridCol w:w="755"/>
        <w:gridCol w:w="970"/>
      </w:tblGrid>
      <w:tr w:rsidR="00687224" w:rsidRPr="00110689" w14:paraId="5DD06F2B" w14:textId="77777777" w:rsidTr="00A05687">
        <w:tc>
          <w:tcPr>
            <w:tcW w:w="9010" w:type="dxa"/>
            <w:gridSpan w:val="8"/>
          </w:tcPr>
          <w:p w14:paraId="18D27B49" w14:textId="77777777" w:rsidR="00687224" w:rsidRPr="00110689" w:rsidRDefault="00687224" w:rsidP="00A05687">
            <w:pPr>
              <w:rPr>
                <w:sz w:val="20"/>
                <w:szCs w:val="20"/>
              </w:rPr>
            </w:pPr>
            <w:r w:rsidRPr="00110689">
              <w:rPr>
                <w:sz w:val="20"/>
                <w:szCs w:val="20"/>
              </w:rPr>
              <w:t>The Inlay unit should have the following characteristics: *</w:t>
            </w:r>
          </w:p>
        </w:tc>
      </w:tr>
      <w:tr w:rsidR="00687224" w:rsidRPr="00110689" w14:paraId="70279604" w14:textId="77777777" w:rsidTr="00A05687">
        <w:tc>
          <w:tcPr>
            <w:tcW w:w="1433" w:type="dxa"/>
            <w:vMerge w:val="restart"/>
          </w:tcPr>
          <w:p w14:paraId="2045A1AF" w14:textId="77777777" w:rsidR="00687224" w:rsidRPr="00110689" w:rsidRDefault="00687224" w:rsidP="00A05687">
            <w:pPr>
              <w:jc w:val="both"/>
              <w:rPr>
                <w:sz w:val="20"/>
                <w:szCs w:val="20"/>
              </w:rPr>
            </w:pPr>
          </w:p>
        </w:tc>
        <w:tc>
          <w:tcPr>
            <w:tcW w:w="1237" w:type="dxa"/>
          </w:tcPr>
          <w:p w14:paraId="2A5880FB"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2058DED3" w14:textId="77777777" w:rsidR="00687224" w:rsidRPr="00110689" w:rsidRDefault="00687224" w:rsidP="00A05687">
            <w:pPr>
              <w:jc w:val="both"/>
              <w:rPr>
                <w:sz w:val="20"/>
                <w:szCs w:val="20"/>
              </w:rPr>
            </w:pPr>
            <w:r w:rsidRPr="00110689">
              <w:rPr>
                <w:sz w:val="20"/>
                <w:szCs w:val="20"/>
              </w:rPr>
              <w:t>Disagree</w:t>
            </w:r>
          </w:p>
        </w:tc>
        <w:tc>
          <w:tcPr>
            <w:tcW w:w="1257" w:type="dxa"/>
          </w:tcPr>
          <w:p w14:paraId="0C68FCA1" w14:textId="77777777" w:rsidR="00687224" w:rsidRPr="00110689" w:rsidRDefault="00687224" w:rsidP="00A05687">
            <w:pPr>
              <w:jc w:val="both"/>
              <w:rPr>
                <w:sz w:val="20"/>
                <w:szCs w:val="20"/>
              </w:rPr>
            </w:pPr>
            <w:r w:rsidRPr="00110689">
              <w:rPr>
                <w:sz w:val="20"/>
                <w:szCs w:val="20"/>
              </w:rPr>
              <w:t>Somewhat Disagree</w:t>
            </w:r>
          </w:p>
        </w:tc>
        <w:tc>
          <w:tcPr>
            <w:tcW w:w="951" w:type="dxa"/>
          </w:tcPr>
          <w:p w14:paraId="32B053E7" w14:textId="77777777" w:rsidR="00687224" w:rsidRPr="00110689" w:rsidRDefault="00687224" w:rsidP="00A05687">
            <w:pPr>
              <w:jc w:val="both"/>
              <w:rPr>
                <w:sz w:val="20"/>
                <w:szCs w:val="20"/>
              </w:rPr>
            </w:pPr>
            <w:r w:rsidRPr="00110689">
              <w:rPr>
                <w:sz w:val="20"/>
                <w:szCs w:val="20"/>
              </w:rPr>
              <w:t>Neutral</w:t>
            </w:r>
          </w:p>
        </w:tc>
        <w:tc>
          <w:tcPr>
            <w:tcW w:w="1257" w:type="dxa"/>
          </w:tcPr>
          <w:p w14:paraId="318F8D3A" w14:textId="77777777" w:rsidR="00687224" w:rsidRPr="00110689" w:rsidRDefault="00687224" w:rsidP="00A05687">
            <w:pPr>
              <w:jc w:val="both"/>
              <w:rPr>
                <w:sz w:val="20"/>
                <w:szCs w:val="20"/>
              </w:rPr>
            </w:pPr>
            <w:r w:rsidRPr="00110689">
              <w:rPr>
                <w:sz w:val="20"/>
                <w:szCs w:val="20"/>
              </w:rPr>
              <w:t>Somewhat Agree</w:t>
            </w:r>
          </w:p>
        </w:tc>
        <w:tc>
          <w:tcPr>
            <w:tcW w:w="791" w:type="dxa"/>
          </w:tcPr>
          <w:p w14:paraId="6B29A869" w14:textId="77777777" w:rsidR="00687224" w:rsidRPr="00110689" w:rsidRDefault="00687224" w:rsidP="00A05687">
            <w:pPr>
              <w:jc w:val="both"/>
              <w:rPr>
                <w:sz w:val="20"/>
                <w:szCs w:val="20"/>
              </w:rPr>
            </w:pPr>
            <w:r w:rsidRPr="00110689">
              <w:rPr>
                <w:sz w:val="20"/>
                <w:szCs w:val="20"/>
              </w:rPr>
              <w:t>Agree</w:t>
            </w:r>
          </w:p>
        </w:tc>
        <w:tc>
          <w:tcPr>
            <w:tcW w:w="1020" w:type="dxa"/>
          </w:tcPr>
          <w:p w14:paraId="382EA2C8" w14:textId="77777777" w:rsidR="00687224" w:rsidRPr="00110689" w:rsidRDefault="00687224" w:rsidP="00A05687">
            <w:pPr>
              <w:jc w:val="both"/>
              <w:rPr>
                <w:sz w:val="20"/>
                <w:szCs w:val="20"/>
              </w:rPr>
            </w:pPr>
            <w:r w:rsidRPr="00110689">
              <w:rPr>
                <w:sz w:val="20"/>
                <w:szCs w:val="20"/>
              </w:rPr>
              <w:t>Strongly Agree</w:t>
            </w:r>
          </w:p>
        </w:tc>
      </w:tr>
      <w:tr w:rsidR="00687224" w:rsidRPr="00110689" w14:paraId="21E45E12" w14:textId="77777777" w:rsidTr="00A05687">
        <w:tc>
          <w:tcPr>
            <w:tcW w:w="1433" w:type="dxa"/>
            <w:vMerge/>
          </w:tcPr>
          <w:p w14:paraId="39B2FC9B" w14:textId="77777777" w:rsidR="00687224" w:rsidRPr="00110689" w:rsidRDefault="00687224" w:rsidP="00A05687">
            <w:pPr>
              <w:jc w:val="center"/>
              <w:rPr>
                <w:sz w:val="20"/>
                <w:szCs w:val="20"/>
              </w:rPr>
            </w:pPr>
          </w:p>
        </w:tc>
        <w:tc>
          <w:tcPr>
            <w:tcW w:w="1237" w:type="dxa"/>
          </w:tcPr>
          <w:p w14:paraId="2291A88B" w14:textId="77777777" w:rsidR="00687224" w:rsidRPr="00110689" w:rsidRDefault="00687224" w:rsidP="00A05687">
            <w:pPr>
              <w:jc w:val="center"/>
              <w:rPr>
                <w:sz w:val="20"/>
                <w:szCs w:val="20"/>
              </w:rPr>
            </w:pPr>
            <w:r w:rsidRPr="00110689">
              <w:rPr>
                <w:sz w:val="20"/>
                <w:szCs w:val="20"/>
              </w:rPr>
              <w:t>1</w:t>
            </w:r>
          </w:p>
        </w:tc>
        <w:tc>
          <w:tcPr>
            <w:tcW w:w="1064" w:type="dxa"/>
          </w:tcPr>
          <w:p w14:paraId="48FB94FE" w14:textId="77777777" w:rsidR="00687224" w:rsidRPr="00110689" w:rsidRDefault="00687224" w:rsidP="00A05687">
            <w:pPr>
              <w:jc w:val="center"/>
              <w:rPr>
                <w:sz w:val="20"/>
                <w:szCs w:val="20"/>
              </w:rPr>
            </w:pPr>
            <w:r w:rsidRPr="00110689">
              <w:rPr>
                <w:sz w:val="20"/>
                <w:szCs w:val="20"/>
              </w:rPr>
              <w:t>2</w:t>
            </w:r>
          </w:p>
        </w:tc>
        <w:tc>
          <w:tcPr>
            <w:tcW w:w="1257" w:type="dxa"/>
          </w:tcPr>
          <w:p w14:paraId="768FAC76" w14:textId="77777777" w:rsidR="00687224" w:rsidRPr="00110689" w:rsidRDefault="00687224" w:rsidP="00A05687">
            <w:pPr>
              <w:jc w:val="center"/>
              <w:rPr>
                <w:sz w:val="20"/>
                <w:szCs w:val="20"/>
              </w:rPr>
            </w:pPr>
            <w:r w:rsidRPr="00110689">
              <w:rPr>
                <w:sz w:val="20"/>
                <w:szCs w:val="20"/>
              </w:rPr>
              <w:t>3</w:t>
            </w:r>
          </w:p>
        </w:tc>
        <w:tc>
          <w:tcPr>
            <w:tcW w:w="951" w:type="dxa"/>
          </w:tcPr>
          <w:p w14:paraId="00D8230E" w14:textId="77777777" w:rsidR="00687224" w:rsidRPr="00110689" w:rsidRDefault="00687224" w:rsidP="00A05687">
            <w:pPr>
              <w:jc w:val="center"/>
              <w:rPr>
                <w:sz w:val="20"/>
                <w:szCs w:val="20"/>
              </w:rPr>
            </w:pPr>
            <w:r w:rsidRPr="00110689">
              <w:rPr>
                <w:sz w:val="20"/>
                <w:szCs w:val="20"/>
              </w:rPr>
              <w:t>4</w:t>
            </w:r>
          </w:p>
        </w:tc>
        <w:tc>
          <w:tcPr>
            <w:tcW w:w="1257" w:type="dxa"/>
          </w:tcPr>
          <w:p w14:paraId="7EC5910C" w14:textId="77777777" w:rsidR="00687224" w:rsidRPr="00110689" w:rsidRDefault="00687224" w:rsidP="00A05687">
            <w:pPr>
              <w:jc w:val="center"/>
              <w:rPr>
                <w:sz w:val="20"/>
                <w:szCs w:val="20"/>
              </w:rPr>
            </w:pPr>
            <w:r w:rsidRPr="00110689">
              <w:rPr>
                <w:sz w:val="20"/>
                <w:szCs w:val="20"/>
              </w:rPr>
              <w:t>5</w:t>
            </w:r>
          </w:p>
        </w:tc>
        <w:tc>
          <w:tcPr>
            <w:tcW w:w="791" w:type="dxa"/>
          </w:tcPr>
          <w:p w14:paraId="7C5A65B4" w14:textId="77777777" w:rsidR="00687224" w:rsidRPr="00110689" w:rsidRDefault="00687224" w:rsidP="00A05687">
            <w:pPr>
              <w:jc w:val="center"/>
              <w:rPr>
                <w:sz w:val="20"/>
                <w:szCs w:val="20"/>
              </w:rPr>
            </w:pPr>
            <w:r w:rsidRPr="00110689">
              <w:rPr>
                <w:sz w:val="20"/>
                <w:szCs w:val="20"/>
              </w:rPr>
              <w:t>6</w:t>
            </w:r>
          </w:p>
        </w:tc>
        <w:tc>
          <w:tcPr>
            <w:tcW w:w="1020" w:type="dxa"/>
          </w:tcPr>
          <w:p w14:paraId="32FCA8CC" w14:textId="77777777" w:rsidR="00687224" w:rsidRPr="00110689" w:rsidRDefault="00687224" w:rsidP="00A05687">
            <w:pPr>
              <w:jc w:val="center"/>
              <w:rPr>
                <w:sz w:val="20"/>
                <w:szCs w:val="20"/>
              </w:rPr>
            </w:pPr>
            <w:r w:rsidRPr="00110689">
              <w:rPr>
                <w:sz w:val="20"/>
                <w:szCs w:val="20"/>
              </w:rPr>
              <w:t>7</w:t>
            </w:r>
          </w:p>
        </w:tc>
      </w:tr>
      <w:tr w:rsidR="00687224" w:rsidRPr="00110689" w14:paraId="73C56965" w14:textId="77777777" w:rsidTr="00A05687">
        <w:tc>
          <w:tcPr>
            <w:tcW w:w="1433" w:type="dxa"/>
          </w:tcPr>
          <w:p w14:paraId="50F9A8B6" w14:textId="77777777" w:rsidR="00687224" w:rsidRPr="00110689" w:rsidRDefault="00687224" w:rsidP="00A05687">
            <w:pPr>
              <w:rPr>
                <w:sz w:val="20"/>
                <w:szCs w:val="20"/>
              </w:rPr>
            </w:pPr>
            <w:r w:rsidRPr="00110689">
              <w:rPr>
                <w:sz w:val="20"/>
                <w:szCs w:val="20"/>
              </w:rPr>
              <w:t>Stability footwear should come with a standard removable inlay.</w:t>
            </w:r>
          </w:p>
        </w:tc>
        <w:tc>
          <w:tcPr>
            <w:tcW w:w="1237" w:type="dxa"/>
          </w:tcPr>
          <w:p w14:paraId="14CA359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C76DC2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6E8155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7087704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6EB9DE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68146FD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73147B2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458C1C7" w14:textId="77777777" w:rsidTr="00A05687">
        <w:tc>
          <w:tcPr>
            <w:tcW w:w="1433" w:type="dxa"/>
          </w:tcPr>
          <w:p w14:paraId="77694CFC" w14:textId="77777777" w:rsidR="00687224" w:rsidRPr="00110689" w:rsidRDefault="00687224" w:rsidP="00A05687">
            <w:pPr>
              <w:rPr>
                <w:sz w:val="20"/>
                <w:szCs w:val="20"/>
              </w:rPr>
            </w:pPr>
            <w:r w:rsidRPr="00110689">
              <w:rPr>
                <w:sz w:val="20"/>
                <w:szCs w:val="20"/>
              </w:rPr>
              <w:t>The inlay should be contoured to simulate the medial longitudinal arch.</w:t>
            </w:r>
          </w:p>
        </w:tc>
        <w:tc>
          <w:tcPr>
            <w:tcW w:w="1237" w:type="dxa"/>
          </w:tcPr>
          <w:p w14:paraId="1DBB652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924113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7B422A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14A112D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25C9D3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3608426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75E7B00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6C0EC2D6" w14:textId="77777777" w:rsidR="00687224" w:rsidRPr="00110689" w:rsidRDefault="00687224" w:rsidP="00687224">
      <w:pPr>
        <w:rPr>
          <w:sz w:val="20"/>
          <w:szCs w:val="20"/>
        </w:rPr>
      </w:pPr>
    </w:p>
    <w:p w14:paraId="0D5579E4" w14:textId="77777777" w:rsidR="00687224" w:rsidRPr="00110689" w:rsidRDefault="00687224" w:rsidP="00687224">
      <w:pPr>
        <w:rPr>
          <w:sz w:val="20"/>
          <w:szCs w:val="20"/>
        </w:rPr>
      </w:pPr>
      <w:r w:rsidRPr="00110689">
        <w:rPr>
          <w:sz w:val="20"/>
          <w:szCs w:val="20"/>
        </w:rPr>
        <w:t>14)</w:t>
      </w:r>
    </w:p>
    <w:tbl>
      <w:tblPr>
        <w:tblStyle w:val="TableGrid"/>
        <w:tblW w:w="0" w:type="auto"/>
        <w:tblLook w:val="04A0" w:firstRow="1" w:lastRow="0" w:firstColumn="1" w:lastColumn="0" w:noHBand="0" w:noVBand="1"/>
      </w:tblPr>
      <w:tblGrid>
        <w:gridCol w:w="8488"/>
      </w:tblGrid>
      <w:tr w:rsidR="00687224" w:rsidRPr="00110689" w14:paraId="499B27F9" w14:textId="77777777" w:rsidTr="00A05687">
        <w:tc>
          <w:tcPr>
            <w:tcW w:w="9010" w:type="dxa"/>
          </w:tcPr>
          <w:p w14:paraId="2331D3E8" w14:textId="77777777" w:rsidR="00687224" w:rsidRPr="00110689" w:rsidRDefault="00687224" w:rsidP="00A05687">
            <w:pPr>
              <w:rPr>
                <w:sz w:val="20"/>
                <w:szCs w:val="20"/>
              </w:rPr>
            </w:pPr>
            <w:r w:rsidRPr="00110689">
              <w:rPr>
                <w:sz w:val="20"/>
                <w:szCs w:val="20"/>
              </w:rPr>
              <w:t>Please use this section to provide your opinion on the design characteristics of the inlay in terms of the purpose of the suggested design features, any disagreement with the suggested design features, or further design features you feel are desirable. *</w:t>
            </w:r>
          </w:p>
        </w:tc>
      </w:tr>
      <w:tr w:rsidR="00687224" w:rsidRPr="00110689" w14:paraId="7DCCEE53" w14:textId="77777777" w:rsidTr="00A05687">
        <w:tc>
          <w:tcPr>
            <w:tcW w:w="9010" w:type="dxa"/>
          </w:tcPr>
          <w:p w14:paraId="60595A3D" w14:textId="77777777" w:rsidR="00687224" w:rsidRPr="00110689" w:rsidRDefault="00687224" w:rsidP="00A05687">
            <w:pPr>
              <w:rPr>
                <w:sz w:val="20"/>
                <w:szCs w:val="20"/>
              </w:rPr>
            </w:pPr>
          </w:p>
          <w:p w14:paraId="5EE7CDBF" w14:textId="77777777" w:rsidR="00687224" w:rsidRPr="00110689" w:rsidRDefault="00687224" w:rsidP="00A05687">
            <w:pPr>
              <w:rPr>
                <w:sz w:val="20"/>
                <w:szCs w:val="20"/>
              </w:rPr>
            </w:pPr>
          </w:p>
        </w:tc>
      </w:tr>
    </w:tbl>
    <w:p w14:paraId="39DFF378" w14:textId="77777777" w:rsidR="00687224" w:rsidRPr="00110689" w:rsidRDefault="00687224" w:rsidP="00687224">
      <w:pPr>
        <w:rPr>
          <w:sz w:val="20"/>
          <w:szCs w:val="20"/>
        </w:rPr>
      </w:pPr>
    </w:p>
    <w:p w14:paraId="5F8C0C3F" w14:textId="77777777" w:rsidR="00687224" w:rsidRPr="00110689" w:rsidRDefault="00687224" w:rsidP="00687224">
      <w:pPr>
        <w:rPr>
          <w:sz w:val="20"/>
          <w:szCs w:val="20"/>
        </w:rPr>
      </w:pPr>
      <w:r w:rsidRPr="00110689">
        <w:rPr>
          <w:sz w:val="20"/>
          <w:szCs w:val="20"/>
        </w:rPr>
        <w:br w:type="page"/>
      </w:r>
    </w:p>
    <w:p w14:paraId="1ABEBBEF"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231D57FA" w14:textId="77777777" w:rsidTr="00A05687">
        <w:trPr>
          <w:trHeight w:val="1408"/>
        </w:trPr>
        <w:tc>
          <w:tcPr>
            <w:tcW w:w="9010" w:type="dxa"/>
          </w:tcPr>
          <w:p w14:paraId="223C7AA5" w14:textId="77777777" w:rsidR="00687224" w:rsidRPr="00110689" w:rsidRDefault="00687224" w:rsidP="00A05687">
            <w:pPr>
              <w:rPr>
                <w:b/>
                <w:bCs/>
                <w:sz w:val="20"/>
                <w:szCs w:val="20"/>
              </w:rPr>
            </w:pPr>
            <w:r w:rsidRPr="00110689">
              <w:rPr>
                <w:b/>
                <w:bCs/>
                <w:sz w:val="20"/>
                <w:szCs w:val="20"/>
              </w:rPr>
              <w:t>Sole unit</w:t>
            </w:r>
          </w:p>
          <w:p w14:paraId="0539D5F9" w14:textId="77777777" w:rsidR="00687224" w:rsidRPr="00110689" w:rsidRDefault="00687224" w:rsidP="00A05687">
            <w:pPr>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3c6a84ae-3bef-42df-b10a-4f80f691ebbb" \* MERGEFORMATINET </w:instrText>
            </w:r>
            <w:r w:rsidRPr="00110689">
              <w:rPr>
                <w:sz w:val="20"/>
                <w:szCs w:val="20"/>
              </w:rPr>
              <w:fldChar w:fldCharType="separate"/>
            </w:r>
            <w:r w:rsidRPr="00110689">
              <w:rPr>
                <w:noProof/>
                <w:sz w:val="20"/>
                <w:szCs w:val="20"/>
              </w:rPr>
              <w:drawing>
                <wp:inline distT="0" distB="0" distL="0" distR="0" wp14:anchorId="06F7CFFC" wp14:editId="6BF2B842">
                  <wp:extent cx="5727700" cy="1402715"/>
                  <wp:effectExtent l="0" t="0" r="0" b="0"/>
                  <wp:docPr id="987900331" name="Picture 987900331" descr="A picture containing indoor, red,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7700" cy="1402715"/>
                          </a:xfrm>
                          <a:prstGeom prst="rect">
                            <a:avLst/>
                          </a:prstGeom>
                          <a:noFill/>
                          <a:ln>
                            <a:noFill/>
                          </a:ln>
                        </pic:spPr>
                      </pic:pic>
                    </a:graphicData>
                  </a:graphic>
                </wp:inline>
              </w:drawing>
            </w:r>
            <w:r w:rsidRPr="00110689">
              <w:rPr>
                <w:sz w:val="20"/>
                <w:szCs w:val="20"/>
              </w:rPr>
              <w:fldChar w:fldCharType="end"/>
            </w:r>
          </w:p>
          <w:p w14:paraId="16D2769E" w14:textId="77777777" w:rsidR="00687224" w:rsidRPr="00110689" w:rsidRDefault="00687224" w:rsidP="00A05687">
            <w:pPr>
              <w:rPr>
                <w:b/>
                <w:bCs/>
                <w:sz w:val="20"/>
                <w:szCs w:val="20"/>
              </w:rPr>
            </w:pPr>
          </w:p>
        </w:tc>
      </w:tr>
      <w:tr w:rsidR="00687224" w:rsidRPr="00110689" w14:paraId="167ADC20" w14:textId="77777777" w:rsidTr="00A05687">
        <w:tc>
          <w:tcPr>
            <w:tcW w:w="9010" w:type="dxa"/>
          </w:tcPr>
          <w:p w14:paraId="37C4DDB9"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heel counter/stiffener of standard “Off the Shelf” and modular stability footwear, please rank your level of agreement with these being a desirable characteristic of this clinical footwear intervention:   </w:t>
            </w:r>
          </w:p>
        </w:tc>
      </w:tr>
    </w:tbl>
    <w:p w14:paraId="025B69E8" w14:textId="77777777" w:rsidR="00687224" w:rsidRPr="00110689" w:rsidRDefault="00687224" w:rsidP="00687224">
      <w:pPr>
        <w:rPr>
          <w:sz w:val="20"/>
          <w:szCs w:val="20"/>
        </w:rPr>
      </w:pPr>
    </w:p>
    <w:p w14:paraId="07FA9831" w14:textId="77777777" w:rsidR="00687224" w:rsidRPr="00110689" w:rsidRDefault="00687224" w:rsidP="00687224">
      <w:pPr>
        <w:rPr>
          <w:sz w:val="20"/>
          <w:szCs w:val="20"/>
        </w:rPr>
      </w:pPr>
      <w:r w:rsidRPr="00110689">
        <w:rPr>
          <w:sz w:val="20"/>
          <w:szCs w:val="20"/>
        </w:rPr>
        <w:t>15)</w:t>
      </w:r>
    </w:p>
    <w:tbl>
      <w:tblPr>
        <w:tblStyle w:val="TableGrid"/>
        <w:tblW w:w="0" w:type="auto"/>
        <w:tblLook w:val="04A0" w:firstRow="1" w:lastRow="0" w:firstColumn="1" w:lastColumn="0" w:noHBand="0" w:noVBand="1"/>
      </w:tblPr>
      <w:tblGrid>
        <w:gridCol w:w="1299"/>
        <w:gridCol w:w="1131"/>
        <w:gridCol w:w="1016"/>
        <w:gridCol w:w="1199"/>
        <w:gridCol w:w="910"/>
        <w:gridCol w:w="1199"/>
        <w:gridCol w:w="759"/>
        <w:gridCol w:w="975"/>
      </w:tblGrid>
      <w:tr w:rsidR="00687224" w:rsidRPr="00110689" w14:paraId="174BB6DC" w14:textId="77777777" w:rsidTr="00A05687">
        <w:tc>
          <w:tcPr>
            <w:tcW w:w="9010" w:type="dxa"/>
            <w:gridSpan w:val="8"/>
          </w:tcPr>
          <w:p w14:paraId="33AD380A" w14:textId="77777777" w:rsidR="00687224" w:rsidRPr="00110689" w:rsidRDefault="00687224" w:rsidP="00A05687">
            <w:pPr>
              <w:rPr>
                <w:sz w:val="20"/>
                <w:szCs w:val="20"/>
              </w:rPr>
            </w:pPr>
            <w:r w:rsidRPr="00110689">
              <w:rPr>
                <w:sz w:val="20"/>
                <w:szCs w:val="20"/>
              </w:rPr>
              <w:t>The sole unit should have the following characteristics: *</w:t>
            </w:r>
          </w:p>
        </w:tc>
      </w:tr>
      <w:tr w:rsidR="00687224" w:rsidRPr="00110689" w14:paraId="323E1A14" w14:textId="77777777" w:rsidTr="00A05687">
        <w:tc>
          <w:tcPr>
            <w:tcW w:w="1433" w:type="dxa"/>
            <w:vMerge w:val="restart"/>
          </w:tcPr>
          <w:p w14:paraId="4EB2DB58" w14:textId="77777777" w:rsidR="00687224" w:rsidRPr="00110689" w:rsidRDefault="00687224" w:rsidP="00A05687">
            <w:pPr>
              <w:jc w:val="both"/>
              <w:rPr>
                <w:sz w:val="20"/>
                <w:szCs w:val="20"/>
              </w:rPr>
            </w:pPr>
          </w:p>
        </w:tc>
        <w:tc>
          <w:tcPr>
            <w:tcW w:w="1237" w:type="dxa"/>
          </w:tcPr>
          <w:p w14:paraId="3E9590C1"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0ADF0CBD" w14:textId="77777777" w:rsidR="00687224" w:rsidRPr="00110689" w:rsidRDefault="00687224" w:rsidP="00A05687">
            <w:pPr>
              <w:jc w:val="both"/>
              <w:rPr>
                <w:sz w:val="20"/>
                <w:szCs w:val="20"/>
              </w:rPr>
            </w:pPr>
            <w:r w:rsidRPr="00110689">
              <w:rPr>
                <w:sz w:val="20"/>
                <w:szCs w:val="20"/>
              </w:rPr>
              <w:t>Disagree</w:t>
            </w:r>
          </w:p>
        </w:tc>
        <w:tc>
          <w:tcPr>
            <w:tcW w:w="1257" w:type="dxa"/>
          </w:tcPr>
          <w:p w14:paraId="29F87339" w14:textId="77777777" w:rsidR="00687224" w:rsidRPr="00110689" w:rsidRDefault="00687224" w:rsidP="00A05687">
            <w:pPr>
              <w:jc w:val="both"/>
              <w:rPr>
                <w:sz w:val="20"/>
                <w:szCs w:val="20"/>
              </w:rPr>
            </w:pPr>
            <w:r w:rsidRPr="00110689">
              <w:rPr>
                <w:sz w:val="20"/>
                <w:szCs w:val="20"/>
              </w:rPr>
              <w:t>Somewhat Disagree</w:t>
            </w:r>
          </w:p>
        </w:tc>
        <w:tc>
          <w:tcPr>
            <w:tcW w:w="951" w:type="dxa"/>
          </w:tcPr>
          <w:p w14:paraId="3B690CE7" w14:textId="77777777" w:rsidR="00687224" w:rsidRPr="00110689" w:rsidRDefault="00687224" w:rsidP="00A05687">
            <w:pPr>
              <w:jc w:val="both"/>
              <w:rPr>
                <w:sz w:val="20"/>
                <w:szCs w:val="20"/>
              </w:rPr>
            </w:pPr>
            <w:r w:rsidRPr="00110689">
              <w:rPr>
                <w:sz w:val="20"/>
                <w:szCs w:val="20"/>
              </w:rPr>
              <w:t>Neutral</w:t>
            </w:r>
          </w:p>
        </w:tc>
        <w:tc>
          <w:tcPr>
            <w:tcW w:w="1257" w:type="dxa"/>
          </w:tcPr>
          <w:p w14:paraId="4820C06D" w14:textId="77777777" w:rsidR="00687224" w:rsidRPr="00110689" w:rsidRDefault="00687224" w:rsidP="00A05687">
            <w:pPr>
              <w:jc w:val="both"/>
              <w:rPr>
                <w:sz w:val="20"/>
                <w:szCs w:val="20"/>
              </w:rPr>
            </w:pPr>
            <w:r w:rsidRPr="00110689">
              <w:rPr>
                <w:sz w:val="20"/>
                <w:szCs w:val="20"/>
              </w:rPr>
              <w:t>Somewhat Agree</w:t>
            </w:r>
          </w:p>
        </w:tc>
        <w:tc>
          <w:tcPr>
            <w:tcW w:w="791" w:type="dxa"/>
          </w:tcPr>
          <w:p w14:paraId="2B82EC84" w14:textId="77777777" w:rsidR="00687224" w:rsidRPr="00110689" w:rsidRDefault="00687224" w:rsidP="00A05687">
            <w:pPr>
              <w:jc w:val="both"/>
              <w:rPr>
                <w:sz w:val="20"/>
                <w:szCs w:val="20"/>
              </w:rPr>
            </w:pPr>
            <w:r w:rsidRPr="00110689">
              <w:rPr>
                <w:sz w:val="20"/>
                <w:szCs w:val="20"/>
              </w:rPr>
              <w:t>Agree</w:t>
            </w:r>
          </w:p>
        </w:tc>
        <w:tc>
          <w:tcPr>
            <w:tcW w:w="1020" w:type="dxa"/>
          </w:tcPr>
          <w:p w14:paraId="58B85267" w14:textId="77777777" w:rsidR="00687224" w:rsidRPr="00110689" w:rsidRDefault="00687224" w:rsidP="00A05687">
            <w:pPr>
              <w:jc w:val="both"/>
              <w:rPr>
                <w:sz w:val="20"/>
                <w:szCs w:val="20"/>
              </w:rPr>
            </w:pPr>
            <w:r w:rsidRPr="00110689">
              <w:rPr>
                <w:sz w:val="20"/>
                <w:szCs w:val="20"/>
              </w:rPr>
              <w:t>Strongly Agree</w:t>
            </w:r>
          </w:p>
        </w:tc>
      </w:tr>
      <w:tr w:rsidR="00687224" w:rsidRPr="00110689" w14:paraId="175BB571" w14:textId="77777777" w:rsidTr="00A05687">
        <w:tc>
          <w:tcPr>
            <w:tcW w:w="1433" w:type="dxa"/>
            <w:vMerge/>
          </w:tcPr>
          <w:p w14:paraId="137B30E2" w14:textId="77777777" w:rsidR="00687224" w:rsidRPr="00110689" w:rsidRDefault="00687224" w:rsidP="00A05687">
            <w:pPr>
              <w:jc w:val="center"/>
              <w:rPr>
                <w:sz w:val="20"/>
                <w:szCs w:val="20"/>
              </w:rPr>
            </w:pPr>
          </w:p>
        </w:tc>
        <w:tc>
          <w:tcPr>
            <w:tcW w:w="1237" w:type="dxa"/>
          </w:tcPr>
          <w:p w14:paraId="780F09BE" w14:textId="77777777" w:rsidR="00687224" w:rsidRPr="00110689" w:rsidRDefault="00687224" w:rsidP="00A05687">
            <w:pPr>
              <w:jc w:val="center"/>
              <w:rPr>
                <w:sz w:val="20"/>
                <w:szCs w:val="20"/>
              </w:rPr>
            </w:pPr>
            <w:r w:rsidRPr="00110689">
              <w:rPr>
                <w:sz w:val="20"/>
                <w:szCs w:val="20"/>
              </w:rPr>
              <w:t>1</w:t>
            </w:r>
          </w:p>
        </w:tc>
        <w:tc>
          <w:tcPr>
            <w:tcW w:w="1064" w:type="dxa"/>
          </w:tcPr>
          <w:p w14:paraId="73F5AE57" w14:textId="77777777" w:rsidR="00687224" w:rsidRPr="00110689" w:rsidRDefault="00687224" w:rsidP="00A05687">
            <w:pPr>
              <w:jc w:val="center"/>
              <w:rPr>
                <w:sz w:val="20"/>
                <w:szCs w:val="20"/>
              </w:rPr>
            </w:pPr>
            <w:r w:rsidRPr="00110689">
              <w:rPr>
                <w:sz w:val="20"/>
                <w:szCs w:val="20"/>
              </w:rPr>
              <w:t>2</w:t>
            </w:r>
          </w:p>
        </w:tc>
        <w:tc>
          <w:tcPr>
            <w:tcW w:w="1257" w:type="dxa"/>
          </w:tcPr>
          <w:p w14:paraId="332E243C" w14:textId="77777777" w:rsidR="00687224" w:rsidRPr="00110689" w:rsidRDefault="00687224" w:rsidP="00A05687">
            <w:pPr>
              <w:jc w:val="center"/>
              <w:rPr>
                <w:sz w:val="20"/>
                <w:szCs w:val="20"/>
              </w:rPr>
            </w:pPr>
            <w:r w:rsidRPr="00110689">
              <w:rPr>
                <w:sz w:val="20"/>
                <w:szCs w:val="20"/>
              </w:rPr>
              <w:t>3</w:t>
            </w:r>
          </w:p>
        </w:tc>
        <w:tc>
          <w:tcPr>
            <w:tcW w:w="951" w:type="dxa"/>
          </w:tcPr>
          <w:p w14:paraId="0C30E98B" w14:textId="77777777" w:rsidR="00687224" w:rsidRPr="00110689" w:rsidRDefault="00687224" w:rsidP="00A05687">
            <w:pPr>
              <w:jc w:val="center"/>
              <w:rPr>
                <w:sz w:val="20"/>
                <w:szCs w:val="20"/>
              </w:rPr>
            </w:pPr>
            <w:r w:rsidRPr="00110689">
              <w:rPr>
                <w:sz w:val="20"/>
                <w:szCs w:val="20"/>
              </w:rPr>
              <w:t>4</w:t>
            </w:r>
          </w:p>
        </w:tc>
        <w:tc>
          <w:tcPr>
            <w:tcW w:w="1257" w:type="dxa"/>
          </w:tcPr>
          <w:p w14:paraId="4B7C2182" w14:textId="77777777" w:rsidR="00687224" w:rsidRPr="00110689" w:rsidRDefault="00687224" w:rsidP="00A05687">
            <w:pPr>
              <w:jc w:val="center"/>
              <w:rPr>
                <w:sz w:val="20"/>
                <w:szCs w:val="20"/>
              </w:rPr>
            </w:pPr>
            <w:r w:rsidRPr="00110689">
              <w:rPr>
                <w:sz w:val="20"/>
                <w:szCs w:val="20"/>
              </w:rPr>
              <w:t>5</w:t>
            </w:r>
          </w:p>
        </w:tc>
        <w:tc>
          <w:tcPr>
            <w:tcW w:w="791" w:type="dxa"/>
          </w:tcPr>
          <w:p w14:paraId="741E51EA" w14:textId="77777777" w:rsidR="00687224" w:rsidRPr="00110689" w:rsidRDefault="00687224" w:rsidP="00A05687">
            <w:pPr>
              <w:jc w:val="center"/>
              <w:rPr>
                <w:sz w:val="20"/>
                <w:szCs w:val="20"/>
              </w:rPr>
            </w:pPr>
            <w:r w:rsidRPr="00110689">
              <w:rPr>
                <w:sz w:val="20"/>
                <w:szCs w:val="20"/>
              </w:rPr>
              <w:t>6</w:t>
            </w:r>
          </w:p>
        </w:tc>
        <w:tc>
          <w:tcPr>
            <w:tcW w:w="1020" w:type="dxa"/>
          </w:tcPr>
          <w:p w14:paraId="4A39681B" w14:textId="77777777" w:rsidR="00687224" w:rsidRPr="00110689" w:rsidRDefault="00687224" w:rsidP="00A05687">
            <w:pPr>
              <w:jc w:val="center"/>
              <w:rPr>
                <w:sz w:val="20"/>
                <w:szCs w:val="20"/>
              </w:rPr>
            </w:pPr>
            <w:r w:rsidRPr="00110689">
              <w:rPr>
                <w:sz w:val="20"/>
                <w:szCs w:val="20"/>
              </w:rPr>
              <w:t>7</w:t>
            </w:r>
          </w:p>
        </w:tc>
      </w:tr>
      <w:tr w:rsidR="00687224" w:rsidRPr="00110689" w14:paraId="3EE9C040" w14:textId="77777777" w:rsidTr="00A05687">
        <w:tc>
          <w:tcPr>
            <w:tcW w:w="1433" w:type="dxa"/>
          </w:tcPr>
          <w:p w14:paraId="344C7D87" w14:textId="77777777" w:rsidR="00687224" w:rsidRPr="00110689" w:rsidRDefault="00687224" w:rsidP="00A05687">
            <w:pPr>
              <w:rPr>
                <w:sz w:val="20"/>
                <w:szCs w:val="20"/>
              </w:rPr>
            </w:pPr>
            <w:r w:rsidRPr="00110689">
              <w:rPr>
                <w:sz w:val="20"/>
                <w:szCs w:val="20"/>
              </w:rPr>
              <w:t>A deepened tread</w:t>
            </w:r>
          </w:p>
        </w:tc>
        <w:tc>
          <w:tcPr>
            <w:tcW w:w="1237" w:type="dxa"/>
          </w:tcPr>
          <w:p w14:paraId="757876D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973E4E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E225B9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6720CDF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089ED8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7669E60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57AA64C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1059883C" w14:textId="77777777" w:rsidTr="00A05687">
        <w:tc>
          <w:tcPr>
            <w:tcW w:w="1433" w:type="dxa"/>
          </w:tcPr>
          <w:p w14:paraId="28811E6F" w14:textId="77777777" w:rsidR="00687224" w:rsidRPr="00110689" w:rsidRDefault="00687224" w:rsidP="00A05687">
            <w:pPr>
              <w:rPr>
                <w:sz w:val="20"/>
                <w:szCs w:val="20"/>
              </w:rPr>
            </w:pPr>
            <w:r w:rsidRPr="00110689">
              <w:rPr>
                <w:sz w:val="20"/>
                <w:szCs w:val="20"/>
              </w:rPr>
              <w:t>Be made of hard wearing material</w:t>
            </w:r>
          </w:p>
        </w:tc>
        <w:tc>
          <w:tcPr>
            <w:tcW w:w="1237" w:type="dxa"/>
          </w:tcPr>
          <w:p w14:paraId="7C79513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52E142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3C8268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107C289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62E379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36179D0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42F01B7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5CC1287" w14:textId="77777777" w:rsidR="00687224" w:rsidRPr="00110689" w:rsidRDefault="00687224" w:rsidP="00687224">
      <w:pPr>
        <w:rPr>
          <w:sz w:val="20"/>
          <w:szCs w:val="20"/>
        </w:rPr>
      </w:pPr>
    </w:p>
    <w:p w14:paraId="10EFAFBE" w14:textId="77777777" w:rsidR="00687224" w:rsidRPr="00110689" w:rsidRDefault="00687224" w:rsidP="00687224">
      <w:pPr>
        <w:rPr>
          <w:sz w:val="20"/>
          <w:szCs w:val="20"/>
        </w:rPr>
      </w:pPr>
      <w:r w:rsidRPr="00110689">
        <w:rPr>
          <w:sz w:val="20"/>
          <w:szCs w:val="20"/>
        </w:rPr>
        <w:t>16)</w:t>
      </w:r>
    </w:p>
    <w:tbl>
      <w:tblPr>
        <w:tblStyle w:val="TableGrid"/>
        <w:tblW w:w="0" w:type="auto"/>
        <w:tblLook w:val="04A0" w:firstRow="1" w:lastRow="0" w:firstColumn="1" w:lastColumn="0" w:noHBand="0" w:noVBand="1"/>
      </w:tblPr>
      <w:tblGrid>
        <w:gridCol w:w="770"/>
        <w:gridCol w:w="770"/>
        <w:gridCol w:w="770"/>
        <w:gridCol w:w="771"/>
        <w:gridCol w:w="771"/>
        <w:gridCol w:w="771"/>
        <w:gridCol w:w="771"/>
        <w:gridCol w:w="771"/>
        <w:gridCol w:w="771"/>
        <w:gridCol w:w="771"/>
        <w:gridCol w:w="781"/>
      </w:tblGrid>
      <w:tr w:rsidR="00687224" w:rsidRPr="00110689" w14:paraId="6AC637B7" w14:textId="77777777" w:rsidTr="00A05687">
        <w:tc>
          <w:tcPr>
            <w:tcW w:w="9010" w:type="dxa"/>
            <w:gridSpan w:val="11"/>
          </w:tcPr>
          <w:p w14:paraId="5635D8AD" w14:textId="77777777" w:rsidR="00687224" w:rsidRPr="00110689" w:rsidRDefault="00687224" w:rsidP="00A05687">
            <w:pPr>
              <w:rPr>
                <w:sz w:val="20"/>
                <w:szCs w:val="20"/>
              </w:rPr>
            </w:pPr>
            <w:r w:rsidRPr="00110689">
              <w:rPr>
                <w:sz w:val="20"/>
                <w:szCs w:val="20"/>
              </w:rPr>
              <w:t>Please rank the degree of flexibility for the sole unit you feel would constitute a desirable characteristic of this clinical footwear intervention. *</w:t>
            </w:r>
          </w:p>
        </w:tc>
      </w:tr>
      <w:tr w:rsidR="00687224" w:rsidRPr="00110689" w14:paraId="20098E85" w14:textId="77777777" w:rsidTr="00A05687">
        <w:trPr>
          <w:trHeight w:val="361"/>
        </w:trPr>
        <w:tc>
          <w:tcPr>
            <w:tcW w:w="819" w:type="dxa"/>
          </w:tcPr>
          <w:p w14:paraId="515463A3" w14:textId="77777777" w:rsidR="00687224" w:rsidRPr="00110689" w:rsidRDefault="00687224" w:rsidP="00A05687">
            <w:pPr>
              <w:rPr>
                <w:sz w:val="20"/>
                <w:szCs w:val="20"/>
              </w:rPr>
            </w:pPr>
            <w:r w:rsidRPr="00110689">
              <w:rPr>
                <w:sz w:val="20"/>
                <w:szCs w:val="20"/>
              </w:rPr>
              <w:t>0</w:t>
            </w:r>
          </w:p>
        </w:tc>
        <w:tc>
          <w:tcPr>
            <w:tcW w:w="819" w:type="dxa"/>
          </w:tcPr>
          <w:p w14:paraId="2D7F3D4E" w14:textId="77777777" w:rsidR="00687224" w:rsidRPr="00110689" w:rsidRDefault="00687224" w:rsidP="00A05687">
            <w:pPr>
              <w:rPr>
                <w:sz w:val="20"/>
                <w:szCs w:val="20"/>
              </w:rPr>
            </w:pPr>
            <w:r w:rsidRPr="00110689">
              <w:rPr>
                <w:sz w:val="20"/>
                <w:szCs w:val="20"/>
              </w:rPr>
              <w:t>1</w:t>
            </w:r>
          </w:p>
        </w:tc>
        <w:tc>
          <w:tcPr>
            <w:tcW w:w="819" w:type="dxa"/>
          </w:tcPr>
          <w:p w14:paraId="055FB20E" w14:textId="77777777" w:rsidR="00687224" w:rsidRPr="00110689" w:rsidRDefault="00687224" w:rsidP="00A05687">
            <w:pPr>
              <w:rPr>
                <w:sz w:val="20"/>
                <w:szCs w:val="20"/>
              </w:rPr>
            </w:pPr>
            <w:r w:rsidRPr="00110689">
              <w:rPr>
                <w:sz w:val="20"/>
                <w:szCs w:val="20"/>
              </w:rPr>
              <w:t>2</w:t>
            </w:r>
          </w:p>
        </w:tc>
        <w:tc>
          <w:tcPr>
            <w:tcW w:w="819" w:type="dxa"/>
          </w:tcPr>
          <w:p w14:paraId="433E78F6" w14:textId="77777777" w:rsidR="00687224" w:rsidRPr="00110689" w:rsidRDefault="00687224" w:rsidP="00A05687">
            <w:pPr>
              <w:rPr>
                <w:sz w:val="20"/>
                <w:szCs w:val="20"/>
              </w:rPr>
            </w:pPr>
            <w:r w:rsidRPr="00110689">
              <w:rPr>
                <w:sz w:val="20"/>
                <w:szCs w:val="20"/>
              </w:rPr>
              <w:t>3</w:t>
            </w:r>
          </w:p>
        </w:tc>
        <w:tc>
          <w:tcPr>
            <w:tcW w:w="819" w:type="dxa"/>
          </w:tcPr>
          <w:p w14:paraId="4EB33FD8" w14:textId="77777777" w:rsidR="00687224" w:rsidRPr="00110689" w:rsidRDefault="00687224" w:rsidP="00A05687">
            <w:pPr>
              <w:rPr>
                <w:sz w:val="20"/>
                <w:szCs w:val="20"/>
              </w:rPr>
            </w:pPr>
            <w:r w:rsidRPr="00110689">
              <w:rPr>
                <w:sz w:val="20"/>
                <w:szCs w:val="20"/>
              </w:rPr>
              <w:t>4</w:t>
            </w:r>
          </w:p>
        </w:tc>
        <w:tc>
          <w:tcPr>
            <w:tcW w:w="819" w:type="dxa"/>
          </w:tcPr>
          <w:p w14:paraId="4DA53070" w14:textId="77777777" w:rsidR="00687224" w:rsidRPr="00110689" w:rsidRDefault="00687224" w:rsidP="00A05687">
            <w:pPr>
              <w:rPr>
                <w:sz w:val="20"/>
                <w:szCs w:val="20"/>
              </w:rPr>
            </w:pPr>
            <w:r w:rsidRPr="00110689">
              <w:rPr>
                <w:sz w:val="20"/>
                <w:szCs w:val="20"/>
              </w:rPr>
              <w:t>5</w:t>
            </w:r>
          </w:p>
        </w:tc>
        <w:tc>
          <w:tcPr>
            <w:tcW w:w="819" w:type="dxa"/>
          </w:tcPr>
          <w:p w14:paraId="554012E6" w14:textId="77777777" w:rsidR="00687224" w:rsidRPr="00110689" w:rsidRDefault="00687224" w:rsidP="00A05687">
            <w:pPr>
              <w:rPr>
                <w:sz w:val="20"/>
                <w:szCs w:val="20"/>
              </w:rPr>
            </w:pPr>
            <w:r w:rsidRPr="00110689">
              <w:rPr>
                <w:sz w:val="20"/>
                <w:szCs w:val="20"/>
              </w:rPr>
              <w:t>6</w:t>
            </w:r>
          </w:p>
        </w:tc>
        <w:tc>
          <w:tcPr>
            <w:tcW w:w="819" w:type="dxa"/>
          </w:tcPr>
          <w:p w14:paraId="1621F612" w14:textId="77777777" w:rsidR="00687224" w:rsidRPr="00110689" w:rsidRDefault="00687224" w:rsidP="00A05687">
            <w:pPr>
              <w:rPr>
                <w:sz w:val="20"/>
                <w:szCs w:val="20"/>
              </w:rPr>
            </w:pPr>
            <w:r w:rsidRPr="00110689">
              <w:rPr>
                <w:sz w:val="20"/>
                <w:szCs w:val="20"/>
              </w:rPr>
              <w:t>7</w:t>
            </w:r>
          </w:p>
        </w:tc>
        <w:tc>
          <w:tcPr>
            <w:tcW w:w="819" w:type="dxa"/>
          </w:tcPr>
          <w:p w14:paraId="2FE9D553" w14:textId="77777777" w:rsidR="00687224" w:rsidRPr="00110689" w:rsidRDefault="00687224" w:rsidP="00A05687">
            <w:pPr>
              <w:rPr>
                <w:sz w:val="20"/>
                <w:szCs w:val="20"/>
              </w:rPr>
            </w:pPr>
            <w:r w:rsidRPr="00110689">
              <w:rPr>
                <w:sz w:val="20"/>
                <w:szCs w:val="20"/>
              </w:rPr>
              <w:t>8</w:t>
            </w:r>
          </w:p>
        </w:tc>
        <w:tc>
          <w:tcPr>
            <w:tcW w:w="819" w:type="dxa"/>
          </w:tcPr>
          <w:p w14:paraId="38A9A140" w14:textId="77777777" w:rsidR="00687224" w:rsidRPr="00110689" w:rsidRDefault="00687224" w:rsidP="00A05687">
            <w:pPr>
              <w:rPr>
                <w:sz w:val="20"/>
                <w:szCs w:val="20"/>
              </w:rPr>
            </w:pPr>
            <w:r w:rsidRPr="00110689">
              <w:rPr>
                <w:sz w:val="20"/>
                <w:szCs w:val="20"/>
              </w:rPr>
              <w:t>9</w:t>
            </w:r>
          </w:p>
        </w:tc>
        <w:tc>
          <w:tcPr>
            <w:tcW w:w="820" w:type="dxa"/>
          </w:tcPr>
          <w:p w14:paraId="5E9BF4C2" w14:textId="77777777" w:rsidR="00687224" w:rsidRPr="00110689" w:rsidRDefault="00687224" w:rsidP="00A05687">
            <w:pPr>
              <w:rPr>
                <w:sz w:val="20"/>
                <w:szCs w:val="20"/>
              </w:rPr>
            </w:pPr>
            <w:r w:rsidRPr="00110689">
              <w:rPr>
                <w:sz w:val="20"/>
                <w:szCs w:val="20"/>
              </w:rPr>
              <w:t>10</w:t>
            </w:r>
          </w:p>
        </w:tc>
      </w:tr>
      <w:tr w:rsidR="00687224" w:rsidRPr="00110689" w14:paraId="5EB7D050" w14:textId="77777777" w:rsidTr="00A05687">
        <w:tc>
          <w:tcPr>
            <w:tcW w:w="9010" w:type="dxa"/>
            <w:gridSpan w:val="11"/>
          </w:tcPr>
          <w:p w14:paraId="29AD4834" w14:textId="77777777" w:rsidR="00687224" w:rsidRPr="00110689" w:rsidRDefault="00687224" w:rsidP="00A05687">
            <w:pPr>
              <w:rPr>
                <w:sz w:val="20"/>
                <w:szCs w:val="20"/>
              </w:rPr>
            </w:pPr>
            <w:r w:rsidRPr="00110689">
              <w:rPr>
                <w:sz w:val="20"/>
                <w:szCs w:val="20"/>
              </w:rPr>
              <w:t>0-Completely flexible                                                                                       10-Completely rigid</w:t>
            </w:r>
          </w:p>
          <w:p w14:paraId="77B7BC18" w14:textId="77777777" w:rsidR="00687224" w:rsidRPr="00110689" w:rsidRDefault="00687224" w:rsidP="00A05687">
            <w:pPr>
              <w:rPr>
                <w:sz w:val="20"/>
                <w:szCs w:val="20"/>
              </w:rPr>
            </w:pPr>
          </w:p>
        </w:tc>
      </w:tr>
    </w:tbl>
    <w:p w14:paraId="4CBF86F8" w14:textId="77777777" w:rsidR="00687224" w:rsidRPr="00110689" w:rsidRDefault="00687224" w:rsidP="00687224">
      <w:pPr>
        <w:rPr>
          <w:sz w:val="20"/>
          <w:szCs w:val="20"/>
        </w:rPr>
      </w:pPr>
    </w:p>
    <w:p w14:paraId="6AA9C63C" w14:textId="77777777" w:rsidR="00687224" w:rsidRPr="00110689" w:rsidRDefault="00687224" w:rsidP="00687224">
      <w:pPr>
        <w:rPr>
          <w:sz w:val="20"/>
          <w:szCs w:val="20"/>
        </w:rPr>
      </w:pPr>
      <w:r w:rsidRPr="00110689">
        <w:rPr>
          <w:sz w:val="20"/>
          <w:szCs w:val="20"/>
        </w:rPr>
        <w:t>17)</w:t>
      </w:r>
    </w:p>
    <w:tbl>
      <w:tblPr>
        <w:tblStyle w:val="TableGrid"/>
        <w:tblW w:w="0" w:type="auto"/>
        <w:tblLook w:val="04A0" w:firstRow="1" w:lastRow="0" w:firstColumn="1" w:lastColumn="0" w:noHBand="0" w:noVBand="1"/>
      </w:tblPr>
      <w:tblGrid>
        <w:gridCol w:w="8488"/>
      </w:tblGrid>
      <w:tr w:rsidR="00687224" w:rsidRPr="00110689" w14:paraId="0649CCE6" w14:textId="77777777" w:rsidTr="00A05687">
        <w:tc>
          <w:tcPr>
            <w:tcW w:w="9010" w:type="dxa"/>
          </w:tcPr>
          <w:p w14:paraId="0E26EC74" w14:textId="77777777" w:rsidR="00687224" w:rsidRPr="00110689" w:rsidRDefault="00687224" w:rsidP="00A05687">
            <w:pPr>
              <w:rPr>
                <w:sz w:val="20"/>
                <w:szCs w:val="20"/>
              </w:rPr>
            </w:pPr>
            <w:r w:rsidRPr="00110689">
              <w:rPr>
                <w:sz w:val="20"/>
                <w:szCs w:val="20"/>
              </w:rPr>
              <w:t>Please use this section to provide your opinion on the design characteristics of the inlay in terms of the purpose of the suggested design features, any disagreement with the suggested design features, or further design features you feel are desirable. *</w:t>
            </w:r>
          </w:p>
        </w:tc>
      </w:tr>
      <w:tr w:rsidR="00687224" w:rsidRPr="00110689" w14:paraId="7ED406E9" w14:textId="77777777" w:rsidTr="00A05687">
        <w:tc>
          <w:tcPr>
            <w:tcW w:w="9010" w:type="dxa"/>
          </w:tcPr>
          <w:p w14:paraId="58465437" w14:textId="77777777" w:rsidR="00687224" w:rsidRPr="00110689" w:rsidRDefault="00687224" w:rsidP="00A05687">
            <w:pPr>
              <w:rPr>
                <w:sz w:val="20"/>
                <w:szCs w:val="20"/>
              </w:rPr>
            </w:pPr>
          </w:p>
          <w:p w14:paraId="1D19B8D2" w14:textId="77777777" w:rsidR="00687224" w:rsidRPr="00110689" w:rsidRDefault="00687224" w:rsidP="00A05687">
            <w:pPr>
              <w:rPr>
                <w:sz w:val="20"/>
                <w:szCs w:val="20"/>
              </w:rPr>
            </w:pPr>
          </w:p>
        </w:tc>
      </w:tr>
    </w:tbl>
    <w:p w14:paraId="271A0272" w14:textId="77777777" w:rsidR="00687224" w:rsidRPr="00110689" w:rsidRDefault="00687224" w:rsidP="00687224">
      <w:pPr>
        <w:rPr>
          <w:sz w:val="20"/>
          <w:szCs w:val="20"/>
        </w:rPr>
      </w:pPr>
    </w:p>
    <w:p w14:paraId="2BDC952D"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27D22CE0" w14:textId="77777777" w:rsidTr="00A05687">
        <w:trPr>
          <w:trHeight w:val="1833"/>
        </w:trPr>
        <w:tc>
          <w:tcPr>
            <w:tcW w:w="9010" w:type="dxa"/>
          </w:tcPr>
          <w:p w14:paraId="485396F2" w14:textId="77777777" w:rsidR="00687224" w:rsidRPr="00110689" w:rsidRDefault="00687224" w:rsidP="00A05687">
            <w:pPr>
              <w:rPr>
                <w:b/>
                <w:bCs/>
                <w:sz w:val="20"/>
                <w:szCs w:val="20"/>
              </w:rPr>
            </w:pPr>
            <w:r w:rsidRPr="00110689">
              <w:rPr>
                <w:b/>
                <w:bCs/>
                <w:sz w:val="20"/>
                <w:szCs w:val="20"/>
              </w:rPr>
              <w:t>Toe spring forefoot/heel rocker</w:t>
            </w:r>
          </w:p>
          <w:p w14:paraId="49D29336"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7b0d1d5e-a75a-412b-a098-ca4a6664da6f" \* MERGEFORMATINET </w:instrText>
            </w:r>
            <w:r w:rsidRPr="00110689">
              <w:rPr>
                <w:sz w:val="20"/>
                <w:szCs w:val="20"/>
              </w:rPr>
              <w:fldChar w:fldCharType="separate"/>
            </w:r>
            <w:r w:rsidRPr="00110689">
              <w:rPr>
                <w:noProof/>
                <w:sz w:val="20"/>
                <w:szCs w:val="20"/>
              </w:rPr>
              <w:drawing>
                <wp:inline distT="0" distB="0" distL="0" distR="0" wp14:anchorId="5993A147" wp14:editId="0F9F10D0">
                  <wp:extent cx="2628900" cy="1568116"/>
                  <wp:effectExtent l="0" t="0" r="0" b="0"/>
                  <wp:docPr id="276270060" name="Picture 276270060" descr="A close up of a red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270060" name="Picture 79" descr="A close up of a red shoe&#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53782" cy="1582958"/>
                          </a:xfrm>
                          <a:prstGeom prst="rect">
                            <a:avLst/>
                          </a:prstGeom>
                          <a:noFill/>
                          <a:ln>
                            <a:noFill/>
                          </a:ln>
                        </pic:spPr>
                      </pic:pic>
                    </a:graphicData>
                  </a:graphic>
                </wp:inline>
              </w:drawing>
            </w:r>
            <w:r w:rsidRPr="00110689">
              <w:rPr>
                <w:sz w:val="20"/>
                <w:szCs w:val="20"/>
              </w:rPr>
              <w:fldChar w:fldCharType="end"/>
            </w:r>
          </w:p>
          <w:p w14:paraId="2E665B88" w14:textId="77777777" w:rsidR="00687224" w:rsidRPr="00110689" w:rsidRDefault="00687224" w:rsidP="00A05687">
            <w:pPr>
              <w:jc w:val="right"/>
              <w:rPr>
                <w:rFonts w:cstheme="minorHAnsi"/>
                <w:noProof/>
                <w:sz w:val="20"/>
                <w:szCs w:val="20"/>
              </w:rPr>
            </w:pPr>
          </w:p>
        </w:tc>
      </w:tr>
      <w:tr w:rsidR="00687224" w:rsidRPr="00110689" w14:paraId="1EF03633" w14:textId="77777777" w:rsidTr="00A05687">
        <w:tc>
          <w:tcPr>
            <w:tcW w:w="9010" w:type="dxa"/>
          </w:tcPr>
          <w:p w14:paraId="45105741" w14:textId="77777777" w:rsidR="00687224" w:rsidRPr="00110689" w:rsidRDefault="00687224" w:rsidP="00A05687">
            <w:pPr>
              <w:rPr>
                <w:sz w:val="20"/>
                <w:szCs w:val="20"/>
              </w:rPr>
            </w:pPr>
            <w:r w:rsidRPr="00110689">
              <w:rPr>
                <w:sz w:val="20"/>
                <w:szCs w:val="20"/>
              </w:rPr>
              <w:t xml:space="preserve">In the question below you will be presented with a series of findings in relation to the toe spring/forefoot rocker and heel rocker of standard “Off the Shelf” and modular stability footwear, please rank your level of agreement with these being a desirable characteristic of this clinical footwear intervention:   </w:t>
            </w:r>
          </w:p>
        </w:tc>
      </w:tr>
    </w:tbl>
    <w:p w14:paraId="005C175A" w14:textId="77777777" w:rsidR="00687224" w:rsidRPr="00110689" w:rsidRDefault="00687224" w:rsidP="00687224">
      <w:pPr>
        <w:rPr>
          <w:sz w:val="20"/>
          <w:szCs w:val="20"/>
        </w:rPr>
      </w:pPr>
    </w:p>
    <w:p w14:paraId="67F87C7C" w14:textId="77777777" w:rsidR="00687224" w:rsidRPr="00110689" w:rsidRDefault="00687224" w:rsidP="00687224">
      <w:pPr>
        <w:rPr>
          <w:sz w:val="20"/>
          <w:szCs w:val="20"/>
        </w:rPr>
      </w:pPr>
      <w:r w:rsidRPr="00110689">
        <w:rPr>
          <w:sz w:val="20"/>
          <w:szCs w:val="20"/>
        </w:rPr>
        <w:t>18)</w:t>
      </w:r>
    </w:p>
    <w:tbl>
      <w:tblPr>
        <w:tblStyle w:val="TableGrid"/>
        <w:tblW w:w="0" w:type="auto"/>
        <w:tblLook w:val="04A0" w:firstRow="1" w:lastRow="0" w:firstColumn="1" w:lastColumn="0" w:noHBand="0" w:noVBand="1"/>
      </w:tblPr>
      <w:tblGrid>
        <w:gridCol w:w="1320"/>
        <w:gridCol w:w="1125"/>
        <w:gridCol w:w="1014"/>
        <w:gridCol w:w="1196"/>
        <w:gridCol w:w="908"/>
        <w:gridCol w:w="1196"/>
        <w:gridCol w:w="757"/>
        <w:gridCol w:w="972"/>
      </w:tblGrid>
      <w:tr w:rsidR="00687224" w:rsidRPr="00110689" w14:paraId="3AA44A3D" w14:textId="77777777" w:rsidTr="00A05687">
        <w:tc>
          <w:tcPr>
            <w:tcW w:w="9010" w:type="dxa"/>
            <w:gridSpan w:val="8"/>
          </w:tcPr>
          <w:p w14:paraId="42CC8201" w14:textId="77777777" w:rsidR="00687224" w:rsidRPr="00110689" w:rsidRDefault="00687224" w:rsidP="00A05687">
            <w:pPr>
              <w:rPr>
                <w:sz w:val="20"/>
                <w:szCs w:val="20"/>
              </w:rPr>
            </w:pPr>
            <w:r w:rsidRPr="00110689">
              <w:rPr>
                <w:sz w:val="20"/>
                <w:szCs w:val="20"/>
              </w:rPr>
              <w:t>*</w:t>
            </w:r>
          </w:p>
        </w:tc>
      </w:tr>
      <w:tr w:rsidR="00687224" w:rsidRPr="00110689" w14:paraId="0E776554" w14:textId="77777777" w:rsidTr="00A05687">
        <w:tc>
          <w:tcPr>
            <w:tcW w:w="1433" w:type="dxa"/>
            <w:vMerge w:val="restart"/>
          </w:tcPr>
          <w:p w14:paraId="4BC0D2E3" w14:textId="77777777" w:rsidR="00687224" w:rsidRPr="00110689" w:rsidRDefault="00687224" w:rsidP="00A05687">
            <w:pPr>
              <w:jc w:val="both"/>
              <w:rPr>
                <w:sz w:val="20"/>
                <w:szCs w:val="20"/>
              </w:rPr>
            </w:pPr>
          </w:p>
        </w:tc>
        <w:tc>
          <w:tcPr>
            <w:tcW w:w="1237" w:type="dxa"/>
          </w:tcPr>
          <w:p w14:paraId="3F67284E"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73820A01" w14:textId="77777777" w:rsidR="00687224" w:rsidRPr="00110689" w:rsidRDefault="00687224" w:rsidP="00A05687">
            <w:pPr>
              <w:jc w:val="both"/>
              <w:rPr>
                <w:sz w:val="20"/>
                <w:szCs w:val="20"/>
              </w:rPr>
            </w:pPr>
            <w:r w:rsidRPr="00110689">
              <w:rPr>
                <w:sz w:val="20"/>
                <w:szCs w:val="20"/>
              </w:rPr>
              <w:t>Disagree</w:t>
            </w:r>
          </w:p>
        </w:tc>
        <w:tc>
          <w:tcPr>
            <w:tcW w:w="1257" w:type="dxa"/>
          </w:tcPr>
          <w:p w14:paraId="5EC6C81D" w14:textId="77777777" w:rsidR="00687224" w:rsidRPr="00110689" w:rsidRDefault="00687224" w:rsidP="00A05687">
            <w:pPr>
              <w:jc w:val="both"/>
              <w:rPr>
                <w:sz w:val="20"/>
                <w:szCs w:val="20"/>
              </w:rPr>
            </w:pPr>
            <w:r w:rsidRPr="00110689">
              <w:rPr>
                <w:sz w:val="20"/>
                <w:szCs w:val="20"/>
              </w:rPr>
              <w:t>Somewhat Disagree</w:t>
            </w:r>
          </w:p>
        </w:tc>
        <w:tc>
          <w:tcPr>
            <w:tcW w:w="951" w:type="dxa"/>
          </w:tcPr>
          <w:p w14:paraId="0AF7F534" w14:textId="77777777" w:rsidR="00687224" w:rsidRPr="00110689" w:rsidRDefault="00687224" w:rsidP="00A05687">
            <w:pPr>
              <w:jc w:val="both"/>
              <w:rPr>
                <w:sz w:val="20"/>
                <w:szCs w:val="20"/>
              </w:rPr>
            </w:pPr>
            <w:r w:rsidRPr="00110689">
              <w:rPr>
                <w:sz w:val="20"/>
                <w:szCs w:val="20"/>
              </w:rPr>
              <w:t>Neutral</w:t>
            </w:r>
          </w:p>
        </w:tc>
        <w:tc>
          <w:tcPr>
            <w:tcW w:w="1257" w:type="dxa"/>
          </w:tcPr>
          <w:p w14:paraId="6586783F" w14:textId="77777777" w:rsidR="00687224" w:rsidRPr="00110689" w:rsidRDefault="00687224" w:rsidP="00A05687">
            <w:pPr>
              <w:jc w:val="both"/>
              <w:rPr>
                <w:sz w:val="20"/>
                <w:szCs w:val="20"/>
              </w:rPr>
            </w:pPr>
            <w:r w:rsidRPr="00110689">
              <w:rPr>
                <w:sz w:val="20"/>
                <w:szCs w:val="20"/>
              </w:rPr>
              <w:t>Somewhat Agree</w:t>
            </w:r>
          </w:p>
        </w:tc>
        <w:tc>
          <w:tcPr>
            <w:tcW w:w="791" w:type="dxa"/>
          </w:tcPr>
          <w:p w14:paraId="72BFF71A" w14:textId="77777777" w:rsidR="00687224" w:rsidRPr="00110689" w:rsidRDefault="00687224" w:rsidP="00A05687">
            <w:pPr>
              <w:jc w:val="both"/>
              <w:rPr>
                <w:sz w:val="20"/>
                <w:szCs w:val="20"/>
              </w:rPr>
            </w:pPr>
            <w:r w:rsidRPr="00110689">
              <w:rPr>
                <w:sz w:val="20"/>
                <w:szCs w:val="20"/>
              </w:rPr>
              <w:t>Agree</w:t>
            </w:r>
          </w:p>
        </w:tc>
        <w:tc>
          <w:tcPr>
            <w:tcW w:w="1020" w:type="dxa"/>
          </w:tcPr>
          <w:p w14:paraId="4977A811" w14:textId="77777777" w:rsidR="00687224" w:rsidRPr="00110689" w:rsidRDefault="00687224" w:rsidP="00A05687">
            <w:pPr>
              <w:jc w:val="both"/>
              <w:rPr>
                <w:sz w:val="20"/>
                <w:szCs w:val="20"/>
              </w:rPr>
            </w:pPr>
            <w:r w:rsidRPr="00110689">
              <w:rPr>
                <w:sz w:val="20"/>
                <w:szCs w:val="20"/>
              </w:rPr>
              <w:t>Strongly Agree</w:t>
            </w:r>
          </w:p>
        </w:tc>
      </w:tr>
      <w:tr w:rsidR="00687224" w:rsidRPr="00110689" w14:paraId="779B2F5E" w14:textId="77777777" w:rsidTr="00A05687">
        <w:tc>
          <w:tcPr>
            <w:tcW w:w="1433" w:type="dxa"/>
            <w:vMerge/>
          </w:tcPr>
          <w:p w14:paraId="1576F021" w14:textId="77777777" w:rsidR="00687224" w:rsidRPr="00110689" w:rsidRDefault="00687224" w:rsidP="00A05687">
            <w:pPr>
              <w:jc w:val="center"/>
              <w:rPr>
                <w:sz w:val="20"/>
                <w:szCs w:val="20"/>
              </w:rPr>
            </w:pPr>
          </w:p>
        </w:tc>
        <w:tc>
          <w:tcPr>
            <w:tcW w:w="1237" w:type="dxa"/>
          </w:tcPr>
          <w:p w14:paraId="0EE6E6B3" w14:textId="77777777" w:rsidR="00687224" w:rsidRPr="00110689" w:rsidRDefault="00687224" w:rsidP="00A05687">
            <w:pPr>
              <w:jc w:val="center"/>
              <w:rPr>
                <w:sz w:val="20"/>
                <w:szCs w:val="20"/>
              </w:rPr>
            </w:pPr>
            <w:r w:rsidRPr="00110689">
              <w:rPr>
                <w:sz w:val="20"/>
                <w:szCs w:val="20"/>
              </w:rPr>
              <w:t>1</w:t>
            </w:r>
          </w:p>
        </w:tc>
        <w:tc>
          <w:tcPr>
            <w:tcW w:w="1064" w:type="dxa"/>
          </w:tcPr>
          <w:p w14:paraId="4B2D2A28" w14:textId="77777777" w:rsidR="00687224" w:rsidRPr="00110689" w:rsidRDefault="00687224" w:rsidP="00A05687">
            <w:pPr>
              <w:jc w:val="center"/>
              <w:rPr>
                <w:sz w:val="20"/>
                <w:szCs w:val="20"/>
              </w:rPr>
            </w:pPr>
            <w:r w:rsidRPr="00110689">
              <w:rPr>
                <w:sz w:val="20"/>
                <w:szCs w:val="20"/>
              </w:rPr>
              <w:t>2</w:t>
            </w:r>
          </w:p>
        </w:tc>
        <w:tc>
          <w:tcPr>
            <w:tcW w:w="1257" w:type="dxa"/>
          </w:tcPr>
          <w:p w14:paraId="1EB7252A" w14:textId="77777777" w:rsidR="00687224" w:rsidRPr="00110689" w:rsidRDefault="00687224" w:rsidP="00A05687">
            <w:pPr>
              <w:jc w:val="center"/>
              <w:rPr>
                <w:sz w:val="20"/>
                <w:szCs w:val="20"/>
              </w:rPr>
            </w:pPr>
            <w:r w:rsidRPr="00110689">
              <w:rPr>
                <w:sz w:val="20"/>
                <w:szCs w:val="20"/>
              </w:rPr>
              <w:t>3</w:t>
            </w:r>
          </w:p>
        </w:tc>
        <w:tc>
          <w:tcPr>
            <w:tcW w:w="951" w:type="dxa"/>
          </w:tcPr>
          <w:p w14:paraId="73196D8F" w14:textId="77777777" w:rsidR="00687224" w:rsidRPr="00110689" w:rsidRDefault="00687224" w:rsidP="00A05687">
            <w:pPr>
              <w:jc w:val="center"/>
              <w:rPr>
                <w:sz w:val="20"/>
                <w:szCs w:val="20"/>
              </w:rPr>
            </w:pPr>
            <w:r w:rsidRPr="00110689">
              <w:rPr>
                <w:sz w:val="20"/>
                <w:szCs w:val="20"/>
              </w:rPr>
              <w:t>4</w:t>
            </w:r>
          </w:p>
        </w:tc>
        <w:tc>
          <w:tcPr>
            <w:tcW w:w="1257" w:type="dxa"/>
          </w:tcPr>
          <w:p w14:paraId="318CF4B8" w14:textId="77777777" w:rsidR="00687224" w:rsidRPr="00110689" w:rsidRDefault="00687224" w:rsidP="00A05687">
            <w:pPr>
              <w:jc w:val="center"/>
              <w:rPr>
                <w:sz w:val="20"/>
                <w:szCs w:val="20"/>
              </w:rPr>
            </w:pPr>
            <w:r w:rsidRPr="00110689">
              <w:rPr>
                <w:sz w:val="20"/>
                <w:szCs w:val="20"/>
              </w:rPr>
              <w:t>5</w:t>
            </w:r>
          </w:p>
        </w:tc>
        <w:tc>
          <w:tcPr>
            <w:tcW w:w="791" w:type="dxa"/>
          </w:tcPr>
          <w:p w14:paraId="079514BC" w14:textId="77777777" w:rsidR="00687224" w:rsidRPr="00110689" w:rsidRDefault="00687224" w:rsidP="00A05687">
            <w:pPr>
              <w:jc w:val="center"/>
              <w:rPr>
                <w:sz w:val="20"/>
                <w:szCs w:val="20"/>
              </w:rPr>
            </w:pPr>
            <w:r w:rsidRPr="00110689">
              <w:rPr>
                <w:sz w:val="20"/>
                <w:szCs w:val="20"/>
              </w:rPr>
              <w:t>6</w:t>
            </w:r>
          </w:p>
        </w:tc>
        <w:tc>
          <w:tcPr>
            <w:tcW w:w="1020" w:type="dxa"/>
          </w:tcPr>
          <w:p w14:paraId="7D491442" w14:textId="77777777" w:rsidR="00687224" w:rsidRPr="00110689" w:rsidRDefault="00687224" w:rsidP="00A05687">
            <w:pPr>
              <w:jc w:val="center"/>
              <w:rPr>
                <w:sz w:val="20"/>
                <w:szCs w:val="20"/>
              </w:rPr>
            </w:pPr>
            <w:r w:rsidRPr="00110689">
              <w:rPr>
                <w:sz w:val="20"/>
                <w:szCs w:val="20"/>
              </w:rPr>
              <w:t>7</w:t>
            </w:r>
          </w:p>
        </w:tc>
      </w:tr>
      <w:tr w:rsidR="00687224" w:rsidRPr="00110689" w14:paraId="250F8380" w14:textId="77777777" w:rsidTr="00A05687">
        <w:tc>
          <w:tcPr>
            <w:tcW w:w="1433" w:type="dxa"/>
          </w:tcPr>
          <w:p w14:paraId="1775320C" w14:textId="77777777" w:rsidR="00687224" w:rsidRPr="00110689" w:rsidRDefault="00687224" w:rsidP="00A05687">
            <w:pPr>
              <w:rPr>
                <w:sz w:val="20"/>
                <w:szCs w:val="20"/>
              </w:rPr>
            </w:pPr>
            <w:r w:rsidRPr="00110689">
              <w:rPr>
                <w:sz w:val="20"/>
                <w:szCs w:val="20"/>
              </w:rPr>
              <w:t>Stability footwear should have a reasonable forefoot rocker.</w:t>
            </w:r>
          </w:p>
        </w:tc>
        <w:tc>
          <w:tcPr>
            <w:tcW w:w="1237" w:type="dxa"/>
          </w:tcPr>
          <w:p w14:paraId="060DA47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46A51B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DCE1BC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370C2E2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9547D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696C86D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37E73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FE0F2AE" w14:textId="77777777" w:rsidTr="00A05687">
        <w:tc>
          <w:tcPr>
            <w:tcW w:w="1433" w:type="dxa"/>
          </w:tcPr>
          <w:p w14:paraId="5F348291" w14:textId="77777777" w:rsidR="00687224" w:rsidRPr="00110689" w:rsidRDefault="00687224" w:rsidP="00A05687">
            <w:pPr>
              <w:rPr>
                <w:sz w:val="20"/>
                <w:szCs w:val="20"/>
              </w:rPr>
            </w:pPr>
            <w:r w:rsidRPr="00110689">
              <w:rPr>
                <w:sz w:val="20"/>
                <w:szCs w:val="20"/>
              </w:rPr>
              <w:t>Stability footwear should have a heel rocker.</w:t>
            </w:r>
          </w:p>
        </w:tc>
        <w:tc>
          <w:tcPr>
            <w:tcW w:w="1237" w:type="dxa"/>
          </w:tcPr>
          <w:p w14:paraId="7C81CFE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1B130D2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4ED028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538637E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F1B6A5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39CC5CA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700A8D7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3CAD3C1" w14:textId="77777777" w:rsidR="00687224" w:rsidRPr="00110689" w:rsidRDefault="00687224" w:rsidP="00687224">
      <w:pPr>
        <w:rPr>
          <w:sz w:val="20"/>
          <w:szCs w:val="20"/>
        </w:rPr>
      </w:pPr>
    </w:p>
    <w:p w14:paraId="272A6516" w14:textId="77777777" w:rsidR="00687224" w:rsidRPr="00110689" w:rsidRDefault="00687224" w:rsidP="00687224">
      <w:pPr>
        <w:rPr>
          <w:sz w:val="20"/>
          <w:szCs w:val="20"/>
        </w:rPr>
      </w:pPr>
      <w:r w:rsidRPr="00110689">
        <w:rPr>
          <w:sz w:val="20"/>
          <w:szCs w:val="20"/>
        </w:rPr>
        <w:t>19)</w:t>
      </w:r>
    </w:p>
    <w:tbl>
      <w:tblPr>
        <w:tblStyle w:val="TableGrid"/>
        <w:tblW w:w="0" w:type="auto"/>
        <w:tblLook w:val="04A0" w:firstRow="1" w:lastRow="0" w:firstColumn="1" w:lastColumn="0" w:noHBand="0" w:noVBand="1"/>
      </w:tblPr>
      <w:tblGrid>
        <w:gridCol w:w="8488"/>
      </w:tblGrid>
      <w:tr w:rsidR="00687224" w:rsidRPr="00110689" w14:paraId="3BBECDEF" w14:textId="77777777" w:rsidTr="00A05687">
        <w:tc>
          <w:tcPr>
            <w:tcW w:w="9010" w:type="dxa"/>
          </w:tcPr>
          <w:p w14:paraId="2074CBE5" w14:textId="77777777" w:rsidR="00687224" w:rsidRPr="00110689" w:rsidRDefault="00687224" w:rsidP="00A05687">
            <w:pPr>
              <w:rPr>
                <w:sz w:val="20"/>
                <w:szCs w:val="20"/>
              </w:rPr>
            </w:pPr>
            <w:r w:rsidRPr="00110689">
              <w:rPr>
                <w:sz w:val="20"/>
                <w:szCs w:val="20"/>
              </w:rPr>
              <w:t>Please use this section to provide your opinion on the design characteristics of the toe spring forefoot heel rockers in terms of the purpose of the suggested design features, any disagreement with the suggested design features, or further design features you feel are desirable.*</w:t>
            </w:r>
          </w:p>
        </w:tc>
      </w:tr>
      <w:tr w:rsidR="00687224" w:rsidRPr="00110689" w14:paraId="178C91B9" w14:textId="77777777" w:rsidTr="00A05687">
        <w:tc>
          <w:tcPr>
            <w:tcW w:w="9010" w:type="dxa"/>
          </w:tcPr>
          <w:p w14:paraId="21EF1714" w14:textId="77777777" w:rsidR="00687224" w:rsidRPr="00110689" w:rsidRDefault="00687224" w:rsidP="00A05687">
            <w:pPr>
              <w:rPr>
                <w:sz w:val="20"/>
                <w:szCs w:val="20"/>
              </w:rPr>
            </w:pPr>
          </w:p>
          <w:p w14:paraId="6C551827" w14:textId="77777777" w:rsidR="00687224" w:rsidRPr="00110689" w:rsidRDefault="00687224" w:rsidP="00A05687">
            <w:pPr>
              <w:rPr>
                <w:sz w:val="20"/>
                <w:szCs w:val="20"/>
              </w:rPr>
            </w:pPr>
          </w:p>
        </w:tc>
      </w:tr>
    </w:tbl>
    <w:p w14:paraId="06BF1BEF" w14:textId="77777777" w:rsidR="00687224" w:rsidRPr="00110689" w:rsidRDefault="00687224" w:rsidP="00687224">
      <w:pPr>
        <w:rPr>
          <w:sz w:val="20"/>
          <w:szCs w:val="20"/>
        </w:rPr>
      </w:pPr>
    </w:p>
    <w:p w14:paraId="6C9F5C5D"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1E9CC82" w14:textId="77777777" w:rsidTr="00A05687">
        <w:tc>
          <w:tcPr>
            <w:tcW w:w="9010" w:type="dxa"/>
          </w:tcPr>
          <w:p w14:paraId="38A752FF" w14:textId="77777777" w:rsidR="00687224" w:rsidRPr="00110689" w:rsidRDefault="00687224" w:rsidP="00A05687">
            <w:pPr>
              <w:rPr>
                <w:b/>
                <w:bCs/>
                <w:sz w:val="20"/>
                <w:szCs w:val="20"/>
              </w:rPr>
            </w:pPr>
            <w:r w:rsidRPr="00110689">
              <w:rPr>
                <w:b/>
                <w:bCs/>
                <w:sz w:val="20"/>
                <w:szCs w:val="20"/>
              </w:rPr>
              <w:t>Weight of the footwear</w:t>
            </w:r>
          </w:p>
          <w:p w14:paraId="0627DA2E" w14:textId="77777777" w:rsidR="00687224" w:rsidRPr="00110689" w:rsidRDefault="00687224" w:rsidP="00A05687">
            <w:pPr>
              <w:rPr>
                <w:b/>
                <w:bCs/>
                <w:sz w:val="20"/>
                <w:szCs w:val="20"/>
              </w:rPr>
            </w:pPr>
          </w:p>
        </w:tc>
      </w:tr>
      <w:tr w:rsidR="00687224" w:rsidRPr="00110689" w14:paraId="55008F2C" w14:textId="77777777" w:rsidTr="00A05687">
        <w:tc>
          <w:tcPr>
            <w:tcW w:w="9010" w:type="dxa"/>
          </w:tcPr>
          <w:p w14:paraId="4157811A" w14:textId="77777777" w:rsidR="00687224" w:rsidRPr="00110689" w:rsidRDefault="00687224" w:rsidP="00A05687">
            <w:pPr>
              <w:rPr>
                <w:sz w:val="20"/>
                <w:szCs w:val="20"/>
              </w:rPr>
            </w:pPr>
            <w:r w:rsidRPr="00110689">
              <w:rPr>
                <w:sz w:val="20"/>
                <w:szCs w:val="20"/>
              </w:rPr>
              <w:t xml:space="preserve">In the question below, we will ask you your opinion on the weight of  “Off the Shelf” and modular stability footwear when considering these as a clinical intervention:   </w:t>
            </w:r>
          </w:p>
        </w:tc>
      </w:tr>
    </w:tbl>
    <w:p w14:paraId="118164D4" w14:textId="77777777" w:rsidR="00687224" w:rsidRPr="00110689" w:rsidRDefault="00687224" w:rsidP="00687224">
      <w:pPr>
        <w:rPr>
          <w:sz w:val="20"/>
          <w:szCs w:val="20"/>
        </w:rPr>
      </w:pPr>
    </w:p>
    <w:p w14:paraId="2C05C453" w14:textId="77777777" w:rsidR="00687224" w:rsidRPr="00110689" w:rsidRDefault="00687224" w:rsidP="00687224">
      <w:pPr>
        <w:rPr>
          <w:sz w:val="20"/>
          <w:szCs w:val="20"/>
        </w:rPr>
      </w:pPr>
      <w:r w:rsidRPr="00110689">
        <w:rPr>
          <w:sz w:val="20"/>
          <w:szCs w:val="20"/>
        </w:rPr>
        <w:t>20)</w:t>
      </w:r>
    </w:p>
    <w:tbl>
      <w:tblPr>
        <w:tblStyle w:val="TableGrid"/>
        <w:tblW w:w="0" w:type="auto"/>
        <w:tblLook w:val="04A0" w:firstRow="1" w:lastRow="0" w:firstColumn="1" w:lastColumn="0" w:noHBand="0" w:noVBand="1"/>
      </w:tblPr>
      <w:tblGrid>
        <w:gridCol w:w="1461"/>
        <w:gridCol w:w="1037"/>
        <w:gridCol w:w="1005"/>
        <w:gridCol w:w="1185"/>
        <w:gridCol w:w="900"/>
        <w:gridCol w:w="1185"/>
        <w:gridCol w:w="751"/>
        <w:gridCol w:w="964"/>
      </w:tblGrid>
      <w:tr w:rsidR="00687224" w:rsidRPr="00110689" w14:paraId="42620BB9" w14:textId="77777777" w:rsidTr="00A05687">
        <w:tc>
          <w:tcPr>
            <w:tcW w:w="9010" w:type="dxa"/>
            <w:gridSpan w:val="8"/>
          </w:tcPr>
          <w:p w14:paraId="74497D8A" w14:textId="77777777" w:rsidR="00687224" w:rsidRPr="00110689" w:rsidRDefault="00687224" w:rsidP="00A05687">
            <w:pPr>
              <w:rPr>
                <w:sz w:val="20"/>
                <w:szCs w:val="20"/>
              </w:rPr>
            </w:pPr>
            <w:r w:rsidRPr="00110689">
              <w:rPr>
                <w:sz w:val="20"/>
                <w:szCs w:val="20"/>
              </w:rPr>
              <w:t>*</w:t>
            </w:r>
          </w:p>
        </w:tc>
      </w:tr>
      <w:tr w:rsidR="00687224" w:rsidRPr="00110689" w14:paraId="4A4E0BEC" w14:textId="77777777" w:rsidTr="00A05687">
        <w:tc>
          <w:tcPr>
            <w:tcW w:w="1552" w:type="dxa"/>
            <w:vMerge w:val="restart"/>
          </w:tcPr>
          <w:p w14:paraId="466883F6" w14:textId="77777777" w:rsidR="00687224" w:rsidRPr="00110689" w:rsidRDefault="00687224" w:rsidP="00A05687">
            <w:pPr>
              <w:jc w:val="both"/>
              <w:rPr>
                <w:sz w:val="20"/>
                <w:szCs w:val="20"/>
              </w:rPr>
            </w:pPr>
          </w:p>
        </w:tc>
        <w:tc>
          <w:tcPr>
            <w:tcW w:w="1118" w:type="dxa"/>
          </w:tcPr>
          <w:p w14:paraId="329B4058"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090050DB" w14:textId="77777777" w:rsidR="00687224" w:rsidRPr="00110689" w:rsidRDefault="00687224" w:rsidP="00A05687">
            <w:pPr>
              <w:jc w:val="both"/>
              <w:rPr>
                <w:sz w:val="20"/>
                <w:szCs w:val="20"/>
              </w:rPr>
            </w:pPr>
            <w:r w:rsidRPr="00110689">
              <w:rPr>
                <w:sz w:val="20"/>
                <w:szCs w:val="20"/>
              </w:rPr>
              <w:t>Disagree</w:t>
            </w:r>
          </w:p>
        </w:tc>
        <w:tc>
          <w:tcPr>
            <w:tcW w:w="1257" w:type="dxa"/>
          </w:tcPr>
          <w:p w14:paraId="6C2A8FB6" w14:textId="77777777" w:rsidR="00687224" w:rsidRPr="00110689" w:rsidRDefault="00687224" w:rsidP="00A05687">
            <w:pPr>
              <w:jc w:val="both"/>
              <w:rPr>
                <w:sz w:val="20"/>
                <w:szCs w:val="20"/>
              </w:rPr>
            </w:pPr>
            <w:r w:rsidRPr="00110689">
              <w:rPr>
                <w:sz w:val="20"/>
                <w:szCs w:val="20"/>
              </w:rPr>
              <w:t>Somewhat Disagree</w:t>
            </w:r>
          </w:p>
        </w:tc>
        <w:tc>
          <w:tcPr>
            <w:tcW w:w="951" w:type="dxa"/>
          </w:tcPr>
          <w:p w14:paraId="37D83520" w14:textId="77777777" w:rsidR="00687224" w:rsidRPr="00110689" w:rsidRDefault="00687224" w:rsidP="00A05687">
            <w:pPr>
              <w:jc w:val="both"/>
              <w:rPr>
                <w:sz w:val="20"/>
                <w:szCs w:val="20"/>
              </w:rPr>
            </w:pPr>
            <w:r w:rsidRPr="00110689">
              <w:rPr>
                <w:sz w:val="20"/>
                <w:szCs w:val="20"/>
              </w:rPr>
              <w:t>Neutral</w:t>
            </w:r>
          </w:p>
        </w:tc>
        <w:tc>
          <w:tcPr>
            <w:tcW w:w="1257" w:type="dxa"/>
          </w:tcPr>
          <w:p w14:paraId="7C7AD7C6" w14:textId="77777777" w:rsidR="00687224" w:rsidRPr="00110689" w:rsidRDefault="00687224" w:rsidP="00A05687">
            <w:pPr>
              <w:jc w:val="both"/>
              <w:rPr>
                <w:sz w:val="20"/>
                <w:szCs w:val="20"/>
              </w:rPr>
            </w:pPr>
            <w:r w:rsidRPr="00110689">
              <w:rPr>
                <w:sz w:val="20"/>
                <w:szCs w:val="20"/>
              </w:rPr>
              <w:t>Somewhat Agree</w:t>
            </w:r>
          </w:p>
        </w:tc>
        <w:tc>
          <w:tcPr>
            <w:tcW w:w="791" w:type="dxa"/>
          </w:tcPr>
          <w:p w14:paraId="0FB4CE41" w14:textId="77777777" w:rsidR="00687224" w:rsidRPr="00110689" w:rsidRDefault="00687224" w:rsidP="00A05687">
            <w:pPr>
              <w:jc w:val="both"/>
              <w:rPr>
                <w:sz w:val="20"/>
                <w:szCs w:val="20"/>
              </w:rPr>
            </w:pPr>
            <w:r w:rsidRPr="00110689">
              <w:rPr>
                <w:sz w:val="20"/>
                <w:szCs w:val="20"/>
              </w:rPr>
              <w:t>Agree</w:t>
            </w:r>
          </w:p>
        </w:tc>
        <w:tc>
          <w:tcPr>
            <w:tcW w:w="1020" w:type="dxa"/>
          </w:tcPr>
          <w:p w14:paraId="265948E4" w14:textId="77777777" w:rsidR="00687224" w:rsidRPr="00110689" w:rsidRDefault="00687224" w:rsidP="00A05687">
            <w:pPr>
              <w:jc w:val="both"/>
              <w:rPr>
                <w:sz w:val="20"/>
                <w:szCs w:val="20"/>
              </w:rPr>
            </w:pPr>
            <w:r w:rsidRPr="00110689">
              <w:rPr>
                <w:sz w:val="20"/>
                <w:szCs w:val="20"/>
              </w:rPr>
              <w:t>Strongly Agree</w:t>
            </w:r>
          </w:p>
        </w:tc>
      </w:tr>
      <w:tr w:rsidR="00687224" w:rsidRPr="00110689" w14:paraId="2934A06B" w14:textId="77777777" w:rsidTr="00A05687">
        <w:tc>
          <w:tcPr>
            <w:tcW w:w="1552" w:type="dxa"/>
            <w:vMerge/>
          </w:tcPr>
          <w:p w14:paraId="2F2C464F" w14:textId="77777777" w:rsidR="00687224" w:rsidRPr="00110689" w:rsidRDefault="00687224" w:rsidP="00A05687">
            <w:pPr>
              <w:jc w:val="center"/>
              <w:rPr>
                <w:sz w:val="20"/>
                <w:szCs w:val="20"/>
              </w:rPr>
            </w:pPr>
          </w:p>
        </w:tc>
        <w:tc>
          <w:tcPr>
            <w:tcW w:w="1118" w:type="dxa"/>
          </w:tcPr>
          <w:p w14:paraId="50921BEA" w14:textId="77777777" w:rsidR="00687224" w:rsidRPr="00110689" w:rsidRDefault="00687224" w:rsidP="00A05687">
            <w:pPr>
              <w:jc w:val="center"/>
              <w:rPr>
                <w:sz w:val="20"/>
                <w:szCs w:val="20"/>
              </w:rPr>
            </w:pPr>
            <w:r w:rsidRPr="00110689">
              <w:rPr>
                <w:sz w:val="20"/>
                <w:szCs w:val="20"/>
              </w:rPr>
              <w:t>1</w:t>
            </w:r>
          </w:p>
        </w:tc>
        <w:tc>
          <w:tcPr>
            <w:tcW w:w="1064" w:type="dxa"/>
          </w:tcPr>
          <w:p w14:paraId="1045CA56" w14:textId="77777777" w:rsidR="00687224" w:rsidRPr="00110689" w:rsidRDefault="00687224" w:rsidP="00A05687">
            <w:pPr>
              <w:jc w:val="center"/>
              <w:rPr>
                <w:sz w:val="20"/>
                <w:szCs w:val="20"/>
              </w:rPr>
            </w:pPr>
            <w:r w:rsidRPr="00110689">
              <w:rPr>
                <w:sz w:val="20"/>
                <w:szCs w:val="20"/>
              </w:rPr>
              <w:t>2</w:t>
            </w:r>
          </w:p>
        </w:tc>
        <w:tc>
          <w:tcPr>
            <w:tcW w:w="1257" w:type="dxa"/>
          </w:tcPr>
          <w:p w14:paraId="606FEF0D" w14:textId="77777777" w:rsidR="00687224" w:rsidRPr="00110689" w:rsidRDefault="00687224" w:rsidP="00A05687">
            <w:pPr>
              <w:jc w:val="center"/>
              <w:rPr>
                <w:sz w:val="20"/>
                <w:szCs w:val="20"/>
              </w:rPr>
            </w:pPr>
            <w:r w:rsidRPr="00110689">
              <w:rPr>
                <w:sz w:val="20"/>
                <w:szCs w:val="20"/>
              </w:rPr>
              <w:t>3</w:t>
            </w:r>
          </w:p>
        </w:tc>
        <w:tc>
          <w:tcPr>
            <w:tcW w:w="951" w:type="dxa"/>
          </w:tcPr>
          <w:p w14:paraId="4132AD33" w14:textId="77777777" w:rsidR="00687224" w:rsidRPr="00110689" w:rsidRDefault="00687224" w:rsidP="00A05687">
            <w:pPr>
              <w:jc w:val="center"/>
              <w:rPr>
                <w:sz w:val="20"/>
                <w:szCs w:val="20"/>
              </w:rPr>
            </w:pPr>
            <w:r w:rsidRPr="00110689">
              <w:rPr>
                <w:sz w:val="20"/>
                <w:szCs w:val="20"/>
              </w:rPr>
              <w:t>4</w:t>
            </w:r>
          </w:p>
        </w:tc>
        <w:tc>
          <w:tcPr>
            <w:tcW w:w="1257" w:type="dxa"/>
          </w:tcPr>
          <w:p w14:paraId="502B5172" w14:textId="77777777" w:rsidR="00687224" w:rsidRPr="00110689" w:rsidRDefault="00687224" w:rsidP="00A05687">
            <w:pPr>
              <w:jc w:val="center"/>
              <w:rPr>
                <w:sz w:val="20"/>
                <w:szCs w:val="20"/>
              </w:rPr>
            </w:pPr>
            <w:r w:rsidRPr="00110689">
              <w:rPr>
                <w:sz w:val="20"/>
                <w:szCs w:val="20"/>
              </w:rPr>
              <w:t>5</w:t>
            </w:r>
          </w:p>
        </w:tc>
        <w:tc>
          <w:tcPr>
            <w:tcW w:w="791" w:type="dxa"/>
          </w:tcPr>
          <w:p w14:paraId="28E06D0A" w14:textId="77777777" w:rsidR="00687224" w:rsidRPr="00110689" w:rsidRDefault="00687224" w:rsidP="00A05687">
            <w:pPr>
              <w:jc w:val="center"/>
              <w:rPr>
                <w:sz w:val="20"/>
                <w:szCs w:val="20"/>
              </w:rPr>
            </w:pPr>
            <w:r w:rsidRPr="00110689">
              <w:rPr>
                <w:sz w:val="20"/>
                <w:szCs w:val="20"/>
              </w:rPr>
              <w:t>6</w:t>
            </w:r>
          </w:p>
        </w:tc>
        <w:tc>
          <w:tcPr>
            <w:tcW w:w="1020" w:type="dxa"/>
          </w:tcPr>
          <w:p w14:paraId="44C3DE51" w14:textId="77777777" w:rsidR="00687224" w:rsidRPr="00110689" w:rsidRDefault="00687224" w:rsidP="00A05687">
            <w:pPr>
              <w:jc w:val="center"/>
              <w:rPr>
                <w:sz w:val="20"/>
                <w:szCs w:val="20"/>
              </w:rPr>
            </w:pPr>
            <w:r w:rsidRPr="00110689">
              <w:rPr>
                <w:sz w:val="20"/>
                <w:szCs w:val="20"/>
              </w:rPr>
              <w:t>7</w:t>
            </w:r>
          </w:p>
        </w:tc>
      </w:tr>
      <w:tr w:rsidR="00687224" w:rsidRPr="00110689" w14:paraId="560E12D0" w14:textId="77777777" w:rsidTr="00A05687">
        <w:tc>
          <w:tcPr>
            <w:tcW w:w="1552" w:type="dxa"/>
          </w:tcPr>
          <w:p w14:paraId="62FAFE4A" w14:textId="77777777" w:rsidR="00687224" w:rsidRPr="00110689" w:rsidRDefault="00687224" w:rsidP="00A05687">
            <w:pPr>
              <w:rPr>
                <w:sz w:val="20"/>
                <w:szCs w:val="20"/>
              </w:rPr>
            </w:pPr>
            <w:r w:rsidRPr="00110689">
              <w:rPr>
                <w:sz w:val="20"/>
                <w:szCs w:val="20"/>
              </w:rPr>
              <w:t>The weight of the stability footwear is an important consideration when issuing footwear to children with mobility impairment?</w:t>
            </w:r>
          </w:p>
        </w:tc>
        <w:tc>
          <w:tcPr>
            <w:tcW w:w="1118" w:type="dxa"/>
          </w:tcPr>
          <w:p w14:paraId="51FA396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0779A43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09DFD3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28071C8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3DDB40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B4FE2E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22C0B5E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4F4977E" w14:textId="77777777" w:rsidR="00687224" w:rsidRPr="00110689" w:rsidRDefault="00687224" w:rsidP="00687224">
      <w:pPr>
        <w:rPr>
          <w:sz w:val="20"/>
          <w:szCs w:val="20"/>
        </w:rPr>
      </w:pPr>
    </w:p>
    <w:p w14:paraId="6664A61F" w14:textId="77777777" w:rsidR="00687224" w:rsidRPr="00110689" w:rsidRDefault="00687224" w:rsidP="00687224">
      <w:pPr>
        <w:rPr>
          <w:sz w:val="20"/>
          <w:szCs w:val="20"/>
        </w:rPr>
      </w:pPr>
      <w:r w:rsidRPr="00110689">
        <w:rPr>
          <w:sz w:val="20"/>
          <w:szCs w:val="20"/>
        </w:rPr>
        <w:t>21)</w:t>
      </w:r>
    </w:p>
    <w:tbl>
      <w:tblPr>
        <w:tblStyle w:val="TableGrid"/>
        <w:tblW w:w="0" w:type="auto"/>
        <w:tblLook w:val="04A0" w:firstRow="1" w:lastRow="0" w:firstColumn="1" w:lastColumn="0" w:noHBand="0" w:noVBand="1"/>
      </w:tblPr>
      <w:tblGrid>
        <w:gridCol w:w="8488"/>
      </w:tblGrid>
      <w:tr w:rsidR="00687224" w:rsidRPr="00110689" w14:paraId="19191641" w14:textId="77777777" w:rsidTr="00A05687">
        <w:tc>
          <w:tcPr>
            <w:tcW w:w="9010" w:type="dxa"/>
          </w:tcPr>
          <w:p w14:paraId="3E45DC16" w14:textId="77777777" w:rsidR="00687224" w:rsidRPr="00110689" w:rsidRDefault="00687224" w:rsidP="00A05687">
            <w:pPr>
              <w:rPr>
                <w:sz w:val="20"/>
                <w:szCs w:val="20"/>
              </w:rPr>
            </w:pPr>
            <w:r w:rsidRPr="00110689">
              <w:rPr>
                <w:sz w:val="20"/>
                <w:szCs w:val="20"/>
              </w:rPr>
              <w:t>Please use this section to provide your opinion on the weight of stability footwear and how you feel it may impact on the gait of children with mobility impairment or may change with the age of the patient.*</w:t>
            </w:r>
          </w:p>
        </w:tc>
      </w:tr>
      <w:tr w:rsidR="00687224" w:rsidRPr="00110689" w14:paraId="5ABE78B9" w14:textId="77777777" w:rsidTr="00A05687">
        <w:tc>
          <w:tcPr>
            <w:tcW w:w="9010" w:type="dxa"/>
          </w:tcPr>
          <w:p w14:paraId="7277826B" w14:textId="77777777" w:rsidR="00687224" w:rsidRPr="00110689" w:rsidRDefault="00687224" w:rsidP="00A05687">
            <w:pPr>
              <w:rPr>
                <w:sz w:val="20"/>
                <w:szCs w:val="20"/>
              </w:rPr>
            </w:pPr>
          </w:p>
          <w:p w14:paraId="6DD335A9" w14:textId="77777777" w:rsidR="00687224" w:rsidRPr="00110689" w:rsidRDefault="00687224" w:rsidP="00A05687">
            <w:pPr>
              <w:rPr>
                <w:sz w:val="20"/>
                <w:szCs w:val="20"/>
              </w:rPr>
            </w:pPr>
          </w:p>
        </w:tc>
      </w:tr>
    </w:tbl>
    <w:p w14:paraId="582A3370" w14:textId="77777777" w:rsidR="00687224" w:rsidRPr="00110689" w:rsidRDefault="00687224" w:rsidP="00687224">
      <w:pPr>
        <w:rPr>
          <w:sz w:val="20"/>
          <w:szCs w:val="20"/>
        </w:rPr>
      </w:pPr>
    </w:p>
    <w:p w14:paraId="66042E8B"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7CE8898A" w14:textId="77777777" w:rsidTr="00A05687">
        <w:tc>
          <w:tcPr>
            <w:tcW w:w="9010" w:type="dxa"/>
          </w:tcPr>
          <w:p w14:paraId="497A890D" w14:textId="77777777" w:rsidR="00687224" w:rsidRPr="00110689" w:rsidRDefault="00687224" w:rsidP="00A05687">
            <w:pPr>
              <w:rPr>
                <w:b/>
                <w:bCs/>
                <w:sz w:val="20"/>
                <w:szCs w:val="20"/>
              </w:rPr>
            </w:pPr>
            <w:r w:rsidRPr="00110689">
              <w:rPr>
                <w:b/>
                <w:bCs/>
                <w:sz w:val="20"/>
                <w:szCs w:val="20"/>
              </w:rPr>
              <w:t>Optional Further Information</w:t>
            </w:r>
          </w:p>
        </w:tc>
      </w:tr>
      <w:tr w:rsidR="00687224" w:rsidRPr="00110689" w14:paraId="370A1E52" w14:textId="77777777" w:rsidTr="00A05687">
        <w:tc>
          <w:tcPr>
            <w:tcW w:w="9010" w:type="dxa"/>
          </w:tcPr>
          <w:p w14:paraId="7FF180D2" w14:textId="77777777" w:rsidR="00687224" w:rsidRPr="00110689" w:rsidRDefault="00687224" w:rsidP="00A05687">
            <w:pPr>
              <w:rPr>
                <w:sz w:val="20"/>
                <w:szCs w:val="20"/>
              </w:rPr>
            </w:pPr>
            <w:r w:rsidRPr="00110689">
              <w:rPr>
                <w:sz w:val="20"/>
                <w:szCs w:val="20"/>
              </w:rPr>
              <w:t xml:space="preserve">You may use this additional section to provide further suggestions that you feel are important characteristics of children's "Off the Shelf" and modular stability footwear. </w:t>
            </w:r>
          </w:p>
          <w:p w14:paraId="6EE7E4B5" w14:textId="77777777" w:rsidR="00687224" w:rsidRPr="00110689" w:rsidRDefault="00687224" w:rsidP="00A05687">
            <w:pPr>
              <w:rPr>
                <w:sz w:val="20"/>
                <w:szCs w:val="20"/>
              </w:rPr>
            </w:pPr>
          </w:p>
          <w:p w14:paraId="513DEDA9" w14:textId="77777777" w:rsidR="00687224" w:rsidRPr="00110689" w:rsidRDefault="00687224" w:rsidP="00A05687">
            <w:pPr>
              <w:rPr>
                <w:sz w:val="20"/>
                <w:szCs w:val="20"/>
              </w:rPr>
            </w:pPr>
            <w:r w:rsidRPr="00110689">
              <w:rPr>
                <w:sz w:val="20"/>
                <w:szCs w:val="20"/>
              </w:rPr>
              <w:t>Please remember to detail your answer where appropriate with the following information:</w:t>
            </w:r>
          </w:p>
          <w:p w14:paraId="4FD35A9D" w14:textId="77777777" w:rsidR="00687224" w:rsidRPr="00110689" w:rsidRDefault="00687224" w:rsidP="00A05687">
            <w:pPr>
              <w:rPr>
                <w:sz w:val="20"/>
                <w:szCs w:val="20"/>
              </w:rPr>
            </w:pPr>
          </w:p>
          <w:p w14:paraId="7A481A4A" w14:textId="77777777" w:rsidR="00687224" w:rsidRPr="00110689" w:rsidRDefault="00687224" w:rsidP="00A05687">
            <w:pPr>
              <w:rPr>
                <w:sz w:val="20"/>
                <w:szCs w:val="20"/>
              </w:rPr>
            </w:pPr>
            <w:r w:rsidRPr="00110689">
              <w:rPr>
                <w:sz w:val="20"/>
                <w:szCs w:val="20"/>
              </w:rPr>
              <w:t>Constituents or area of the footwear</w:t>
            </w:r>
          </w:p>
          <w:p w14:paraId="3B25803F" w14:textId="77777777" w:rsidR="00687224" w:rsidRPr="00110689" w:rsidRDefault="00687224" w:rsidP="00A05687">
            <w:pPr>
              <w:rPr>
                <w:sz w:val="20"/>
                <w:szCs w:val="20"/>
              </w:rPr>
            </w:pPr>
            <w:r w:rsidRPr="00110689">
              <w:rPr>
                <w:sz w:val="20"/>
                <w:szCs w:val="20"/>
              </w:rPr>
              <w:t xml:space="preserve">Material </w:t>
            </w:r>
          </w:p>
          <w:p w14:paraId="28B5B200" w14:textId="77777777" w:rsidR="00687224" w:rsidRPr="00110689" w:rsidRDefault="00687224" w:rsidP="00A05687">
            <w:pPr>
              <w:rPr>
                <w:sz w:val="20"/>
                <w:szCs w:val="20"/>
              </w:rPr>
            </w:pPr>
            <w:r w:rsidRPr="00110689">
              <w:rPr>
                <w:sz w:val="20"/>
                <w:szCs w:val="20"/>
              </w:rPr>
              <w:t>Shape or dimension</w:t>
            </w:r>
          </w:p>
          <w:p w14:paraId="5D7A7DEB" w14:textId="77777777" w:rsidR="00687224" w:rsidRPr="00110689" w:rsidRDefault="00687224" w:rsidP="00A05687">
            <w:pPr>
              <w:rPr>
                <w:sz w:val="20"/>
                <w:szCs w:val="20"/>
              </w:rPr>
            </w:pPr>
            <w:r w:rsidRPr="00110689">
              <w:rPr>
                <w:sz w:val="20"/>
                <w:szCs w:val="20"/>
              </w:rPr>
              <w:t>Degree of rigidity flexibility.</w:t>
            </w:r>
            <w:r w:rsidRPr="00110689">
              <w:rPr>
                <w:sz w:val="20"/>
                <w:szCs w:val="20"/>
              </w:rPr>
              <w:tab/>
            </w:r>
          </w:p>
          <w:p w14:paraId="3F3D8AFF" w14:textId="77777777" w:rsidR="00687224" w:rsidRPr="00110689" w:rsidRDefault="00687224" w:rsidP="00A05687">
            <w:pPr>
              <w:rPr>
                <w:sz w:val="20"/>
                <w:szCs w:val="20"/>
              </w:rPr>
            </w:pPr>
            <w:r w:rsidRPr="00110689">
              <w:rPr>
                <w:sz w:val="20"/>
                <w:szCs w:val="20"/>
              </w:rPr>
              <w:t>Purpose</w:t>
            </w:r>
          </w:p>
        </w:tc>
      </w:tr>
    </w:tbl>
    <w:p w14:paraId="1A3A06C9" w14:textId="77777777" w:rsidR="00687224" w:rsidRPr="00110689" w:rsidRDefault="00687224" w:rsidP="00687224">
      <w:pPr>
        <w:rPr>
          <w:sz w:val="20"/>
          <w:szCs w:val="20"/>
        </w:rPr>
      </w:pPr>
    </w:p>
    <w:p w14:paraId="3F22FC13" w14:textId="77777777" w:rsidR="00687224" w:rsidRPr="00110689" w:rsidRDefault="00687224" w:rsidP="00687224">
      <w:pPr>
        <w:rPr>
          <w:sz w:val="20"/>
          <w:szCs w:val="20"/>
        </w:rPr>
      </w:pPr>
      <w:r w:rsidRPr="00110689">
        <w:rPr>
          <w:sz w:val="20"/>
          <w:szCs w:val="20"/>
        </w:rPr>
        <w:t>22)</w:t>
      </w:r>
    </w:p>
    <w:tbl>
      <w:tblPr>
        <w:tblStyle w:val="TableGrid"/>
        <w:tblW w:w="0" w:type="auto"/>
        <w:tblLook w:val="04A0" w:firstRow="1" w:lastRow="0" w:firstColumn="1" w:lastColumn="0" w:noHBand="0" w:noVBand="1"/>
      </w:tblPr>
      <w:tblGrid>
        <w:gridCol w:w="8488"/>
      </w:tblGrid>
      <w:tr w:rsidR="00687224" w:rsidRPr="00110689" w14:paraId="2F344C0A" w14:textId="77777777" w:rsidTr="00A05687">
        <w:tc>
          <w:tcPr>
            <w:tcW w:w="9010" w:type="dxa"/>
          </w:tcPr>
          <w:p w14:paraId="3C2D4170" w14:textId="77777777" w:rsidR="00687224" w:rsidRPr="00110689" w:rsidRDefault="00687224" w:rsidP="00A05687">
            <w:pPr>
              <w:rPr>
                <w:sz w:val="20"/>
                <w:szCs w:val="20"/>
              </w:rPr>
            </w:pPr>
            <w:r w:rsidRPr="00110689">
              <w:rPr>
                <w:sz w:val="20"/>
                <w:szCs w:val="20"/>
              </w:rPr>
              <w:t>Which other areas do you feel are important design characteristics of children's "Off the Shelf" and modular stability footwear?</w:t>
            </w:r>
          </w:p>
        </w:tc>
      </w:tr>
      <w:tr w:rsidR="00687224" w:rsidRPr="00110689" w14:paraId="17ADB409" w14:textId="77777777" w:rsidTr="00A05687">
        <w:tc>
          <w:tcPr>
            <w:tcW w:w="9010" w:type="dxa"/>
          </w:tcPr>
          <w:p w14:paraId="0455FA1F" w14:textId="77777777" w:rsidR="00687224" w:rsidRPr="00110689" w:rsidRDefault="00687224" w:rsidP="00A05687">
            <w:pPr>
              <w:rPr>
                <w:sz w:val="20"/>
                <w:szCs w:val="20"/>
              </w:rPr>
            </w:pPr>
          </w:p>
          <w:p w14:paraId="71692C9C" w14:textId="77777777" w:rsidR="00687224" w:rsidRPr="00110689" w:rsidRDefault="00687224" w:rsidP="00A05687">
            <w:pPr>
              <w:rPr>
                <w:sz w:val="20"/>
                <w:szCs w:val="20"/>
              </w:rPr>
            </w:pPr>
          </w:p>
          <w:p w14:paraId="6AE14319" w14:textId="77777777" w:rsidR="00687224" w:rsidRPr="00110689" w:rsidRDefault="00687224" w:rsidP="00A05687">
            <w:pPr>
              <w:rPr>
                <w:sz w:val="20"/>
                <w:szCs w:val="20"/>
              </w:rPr>
            </w:pPr>
          </w:p>
          <w:p w14:paraId="5ED7FB9C" w14:textId="77777777" w:rsidR="00687224" w:rsidRPr="00110689" w:rsidRDefault="00687224" w:rsidP="00A05687">
            <w:pPr>
              <w:rPr>
                <w:sz w:val="20"/>
                <w:szCs w:val="20"/>
              </w:rPr>
            </w:pPr>
          </w:p>
          <w:p w14:paraId="1EDC6E4F" w14:textId="77777777" w:rsidR="00687224" w:rsidRPr="00110689" w:rsidRDefault="00687224" w:rsidP="00A05687">
            <w:pPr>
              <w:rPr>
                <w:sz w:val="20"/>
                <w:szCs w:val="20"/>
              </w:rPr>
            </w:pPr>
          </w:p>
          <w:p w14:paraId="09808FFD" w14:textId="77777777" w:rsidR="00687224" w:rsidRPr="00110689" w:rsidRDefault="00687224" w:rsidP="00A05687">
            <w:pPr>
              <w:rPr>
                <w:sz w:val="20"/>
                <w:szCs w:val="20"/>
              </w:rPr>
            </w:pPr>
          </w:p>
          <w:p w14:paraId="242094BC" w14:textId="77777777" w:rsidR="00687224" w:rsidRPr="00110689" w:rsidRDefault="00687224" w:rsidP="00A05687">
            <w:pPr>
              <w:rPr>
                <w:sz w:val="20"/>
                <w:szCs w:val="20"/>
              </w:rPr>
            </w:pPr>
          </w:p>
          <w:p w14:paraId="10F6B024" w14:textId="77777777" w:rsidR="00687224" w:rsidRPr="00110689" w:rsidRDefault="00687224" w:rsidP="00A05687">
            <w:pPr>
              <w:rPr>
                <w:sz w:val="20"/>
                <w:szCs w:val="20"/>
              </w:rPr>
            </w:pPr>
          </w:p>
          <w:p w14:paraId="62CFFF43" w14:textId="77777777" w:rsidR="00687224" w:rsidRPr="00110689" w:rsidRDefault="00687224" w:rsidP="00A05687">
            <w:pPr>
              <w:rPr>
                <w:sz w:val="20"/>
                <w:szCs w:val="20"/>
              </w:rPr>
            </w:pPr>
          </w:p>
          <w:p w14:paraId="6080914B" w14:textId="77777777" w:rsidR="00687224" w:rsidRPr="00110689" w:rsidRDefault="00687224" w:rsidP="00A05687">
            <w:pPr>
              <w:rPr>
                <w:sz w:val="20"/>
                <w:szCs w:val="20"/>
              </w:rPr>
            </w:pPr>
          </w:p>
          <w:p w14:paraId="3F52CFED" w14:textId="77777777" w:rsidR="00687224" w:rsidRPr="00110689" w:rsidRDefault="00687224" w:rsidP="00A05687">
            <w:pPr>
              <w:rPr>
                <w:sz w:val="20"/>
                <w:szCs w:val="20"/>
              </w:rPr>
            </w:pPr>
          </w:p>
          <w:p w14:paraId="66FF7D3A" w14:textId="77777777" w:rsidR="00687224" w:rsidRPr="00110689" w:rsidRDefault="00687224" w:rsidP="00A05687">
            <w:pPr>
              <w:rPr>
                <w:sz w:val="20"/>
                <w:szCs w:val="20"/>
              </w:rPr>
            </w:pPr>
          </w:p>
          <w:p w14:paraId="72741ADF" w14:textId="77777777" w:rsidR="00687224" w:rsidRPr="00110689" w:rsidRDefault="00687224" w:rsidP="00A05687">
            <w:pPr>
              <w:rPr>
                <w:sz w:val="20"/>
                <w:szCs w:val="20"/>
              </w:rPr>
            </w:pPr>
          </w:p>
          <w:p w14:paraId="6B37C011" w14:textId="77777777" w:rsidR="00687224" w:rsidRPr="00110689" w:rsidRDefault="00687224" w:rsidP="00A05687">
            <w:pPr>
              <w:rPr>
                <w:sz w:val="20"/>
                <w:szCs w:val="20"/>
              </w:rPr>
            </w:pPr>
          </w:p>
          <w:p w14:paraId="54D02B1C" w14:textId="77777777" w:rsidR="00687224" w:rsidRPr="00110689" w:rsidRDefault="00687224" w:rsidP="00A05687">
            <w:pPr>
              <w:rPr>
                <w:sz w:val="20"/>
                <w:szCs w:val="20"/>
              </w:rPr>
            </w:pPr>
          </w:p>
          <w:p w14:paraId="5112B068" w14:textId="77777777" w:rsidR="00687224" w:rsidRPr="00110689" w:rsidRDefault="00687224" w:rsidP="00A05687">
            <w:pPr>
              <w:rPr>
                <w:sz w:val="20"/>
                <w:szCs w:val="20"/>
              </w:rPr>
            </w:pPr>
          </w:p>
          <w:p w14:paraId="55065A73" w14:textId="77777777" w:rsidR="00687224" w:rsidRPr="00110689" w:rsidRDefault="00687224" w:rsidP="00A05687">
            <w:pPr>
              <w:rPr>
                <w:sz w:val="20"/>
                <w:szCs w:val="20"/>
              </w:rPr>
            </w:pPr>
          </w:p>
          <w:p w14:paraId="6FC8D15B" w14:textId="77777777" w:rsidR="00687224" w:rsidRPr="00110689" w:rsidRDefault="00687224" w:rsidP="00A05687">
            <w:pPr>
              <w:rPr>
                <w:sz w:val="20"/>
                <w:szCs w:val="20"/>
              </w:rPr>
            </w:pPr>
          </w:p>
          <w:p w14:paraId="06147943" w14:textId="77777777" w:rsidR="00687224" w:rsidRPr="00110689" w:rsidRDefault="00687224" w:rsidP="00A05687">
            <w:pPr>
              <w:rPr>
                <w:sz w:val="20"/>
                <w:szCs w:val="20"/>
              </w:rPr>
            </w:pPr>
          </w:p>
          <w:p w14:paraId="5A7CB3B7" w14:textId="77777777" w:rsidR="00687224" w:rsidRPr="00110689" w:rsidRDefault="00687224" w:rsidP="00A05687">
            <w:pPr>
              <w:rPr>
                <w:sz w:val="20"/>
                <w:szCs w:val="20"/>
              </w:rPr>
            </w:pPr>
          </w:p>
          <w:p w14:paraId="7D074C0B" w14:textId="77777777" w:rsidR="00687224" w:rsidRPr="00110689" w:rsidRDefault="00687224" w:rsidP="00A05687">
            <w:pPr>
              <w:rPr>
                <w:sz w:val="20"/>
                <w:szCs w:val="20"/>
              </w:rPr>
            </w:pPr>
          </w:p>
          <w:p w14:paraId="1BFD36A9" w14:textId="77777777" w:rsidR="00687224" w:rsidRPr="00110689" w:rsidRDefault="00687224" w:rsidP="00A05687">
            <w:pPr>
              <w:rPr>
                <w:sz w:val="20"/>
                <w:szCs w:val="20"/>
              </w:rPr>
            </w:pPr>
          </w:p>
          <w:p w14:paraId="5C26C430" w14:textId="77777777" w:rsidR="00687224" w:rsidRPr="00110689" w:rsidRDefault="00687224" w:rsidP="00A05687">
            <w:pPr>
              <w:rPr>
                <w:sz w:val="20"/>
                <w:szCs w:val="20"/>
              </w:rPr>
            </w:pPr>
          </w:p>
          <w:p w14:paraId="56415AA0" w14:textId="77777777" w:rsidR="00687224" w:rsidRPr="00110689" w:rsidRDefault="00687224" w:rsidP="00A05687">
            <w:pPr>
              <w:rPr>
                <w:sz w:val="20"/>
                <w:szCs w:val="20"/>
              </w:rPr>
            </w:pPr>
          </w:p>
          <w:p w14:paraId="243E8943" w14:textId="77777777" w:rsidR="00687224" w:rsidRPr="00110689" w:rsidRDefault="00687224" w:rsidP="00A05687">
            <w:pPr>
              <w:rPr>
                <w:sz w:val="20"/>
                <w:szCs w:val="20"/>
              </w:rPr>
            </w:pPr>
          </w:p>
          <w:p w14:paraId="0E24A0B7" w14:textId="77777777" w:rsidR="00687224" w:rsidRPr="00110689" w:rsidRDefault="00687224" w:rsidP="00A05687">
            <w:pPr>
              <w:rPr>
                <w:sz w:val="20"/>
                <w:szCs w:val="20"/>
              </w:rPr>
            </w:pPr>
          </w:p>
          <w:p w14:paraId="2E3649FF" w14:textId="77777777" w:rsidR="00687224" w:rsidRPr="00110689" w:rsidRDefault="00687224" w:rsidP="00A05687">
            <w:pPr>
              <w:rPr>
                <w:sz w:val="20"/>
                <w:szCs w:val="20"/>
              </w:rPr>
            </w:pPr>
          </w:p>
          <w:p w14:paraId="73C19A58" w14:textId="77777777" w:rsidR="00687224" w:rsidRPr="00110689" w:rsidRDefault="00687224" w:rsidP="00A05687">
            <w:pPr>
              <w:rPr>
                <w:sz w:val="20"/>
                <w:szCs w:val="20"/>
              </w:rPr>
            </w:pPr>
          </w:p>
          <w:p w14:paraId="654B1296" w14:textId="77777777" w:rsidR="00687224" w:rsidRPr="00110689" w:rsidRDefault="00687224" w:rsidP="00A05687">
            <w:pPr>
              <w:rPr>
                <w:sz w:val="20"/>
                <w:szCs w:val="20"/>
              </w:rPr>
            </w:pPr>
          </w:p>
          <w:p w14:paraId="0C14DEA2" w14:textId="77777777" w:rsidR="00687224" w:rsidRPr="00110689" w:rsidRDefault="00687224" w:rsidP="00A05687">
            <w:pPr>
              <w:rPr>
                <w:sz w:val="20"/>
                <w:szCs w:val="20"/>
              </w:rPr>
            </w:pPr>
          </w:p>
        </w:tc>
      </w:tr>
    </w:tbl>
    <w:p w14:paraId="7DE0862C" w14:textId="77777777" w:rsidR="00687224" w:rsidRPr="00110689" w:rsidRDefault="00687224" w:rsidP="00687224">
      <w:pPr>
        <w:rPr>
          <w:sz w:val="20"/>
          <w:szCs w:val="20"/>
        </w:rPr>
      </w:pPr>
    </w:p>
    <w:p w14:paraId="29883C13"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2278E15" w14:textId="77777777" w:rsidTr="00A05687">
        <w:tc>
          <w:tcPr>
            <w:tcW w:w="9010" w:type="dxa"/>
          </w:tcPr>
          <w:p w14:paraId="6A756291" w14:textId="77777777" w:rsidR="00687224" w:rsidRPr="00110689" w:rsidRDefault="00687224" w:rsidP="00A05687">
            <w:pPr>
              <w:rPr>
                <w:sz w:val="20"/>
                <w:szCs w:val="20"/>
              </w:rPr>
            </w:pPr>
            <w:r w:rsidRPr="00110689">
              <w:rPr>
                <w:sz w:val="20"/>
                <w:szCs w:val="20"/>
              </w:rPr>
              <w:t xml:space="preserve">Thank you for taking the time to complete section 2. Your time and participation in this survey are greatly appreciated. </w:t>
            </w:r>
          </w:p>
          <w:p w14:paraId="34534153" w14:textId="77777777" w:rsidR="00687224" w:rsidRPr="00110689" w:rsidRDefault="00687224" w:rsidP="00A05687">
            <w:pPr>
              <w:rPr>
                <w:sz w:val="20"/>
                <w:szCs w:val="20"/>
              </w:rPr>
            </w:pPr>
          </w:p>
          <w:p w14:paraId="78FDCF29" w14:textId="77777777" w:rsidR="00687224" w:rsidRPr="00110689" w:rsidRDefault="00687224" w:rsidP="00A05687">
            <w:pPr>
              <w:rPr>
                <w:sz w:val="20"/>
                <w:szCs w:val="20"/>
              </w:rPr>
            </w:pPr>
            <w:r w:rsidRPr="00110689">
              <w:rPr>
                <w:sz w:val="20"/>
                <w:szCs w:val="20"/>
              </w:rPr>
              <w:t xml:space="preserve">Please remember to submit your answers before closing this form. </w:t>
            </w:r>
          </w:p>
          <w:p w14:paraId="3C015912" w14:textId="77777777" w:rsidR="00687224" w:rsidRPr="00110689" w:rsidRDefault="00687224" w:rsidP="00A05687">
            <w:pPr>
              <w:rPr>
                <w:sz w:val="20"/>
                <w:szCs w:val="20"/>
              </w:rPr>
            </w:pPr>
          </w:p>
          <w:p w14:paraId="1AC2E713" w14:textId="77777777" w:rsidR="00687224" w:rsidRPr="00110689" w:rsidRDefault="00687224" w:rsidP="00A05687">
            <w:pPr>
              <w:rPr>
                <w:sz w:val="20"/>
                <w:szCs w:val="20"/>
              </w:rPr>
            </w:pPr>
            <w:r w:rsidRPr="00110689">
              <w:rPr>
                <w:sz w:val="20"/>
                <w:szCs w:val="20"/>
              </w:rPr>
              <w:t>You can find the link for next section of Round 1 attached to the Delphi survey email.</w:t>
            </w:r>
          </w:p>
        </w:tc>
      </w:tr>
    </w:tbl>
    <w:p w14:paraId="02828EBA" w14:textId="77777777" w:rsidR="00687224" w:rsidRPr="00110689" w:rsidRDefault="00687224" w:rsidP="00687224">
      <w:pPr>
        <w:rPr>
          <w:sz w:val="20"/>
          <w:szCs w:val="20"/>
        </w:rPr>
      </w:pPr>
      <w:r w:rsidRPr="00110689">
        <w:rPr>
          <w:caps/>
          <w:noProof/>
          <w:color w:val="808080" w:themeColor="background1" w:themeShade="80"/>
          <w:sz w:val="20"/>
          <w:szCs w:val="20"/>
          <w:lang w:eastAsia="zh-CN"/>
        </w:rPr>
        <mc:AlternateContent>
          <mc:Choice Requires="wps">
            <w:drawing>
              <wp:anchor distT="0" distB="0" distL="118745" distR="118745" simplePos="0" relativeHeight="251658268" behindDoc="1" locked="0" layoutInCell="1" allowOverlap="0" wp14:anchorId="6454C43E" wp14:editId="654D758E">
                <wp:simplePos x="0" y="0"/>
                <wp:positionH relativeFrom="margin">
                  <wp:posOffset>1270</wp:posOffset>
                </wp:positionH>
                <wp:positionV relativeFrom="page">
                  <wp:posOffset>316230</wp:posOffset>
                </wp:positionV>
                <wp:extent cx="5403850" cy="1756410"/>
                <wp:effectExtent l="0" t="0" r="6350" b="0"/>
                <wp:wrapSquare wrapText="bothSides"/>
                <wp:docPr id="808305755" name="Rectangle 808305755"/>
                <wp:cNvGraphicFramePr/>
                <a:graphic xmlns:a="http://schemas.openxmlformats.org/drawingml/2006/main">
                  <a:graphicData uri="http://schemas.microsoft.com/office/word/2010/wordprocessingShape">
                    <wps:wsp>
                      <wps:cNvSpPr/>
                      <wps:spPr>
                        <a:xfrm>
                          <a:off x="0" y="0"/>
                          <a:ext cx="5403850" cy="17564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2862A1" w14:textId="77777777" w:rsidR="00687224" w:rsidRDefault="00687224" w:rsidP="00687224">
                            <w:pPr>
                              <w:pStyle w:val="Header"/>
                              <w:jc w:val="right"/>
                              <w:rPr>
                                <w:caps/>
                                <w:color w:val="FFFFFF" w:themeColor="background1"/>
                              </w:rPr>
                            </w:pPr>
                            <w:r>
                              <w:rPr>
                                <w:noProof/>
                              </w:rPr>
                              <w:drawing>
                                <wp:inline distT="0" distB="0" distL="0" distR="0" wp14:anchorId="07E30D73" wp14:editId="2C87A0FD">
                                  <wp:extent cx="977265" cy="1030298"/>
                                  <wp:effectExtent l="0" t="0" r="635" b="0"/>
                                  <wp:docPr id="734392611" name="Picture 7343926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65C8CFD" w14:textId="77777777" w:rsidR="00687224" w:rsidRPr="00160D90" w:rsidRDefault="00687224" w:rsidP="00687224">
                            <w:pPr>
                              <w:pStyle w:val="Header"/>
                              <w:rPr>
                                <w:rFonts w:cstheme="minorHAnsi"/>
                                <w:caps/>
                                <w:color w:val="FFFFFF" w:themeColor="background1"/>
                                <w:sz w:val="28"/>
                                <w:szCs w:val="28"/>
                              </w:rPr>
                            </w:pPr>
                          </w:p>
                          <w:p w14:paraId="779978DC"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ROun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454C43E" id="Rectangle 808305755" o:spid="_x0000_s1151" style="position:absolute;margin-left:.1pt;margin-top:24.9pt;width:425.5pt;height:138.3pt;z-index:-251658212;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" o:allowoverlap="f" fillcolor="#4472c4 [3204]" stroked="f" strokeweight="1pt">
                <v:textbox>
                  <w:txbxContent>
                    <w:p w14:paraId="462862A1" w14:textId="77777777" w:rsidR="00687224" w:rsidRDefault="00687224" w:rsidP="00687224">
                      <w:pPr>
                        <w:pStyle w:val="Header"/>
                        <w:jc w:val="right"/>
                        <w:rPr>
                          <w:caps/>
                          <w:color w:val="FFFFFF" w:themeColor="background1"/>
                        </w:rPr>
                      </w:pPr>
                      <w:r>
                        <w:rPr>
                          <w:noProof/>
                        </w:rPr>
                        <w:drawing>
                          <wp:inline distT="0" distB="0" distL="0" distR="0" wp14:anchorId="07E30D73" wp14:editId="2C87A0FD">
                            <wp:extent cx="977265" cy="1030298"/>
                            <wp:effectExtent l="0" t="0" r="635" b="0"/>
                            <wp:docPr id="734392611" name="Picture 7343926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65C8CFD" w14:textId="77777777" w:rsidR="00687224" w:rsidRPr="00160D90" w:rsidRDefault="00687224" w:rsidP="00687224">
                      <w:pPr>
                        <w:pStyle w:val="Header"/>
                        <w:rPr>
                          <w:rFonts w:cstheme="minorHAnsi"/>
                          <w:caps/>
                          <w:color w:val="FFFFFF" w:themeColor="background1"/>
                          <w:sz w:val="28"/>
                          <w:szCs w:val="28"/>
                        </w:rPr>
                      </w:pPr>
                    </w:p>
                    <w:p w14:paraId="779978DC"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ROund 1</w:t>
                      </w:r>
                    </w:p>
                  </w:txbxContent>
                </v:textbox>
                <w10:wrap type="square" anchorx="margin" anchory="page"/>
              </v:rect>
            </w:pict>
          </mc:Fallback>
        </mc:AlternateContent>
      </w:r>
    </w:p>
    <w:p w14:paraId="65AA39E7" w14:textId="77777777" w:rsidR="00687224" w:rsidRPr="00110689" w:rsidRDefault="00687224" w:rsidP="00687224">
      <w:pPr>
        <w:rPr>
          <w:sz w:val="20"/>
          <w:szCs w:val="20"/>
        </w:rPr>
      </w:pPr>
    </w:p>
    <w:p w14:paraId="4E7C45EF" w14:textId="77777777" w:rsidR="00687224" w:rsidRPr="00110689" w:rsidRDefault="00687224" w:rsidP="00687224">
      <w:pPr>
        <w:rPr>
          <w:sz w:val="20"/>
          <w:szCs w:val="20"/>
        </w:rPr>
      </w:pPr>
    </w:p>
    <w:p w14:paraId="1093CBB3" w14:textId="77777777" w:rsidR="00687224" w:rsidRPr="00110689" w:rsidRDefault="00687224" w:rsidP="00687224">
      <w:pPr>
        <w:rPr>
          <w:sz w:val="20"/>
          <w:szCs w:val="20"/>
        </w:rPr>
      </w:pPr>
    </w:p>
    <w:p w14:paraId="10FA5EC2" w14:textId="77777777" w:rsidR="00687224" w:rsidRPr="00110689" w:rsidRDefault="00687224" w:rsidP="00687224">
      <w:pPr>
        <w:rPr>
          <w:sz w:val="20"/>
          <w:szCs w:val="20"/>
        </w:rPr>
      </w:pPr>
    </w:p>
    <w:p w14:paraId="7011EBF3" w14:textId="77777777" w:rsidR="00687224" w:rsidRPr="00110689" w:rsidRDefault="00687224" w:rsidP="00687224">
      <w:pPr>
        <w:rPr>
          <w:sz w:val="20"/>
          <w:szCs w:val="20"/>
        </w:rPr>
      </w:pPr>
    </w:p>
    <w:p w14:paraId="7A95C14F" w14:textId="77777777" w:rsidR="00687224" w:rsidRPr="00110689" w:rsidRDefault="00687224" w:rsidP="00687224">
      <w:pPr>
        <w:rPr>
          <w:sz w:val="20"/>
          <w:szCs w:val="20"/>
        </w:rPr>
      </w:pPr>
    </w:p>
    <w:p w14:paraId="5E25F39A" w14:textId="77777777" w:rsidR="00687224" w:rsidRPr="00110689" w:rsidRDefault="00687224" w:rsidP="00687224">
      <w:pPr>
        <w:rPr>
          <w:sz w:val="20"/>
          <w:szCs w:val="20"/>
        </w:rPr>
      </w:pPr>
    </w:p>
    <w:p w14:paraId="70FF372E" w14:textId="77777777" w:rsidR="00687224" w:rsidRPr="00110689" w:rsidRDefault="00687224" w:rsidP="00687224">
      <w:pPr>
        <w:rPr>
          <w:sz w:val="20"/>
          <w:szCs w:val="20"/>
        </w:rPr>
      </w:pPr>
    </w:p>
    <w:p w14:paraId="09F4D08E" w14:textId="77777777" w:rsidR="00687224" w:rsidRPr="00110689" w:rsidRDefault="00687224" w:rsidP="00687224">
      <w:pPr>
        <w:rPr>
          <w:sz w:val="20"/>
          <w:szCs w:val="20"/>
        </w:rPr>
      </w:pPr>
    </w:p>
    <w:p w14:paraId="0FF1A058" w14:textId="77777777" w:rsidR="00687224" w:rsidRPr="00110689" w:rsidRDefault="00687224" w:rsidP="00687224">
      <w:pPr>
        <w:rPr>
          <w:sz w:val="20"/>
          <w:szCs w:val="20"/>
        </w:rPr>
      </w:pPr>
    </w:p>
    <w:p w14:paraId="43A111C2" w14:textId="77777777" w:rsidR="00687224" w:rsidRPr="00110689" w:rsidRDefault="00687224" w:rsidP="00687224">
      <w:pPr>
        <w:rPr>
          <w:sz w:val="20"/>
          <w:szCs w:val="20"/>
        </w:rPr>
      </w:pPr>
    </w:p>
    <w:p w14:paraId="15330563" w14:textId="77777777" w:rsidR="00687224" w:rsidRPr="00110689" w:rsidRDefault="00687224" w:rsidP="00687224">
      <w:pPr>
        <w:rPr>
          <w:sz w:val="20"/>
          <w:szCs w:val="20"/>
        </w:rPr>
      </w:pPr>
    </w:p>
    <w:p w14:paraId="61626C7F" w14:textId="77777777" w:rsidR="00687224" w:rsidRPr="00110689" w:rsidRDefault="00687224" w:rsidP="00687224">
      <w:pPr>
        <w:rPr>
          <w:sz w:val="20"/>
          <w:szCs w:val="20"/>
        </w:rPr>
      </w:pPr>
    </w:p>
    <w:p w14:paraId="17E9338F" w14:textId="77777777" w:rsidR="00687224" w:rsidRPr="00110689" w:rsidRDefault="00687224" w:rsidP="00687224">
      <w:pPr>
        <w:rPr>
          <w:sz w:val="20"/>
          <w:szCs w:val="20"/>
        </w:rPr>
      </w:pPr>
    </w:p>
    <w:p w14:paraId="686BAC3F" w14:textId="77777777" w:rsidR="00687224" w:rsidRPr="00110689" w:rsidRDefault="00687224" w:rsidP="00687224">
      <w:pPr>
        <w:rPr>
          <w:sz w:val="20"/>
          <w:szCs w:val="20"/>
        </w:rPr>
      </w:pPr>
    </w:p>
    <w:p w14:paraId="05BBC8AE" w14:textId="77777777" w:rsidR="00687224" w:rsidRPr="00110689" w:rsidRDefault="00687224" w:rsidP="00687224">
      <w:pPr>
        <w:rPr>
          <w:sz w:val="20"/>
          <w:szCs w:val="20"/>
        </w:rPr>
      </w:pPr>
    </w:p>
    <w:p w14:paraId="100E5BE2" w14:textId="77777777" w:rsidR="00687224" w:rsidRPr="00110689" w:rsidRDefault="00687224" w:rsidP="00687224">
      <w:pPr>
        <w:rPr>
          <w:sz w:val="20"/>
          <w:szCs w:val="20"/>
        </w:rPr>
      </w:pPr>
    </w:p>
    <w:p w14:paraId="11E7A813" w14:textId="77777777" w:rsidR="00687224" w:rsidRPr="00110689" w:rsidRDefault="00687224" w:rsidP="00687224">
      <w:pPr>
        <w:rPr>
          <w:sz w:val="20"/>
          <w:szCs w:val="20"/>
        </w:rPr>
      </w:pPr>
    </w:p>
    <w:p w14:paraId="7F279280" w14:textId="77777777" w:rsidR="00687224" w:rsidRPr="00110689" w:rsidRDefault="00687224" w:rsidP="00687224">
      <w:pPr>
        <w:rPr>
          <w:sz w:val="20"/>
          <w:szCs w:val="20"/>
        </w:rPr>
      </w:pPr>
    </w:p>
    <w:p w14:paraId="2C2C4225" w14:textId="77777777" w:rsidR="00687224" w:rsidRPr="00110689" w:rsidRDefault="00687224" w:rsidP="00687224">
      <w:pPr>
        <w:rPr>
          <w:sz w:val="20"/>
          <w:szCs w:val="20"/>
        </w:rPr>
      </w:pPr>
    </w:p>
    <w:p w14:paraId="38F252D8" w14:textId="77777777" w:rsidR="00687224" w:rsidRPr="00110689" w:rsidRDefault="00687224" w:rsidP="00687224">
      <w:pPr>
        <w:rPr>
          <w:sz w:val="20"/>
          <w:szCs w:val="20"/>
        </w:rPr>
      </w:pPr>
    </w:p>
    <w:p w14:paraId="4360F44C" w14:textId="77777777" w:rsidR="00687224" w:rsidRPr="00110689" w:rsidRDefault="00687224" w:rsidP="00687224">
      <w:pPr>
        <w:rPr>
          <w:sz w:val="20"/>
          <w:szCs w:val="20"/>
        </w:rPr>
      </w:pPr>
    </w:p>
    <w:p w14:paraId="7988DA8D" w14:textId="77777777" w:rsidR="00687224" w:rsidRPr="00110689" w:rsidRDefault="00687224" w:rsidP="00687224">
      <w:pPr>
        <w:rPr>
          <w:sz w:val="20"/>
          <w:szCs w:val="20"/>
        </w:rPr>
      </w:pPr>
    </w:p>
    <w:p w14:paraId="1235565A" w14:textId="77777777" w:rsidR="00687224" w:rsidRPr="00110689" w:rsidRDefault="00687224" w:rsidP="00687224">
      <w:pPr>
        <w:rPr>
          <w:sz w:val="20"/>
          <w:szCs w:val="20"/>
        </w:rPr>
      </w:pPr>
    </w:p>
    <w:p w14:paraId="233E6961" w14:textId="77777777" w:rsidR="00687224" w:rsidRPr="00110689" w:rsidRDefault="00687224" w:rsidP="00687224">
      <w:pPr>
        <w:rPr>
          <w:sz w:val="20"/>
          <w:szCs w:val="20"/>
        </w:rPr>
      </w:pPr>
    </w:p>
    <w:p w14:paraId="2C5D67EF" w14:textId="77777777" w:rsidR="00687224" w:rsidRPr="00110689" w:rsidRDefault="00687224" w:rsidP="00687224">
      <w:pPr>
        <w:rPr>
          <w:sz w:val="20"/>
          <w:szCs w:val="20"/>
        </w:rPr>
      </w:pPr>
    </w:p>
    <w:p w14:paraId="1669106C" w14:textId="77777777" w:rsidR="00687224" w:rsidRPr="00110689" w:rsidRDefault="00687224" w:rsidP="00687224">
      <w:pPr>
        <w:rPr>
          <w:sz w:val="20"/>
          <w:szCs w:val="20"/>
        </w:rPr>
      </w:pPr>
    </w:p>
    <w:p w14:paraId="57A7B57B" w14:textId="77777777" w:rsidR="00687224" w:rsidRPr="00110689" w:rsidRDefault="00687224" w:rsidP="00687224">
      <w:pPr>
        <w:rPr>
          <w:sz w:val="20"/>
          <w:szCs w:val="20"/>
        </w:rPr>
      </w:pPr>
    </w:p>
    <w:p w14:paraId="57EA1D01" w14:textId="77777777" w:rsidR="00687224" w:rsidRPr="00110689" w:rsidRDefault="00687224" w:rsidP="00687224">
      <w:pPr>
        <w:rPr>
          <w:sz w:val="20"/>
          <w:szCs w:val="20"/>
        </w:rPr>
      </w:pPr>
    </w:p>
    <w:p w14:paraId="4B6789BA" w14:textId="77777777" w:rsidR="00687224" w:rsidRPr="00110689" w:rsidRDefault="00687224" w:rsidP="00687224">
      <w:pPr>
        <w:rPr>
          <w:sz w:val="20"/>
          <w:szCs w:val="20"/>
        </w:rPr>
      </w:pPr>
    </w:p>
    <w:p w14:paraId="5E1B80A8" w14:textId="77777777" w:rsidR="00687224" w:rsidRPr="00110689" w:rsidRDefault="00687224" w:rsidP="00687224">
      <w:pPr>
        <w:rPr>
          <w:sz w:val="20"/>
          <w:szCs w:val="20"/>
        </w:rPr>
      </w:pPr>
    </w:p>
    <w:p w14:paraId="60238FEF" w14:textId="77777777" w:rsidR="00687224" w:rsidRPr="00110689" w:rsidRDefault="00687224" w:rsidP="00687224">
      <w:pPr>
        <w:rPr>
          <w:sz w:val="20"/>
          <w:szCs w:val="20"/>
        </w:rPr>
      </w:pPr>
    </w:p>
    <w:p w14:paraId="4F55BB09" w14:textId="77777777" w:rsidR="00687224" w:rsidRPr="00110689" w:rsidRDefault="00687224" w:rsidP="00687224">
      <w:pPr>
        <w:rPr>
          <w:sz w:val="20"/>
          <w:szCs w:val="20"/>
        </w:rPr>
      </w:pPr>
    </w:p>
    <w:p w14:paraId="26F521BC" w14:textId="77777777" w:rsidR="00687224" w:rsidRPr="00110689" w:rsidRDefault="00687224" w:rsidP="00687224">
      <w:pPr>
        <w:rPr>
          <w:sz w:val="20"/>
          <w:szCs w:val="20"/>
        </w:rPr>
      </w:pPr>
    </w:p>
    <w:p w14:paraId="251BFE7E" w14:textId="77777777" w:rsidR="00687224" w:rsidRPr="00110689" w:rsidRDefault="00687224" w:rsidP="00687224">
      <w:pPr>
        <w:rPr>
          <w:sz w:val="20"/>
          <w:szCs w:val="20"/>
        </w:rPr>
      </w:pPr>
      <w:r w:rsidRPr="00110689">
        <w:rPr>
          <w:caps/>
          <w:noProof/>
          <w:color w:val="808080" w:themeColor="background1" w:themeShade="80"/>
          <w:sz w:val="20"/>
          <w:szCs w:val="20"/>
          <w:lang w:eastAsia="zh-CN"/>
        </w:rPr>
        <mc:AlternateContent>
          <mc:Choice Requires="wps">
            <w:drawing>
              <wp:anchor distT="0" distB="0" distL="118745" distR="118745" simplePos="0" relativeHeight="251658269" behindDoc="1" locked="0" layoutInCell="1" allowOverlap="0" wp14:anchorId="53D96CC8" wp14:editId="0EEEDD46">
                <wp:simplePos x="0" y="0"/>
                <wp:positionH relativeFrom="margin">
                  <wp:posOffset>33020</wp:posOffset>
                </wp:positionH>
                <wp:positionV relativeFrom="page">
                  <wp:posOffset>266700</wp:posOffset>
                </wp:positionV>
                <wp:extent cx="5392420" cy="1892300"/>
                <wp:effectExtent l="0" t="0" r="5080" b="0"/>
                <wp:wrapSquare wrapText="bothSides"/>
                <wp:docPr id="93587929" name="Rectangle 93587929"/>
                <wp:cNvGraphicFramePr/>
                <a:graphic xmlns:a="http://schemas.openxmlformats.org/drawingml/2006/main">
                  <a:graphicData uri="http://schemas.microsoft.com/office/word/2010/wordprocessingShape">
                    <wps:wsp>
                      <wps:cNvSpPr/>
                      <wps:spPr>
                        <a:xfrm>
                          <a:off x="0" y="0"/>
                          <a:ext cx="5392420" cy="18923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37C3D4" w14:textId="77777777" w:rsidR="00687224" w:rsidRDefault="00687224" w:rsidP="00687224">
                            <w:pPr>
                              <w:pStyle w:val="Header"/>
                              <w:jc w:val="right"/>
                              <w:rPr>
                                <w:caps/>
                                <w:color w:val="FFFFFF" w:themeColor="background1"/>
                              </w:rPr>
                            </w:pPr>
                            <w:r>
                              <w:rPr>
                                <w:noProof/>
                              </w:rPr>
                              <w:drawing>
                                <wp:inline distT="0" distB="0" distL="0" distR="0" wp14:anchorId="24F3FB21" wp14:editId="3EF5E180">
                                  <wp:extent cx="977265" cy="1030298"/>
                                  <wp:effectExtent l="0" t="0" r="635" b="0"/>
                                  <wp:docPr id="2045074217" name="Picture 20450742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78608583" w14:textId="77777777" w:rsidR="00687224" w:rsidRDefault="00687224" w:rsidP="00687224">
                            <w:pPr>
                              <w:pStyle w:val="Header"/>
                              <w:rPr>
                                <w:caps/>
                                <w:color w:val="FFFFFF" w:themeColor="background1"/>
                              </w:rPr>
                            </w:pPr>
                          </w:p>
                          <w:p w14:paraId="29EEE934" w14:textId="77777777" w:rsidR="00687224" w:rsidRPr="007C5EB4" w:rsidRDefault="00687224" w:rsidP="00687224">
                            <w:pPr>
                              <w:pStyle w:val="Header"/>
                              <w:rPr>
                                <w:rFonts w:cstheme="minorHAnsi"/>
                                <w:caps/>
                                <w:color w:val="FFFFFF" w:themeColor="background1"/>
                                <w:sz w:val="32"/>
                                <w:szCs w:val="32"/>
                              </w:rPr>
                            </w:pPr>
                            <w:r w:rsidRPr="00D439FC">
                              <w:rPr>
                                <w:rFonts w:cstheme="minorHAnsi"/>
                                <w:caps/>
                                <w:color w:val="FFFFFF" w:themeColor="background1"/>
                                <w:sz w:val="32"/>
                                <w:szCs w:val="32"/>
                              </w:rPr>
                              <w:t>Round 2(S2) What are children's clinical footwear interventions and how to prescribe th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3D96CC8" id="Rectangle 93587929" o:spid="_x0000_s1152" style="position:absolute;margin-left:2.6pt;margin-top:21pt;width:424.6pt;height:149pt;z-index:-251658211;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" o:allowoverlap="f" fillcolor="#4472c4 [3204]" stroked="f" strokeweight="1pt">
                <v:textbox>
                  <w:txbxContent>
                    <w:p w14:paraId="6A37C3D4" w14:textId="77777777" w:rsidR="00687224" w:rsidRDefault="00687224" w:rsidP="00687224">
                      <w:pPr>
                        <w:pStyle w:val="Header"/>
                        <w:jc w:val="right"/>
                        <w:rPr>
                          <w:caps/>
                          <w:color w:val="FFFFFF" w:themeColor="background1"/>
                        </w:rPr>
                      </w:pPr>
                      <w:r>
                        <w:rPr>
                          <w:noProof/>
                        </w:rPr>
                        <w:drawing>
                          <wp:inline distT="0" distB="0" distL="0" distR="0" wp14:anchorId="24F3FB21" wp14:editId="3EF5E180">
                            <wp:extent cx="977265" cy="1030298"/>
                            <wp:effectExtent l="0" t="0" r="635" b="0"/>
                            <wp:docPr id="2045074217" name="Picture 20450742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78608583" w14:textId="77777777" w:rsidR="00687224" w:rsidRDefault="00687224" w:rsidP="00687224">
                      <w:pPr>
                        <w:pStyle w:val="Header"/>
                        <w:rPr>
                          <w:caps/>
                          <w:color w:val="FFFFFF" w:themeColor="background1"/>
                        </w:rPr>
                      </w:pPr>
                    </w:p>
                    <w:p w14:paraId="29EEE934" w14:textId="77777777" w:rsidR="00687224" w:rsidRPr="007C5EB4" w:rsidRDefault="00687224" w:rsidP="00687224">
                      <w:pPr>
                        <w:pStyle w:val="Header"/>
                        <w:rPr>
                          <w:rFonts w:cstheme="minorHAnsi"/>
                          <w:caps/>
                          <w:color w:val="FFFFFF" w:themeColor="background1"/>
                          <w:sz w:val="32"/>
                          <w:szCs w:val="32"/>
                        </w:rPr>
                      </w:pPr>
                      <w:r w:rsidRPr="00D439FC">
                        <w:rPr>
                          <w:rFonts w:cstheme="minorHAnsi"/>
                          <w:caps/>
                          <w:color w:val="FFFFFF" w:themeColor="background1"/>
                          <w:sz w:val="32"/>
                          <w:szCs w:val="32"/>
                        </w:rPr>
                        <w:t>Round 2(S2) What are children's clinical footwear interventions and how to prescribe them?</w:t>
                      </w:r>
                    </w:p>
                  </w:txbxContent>
                </v:textbox>
                <w10:wrap type="square" anchorx="margin" anchory="page"/>
              </v:rect>
            </w:pict>
          </mc:Fallback>
        </mc:AlternateContent>
      </w:r>
    </w:p>
    <w:tbl>
      <w:tblPr>
        <w:tblStyle w:val="TableGrid"/>
        <w:tblW w:w="0" w:type="auto"/>
        <w:tblLook w:val="04A0" w:firstRow="1" w:lastRow="0" w:firstColumn="1" w:lastColumn="0" w:noHBand="0" w:noVBand="1"/>
      </w:tblPr>
      <w:tblGrid>
        <w:gridCol w:w="8488"/>
      </w:tblGrid>
      <w:tr w:rsidR="00687224" w:rsidRPr="00110689" w14:paraId="78333521" w14:textId="77777777" w:rsidTr="00A05687">
        <w:tc>
          <w:tcPr>
            <w:tcW w:w="9010" w:type="dxa"/>
          </w:tcPr>
          <w:p w14:paraId="3DFEEF68" w14:textId="77777777" w:rsidR="00687224" w:rsidRPr="00110689" w:rsidRDefault="00687224" w:rsidP="00A05687">
            <w:pPr>
              <w:rPr>
                <w:sz w:val="20"/>
                <w:szCs w:val="20"/>
              </w:rPr>
            </w:pPr>
            <w:r w:rsidRPr="00110689">
              <w:rPr>
                <w:sz w:val="20"/>
                <w:szCs w:val="20"/>
              </w:rPr>
              <w:t>The second section will present the feedback of panellists opinions from Round 1 on the desired design characteristics of “off the shelf” stability footwear and the purpose of these as a clinical intervention for children with mobility impairment.</w:t>
            </w:r>
          </w:p>
        </w:tc>
      </w:tr>
    </w:tbl>
    <w:p w14:paraId="5F8A36B6"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20D110DF" w14:textId="77777777" w:rsidTr="00A05687">
        <w:trPr>
          <w:trHeight w:val="2776"/>
        </w:trPr>
        <w:tc>
          <w:tcPr>
            <w:tcW w:w="9010" w:type="dxa"/>
          </w:tcPr>
          <w:p w14:paraId="5461CA8B" w14:textId="77777777" w:rsidR="00687224" w:rsidRPr="00110689" w:rsidRDefault="00687224" w:rsidP="00A05687">
            <w:pPr>
              <w:rPr>
                <w:b/>
                <w:bCs/>
                <w:sz w:val="20"/>
                <w:szCs w:val="20"/>
              </w:rPr>
            </w:pPr>
            <w:r w:rsidRPr="00110689">
              <w:rPr>
                <w:b/>
                <w:bCs/>
                <w:sz w:val="20"/>
                <w:szCs w:val="20"/>
              </w:rPr>
              <w:t>Section 2</w:t>
            </w:r>
          </w:p>
          <w:p w14:paraId="46A41BF3"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cb2c1f57-54d9-4a83-b721-593e2d6c0802" \* MERGEFORMATINET </w:instrText>
            </w:r>
            <w:r w:rsidRPr="00110689">
              <w:rPr>
                <w:sz w:val="20"/>
                <w:szCs w:val="20"/>
              </w:rPr>
              <w:fldChar w:fldCharType="separate"/>
            </w:r>
            <w:r w:rsidRPr="00110689">
              <w:rPr>
                <w:noProof/>
                <w:sz w:val="20"/>
                <w:szCs w:val="20"/>
              </w:rPr>
              <w:drawing>
                <wp:inline distT="0" distB="0" distL="0" distR="0" wp14:anchorId="45F2514A" wp14:editId="7C254FC8">
                  <wp:extent cx="2769347" cy="1384674"/>
                  <wp:effectExtent l="0" t="0" r="0" b="0"/>
                  <wp:docPr id="1170375239" name="Picture 1170375239" descr="A group of different sho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75239" name="Picture 82" descr="A group of different shoes&#10;&#10;Description automatically generated"/>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12911" cy="1406456"/>
                          </a:xfrm>
                          <a:prstGeom prst="rect">
                            <a:avLst/>
                          </a:prstGeom>
                          <a:noFill/>
                          <a:ln>
                            <a:noFill/>
                          </a:ln>
                        </pic:spPr>
                      </pic:pic>
                    </a:graphicData>
                  </a:graphic>
                </wp:inline>
              </w:drawing>
            </w:r>
            <w:r w:rsidRPr="00110689">
              <w:rPr>
                <w:sz w:val="20"/>
                <w:szCs w:val="20"/>
              </w:rPr>
              <w:fldChar w:fldCharType="end"/>
            </w:r>
          </w:p>
        </w:tc>
      </w:tr>
      <w:tr w:rsidR="00687224" w:rsidRPr="00110689" w14:paraId="0DD0E93F" w14:textId="77777777" w:rsidTr="00A05687">
        <w:trPr>
          <w:trHeight w:val="2776"/>
        </w:trPr>
        <w:tc>
          <w:tcPr>
            <w:tcW w:w="9010" w:type="dxa"/>
          </w:tcPr>
          <w:p w14:paraId="0F80FB74" w14:textId="77777777" w:rsidR="00687224" w:rsidRPr="00110689" w:rsidRDefault="00687224" w:rsidP="00A05687">
            <w:pPr>
              <w:rPr>
                <w:sz w:val="20"/>
                <w:szCs w:val="20"/>
              </w:rPr>
            </w:pPr>
            <w:r w:rsidRPr="00110689">
              <w:rPr>
                <w:sz w:val="20"/>
                <w:szCs w:val="20"/>
              </w:rPr>
              <w:t>Establishing desired design characteristics of “off the shelf”</w:t>
            </w:r>
            <w:r w:rsidRPr="00110689">
              <w:rPr>
                <w:rFonts w:ascii="Calibri" w:hAnsi="Calibri" w:cs="Calibri"/>
                <w:sz w:val="20"/>
                <w:szCs w:val="20"/>
              </w:rPr>
              <w:t>†</w:t>
            </w:r>
            <w:r w:rsidRPr="00110689">
              <w:rPr>
                <w:sz w:val="20"/>
                <w:szCs w:val="20"/>
              </w:rPr>
              <w:t xml:space="preserve"> stability footwear and the purpose of these as a clinical intervention for children with mobility impairment.</w:t>
            </w:r>
          </w:p>
          <w:p w14:paraId="623B4CB5" w14:textId="77777777" w:rsidR="00687224" w:rsidRPr="00110689" w:rsidRDefault="00687224" w:rsidP="00A05687">
            <w:pPr>
              <w:rPr>
                <w:i/>
                <w:iCs/>
                <w:sz w:val="20"/>
                <w:szCs w:val="20"/>
              </w:rPr>
            </w:pPr>
            <w:r w:rsidRPr="00110689">
              <w:rPr>
                <w:rFonts w:ascii="Calibri" w:hAnsi="Calibri" w:cs="Calibri"/>
                <w:sz w:val="20"/>
                <w:szCs w:val="20"/>
              </w:rPr>
              <w:t>†</w:t>
            </w:r>
            <w:r w:rsidRPr="00110689">
              <w:rPr>
                <w:i/>
                <w:iCs/>
                <w:sz w:val="20"/>
                <w:szCs w:val="20"/>
              </w:rPr>
              <w:t>Footwear taken from stock or supplies and not individually designed.</w:t>
            </w:r>
          </w:p>
          <w:p w14:paraId="17FAA51B" w14:textId="77777777" w:rsidR="00687224" w:rsidRPr="00110689" w:rsidRDefault="00687224" w:rsidP="00A05687">
            <w:pPr>
              <w:rPr>
                <w:sz w:val="20"/>
                <w:szCs w:val="20"/>
              </w:rPr>
            </w:pPr>
          </w:p>
          <w:p w14:paraId="059CBF20" w14:textId="77777777" w:rsidR="00687224" w:rsidRPr="00110689" w:rsidRDefault="00687224" w:rsidP="00A05687">
            <w:pPr>
              <w:rPr>
                <w:sz w:val="20"/>
                <w:szCs w:val="20"/>
              </w:rPr>
            </w:pPr>
            <w:r w:rsidRPr="00110689">
              <w:rPr>
                <w:sz w:val="20"/>
                <w:szCs w:val="20"/>
              </w:rPr>
              <w:t>The original statements provided from the study of a range of children's "off the shelf" stability footwear is listed alongside modified statements informed by the collective opinions gained from the panellists in round 1. The panel in this section consisted of 17 experts in the clinical provision of footwear for children with mobility impairment.</w:t>
            </w:r>
          </w:p>
          <w:p w14:paraId="695CD895" w14:textId="77777777" w:rsidR="00687224" w:rsidRPr="00110689" w:rsidRDefault="00687224" w:rsidP="00A05687">
            <w:pPr>
              <w:rPr>
                <w:sz w:val="20"/>
                <w:szCs w:val="20"/>
              </w:rPr>
            </w:pPr>
          </w:p>
          <w:p w14:paraId="29EDC18B" w14:textId="77777777" w:rsidR="00687224" w:rsidRPr="00110689" w:rsidRDefault="00687224" w:rsidP="00A05687">
            <w:pPr>
              <w:rPr>
                <w:sz w:val="20"/>
                <w:szCs w:val="20"/>
              </w:rPr>
            </w:pPr>
            <w:r w:rsidRPr="00110689">
              <w:rPr>
                <w:sz w:val="20"/>
                <w:szCs w:val="20"/>
              </w:rPr>
              <w:t xml:space="preserve">You will be asked to give your preferred option or your level of agreement with the original or modified statements (Strongly Disagree to Strongly Agree) </w:t>
            </w:r>
          </w:p>
          <w:p w14:paraId="2126BD2D" w14:textId="77777777" w:rsidR="00687224" w:rsidRPr="00110689" w:rsidRDefault="00687224" w:rsidP="00A05687">
            <w:pPr>
              <w:rPr>
                <w:sz w:val="20"/>
                <w:szCs w:val="20"/>
              </w:rPr>
            </w:pPr>
          </w:p>
          <w:p w14:paraId="66342C5B" w14:textId="77777777" w:rsidR="00687224" w:rsidRPr="00110689" w:rsidRDefault="00687224" w:rsidP="00A05687">
            <w:pPr>
              <w:rPr>
                <w:sz w:val="20"/>
                <w:szCs w:val="20"/>
              </w:rPr>
            </w:pPr>
            <w:r w:rsidRPr="00110689">
              <w:rPr>
                <w:sz w:val="20"/>
                <w:szCs w:val="20"/>
              </w:rPr>
              <w:t>You can review the previous information you provided (in the document emailed to you), and considering the information provided by the other panellists, You may maintain your position with your original statement or change your opinion and align yourself with the new statement</w:t>
            </w:r>
          </w:p>
          <w:p w14:paraId="7A96840F" w14:textId="77777777" w:rsidR="00687224" w:rsidRPr="00110689" w:rsidRDefault="00687224" w:rsidP="00A05687">
            <w:pPr>
              <w:rPr>
                <w:sz w:val="20"/>
                <w:szCs w:val="20"/>
              </w:rPr>
            </w:pPr>
          </w:p>
          <w:p w14:paraId="7B552DF4" w14:textId="77777777" w:rsidR="00687224" w:rsidRPr="00110689" w:rsidRDefault="00687224" w:rsidP="00A05687">
            <w:pPr>
              <w:rPr>
                <w:sz w:val="20"/>
                <w:szCs w:val="20"/>
              </w:rPr>
            </w:pPr>
            <w:r w:rsidRPr="00110689">
              <w:rPr>
                <w:sz w:val="20"/>
                <w:szCs w:val="20"/>
              </w:rPr>
              <w:t>We will provide you with the opportunity to offer your reasoning for your stance or to suggest any further amendments to the statements at the end of each section (You may also leave these areas blank in this round). All answers will be anonymised and will not be identifiable as your responses.</w:t>
            </w:r>
          </w:p>
        </w:tc>
      </w:tr>
    </w:tbl>
    <w:p w14:paraId="2290D641" w14:textId="77777777" w:rsidR="00687224" w:rsidRPr="00110689" w:rsidRDefault="00687224" w:rsidP="00687224">
      <w:pPr>
        <w:rPr>
          <w:sz w:val="20"/>
          <w:szCs w:val="20"/>
        </w:rPr>
      </w:pPr>
      <w:r w:rsidRPr="00110689">
        <w:rPr>
          <w:sz w:val="20"/>
          <w:szCs w:val="20"/>
        </w:rPr>
        <w:t>Required Field *</w:t>
      </w:r>
    </w:p>
    <w:p w14:paraId="29783037" w14:textId="77777777" w:rsidR="00687224" w:rsidRPr="00110689" w:rsidRDefault="00687224" w:rsidP="00687224">
      <w:pPr>
        <w:rPr>
          <w:sz w:val="20"/>
          <w:szCs w:val="20"/>
        </w:rPr>
      </w:pPr>
      <w:r w:rsidRPr="00110689">
        <w:rPr>
          <w:sz w:val="20"/>
          <w:szCs w:val="20"/>
        </w:rPr>
        <w:t>1)</w:t>
      </w:r>
    </w:p>
    <w:tbl>
      <w:tblPr>
        <w:tblStyle w:val="TableGrid"/>
        <w:tblW w:w="0" w:type="auto"/>
        <w:tblLook w:val="04A0" w:firstRow="1" w:lastRow="0" w:firstColumn="1" w:lastColumn="0" w:noHBand="0" w:noVBand="1"/>
      </w:tblPr>
      <w:tblGrid>
        <w:gridCol w:w="8488"/>
      </w:tblGrid>
      <w:tr w:rsidR="00687224" w:rsidRPr="00110689" w14:paraId="2B3EB54B" w14:textId="77777777" w:rsidTr="00A05687">
        <w:tc>
          <w:tcPr>
            <w:tcW w:w="9010" w:type="dxa"/>
          </w:tcPr>
          <w:p w14:paraId="02DE7517" w14:textId="77777777" w:rsidR="00687224" w:rsidRPr="00110689" w:rsidRDefault="00687224" w:rsidP="00A05687">
            <w:pPr>
              <w:rPr>
                <w:sz w:val="20"/>
                <w:szCs w:val="20"/>
              </w:rPr>
            </w:pPr>
            <w:r w:rsidRPr="00110689">
              <w:rPr>
                <w:sz w:val="20"/>
                <w:szCs w:val="20"/>
              </w:rPr>
              <w:t>Name*</w:t>
            </w:r>
          </w:p>
        </w:tc>
      </w:tr>
      <w:tr w:rsidR="00687224" w:rsidRPr="00110689" w14:paraId="5031B703" w14:textId="77777777" w:rsidTr="00A05687">
        <w:tc>
          <w:tcPr>
            <w:tcW w:w="9010" w:type="dxa"/>
          </w:tcPr>
          <w:p w14:paraId="1FBDD218" w14:textId="77777777" w:rsidR="00687224" w:rsidRPr="00110689" w:rsidRDefault="00687224" w:rsidP="00A05687">
            <w:pPr>
              <w:rPr>
                <w:sz w:val="20"/>
                <w:szCs w:val="20"/>
              </w:rPr>
            </w:pPr>
          </w:p>
        </w:tc>
      </w:tr>
    </w:tbl>
    <w:p w14:paraId="1E46D532" w14:textId="77777777" w:rsidR="00687224" w:rsidRPr="00110689" w:rsidRDefault="00687224" w:rsidP="00687224">
      <w:pPr>
        <w:rPr>
          <w:sz w:val="20"/>
          <w:szCs w:val="20"/>
        </w:rPr>
      </w:pPr>
    </w:p>
    <w:p w14:paraId="1E6D903F" w14:textId="77777777" w:rsidR="00687224" w:rsidRPr="00110689" w:rsidRDefault="00687224" w:rsidP="00687224">
      <w:pPr>
        <w:rPr>
          <w:sz w:val="20"/>
          <w:szCs w:val="20"/>
        </w:rPr>
      </w:pPr>
    </w:p>
    <w:p w14:paraId="6C437363" w14:textId="77777777" w:rsidR="00687224" w:rsidRPr="00110689" w:rsidRDefault="00687224" w:rsidP="00687224">
      <w:pPr>
        <w:rPr>
          <w:sz w:val="20"/>
          <w:szCs w:val="20"/>
        </w:rPr>
      </w:pPr>
    </w:p>
    <w:tbl>
      <w:tblPr>
        <w:tblStyle w:val="TableGrid"/>
        <w:tblW w:w="0" w:type="auto"/>
        <w:tblInd w:w="-5" w:type="dxa"/>
        <w:tblLook w:val="04A0" w:firstRow="1" w:lastRow="0" w:firstColumn="1" w:lastColumn="0" w:noHBand="0" w:noVBand="1"/>
      </w:tblPr>
      <w:tblGrid>
        <w:gridCol w:w="8493"/>
      </w:tblGrid>
      <w:tr w:rsidR="00687224" w:rsidRPr="00110689" w14:paraId="2C833264" w14:textId="77777777" w:rsidTr="00A05687">
        <w:tc>
          <w:tcPr>
            <w:tcW w:w="9236" w:type="dxa"/>
          </w:tcPr>
          <w:p w14:paraId="72AE8723" w14:textId="77777777" w:rsidR="00687224" w:rsidRPr="00110689" w:rsidRDefault="00687224" w:rsidP="00A05687">
            <w:pPr>
              <w:rPr>
                <w:b/>
                <w:bCs/>
                <w:sz w:val="20"/>
                <w:szCs w:val="20"/>
              </w:rPr>
            </w:pPr>
            <w:r w:rsidRPr="00110689">
              <w:rPr>
                <w:b/>
                <w:bCs/>
                <w:sz w:val="20"/>
                <w:szCs w:val="20"/>
              </w:rPr>
              <w:t>Glossary of Footwear Anatomy</w:t>
            </w:r>
          </w:p>
        </w:tc>
      </w:tr>
      <w:tr w:rsidR="00687224" w:rsidRPr="00110689" w14:paraId="19DA4F6A" w14:textId="77777777" w:rsidTr="00A05687">
        <w:tc>
          <w:tcPr>
            <w:tcW w:w="9236" w:type="dxa"/>
          </w:tcPr>
          <w:p w14:paraId="4030F6BA" w14:textId="77777777" w:rsidR="00687224" w:rsidRPr="00110689" w:rsidRDefault="00687224" w:rsidP="00A05687">
            <w:pPr>
              <w:rPr>
                <w:sz w:val="20"/>
                <w:szCs w:val="20"/>
              </w:rPr>
            </w:pPr>
          </w:p>
          <w:p w14:paraId="31761397" w14:textId="77777777" w:rsidR="00687224" w:rsidRPr="00110689" w:rsidRDefault="00687224" w:rsidP="00A05687">
            <w:pPr>
              <w:rPr>
                <w:b/>
                <w:bCs/>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5bd7baf1-3845-4562-9c83-84d6bb565734" \* MERGEFORMATINET </w:instrText>
            </w:r>
            <w:r w:rsidRPr="00110689">
              <w:rPr>
                <w:sz w:val="20"/>
                <w:szCs w:val="20"/>
              </w:rPr>
              <w:fldChar w:fldCharType="separate"/>
            </w:r>
            <w:r w:rsidRPr="00110689">
              <w:rPr>
                <w:noProof/>
                <w:sz w:val="20"/>
                <w:szCs w:val="20"/>
              </w:rPr>
              <w:drawing>
                <wp:inline distT="0" distB="0" distL="0" distR="0" wp14:anchorId="3E72ABEF" wp14:editId="503AC877">
                  <wp:extent cx="5727700" cy="2378710"/>
                  <wp:effectExtent l="0" t="0" r="0" b="0"/>
                  <wp:docPr id="184128028" name="Picture 1841280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2378710"/>
                          </a:xfrm>
                          <a:prstGeom prst="rect">
                            <a:avLst/>
                          </a:prstGeom>
                          <a:noFill/>
                          <a:ln>
                            <a:noFill/>
                          </a:ln>
                        </pic:spPr>
                      </pic:pic>
                    </a:graphicData>
                  </a:graphic>
                </wp:inline>
              </w:drawing>
            </w:r>
            <w:r w:rsidRPr="00110689">
              <w:rPr>
                <w:sz w:val="20"/>
                <w:szCs w:val="20"/>
              </w:rPr>
              <w:fldChar w:fldCharType="end"/>
            </w:r>
          </w:p>
        </w:tc>
      </w:tr>
      <w:tr w:rsidR="00687224" w:rsidRPr="00110689" w14:paraId="1FCAB22B" w14:textId="77777777" w:rsidTr="00A05687">
        <w:tc>
          <w:tcPr>
            <w:tcW w:w="9236" w:type="dxa"/>
          </w:tcPr>
          <w:p w14:paraId="67255AE4" w14:textId="77777777" w:rsidR="00687224" w:rsidRPr="00110689" w:rsidRDefault="00687224" w:rsidP="00A05687">
            <w:pPr>
              <w:rPr>
                <w:sz w:val="20"/>
                <w:szCs w:val="20"/>
              </w:rPr>
            </w:pPr>
            <w:r w:rsidRPr="00110689">
              <w:rPr>
                <w:sz w:val="20"/>
                <w:szCs w:val="20"/>
              </w:rPr>
              <w:t>This section provides a brief glossary to the footwear terms used in this survey.</w:t>
            </w:r>
          </w:p>
          <w:p w14:paraId="1F1CBE50" w14:textId="77777777" w:rsidR="00687224" w:rsidRPr="00110689" w:rsidRDefault="00687224" w:rsidP="00A05687">
            <w:pPr>
              <w:rPr>
                <w:sz w:val="20"/>
                <w:szCs w:val="20"/>
              </w:rPr>
            </w:pPr>
          </w:p>
          <w:p w14:paraId="2CBDC29A" w14:textId="77777777" w:rsidR="00687224" w:rsidRPr="00110689" w:rsidRDefault="00687224" w:rsidP="00A05687">
            <w:pPr>
              <w:rPr>
                <w:sz w:val="20"/>
                <w:szCs w:val="20"/>
              </w:rPr>
            </w:pPr>
            <w:r w:rsidRPr="00110689">
              <w:rPr>
                <w:sz w:val="20"/>
                <w:szCs w:val="20"/>
              </w:rPr>
              <w:t xml:space="preserve">1) </w:t>
            </w:r>
            <w:proofErr w:type="spellStart"/>
            <w:r w:rsidRPr="00110689">
              <w:rPr>
                <w:sz w:val="20"/>
                <w:szCs w:val="20"/>
              </w:rPr>
              <w:t>Topline</w:t>
            </w:r>
            <w:proofErr w:type="spellEnd"/>
            <w:r w:rsidRPr="00110689">
              <w:rPr>
                <w:sz w:val="20"/>
                <w:szCs w:val="20"/>
              </w:rPr>
              <w:t xml:space="preserve">: the opening of the shoe at the rearfoot and ankle region, </w:t>
            </w:r>
          </w:p>
          <w:p w14:paraId="06DF68FD" w14:textId="77777777" w:rsidR="00687224" w:rsidRPr="00110689" w:rsidRDefault="00687224" w:rsidP="00A05687">
            <w:pPr>
              <w:rPr>
                <w:sz w:val="20"/>
                <w:szCs w:val="20"/>
              </w:rPr>
            </w:pPr>
            <w:r w:rsidRPr="00110689">
              <w:rPr>
                <w:sz w:val="20"/>
                <w:szCs w:val="20"/>
              </w:rPr>
              <w:t xml:space="preserve">    Collar: Sometimes padded, a strip of material attached to the </w:t>
            </w:r>
            <w:proofErr w:type="spellStart"/>
            <w:r w:rsidRPr="00110689">
              <w:rPr>
                <w:sz w:val="20"/>
                <w:szCs w:val="20"/>
              </w:rPr>
              <w:t>topline</w:t>
            </w:r>
            <w:proofErr w:type="spellEnd"/>
            <w:r w:rsidRPr="00110689">
              <w:rPr>
                <w:sz w:val="20"/>
                <w:szCs w:val="20"/>
              </w:rPr>
              <w:t>/opening of a shoe.</w:t>
            </w:r>
          </w:p>
          <w:p w14:paraId="43CB599F" w14:textId="77777777" w:rsidR="00687224" w:rsidRPr="00110689" w:rsidRDefault="00687224" w:rsidP="00A05687">
            <w:pPr>
              <w:rPr>
                <w:sz w:val="20"/>
                <w:szCs w:val="20"/>
              </w:rPr>
            </w:pPr>
          </w:p>
          <w:p w14:paraId="6B3A0CF0" w14:textId="77777777" w:rsidR="00687224" w:rsidRPr="00110689" w:rsidRDefault="00687224" w:rsidP="00A05687">
            <w:pPr>
              <w:rPr>
                <w:sz w:val="20"/>
                <w:szCs w:val="20"/>
              </w:rPr>
            </w:pPr>
            <w:r w:rsidRPr="00110689">
              <w:rPr>
                <w:sz w:val="20"/>
                <w:szCs w:val="20"/>
              </w:rPr>
              <w:t xml:space="preserve">2) </w:t>
            </w:r>
            <w:proofErr w:type="spellStart"/>
            <w:r w:rsidRPr="00110689">
              <w:rPr>
                <w:sz w:val="20"/>
                <w:szCs w:val="20"/>
              </w:rPr>
              <w:t>Topline</w:t>
            </w:r>
            <w:proofErr w:type="spellEnd"/>
            <w:r w:rsidRPr="00110689">
              <w:rPr>
                <w:sz w:val="20"/>
                <w:szCs w:val="20"/>
              </w:rPr>
              <w:t xml:space="preserve"> height, The height between the base of the upper at the heel cup to the </w:t>
            </w:r>
            <w:proofErr w:type="spellStart"/>
            <w:r w:rsidRPr="00110689">
              <w:rPr>
                <w:sz w:val="20"/>
                <w:szCs w:val="20"/>
              </w:rPr>
              <w:t>topline</w:t>
            </w:r>
            <w:proofErr w:type="spellEnd"/>
            <w:r w:rsidRPr="00110689">
              <w:rPr>
                <w:sz w:val="20"/>
                <w:szCs w:val="20"/>
              </w:rPr>
              <w:t>.</w:t>
            </w:r>
          </w:p>
          <w:p w14:paraId="2D0F4DC6" w14:textId="77777777" w:rsidR="00687224" w:rsidRPr="00110689" w:rsidRDefault="00687224" w:rsidP="00A05687">
            <w:pPr>
              <w:rPr>
                <w:sz w:val="20"/>
                <w:szCs w:val="20"/>
              </w:rPr>
            </w:pPr>
          </w:p>
          <w:p w14:paraId="3F275EB3" w14:textId="77777777" w:rsidR="00687224" w:rsidRPr="00110689" w:rsidRDefault="00687224" w:rsidP="00A05687">
            <w:pPr>
              <w:rPr>
                <w:sz w:val="20"/>
                <w:szCs w:val="20"/>
              </w:rPr>
            </w:pPr>
            <w:r w:rsidRPr="00110689">
              <w:rPr>
                <w:sz w:val="20"/>
                <w:szCs w:val="20"/>
              </w:rPr>
              <w:t>3) Upper: The part of a shoe that covers the entire top, sides and back of the foot and attaches to the insole and outsole</w:t>
            </w:r>
          </w:p>
          <w:p w14:paraId="6468D496" w14:textId="77777777" w:rsidR="00687224" w:rsidRPr="00110689" w:rsidRDefault="00687224" w:rsidP="00A05687">
            <w:pPr>
              <w:rPr>
                <w:sz w:val="20"/>
                <w:szCs w:val="20"/>
              </w:rPr>
            </w:pPr>
          </w:p>
          <w:p w14:paraId="24B07D59" w14:textId="77777777" w:rsidR="00687224" w:rsidRPr="00110689" w:rsidRDefault="00687224" w:rsidP="00A05687">
            <w:pPr>
              <w:rPr>
                <w:sz w:val="20"/>
                <w:szCs w:val="20"/>
              </w:rPr>
            </w:pPr>
            <w:r w:rsidRPr="00110689">
              <w:rPr>
                <w:sz w:val="20"/>
                <w:szCs w:val="20"/>
              </w:rPr>
              <w:t>4) Fastening: The part of the shoe that can adjust and secure the fitting of the vamp and the quarters to the foot.</w:t>
            </w:r>
          </w:p>
          <w:p w14:paraId="21C586AA" w14:textId="77777777" w:rsidR="00687224" w:rsidRPr="00110689" w:rsidRDefault="00687224" w:rsidP="00A05687">
            <w:pPr>
              <w:rPr>
                <w:sz w:val="20"/>
                <w:szCs w:val="20"/>
              </w:rPr>
            </w:pPr>
            <w:r w:rsidRPr="00110689">
              <w:rPr>
                <w:sz w:val="20"/>
                <w:szCs w:val="20"/>
              </w:rPr>
              <w:t xml:space="preserve">    Facing: The area of the shoe where the fastenings are located.</w:t>
            </w:r>
          </w:p>
          <w:p w14:paraId="31CBFE9A" w14:textId="77777777" w:rsidR="00687224" w:rsidRPr="00110689" w:rsidRDefault="00687224" w:rsidP="00A05687">
            <w:pPr>
              <w:rPr>
                <w:sz w:val="20"/>
                <w:szCs w:val="20"/>
              </w:rPr>
            </w:pPr>
          </w:p>
          <w:p w14:paraId="79F3216C" w14:textId="77777777" w:rsidR="00687224" w:rsidRPr="00110689" w:rsidRDefault="00687224" w:rsidP="00A05687">
            <w:pPr>
              <w:rPr>
                <w:sz w:val="20"/>
                <w:szCs w:val="20"/>
              </w:rPr>
            </w:pPr>
            <w:r w:rsidRPr="00110689">
              <w:rPr>
                <w:sz w:val="20"/>
                <w:szCs w:val="20"/>
              </w:rPr>
              <w:t xml:space="preserve">5) Heel counter: stiffened material placed between the shoe's inner lining and the upper located at the heel cup region of the shoe just above the heel. </w:t>
            </w:r>
          </w:p>
          <w:p w14:paraId="7F56375F" w14:textId="77777777" w:rsidR="00687224" w:rsidRPr="00110689" w:rsidRDefault="00687224" w:rsidP="00A05687">
            <w:pPr>
              <w:rPr>
                <w:sz w:val="20"/>
                <w:szCs w:val="20"/>
              </w:rPr>
            </w:pPr>
          </w:p>
          <w:p w14:paraId="2997438E" w14:textId="77777777" w:rsidR="00687224" w:rsidRPr="00110689" w:rsidRDefault="00687224" w:rsidP="00A05687">
            <w:pPr>
              <w:rPr>
                <w:sz w:val="20"/>
                <w:szCs w:val="20"/>
              </w:rPr>
            </w:pPr>
            <w:r w:rsidRPr="00110689">
              <w:rPr>
                <w:sz w:val="20"/>
                <w:szCs w:val="20"/>
              </w:rPr>
              <w:t>6) Heel: The part of the outsole that raises the rear of the shoe (maybe part/or a separate attachment of the outsole)</w:t>
            </w:r>
          </w:p>
          <w:p w14:paraId="2B0764CC" w14:textId="77777777" w:rsidR="00687224" w:rsidRPr="00110689" w:rsidRDefault="00687224" w:rsidP="00A05687">
            <w:pPr>
              <w:rPr>
                <w:sz w:val="20"/>
                <w:szCs w:val="20"/>
              </w:rPr>
            </w:pPr>
          </w:p>
          <w:p w14:paraId="55B2A127" w14:textId="77777777" w:rsidR="00687224" w:rsidRPr="00110689" w:rsidRDefault="00687224" w:rsidP="00A05687">
            <w:pPr>
              <w:rPr>
                <w:sz w:val="20"/>
                <w:szCs w:val="20"/>
              </w:rPr>
            </w:pPr>
            <w:r w:rsidRPr="00110689">
              <w:rPr>
                <w:sz w:val="20"/>
                <w:szCs w:val="20"/>
              </w:rPr>
              <w:t>7) Shank: The Reinforced strip of material located between the insole and the sole of the shoe running from the heel region to the midfoot.</w:t>
            </w:r>
          </w:p>
          <w:p w14:paraId="40DD341A" w14:textId="77777777" w:rsidR="00687224" w:rsidRPr="00110689" w:rsidRDefault="00687224" w:rsidP="00A05687">
            <w:pPr>
              <w:rPr>
                <w:sz w:val="20"/>
                <w:szCs w:val="20"/>
              </w:rPr>
            </w:pPr>
          </w:p>
          <w:p w14:paraId="0124A89C" w14:textId="77777777" w:rsidR="00687224" w:rsidRPr="00110689" w:rsidRDefault="00687224" w:rsidP="00A05687">
            <w:pPr>
              <w:rPr>
                <w:sz w:val="20"/>
                <w:szCs w:val="20"/>
              </w:rPr>
            </w:pPr>
            <w:r w:rsidRPr="00110689">
              <w:rPr>
                <w:sz w:val="20"/>
                <w:szCs w:val="20"/>
              </w:rPr>
              <w:t>8)  Outsole: The base of the shoe that is attached to the upper and contacts the ground.</w:t>
            </w:r>
          </w:p>
          <w:p w14:paraId="76651002" w14:textId="77777777" w:rsidR="00687224" w:rsidRPr="00110689" w:rsidRDefault="00687224" w:rsidP="00A05687">
            <w:pPr>
              <w:rPr>
                <w:sz w:val="20"/>
                <w:szCs w:val="20"/>
              </w:rPr>
            </w:pPr>
          </w:p>
          <w:p w14:paraId="1E24046E" w14:textId="77777777" w:rsidR="00687224" w:rsidRPr="00110689" w:rsidRDefault="00687224" w:rsidP="00A05687">
            <w:pPr>
              <w:rPr>
                <w:sz w:val="20"/>
                <w:szCs w:val="20"/>
              </w:rPr>
            </w:pPr>
            <w:r w:rsidRPr="00110689">
              <w:rPr>
                <w:sz w:val="20"/>
                <w:szCs w:val="20"/>
              </w:rPr>
              <w:t>9) Toe spring: The elevation angle from the ball region of the shoe to the distal aspect of the toe box.</w:t>
            </w:r>
          </w:p>
          <w:p w14:paraId="66CABDF6" w14:textId="77777777" w:rsidR="00687224" w:rsidRPr="00110689" w:rsidRDefault="00687224" w:rsidP="00A05687">
            <w:pPr>
              <w:rPr>
                <w:sz w:val="20"/>
                <w:szCs w:val="20"/>
              </w:rPr>
            </w:pPr>
          </w:p>
          <w:p w14:paraId="0AE66395" w14:textId="77777777" w:rsidR="00687224" w:rsidRPr="00110689" w:rsidRDefault="00687224" w:rsidP="00A05687">
            <w:pPr>
              <w:rPr>
                <w:sz w:val="20"/>
                <w:szCs w:val="20"/>
              </w:rPr>
            </w:pPr>
            <w:r w:rsidRPr="00110689">
              <w:rPr>
                <w:sz w:val="20"/>
                <w:szCs w:val="20"/>
              </w:rPr>
              <w:t xml:space="preserve">10) Vamp: The area of the upper that covers the front part of the shoe, </w:t>
            </w:r>
          </w:p>
          <w:p w14:paraId="4386FD1B" w14:textId="77777777" w:rsidR="00687224" w:rsidRPr="00110689" w:rsidRDefault="00687224" w:rsidP="00A05687">
            <w:pPr>
              <w:rPr>
                <w:sz w:val="20"/>
                <w:szCs w:val="20"/>
              </w:rPr>
            </w:pPr>
          </w:p>
          <w:p w14:paraId="2CA8D492" w14:textId="77777777" w:rsidR="00687224" w:rsidRPr="00110689" w:rsidRDefault="00687224" w:rsidP="00A05687">
            <w:pPr>
              <w:rPr>
                <w:sz w:val="20"/>
                <w:szCs w:val="20"/>
              </w:rPr>
            </w:pPr>
            <w:r w:rsidRPr="00110689">
              <w:rPr>
                <w:sz w:val="20"/>
                <w:szCs w:val="20"/>
              </w:rPr>
              <w:t>11) Toe box: Distal region of the shoe upper that provides space and protection for the toes.</w:t>
            </w:r>
          </w:p>
          <w:p w14:paraId="63EF9DC2" w14:textId="77777777" w:rsidR="00687224" w:rsidRPr="00110689" w:rsidRDefault="00687224" w:rsidP="00A05687">
            <w:pPr>
              <w:rPr>
                <w:sz w:val="20"/>
                <w:szCs w:val="20"/>
              </w:rPr>
            </w:pPr>
          </w:p>
          <w:p w14:paraId="7A840892" w14:textId="77777777" w:rsidR="00687224" w:rsidRPr="00110689" w:rsidRDefault="00687224" w:rsidP="00A05687">
            <w:pPr>
              <w:rPr>
                <w:sz w:val="20"/>
                <w:szCs w:val="20"/>
              </w:rPr>
            </w:pPr>
            <w:r w:rsidRPr="00110689">
              <w:rPr>
                <w:sz w:val="20"/>
                <w:szCs w:val="20"/>
              </w:rPr>
              <w:t xml:space="preserve">12) Quarters: The back half of the upper. Attached at the front to the vamp, making up both sides of a shoe, and wrapping around the rear of the shoe. </w:t>
            </w:r>
          </w:p>
          <w:p w14:paraId="3649B4DD" w14:textId="77777777" w:rsidR="00687224" w:rsidRPr="00110689" w:rsidRDefault="00687224" w:rsidP="00A05687">
            <w:pPr>
              <w:rPr>
                <w:sz w:val="20"/>
                <w:szCs w:val="20"/>
              </w:rPr>
            </w:pPr>
          </w:p>
          <w:p w14:paraId="44AC4472" w14:textId="77777777" w:rsidR="00687224" w:rsidRPr="00110689" w:rsidRDefault="00687224" w:rsidP="00A05687">
            <w:pPr>
              <w:rPr>
                <w:sz w:val="20"/>
                <w:szCs w:val="20"/>
              </w:rPr>
            </w:pPr>
            <w:r w:rsidRPr="00110689">
              <w:rPr>
                <w:sz w:val="20"/>
                <w:szCs w:val="20"/>
              </w:rPr>
              <w:t xml:space="preserve">13) Tongue: Flap of material attached to the vamp shoe, extending centrally along the instep from the forefoot to the </w:t>
            </w:r>
            <w:proofErr w:type="spellStart"/>
            <w:r w:rsidRPr="00110689">
              <w:rPr>
                <w:sz w:val="20"/>
                <w:szCs w:val="20"/>
              </w:rPr>
              <w:t>topline</w:t>
            </w:r>
            <w:proofErr w:type="spellEnd"/>
            <w:r w:rsidRPr="00110689">
              <w:rPr>
                <w:sz w:val="20"/>
                <w:szCs w:val="20"/>
              </w:rPr>
              <w:t>.</w:t>
            </w:r>
          </w:p>
        </w:tc>
      </w:tr>
    </w:tbl>
    <w:p w14:paraId="3E21CC8D" w14:textId="77777777" w:rsidR="00687224" w:rsidRPr="00110689" w:rsidRDefault="00687224" w:rsidP="00687224">
      <w:pPr>
        <w:rPr>
          <w:sz w:val="20"/>
          <w:szCs w:val="20"/>
        </w:rPr>
      </w:pPr>
    </w:p>
    <w:p w14:paraId="6BE1C7E1" w14:textId="77777777" w:rsidR="00B16CDC" w:rsidRDefault="00B16CDC" w:rsidP="00687224">
      <w:pPr>
        <w:rPr>
          <w:sz w:val="20"/>
          <w:szCs w:val="20"/>
        </w:rPr>
      </w:pPr>
    </w:p>
    <w:p w14:paraId="431CDBFE" w14:textId="77777777" w:rsidR="00B16CDC" w:rsidRDefault="00B16CDC" w:rsidP="00687224">
      <w:pPr>
        <w:rPr>
          <w:sz w:val="20"/>
          <w:szCs w:val="20"/>
        </w:rPr>
      </w:pPr>
    </w:p>
    <w:p w14:paraId="713E2CB6" w14:textId="77777777" w:rsidR="00B16CDC" w:rsidRDefault="00B16CDC" w:rsidP="00687224">
      <w:pPr>
        <w:rPr>
          <w:sz w:val="20"/>
          <w:szCs w:val="20"/>
        </w:rPr>
      </w:pPr>
    </w:p>
    <w:p w14:paraId="31B10827" w14:textId="20D7F7FE" w:rsidR="00687224" w:rsidRPr="00110689" w:rsidRDefault="00687224" w:rsidP="00687224">
      <w:pPr>
        <w:rPr>
          <w:sz w:val="20"/>
          <w:szCs w:val="20"/>
        </w:rPr>
      </w:pPr>
      <w:r w:rsidRPr="00110689">
        <w:rPr>
          <w:sz w:val="20"/>
          <w:szCs w:val="20"/>
        </w:rPr>
        <w:br w:type="page"/>
      </w:r>
    </w:p>
    <w:tbl>
      <w:tblPr>
        <w:tblStyle w:val="TableGrid"/>
        <w:tblW w:w="8493" w:type="dxa"/>
        <w:tblInd w:w="-5" w:type="dxa"/>
        <w:tblLook w:val="04A0" w:firstRow="1" w:lastRow="0" w:firstColumn="1" w:lastColumn="0" w:noHBand="0" w:noVBand="1"/>
      </w:tblPr>
      <w:tblGrid>
        <w:gridCol w:w="2071"/>
        <w:gridCol w:w="922"/>
        <w:gridCol w:w="922"/>
        <w:gridCol w:w="1084"/>
        <w:gridCol w:w="829"/>
        <w:gridCol w:w="1084"/>
        <w:gridCol w:w="695"/>
        <w:gridCol w:w="886"/>
      </w:tblGrid>
      <w:tr w:rsidR="00B16CDC" w:rsidRPr="00110689" w14:paraId="5CAF7506" w14:textId="77777777" w:rsidTr="00077C9F">
        <w:tc>
          <w:tcPr>
            <w:tcW w:w="8493" w:type="dxa"/>
            <w:gridSpan w:val="8"/>
          </w:tcPr>
          <w:p w14:paraId="46DA5B8D" w14:textId="77777777" w:rsidR="00B16CDC" w:rsidRPr="00110689" w:rsidRDefault="00B16CDC" w:rsidP="00B16CDC">
            <w:pPr>
              <w:rPr>
                <w:b/>
                <w:bCs/>
                <w:sz w:val="20"/>
                <w:szCs w:val="20"/>
              </w:rPr>
            </w:pPr>
            <w:proofErr w:type="spellStart"/>
            <w:r w:rsidRPr="00110689">
              <w:rPr>
                <w:b/>
                <w:bCs/>
                <w:sz w:val="20"/>
                <w:szCs w:val="20"/>
              </w:rPr>
              <w:t>Topline</w:t>
            </w:r>
            <w:proofErr w:type="spellEnd"/>
            <w:r w:rsidRPr="00110689">
              <w:rPr>
                <w:b/>
                <w:bCs/>
                <w:sz w:val="20"/>
                <w:szCs w:val="20"/>
              </w:rPr>
              <w:t>/collar</w:t>
            </w:r>
          </w:p>
          <w:p w14:paraId="71E44171" w14:textId="77777777" w:rsidR="00B16CDC" w:rsidRPr="00110689" w:rsidRDefault="00B16CDC" w:rsidP="00252563">
            <w:pPr>
              <w:jc w:val="both"/>
              <w:rPr>
                <w:sz w:val="20"/>
                <w:szCs w:val="20"/>
              </w:rPr>
            </w:pPr>
          </w:p>
        </w:tc>
      </w:tr>
      <w:tr w:rsidR="00B16CDC" w:rsidRPr="00110689" w14:paraId="57BA8464" w14:textId="77777777" w:rsidTr="00077C9F">
        <w:tc>
          <w:tcPr>
            <w:tcW w:w="8493" w:type="dxa"/>
            <w:gridSpan w:val="8"/>
          </w:tcPr>
          <w:p w14:paraId="032258EF" w14:textId="5995E56B" w:rsidR="00B16CDC" w:rsidRPr="00110689" w:rsidRDefault="0034141A" w:rsidP="00252563">
            <w:pPr>
              <w:jc w:val="both"/>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noProof/>
                <w:sz w:val="20"/>
                <w:szCs w:val="20"/>
              </w:rPr>
              <w:drawing>
                <wp:inline distT="0" distB="0" distL="0" distR="0" wp14:anchorId="668F1582" wp14:editId="1A38FBB0">
                  <wp:extent cx="2794000" cy="1361179"/>
                  <wp:effectExtent l="0" t="0" r="0" b="0"/>
                  <wp:docPr id="990947400" name="Picture 990947400" descr="A close up of a red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947400" name="Picture 84" descr="A close up of a red sho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22845" cy="1375232"/>
                          </a:xfrm>
                          <a:prstGeom prst="rect">
                            <a:avLst/>
                          </a:prstGeom>
                          <a:noFill/>
                          <a:ln>
                            <a:noFill/>
                          </a:ln>
                        </pic:spPr>
                      </pic:pic>
                    </a:graphicData>
                  </a:graphic>
                </wp:inline>
              </w:drawing>
            </w:r>
            <w:r w:rsidRPr="00110689">
              <w:rPr>
                <w:sz w:val="20"/>
                <w:szCs w:val="20"/>
              </w:rPr>
              <w:fldChar w:fldCharType="end"/>
            </w:r>
          </w:p>
        </w:tc>
      </w:tr>
      <w:tr w:rsidR="00077C9F" w:rsidRPr="00110689" w14:paraId="09894A77" w14:textId="77777777" w:rsidTr="00077C9F">
        <w:tc>
          <w:tcPr>
            <w:tcW w:w="8493" w:type="dxa"/>
            <w:gridSpan w:val="8"/>
          </w:tcPr>
          <w:p w14:paraId="0355B18E" w14:textId="03845F71" w:rsidR="00077C9F" w:rsidRPr="00110689" w:rsidRDefault="00077C9F" w:rsidP="00252563">
            <w:pPr>
              <w:jc w:val="both"/>
              <w:rPr>
                <w:sz w:val="20"/>
                <w:szCs w:val="20"/>
              </w:rPr>
            </w:pPr>
            <w:r w:rsidRPr="00110689">
              <w:rPr>
                <w:sz w:val="20"/>
                <w:szCs w:val="20"/>
              </w:rPr>
              <w:t xml:space="preserve">In the questions below you will be presented with the collective opinion of panellists to the findings form Round 1 in relation to the </w:t>
            </w:r>
            <w:proofErr w:type="spellStart"/>
            <w:r w:rsidRPr="00110689">
              <w:rPr>
                <w:sz w:val="20"/>
                <w:szCs w:val="20"/>
              </w:rPr>
              <w:t>topline</w:t>
            </w:r>
            <w:proofErr w:type="spellEnd"/>
            <w:r w:rsidRPr="00110689">
              <w:rPr>
                <w:sz w:val="20"/>
                <w:szCs w:val="20"/>
              </w:rPr>
              <w:t xml:space="preserve">/collar of standard “Off the Shelf” stability footwear used as a clinical intervention for children with mobility impairment. Please consider the options offered or rank your level of agreement with the suggested characteristic or purpose of these design characteristics:   </w:t>
            </w:r>
          </w:p>
        </w:tc>
      </w:tr>
      <w:tr w:rsidR="00077C9F" w:rsidRPr="00110689" w14:paraId="78035C4F" w14:textId="77777777" w:rsidTr="00077C9F">
        <w:tc>
          <w:tcPr>
            <w:tcW w:w="8493" w:type="dxa"/>
            <w:gridSpan w:val="8"/>
          </w:tcPr>
          <w:p w14:paraId="130D15A0" w14:textId="15242724" w:rsidR="00077C9F" w:rsidRPr="00110689" w:rsidRDefault="00077C9F" w:rsidP="00252563">
            <w:pPr>
              <w:jc w:val="both"/>
              <w:rPr>
                <w:sz w:val="20"/>
                <w:szCs w:val="20"/>
              </w:rPr>
            </w:pPr>
            <w:r w:rsidRPr="00110689">
              <w:rPr>
                <w:sz w:val="20"/>
                <w:szCs w:val="20"/>
              </w:rPr>
              <w:t>Please rank your level of agreement with the following purpose or potential adverse effects suggested from panellists' feedback of an extended topline.*</w:t>
            </w:r>
          </w:p>
        </w:tc>
      </w:tr>
      <w:tr w:rsidR="00687224" w:rsidRPr="00110689" w14:paraId="61F4E11C" w14:textId="77777777" w:rsidTr="00B16CDC">
        <w:tc>
          <w:tcPr>
            <w:tcW w:w="2071" w:type="dxa"/>
            <w:vMerge w:val="restart"/>
          </w:tcPr>
          <w:p w14:paraId="7143D88D" w14:textId="77777777" w:rsidR="00687224" w:rsidRPr="00110689" w:rsidRDefault="00687224" w:rsidP="00A05687">
            <w:pPr>
              <w:jc w:val="both"/>
              <w:rPr>
                <w:sz w:val="20"/>
                <w:szCs w:val="20"/>
              </w:rPr>
            </w:pPr>
          </w:p>
        </w:tc>
        <w:tc>
          <w:tcPr>
            <w:tcW w:w="922" w:type="dxa"/>
          </w:tcPr>
          <w:p w14:paraId="52D78292" w14:textId="77777777" w:rsidR="00687224" w:rsidRPr="00110689" w:rsidRDefault="00687224" w:rsidP="00A05687">
            <w:pPr>
              <w:jc w:val="both"/>
              <w:rPr>
                <w:sz w:val="20"/>
                <w:szCs w:val="20"/>
              </w:rPr>
            </w:pPr>
            <w:r w:rsidRPr="00110689">
              <w:rPr>
                <w:sz w:val="20"/>
                <w:szCs w:val="20"/>
              </w:rPr>
              <w:t>Strongly Disagree</w:t>
            </w:r>
          </w:p>
        </w:tc>
        <w:tc>
          <w:tcPr>
            <w:tcW w:w="922" w:type="dxa"/>
          </w:tcPr>
          <w:p w14:paraId="30B903DD" w14:textId="77777777" w:rsidR="00687224" w:rsidRPr="00110689" w:rsidRDefault="00687224" w:rsidP="00A05687">
            <w:pPr>
              <w:jc w:val="both"/>
              <w:rPr>
                <w:sz w:val="20"/>
                <w:szCs w:val="20"/>
              </w:rPr>
            </w:pPr>
            <w:r w:rsidRPr="00110689">
              <w:rPr>
                <w:sz w:val="20"/>
                <w:szCs w:val="20"/>
              </w:rPr>
              <w:t>Disagree</w:t>
            </w:r>
          </w:p>
        </w:tc>
        <w:tc>
          <w:tcPr>
            <w:tcW w:w="1084" w:type="dxa"/>
          </w:tcPr>
          <w:p w14:paraId="44D6138C" w14:textId="77777777" w:rsidR="00687224" w:rsidRPr="00110689" w:rsidRDefault="00687224" w:rsidP="00A05687">
            <w:pPr>
              <w:jc w:val="both"/>
              <w:rPr>
                <w:sz w:val="20"/>
                <w:szCs w:val="20"/>
              </w:rPr>
            </w:pPr>
            <w:r w:rsidRPr="00110689">
              <w:rPr>
                <w:sz w:val="20"/>
                <w:szCs w:val="20"/>
              </w:rPr>
              <w:t>Somewhat Disagree</w:t>
            </w:r>
          </w:p>
        </w:tc>
        <w:tc>
          <w:tcPr>
            <w:tcW w:w="829" w:type="dxa"/>
          </w:tcPr>
          <w:p w14:paraId="63B8A8AA" w14:textId="77777777" w:rsidR="00687224" w:rsidRPr="00110689" w:rsidRDefault="00687224" w:rsidP="00A05687">
            <w:pPr>
              <w:jc w:val="both"/>
              <w:rPr>
                <w:sz w:val="20"/>
                <w:szCs w:val="20"/>
              </w:rPr>
            </w:pPr>
            <w:r w:rsidRPr="00110689">
              <w:rPr>
                <w:sz w:val="20"/>
                <w:szCs w:val="20"/>
              </w:rPr>
              <w:t>Neutral</w:t>
            </w:r>
          </w:p>
        </w:tc>
        <w:tc>
          <w:tcPr>
            <w:tcW w:w="1084" w:type="dxa"/>
          </w:tcPr>
          <w:p w14:paraId="3E2B748C" w14:textId="77777777" w:rsidR="00687224" w:rsidRPr="00110689" w:rsidRDefault="00687224" w:rsidP="00A05687">
            <w:pPr>
              <w:jc w:val="both"/>
              <w:rPr>
                <w:sz w:val="20"/>
                <w:szCs w:val="20"/>
              </w:rPr>
            </w:pPr>
            <w:r w:rsidRPr="00110689">
              <w:rPr>
                <w:sz w:val="20"/>
                <w:szCs w:val="20"/>
              </w:rPr>
              <w:t>Somewhat Agree</w:t>
            </w:r>
          </w:p>
        </w:tc>
        <w:tc>
          <w:tcPr>
            <w:tcW w:w="695" w:type="dxa"/>
          </w:tcPr>
          <w:p w14:paraId="24230331" w14:textId="77777777" w:rsidR="00687224" w:rsidRPr="00110689" w:rsidRDefault="00687224" w:rsidP="00A05687">
            <w:pPr>
              <w:jc w:val="both"/>
              <w:rPr>
                <w:sz w:val="20"/>
                <w:szCs w:val="20"/>
              </w:rPr>
            </w:pPr>
            <w:r w:rsidRPr="00110689">
              <w:rPr>
                <w:sz w:val="20"/>
                <w:szCs w:val="20"/>
              </w:rPr>
              <w:t>Agree</w:t>
            </w:r>
          </w:p>
        </w:tc>
        <w:tc>
          <w:tcPr>
            <w:tcW w:w="886" w:type="dxa"/>
          </w:tcPr>
          <w:p w14:paraId="6E3E2A97" w14:textId="77777777" w:rsidR="00687224" w:rsidRPr="00110689" w:rsidRDefault="00687224" w:rsidP="00A05687">
            <w:pPr>
              <w:jc w:val="both"/>
              <w:rPr>
                <w:sz w:val="20"/>
                <w:szCs w:val="20"/>
              </w:rPr>
            </w:pPr>
            <w:r w:rsidRPr="00110689">
              <w:rPr>
                <w:sz w:val="20"/>
                <w:szCs w:val="20"/>
              </w:rPr>
              <w:t>Strongly Agree</w:t>
            </w:r>
          </w:p>
        </w:tc>
      </w:tr>
      <w:tr w:rsidR="00687224" w:rsidRPr="00110689" w14:paraId="35F56AB0" w14:textId="77777777" w:rsidTr="00B16CDC">
        <w:tc>
          <w:tcPr>
            <w:tcW w:w="2071" w:type="dxa"/>
            <w:vMerge/>
          </w:tcPr>
          <w:p w14:paraId="0A6CCB90" w14:textId="77777777" w:rsidR="00687224" w:rsidRPr="00110689" w:rsidRDefault="00687224" w:rsidP="00A05687">
            <w:pPr>
              <w:jc w:val="center"/>
              <w:rPr>
                <w:sz w:val="20"/>
                <w:szCs w:val="20"/>
              </w:rPr>
            </w:pPr>
          </w:p>
        </w:tc>
        <w:tc>
          <w:tcPr>
            <w:tcW w:w="922" w:type="dxa"/>
          </w:tcPr>
          <w:p w14:paraId="0ACA055E" w14:textId="77777777" w:rsidR="00687224" w:rsidRPr="00110689" w:rsidRDefault="00687224" w:rsidP="00A05687">
            <w:pPr>
              <w:jc w:val="center"/>
              <w:rPr>
                <w:sz w:val="20"/>
                <w:szCs w:val="20"/>
              </w:rPr>
            </w:pPr>
            <w:r w:rsidRPr="00110689">
              <w:rPr>
                <w:sz w:val="20"/>
                <w:szCs w:val="20"/>
              </w:rPr>
              <w:t>1</w:t>
            </w:r>
          </w:p>
        </w:tc>
        <w:tc>
          <w:tcPr>
            <w:tcW w:w="922" w:type="dxa"/>
          </w:tcPr>
          <w:p w14:paraId="033CA784" w14:textId="77777777" w:rsidR="00687224" w:rsidRPr="00110689" w:rsidRDefault="00687224" w:rsidP="00A05687">
            <w:pPr>
              <w:jc w:val="center"/>
              <w:rPr>
                <w:sz w:val="20"/>
                <w:szCs w:val="20"/>
              </w:rPr>
            </w:pPr>
            <w:r w:rsidRPr="00110689">
              <w:rPr>
                <w:sz w:val="20"/>
                <w:szCs w:val="20"/>
              </w:rPr>
              <w:t>2</w:t>
            </w:r>
          </w:p>
        </w:tc>
        <w:tc>
          <w:tcPr>
            <w:tcW w:w="1084" w:type="dxa"/>
          </w:tcPr>
          <w:p w14:paraId="48F3278D" w14:textId="77777777" w:rsidR="00687224" w:rsidRPr="00110689" w:rsidRDefault="00687224" w:rsidP="00A05687">
            <w:pPr>
              <w:jc w:val="center"/>
              <w:rPr>
                <w:sz w:val="20"/>
                <w:szCs w:val="20"/>
              </w:rPr>
            </w:pPr>
            <w:r w:rsidRPr="00110689">
              <w:rPr>
                <w:sz w:val="20"/>
                <w:szCs w:val="20"/>
              </w:rPr>
              <w:t>3</w:t>
            </w:r>
          </w:p>
        </w:tc>
        <w:tc>
          <w:tcPr>
            <w:tcW w:w="829" w:type="dxa"/>
          </w:tcPr>
          <w:p w14:paraId="334139B2" w14:textId="77777777" w:rsidR="00687224" w:rsidRPr="00110689" w:rsidRDefault="00687224" w:rsidP="00A05687">
            <w:pPr>
              <w:jc w:val="center"/>
              <w:rPr>
                <w:sz w:val="20"/>
                <w:szCs w:val="20"/>
              </w:rPr>
            </w:pPr>
            <w:r w:rsidRPr="00110689">
              <w:rPr>
                <w:sz w:val="20"/>
                <w:szCs w:val="20"/>
              </w:rPr>
              <w:t>4</w:t>
            </w:r>
          </w:p>
        </w:tc>
        <w:tc>
          <w:tcPr>
            <w:tcW w:w="1084" w:type="dxa"/>
          </w:tcPr>
          <w:p w14:paraId="684F3A9A" w14:textId="77777777" w:rsidR="00687224" w:rsidRPr="00110689" w:rsidRDefault="00687224" w:rsidP="00A05687">
            <w:pPr>
              <w:jc w:val="center"/>
              <w:rPr>
                <w:sz w:val="20"/>
                <w:szCs w:val="20"/>
              </w:rPr>
            </w:pPr>
            <w:r w:rsidRPr="00110689">
              <w:rPr>
                <w:sz w:val="20"/>
                <w:szCs w:val="20"/>
              </w:rPr>
              <w:t>5</w:t>
            </w:r>
          </w:p>
        </w:tc>
        <w:tc>
          <w:tcPr>
            <w:tcW w:w="695" w:type="dxa"/>
          </w:tcPr>
          <w:p w14:paraId="42881716" w14:textId="77777777" w:rsidR="00687224" w:rsidRPr="00110689" w:rsidRDefault="00687224" w:rsidP="00A05687">
            <w:pPr>
              <w:jc w:val="center"/>
              <w:rPr>
                <w:sz w:val="20"/>
                <w:szCs w:val="20"/>
              </w:rPr>
            </w:pPr>
            <w:r w:rsidRPr="00110689">
              <w:rPr>
                <w:sz w:val="20"/>
                <w:szCs w:val="20"/>
              </w:rPr>
              <w:t>6</w:t>
            </w:r>
          </w:p>
        </w:tc>
        <w:tc>
          <w:tcPr>
            <w:tcW w:w="886" w:type="dxa"/>
          </w:tcPr>
          <w:p w14:paraId="79EA8B78" w14:textId="77777777" w:rsidR="00687224" w:rsidRPr="00110689" w:rsidRDefault="00687224" w:rsidP="00A05687">
            <w:pPr>
              <w:jc w:val="center"/>
              <w:rPr>
                <w:sz w:val="20"/>
                <w:szCs w:val="20"/>
              </w:rPr>
            </w:pPr>
            <w:r w:rsidRPr="00110689">
              <w:rPr>
                <w:sz w:val="20"/>
                <w:szCs w:val="20"/>
              </w:rPr>
              <w:t>7</w:t>
            </w:r>
          </w:p>
        </w:tc>
      </w:tr>
      <w:tr w:rsidR="00687224" w:rsidRPr="00110689" w14:paraId="3E75F2FB" w14:textId="77777777" w:rsidTr="00B16CDC">
        <w:tc>
          <w:tcPr>
            <w:tcW w:w="2071" w:type="dxa"/>
          </w:tcPr>
          <w:p w14:paraId="230AB197" w14:textId="77777777" w:rsidR="00687224" w:rsidRPr="00110689" w:rsidRDefault="00687224" w:rsidP="00A05687">
            <w:pPr>
              <w:rPr>
                <w:sz w:val="20"/>
                <w:szCs w:val="20"/>
              </w:rPr>
            </w:pPr>
            <w:r w:rsidRPr="00110689">
              <w:rPr>
                <w:sz w:val="20"/>
                <w:szCs w:val="20"/>
              </w:rPr>
              <w:t xml:space="preserve">Purpose: An extended </w:t>
            </w:r>
            <w:proofErr w:type="spellStart"/>
            <w:r w:rsidRPr="00110689">
              <w:rPr>
                <w:sz w:val="20"/>
                <w:szCs w:val="20"/>
              </w:rPr>
              <w:t>topline</w:t>
            </w:r>
            <w:proofErr w:type="spellEnd"/>
            <w:r w:rsidRPr="00110689">
              <w:rPr>
                <w:sz w:val="20"/>
                <w:szCs w:val="20"/>
              </w:rPr>
              <w:t xml:space="preserve"> height increases proprioception input at the rearfoot and ankle</w:t>
            </w:r>
          </w:p>
        </w:tc>
        <w:tc>
          <w:tcPr>
            <w:tcW w:w="922" w:type="dxa"/>
          </w:tcPr>
          <w:p w14:paraId="6C4BA48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2" w:type="dxa"/>
          </w:tcPr>
          <w:p w14:paraId="2CF4A5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4090C2F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9" w:type="dxa"/>
          </w:tcPr>
          <w:p w14:paraId="0C9522D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5066CED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95" w:type="dxa"/>
          </w:tcPr>
          <w:p w14:paraId="131A49E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86" w:type="dxa"/>
          </w:tcPr>
          <w:p w14:paraId="7290F78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616A18FF" w14:textId="77777777" w:rsidTr="00B16CDC">
        <w:tc>
          <w:tcPr>
            <w:tcW w:w="2071" w:type="dxa"/>
          </w:tcPr>
          <w:p w14:paraId="4DF74C58" w14:textId="77777777" w:rsidR="00687224" w:rsidRPr="00110689" w:rsidRDefault="00687224" w:rsidP="00A05687">
            <w:pPr>
              <w:rPr>
                <w:sz w:val="20"/>
                <w:szCs w:val="20"/>
              </w:rPr>
            </w:pPr>
            <w:r w:rsidRPr="00110689">
              <w:rPr>
                <w:sz w:val="20"/>
                <w:szCs w:val="20"/>
              </w:rPr>
              <w:t xml:space="preserve">Purpose: An extended </w:t>
            </w:r>
            <w:proofErr w:type="spellStart"/>
            <w:r w:rsidRPr="00110689">
              <w:rPr>
                <w:sz w:val="20"/>
                <w:szCs w:val="20"/>
              </w:rPr>
              <w:t>topline</w:t>
            </w:r>
            <w:proofErr w:type="spellEnd"/>
            <w:r w:rsidRPr="00110689">
              <w:rPr>
                <w:sz w:val="20"/>
                <w:szCs w:val="20"/>
              </w:rPr>
              <w:t xml:space="preserve"> height assists heel counter leverage to resist frontal plane movement of the rearfoot and ankle.</w:t>
            </w:r>
          </w:p>
        </w:tc>
        <w:tc>
          <w:tcPr>
            <w:tcW w:w="922" w:type="dxa"/>
          </w:tcPr>
          <w:p w14:paraId="2338988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2" w:type="dxa"/>
          </w:tcPr>
          <w:p w14:paraId="4D40FEC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517A58C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9" w:type="dxa"/>
          </w:tcPr>
          <w:p w14:paraId="5DABBCC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20750D6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95" w:type="dxa"/>
          </w:tcPr>
          <w:p w14:paraId="458F373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86" w:type="dxa"/>
          </w:tcPr>
          <w:p w14:paraId="22458E2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09B59B19" w14:textId="77777777" w:rsidTr="00B16CDC">
        <w:tc>
          <w:tcPr>
            <w:tcW w:w="2071" w:type="dxa"/>
          </w:tcPr>
          <w:p w14:paraId="3E4DD165" w14:textId="77777777" w:rsidR="00687224" w:rsidRPr="00110689" w:rsidRDefault="00687224" w:rsidP="00A05687">
            <w:pPr>
              <w:rPr>
                <w:sz w:val="20"/>
                <w:szCs w:val="20"/>
              </w:rPr>
            </w:pPr>
            <w:r w:rsidRPr="00110689">
              <w:rPr>
                <w:sz w:val="20"/>
                <w:szCs w:val="20"/>
              </w:rPr>
              <w:t xml:space="preserve">Adverse Effect: An extended </w:t>
            </w:r>
            <w:proofErr w:type="spellStart"/>
            <w:r w:rsidRPr="00110689">
              <w:rPr>
                <w:sz w:val="20"/>
                <w:szCs w:val="20"/>
              </w:rPr>
              <w:t>topline</w:t>
            </w:r>
            <w:proofErr w:type="spellEnd"/>
            <w:r w:rsidRPr="00110689">
              <w:rPr>
                <w:sz w:val="20"/>
                <w:szCs w:val="20"/>
              </w:rPr>
              <w:t xml:space="preserve"> height may reduce sagittal plane power generation at the ankle.</w:t>
            </w:r>
          </w:p>
        </w:tc>
        <w:tc>
          <w:tcPr>
            <w:tcW w:w="922" w:type="dxa"/>
          </w:tcPr>
          <w:p w14:paraId="4A66D29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2" w:type="dxa"/>
          </w:tcPr>
          <w:p w14:paraId="65AA3FA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4F58BE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9" w:type="dxa"/>
          </w:tcPr>
          <w:p w14:paraId="1A822D3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4" w:type="dxa"/>
          </w:tcPr>
          <w:p w14:paraId="0F0D3FD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95" w:type="dxa"/>
          </w:tcPr>
          <w:p w14:paraId="0A560E8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86" w:type="dxa"/>
          </w:tcPr>
          <w:p w14:paraId="2278A74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FA744C2" w14:textId="77777777" w:rsidR="00687224" w:rsidRPr="00110689" w:rsidRDefault="00687224" w:rsidP="00687224">
      <w:pPr>
        <w:rPr>
          <w:sz w:val="20"/>
          <w:szCs w:val="20"/>
        </w:rPr>
      </w:pPr>
    </w:p>
    <w:p w14:paraId="2F05A99C" w14:textId="77777777" w:rsidR="00687224" w:rsidRPr="00110689" w:rsidRDefault="00687224" w:rsidP="00687224">
      <w:pPr>
        <w:rPr>
          <w:sz w:val="20"/>
          <w:szCs w:val="20"/>
        </w:rPr>
      </w:pPr>
      <w:r w:rsidRPr="00110689">
        <w:rPr>
          <w:sz w:val="20"/>
          <w:szCs w:val="20"/>
        </w:rPr>
        <w:t>2)</w:t>
      </w:r>
    </w:p>
    <w:tbl>
      <w:tblPr>
        <w:tblStyle w:val="TableGrid"/>
        <w:tblW w:w="0" w:type="auto"/>
        <w:tblLook w:val="04A0" w:firstRow="1" w:lastRow="0" w:firstColumn="1" w:lastColumn="0" w:noHBand="0" w:noVBand="1"/>
      </w:tblPr>
      <w:tblGrid>
        <w:gridCol w:w="1478"/>
        <w:gridCol w:w="7010"/>
      </w:tblGrid>
      <w:tr w:rsidR="00687224" w:rsidRPr="00110689" w14:paraId="6EF71583" w14:textId="77777777" w:rsidTr="00A05687">
        <w:tc>
          <w:tcPr>
            <w:tcW w:w="9010" w:type="dxa"/>
            <w:gridSpan w:val="2"/>
          </w:tcPr>
          <w:p w14:paraId="07488511" w14:textId="77777777" w:rsidR="00687224" w:rsidRPr="00110689" w:rsidRDefault="00687224" w:rsidP="00A05687">
            <w:pPr>
              <w:rPr>
                <w:rFonts w:cstheme="minorHAnsi"/>
                <w:sz w:val="20"/>
                <w:szCs w:val="20"/>
              </w:rPr>
            </w:pPr>
            <w:r w:rsidRPr="00110689">
              <w:rPr>
                <w:rFonts w:cstheme="minorHAnsi"/>
                <w:sz w:val="20"/>
                <w:szCs w:val="20"/>
              </w:rPr>
              <w:t xml:space="preserve">"Extended </w:t>
            </w:r>
            <w:proofErr w:type="spellStart"/>
            <w:r w:rsidRPr="00110689">
              <w:rPr>
                <w:rFonts w:cstheme="minorHAnsi"/>
                <w:sz w:val="20"/>
                <w:szCs w:val="20"/>
              </w:rPr>
              <w:t>topline</w:t>
            </w:r>
            <w:proofErr w:type="spellEnd"/>
            <w:r w:rsidRPr="00110689">
              <w:rPr>
                <w:rFonts w:cstheme="minorHAnsi"/>
                <w:sz w:val="20"/>
                <w:szCs w:val="20"/>
              </w:rPr>
              <w:t xml:space="preserve"> height above the ankle":</w:t>
            </w:r>
          </w:p>
          <w:p w14:paraId="042583EB" w14:textId="77777777" w:rsidR="00687224" w:rsidRPr="00110689" w:rsidRDefault="00687224" w:rsidP="00A05687">
            <w:pPr>
              <w:rPr>
                <w:rFonts w:cstheme="minorHAnsi"/>
                <w:sz w:val="20"/>
                <w:szCs w:val="20"/>
              </w:rPr>
            </w:pPr>
            <w:r w:rsidRPr="00110689">
              <w:rPr>
                <w:rFonts w:cstheme="minorHAnsi"/>
                <w:sz w:val="20"/>
                <w:szCs w:val="20"/>
              </w:rPr>
              <w:t>The median level of agreement amongst the panellists was "agree" with the majority of responses between "somewhat agree" to "agree".</w:t>
            </w:r>
          </w:p>
          <w:p w14:paraId="2E427E54" w14:textId="77777777" w:rsidR="00687224" w:rsidRPr="00110689" w:rsidRDefault="00687224" w:rsidP="00A05687">
            <w:pPr>
              <w:rPr>
                <w:rFonts w:cstheme="minorHAnsi"/>
                <w:sz w:val="20"/>
                <w:szCs w:val="20"/>
              </w:rPr>
            </w:pPr>
            <w:r w:rsidRPr="00110689">
              <w:rPr>
                <w:rFonts w:cstheme="minorHAnsi"/>
                <w:sz w:val="20"/>
                <w:szCs w:val="20"/>
              </w:rPr>
              <w:t xml:space="preserve"> </w:t>
            </w:r>
          </w:p>
          <w:p w14:paraId="47F51995" w14:textId="77777777" w:rsidR="00687224" w:rsidRPr="00110689" w:rsidRDefault="00687224" w:rsidP="00A05687">
            <w:pPr>
              <w:rPr>
                <w:rFonts w:cstheme="minorHAnsi"/>
                <w:sz w:val="20"/>
                <w:szCs w:val="20"/>
              </w:rPr>
            </w:pPr>
            <w:r w:rsidRPr="00110689">
              <w:rPr>
                <w:rFonts w:cstheme="minorHAnsi"/>
                <w:sz w:val="20"/>
                <w:szCs w:val="20"/>
              </w:rPr>
              <w:t xml:space="preserve">From panellist feedback, it was proposed the purpose of a </w:t>
            </w:r>
            <w:proofErr w:type="spellStart"/>
            <w:r w:rsidRPr="00110689">
              <w:rPr>
                <w:rFonts w:cstheme="minorHAnsi"/>
                <w:sz w:val="20"/>
                <w:szCs w:val="20"/>
              </w:rPr>
              <w:t>topline</w:t>
            </w:r>
            <w:proofErr w:type="spellEnd"/>
            <w:r w:rsidRPr="00110689">
              <w:rPr>
                <w:rFonts w:cstheme="minorHAnsi"/>
                <w:sz w:val="20"/>
                <w:szCs w:val="20"/>
              </w:rPr>
              <w:t xml:space="preserve"> extended above the ankle (supra-malleolar) increases proprioceptive input around the rearfoot and ankle in addition to assisting the leverage of the heel counters. This was thought to assist in reducing frontal plane movements at the foot and ankle. Other panellists suggested toplines extended above the ankle may adversely affect ankle plantarflexion and dorsiflexion power generation and limit mobility in some patients. </w:t>
            </w:r>
          </w:p>
          <w:p w14:paraId="20E34465" w14:textId="77777777" w:rsidR="00687224" w:rsidRPr="00110689" w:rsidRDefault="00687224" w:rsidP="00A05687">
            <w:pPr>
              <w:rPr>
                <w:rFonts w:cstheme="minorHAnsi"/>
                <w:sz w:val="20"/>
                <w:szCs w:val="20"/>
              </w:rPr>
            </w:pPr>
          </w:p>
          <w:p w14:paraId="49C3934F" w14:textId="77777777" w:rsidR="00687224" w:rsidRPr="00110689" w:rsidRDefault="00687224" w:rsidP="00A05687">
            <w:pPr>
              <w:rPr>
                <w:rFonts w:cstheme="minorHAnsi"/>
                <w:sz w:val="20"/>
                <w:szCs w:val="20"/>
              </w:rPr>
            </w:pPr>
            <w:r w:rsidRPr="00110689">
              <w:rPr>
                <w:rFonts w:cstheme="minorHAnsi"/>
                <w:sz w:val="20"/>
                <w:szCs w:val="20"/>
              </w:rPr>
              <w:t xml:space="preserve">Please consider the following options suggested by panellists' feedback in relation to the desired design characteristic of the </w:t>
            </w:r>
            <w:proofErr w:type="spellStart"/>
            <w:r w:rsidRPr="00110689">
              <w:rPr>
                <w:rFonts w:cstheme="minorHAnsi"/>
                <w:sz w:val="20"/>
                <w:szCs w:val="20"/>
              </w:rPr>
              <w:t>topline</w:t>
            </w:r>
            <w:proofErr w:type="spellEnd"/>
            <w:r w:rsidRPr="00110689">
              <w:rPr>
                <w:rFonts w:cstheme="minorHAnsi"/>
                <w:sz w:val="20"/>
                <w:szCs w:val="20"/>
              </w:rPr>
              <w:t xml:space="preserve"> height for stability footwear. *</w:t>
            </w:r>
          </w:p>
        </w:tc>
      </w:tr>
      <w:tr w:rsidR="00687224" w:rsidRPr="00110689" w14:paraId="1118EBB2" w14:textId="77777777" w:rsidTr="00A05687">
        <w:tc>
          <w:tcPr>
            <w:tcW w:w="1555" w:type="dxa"/>
          </w:tcPr>
          <w:p w14:paraId="18013E4D"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02BFBF42" w14:textId="77777777" w:rsidR="00687224" w:rsidRPr="00110689" w:rsidRDefault="00687224" w:rsidP="00A05687">
            <w:pPr>
              <w:rPr>
                <w:rFonts w:cstheme="minorHAnsi"/>
                <w:sz w:val="20"/>
                <w:szCs w:val="20"/>
              </w:rPr>
            </w:pPr>
            <w:r w:rsidRPr="00110689">
              <w:rPr>
                <w:rFonts w:cstheme="minorHAnsi"/>
                <w:sz w:val="20"/>
                <w:szCs w:val="20"/>
              </w:rPr>
              <w:t xml:space="preserve">The </w:t>
            </w:r>
            <w:proofErr w:type="spellStart"/>
            <w:r w:rsidRPr="00110689">
              <w:rPr>
                <w:rFonts w:cstheme="minorHAnsi"/>
                <w:sz w:val="20"/>
                <w:szCs w:val="20"/>
              </w:rPr>
              <w:t>topline</w:t>
            </w:r>
            <w:proofErr w:type="spellEnd"/>
            <w:r w:rsidRPr="00110689">
              <w:rPr>
                <w:rFonts w:cstheme="minorHAnsi"/>
                <w:sz w:val="20"/>
                <w:szCs w:val="20"/>
              </w:rPr>
              <w:t xml:space="preserve"> should be extended above the ankle (Original)</w:t>
            </w:r>
          </w:p>
        </w:tc>
      </w:tr>
      <w:tr w:rsidR="00687224" w:rsidRPr="00110689" w14:paraId="06A98039" w14:textId="77777777" w:rsidTr="00A05687">
        <w:tc>
          <w:tcPr>
            <w:tcW w:w="1555" w:type="dxa"/>
          </w:tcPr>
          <w:p w14:paraId="0416BF4C"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7B5707E" w14:textId="77777777" w:rsidR="00687224" w:rsidRPr="00110689" w:rsidRDefault="00687224" w:rsidP="00A05687">
            <w:pPr>
              <w:rPr>
                <w:rFonts w:cstheme="minorHAnsi"/>
                <w:sz w:val="20"/>
                <w:szCs w:val="20"/>
              </w:rPr>
            </w:pPr>
            <w:r w:rsidRPr="00110689">
              <w:rPr>
                <w:rFonts w:cstheme="minorHAnsi"/>
                <w:sz w:val="20"/>
                <w:szCs w:val="20"/>
              </w:rPr>
              <w:t xml:space="preserve">The </w:t>
            </w:r>
            <w:proofErr w:type="spellStart"/>
            <w:r w:rsidRPr="00110689">
              <w:rPr>
                <w:rFonts w:cstheme="minorHAnsi"/>
                <w:sz w:val="20"/>
                <w:szCs w:val="20"/>
              </w:rPr>
              <w:t>topline</w:t>
            </w:r>
            <w:proofErr w:type="spellEnd"/>
            <w:r w:rsidRPr="00110689">
              <w:rPr>
                <w:rFonts w:cstheme="minorHAnsi"/>
                <w:sz w:val="20"/>
                <w:szCs w:val="20"/>
              </w:rPr>
              <w:t xml:space="preserve"> should not be extended above the ankle</w:t>
            </w:r>
          </w:p>
        </w:tc>
      </w:tr>
      <w:tr w:rsidR="00687224" w:rsidRPr="00110689" w14:paraId="497CF935" w14:textId="77777777" w:rsidTr="00A05687">
        <w:tc>
          <w:tcPr>
            <w:tcW w:w="1555" w:type="dxa"/>
          </w:tcPr>
          <w:p w14:paraId="2FA8B44B"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61973D0" w14:textId="77777777" w:rsidR="00687224" w:rsidRPr="00110689" w:rsidRDefault="00687224" w:rsidP="00A05687">
            <w:pPr>
              <w:rPr>
                <w:rFonts w:cstheme="minorHAnsi"/>
                <w:sz w:val="20"/>
                <w:szCs w:val="20"/>
              </w:rPr>
            </w:pPr>
            <w:r w:rsidRPr="00110689">
              <w:rPr>
                <w:rFonts w:cstheme="minorHAnsi"/>
                <w:sz w:val="20"/>
                <w:szCs w:val="20"/>
              </w:rPr>
              <w:t xml:space="preserve">The </w:t>
            </w:r>
            <w:proofErr w:type="spellStart"/>
            <w:r w:rsidRPr="00110689">
              <w:rPr>
                <w:rFonts w:cstheme="minorHAnsi"/>
                <w:sz w:val="20"/>
                <w:szCs w:val="20"/>
              </w:rPr>
              <w:t>topline</w:t>
            </w:r>
            <w:proofErr w:type="spellEnd"/>
            <w:r w:rsidRPr="00110689">
              <w:rPr>
                <w:rFonts w:cstheme="minorHAnsi"/>
                <w:sz w:val="20"/>
                <w:szCs w:val="20"/>
              </w:rPr>
              <w:t xml:space="preserve"> extension should come in an optional range both above and below the ankle dependent on the patient's ability and needs.</w:t>
            </w:r>
          </w:p>
        </w:tc>
      </w:tr>
    </w:tbl>
    <w:p w14:paraId="51130982" w14:textId="77777777" w:rsidR="00687224" w:rsidRPr="00110689" w:rsidRDefault="00687224" w:rsidP="00687224">
      <w:pPr>
        <w:rPr>
          <w:sz w:val="20"/>
          <w:szCs w:val="20"/>
        </w:rPr>
      </w:pPr>
    </w:p>
    <w:p w14:paraId="6260B03F" w14:textId="77777777" w:rsidR="00687224" w:rsidRPr="00110689" w:rsidRDefault="00687224" w:rsidP="00687224">
      <w:pPr>
        <w:rPr>
          <w:sz w:val="20"/>
          <w:szCs w:val="20"/>
        </w:rPr>
      </w:pPr>
    </w:p>
    <w:p w14:paraId="32564092" w14:textId="77777777" w:rsidR="00687224" w:rsidRPr="00110689" w:rsidRDefault="00687224" w:rsidP="00687224">
      <w:pPr>
        <w:rPr>
          <w:sz w:val="20"/>
          <w:szCs w:val="20"/>
        </w:rPr>
      </w:pPr>
    </w:p>
    <w:p w14:paraId="31F7F928" w14:textId="77777777" w:rsidR="00687224" w:rsidRPr="00110689" w:rsidRDefault="00687224" w:rsidP="00687224">
      <w:pPr>
        <w:rPr>
          <w:sz w:val="20"/>
          <w:szCs w:val="20"/>
        </w:rPr>
      </w:pPr>
    </w:p>
    <w:p w14:paraId="111E3E63" w14:textId="7E4D3805" w:rsidR="00687224" w:rsidRPr="00110689" w:rsidRDefault="00B16CDC" w:rsidP="00687224">
      <w:pPr>
        <w:rPr>
          <w:sz w:val="20"/>
          <w:szCs w:val="20"/>
        </w:rPr>
      </w:pPr>
      <w:r>
        <w:rPr>
          <w:sz w:val="20"/>
          <w:szCs w:val="20"/>
        </w:rPr>
        <w:t>3</w:t>
      </w:r>
      <w:r w:rsidR="00687224" w:rsidRPr="00110689">
        <w:rPr>
          <w:sz w:val="20"/>
          <w:szCs w:val="20"/>
        </w:rPr>
        <w:t>)</w:t>
      </w:r>
    </w:p>
    <w:tbl>
      <w:tblPr>
        <w:tblStyle w:val="TableGrid"/>
        <w:tblW w:w="9209" w:type="dxa"/>
        <w:tblLook w:val="04A0" w:firstRow="1" w:lastRow="0" w:firstColumn="1" w:lastColumn="0" w:noHBand="0" w:noVBand="1"/>
      </w:tblPr>
      <w:tblGrid>
        <w:gridCol w:w="1617"/>
        <w:gridCol w:w="1062"/>
        <w:gridCol w:w="1062"/>
        <w:gridCol w:w="1255"/>
        <w:gridCol w:w="950"/>
        <w:gridCol w:w="1255"/>
        <w:gridCol w:w="790"/>
        <w:gridCol w:w="1218"/>
      </w:tblGrid>
      <w:tr w:rsidR="00687224" w:rsidRPr="00110689" w14:paraId="0C189C5A" w14:textId="77777777" w:rsidTr="00A05687">
        <w:tc>
          <w:tcPr>
            <w:tcW w:w="9209" w:type="dxa"/>
            <w:gridSpan w:val="8"/>
          </w:tcPr>
          <w:p w14:paraId="504C210C" w14:textId="77777777" w:rsidR="00687224" w:rsidRPr="00110689" w:rsidRDefault="00687224" w:rsidP="00A05687">
            <w:pPr>
              <w:rPr>
                <w:sz w:val="20"/>
                <w:szCs w:val="20"/>
              </w:rPr>
            </w:pPr>
            <w:r w:rsidRPr="00110689">
              <w:rPr>
                <w:sz w:val="20"/>
                <w:szCs w:val="20"/>
              </w:rPr>
              <w:t>"Padded collar"</w:t>
            </w:r>
          </w:p>
          <w:p w14:paraId="139CB556" w14:textId="77777777" w:rsidR="00687224" w:rsidRPr="00110689" w:rsidRDefault="00687224" w:rsidP="00A05687">
            <w:pPr>
              <w:rPr>
                <w:sz w:val="20"/>
                <w:szCs w:val="20"/>
              </w:rPr>
            </w:pPr>
          </w:p>
          <w:p w14:paraId="7DE54DE6" w14:textId="77777777" w:rsidR="00687224" w:rsidRPr="00110689" w:rsidRDefault="00687224" w:rsidP="00A05687">
            <w:pPr>
              <w:rPr>
                <w:sz w:val="20"/>
                <w:szCs w:val="20"/>
              </w:rPr>
            </w:pPr>
            <w:r w:rsidRPr="00110689">
              <w:rPr>
                <w:sz w:val="20"/>
                <w:szCs w:val="20"/>
              </w:rPr>
              <w:t>The median level of agreement amongst the panellists was "agree" with the majority of responses being "agree".</w:t>
            </w:r>
          </w:p>
          <w:p w14:paraId="60EA7075" w14:textId="77777777" w:rsidR="00687224" w:rsidRPr="00110689" w:rsidRDefault="00687224" w:rsidP="00A05687">
            <w:pPr>
              <w:rPr>
                <w:sz w:val="20"/>
                <w:szCs w:val="20"/>
              </w:rPr>
            </w:pPr>
            <w:r w:rsidRPr="00110689">
              <w:rPr>
                <w:sz w:val="20"/>
                <w:szCs w:val="20"/>
              </w:rPr>
              <w:t xml:space="preserve">A consensus was reached in Round 1 with respect to this design feature being an ideal characteristic. </w:t>
            </w:r>
          </w:p>
          <w:p w14:paraId="1CE914BE" w14:textId="77777777" w:rsidR="00687224" w:rsidRPr="00110689" w:rsidRDefault="00687224" w:rsidP="00A05687">
            <w:pPr>
              <w:rPr>
                <w:sz w:val="20"/>
                <w:szCs w:val="20"/>
              </w:rPr>
            </w:pPr>
          </w:p>
          <w:p w14:paraId="34CD8781" w14:textId="77777777" w:rsidR="00687224" w:rsidRPr="00110689" w:rsidRDefault="00687224" w:rsidP="00A05687">
            <w:pPr>
              <w:rPr>
                <w:sz w:val="20"/>
                <w:szCs w:val="20"/>
              </w:rPr>
            </w:pPr>
            <w:r w:rsidRPr="00110689">
              <w:rPr>
                <w:sz w:val="20"/>
                <w:szCs w:val="20"/>
              </w:rPr>
              <w:t>Panellist feedback suggested that the purpose of this design feature was to lower compression and shear stress to structures to the sides and the back of the supra-malleolar region. Some panellists indicated that foam padding may increase shear therefore the padded area should be covered in a low shear material.</w:t>
            </w:r>
          </w:p>
          <w:p w14:paraId="4BD42878" w14:textId="77777777" w:rsidR="00687224" w:rsidRPr="00110689" w:rsidRDefault="00687224" w:rsidP="00A05687">
            <w:pPr>
              <w:rPr>
                <w:sz w:val="20"/>
                <w:szCs w:val="20"/>
              </w:rPr>
            </w:pPr>
          </w:p>
          <w:p w14:paraId="25215DCF" w14:textId="77777777" w:rsidR="00687224" w:rsidRPr="00110689" w:rsidRDefault="00687224" w:rsidP="00A05687">
            <w:pPr>
              <w:rPr>
                <w:sz w:val="20"/>
                <w:szCs w:val="20"/>
              </w:rPr>
            </w:pPr>
            <w:r w:rsidRPr="00110689">
              <w:rPr>
                <w:sz w:val="20"/>
                <w:szCs w:val="20"/>
              </w:rPr>
              <w:t>Please rank your level of agreement with the following purpose or characteristic suggested from panellists' feedback of a padded collar. *</w:t>
            </w:r>
          </w:p>
        </w:tc>
      </w:tr>
      <w:tr w:rsidR="00687224" w:rsidRPr="00110689" w14:paraId="59EBB765" w14:textId="77777777" w:rsidTr="00A05687">
        <w:tc>
          <w:tcPr>
            <w:tcW w:w="1617" w:type="dxa"/>
            <w:vMerge w:val="restart"/>
          </w:tcPr>
          <w:p w14:paraId="2732ED7B" w14:textId="77777777" w:rsidR="00687224" w:rsidRPr="00110689" w:rsidRDefault="00687224" w:rsidP="00A05687">
            <w:pPr>
              <w:jc w:val="both"/>
              <w:rPr>
                <w:sz w:val="20"/>
                <w:szCs w:val="20"/>
              </w:rPr>
            </w:pPr>
          </w:p>
        </w:tc>
        <w:tc>
          <w:tcPr>
            <w:tcW w:w="1062" w:type="dxa"/>
          </w:tcPr>
          <w:p w14:paraId="67CD57C8" w14:textId="77777777" w:rsidR="00687224" w:rsidRPr="00110689" w:rsidRDefault="00687224" w:rsidP="00A05687">
            <w:pPr>
              <w:jc w:val="both"/>
              <w:rPr>
                <w:sz w:val="20"/>
                <w:szCs w:val="20"/>
              </w:rPr>
            </w:pPr>
            <w:r w:rsidRPr="00110689">
              <w:rPr>
                <w:sz w:val="20"/>
                <w:szCs w:val="20"/>
              </w:rPr>
              <w:t>Strongly Disagree</w:t>
            </w:r>
          </w:p>
        </w:tc>
        <w:tc>
          <w:tcPr>
            <w:tcW w:w="1062" w:type="dxa"/>
          </w:tcPr>
          <w:p w14:paraId="4BAD742A" w14:textId="77777777" w:rsidR="00687224" w:rsidRPr="00110689" w:rsidRDefault="00687224" w:rsidP="00A05687">
            <w:pPr>
              <w:jc w:val="both"/>
              <w:rPr>
                <w:sz w:val="20"/>
                <w:szCs w:val="20"/>
              </w:rPr>
            </w:pPr>
            <w:r w:rsidRPr="00110689">
              <w:rPr>
                <w:sz w:val="20"/>
                <w:szCs w:val="20"/>
              </w:rPr>
              <w:t>Disagree</w:t>
            </w:r>
          </w:p>
        </w:tc>
        <w:tc>
          <w:tcPr>
            <w:tcW w:w="1255" w:type="dxa"/>
          </w:tcPr>
          <w:p w14:paraId="584E474C" w14:textId="77777777" w:rsidR="00687224" w:rsidRPr="00110689" w:rsidRDefault="00687224" w:rsidP="00A05687">
            <w:pPr>
              <w:jc w:val="both"/>
              <w:rPr>
                <w:sz w:val="20"/>
                <w:szCs w:val="20"/>
              </w:rPr>
            </w:pPr>
            <w:r w:rsidRPr="00110689">
              <w:rPr>
                <w:sz w:val="20"/>
                <w:szCs w:val="20"/>
              </w:rPr>
              <w:t>Somewhat Disagree</w:t>
            </w:r>
          </w:p>
        </w:tc>
        <w:tc>
          <w:tcPr>
            <w:tcW w:w="950" w:type="dxa"/>
          </w:tcPr>
          <w:p w14:paraId="4E1218DB" w14:textId="77777777" w:rsidR="00687224" w:rsidRPr="00110689" w:rsidRDefault="00687224" w:rsidP="00A05687">
            <w:pPr>
              <w:jc w:val="both"/>
              <w:rPr>
                <w:sz w:val="20"/>
                <w:szCs w:val="20"/>
              </w:rPr>
            </w:pPr>
            <w:r w:rsidRPr="00110689">
              <w:rPr>
                <w:sz w:val="20"/>
                <w:szCs w:val="20"/>
              </w:rPr>
              <w:t>Neutral</w:t>
            </w:r>
          </w:p>
        </w:tc>
        <w:tc>
          <w:tcPr>
            <w:tcW w:w="1255" w:type="dxa"/>
          </w:tcPr>
          <w:p w14:paraId="27507921" w14:textId="77777777" w:rsidR="00687224" w:rsidRPr="00110689" w:rsidRDefault="00687224" w:rsidP="00A05687">
            <w:pPr>
              <w:jc w:val="both"/>
              <w:rPr>
                <w:sz w:val="20"/>
                <w:szCs w:val="20"/>
              </w:rPr>
            </w:pPr>
            <w:r w:rsidRPr="00110689">
              <w:rPr>
                <w:sz w:val="20"/>
                <w:szCs w:val="20"/>
              </w:rPr>
              <w:t>Somewhat Agree</w:t>
            </w:r>
          </w:p>
        </w:tc>
        <w:tc>
          <w:tcPr>
            <w:tcW w:w="790" w:type="dxa"/>
          </w:tcPr>
          <w:p w14:paraId="5543AC39" w14:textId="77777777" w:rsidR="00687224" w:rsidRPr="00110689" w:rsidRDefault="00687224" w:rsidP="00A05687">
            <w:pPr>
              <w:jc w:val="both"/>
              <w:rPr>
                <w:sz w:val="20"/>
                <w:szCs w:val="20"/>
              </w:rPr>
            </w:pPr>
            <w:r w:rsidRPr="00110689">
              <w:rPr>
                <w:sz w:val="20"/>
                <w:szCs w:val="20"/>
              </w:rPr>
              <w:t>Agree</w:t>
            </w:r>
          </w:p>
        </w:tc>
        <w:tc>
          <w:tcPr>
            <w:tcW w:w="1218" w:type="dxa"/>
          </w:tcPr>
          <w:p w14:paraId="2032DA41" w14:textId="77777777" w:rsidR="00687224" w:rsidRPr="00110689" w:rsidRDefault="00687224" w:rsidP="00A05687">
            <w:pPr>
              <w:jc w:val="both"/>
              <w:rPr>
                <w:sz w:val="20"/>
                <w:szCs w:val="20"/>
              </w:rPr>
            </w:pPr>
            <w:r w:rsidRPr="00110689">
              <w:rPr>
                <w:sz w:val="20"/>
                <w:szCs w:val="20"/>
              </w:rPr>
              <w:t>Strongly Agree</w:t>
            </w:r>
          </w:p>
        </w:tc>
      </w:tr>
      <w:tr w:rsidR="00687224" w:rsidRPr="00110689" w14:paraId="587FCDD6" w14:textId="77777777" w:rsidTr="00A05687">
        <w:tc>
          <w:tcPr>
            <w:tcW w:w="1617" w:type="dxa"/>
            <w:vMerge/>
          </w:tcPr>
          <w:p w14:paraId="42E777FB" w14:textId="77777777" w:rsidR="00687224" w:rsidRPr="00110689" w:rsidRDefault="00687224" w:rsidP="00A05687">
            <w:pPr>
              <w:jc w:val="center"/>
              <w:rPr>
                <w:sz w:val="20"/>
                <w:szCs w:val="20"/>
              </w:rPr>
            </w:pPr>
          </w:p>
        </w:tc>
        <w:tc>
          <w:tcPr>
            <w:tcW w:w="1062" w:type="dxa"/>
          </w:tcPr>
          <w:p w14:paraId="44F2AD4D" w14:textId="77777777" w:rsidR="00687224" w:rsidRPr="00110689" w:rsidRDefault="00687224" w:rsidP="00A05687">
            <w:pPr>
              <w:jc w:val="center"/>
              <w:rPr>
                <w:sz w:val="20"/>
                <w:szCs w:val="20"/>
              </w:rPr>
            </w:pPr>
            <w:r w:rsidRPr="00110689">
              <w:rPr>
                <w:sz w:val="20"/>
                <w:szCs w:val="20"/>
              </w:rPr>
              <w:t>1</w:t>
            </w:r>
          </w:p>
        </w:tc>
        <w:tc>
          <w:tcPr>
            <w:tcW w:w="1062" w:type="dxa"/>
          </w:tcPr>
          <w:p w14:paraId="2CEF4A00" w14:textId="77777777" w:rsidR="00687224" w:rsidRPr="00110689" w:rsidRDefault="00687224" w:rsidP="00A05687">
            <w:pPr>
              <w:jc w:val="center"/>
              <w:rPr>
                <w:sz w:val="20"/>
                <w:szCs w:val="20"/>
              </w:rPr>
            </w:pPr>
            <w:r w:rsidRPr="00110689">
              <w:rPr>
                <w:sz w:val="20"/>
                <w:szCs w:val="20"/>
              </w:rPr>
              <w:t>2</w:t>
            </w:r>
          </w:p>
        </w:tc>
        <w:tc>
          <w:tcPr>
            <w:tcW w:w="1255" w:type="dxa"/>
          </w:tcPr>
          <w:p w14:paraId="72F6B278" w14:textId="77777777" w:rsidR="00687224" w:rsidRPr="00110689" w:rsidRDefault="00687224" w:rsidP="00A05687">
            <w:pPr>
              <w:jc w:val="center"/>
              <w:rPr>
                <w:sz w:val="20"/>
                <w:szCs w:val="20"/>
              </w:rPr>
            </w:pPr>
            <w:r w:rsidRPr="00110689">
              <w:rPr>
                <w:sz w:val="20"/>
                <w:szCs w:val="20"/>
              </w:rPr>
              <w:t>3</w:t>
            </w:r>
          </w:p>
        </w:tc>
        <w:tc>
          <w:tcPr>
            <w:tcW w:w="950" w:type="dxa"/>
          </w:tcPr>
          <w:p w14:paraId="7D29A8F1" w14:textId="77777777" w:rsidR="00687224" w:rsidRPr="00110689" w:rsidRDefault="00687224" w:rsidP="00A05687">
            <w:pPr>
              <w:jc w:val="center"/>
              <w:rPr>
                <w:sz w:val="20"/>
                <w:szCs w:val="20"/>
              </w:rPr>
            </w:pPr>
            <w:r w:rsidRPr="00110689">
              <w:rPr>
                <w:sz w:val="20"/>
                <w:szCs w:val="20"/>
              </w:rPr>
              <w:t>4</w:t>
            </w:r>
          </w:p>
        </w:tc>
        <w:tc>
          <w:tcPr>
            <w:tcW w:w="1255" w:type="dxa"/>
          </w:tcPr>
          <w:p w14:paraId="42430F6D" w14:textId="77777777" w:rsidR="00687224" w:rsidRPr="00110689" w:rsidRDefault="00687224" w:rsidP="00A05687">
            <w:pPr>
              <w:jc w:val="center"/>
              <w:rPr>
                <w:sz w:val="20"/>
                <w:szCs w:val="20"/>
              </w:rPr>
            </w:pPr>
            <w:r w:rsidRPr="00110689">
              <w:rPr>
                <w:sz w:val="20"/>
                <w:szCs w:val="20"/>
              </w:rPr>
              <w:t>5</w:t>
            </w:r>
          </w:p>
        </w:tc>
        <w:tc>
          <w:tcPr>
            <w:tcW w:w="790" w:type="dxa"/>
          </w:tcPr>
          <w:p w14:paraId="21B39567" w14:textId="77777777" w:rsidR="00687224" w:rsidRPr="00110689" w:rsidRDefault="00687224" w:rsidP="00A05687">
            <w:pPr>
              <w:jc w:val="center"/>
              <w:rPr>
                <w:sz w:val="20"/>
                <w:szCs w:val="20"/>
              </w:rPr>
            </w:pPr>
            <w:r w:rsidRPr="00110689">
              <w:rPr>
                <w:sz w:val="20"/>
                <w:szCs w:val="20"/>
              </w:rPr>
              <w:t>6</w:t>
            </w:r>
          </w:p>
        </w:tc>
        <w:tc>
          <w:tcPr>
            <w:tcW w:w="1218" w:type="dxa"/>
          </w:tcPr>
          <w:p w14:paraId="01774ADE" w14:textId="77777777" w:rsidR="00687224" w:rsidRPr="00110689" w:rsidRDefault="00687224" w:rsidP="00A05687">
            <w:pPr>
              <w:jc w:val="center"/>
              <w:rPr>
                <w:sz w:val="20"/>
                <w:szCs w:val="20"/>
              </w:rPr>
            </w:pPr>
            <w:r w:rsidRPr="00110689">
              <w:rPr>
                <w:sz w:val="20"/>
                <w:szCs w:val="20"/>
              </w:rPr>
              <w:t>7</w:t>
            </w:r>
          </w:p>
        </w:tc>
      </w:tr>
      <w:tr w:rsidR="00687224" w:rsidRPr="00110689" w14:paraId="1164748E" w14:textId="77777777" w:rsidTr="00A05687">
        <w:tc>
          <w:tcPr>
            <w:tcW w:w="1617" w:type="dxa"/>
          </w:tcPr>
          <w:p w14:paraId="3A086482" w14:textId="77777777" w:rsidR="00687224" w:rsidRPr="00110689" w:rsidRDefault="00687224" w:rsidP="00A05687">
            <w:pPr>
              <w:rPr>
                <w:sz w:val="20"/>
                <w:szCs w:val="20"/>
              </w:rPr>
            </w:pPr>
            <w:r w:rsidRPr="00110689">
              <w:rPr>
                <w:sz w:val="20"/>
                <w:szCs w:val="20"/>
              </w:rPr>
              <w:t>Design Characteristic: The foam padded collar should be covered with low shear material.</w:t>
            </w:r>
          </w:p>
        </w:tc>
        <w:tc>
          <w:tcPr>
            <w:tcW w:w="1062" w:type="dxa"/>
          </w:tcPr>
          <w:p w14:paraId="6F04A56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2" w:type="dxa"/>
          </w:tcPr>
          <w:p w14:paraId="2049E93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4E8393A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0" w:type="dxa"/>
          </w:tcPr>
          <w:p w14:paraId="28C456D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0F455D6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0" w:type="dxa"/>
          </w:tcPr>
          <w:p w14:paraId="731C778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8" w:type="dxa"/>
          </w:tcPr>
          <w:p w14:paraId="26226AB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0B04B094" w14:textId="77777777" w:rsidTr="00A05687">
        <w:tc>
          <w:tcPr>
            <w:tcW w:w="1617" w:type="dxa"/>
          </w:tcPr>
          <w:p w14:paraId="55D8140C" w14:textId="77777777" w:rsidR="00687224" w:rsidRPr="00110689" w:rsidRDefault="00687224" w:rsidP="00A05687">
            <w:pPr>
              <w:rPr>
                <w:sz w:val="20"/>
                <w:szCs w:val="20"/>
              </w:rPr>
            </w:pPr>
            <w:r w:rsidRPr="00110689">
              <w:rPr>
                <w:sz w:val="20"/>
                <w:szCs w:val="20"/>
              </w:rPr>
              <w:t xml:space="preserve">Purpose: Foam Padding reduces compression to lower limb anatomy from an extended </w:t>
            </w:r>
            <w:proofErr w:type="spellStart"/>
            <w:r w:rsidRPr="00110689">
              <w:rPr>
                <w:sz w:val="20"/>
                <w:szCs w:val="20"/>
              </w:rPr>
              <w:t>topline</w:t>
            </w:r>
            <w:proofErr w:type="spellEnd"/>
            <w:r w:rsidRPr="00110689">
              <w:rPr>
                <w:sz w:val="20"/>
                <w:szCs w:val="20"/>
              </w:rPr>
              <w:t xml:space="preserve"> height</w:t>
            </w:r>
          </w:p>
        </w:tc>
        <w:tc>
          <w:tcPr>
            <w:tcW w:w="1062" w:type="dxa"/>
          </w:tcPr>
          <w:p w14:paraId="5D85ED7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2" w:type="dxa"/>
          </w:tcPr>
          <w:p w14:paraId="75F4F28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5108491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0" w:type="dxa"/>
          </w:tcPr>
          <w:p w14:paraId="45E96F9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276AEB7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0" w:type="dxa"/>
          </w:tcPr>
          <w:p w14:paraId="4BD723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8" w:type="dxa"/>
          </w:tcPr>
          <w:p w14:paraId="178CAE3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DF6D882" w14:textId="77777777" w:rsidR="00687224" w:rsidRPr="00110689" w:rsidRDefault="00687224" w:rsidP="00687224">
      <w:pPr>
        <w:rPr>
          <w:sz w:val="20"/>
          <w:szCs w:val="20"/>
        </w:rPr>
      </w:pPr>
    </w:p>
    <w:p w14:paraId="11DCDCA7" w14:textId="77777777" w:rsidR="00687224" w:rsidRPr="00110689" w:rsidRDefault="00687224" w:rsidP="00687224">
      <w:pPr>
        <w:rPr>
          <w:sz w:val="20"/>
          <w:szCs w:val="20"/>
        </w:rPr>
      </w:pPr>
      <w:r w:rsidRPr="00110689">
        <w:rPr>
          <w:sz w:val="20"/>
          <w:szCs w:val="20"/>
        </w:rPr>
        <w:t>5)</w:t>
      </w:r>
    </w:p>
    <w:tbl>
      <w:tblPr>
        <w:tblStyle w:val="TableGrid"/>
        <w:tblW w:w="9209" w:type="dxa"/>
        <w:tblLook w:val="04A0" w:firstRow="1" w:lastRow="0" w:firstColumn="1" w:lastColumn="0" w:noHBand="0" w:noVBand="1"/>
      </w:tblPr>
      <w:tblGrid>
        <w:gridCol w:w="1617"/>
        <w:gridCol w:w="1062"/>
        <w:gridCol w:w="1062"/>
        <w:gridCol w:w="1255"/>
        <w:gridCol w:w="950"/>
        <w:gridCol w:w="1255"/>
        <w:gridCol w:w="790"/>
        <w:gridCol w:w="1218"/>
      </w:tblGrid>
      <w:tr w:rsidR="00687224" w:rsidRPr="00110689" w14:paraId="08C1B0DE" w14:textId="77777777" w:rsidTr="00A05687">
        <w:tc>
          <w:tcPr>
            <w:tcW w:w="9209" w:type="dxa"/>
            <w:gridSpan w:val="8"/>
          </w:tcPr>
          <w:p w14:paraId="6109BBF2" w14:textId="77777777" w:rsidR="00687224" w:rsidRPr="00110689" w:rsidRDefault="00687224" w:rsidP="00A05687">
            <w:pPr>
              <w:rPr>
                <w:sz w:val="20"/>
                <w:szCs w:val="20"/>
              </w:rPr>
            </w:pPr>
            <w:r w:rsidRPr="00110689">
              <w:rPr>
                <w:sz w:val="20"/>
                <w:szCs w:val="20"/>
              </w:rPr>
              <w:t>"Collar contoured to Malleoli"</w:t>
            </w:r>
          </w:p>
          <w:p w14:paraId="4D7C257B" w14:textId="77777777" w:rsidR="00687224" w:rsidRPr="00110689" w:rsidRDefault="00687224" w:rsidP="00A05687">
            <w:pPr>
              <w:rPr>
                <w:sz w:val="20"/>
                <w:szCs w:val="20"/>
              </w:rPr>
            </w:pPr>
          </w:p>
          <w:p w14:paraId="2EB6AF1C" w14:textId="77777777" w:rsidR="00687224" w:rsidRPr="00110689" w:rsidRDefault="00687224" w:rsidP="00A05687">
            <w:pPr>
              <w:rPr>
                <w:sz w:val="20"/>
                <w:szCs w:val="20"/>
              </w:rPr>
            </w:pPr>
            <w:r w:rsidRPr="00110689">
              <w:rPr>
                <w:sz w:val="20"/>
                <w:szCs w:val="20"/>
              </w:rPr>
              <w:t>The median level of agreement amongst the panellists was "agree" with the majority of responses being "agree".</w:t>
            </w:r>
          </w:p>
          <w:p w14:paraId="31688D54" w14:textId="77777777" w:rsidR="00687224" w:rsidRPr="00110689" w:rsidRDefault="00687224" w:rsidP="00A05687">
            <w:pPr>
              <w:rPr>
                <w:sz w:val="20"/>
                <w:szCs w:val="20"/>
              </w:rPr>
            </w:pPr>
            <w:r w:rsidRPr="00110689">
              <w:rPr>
                <w:sz w:val="20"/>
                <w:szCs w:val="20"/>
              </w:rPr>
              <w:t>A consensus was reached in Round 1 with respect to this design feature being an ideal characteristic.</w:t>
            </w:r>
          </w:p>
          <w:p w14:paraId="1302A649" w14:textId="77777777" w:rsidR="00687224" w:rsidRPr="00110689" w:rsidRDefault="00687224" w:rsidP="00A05687">
            <w:pPr>
              <w:rPr>
                <w:sz w:val="20"/>
                <w:szCs w:val="20"/>
              </w:rPr>
            </w:pPr>
          </w:p>
          <w:p w14:paraId="67B1FF08" w14:textId="77777777" w:rsidR="00687224" w:rsidRPr="00110689" w:rsidRDefault="00687224" w:rsidP="00A05687">
            <w:pPr>
              <w:rPr>
                <w:sz w:val="20"/>
                <w:szCs w:val="20"/>
              </w:rPr>
            </w:pPr>
            <w:r w:rsidRPr="00110689">
              <w:rPr>
                <w:sz w:val="20"/>
                <w:szCs w:val="20"/>
              </w:rPr>
              <w:t xml:space="preserve">Although a consensus was reached on this design characteristic panellist feedback suggested there is potential ambiguity with "contoured to malleoli" if the </w:t>
            </w:r>
            <w:proofErr w:type="spellStart"/>
            <w:r w:rsidRPr="00110689">
              <w:rPr>
                <w:sz w:val="20"/>
                <w:szCs w:val="20"/>
              </w:rPr>
              <w:t>topline</w:t>
            </w:r>
            <w:proofErr w:type="spellEnd"/>
            <w:r w:rsidRPr="00110689">
              <w:rPr>
                <w:sz w:val="20"/>
                <w:szCs w:val="20"/>
              </w:rPr>
              <w:t xml:space="preserve"> is extended above the ankle (supra-malleolar), therefore, the description of the contouring is dependent on the </w:t>
            </w:r>
            <w:proofErr w:type="spellStart"/>
            <w:r w:rsidRPr="00110689">
              <w:rPr>
                <w:sz w:val="20"/>
                <w:szCs w:val="20"/>
              </w:rPr>
              <w:t>topline</w:t>
            </w:r>
            <w:proofErr w:type="spellEnd"/>
            <w:r w:rsidRPr="00110689">
              <w:rPr>
                <w:sz w:val="20"/>
                <w:szCs w:val="20"/>
              </w:rPr>
              <w:t xml:space="preserve"> height (supra or </w:t>
            </w:r>
            <w:proofErr w:type="spellStart"/>
            <w:r w:rsidRPr="00110689">
              <w:rPr>
                <w:sz w:val="20"/>
                <w:szCs w:val="20"/>
              </w:rPr>
              <w:t>inframalleolar</w:t>
            </w:r>
            <w:proofErr w:type="spellEnd"/>
            <w:r w:rsidRPr="00110689">
              <w:rPr>
                <w:sz w:val="20"/>
                <w:szCs w:val="20"/>
              </w:rPr>
              <w:t xml:space="preserve">). Concerning the suggested purpose of the design, panellists felt that due to the increased </w:t>
            </w:r>
            <w:proofErr w:type="spellStart"/>
            <w:r w:rsidRPr="00110689">
              <w:rPr>
                <w:sz w:val="20"/>
                <w:szCs w:val="20"/>
              </w:rPr>
              <w:t>topline</w:t>
            </w:r>
            <w:proofErr w:type="spellEnd"/>
            <w:r w:rsidRPr="00110689">
              <w:rPr>
                <w:sz w:val="20"/>
                <w:szCs w:val="20"/>
              </w:rPr>
              <w:t xml:space="preserve"> height the contoured padding would ergonomically incorporate ankle structures to reduce shear and compression.</w:t>
            </w:r>
          </w:p>
          <w:p w14:paraId="3291BECF" w14:textId="77777777" w:rsidR="00687224" w:rsidRPr="00110689" w:rsidRDefault="00687224" w:rsidP="00A05687">
            <w:pPr>
              <w:rPr>
                <w:sz w:val="20"/>
                <w:szCs w:val="20"/>
              </w:rPr>
            </w:pPr>
          </w:p>
          <w:p w14:paraId="1C51CA11" w14:textId="77777777" w:rsidR="00687224" w:rsidRPr="00110689" w:rsidRDefault="00687224" w:rsidP="00A05687">
            <w:pPr>
              <w:rPr>
                <w:sz w:val="20"/>
                <w:szCs w:val="20"/>
              </w:rPr>
            </w:pPr>
            <w:r w:rsidRPr="00110689">
              <w:rPr>
                <w:sz w:val="20"/>
                <w:szCs w:val="20"/>
              </w:rPr>
              <w:t>Based on panellist feedback a modified description and purpose of the desired design characteristic is offered, please rank your agreement with these. *</w:t>
            </w:r>
          </w:p>
        </w:tc>
      </w:tr>
      <w:tr w:rsidR="00687224" w:rsidRPr="00110689" w14:paraId="096789E0" w14:textId="77777777" w:rsidTr="00A05687">
        <w:tc>
          <w:tcPr>
            <w:tcW w:w="1617" w:type="dxa"/>
            <w:vMerge w:val="restart"/>
          </w:tcPr>
          <w:p w14:paraId="09AADB17" w14:textId="77777777" w:rsidR="00687224" w:rsidRPr="00110689" w:rsidRDefault="00687224" w:rsidP="00A05687">
            <w:pPr>
              <w:jc w:val="both"/>
              <w:rPr>
                <w:sz w:val="20"/>
                <w:szCs w:val="20"/>
              </w:rPr>
            </w:pPr>
          </w:p>
        </w:tc>
        <w:tc>
          <w:tcPr>
            <w:tcW w:w="1062" w:type="dxa"/>
          </w:tcPr>
          <w:p w14:paraId="7AA3BBCC" w14:textId="77777777" w:rsidR="00687224" w:rsidRPr="00110689" w:rsidRDefault="00687224" w:rsidP="00A05687">
            <w:pPr>
              <w:jc w:val="both"/>
              <w:rPr>
                <w:sz w:val="20"/>
                <w:szCs w:val="20"/>
              </w:rPr>
            </w:pPr>
            <w:r w:rsidRPr="00110689">
              <w:rPr>
                <w:sz w:val="20"/>
                <w:szCs w:val="20"/>
              </w:rPr>
              <w:t>Strongly Disagree</w:t>
            </w:r>
          </w:p>
        </w:tc>
        <w:tc>
          <w:tcPr>
            <w:tcW w:w="1062" w:type="dxa"/>
          </w:tcPr>
          <w:p w14:paraId="76687505" w14:textId="77777777" w:rsidR="00687224" w:rsidRPr="00110689" w:rsidRDefault="00687224" w:rsidP="00A05687">
            <w:pPr>
              <w:jc w:val="both"/>
              <w:rPr>
                <w:sz w:val="20"/>
                <w:szCs w:val="20"/>
              </w:rPr>
            </w:pPr>
            <w:r w:rsidRPr="00110689">
              <w:rPr>
                <w:sz w:val="20"/>
                <w:szCs w:val="20"/>
              </w:rPr>
              <w:t>Disagree</w:t>
            </w:r>
          </w:p>
        </w:tc>
        <w:tc>
          <w:tcPr>
            <w:tcW w:w="1255" w:type="dxa"/>
          </w:tcPr>
          <w:p w14:paraId="205E4105" w14:textId="77777777" w:rsidR="00687224" w:rsidRPr="00110689" w:rsidRDefault="00687224" w:rsidP="00A05687">
            <w:pPr>
              <w:jc w:val="both"/>
              <w:rPr>
                <w:sz w:val="20"/>
                <w:szCs w:val="20"/>
              </w:rPr>
            </w:pPr>
            <w:r w:rsidRPr="00110689">
              <w:rPr>
                <w:sz w:val="20"/>
                <w:szCs w:val="20"/>
              </w:rPr>
              <w:t>Somewhat Disagree</w:t>
            </w:r>
          </w:p>
        </w:tc>
        <w:tc>
          <w:tcPr>
            <w:tcW w:w="950" w:type="dxa"/>
          </w:tcPr>
          <w:p w14:paraId="5AF12E90" w14:textId="77777777" w:rsidR="00687224" w:rsidRPr="00110689" w:rsidRDefault="00687224" w:rsidP="00A05687">
            <w:pPr>
              <w:jc w:val="both"/>
              <w:rPr>
                <w:sz w:val="20"/>
                <w:szCs w:val="20"/>
              </w:rPr>
            </w:pPr>
            <w:r w:rsidRPr="00110689">
              <w:rPr>
                <w:sz w:val="20"/>
                <w:szCs w:val="20"/>
              </w:rPr>
              <w:t>Neutral</w:t>
            </w:r>
          </w:p>
        </w:tc>
        <w:tc>
          <w:tcPr>
            <w:tcW w:w="1255" w:type="dxa"/>
          </w:tcPr>
          <w:p w14:paraId="71942AAB" w14:textId="77777777" w:rsidR="00687224" w:rsidRPr="00110689" w:rsidRDefault="00687224" w:rsidP="00A05687">
            <w:pPr>
              <w:jc w:val="both"/>
              <w:rPr>
                <w:sz w:val="20"/>
                <w:szCs w:val="20"/>
              </w:rPr>
            </w:pPr>
            <w:r w:rsidRPr="00110689">
              <w:rPr>
                <w:sz w:val="20"/>
                <w:szCs w:val="20"/>
              </w:rPr>
              <w:t>Somewhat Agree</w:t>
            </w:r>
          </w:p>
        </w:tc>
        <w:tc>
          <w:tcPr>
            <w:tcW w:w="790" w:type="dxa"/>
          </w:tcPr>
          <w:p w14:paraId="5C35D296" w14:textId="77777777" w:rsidR="00687224" w:rsidRPr="00110689" w:rsidRDefault="00687224" w:rsidP="00A05687">
            <w:pPr>
              <w:jc w:val="both"/>
              <w:rPr>
                <w:sz w:val="20"/>
                <w:szCs w:val="20"/>
              </w:rPr>
            </w:pPr>
            <w:r w:rsidRPr="00110689">
              <w:rPr>
                <w:sz w:val="20"/>
                <w:szCs w:val="20"/>
              </w:rPr>
              <w:t>Agree</w:t>
            </w:r>
          </w:p>
        </w:tc>
        <w:tc>
          <w:tcPr>
            <w:tcW w:w="1218" w:type="dxa"/>
          </w:tcPr>
          <w:p w14:paraId="17DCB70F" w14:textId="77777777" w:rsidR="00687224" w:rsidRPr="00110689" w:rsidRDefault="00687224" w:rsidP="00A05687">
            <w:pPr>
              <w:jc w:val="both"/>
              <w:rPr>
                <w:sz w:val="20"/>
                <w:szCs w:val="20"/>
              </w:rPr>
            </w:pPr>
            <w:r w:rsidRPr="00110689">
              <w:rPr>
                <w:sz w:val="20"/>
                <w:szCs w:val="20"/>
              </w:rPr>
              <w:t>Strongly Agree</w:t>
            </w:r>
          </w:p>
        </w:tc>
      </w:tr>
      <w:tr w:rsidR="00687224" w:rsidRPr="00110689" w14:paraId="6165B6AB" w14:textId="77777777" w:rsidTr="00A05687">
        <w:tc>
          <w:tcPr>
            <w:tcW w:w="1617" w:type="dxa"/>
            <w:vMerge/>
          </w:tcPr>
          <w:p w14:paraId="64211E87" w14:textId="77777777" w:rsidR="00687224" w:rsidRPr="00110689" w:rsidRDefault="00687224" w:rsidP="00A05687">
            <w:pPr>
              <w:jc w:val="center"/>
              <w:rPr>
                <w:sz w:val="20"/>
                <w:szCs w:val="20"/>
              </w:rPr>
            </w:pPr>
          </w:p>
        </w:tc>
        <w:tc>
          <w:tcPr>
            <w:tcW w:w="1062" w:type="dxa"/>
          </w:tcPr>
          <w:p w14:paraId="659D1E2C" w14:textId="77777777" w:rsidR="00687224" w:rsidRPr="00110689" w:rsidRDefault="00687224" w:rsidP="00A05687">
            <w:pPr>
              <w:jc w:val="center"/>
              <w:rPr>
                <w:sz w:val="20"/>
                <w:szCs w:val="20"/>
              </w:rPr>
            </w:pPr>
            <w:r w:rsidRPr="00110689">
              <w:rPr>
                <w:sz w:val="20"/>
                <w:szCs w:val="20"/>
              </w:rPr>
              <w:t>1</w:t>
            </w:r>
          </w:p>
        </w:tc>
        <w:tc>
          <w:tcPr>
            <w:tcW w:w="1062" w:type="dxa"/>
          </w:tcPr>
          <w:p w14:paraId="579B64DC" w14:textId="77777777" w:rsidR="00687224" w:rsidRPr="00110689" w:rsidRDefault="00687224" w:rsidP="00A05687">
            <w:pPr>
              <w:jc w:val="center"/>
              <w:rPr>
                <w:sz w:val="20"/>
                <w:szCs w:val="20"/>
              </w:rPr>
            </w:pPr>
            <w:r w:rsidRPr="00110689">
              <w:rPr>
                <w:sz w:val="20"/>
                <w:szCs w:val="20"/>
              </w:rPr>
              <w:t>2</w:t>
            </w:r>
          </w:p>
        </w:tc>
        <w:tc>
          <w:tcPr>
            <w:tcW w:w="1255" w:type="dxa"/>
          </w:tcPr>
          <w:p w14:paraId="7F7934D1" w14:textId="77777777" w:rsidR="00687224" w:rsidRPr="00110689" w:rsidRDefault="00687224" w:rsidP="00A05687">
            <w:pPr>
              <w:jc w:val="center"/>
              <w:rPr>
                <w:sz w:val="20"/>
                <w:szCs w:val="20"/>
              </w:rPr>
            </w:pPr>
            <w:r w:rsidRPr="00110689">
              <w:rPr>
                <w:sz w:val="20"/>
                <w:szCs w:val="20"/>
              </w:rPr>
              <w:t>3</w:t>
            </w:r>
          </w:p>
        </w:tc>
        <w:tc>
          <w:tcPr>
            <w:tcW w:w="950" w:type="dxa"/>
          </w:tcPr>
          <w:p w14:paraId="67EC4184" w14:textId="77777777" w:rsidR="00687224" w:rsidRPr="00110689" w:rsidRDefault="00687224" w:rsidP="00A05687">
            <w:pPr>
              <w:jc w:val="center"/>
              <w:rPr>
                <w:sz w:val="20"/>
                <w:szCs w:val="20"/>
              </w:rPr>
            </w:pPr>
            <w:r w:rsidRPr="00110689">
              <w:rPr>
                <w:sz w:val="20"/>
                <w:szCs w:val="20"/>
              </w:rPr>
              <w:t>4</w:t>
            </w:r>
          </w:p>
        </w:tc>
        <w:tc>
          <w:tcPr>
            <w:tcW w:w="1255" w:type="dxa"/>
          </w:tcPr>
          <w:p w14:paraId="6D9A4E13" w14:textId="77777777" w:rsidR="00687224" w:rsidRPr="00110689" w:rsidRDefault="00687224" w:rsidP="00A05687">
            <w:pPr>
              <w:jc w:val="center"/>
              <w:rPr>
                <w:sz w:val="20"/>
                <w:szCs w:val="20"/>
              </w:rPr>
            </w:pPr>
            <w:r w:rsidRPr="00110689">
              <w:rPr>
                <w:sz w:val="20"/>
                <w:szCs w:val="20"/>
              </w:rPr>
              <w:t>5</w:t>
            </w:r>
          </w:p>
        </w:tc>
        <w:tc>
          <w:tcPr>
            <w:tcW w:w="790" w:type="dxa"/>
          </w:tcPr>
          <w:p w14:paraId="53B22909" w14:textId="77777777" w:rsidR="00687224" w:rsidRPr="00110689" w:rsidRDefault="00687224" w:rsidP="00A05687">
            <w:pPr>
              <w:jc w:val="center"/>
              <w:rPr>
                <w:sz w:val="20"/>
                <w:szCs w:val="20"/>
              </w:rPr>
            </w:pPr>
            <w:r w:rsidRPr="00110689">
              <w:rPr>
                <w:sz w:val="20"/>
                <w:szCs w:val="20"/>
              </w:rPr>
              <w:t>6</w:t>
            </w:r>
          </w:p>
        </w:tc>
        <w:tc>
          <w:tcPr>
            <w:tcW w:w="1218" w:type="dxa"/>
          </w:tcPr>
          <w:p w14:paraId="74DD1B1A" w14:textId="77777777" w:rsidR="00687224" w:rsidRPr="00110689" w:rsidRDefault="00687224" w:rsidP="00A05687">
            <w:pPr>
              <w:jc w:val="center"/>
              <w:rPr>
                <w:sz w:val="20"/>
                <w:szCs w:val="20"/>
              </w:rPr>
            </w:pPr>
            <w:r w:rsidRPr="00110689">
              <w:rPr>
                <w:sz w:val="20"/>
                <w:szCs w:val="20"/>
              </w:rPr>
              <w:t>7</w:t>
            </w:r>
          </w:p>
        </w:tc>
      </w:tr>
      <w:tr w:rsidR="00687224" w:rsidRPr="00110689" w14:paraId="4E975608" w14:textId="77777777" w:rsidTr="00A05687">
        <w:tc>
          <w:tcPr>
            <w:tcW w:w="1617" w:type="dxa"/>
          </w:tcPr>
          <w:p w14:paraId="161DB2A3" w14:textId="77777777" w:rsidR="00687224" w:rsidRPr="00110689" w:rsidRDefault="00687224" w:rsidP="00A05687">
            <w:pPr>
              <w:rPr>
                <w:sz w:val="20"/>
                <w:szCs w:val="20"/>
              </w:rPr>
            </w:pPr>
            <w:r w:rsidRPr="00110689">
              <w:rPr>
                <w:sz w:val="20"/>
                <w:szCs w:val="20"/>
              </w:rPr>
              <w:t>Design Characteristic: The foam padded collar should be covered with low shear material.</w:t>
            </w:r>
          </w:p>
        </w:tc>
        <w:tc>
          <w:tcPr>
            <w:tcW w:w="1062" w:type="dxa"/>
          </w:tcPr>
          <w:p w14:paraId="0C5ADC0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2" w:type="dxa"/>
          </w:tcPr>
          <w:p w14:paraId="14B6BC1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415AEB9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0" w:type="dxa"/>
          </w:tcPr>
          <w:p w14:paraId="580CD7E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5" w:type="dxa"/>
          </w:tcPr>
          <w:p w14:paraId="7FC3567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0" w:type="dxa"/>
          </w:tcPr>
          <w:p w14:paraId="03D7F64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8" w:type="dxa"/>
          </w:tcPr>
          <w:p w14:paraId="0F0F074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ECC5AEF" w14:textId="77777777" w:rsidR="00687224" w:rsidRPr="00110689" w:rsidRDefault="00687224" w:rsidP="00687224">
      <w:pPr>
        <w:rPr>
          <w:sz w:val="20"/>
          <w:szCs w:val="20"/>
        </w:rPr>
      </w:pPr>
    </w:p>
    <w:p w14:paraId="20C93720" w14:textId="77777777" w:rsidR="00687224" w:rsidRPr="00110689" w:rsidRDefault="00687224" w:rsidP="00687224">
      <w:pPr>
        <w:rPr>
          <w:sz w:val="20"/>
          <w:szCs w:val="20"/>
        </w:rPr>
      </w:pPr>
      <w:r w:rsidRPr="00110689">
        <w:rPr>
          <w:sz w:val="20"/>
          <w:szCs w:val="20"/>
        </w:rPr>
        <w:t>6)</w:t>
      </w:r>
    </w:p>
    <w:tbl>
      <w:tblPr>
        <w:tblStyle w:val="TableGrid"/>
        <w:tblW w:w="9209" w:type="dxa"/>
        <w:tblLook w:val="04A0" w:firstRow="1" w:lastRow="0" w:firstColumn="1" w:lastColumn="0" w:noHBand="0" w:noVBand="1"/>
      </w:tblPr>
      <w:tblGrid>
        <w:gridCol w:w="1505"/>
        <w:gridCol w:w="7704"/>
      </w:tblGrid>
      <w:tr w:rsidR="00687224" w:rsidRPr="00110689" w14:paraId="1229C2A1" w14:textId="77777777" w:rsidTr="00A05687">
        <w:tc>
          <w:tcPr>
            <w:tcW w:w="9209" w:type="dxa"/>
            <w:gridSpan w:val="2"/>
          </w:tcPr>
          <w:p w14:paraId="62549838" w14:textId="77777777" w:rsidR="00687224" w:rsidRPr="00110689" w:rsidRDefault="00687224" w:rsidP="00A05687">
            <w:pPr>
              <w:rPr>
                <w:rFonts w:cstheme="minorHAnsi"/>
                <w:sz w:val="20"/>
                <w:szCs w:val="20"/>
              </w:rPr>
            </w:pPr>
            <w:r w:rsidRPr="00110689">
              <w:rPr>
                <w:rFonts w:cstheme="minorHAnsi"/>
                <w:sz w:val="20"/>
                <w:szCs w:val="20"/>
              </w:rPr>
              <w:t>"Collar contoured to the Achilles tendon"</w:t>
            </w:r>
          </w:p>
          <w:p w14:paraId="62609520" w14:textId="77777777" w:rsidR="00687224" w:rsidRPr="00110689" w:rsidRDefault="00687224" w:rsidP="00A05687">
            <w:pPr>
              <w:rPr>
                <w:rFonts w:cstheme="minorHAnsi"/>
                <w:sz w:val="20"/>
                <w:szCs w:val="20"/>
              </w:rPr>
            </w:pPr>
          </w:p>
          <w:p w14:paraId="2E45E556" w14:textId="77777777" w:rsidR="00687224" w:rsidRPr="00110689" w:rsidRDefault="00687224" w:rsidP="00A05687">
            <w:pPr>
              <w:rPr>
                <w:rFonts w:cstheme="minorHAnsi"/>
                <w:sz w:val="20"/>
                <w:szCs w:val="20"/>
              </w:rPr>
            </w:pPr>
            <w:r w:rsidRPr="00110689">
              <w:rPr>
                <w:rFonts w:cstheme="minorHAnsi"/>
                <w:sz w:val="20"/>
                <w:szCs w:val="20"/>
              </w:rPr>
              <w:t>The median level of agreement amongst the panellists was "agree" with the majority of responses being between "somewhat agree" to "agree".</w:t>
            </w:r>
          </w:p>
          <w:p w14:paraId="4A7BDF9F" w14:textId="77777777" w:rsidR="00687224" w:rsidRPr="00110689" w:rsidRDefault="00687224" w:rsidP="00A05687">
            <w:pPr>
              <w:rPr>
                <w:rFonts w:cstheme="minorHAnsi"/>
                <w:sz w:val="20"/>
                <w:szCs w:val="20"/>
              </w:rPr>
            </w:pPr>
          </w:p>
          <w:p w14:paraId="0D3EA644" w14:textId="77777777" w:rsidR="00687224" w:rsidRPr="00110689" w:rsidRDefault="00687224" w:rsidP="00A05687">
            <w:pPr>
              <w:rPr>
                <w:rFonts w:cstheme="minorHAnsi"/>
                <w:sz w:val="20"/>
                <w:szCs w:val="20"/>
              </w:rPr>
            </w:pPr>
            <w:r w:rsidRPr="00110689">
              <w:rPr>
                <w:rFonts w:cstheme="minorHAnsi"/>
                <w:sz w:val="20"/>
                <w:szCs w:val="20"/>
              </w:rPr>
              <w:t>From the feedback of panellists, there did not appear to be any specific reason for only a partial level of agreement other than a lack of research to support the design adaption. There was no feedback to suggest an ideal modified design characteristic. Concerning the purpose of the suggested characteristic, it was proposed contouring to the Achilles tendon would reduce shear and compression to the area.</w:t>
            </w:r>
          </w:p>
          <w:p w14:paraId="377D2777" w14:textId="77777777" w:rsidR="00687224" w:rsidRPr="00110689" w:rsidRDefault="00687224" w:rsidP="00A05687">
            <w:pPr>
              <w:rPr>
                <w:rFonts w:cstheme="minorHAnsi"/>
                <w:sz w:val="20"/>
                <w:szCs w:val="20"/>
              </w:rPr>
            </w:pPr>
          </w:p>
          <w:p w14:paraId="575FD2E0" w14:textId="77777777" w:rsidR="00687224" w:rsidRPr="00110689" w:rsidRDefault="00687224" w:rsidP="00A05687">
            <w:pPr>
              <w:rPr>
                <w:rFonts w:cstheme="minorHAnsi"/>
                <w:sz w:val="20"/>
                <w:szCs w:val="20"/>
              </w:rPr>
            </w:pPr>
            <w:r w:rsidRPr="00110689">
              <w:rPr>
                <w:rFonts w:cstheme="minorHAnsi"/>
                <w:sz w:val="20"/>
                <w:szCs w:val="20"/>
              </w:rPr>
              <w:t>Please consider the following options suggested by panellists' feedback in relation to the desired design characteristic of contouring of the collar at the Achilles tendon for stability footwear.*</w:t>
            </w:r>
          </w:p>
        </w:tc>
      </w:tr>
      <w:tr w:rsidR="00687224" w:rsidRPr="00110689" w14:paraId="0541D1F9" w14:textId="77777777" w:rsidTr="00A05687">
        <w:trPr>
          <w:trHeight w:val="364"/>
        </w:trPr>
        <w:tc>
          <w:tcPr>
            <w:tcW w:w="1505" w:type="dxa"/>
          </w:tcPr>
          <w:p w14:paraId="671C5980"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704" w:type="dxa"/>
          </w:tcPr>
          <w:p w14:paraId="45A27A7C" w14:textId="77777777" w:rsidR="00687224" w:rsidRPr="00110689" w:rsidRDefault="00687224" w:rsidP="00A05687">
            <w:pPr>
              <w:rPr>
                <w:rFonts w:cstheme="minorHAnsi"/>
                <w:sz w:val="20"/>
                <w:szCs w:val="20"/>
              </w:rPr>
            </w:pPr>
            <w:r w:rsidRPr="00110689">
              <w:rPr>
                <w:rFonts w:cstheme="minorHAnsi"/>
                <w:sz w:val="20"/>
                <w:szCs w:val="20"/>
              </w:rPr>
              <w:t>Collar contoured to Achilles tendon (Original)</w:t>
            </w:r>
          </w:p>
        </w:tc>
      </w:tr>
      <w:tr w:rsidR="00687224" w:rsidRPr="00110689" w14:paraId="5E37C643" w14:textId="77777777" w:rsidTr="00A05687">
        <w:tc>
          <w:tcPr>
            <w:tcW w:w="1505" w:type="dxa"/>
          </w:tcPr>
          <w:p w14:paraId="4920F8A6"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704" w:type="dxa"/>
          </w:tcPr>
          <w:p w14:paraId="10EFE52E" w14:textId="77777777" w:rsidR="00687224" w:rsidRPr="00110689" w:rsidRDefault="00687224" w:rsidP="00A05687">
            <w:pPr>
              <w:rPr>
                <w:rFonts w:cstheme="minorHAnsi"/>
                <w:sz w:val="20"/>
                <w:szCs w:val="20"/>
              </w:rPr>
            </w:pPr>
            <w:r w:rsidRPr="00110689">
              <w:rPr>
                <w:rFonts w:cstheme="minorHAnsi"/>
                <w:sz w:val="20"/>
                <w:szCs w:val="20"/>
              </w:rPr>
              <w:t>Collar contoured to Achilles tendon is not a desired design characteristic.</w:t>
            </w:r>
          </w:p>
        </w:tc>
      </w:tr>
    </w:tbl>
    <w:p w14:paraId="1CBDED28" w14:textId="77777777" w:rsidR="00687224" w:rsidRPr="00110689" w:rsidRDefault="00687224" w:rsidP="00687224">
      <w:pPr>
        <w:rPr>
          <w:sz w:val="20"/>
          <w:szCs w:val="20"/>
        </w:rPr>
      </w:pPr>
    </w:p>
    <w:p w14:paraId="3D3FD1D3" w14:textId="77777777" w:rsidR="00687224" w:rsidRPr="00110689" w:rsidRDefault="00687224" w:rsidP="00687224">
      <w:pPr>
        <w:rPr>
          <w:sz w:val="20"/>
          <w:szCs w:val="20"/>
        </w:rPr>
      </w:pPr>
    </w:p>
    <w:p w14:paraId="546171A1" w14:textId="77777777" w:rsidR="00687224" w:rsidRPr="00110689" w:rsidRDefault="00687224" w:rsidP="00687224">
      <w:pPr>
        <w:rPr>
          <w:sz w:val="20"/>
          <w:szCs w:val="20"/>
        </w:rPr>
      </w:pPr>
    </w:p>
    <w:p w14:paraId="39510F7F" w14:textId="77777777" w:rsidR="00687224" w:rsidRPr="00110689" w:rsidRDefault="00687224" w:rsidP="00687224">
      <w:pPr>
        <w:rPr>
          <w:sz w:val="20"/>
          <w:szCs w:val="20"/>
        </w:rPr>
      </w:pPr>
    </w:p>
    <w:p w14:paraId="75CC4517" w14:textId="77777777" w:rsidR="00687224" w:rsidRPr="00110689" w:rsidRDefault="00687224" w:rsidP="00687224">
      <w:pPr>
        <w:rPr>
          <w:sz w:val="20"/>
          <w:szCs w:val="20"/>
        </w:rPr>
      </w:pPr>
    </w:p>
    <w:p w14:paraId="388367E9" w14:textId="77777777" w:rsidR="00687224" w:rsidRPr="00110689" w:rsidRDefault="00687224" w:rsidP="00687224">
      <w:pPr>
        <w:rPr>
          <w:sz w:val="20"/>
          <w:szCs w:val="20"/>
        </w:rPr>
      </w:pPr>
    </w:p>
    <w:p w14:paraId="2436267F" w14:textId="77777777" w:rsidR="00687224" w:rsidRPr="00110689" w:rsidRDefault="00687224" w:rsidP="00687224">
      <w:pPr>
        <w:rPr>
          <w:sz w:val="20"/>
          <w:szCs w:val="20"/>
        </w:rPr>
      </w:pPr>
    </w:p>
    <w:p w14:paraId="4C6F893D" w14:textId="77777777" w:rsidR="00687224" w:rsidRPr="00110689" w:rsidRDefault="00687224" w:rsidP="00687224">
      <w:pPr>
        <w:rPr>
          <w:sz w:val="20"/>
          <w:szCs w:val="20"/>
        </w:rPr>
      </w:pPr>
    </w:p>
    <w:p w14:paraId="6DF0BE5A" w14:textId="77777777" w:rsidR="00687224" w:rsidRPr="00110689" w:rsidRDefault="00687224" w:rsidP="00687224">
      <w:pPr>
        <w:rPr>
          <w:sz w:val="20"/>
          <w:szCs w:val="20"/>
        </w:rPr>
      </w:pPr>
    </w:p>
    <w:p w14:paraId="47C370B1" w14:textId="77777777" w:rsidR="00687224" w:rsidRPr="00110689" w:rsidRDefault="00687224" w:rsidP="00687224">
      <w:pPr>
        <w:rPr>
          <w:sz w:val="20"/>
          <w:szCs w:val="20"/>
        </w:rPr>
      </w:pPr>
    </w:p>
    <w:p w14:paraId="2FC702A7" w14:textId="77777777" w:rsidR="00687224" w:rsidRPr="00110689" w:rsidRDefault="00687224" w:rsidP="00687224">
      <w:pPr>
        <w:rPr>
          <w:sz w:val="20"/>
          <w:szCs w:val="20"/>
        </w:rPr>
      </w:pPr>
    </w:p>
    <w:p w14:paraId="00BD9E08" w14:textId="77777777" w:rsidR="00687224" w:rsidRPr="00110689" w:rsidRDefault="00687224" w:rsidP="00687224">
      <w:pPr>
        <w:rPr>
          <w:sz w:val="20"/>
          <w:szCs w:val="20"/>
        </w:rPr>
      </w:pPr>
    </w:p>
    <w:p w14:paraId="056458D3" w14:textId="77777777" w:rsidR="00687224" w:rsidRPr="00110689" w:rsidRDefault="00687224" w:rsidP="00687224">
      <w:pPr>
        <w:rPr>
          <w:sz w:val="20"/>
          <w:szCs w:val="20"/>
        </w:rPr>
      </w:pPr>
      <w:r w:rsidRPr="00110689">
        <w:rPr>
          <w:sz w:val="20"/>
          <w:szCs w:val="20"/>
        </w:rPr>
        <w:t>7)</w:t>
      </w:r>
    </w:p>
    <w:tbl>
      <w:tblPr>
        <w:tblStyle w:val="TableGrid"/>
        <w:tblW w:w="9209" w:type="dxa"/>
        <w:tblLook w:val="04A0" w:firstRow="1" w:lastRow="0" w:firstColumn="1" w:lastColumn="0" w:noHBand="0" w:noVBand="1"/>
      </w:tblPr>
      <w:tblGrid>
        <w:gridCol w:w="1505"/>
        <w:gridCol w:w="1078"/>
        <w:gridCol w:w="1078"/>
        <w:gridCol w:w="1259"/>
        <w:gridCol w:w="972"/>
        <w:gridCol w:w="1259"/>
        <w:gridCol w:w="822"/>
        <w:gridCol w:w="1236"/>
      </w:tblGrid>
      <w:tr w:rsidR="00687224" w:rsidRPr="00110689" w14:paraId="06BF952B" w14:textId="77777777" w:rsidTr="00A05687">
        <w:tc>
          <w:tcPr>
            <w:tcW w:w="9209" w:type="dxa"/>
            <w:gridSpan w:val="8"/>
          </w:tcPr>
          <w:p w14:paraId="75B047CE" w14:textId="77777777" w:rsidR="00687224" w:rsidRPr="00110689" w:rsidRDefault="00687224" w:rsidP="00A05687">
            <w:pPr>
              <w:rPr>
                <w:sz w:val="20"/>
                <w:szCs w:val="20"/>
              </w:rPr>
            </w:pPr>
            <w:r w:rsidRPr="00110689">
              <w:rPr>
                <w:sz w:val="20"/>
                <w:szCs w:val="20"/>
              </w:rPr>
              <w:t>Please rank your level of agreement with the following purpose suggested from panellists feedback of a collar contoured to the Achilles tendon. *</w:t>
            </w:r>
          </w:p>
        </w:tc>
      </w:tr>
      <w:tr w:rsidR="00687224" w:rsidRPr="00110689" w14:paraId="49B689FD" w14:textId="77777777" w:rsidTr="00A05687">
        <w:tc>
          <w:tcPr>
            <w:tcW w:w="1505" w:type="dxa"/>
            <w:vMerge w:val="restart"/>
          </w:tcPr>
          <w:p w14:paraId="7ECA596D" w14:textId="77777777" w:rsidR="00687224" w:rsidRPr="00110689" w:rsidRDefault="00687224" w:rsidP="00A05687">
            <w:pPr>
              <w:jc w:val="both"/>
              <w:rPr>
                <w:sz w:val="20"/>
                <w:szCs w:val="20"/>
              </w:rPr>
            </w:pPr>
          </w:p>
        </w:tc>
        <w:tc>
          <w:tcPr>
            <w:tcW w:w="1078" w:type="dxa"/>
          </w:tcPr>
          <w:p w14:paraId="33D59D64" w14:textId="77777777" w:rsidR="00687224" w:rsidRPr="00110689" w:rsidRDefault="00687224" w:rsidP="00A05687">
            <w:pPr>
              <w:jc w:val="both"/>
              <w:rPr>
                <w:sz w:val="20"/>
                <w:szCs w:val="20"/>
              </w:rPr>
            </w:pPr>
            <w:r w:rsidRPr="00110689">
              <w:rPr>
                <w:sz w:val="20"/>
                <w:szCs w:val="20"/>
              </w:rPr>
              <w:t>Strongly Disagree</w:t>
            </w:r>
          </w:p>
        </w:tc>
        <w:tc>
          <w:tcPr>
            <w:tcW w:w="1078" w:type="dxa"/>
          </w:tcPr>
          <w:p w14:paraId="2503C34C" w14:textId="77777777" w:rsidR="00687224" w:rsidRPr="00110689" w:rsidRDefault="00687224" w:rsidP="00A05687">
            <w:pPr>
              <w:jc w:val="both"/>
              <w:rPr>
                <w:sz w:val="20"/>
                <w:szCs w:val="20"/>
              </w:rPr>
            </w:pPr>
            <w:r w:rsidRPr="00110689">
              <w:rPr>
                <w:sz w:val="20"/>
                <w:szCs w:val="20"/>
              </w:rPr>
              <w:t>Disagree</w:t>
            </w:r>
          </w:p>
        </w:tc>
        <w:tc>
          <w:tcPr>
            <w:tcW w:w="1259" w:type="dxa"/>
          </w:tcPr>
          <w:p w14:paraId="1C67F668" w14:textId="77777777" w:rsidR="00687224" w:rsidRPr="00110689" w:rsidRDefault="00687224" w:rsidP="00A05687">
            <w:pPr>
              <w:jc w:val="both"/>
              <w:rPr>
                <w:sz w:val="20"/>
                <w:szCs w:val="20"/>
              </w:rPr>
            </w:pPr>
            <w:r w:rsidRPr="00110689">
              <w:rPr>
                <w:sz w:val="20"/>
                <w:szCs w:val="20"/>
              </w:rPr>
              <w:t>Somewhat Disagree</w:t>
            </w:r>
          </w:p>
        </w:tc>
        <w:tc>
          <w:tcPr>
            <w:tcW w:w="972" w:type="dxa"/>
          </w:tcPr>
          <w:p w14:paraId="5B64A54F" w14:textId="77777777" w:rsidR="00687224" w:rsidRPr="00110689" w:rsidRDefault="00687224" w:rsidP="00A05687">
            <w:pPr>
              <w:jc w:val="both"/>
              <w:rPr>
                <w:sz w:val="20"/>
                <w:szCs w:val="20"/>
              </w:rPr>
            </w:pPr>
            <w:r w:rsidRPr="00110689">
              <w:rPr>
                <w:sz w:val="20"/>
                <w:szCs w:val="20"/>
              </w:rPr>
              <w:t>Neutral</w:t>
            </w:r>
          </w:p>
        </w:tc>
        <w:tc>
          <w:tcPr>
            <w:tcW w:w="1259" w:type="dxa"/>
          </w:tcPr>
          <w:p w14:paraId="3F26A403" w14:textId="77777777" w:rsidR="00687224" w:rsidRPr="00110689" w:rsidRDefault="00687224" w:rsidP="00A05687">
            <w:pPr>
              <w:jc w:val="both"/>
              <w:rPr>
                <w:sz w:val="20"/>
                <w:szCs w:val="20"/>
              </w:rPr>
            </w:pPr>
            <w:r w:rsidRPr="00110689">
              <w:rPr>
                <w:sz w:val="20"/>
                <w:szCs w:val="20"/>
              </w:rPr>
              <w:t>Somewhat Agree</w:t>
            </w:r>
          </w:p>
        </w:tc>
        <w:tc>
          <w:tcPr>
            <w:tcW w:w="822" w:type="dxa"/>
          </w:tcPr>
          <w:p w14:paraId="486ED889" w14:textId="77777777" w:rsidR="00687224" w:rsidRPr="00110689" w:rsidRDefault="00687224" w:rsidP="00A05687">
            <w:pPr>
              <w:jc w:val="both"/>
              <w:rPr>
                <w:sz w:val="20"/>
                <w:szCs w:val="20"/>
              </w:rPr>
            </w:pPr>
            <w:r w:rsidRPr="00110689">
              <w:rPr>
                <w:sz w:val="20"/>
                <w:szCs w:val="20"/>
              </w:rPr>
              <w:t>Agree</w:t>
            </w:r>
          </w:p>
        </w:tc>
        <w:tc>
          <w:tcPr>
            <w:tcW w:w="1236" w:type="dxa"/>
          </w:tcPr>
          <w:p w14:paraId="5F75EA9E" w14:textId="77777777" w:rsidR="00687224" w:rsidRPr="00110689" w:rsidRDefault="00687224" w:rsidP="00A05687">
            <w:pPr>
              <w:jc w:val="both"/>
              <w:rPr>
                <w:sz w:val="20"/>
                <w:szCs w:val="20"/>
              </w:rPr>
            </w:pPr>
            <w:r w:rsidRPr="00110689">
              <w:rPr>
                <w:sz w:val="20"/>
                <w:szCs w:val="20"/>
              </w:rPr>
              <w:t>Strongly Agree</w:t>
            </w:r>
          </w:p>
        </w:tc>
      </w:tr>
      <w:tr w:rsidR="00687224" w:rsidRPr="00110689" w14:paraId="68534B62" w14:textId="77777777" w:rsidTr="00A05687">
        <w:tc>
          <w:tcPr>
            <w:tcW w:w="1505" w:type="dxa"/>
            <w:vMerge/>
          </w:tcPr>
          <w:p w14:paraId="7AD87989" w14:textId="77777777" w:rsidR="00687224" w:rsidRPr="00110689" w:rsidRDefault="00687224" w:rsidP="00A05687">
            <w:pPr>
              <w:jc w:val="center"/>
              <w:rPr>
                <w:sz w:val="20"/>
                <w:szCs w:val="20"/>
              </w:rPr>
            </w:pPr>
          </w:p>
        </w:tc>
        <w:tc>
          <w:tcPr>
            <w:tcW w:w="1078" w:type="dxa"/>
          </w:tcPr>
          <w:p w14:paraId="5DBB79AC" w14:textId="77777777" w:rsidR="00687224" w:rsidRPr="00110689" w:rsidRDefault="00687224" w:rsidP="00A05687">
            <w:pPr>
              <w:jc w:val="center"/>
              <w:rPr>
                <w:sz w:val="20"/>
                <w:szCs w:val="20"/>
              </w:rPr>
            </w:pPr>
            <w:r w:rsidRPr="00110689">
              <w:rPr>
                <w:sz w:val="20"/>
                <w:szCs w:val="20"/>
              </w:rPr>
              <w:t>1</w:t>
            </w:r>
          </w:p>
        </w:tc>
        <w:tc>
          <w:tcPr>
            <w:tcW w:w="1078" w:type="dxa"/>
          </w:tcPr>
          <w:p w14:paraId="7C37B3E4" w14:textId="77777777" w:rsidR="00687224" w:rsidRPr="00110689" w:rsidRDefault="00687224" w:rsidP="00A05687">
            <w:pPr>
              <w:jc w:val="center"/>
              <w:rPr>
                <w:sz w:val="20"/>
                <w:szCs w:val="20"/>
              </w:rPr>
            </w:pPr>
            <w:r w:rsidRPr="00110689">
              <w:rPr>
                <w:sz w:val="20"/>
                <w:szCs w:val="20"/>
              </w:rPr>
              <w:t>2</w:t>
            </w:r>
          </w:p>
        </w:tc>
        <w:tc>
          <w:tcPr>
            <w:tcW w:w="1259" w:type="dxa"/>
          </w:tcPr>
          <w:p w14:paraId="7FFD2E0E" w14:textId="77777777" w:rsidR="00687224" w:rsidRPr="00110689" w:rsidRDefault="00687224" w:rsidP="00A05687">
            <w:pPr>
              <w:jc w:val="center"/>
              <w:rPr>
                <w:sz w:val="20"/>
                <w:szCs w:val="20"/>
              </w:rPr>
            </w:pPr>
            <w:r w:rsidRPr="00110689">
              <w:rPr>
                <w:sz w:val="20"/>
                <w:szCs w:val="20"/>
              </w:rPr>
              <w:t>3</w:t>
            </w:r>
          </w:p>
        </w:tc>
        <w:tc>
          <w:tcPr>
            <w:tcW w:w="972" w:type="dxa"/>
          </w:tcPr>
          <w:p w14:paraId="2EDCD595" w14:textId="77777777" w:rsidR="00687224" w:rsidRPr="00110689" w:rsidRDefault="00687224" w:rsidP="00A05687">
            <w:pPr>
              <w:jc w:val="center"/>
              <w:rPr>
                <w:sz w:val="20"/>
                <w:szCs w:val="20"/>
              </w:rPr>
            </w:pPr>
            <w:r w:rsidRPr="00110689">
              <w:rPr>
                <w:sz w:val="20"/>
                <w:szCs w:val="20"/>
              </w:rPr>
              <w:t>4</w:t>
            </w:r>
          </w:p>
        </w:tc>
        <w:tc>
          <w:tcPr>
            <w:tcW w:w="1259" w:type="dxa"/>
          </w:tcPr>
          <w:p w14:paraId="68FA90C4" w14:textId="77777777" w:rsidR="00687224" w:rsidRPr="00110689" w:rsidRDefault="00687224" w:rsidP="00A05687">
            <w:pPr>
              <w:jc w:val="center"/>
              <w:rPr>
                <w:sz w:val="20"/>
                <w:szCs w:val="20"/>
              </w:rPr>
            </w:pPr>
            <w:r w:rsidRPr="00110689">
              <w:rPr>
                <w:sz w:val="20"/>
                <w:szCs w:val="20"/>
              </w:rPr>
              <w:t>5</w:t>
            </w:r>
          </w:p>
        </w:tc>
        <w:tc>
          <w:tcPr>
            <w:tcW w:w="822" w:type="dxa"/>
          </w:tcPr>
          <w:p w14:paraId="6F908EA9" w14:textId="77777777" w:rsidR="00687224" w:rsidRPr="00110689" w:rsidRDefault="00687224" w:rsidP="00A05687">
            <w:pPr>
              <w:jc w:val="center"/>
              <w:rPr>
                <w:sz w:val="20"/>
                <w:szCs w:val="20"/>
              </w:rPr>
            </w:pPr>
            <w:r w:rsidRPr="00110689">
              <w:rPr>
                <w:sz w:val="20"/>
                <w:szCs w:val="20"/>
              </w:rPr>
              <w:t>6</w:t>
            </w:r>
          </w:p>
        </w:tc>
        <w:tc>
          <w:tcPr>
            <w:tcW w:w="1236" w:type="dxa"/>
          </w:tcPr>
          <w:p w14:paraId="17BDD2F9" w14:textId="77777777" w:rsidR="00687224" w:rsidRPr="00110689" w:rsidRDefault="00687224" w:rsidP="00A05687">
            <w:pPr>
              <w:jc w:val="center"/>
              <w:rPr>
                <w:sz w:val="20"/>
                <w:szCs w:val="20"/>
              </w:rPr>
            </w:pPr>
            <w:r w:rsidRPr="00110689">
              <w:rPr>
                <w:sz w:val="20"/>
                <w:szCs w:val="20"/>
              </w:rPr>
              <w:t>7</w:t>
            </w:r>
          </w:p>
        </w:tc>
      </w:tr>
      <w:tr w:rsidR="00687224" w:rsidRPr="00110689" w14:paraId="5C05F994" w14:textId="77777777" w:rsidTr="00A05687">
        <w:tc>
          <w:tcPr>
            <w:tcW w:w="1505" w:type="dxa"/>
          </w:tcPr>
          <w:p w14:paraId="5E7FDFE4" w14:textId="77777777" w:rsidR="00687224" w:rsidRPr="00110689" w:rsidRDefault="00687224" w:rsidP="00A05687">
            <w:pPr>
              <w:rPr>
                <w:sz w:val="20"/>
                <w:szCs w:val="20"/>
              </w:rPr>
            </w:pPr>
            <w:r w:rsidRPr="00110689">
              <w:rPr>
                <w:sz w:val="20"/>
                <w:szCs w:val="20"/>
              </w:rPr>
              <w:t>Purpose: Contouring the collar to the Achilles tendon reduces shear and compression to the tendon.</w:t>
            </w:r>
          </w:p>
        </w:tc>
        <w:tc>
          <w:tcPr>
            <w:tcW w:w="1078" w:type="dxa"/>
          </w:tcPr>
          <w:p w14:paraId="6ABD203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78" w:type="dxa"/>
          </w:tcPr>
          <w:p w14:paraId="748AD25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0CB57D4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72" w:type="dxa"/>
          </w:tcPr>
          <w:p w14:paraId="2993BC8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23B42F3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 w:type="dxa"/>
          </w:tcPr>
          <w:p w14:paraId="5283C58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36" w:type="dxa"/>
          </w:tcPr>
          <w:p w14:paraId="243D3AD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6C448F8F" w14:textId="77777777" w:rsidR="00687224" w:rsidRPr="00110689" w:rsidRDefault="00687224" w:rsidP="00687224">
      <w:pPr>
        <w:rPr>
          <w:sz w:val="20"/>
          <w:szCs w:val="20"/>
        </w:rPr>
      </w:pPr>
    </w:p>
    <w:p w14:paraId="1D445743" w14:textId="77777777" w:rsidR="00687224" w:rsidRPr="00110689" w:rsidRDefault="00687224" w:rsidP="00687224">
      <w:pPr>
        <w:rPr>
          <w:sz w:val="20"/>
          <w:szCs w:val="20"/>
        </w:rPr>
      </w:pPr>
    </w:p>
    <w:p w14:paraId="34885306" w14:textId="77777777" w:rsidR="0034141A" w:rsidRDefault="0034141A" w:rsidP="00687224">
      <w:pPr>
        <w:rPr>
          <w:sz w:val="20"/>
          <w:szCs w:val="20"/>
        </w:rPr>
      </w:pPr>
    </w:p>
    <w:p w14:paraId="47952240" w14:textId="77777777" w:rsidR="0034141A" w:rsidRDefault="0034141A" w:rsidP="00687224">
      <w:pPr>
        <w:rPr>
          <w:sz w:val="20"/>
          <w:szCs w:val="20"/>
        </w:rPr>
      </w:pPr>
    </w:p>
    <w:p w14:paraId="753FEB3A" w14:textId="77777777" w:rsidR="0034141A" w:rsidRDefault="0034141A" w:rsidP="00687224">
      <w:pPr>
        <w:rPr>
          <w:sz w:val="20"/>
          <w:szCs w:val="20"/>
        </w:rPr>
      </w:pPr>
    </w:p>
    <w:p w14:paraId="4034D06F" w14:textId="77777777" w:rsidR="0034141A" w:rsidRDefault="0034141A" w:rsidP="00687224">
      <w:pPr>
        <w:rPr>
          <w:sz w:val="20"/>
          <w:szCs w:val="20"/>
        </w:rPr>
      </w:pPr>
    </w:p>
    <w:p w14:paraId="6BC85DF9" w14:textId="77777777" w:rsidR="0034141A" w:rsidRDefault="0034141A" w:rsidP="00687224">
      <w:pPr>
        <w:rPr>
          <w:sz w:val="20"/>
          <w:szCs w:val="20"/>
        </w:rPr>
      </w:pPr>
    </w:p>
    <w:p w14:paraId="5F8D10A9" w14:textId="77777777" w:rsidR="0034141A" w:rsidRDefault="0034141A" w:rsidP="00687224">
      <w:pPr>
        <w:rPr>
          <w:sz w:val="20"/>
          <w:szCs w:val="20"/>
        </w:rPr>
      </w:pPr>
    </w:p>
    <w:p w14:paraId="4083BDC8" w14:textId="77777777" w:rsidR="0034141A" w:rsidRDefault="0034141A" w:rsidP="00687224">
      <w:pPr>
        <w:rPr>
          <w:sz w:val="20"/>
          <w:szCs w:val="20"/>
        </w:rPr>
      </w:pPr>
    </w:p>
    <w:p w14:paraId="4256C2DC" w14:textId="77777777" w:rsidR="0034141A" w:rsidRDefault="0034141A" w:rsidP="00687224">
      <w:pPr>
        <w:rPr>
          <w:sz w:val="20"/>
          <w:szCs w:val="20"/>
        </w:rPr>
      </w:pPr>
    </w:p>
    <w:p w14:paraId="61D477FC" w14:textId="19147EF2" w:rsidR="00687224" w:rsidRPr="00110689" w:rsidRDefault="00687224" w:rsidP="00687224">
      <w:pPr>
        <w:rPr>
          <w:sz w:val="20"/>
          <w:szCs w:val="20"/>
        </w:rPr>
      </w:pPr>
      <w:r w:rsidRPr="00110689">
        <w:rPr>
          <w:sz w:val="20"/>
          <w:szCs w:val="20"/>
        </w:rPr>
        <w:t>8)</w:t>
      </w:r>
    </w:p>
    <w:tbl>
      <w:tblPr>
        <w:tblStyle w:val="TableGrid"/>
        <w:tblW w:w="9209" w:type="dxa"/>
        <w:tblLook w:val="04A0" w:firstRow="1" w:lastRow="0" w:firstColumn="1" w:lastColumn="0" w:noHBand="0" w:noVBand="1"/>
      </w:tblPr>
      <w:tblGrid>
        <w:gridCol w:w="1505"/>
        <w:gridCol w:w="7704"/>
      </w:tblGrid>
      <w:tr w:rsidR="00687224" w:rsidRPr="00110689" w14:paraId="4E406CDA" w14:textId="77777777" w:rsidTr="00A05687">
        <w:trPr>
          <w:trHeight w:val="3266"/>
        </w:trPr>
        <w:tc>
          <w:tcPr>
            <w:tcW w:w="9209" w:type="dxa"/>
            <w:gridSpan w:val="2"/>
          </w:tcPr>
          <w:p w14:paraId="2F0BE5CD" w14:textId="77777777" w:rsidR="00687224" w:rsidRPr="00110689" w:rsidRDefault="00687224" w:rsidP="00A05687">
            <w:pPr>
              <w:rPr>
                <w:rFonts w:cstheme="minorHAnsi"/>
                <w:sz w:val="20"/>
                <w:szCs w:val="20"/>
              </w:rPr>
            </w:pPr>
            <w:r w:rsidRPr="00110689">
              <w:rPr>
                <w:rFonts w:cstheme="minorHAnsi"/>
                <w:sz w:val="20"/>
                <w:szCs w:val="20"/>
              </w:rPr>
              <w:t>"Pull tab to the back of collar":</w:t>
            </w:r>
          </w:p>
          <w:p w14:paraId="767BA87C" w14:textId="77777777" w:rsidR="00687224" w:rsidRPr="00110689" w:rsidRDefault="00687224" w:rsidP="00A05687">
            <w:pPr>
              <w:rPr>
                <w:rFonts w:cstheme="minorHAnsi"/>
                <w:sz w:val="20"/>
                <w:szCs w:val="20"/>
              </w:rPr>
            </w:pPr>
          </w:p>
          <w:p w14:paraId="00FB940A" w14:textId="77777777" w:rsidR="00687224" w:rsidRPr="00110689" w:rsidRDefault="00687224" w:rsidP="00A05687">
            <w:pPr>
              <w:rPr>
                <w:rFonts w:cstheme="minorHAnsi"/>
                <w:sz w:val="20"/>
                <w:szCs w:val="20"/>
              </w:rPr>
            </w:pPr>
            <w:r w:rsidRPr="00110689">
              <w:rPr>
                <w:rFonts w:cstheme="minorHAnsi"/>
                <w:sz w:val="20"/>
                <w:szCs w:val="20"/>
              </w:rPr>
              <w:t>The median level of agreement amongst the panellists was "agree" with the majority of responses being between "neutral" to "agree".</w:t>
            </w:r>
          </w:p>
          <w:p w14:paraId="4E6AE1D4" w14:textId="77777777" w:rsidR="00687224" w:rsidRPr="00110689" w:rsidRDefault="00687224" w:rsidP="00A05687">
            <w:pPr>
              <w:rPr>
                <w:rFonts w:cstheme="minorHAnsi"/>
                <w:sz w:val="20"/>
                <w:szCs w:val="20"/>
              </w:rPr>
            </w:pPr>
          </w:p>
          <w:p w14:paraId="75666392" w14:textId="77777777" w:rsidR="00687224" w:rsidRPr="00110689" w:rsidRDefault="00687224" w:rsidP="00A05687">
            <w:pPr>
              <w:rPr>
                <w:rFonts w:cstheme="minorHAnsi"/>
                <w:sz w:val="20"/>
                <w:szCs w:val="20"/>
              </w:rPr>
            </w:pPr>
            <w:r w:rsidRPr="00110689">
              <w:rPr>
                <w:rFonts w:cstheme="minorHAnsi"/>
                <w:sz w:val="20"/>
                <w:szCs w:val="20"/>
              </w:rPr>
              <w:t>Panellist feedback suggested that the purpose of pull-tab was to assist donning of the footwear; however, a number of panellists stated that they had never seen a child use the pull-tab to don stability footwear.</w:t>
            </w:r>
          </w:p>
          <w:p w14:paraId="7406D05F" w14:textId="77777777" w:rsidR="00687224" w:rsidRPr="00110689" w:rsidRDefault="00687224" w:rsidP="00A05687">
            <w:pPr>
              <w:rPr>
                <w:rFonts w:cstheme="minorHAnsi"/>
                <w:sz w:val="20"/>
                <w:szCs w:val="20"/>
              </w:rPr>
            </w:pPr>
          </w:p>
          <w:p w14:paraId="4474C1ED" w14:textId="77777777" w:rsidR="00687224" w:rsidRPr="00110689" w:rsidRDefault="00687224" w:rsidP="00A05687">
            <w:pPr>
              <w:rPr>
                <w:rFonts w:cstheme="minorHAnsi"/>
                <w:sz w:val="20"/>
                <w:szCs w:val="20"/>
              </w:rPr>
            </w:pPr>
            <w:r w:rsidRPr="00110689">
              <w:rPr>
                <w:rFonts w:cstheme="minorHAnsi"/>
                <w:sz w:val="20"/>
                <w:szCs w:val="20"/>
              </w:rPr>
              <w:t>Please consider the following options suggested by panellists' feedback in relation to the desired design characteristic of a collar pull tab for stability footwear.*</w:t>
            </w:r>
          </w:p>
        </w:tc>
      </w:tr>
      <w:tr w:rsidR="00687224" w:rsidRPr="00110689" w14:paraId="65403C2A" w14:textId="77777777" w:rsidTr="00A05687">
        <w:trPr>
          <w:trHeight w:val="364"/>
        </w:trPr>
        <w:tc>
          <w:tcPr>
            <w:tcW w:w="1505" w:type="dxa"/>
          </w:tcPr>
          <w:p w14:paraId="189CB32D"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704" w:type="dxa"/>
          </w:tcPr>
          <w:p w14:paraId="4E927FDE" w14:textId="77777777" w:rsidR="00687224" w:rsidRPr="00110689" w:rsidRDefault="00687224" w:rsidP="00A05687">
            <w:pPr>
              <w:rPr>
                <w:rFonts w:cstheme="minorHAnsi"/>
                <w:sz w:val="20"/>
                <w:szCs w:val="20"/>
              </w:rPr>
            </w:pPr>
            <w:r w:rsidRPr="00110689">
              <w:rPr>
                <w:rFonts w:cstheme="minorHAnsi"/>
                <w:sz w:val="20"/>
                <w:szCs w:val="20"/>
              </w:rPr>
              <w:t>Pull tab to back of collar (Original)</w:t>
            </w:r>
          </w:p>
        </w:tc>
      </w:tr>
      <w:tr w:rsidR="00687224" w:rsidRPr="00110689" w14:paraId="6F74ECCB" w14:textId="77777777" w:rsidTr="00A05687">
        <w:tc>
          <w:tcPr>
            <w:tcW w:w="1505" w:type="dxa"/>
          </w:tcPr>
          <w:p w14:paraId="6C511343"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704" w:type="dxa"/>
          </w:tcPr>
          <w:p w14:paraId="7D5CE2C7" w14:textId="77777777" w:rsidR="00687224" w:rsidRPr="00110689" w:rsidRDefault="00687224" w:rsidP="00A05687">
            <w:pPr>
              <w:rPr>
                <w:rFonts w:cstheme="minorHAnsi"/>
                <w:sz w:val="20"/>
                <w:szCs w:val="20"/>
              </w:rPr>
            </w:pPr>
            <w:r w:rsidRPr="00110689">
              <w:rPr>
                <w:rFonts w:cstheme="minorHAnsi"/>
                <w:sz w:val="20"/>
                <w:szCs w:val="20"/>
              </w:rPr>
              <w:t>Pull tab to back of collar is not a desired design characteristic.</w:t>
            </w:r>
          </w:p>
        </w:tc>
      </w:tr>
    </w:tbl>
    <w:p w14:paraId="73AD155D" w14:textId="77777777" w:rsidR="00687224" w:rsidRPr="00110689" w:rsidRDefault="00687224" w:rsidP="00687224">
      <w:pPr>
        <w:rPr>
          <w:sz w:val="20"/>
          <w:szCs w:val="20"/>
        </w:rPr>
      </w:pPr>
    </w:p>
    <w:p w14:paraId="52198719" w14:textId="77777777" w:rsidR="00687224" w:rsidRPr="00110689" w:rsidRDefault="00687224" w:rsidP="00687224">
      <w:pPr>
        <w:rPr>
          <w:sz w:val="20"/>
          <w:szCs w:val="20"/>
        </w:rPr>
      </w:pPr>
      <w:r w:rsidRPr="00110689">
        <w:rPr>
          <w:sz w:val="20"/>
          <w:szCs w:val="20"/>
        </w:rPr>
        <w:t>9)</w:t>
      </w:r>
    </w:p>
    <w:tbl>
      <w:tblPr>
        <w:tblStyle w:val="TableGrid"/>
        <w:tblW w:w="9209" w:type="dxa"/>
        <w:tblLook w:val="04A0" w:firstRow="1" w:lastRow="0" w:firstColumn="1" w:lastColumn="0" w:noHBand="0" w:noVBand="1"/>
      </w:tblPr>
      <w:tblGrid>
        <w:gridCol w:w="1393"/>
        <w:gridCol w:w="1094"/>
        <w:gridCol w:w="1094"/>
        <w:gridCol w:w="1261"/>
        <w:gridCol w:w="995"/>
        <w:gridCol w:w="1261"/>
        <w:gridCol w:w="857"/>
        <w:gridCol w:w="1254"/>
      </w:tblGrid>
      <w:tr w:rsidR="00687224" w:rsidRPr="00110689" w14:paraId="0166C7AC" w14:textId="77777777" w:rsidTr="00A05687">
        <w:tc>
          <w:tcPr>
            <w:tcW w:w="9209" w:type="dxa"/>
            <w:gridSpan w:val="8"/>
          </w:tcPr>
          <w:p w14:paraId="38609CBB" w14:textId="77777777" w:rsidR="00687224" w:rsidRPr="00110689" w:rsidRDefault="00687224" w:rsidP="00A05687">
            <w:pPr>
              <w:rPr>
                <w:sz w:val="20"/>
                <w:szCs w:val="20"/>
              </w:rPr>
            </w:pPr>
          </w:p>
          <w:p w14:paraId="6D6972D2" w14:textId="015325EB" w:rsidR="00687224" w:rsidRPr="00110689" w:rsidRDefault="00687224" w:rsidP="00A05687">
            <w:pPr>
              <w:rPr>
                <w:sz w:val="20"/>
                <w:szCs w:val="20"/>
              </w:rPr>
            </w:pPr>
            <w:r w:rsidRPr="00110689">
              <w:rPr>
                <w:sz w:val="20"/>
                <w:szCs w:val="20"/>
              </w:rPr>
              <w:t xml:space="preserve">Please rank your level of agreement with the following purpose suggested from panellists’ feedback of a pull tab to the </w:t>
            </w:r>
            <w:r w:rsidR="003B0D62" w:rsidRPr="00110689">
              <w:rPr>
                <w:sz w:val="20"/>
                <w:szCs w:val="20"/>
              </w:rPr>
              <w:t>collar. *</w:t>
            </w:r>
          </w:p>
        </w:tc>
      </w:tr>
      <w:tr w:rsidR="00687224" w:rsidRPr="00110689" w14:paraId="1E23876F" w14:textId="77777777" w:rsidTr="00A05687">
        <w:tc>
          <w:tcPr>
            <w:tcW w:w="1393" w:type="dxa"/>
            <w:vMerge w:val="restart"/>
          </w:tcPr>
          <w:p w14:paraId="5F06BBD1" w14:textId="77777777" w:rsidR="00687224" w:rsidRPr="00110689" w:rsidRDefault="00687224" w:rsidP="00A05687">
            <w:pPr>
              <w:jc w:val="both"/>
              <w:rPr>
                <w:sz w:val="20"/>
                <w:szCs w:val="20"/>
              </w:rPr>
            </w:pPr>
          </w:p>
        </w:tc>
        <w:tc>
          <w:tcPr>
            <w:tcW w:w="1094" w:type="dxa"/>
          </w:tcPr>
          <w:p w14:paraId="206032D2" w14:textId="77777777" w:rsidR="00687224" w:rsidRPr="00110689" w:rsidRDefault="00687224" w:rsidP="00A05687">
            <w:pPr>
              <w:jc w:val="both"/>
              <w:rPr>
                <w:sz w:val="20"/>
                <w:szCs w:val="20"/>
              </w:rPr>
            </w:pPr>
            <w:r w:rsidRPr="00110689">
              <w:rPr>
                <w:sz w:val="20"/>
                <w:szCs w:val="20"/>
              </w:rPr>
              <w:t>Strongly Disagree</w:t>
            </w:r>
          </w:p>
        </w:tc>
        <w:tc>
          <w:tcPr>
            <w:tcW w:w="1094" w:type="dxa"/>
          </w:tcPr>
          <w:p w14:paraId="258A64D4" w14:textId="77777777" w:rsidR="00687224" w:rsidRPr="00110689" w:rsidRDefault="00687224" w:rsidP="00A05687">
            <w:pPr>
              <w:jc w:val="both"/>
              <w:rPr>
                <w:sz w:val="20"/>
                <w:szCs w:val="20"/>
              </w:rPr>
            </w:pPr>
            <w:r w:rsidRPr="00110689">
              <w:rPr>
                <w:sz w:val="20"/>
                <w:szCs w:val="20"/>
              </w:rPr>
              <w:t>Disagree</w:t>
            </w:r>
          </w:p>
        </w:tc>
        <w:tc>
          <w:tcPr>
            <w:tcW w:w="1261" w:type="dxa"/>
          </w:tcPr>
          <w:p w14:paraId="494AD7E1" w14:textId="77777777" w:rsidR="00687224" w:rsidRPr="00110689" w:rsidRDefault="00687224" w:rsidP="00A05687">
            <w:pPr>
              <w:jc w:val="both"/>
              <w:rPr>
                <w:sz w:val="20"/>
                <w:szCs w:val="20"/>
              </w:rPr>
            </w:pPr>
            <w:r w:rsidRPr="00110689">
              <w:rPr>
                <w:sz w:val="20"/>
                <w:szCs w:val="20"/>
              </w:rPr>
              <w:t>Somewhat Disagree</w:t>
            </w:r>
          </w:p>
        </w:tc>
        <w:tc>
          <w:tcPr>
            <w:tcW w:w="995" w:type="dxa"/>
          </w:tcPr>
          <w:p w14:paraId="5748BBC9" w14:textId="77777777" w:rsidR="00687224" w:rsidRPr="00110689" w:rsidRDefault="00687224" w:rsidP="00A05687">
            <w:pPr>
              <w:jc w:val="both"/>
              <w:rPr>
                <w:sz w:val="20"/>
                <w:szCs w:val="20"/>
              </w:rPr>
            </w:pPr>
            <w:r w:rsidRPr="00110689">
              <w:rPr>
                <w:sz w:val="20"/>
                <w:szCs w:val="20"/>
              </w:rPr>
              <w:t>Neutral</w:t>
            </w:r>
          </w:p>
        </w:tc>
        <w:tc>
          <w:tcPr>
            <w:tcW w:w="1261" w:type="dxa"/>
          </w:tcPr>
          <w:p w14:paraId="1C590130" w14:textId="77777777" w:rsidR="00687224" w:rsidRPr="00110689" w:rsidRDefault="00687224" w:rsidP="00A05687">
            <w:pPr>
              <w:jc w:val="both"/>
              <w:rPr>
                <w:sz w:val="20"/>
                <w:szCs w:val="20"/>
              </w:rPr>
            </w:pPr>
            <w:r w:rsidRPr="00110689">
              <w:rPr>
                <w:sz w:val="20"/>
                <w:szCs w:val="20"/>
              </w:rPr>
              <w:t>Somewhat Agree</w:t>
            </w:r>
          </w:p>
        </w:tc>
        <w:tc>
          <w:tcPr>
            <w:tcW w:w="857" w:type="dxa"/>
          </w:tcPr>
          <w:p w14:paraId="1D8F48E2" w14:textId="77777777" w:rsidR="00687224" w:rsidRPr="00110689" w:rsidRDefault="00687224" w:rsidP="00A05687">
            <w:pPr>
              <w:jc w:val="both"/>
              <w:rPr>
                <w:sz w:val="20"/>
                <w:szCs w:val="20"/>
              </w:rPr>
            </w:pPr>
            <w:r w:rsidRPr="00110689">
              <w:rPr>
                <w:sz w:val="20"/>
                <w:szCs w:val="20"/>
              </w:rPr>
              <w:t>Agree</w:t>
            </w:r>
          </w:p>
        </w:tc>
        <w:tc>
          <w:tcPr>
            <w:tcW w:w="1254" w:type="dxa"/>
          </w:tcPr>
          <w:p w14:paraId="1CEBD3A8" w14:textId="77777777" w:rsidR="00687224" w:rsidRPr="00110689" w:rsidRDefault="00687224" w:rsidP="00A05687">
            <w:pPr>
              <w:jc w:val="both"/>
              <w:rPr>
                <w:sz w:val="20"/>
                <w:szCs w:val="20"/>
              </w:rPr>
            </w:pPr>
            <w:r w:rsidRPr="00110689">
              <w:rPr>
                <w:sz w:val="20"/>
                <w:szCs w:val="20"/>
              </w:rPr>
              <w:t>Strongly Agree</w:t>
            </w:r>
          </w:p>
        </w:tc>
      </w:tr>
      <w:tr w:rsidR="00687224" w:rsidRPr="00110689" w14:paraId="0F30DCD4" w14:textId="77777777" w:rsidTr="00A05687">
        <w:tc>
          <w:tcPr>
            <w:tcW w:w="1393" w:type="dxa"/>
            <w:vMerge/>
          </w:tcPr>
          <w:p w14:paraId="540F7807" w14:textId="77777777" w:rsidR="00687224" w:rsidRPr="00110689" w:rsidRDefault="00687224" w:rsidP="00A05687">
            <w:pPr>
              <w:jc w:val="center"/>
              <w:rPr>
                <w:sz w:val="20"/>
                <w:szCs w:val="20"/>
              </w:rPr>
            </w:pPr>
          </w:p>
        </w:tc>
        <w:tc>
          <w:tcPr>
            <w:tcW w:w="1094" w:type="dxa"/>
          </w:tcPr>
          <w:p w14:paraId="707C820D" w14:textId="77777777" w:rsidR="00687224" w:rsidRPr="00110689" w:rsidRDefault="00687224" w:rsidP="00A05687">
            <w:pPr>
              <w:jc w:val="center"/>
              <w:rPr>
                <w:sz w:val="20"/>
                <w:szCs w:val="20"/>
              </w:rPr>
            </w:pPr>
            <w:r w:rsidRPr="00110689">
              <w:rPr>
                <w:sz w:val="20"/>
                <w:szCs w:val="20"/>
              </w:rPr>
              <w:t>1</w:t>
            </w:r>
          </w:p>
        </w:tc>
        <w:tc>
          <w:tcPr>
            <w:tcW w:w="1094" w:type="dxa"/>
          </w:tcPr>
          <w:p w14:paraId="739620EF" w14:textId="77777777" w:rsidR="00687224" w:rsidRPr="00110689" w:rsidRDefault="00687224" w:rsidP="00A05687">
            <w:pPr>
              <w:jc w:val="center"/>
              <w:rPr>
                <w:sz w:val="20"/>
                <w:szCs w:val="20"/>
              </w:rPr>
            </w:pPr>
            <w:r w:rsidRPr="00110689">
              <w:rPr>
                <w:sz w:val="20"/>
                <w:szCs w:val="20"/>
              </w:rPr>
              <w:t>2</w:t>
            </w:r>
          </w:p>
        </w:tc>
        <w:tc>
          <w:tcPr>
            <w:tcW w:w="1261" w:type="dxa"/>
          </w:tcPr>
          <w:p w14:paraId="617A6689" w14:textId="77777777" w:rsidR="00687224" w:rsidRPr="00110689" w:rsidRDefault="00687224" w:rsidP="00A05687">
            <w:pPr>
              <w:jc w:val="center"/>
              <w:rPr>
                <w:sz w:val="20"/>
                <w:szCs w:val="20"/>
              </w:rPr>
            </w:pPr>
            <w:r w:rsidRPr="00110689">
              <w:rPr>
                <w:sz w:val="20"/>
                <w:szCs w:val="20"/>
              </w:rPr>
              <w:t>3</w:t>
            </w:r>
          </w:p>
        </w:tc>
        <w:tc>
          <w:tcPr>
            <w:tcW w:w="995" w:type="dxa"/>
          </w:tcPr>
          <w:p w14:paraId="2FBC7D66" w14:textId="77777777" w:rsidR="00687224" w:rsidRPr="00110689" w:rsidRDefault="00687224" w:rsidP="00A05687">
            <w:pPr>
              <w:jc w:val="center"/>
              <w:rPr>
                <w:sz w:val="20"/>
                <w:szCs w:val="20"/>
              </w:rPr>
            </w:pPr>
            <w:r w:rsidRPr="00110689">
              <w:rPr>
                <w:sz w:val="20"/>
                <w:szCs w:val="20"/>
              </w:rPr>
              <w:t>4</w:t>
            </w:r>
          </w:p>
        </w:tc>
        <w:tc>
          <w:tcPr>
            <w:tcW w:w="1261" w:type="dxa"/>
          </w:tcPr>
          <w:p w14:paraId="6D236D8C" w14:textId="77777777" w:rsidR="00687224" w:rsidRPr="00110689" w:rsidRDefault="00687224" w:rsidP="00A05687">
            <w:pPr>
              <w:jc w:val="center"/>
              <w:rPr>
                <w:sz w:val="20"/>
                <w:szCs w:val="20"/>
              </w:rPr>
            </w:pPr>
            <w:r w:rsidRPr="00110689">
              <w:rPr>
                <w:sz w:val="20"/>
                <w:szCs w:val="20"/>
              </w:rPr>
              <w:t>5</w:t>
            </w:r>
          </w:p>
        </w:tc>
        <w:tc>
          <w:tcPr>
            <w:tcW w:w="857" w:type="dxa"/>
          </w:tcPr>
          <w:p w14:paraId="032E763F" w14:textId="77777777" w:rsidR="00687224" w:rsidRPr="00110689" w:rsidRDefault="00687224" w:rsidP="00A05687">
            <w:pPr>
              <w:jc w:val="center"/>
              <w:rPr>
                <w:sz w:val="20"/>
                <w:szCs w:val="20"/>
              </w:rPr>
            </w:pPr>
            <w:r w:rsidRPr="00110689">
              <w:rPr>
                <w:sz w:val="20"/>
                <w:szCs w:val="20"/>
              </w:rPr>
              <w:t>6</w:t>
            </w:r>
          </w:p>
        </w:tc>
        <w:tc>
          <w:tcPr>
            <w:tcW w:w="1254" w:type="dxa"/>
          </w:tcPr>
          <w:p w14:paraId="287AEF08" w14:textId="77777777" w:rsidR="00687224" w:rsidRPr="00110689" w:rsidRDefault="00687224" w:rsidP="00A05687">
            <w:pPr>
              <w:jc w:val="center"/>
              <w:rPr>
                <w:sz w:val="20"/>
                <w:szCs w:val="20"/>
              </w:rPr>
            </w:pPr>
            <w:r w:rsidRPr="00110689">
              <w:rPr>
                <w:sz w:val="20"/>
                <w:szCs w:val="20"/>
              </w:rPr>
              <w:t>7</w:t>
            </w:r>
          </w:p>
        </w:tc>
      </w:tr>
      <w:tr w:rsidR="00687224" w:rsidRPr="00110689" w14:paraId="58D641B3" w14:textId="77777777" w:rsidTr="00A05687">
        <w:tc>
          <w:tcPr>
            <w:tcW w:w="1393" w:type="dxa"/>
          </w:tcPr>
          <w:p w14:paraId="6094701B" w14:textId="77777777" w:rsidR="00687224" w:rsidRPr="00110689" w:rsidRDefault="00687224" w:rsidP="00A05687">
            <w:pPr>
              <w:rPr>
                <w:sz w:val="20"/>
                <w:szCs w:val="20"/>
              </w:rPr>
            </w:pPr>
            <w:r w:rsidRPr="00110689">
              <w:rPr>
                <w:sz w:val="20"/>
                <w:szCs w:val="20"/>
              </w:rPr>
              <w:t>Purpose: A collar pull tab aids the child in donning the shoe.</w:t>
            </w:r>
          </w:p>
        </w:tc>
        <w:tc>
          <w:tcPr>
            <w:tcW w:w="1094" w:type="dxa"/>
          </w:tcPr>
          <w:p w14:paraId="399D936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94" w:type="dxa"/>
          </w:tcPr>
          <w:p w14:paraId="6D2C96D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1" w:type="dxa"/>
          </w:tcPr>
          <w:p w14:paraId="62A4317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5" w:type="dxa"/>
          </w:tcPr>
          <w:p w14:paraId="500B71D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1" w:type="dxa"/>
          </w:tcPr>
          <w:p w14:paraId="621AE80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57" w:type="dxa"/>
          </w:tcPr>
          <w:p w14:paraId="3D43FA6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4" w:type="dxa"/>
          </w:tcPr>
          <w:p w14:paraId="73E9510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2EA346DF" w14:textId="77777777" w:rsidR="00687224" w:rsidRPr="00110689" w:rsidRDefault="00687224" w:rsidP="00687224">
      <w:pPr>
        <w:rPr>
          <w:sz w:val="20"/>
          <w:szCs w:val="20"/>
        </w:rPr>
      </w:pPr>
    </w:p>
    <w:p w14:paraId="48E2A07E" w14:textId="77777777" w:rsidR="00687224" w:rsidRPr="00110689" w:rsidRDefault="00687224" w:rsidP="00687224">
      <w:pPr>
        <w:rPr>
          <w:sz w:val="20"/>
          <w:szCs w:val="20"/>
        </w:rPr>
      </w:pPr>
      <w:r w:rsidRPr="00110689">
        <w:rPr>
          <w:sz w:val="20"/>
          <w:szCs w:val="20"/>
        </w:rPr>
        <w:t>10)</w:t>
      </w:r>
    </w:p>
    <w:tbl>
      <w:tblPr>
        <w:tblStyle w:val="TableGrid"/>
        <w:tblW w:w="0" w:type="auto"/>
        <w:tblLook w:val="04A0" w:firstRow="1" w:lastRow="0" w:firstColumn="1" w:lastColumn="0" w:noHBand="0" w:noVBand="1"/>
      </w:tblPr>
      <w:tblGrid>
        <w:gridCol w:w="8488"/>
      </w:tblGrid>
      <w:tr w:rsidR="00687224" w:rsidRPr="00110689" w14:paraId="172094D4" w14:textId="77777777" w:rsidTr="00A05687">
        <w:tc>
          <w:tcPr>
            <w:tcW w:w="9010" w:type="dxa"/>
          </w:tcPr>
          <w:p w14:paraId="3933E68D" w14:textId="77777777" w:rsidR="00687224" w:rsidRPr="00110689" w:rsidRDefault="00687224" w:rsidP="00A05687">
            <w:pPr>
              <w:rPr>
                <w:sz w:val="20"/>
                <w:szCs w:val="20"/>
              </w:rPr>
            </w:pPr>
            <w:r w:rsidRPr="00110689">
              <w:rPr>
                <w:sz w:val="20"/>
                <w:szCs w:val="20"/>
              </w:rPr>
              <w:t xml:space="preserve">You may use this optional area to provide us with any further information to your responses on the </w:t>
            </w:r>
            <w:proofErr w:type="spellStart"/>
            <w:r w:rsidRPr="00110689">
              <w:rPr>
                <w:sz w:val="20"/>
                <w:szCs w:val="20"/>
              </w:rPr>
              <w:t>topline</w:t>
            </w:r>
            <w:proofErr w:type="spellEnd"/>
            <w:r w:rsidRPr="00110689">
              <w:rPr>
                <w:sz w:val="20"/>
                <w:szCs w:val="20"/>
              </w:rPr>
              <w:t>/collar.</w:t>
            </w:r>
          </w:p>
        </w:tc>
      </w:tr>
      <w:tr w:rsidR="00687224" w:rsidRPr="00110689" w14:paraId="72E198BF" w14:textId="77777777" w:rsidTr="00A05687">
        <w:tc>
          <w:tcPr>
            <w:tcW w:w="9010" w:type="dxa"/>
          </w:tcPr>
          <w:p w14:paraId="57FA482E" w14:textId="77777777" w:rsidR="00687224" w:rsidRPr="00110689" w:rsidRDefault="00687224" w:rsidP="00A05687">
            <w:pPr>
              <w:rPr>
                <w:sz w:val="20"/>
                <w:szCs w:val="20"/>
              </w:rPr>
            </w:pPr>
          </w:p>
          <w:p w14:paraId="37AFEB45" w14:textId="77777777" w:rsidR="00687224" w:rsidRPr="00110689" w:rsidRDefault="00687224" w:rsidP="00A05687">
            <w:pPr>
              <w:rPr>
                <w:sz w:val="20"/>
                <w:szCs w:val="20"/>
              </w:rPr>
            </w:pPr>
          </w:p>
        </w:tc>
      </w:tr>
    </w:tbl>
    <w:p w14:paraId="53ADB9B1" w14:textId="77777777" w:rsidR="00687224" w:rsidRPr="00110689" w:rsidRDefault="00687224" w:rsidP="00687224">
      <w:pPr>
        <w:rPr>
          <w:sz w:val="20"/>
          <w:szCs w:val="20"/>
        </w:rPr>
      </w:pPr>
    </w:p>
    <w:p w14:paraId="4AB9A121"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07DF2822" w14:textId="77777777" w:rsidTr="00A05687">
        <w:tc>
          <w:tcPr>
            <w:tcW w:w="9010" w:type="dxa"/>
          </w:tcPr>
          <w:p w14:paraId="4E67430F" w14:textId="77777777" w:rsidR="00687224" w:rsidRPr="00110689" w:rsidRDefault="00687224" w:rsidP="00A05687">
            <w:pPr>
              <w:rPr>
                <w:b/>
                <w:bCs/>
                <w:sz w:val="20"/>
                <w:szCs w:val="20"/>
              </w:rPr>
            </w:pPr>
            <w:r w:rsidRPr="00110689">
              <w:rPr>
                <w:b/>
                <w:bCs/>
                <w:sz w:val="20"/>
                <w:szCs w:val="20"/>
              </w:rPr>
              <w:t>Upper</w:t>
            </w:r>
          </w:p>
          <w:p w14:paraId="6A8468A5"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noProof/>
                <w:sz w:val="20"/>
                <w:szCs w:val="20"/>
              </w:rPr>
              <w:drawing>
                <wp:inline distT="0" distB="0" distL="0" distR="0" wp14:anchorId="4F38F8C0" wp14:editId="57ABC274">
                  <wp:extent cx="2482327" cy="1460500"/>
                  <wp:effectExtent l="0" t="0" r="0" b="0"/>
                  <wp:docPr id="1917361407" name="Picture 1917361407" descr="A picture containing footwear, belt, case,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footwear, belt, case, accessory&#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487488" cy="1463537"/>
                          </a:xfrm>
                          <a:prstGeom prst="rect">
                            <a:avLst/>
                          </a:prstGeom>
                          <a:noFill/>
                          <a:ln>
                            <a:noFill/>
                          </a:ln>
                        </pic:spPr>
                      </pic:pic>
                    </a:graphicData>
                  </a:graphic>
                </wp:inline>
              </w:drawing>
            </w:r>
            <w:r w:rsidRPr="00110689">
              <w:rPr>
                <w:sz w:val="20"/>
                <w:szCs w:val="20"/>
              </w:rPr>
              <w:fldChar w:fldCharType="end"/>
            </w:r>
          </w:p>
          <w:p w14:paraId="74AF65BE" w14:textId="77777777" w:rsidR="00687224" w:rsidRPr="00110689" w:rsidRDefault="00687224" w:rsidP="00A05687">
            <w:pPr>
              <w:rPr>
                <w:b/>
                <w:bCs/>
                <w:sz w:val="20"/>
                <w:szCs w:val="20"/>
              </w:rPr>
            </w:pPr>
            <w:r w:rsidRPr="00110689">
              <w:rPr>
                <w:sz w:val="20"/>
                <w:szCs w:val="20"/>
              </w:rPr>
              <w:fldChar w:fldCharType="end"/>
            </w:r>
          </w:p>
        </w:tc>
      </w:tr>
      <w:tr w:rsidR="00687224" w:rsidRPr="00110689" w14:paraId="59CED158" w14:textId="77777777" w:rsidTr="00A05687">
        <w:tc>
          <w:tcPr>
            <w:tcW w:w="9010" w:type="dxa"/>
          </w:tcPr>
          <w:p w14:paraId="17134871"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upper of standard “Off the Shelf” stability footwear used as a clinical intervention for children with mobility impairment, please consider the options offered or rank your level of agreement with the suggested characteristic or purpose of these design characteristics:    </w:t>
            </w:r>
          </w:p>
        </w:tc>
      </w:tr>
    </w:tbl>
    <w:p w14:paraId="6E4202F2" w14:textId="77777777" w:rsidR="00687224" w:rsidRPr="00110689" w:rsidRDefault="00687224" w:rsidP="00687224">
      <w:pPr>
        <w:rPr>
          <w:sz w:val="20"/>
          <w:szCs w:val="20"/>
        </w:rPr>
      </w:pPr>
    </w:p>
    <w:p w14:paraId="29724669" w14:textId="77777777" w:rsidR="0034141A" w:rsidRDefault="0034141A" w:rsidP="00687224">
      <w:pPr>
        <w:rPr>
          <w:sz w:val="20"/>
          <w:szCs w:val="20"/>
        </w:rPr>
      </w:pPr>
    </w:p>
    <w:p w14:paraId="51B59346" w14:textId="77777777" w:rsidR="0034141A" w:rsidRDefault="0034141A" w:rsidP="00687224">
      <w:pPr>
        <w:rPr>
          <w:sz w:val="20"/>
          <w:szCs w:val="20"/>
        </w:rPr>
      </w:pPr>
    </w:p>
    <w:p w14:paraId="7577DFEB" w14:textId="2003ED5C" w:rsidR="00687224" w:rsidRPr="00110689" w:rsidRDefault="00687224" w:rsidP="00687224">
      <w:pPr>
        <w:rPr>
          <w:sz w:val="20"/>
          <w:szCs w:val="20"/>
        </w:rPr>
      </w:pPr>
      <w:r w:rsidRPr="00110689">
        <w:rPr>
          <w:sz w:val="20"/>
          <w:szCs w:val="20"/>
        </w:rPr>
        <w:t>11)</w:t>
      </w:r>
    </w:p>
    <w:tbl>
      <w:tblPr>
        <w:tblStyle w:val="TableGrid"/>
        <w:tblW w:w="0" w:type="auto"/>
        <w:tblLook w:val="04A0" w:firstRow="1" w:lastRow="0" w:firstColumn="1" w:lastColumn="0" w:noHBand="0" w:noVBand="1"/>
      </w:tblPr>
      <w:tblGrid>
        <w:gridCol w:w="1477"/>
        <w:gridCol w:w="7011"/>
      </w:tblGrid>
      <w:tr w:rsidR="00687224" w:rsidRPr="00110689" w14:paraId="282FE4EC" w14:textId="77777777" w:rsidTr="00A05687">
        <w:tc>
          <w:tcPr>
            <w:tcW w:w="9010" w:type="dxa"/>
            <w:gridSpan w:val="2"/>
          </w:tcPr>
          <w:p w14:paraId="12D62AB1" w14:textId="77777777" w:rsidR="00687224" w:rsidRPr="00110689" w:rsidRDefault="00687224" w:rsidP="00A05687">
            <w:pPr>
              <w:rPr>
                <w:rFonts w:cstheme="minorHAnsi"/>
                <w:sz w:val="20"/>
                <w:szCs w:val="20"/>
              </w:rPr>
            </w:pPr>
            <w:r w:rsidRPr="00110689">
              <w:rPr>
                <w:rFonts w:cstheme="minorHAnsi"/>
                <w:sz w:val="20"/>
                <w:szCs w:val="20"/>
              </w:rPr>
              <w:t>"The Upper should be constructed of leather:"</w:t>
            </w:r>
          </w:p>
          <w:p w14:paraId="3D308691" w14:textId="77777777" w:rsidR="00687224" w:rsidRPr="00110689" w:rsidRDefault="00687224" w:rsidP="00A05687">
            <w:pPr>
              <w:rPr>
                <w:rFonts w:cstheme="minorHAnsi"/>
                <w:sz w:val="20"/>
                <w:szCs w:val="20"/>
              </w:rPr>
            </w:pPr>
          </w:p>
          <w:p w14:paraId="09A74058" w14:textId="77777777" w:rsidR="00687224" w:rsidRPr="00110689" w:rsidRDefault="00687224" w:rsidP="00A05687">
            <w:pPr>
              <w:rPr>
                <w:rFonts w:cstheme="minorHAnsi"/>
                <w:sz w:val="20"/>
                <w:szCs w:val="20"/>
              </w:rPr>
            </w:pPr>
            <w:r w:rsidRPr="00110689">
              <w:rPr>
                <w:rFonts w:cstheme="minorHAnsi"/>
                <w:sz w:val="20"/>
                <w:szCs w:val="20"/>
              </w:rPr>
              <w:t>The median level of agreement amongst the panellists was "agree" with the majority of responses being between "neutral" to "agree".</w:t>
            </w:r>
          </w:p>
          <w:p w14:paraId="705C375F" w14:textId="77777777" w:rsidR="00687224" w:rsidRPr="00110689" w:rsidRDefault="00687224" w:rsidP="00A05687">
            <w:pPr>
              <w:rPr>
                <w:rFonts w:cstheme="minorHAnsi"/>
                <w:sz w:val="20"/>
                <w:szCs w:val="20"/>
              </w:rPr>
            </w:pPr>
          </w:p>
          <w:p w14:paraId="1CC53BB0" w14:textId="77777777" w:rsidR="00687224" w:rsidRPr="00110689" w:rsidRDefault="00687224" w:rsidP="00A05687">
            <w:pPr>
              <w:rPr>
                <w:rFonts w:cstheme="minorHAnsi"/>
                <w:sz w:val="20"/>
                <w:szCs w:val="20"/>
              </w:rPr>
            </w:pPr>
            <w:r w:rsidRPr="00110689">
              <w:rPr>
                <w:rFonts w:cstheme="minorHAnsi"/>
                <w:sz w:val="20"/>
                <w:szCs w:val="20"/>
              </w:rPr>
              <w:t>From panellist feedback, it was suggested that the purpose and advantages of leather material was that it adapts to foot structures over time and can enhance stability adaptions of the footwear through material stiffness. A number of panellists suggested that the upper should be available in optional materials, such as breathable materials for hot climates or sweaty feet, in addition, wipeable washable fabric for issues with incontinence.</w:t>
            </w:r>
          </w:p>
          <w:p w14:paraId="558F924C" w14:textId="77777777" w:rsidR="00687224" w:rsidRPr="00110689" w:rsidRDefault="00687224" w:rsidP="00A05687">
            <w:pPr>
              <w:rPr>
                <w:rFonts w:cstheme="minorHAnsi"/>
                <w:sz w:val="20"/>
                <w:szCs w:val="20"/>
              </w:rPr>
            </w:pPr>
          </w:p>
          <w:p w14:paraId="7FEC52C2" w14:textId="1DCB31DA" w:rsidR="00687224" w:rsidRPr="00110689" w:rsidRDefault="00687224" w:rsidP="00A05687">
            <w:pPr>
              <w:rPr>
                <w:rFonts w:cstheme="minorHAnsi"/>
                <w:sz w:val="20"/>
                <w:szCs w:val="20"/>
              </w:rPr>
            </w:pPr>
            <w:r w:rsidRPr="00110689">
              <w:rPr>
                <w:rFonts w:cstheme="minorHAnsi"/>
                <w:sz w:val="20"/>
                <w:szCs w:val="20"/>
              </w:rPr>
              <w:t xml:space="preserve">Please consider the following options suggested by panellists' feedback in relation to the desired design characteristic of the material of the upper for stability </w:t>
            </w:r>
            <w:r w:rsidR="003B0D62" w:rsidRPr="00110689">
              <w:rPr>
                <w:rFonts w:cstheme="minorHAnsi"/>
                <w:sz w:val="20"/>
                <w:szCs w:val="20"/>
              </w:rPr>
              <w:t>footwear. *</w:t>
            </w:r>
          </w:p>
        </w:tc>
      </w:tr>
      <w:tr w:rsidR="00687224" w:rsidRPr="00110689" w14:paraId="67FF5B31" w14:textId="77777777" w:rsidTr="00A05687">
        <w:trPr>
          <w:trHeight w:val="364"/>
        </w:trPr>
        <w:tc>
          <w:tcPr>
            <w:tcW w:w="1555" w:type="dxa"/>
          </w:tcPr>
          <w:p w14:paraId="506E02BB"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276BA756" w14:textId="77777777" w:rsidR="00687224" w:rsidRPr="00110689" w:rsidRDefault="00687224" w:rsidP="00A05687">
            <w:pPr>
              <w:rPr>
                <w:rFonts w:cstheme="minorHAnsi"/>
                <w:sz w:val="20"/>
                <w:szCs w:val="20"/>
              </w:rPr>
            </w:pPr>
            <w:r w:rsidRPr="00110689">
              <w:rPr>
                <w:rFonts w:cstheme="minorHAnsi"/>
                <w:sz w:val="20"/>
                <w:szCs w:val="20"/>
              </w:rPr>
              <w:t>Upper should be constructed of leather (Original)</w:t>
            </w:r>
          </w:p>
        </w:tc>
      </w:tr>
      <w:tr w:rsidR="00687224" w:rsidRPr="00110689" w14:paraId="7583C922" w14:textId="77777777" w:rsidTr="00A05687">
        <w:tc>
          <w:tcPr>
            <w:tcW w:w="1555" w:type="dxa"/>
          </w:tcPr>
          <w:p w14:paraId="4A5A558B"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0690A12C" w14:textId="77777777" w:rsidR="00687224" w:rsidRPr="00110689" w:rsidRDefault="00687224" w:rsidP="00A05687">
            <w:pPr>
              <w:rPr>
                <w:rFonts w:cstheme="minorHAnsi"/>
                <w:sz w:val="20"/>
                <w:szCs w:val="20"/>
              </w:rPr>
            </w:pPr>
            <w:r w:rsidRPr="00110689">
              <w:rPr>
                <w:rFonts w:cstheme="minorHAnsi"/>
                <w:sz w:val="20"/>
                <w:szCs w:val="20"/>
              </w:rPr>
              <w:t>Optional range of upper material to include; leather, breathable material and  wipeable material.</w:t>
            </w:r>
          </w:p>
        </w:tc>
      </w:tr>
    </w:tbl>
    <w:p w14:paraId="5BC80760" w14:textId="77777777" w:rsidR="00687224" w:rsidRPr="00110689" w:rsidRDefault="00687224" w:rsidP="00687224">
      <w:pPr>
        <w:rPr>
          <w:sz w:val="20"/>
          <w:szCs w:val="20"/>
        </w:rPr>
      </w:pPr>
    </w:p>
    <w:p w14:paraId="23CFC89D" w14:textId="77777777" w:rsidR="00687224" w:rsidRPr="00110689" w:rsidRDefault="00687224" w:rsidP="00687224">
      <w:pPr>
        <w:rPr>
          <w:sz w:val="20"/>
          <w:szCs w:val="20"/>
        </w:rPr>
      </w:pPr>
    </w:p>
    <w:p w14:paraId="75500799" w14:textId="77777777" w:rsidR="00687224" w:rsidRPr="00110689" w:rsidRDefault="00687224" w:rsidP="00687224">
      <w:pPr>
        <w:rPr>
          <w:sz w:val="20"/>
          <w:szCs w:val="20"/>
        </w:rPr>
      </w:pPr>
    </w:p>
    <w:p w14:paraId="1A406D3F" w14:textId="77777777" w:rsidR="00687224" w:rsidRPr="00110689" w:rsidRDefault="00687224" w:rsidP="00687224">
      <w:pPr>
        <w:rPr>
          <w:sz w:val="20"/>
          <w:szCs w:val="20"/>
        </w:rPr>
      </w:pPr>
    </w:p>
    <w:p w14:paraId="34ABDCAF" w14:textId="77777777" w:rsidR="00687224" w:rsidRPr="00110689" w:rsidRDefault="00687224" w:rsidP="00687224">
      <w:pPr>
        <w:rPr>
          <w:sz w:val="20"/>
          <w:szCs w:val="20"/>
        </w:rPr>
      </w:pPr>
    </w:p>
    <w:p w14:paraId="403DF466" w14:textId="77777777" w:rsidR="00687224" w:rsidRPr="00110689" w:rsidRDefault="00687224" w:rsidP="00687224">
      <w:pPr>
        <w:rPr>
          <w:sz w:val="20"/>
          <w:szCs w:val="20"/>
        </w:rPr>
      </w:pPr>
      <w:r w:rsidRPr="00110689">
        <w:rPr>
          <w:sz w:val="20"/>
          <w:szCs w:val="20"/>
        </w:rPr>
        <w:t>12)</w:t>
      </w:r>
    </w:p>
    <w:tbl>
      <w:tblPr>
        <w:tblStyle w:val="TableGrid"/>
        <w:tblW w:w="0" w:type="auto"/>
        <w:tblLook w:val="04A0" w:firstRow="1" w:lastRow="0" w:firstColumn="1" w:lastColumn="0" w:noHBand="0" w:noVBand="1"/>
      </w:tblPr>
      <w:tblGrid>
        <w:gridCol w:w="1174"/>
        <w:gridCol w:w="1050"/>
        <w:gridCol w:w="1050"/>
        <w:gridCol w:w="1203"/>
        <w:gridCol w:w="960"/>
        <w:gridCol w:w="1203"/>
        <w:gridCol w:w="833"/>
        <w:gridCol w:w="1015"/>
      </w:tblGrid>
      <w:tr w:rsidR="00687224" w:rsidRPr="00110689" w14:paraId="5BBA8B2C" w14:textId="77777777" w:rsidTr="00A05687">
        <w:tc>
          <w:tcPr>
            <w:tcW w:w="9010" w:type="dxa"/>
            <w:gridSpan w:val="8"/>
          </w:tcPr>
          <w:p w14:paraId="23D5CA31" w14:textId="77777777" w:rsidR="00687224" w:rsidRPr="00110689" w:rsidRDefault="00687224" w:rsidP="00A05687">
            <w:pPr>
              <w:rPr>
                <w:sz w:val="20"/>
                <w:szCs w:val="20"/>
              </w:rPr>
            </w:pPr>
            <w:r w:rsidRPr="00110689">
              <w:rPr>
                <w:sz w:val="20"/>
                <w:szCs w:val="20"/>
              </w:rPr>
              <w:t>Please rank your level of agreement with the following purpose suggested from panellists’ feedback of leather as an upper material.*</w:t>
            </w:r>
          </w:p>
        </w:tc>
      </w:tr>
      <w:tr w:rsidR="00687224" w:rsidRPr="00110689" w14:paraId="02E88A09" w14:textId="77777777" w:rsidTr="00A05687">
        <w:tc>
          <w:tcPr>
            <w:tcW w:w="1240" w:type="dxa"/>
            <w:vMerge w:val="restart"/>
          </w:tcPr>
          <w:p w14:paraId="1E79FADE" w14:textId="77777777" w:rsidR="00687224" w:rsidRPr="00110689" w:rsidRDefault="00687224" w:rsidP="00A05687">
            <w:pPr>
              <w:jc w:val="both"/>
              <w:rPr>
                <w:sz w:val="20"/>
                <w:szCs w:val="20"/>
              </w:rPr>
            </w:pPr>
          </w:p>
        </w:tc>
        <w:tc>
          <w:tcPr>
            <w:tcW w:w="1115" w:type="dxa"/>
          </w:tcPr>
          <w:p w14:paraId="4899CEFF"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4FA6D6E4" w14:textId="77777777" w:rsidR="00687224" w:rsidRPr="00110689" w:rsidRDefault="00687224" w:rsidP="00A05687">
            <w:pPr>
              <w:jc w:val="both"/>
              <w:rPr>
                <w:sz w:val="20"/>
                <w:szCs w:val="20"/>
              </w:rPr>
            </w:pPr>
            <w:r w:rsidRPr="00110689">
              <w:rPr>
                <w:sz w:val="20"/>
                <w:szCs w:val="20"/>
              </w:rPr>
              <w:t>Disagree</w:t>
            </w:r>
          </w:p>
        </w:tc>
        <w:tc>
          <w:tcPr>
            <w:tcW w:w="1264" w:type="dxa"/>
          </w:tcPr>
          <w:p w14:paraId="4E8EC2E4"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55D78B67" w14:textId="77777777" w:rsidR="00687224" w:rsidRPr="00110689" w:rsidRDefault="00687224" w:rsidP="00A05687">
            <w:pPr>
              <w:jc w:val="both"/>
              <w:rPr>
                <w:sz w:val="20"/>
                <w:szCs w:val="20"/>
              </w:rPr>
            </w:pPr>
            <w:r w:rsidRPr="00110689">
              <w:rPr>
                <w:sz w:val="20"/>
                <w:szCs w:val="20"/>
              </w:rPr>
              <w:t>Neutral</w:t>
            </w:r>
          </w:p>
        </w:tc>
        <w:tc>
          <w:tcPr>
            <w:tcW w:w="1264" w:type="dxa"/>
          </w:tcPr>
          <w:p w14:paraId="490BE1CF" w14:textId="77777777" w:rsidR="00687224" w:rsidRPr="00110689" w:rsidRDefault="00687224" w:rsidP="00A05687">
            <w:pPr>
              <w:jc w:val="both"/>
              <w:rPr>
                <w:sz w:val="20"/>
                <w:szCs w:val="20"/>
              </w:rPr>
            </w:pPr>
            <w:r w:rsidRPr="00110689">
              <w:rPr>
                <w:sz w:val="20"/>
                <w:szCs w:val="20"/>
              </w:rPr>
              <w:t>Somewhat Agree</w:t>
            </w:r>
          </w:p>
        </w:tc>
        <w:tc>
          <w:tcPr>
            <w:tcW w:w="904" w:type="dxa"/>
          </w:tcPr>
          <w:p w14:paraId="67E2918C" w14:textId="77777777" w:rsidR="00687224" w:rsidRPr="00110689" w:rsidRDefault="00687224" w:rsidP="00A05687">
            <w:pPr>
              <w:jc w:val="both"/>
              <w:rPr>
                <w:sz w:val="20"/>
                <w:szCs w:val="20"/>
              </w:rPr>
            </w:pPr>
            <w:r w:rsidRPr="00110689">
              <w:rPr>
                <w:sz w:val="20"/>
                <w:szCs w:val="20"/>
              </w:rPr>
              <w:t>Agree</w:t>
            </w:r>
          </w:p>
        </w:tc>
        <w:tc>
          <w:tcPr>
            <w:tcW w:w="1081" w:type="dxa"/>
          </w:tcPr>
          <w:p w14:paraId="79F68F68" w14:textId="77777777" w:rsidR="00687224" w:rsidRPr="00110689" w:rsidRDefault="00687224" w:rsidP="00A05687">
            <w:pPr>
              <w:jc w:val="both"/>
              <w:rPr>
                <w:sz w:val="20"/>
                <w:szCs w:val="20"/>
              </w:rPr>
            </w:pPr>
            <w:r w:rsidRPr="00110689">
              <w:rPr>
                <w:sz w:val="20"/>
                <w:szCs w:val="20"/>
              </w:rPr>
              <w:t>Strongly Agree</w:t>
            </w:r>
          </w:p>
        </w:tc>
      </w:tr>
      <w:tr w:rsidR="00687224" w:rsidRPr="00110689" w14:paraId="1FE3E169" w14:textId="77777777" w:rsidTr="00A05687">
        <w:tc>
          <w:tcPr>
            <w:tcW w:w="1240" w:type="dxa"/>
            <w:vMerge/>
          </w:tcPr>
          <w:p w14:paraId="2E043B7C" w14:textId="77777777" w:rsidR="00687224" w:rsidRPr="00110689" w:rsidRDefault="00687224" w:rsidP="00A05687">
            <w:pPr>
              <w:jc w:val="center"/>
              <w:rPr>
                <w:sz w:val="20"/>
                <w:szCs w:val="20"/>
              </w:rPr>
            </w:pPr>
          </w:p>
        </w:tc>
        <w:tc>
          <w:tcPr>
            <w:tcW w:w="1115" w:type="dxa"/>
          </w:tcPr>
          <w:p w14:paraId="736AD113" w14:textId="77777777" w:rsidR="00687224" w:rsidRPr="00110689" w:rsidRDefault="00687224" w:rsidP="00A05687">
            <w:pPr>
              <w:jc w:val="center"/>
              <w:rPr>
                <w:sz w:val="20"/>
                <w:szCs w:val="20"/>
              </w:rPr>
            </w:pPr>
            <w:r w:rsidRPr="00110689">
              <w:rPr>
                <w:sz w:val="20"/>
                <w:szCs w:val="20"/>
              </w:rPr>
              <w:t>1</w:t>
            </w:r>
          </w:p>
        </w:tc>
        <w:tc>
          <w:tcPr>
            <w:tcW w:w="1115" w:type="dxa"/>
          </w:tcPr>
          <w:p w14:paraId="63E3AC41" w14:textId="77777777" w:rsidR="00687224" w:rsidRPr="00110689" w:rsidRDefault="00687224" w:rsidP="00A05687">
            <w:pPr>
              <w:jc w:val="center"/>
              <w:rPr>
                <w:sz w:val="20"/>
                <w:szCs w:val="20"/>
              </w:rPr>
            </w:pPr>
            <w:r w:rsidRPr="00110689">
              <w:rPr>
                <w:sz w:val="20"/>
                <w:szCs w:val="20"/>
              </w:rPr>
              <w:t>2</w:t>
            </w:r>
          </w:p>
        </w:tc>
        <w:tc>
          <w:tcPr>
            <w:tcW w:w="1264" w:type="dxa"/>
          </w:tcPr>
          <w:p w14:paraId="30541840" w14:textId="77777777" w:rsidR="00687224" w:rsidRPr="00110689" w:rsidRDefault="00687224" w:rsidP="00A05687">
            <w:pPr>
              <w:jc w:val="center"/>
              <w:rPr>
                <w:sz w:val="20"/>
                <w:szCs w:val="20"/>
              </w:rPr>
            </w:pPr>
            <w:r w:rsidRPr="00110689">
              <w:rPr>
                <w:sz w:val="20"/>
                <w:szCs w:val="20"/>
              </w:rPr>
              <w:t>3</w:t>
            </w:r>
          </w:p>
        </w:tc>
        <w:tc>
          <w:tcPr>
            <w:tcW w:w="1027" w:type="dxa"/>
          </w:tcPr>
          <w:p w14:paraId="2533128A" w14:textId="77777777" w:rsidR="00687224" w:rsidRPr="00110689" w:rsidRDefault="00687224" w:rsidP="00A05687">
            <w:pPr>
              <w:jc w:val="center"/>
              <w:rPr>
                <w:sz w:val="20"/>
                <w:szCs w:val="20"/>
              </w:rPr>
            </w:pPr>
            <w:r w:rsidRPr="00110689">
              <w:rPr>
                <w:sz w:val="20"/>
                <w:szCs w:val="20"/>
              </w:rPr>
              <w:t>4</w:t>
            </w:r>
          </w:p>
        </w:tc>
        <w:tc>
          <w:tcPr>
            <w:tcW w:w="1264" w:type="dxa"/>
          </w:tcPr>
          <w:p w14:paraId="335AEFF5" w14:textId="77777777" w:rsidR="00687224" w:rsidRPr="00110689" w:rsidRDefault="00687224" w:rsidP="00A05687">
            <w:pPr>
              <w:jc w:val="center"/>
              <w:rPr>
                <w:sz w:val="20"/>
                <w:szCs w:val="20"/>
              </w:rPr>
            </w:pPr>
            <w:r w:rsidRPr="00110689">
              <w:rPr>
                <w:sz w:val="20"/>
                <w:szCs w:val="20"/>
              </w:rPr>
              <w:t>5</w:t>
            </w:r>
          </w:p>
        </w:tc>
        <w:tc>
          <w:tcPr>
            <w:tcW w:w="904" w:type="dxa"/>
          </w:tcPr>
          <w:p w14:paraId="42B449D8" w14:textId="77777777" w:rsidR="00687224" w:rsidRPr="00110689" w:rsidRDefault="00687224" w:rsidP="00A05687">
            <w:pPr>
              <w:jc w:val="center"/>
              <w:rPr>
                <w:sz w:val="20"/>
                <w:szCs w:val="20"/>
              </w:rPr>
            </w:pPr>
            <w:r w:rsidRPr="00110689">
              <w:rPr>
                <w:sz w:val="20"/>
                <w:szCs w:val="20"/>
              </w:rPr>
              <w:t>6</w:t>
            </w:r>
          </w:p>
        </w:tc>
        <w:tc>
          <w:tcPr>
            <w:tcW w:w="1081" w:type="dxa"/>
          </w:tcPr>
          <w:p w14:paraId="1981B405" w14:textId="77777777" w:rsidR="00687224" w:rsidRPr="00110689" w:rsidRDefault="00687224" w:rsidP="00A05687">
            <w:pPr>
              <w:jc w:val="center"/>
              <w:rPr>
                <w:sz w:val="20"/>
                <w:szCs w:val="20"/>
              </w:rPr>
            </w:pPr>
            <w:r w:rsidRPr="00110689">
              <w:rPr>
                <w:sz w:val="20"/>
                <w:szCs w:val="20"/>
              </w:rPr>
              <w:t>7</w:t>
            </w:r>
          </w:p>
        </w:tc>
      </w:tr>
      <w:tr w:rsidR="00687224" w:rsidRPr="00110689" w14:paraId="5C97B059" w14:textId="77777777" w:rsidTr="00A05687">
        <w:tc>
          <w:tcPr>
            <w:tcW w:w="1240" w:type="dxa"/>
          </w:tcPr>
          <w:p w14:paraId="044B3877" w14:textId="77777777" w:rsidR="00687224" w:rsidRPr="00110689" w:rsidRDefault="00687224" w:rsidP="00A05687">
            <w:pPr>
              <w:rPr>
                <w:sz w:val="20"/>
                <w:szCs w:val="20"/>
              </w:rPr>
            </w:pPr>
            <w:r w:rsidRPr="00110689">
              <w:rPr>
                <w:sz w:val="20"/>
                <w:szCs w:val="20"/>
              </w:rPr>
              <w:t>Leather adapts to foot structures over time</w:t>
            </w:r>
          </w:p>
        </w:tc>
        <w:tc>
          <w:tcPr>
            <w:tcW w:w="1115" w:type="dxa"/>
          </w:tcPr>
          <w:p w14:paraId="54C1CD0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29E2537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AA7D2B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34CA1C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DE8536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4D52C2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010CA16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7A12CD7" w14:textId="77777777" w:rsidTr="00A05687">
        <w:tc>
          <w:tcPr>
            <w:tcW w:w="1240" w:type="dxa"/>
          </w:tcPr>
          <w:p w14:paraId="42552352" w14:textId="77777777" w:rsidR="00687224" w:rsidRPr="00110689" w:rsidRDefault="00687224" w:rsidP="00A05687">
            <w:pPr>
              <w:rPr>
                <w:sz w:val="20"/>
                <w:szCs w:val="20"/>
              </w:rPr>
            </w:pPr>
            <w:r w:rsidRPr="00110689">
              <w:rPr>
                <w:sz w:val="20"/>
                <w:szCs w:val="20"/>
              </w:rPr>
              <w:t>Leather enhances material stiffness of the footwear</w:t>
            </w:r>
          </w:p>
        </w:tc>
        <w:tc>
          <w:tcPr>
            <w:tcW w:w="1115" w:type="dxa"/>
          </w:tcPr>
          <w:p w14:paraId="5738CF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3984770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29D7AE4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52448B2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2A9ABF4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DA86FB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11D29B6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D420D32" w14:textId="77777777" w:rsidR="00687224" w:rsidRPr="00110689" w:rsidRDefault="00687224" w:rsidP="00687224">
      <w:pPr>
        <w:rPr>
          <w:sz w:val="20"/>
          <w:szCs w:val="20"/>
        </w:rPr>
      </w:pPr>
    </w:p>
    <w:p w14:paraId="4A010FE1" w14:textId="77777777" w:rsidR="00687224" w:rsidRPr="00110689" w:rsidRDefault="00687224" w:rsidP="00687224">
      <w:pPr>
        <w:rPr>
          <w:sz w:val="20"/>
          <w:szCs w:val="20"/>
        </w:rPr>
      </w:pPr>
      <w:r w:rsidRPr="00110689">
        <w:rPr>
          <w:sz w:val="20"/>
          <w:szCs w:val="20"/>
        </w:rPr>
        <w:t>13)</w:t>
      </w:r>
    </w:p>
    <w:tbl>
      <w:tblPr>
        <w:tblStyle w:val="TableGrid"/>
        <w:tblW w:w="0" w:type="auto"/>
        <w:tblLook w:val="04A0" w:firstRow="1" w:lastRow="0" w:firstColumn="1" w:lastColumn="0" w:noHBand="0" w:noVBand="1"/>
      </w:tblPr>
      <w:tblGrid>
        <w:gridCol w:w="1478"/>
        <w:gridCol w:w="7010"/>
      </w:tblGrid>
      <w:tr w:rsidR="00687224" w:rsidRPr="00110689" w14:paraId="51A707E2" w14:textId="77777777" w:rsidTr="00A05687">
        <w:tc>
          <w:tcPr>
            <w:tcW w:w="9010" w:type="dxa"/>
            <w:gridSpan w:val="2"/>
          </w:tcPr>
          <w:p w14:paraId="25CB06FA" w14:textId="77777777" w:rsidR="00687224" w:rsidRPr="00110689" w:rsidRDefault="00687224" w:rsidP="00A05687">
            <w:pPr>
              <w:rPr>
                <w:rFonts w:cstheme="minorHAnsi"/>
                <w:sz w:val="20"/>
                <w:szCs w:val="20"/>
              </w:rPr>
            </w:pPr>
            <w:r w:rsidRPr="00110689">
              <w:rPr>
                <w:rFonts w:cstheme="minorHAnsi"/>
                <w:sz w:val="20"/>
                <w:szCs w:val="20"/>
              </w:rPr>
              <w:t xml:space="preserve">"Tongue to </w:t>
            </w:r>
            <w:proofErr w:type="spellStart"/>
            <w:r w:rsidRPr="00110689">
              <w:rPr>
                <w:rFonts w:cstheme="minorHAnsi"/>
                <w:sz w:val="20"/>
                <w:szCs w:val="20"/>
              </w:rPr>
              <w:t>topline</w:t>
            </w:r>
            <w:proofErr w:type="spellEnd"/>
            <w:r w:rsidRPr="00110689">
              <w:rPr>
                <w:rFonts w:cstheme="minorHAnsi"/>
                <w:sz w:val="20"/>
                <w:szCs w:val="20"/>
              </w:rPr>
              <w:t xml:space="preserve"> relationship:"</w:t>
            </w:r>
          </w:p>
          <w:p w14:paraId="78D76F4C" w14:textId="77777777" w:rsidR="00687224" w:rsidRPr="00110689" w:rsidRDefault="00687224" w:rsidP="00A05687">
            <w:pPr>
              <w:rPr>
                <w:rFonts w:cstheme="minorHAnsi"/>
                <w:sz w:val="20"/>
                <w:szCs w:val="20"/>
              </w:rPr>
            </w:pPr>
          </w:p>
          <w:p w14:paraId="7BD5A593" w14:textId="77777777" w:rsidR="00687224" w:rsidRPr="00110689" w:rsidRDefault="00687224" w:rsidP="00A05687">
            <w:pPr>
              <w:rPr>
                <w:rFonts w:cstheme="minorHAnsi"/>
                <w:sz w:val="20"/>
                <w:szCs w:val="20"/>
              </w:rPr>
            </w:pPr>
            <w:r w:rsidRPr="00110689">
              <w:rPr>
                <w:rFonts w:cstheme="minorHAnsi"/>
                <w:sz w:val="20"/>
                <w:szCs w:val="20"/>
              </w:rPr>
              <w:t xml:space="preserve">"Tongue in line with the </w:t>
            </w:r>
            <w:proofErr w:type="spellStart"/>
            <w:r w:rsidRPr="00110689">
              <w:rPr>
                <w:rFonts w:cstheme="minorHAnsi"/>
                <w:sz w:val="20"/>
                <w:szCs w:val="20"/>
              </w:rPr>
              <w:t>topline</w:t>
            </w:r>
            <w:proofErr w:type="spellEnd"/>
            <w:r w:rsidRPr="00110689">
              <w:rPr>
                <w:rFonts w:cstheme="minorHAnsi"/>
                <w:sz w:val="20"/>
                <w:szCs w:val="20"/>
              </w:rPr>
              <w:t>:"</w:t>
            </w:r>
          </w:p>
          <w:p w14:paraId="4E3DF90E" w14:textId="77777777" w:rsidR="00687224" w:rsidRPr="00110689" w:rsidRDefault="00687224" w:rsidP="00A05687">
            <w:pPr>
              <w:rPr>
                <w:rFonts w:cstheme="minorHAnsi"/>
                <w:sz w:val="20"/>
                <w:szCs w:val="20"/>
              </w:rPr>
            </w:pPr>
            <w:r w:rsidRPr="00110689">
              <w:rPr>
                <w:rFonts w:cstheme="minorHAnsi"/>
                <w:sz w:val="20"/>
                <w:szCs w:val="20"/>
              </w:rPr>
              <w:t>The median level of agreement amongst the panellists was "agree" with the majority of responses being between "neutral" to "agree".</w:t>
            </w:r>
          </w:p>
          <w:p w14:paraId="3A886348" w14:textId="77777777" w:rsidR="00687224" w:rsidRPr="00110689" w:rsidRDefault="00687224" w:rsidP="00A05687">
            <w:pPr>
              <w:rPr>
                <w:rFonts w:cstheme="minorHAnsi"/>
                <w:sz w:val="20"/>
                <w:szCs w:val="20"/>
              </w:rPr>
            </w:pPr>
          </w:p>
          <w:p w14:paraId="1D5588CA" w14:textId="77777777" w:rsidR="00687224" w:rsidRPr="00110689" w:rsidRDefault="00687224" w:rsidP="00A05687">
            <w:pPr>
              <w:rPr>
                <w:rFonts w:cstheme="minorHAnsi"/>
                <w:sz w:val="20"/>
                <w:szCs w:val="20"/>
              </w:rPr>
            </w:pPr>
            <w:r w:rsidRPr="00110689">
              <w:rPr>
                <w:rFonts w:cstheme="minorHAnsi"/>
                <w:sz w:val="20"/>
                <w:szCs w:val="20"/>
              </w:rPr>
              <w:t xml:space="preserve">"Tongue extended above </w:t>
            </w:r>
            <w:proofErr w:type="spellStart"/>
            <w:r w:rsidRPr="00110689">
              <w:rPr>
                <w:rFonts w:cstheme="minorHAnsi"/>
                <w:sz w:val="20"/>
                <w:szCs w:val="20"/>
              </w:rPr>
              <w:t>topline</w:t>
            </w:r>
            <w:proofErr w:type="spellEnd"/>
            <w:r w:rsidRPr="00110689">
              <w:rPr>
                <w:rFonts w:cstheme="minorHAnsi"/>
                <w:sz w:val="20"/>
                <w:szCs w:val="20"/>
              </w:rPr>
              <w:t xml:space="preserve">:" </w:t>
            </w:r>
          </w:p>
          <w:p w14:paraId="756D79BB" w14:textId="77777777" w:rsidR="00687224" w:rsidRPr="00110689" w:rsidRDefault="00687224" w:rsidP="00A05687">
            <w:pPr>
              <w:rPr>
                <w:rFonts w:cstheme="minorHAnsi"/>
                <w:sz w:val="20"/>
                <w:szCs w:val="20"/>
              </w:rPr>
            </w:pPr>
            <w:r w:rsidRPr="00110689">
              <w:rPr>
                <w:rFonts w:cstheme="minorHAnsi"/>
                <w:sz w:val="20"/>
                <w:szCs w:val="20"/>
              </w:rPr>
              <w:t>this reached the same level of agreement with the median level</w:t>
            </w:r>
          </w:p>
          <w:p w14:paraId="03E3FEA9" w14:textId="77777777" w:rsidR="00687224" w:rsidRPr="00110689" w:rsidRDefault="00687224" w:rsidP="00A05687">
            <w:pPr>
              <w:rPr>
                <w:rFonts w:cstheme="minorHAnsi"/>
                <w:sz w:val="20"/>
                <w:szCs w:val="20"/>
              </w:rPr>
            </w:pPr>
            <w:r w:rsidRPr="00110689">
              <w:rPr>
                <w:rFonts w:cstheme="minorHAnsi"/>
                <w:sz w:val="20"/>
                <w:szCs w:val="20"/>
              </w:rPr>
              <w:t>amongst the panellists being "agree" with the majority of responses being between "neutral" to "agree".</w:t>
            </w:r>
          </w:p>
          <w:p w14:paraId="5CAD5975" w14:textId="77777777" w:rsidR="00687224" w:rsidRPr="00110689" w:rsidRDefault="00687224" w:rsidP="00A05687">
            <w:pPr>
              <w:rPr>
                <w:rFonts w:cstheme="minorHAnsi"/>
                <w:sz w:val="20"/>
                <w:szCs w:val="20"/>
              </w:rPr>
            </w:pPr>
          </w:p>
          <w:p w14:paraId="014DC2F6" w14:textId="77777777" w:rsidR="00687224" w:rsidRPr="00110689" w:rsidRDefault="00687224" w:rsidP="00A05687">
            <w:pPr>
              <w:rPr>
                <w:rFonts w:cstheme="minorHAnsi"/>
                <w:sz w:val="20"/>
                <w:szCs w:val="20"/>
              </w:rPr>
            </w:pPr>
            <w:r w:rsidRPr="00110689">
              <w:rPr>
                <w:rFonts w:cstheme="minorHAnsi"/>
                <w:sz w:val="20"/>
                <w:szCs w:val="20"/>
              </w:rPr>
              <w:t xml:space="preserve">Panellist feedback concerning the tongue being in line with the </w:t>
            </w:r>
            <w:proofErr w:type="spellStart"/>
            <w:r w:rsidRPr="00110689">
              <w:rPr>
                <w:rFonts w:cstheme="minorHAnsi"/>
                <w:sz w:val="20"/>
                <w:szCs w:val="20"/>
              </w:rPr>
              <w:t>topline</w:t>
            </w:r>
            <w:proofErr w:type="spellEnd"/>
            <w:r w:rsidRPr="00110689">
              <w:rPr>
                <w:rFonts w:cstheme="minorHAnsi"/>
                <w:sz w:val="20"/>
                <w:szCs w:val="20"/>
              </w:rPr>
              <w:t xml:space="preserve"> suggested that this would cause less irritation to the front of the ankle than an extended tongue. However, panellists who were in favour of an extended </w:t>
            </w:r>
            <w:proofErr w:type="spellStart"/>
            <w:r w:rsidRPr="00110689">
              <w:rPr>
                <w:rFonts w:cstheme="minorHAnsi"/>
                <w:sz w:val="20"/>
                <w:szCs w:val="20"/>
              </w:rPr>
              <w:t>topline</w:t>
            </w:r>
            <w:proofErr w:type="spellEnd"/>
            <w:r w:rsidRPr="00110689">
              <w:rPr>
                <w:rFonts w:cstheme="minorHAnsi"/>
                <w:sz w:val="20"/>
                <w:szCs w:val="20"/>
              </w:rPr>
              <w:t xml:space="preserve"> suggested that an extended tongue allowed comfort with lacing and the ability for the patient to pull up the tongue to stop slippage of the tongue during wear. Other feedback suggested that the tongue length should be optional depending on the patient's preference and manual dexterity.</w:t>
            </w:r>
          </w:p>
          <w:p w14:paraId="1F3D0899" w14:textId="77777777" w:rsidR="00687224" w:rsidRPr="00110689" w:rsidRDefault="00687224" w:rsidP="00A05687">
            <w:pPr>
              <w:rPr>
                <w:rFonts w:cstheme="minorHAnsi"/>
                <w:sz w:val="20"/>
                <w:szCs w:val="20"/>
              </w:rPr>
            </w:pPr>
          </w:p>
          <w:p w14:paraId="037F9607" w14:textId="77777777" w:rsidR="00687224" w:rsidRPr="00110689" w:rsidRDefault="00687224" w:rsidP="00A05687">
            <w:pPr>
              <w:rPr>
                <w:rFonts w:cstheme="minorHAnsi"/>
                <w:sz w:val="20"/>
                <w:szCs w:val="20"/>
              </w:rPr>
            </w:pPr>
            <w:r w:rsidRPr="00110689">
              <w:rPr>
                <w:rFonts w:cstheme="minorHAnsi"/>
                <w:sz w:val="20"/>
                <w:szCs w:val="20"/>
              </w:rPr>
              <w:t xml:space="preserve">Please consider the following options suggested by panellists' feedback in relation to the desired design characteristic of the tongue to </w:t>
            </w:r>
            <w:proofErr w:type="spellStart"/>
            <w:r w:rsidRPr="00110689">
              <w:rPr>
                <w:rFonts w:cstheme="minorHAnsi"/>
                <w:sz w:val="20"/>
                <w:szCs w:val="20"/>
              </w:rPr>
              <w:t>topline</w:t>
            </w:r>
            <w:proofErr w:type="spellEnd"/>
            <w:r w:rsidRPr="00110689">
              <w:rPr>
                <w:rFonts w:cstheme="minorHAnsi"/>
                <w:sz w:val="20"/>
                <w:szCs w:val="20"/>
              </w:rPr>
              <w:t xml:space="preserve"> relationship for stability footwear.</w:t>
            </w:r>
          </w:p>
          <w:p w14:paraId="50AB2B40" w14:textId="77777777" w:rsidR="00687224" w:rsidRPr="00110689" w:rsidRDefault="00687224" w:rsidP="00A05687">
            <w:pPr>
              <w:rPr>
                <w:rFonts w:cstheme="minorHAnsi"/>
                <w:sz w:val="20"/>
                <w:szCs w:val="20"/>
              </w:rPr>
            </w:pPr>
            <w:r w:rsidRPr="00110689">
              <w:rPr>
                <w:rFonts w:cstheme="minorHAnsi"/>
                <w:sz w:val="20"/>
                <w:szCs w:val="20"/>
              </w:rPr>
              <w:t>Please consider the following options suggested by panellists' feedback in relation to the desired design characteristic of the material of the upper for stability footwear.*</w:t>
            </w:r>
          </w:p>
        </w:tc>
      </w:tr>
      <w:tr w:rsidR="00687224" w:rsidRPr="00110689" w14:paraId="69B000E6" w14:textId="77777777" w:rsidTr="00A05687">
        <w:trPr>
          <w:trHeight w:val="364"/>
        </w:trPr>
        <w:tc>
          <w:tcPr>
            <w:tcW w:w="1555" w:type="dxa"/>
          </w:tcPr>
          <w:p w14:paraId="0FE65227"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11EA6EF9" w14:textId="77777777" w:rsidR="00687224" w:rsidRPr="00110689" w:rsidRDefault="00687224" w:rsidP="00A05687">
            <w:pPr>
              <w:rPr>
                <w:rFonts w:cstheme="minorHAnsi"/>
                <w:sz w:val="20"/>
                <w:szCs w:val="20"/>
              </w:rPr>
            </w:pPr>
            <w:r w:rsidRPr="00110689">
              <w:rPr>
                <w:rFonts w:cstheme="minorHAnsi"/>
                <w:sz w:val="20"/>
                <w:szCs w:val="20"/>
              </w:rPr>
              <w:t xml:space="preserve">Tongue extended above </w:t>
            </w:r>
            <w:proofErr w:type="spellStart"/>
            <w:r w:rsidRPr="00110689">
              <w:rPr>
                <w:rFonts w:cstheme="minorHAnsi"/>
                <w:sz w:val="20"/>
                <w:szCs w:val="20"/>
              </w:rPr>
              <w:t>topline</w:t>
            </w:r>
            <w:proofErr w:type="spellEnd"/>
            <w:r w:rsidRPr="00110689">
              <w:rPr>
                <w:rFonts w:cstheme="minorHAnsi"/>
                <w:sz w:val="20"/>
                <w:szCs w:val="20"/>
              </w:rPr>
              <w:t xml:space="preserve"> (Original)</w:t>
            </w:r>
          </w:p>
        </w:tc>
      </w:tr>
      <w:tr w:rsidR="00687224" w:rsidRPr="00110689" w14:paraId="4895F820" w14:textId="77777777" w:rsidTr="00A05687">
        <w:tc>
          <w:tcPr>
            <w:tcW w:w="1555" w:type="dxa"/>
          </w:tcPr>
          <w:p w14:paraId="201F6B79"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06AB45B" w14:textId="77777777" w:rsidR="00687224" w:rsidRPr="00110689" w:rsidRDefault="00687224" w:rsidP="00A05687">
            <w:pPr>
              <w:rPr>
                <w:rFonts w:cstheme="minorHAnsi"/>
                <w:sz w:val="20"/>
                <w:szCs w:val="20"/>
              </w:rPr>
            </w:pPr>
            <w:r w:rsidRPr="00110689">
              <w:rPr>
                <w:rFonts w:cstheme="minorHAnsi"/>
                <w:sz w:val="20"/>
                <w:szCs w:val="20"/>
              </w:rPr>
              <w:t xml:space="preserve">Tongue should be in line with </w:t>
            </w:r>
            <w:proofErr w:type="spellStart"/>
            <w:r w:rsidRPr="00110689">
              <w:rPr>
                <w:rFonts w:cstheme="minorHAnsi"/>
                <w:sz w:val="20"/>
                <w:szCs w:val="20"/>
              </w:rPr>
              <w:t>topline</w:t>
            </w:r>
            <w:proofErr w:type="spellEnd"/>
            <w:r w:rsidRPr="00110689">
              <w:rPr>
                <w:rFonts w:cstheme="minorHAnsi"/>
                <w:sz w:val="20"/>
                <w:szCs w:val="20"/>
              </w:rPr>
              <w:t xml:space="preserve"> (Original)</w:t>
            </w:r>
          </w:p>
        </w:tc>
      </w:tr>
      <w:tr w:rsidR="00687224" w:rsidRPr="00110689" w14:paraId="6B0FD8D7" w14:textId="77777777" w:rsidTr="00A05687">
        <w:tc>
          <w:tcPr>
            <w:tcW w:w="1555" w:type="dxa"/>
          </w:tcPr>
          <w:p w14:paraId="3C5CC136"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4D6D096F" w14:textId="77777777" w:rsidR="00687224" w:rsidRPr="00110689" w:rsidRDefault="00687224" w:rsidP="00A05687">
            <w:pPr>
              <w:rPr>
                <w:rFonts w:cstheme="minorHAnsi"/>
                <w:sz w:val="20"/>
                <w:szCs w:val="20"/>
              </w:rPr>
            </w:pPr>
            <w:r w:rsidRPr="00110689">
              <w:rPr>
                <w:rFonts w:cstheme="minorHAnsi"/>
                <w:sz w:val="20"/>
                <w:szCs w:val="20"/>
              </w:rPr>
              <w:t>Tongue length optional dependent on patient's preference and manual dexterity</w:t>
            </w:r>
          </w:p>
        </w:tc>
      </w:tr>
    </w:tbl>
    <w:p w14:paraId="59FE9110" w14:textId="77777777" w:rsidR="00687224" w:rsidRPr="00110689" w:rsidRDefault="00687224" w:rsidP="00687224">
      <w:pPr>
        <w:rPr>
          <w:sz w:val="20"/>
          <w:szCs w:val="20"/>
        </w:rPr>
      </w:pPr>
    </w:p>
    <w:p w14:paraId="160FEE74" w14:textId="77777777" w:rsidR="00687224" w:rsidRPr="00110689" w:rsidRDefault="00687224" w:rsidP="00687224">
      <w:pPr>
        <w:rPr>
          <w:sz w:val="20"/>
          <w:szCs w:val="20"/>
        </w:rPr>
      </w:pPr>
    </w:p>
    <w:p w14:paraId="7C3B913C" w14:textId="77777777" w:rsidR="00687224" w:rsidRPr="00110689" w:rsidRDefault="00687224" w:rsidP="00687224">
      <w:pPr>
        <w:rPr>
          <w:sz w:val="20"/>
          <w:szCs w:val="20"/>
        </w:rPr>
      </w:pPr>
      <w:r w:rsidRPr="00110689">
        <w:rPr>
          <w:sz w:val="20"/>
          <w:szCs w:val="20"/>
        </w:rPr>
        <w:t>14)</w:t>
      </w:r>
    </w:p>
    <w:tbl>
      <w:tblPr>
        <w:tblStyle w:val="TableGrid"/>
        <w:tblW w:w="0" w:type="auto"/>
        <w:tblLook w:val="04A0" w:firstRow="1" w:lastRow="0" w:firstColumn="1" w:lastColumn="0" w:noHBand="0" w:noVBand="1"/>
      </w:tblPr>
      <w:tblGrid>
        <w:gridCol w:w="1363"/>
        <w:gridCol w:w="923"/>
        <w:gridCol w:w="1025"/>
        <w:gridCol w:w="1177"/>
        <w:gridCol w:w="908"/>
        <w:gridCol w:w="1177"/>
        <w:gridCol w:w="839"/>
        <w:gridCol w:w="1076"/>
      </w:tblGrid>
      <w:tr w:rsidR="00687224" w:rsidRPr="00110689" w14:paraId="662BD7CD" w14:textId="77777777" w:rsidTr="00A05687">
        <w:tc>
          <w:tcPr>
            <w:tcW w:w="9565" w:type="dxa"/>
            <w:gridSpan w:val="8"/>
          </w:tcPr>
          <w:p w14:paraId="143F9460" w14:textId="77777777" w:rsidR="00687224" w:rsidRPr="00110689" w:rsidRDefault="00687224" w:rsidP="00A05687">
            <w:pPr>
              <w:rPr>
                <w:sz w:val="20"/>
                <w:szCs w:val="20"/>
              </w:rPr>
            </w:pPr>
            <w:r w:rsidRPr="00110689">
              <w:rPr>
                <w:sz w:val="20"/>
                <w:szCs w:val="20"/>
              </w:rPr>
              <w:t xml:space="preserve">Please rank your level of agreement with the following purpose suggested from panellists’ feedback of the Tongue to </w:t>
            </w:r>
            <w:proofErr w:type="spellStart"/>
            <w:r w:rsidRPr="00110689">
              <w:rPr>
                <w:sz w:val="20"/>
                <w:szCs w:val="20"/>
              </w:rPr>
              <w:t>topline</w:t>
            </w:r>
            <w:proofErr w:type="spellEnd"/>
            <w:r w:rsidRPr="00110689">
              <w:rPr>
                <w:sz w:val="20"/>
                <w:szCs w:val="20"/>
              </w:rPr>
              <w:t xml:space="preserve"> relationship.*</w:t>
            </w:r>
          </w:p>
        </w:tc>
      </w:tr>
      <w:tr w:rsidR="00687224" w:rsidRPr="00110689" w14:paraId="1826C046" w14:textId="77777777" w:rsidTr="00A05687">
        <w:tc>
          <w:tcPr>
            <w:tcW w:w="1696" w:type="dxa"/>
            <w:vMerge w:val="restart"/>
          </w:tcPr>
          <w:p w14:paraId="3B02C4C4" w14:textId="77777777" w:rsidR="00687224" w:rsidRPr="00110689" w:rsidRDefault="00687224" w:rsidP="00A05687">
            <w:pPr>
              <w:jc w:val="both"/>
              <w:rPr>
                <w:sz w:val="20"/>
                <w:szCs w:val="20"/>
              </w:rPr>
            </w:pPr>
          </w:p>
        </w:tc>
        <w:tc>
          <w:tcPr>
            <w:tcW w:w="923" w:type="dxa"/>
          </w:tcPr>
          <w:p w14:paraId="74435F41" w14:textId="77777777" w:rsidR="00687224" w:rsidRPr="00110689" w:rsidRDefault="00687224" w:rsidP="00A05687">
            <w:pPr>
              <w:jc w:val="both"/>
              <w:rPr>
                <w:sz w:val="20"/>
                <w:szCs w:val="20"/>
              </w:rPr>
            </w:pPr>
            <w:r w:rsidRPr="00110689">
              <w:rPr>
                <w:sz w:val="20"/>
                <w:szCs w:val="20"/>
              </w:rPr>
              <w:t>Strongly Disagree</w:t>
            </w:r>
          </w:p>
        </w:tc>
        <w:tc>
          <w:tcPr>
            <w:tcW w:w="1134" w:type="dxa"/>
          </w:tcPr>
          <w:p w14:paraId="57AA2876" w14:textId="77777777" w:rsidR="00687224" w:rsidRPr="00110689" w:rsidRDefault="00687224" w:rsidP="00A05687">
            <w:pPr>
              <w:jc w:val="both"/>
              <w:rPr>
                <w:sz w:val="20"/>
                <w:szCs w:val="20"/>
              </w:rPr>
            </w:pPr>
            <w:r w:rsidRPr="00110689">
              <w:rPr>
                <w:sz w:val="20"/>
                <w:szCs w:val="20"/>
              </w:rPr>
              <w:t>Disagree</w:t>
            </w:r>
          </w:p>
        </w:tc>
        <w:tc>
          <w:tcPr>
            <w:tcW w:w="1276" w:type="dxa"/>
          </w:tcPr>
          <w:p w14:paraId="35DF2DC8" w14:textId="77777777" w:rsidR="00687224" w:rsidRPr="00110689" w:rsidRDefault="00687224" w:rsidP="00A05687">
            <w:pPr>
              <w:jc w:val="both"/>
              <w:rPr>
                <w:sz w:val="20"/>
                <w:szCs w:val="20"/>
              </w:rPr>
            </w:pPr>
            <w:r w:rsidRPr="00110689">
              <w:rPr>
                <w:sz w:val="20"/>
                <w:szCs w:val="20"/>
              </w:rPr>
              <w:t>Somewhat Disagree</w:t>
            </w:r>
          </w:p>
        </w:tc>
        <w:tc>
          <w:tcPr>
            <w:tcW w:w="992" w:type="dxa"/>
          </w:tcPr>
          <w:p w14:paraId="4DEC0F3F" w14:textId="77777777" w:rsidR="00687224" w:rsidRPr="00110689" w:rsidRDefault="00687224" w:rsidP="00A05687">
            <w:pPr>
              <w:jc w:val="both"/>
              <w:rPr>
                <w:sz w:val="20"/>
                <w:szCs w:val="20"/>
              </w:rPr>
            </w:pPr>
            <w:r w:rsidRPr="00110689">
              <w:rPr>
                <w:sz w:val="20"/>
                <w:szCs w:val="20"/>
              </w:rPr>
              <w:t>Neutral</w:t>
            </w:r>
          </w:p>
        </w:tc>
        <w:tc>
          <w:tcPr>
            <w:tcW w:w="1276" w:type="dxa"/>
          </w:tcPr>
          <w:p w14:paraId="7411C990" w14:textId="77777777" w:rsidR="00687224" w:rsidRPr="00110689" w:rsidRDefault="00687224" w:rsidP="00A05687">
            <w:pPr>
              <w:jc w:val="both"/>
              <w:rPr>
                <w:sz w:val="20"/>
                <w:szCs w:val="20"/>
              </w:rPr>
            </w:pPr>
            <w:r w:rsidRPr="00110689">
              <w:rPr>
                <w:sz w:val="20"/>
                <w:szCs w:val="20"/>
              </w:rPr>
              <w:t>Somewhat Agree</w:t>
            </w:r>
          </w:p>
        </w:tc>
        <w:tc>
          <w:tcPr>
            <w:tcW w:w="992" w:type="dxa"/>
          </w:tcPr>
          <w:p w14:paraId="696E85CE" w14:textId="77777777" w:rsidR="00687224" w:rsidRPr="00110689" w:rsidRDefault="00687224" w:rsidP="00A05687">
            <w:pPr>
              <w:jc w:val="both"/>
              <w:rPr>
                <w:sz w:val="20"/>
                <w:szCs w:val="20"/>
              </w:rPr>
            </w:pPr>
            <w:r w:rsidRPr="00110689">
              <w:rPr>
                <w:sz w:val="20"/>
                <w:szCs w:val="20"/>
              </w:rPr>
              <w:t>Agree</w:t>
            </w:r>
          </w:p>
        </w:tc>
        <w:tc>
          <w:tcPr>
            <w:tcW w:w="1276" w:type="dxa"/>
          </w:tcPr>
          <w:p w14:paraId="501030A3" w14:textId="77777777" w:rsidR="00687224" w:rsidRPr="00110689" w:rsidRDefault="00687224" w:rsidP="00A05687">
            <w:pPr>
              <w:jc w:val="both"/>
              <w:rPr>
                <w:sz w:val="20"/>
                <w:szCs w:val="20"/>
              </w:rPr>
            </w:pPr>
            <w:r w:rsidRPr="00110689">
              <w:rPr>
                <w:sz w:val="20"/>
                <w:szCs w:val="20"/>
              </w:rPr>
              <w:t>Strongly Agree</w:t>
            </w:r>
          </w:p>
        </w:tc>
      </w:tr>
      <w:tr w:rsidR="00687224" w:rsidRPr="00110689" w14:paraId="766B44FC" w14:textId="77777777" w:rsidTr="00A05687">
        <w:tc>
          <w:tcPr>
            <w:tcW w:w="1696" w:type="dxa"/>
            <w:vMerge/>
          </w:tcPr>
          <w:p w14:paraId="21AAF5DA" w14:textId="77777777" w:rsidR="00687224" w:rsidRPr="00110689" w:rsidRDefault="00687224" w:rsidP="00A05687">
            <w:pPr>
              <w:jc w:val="center"/>
              <w:rPr>
                <w:sz w:val="20"/>
                <w:szCs w:val="20"/>
              </w:rPr>
            </w:pPr>
          </w:p>
        </w:tc>
        <w:tc>
          <w:tcPr>
            <w:tcW w:w="923" w:type="dxa"/>
          </w:tcPr>
          <w:p w14:paraId="36A67D6B" w14:textId="77777777" w:rsidR="00687224" w:rsidRPr="00110689" w:rsidRDefault="00687224" w:rsidP="00A05687">
            <w:pPr>
              <w:jc w:val="center"/>
              <w:rPr>
                <w:sz w:val="20"/>
                <w:szCs w:val="20"/>
              </w:rPr>
            </w:pPr>
            <w:r w:rsidRPr="00110689">
              <w:rPr>
                <w:sz w:val="20"/>
                <w:szCs w:val="20"/>
              </w:rPr>
              <w:t>1</w:t>
            </w:r>
          </w:p>
        </w:tc>
        <w:tc>
          <w:tcPr>
            <w:tcW w:w="1134" w:type="dxa"/>
          </w:tcPr>
          <w:p w14:paraId="2C2647D1" w14:textId="77777777" w:rsidR="00687224" w:rsidRPr="00110689" w:rsidRDefault="00687224" w:rsidP="00A05687">
            <w:pPr>
              <w:jc w:val="center"/>
              <w:rPr>
                <w:sz w:val="20"/>
                <w:szCs w:val="20"/>
              </w:rPr>
            </w:pPr>
            <w:r w:rsidRPr="00110689">
              <w:rPr>
                <w:sz w:val="20"/>
                <w:szCs w:val="20"/>
              </w:rPr>
              <w:t>2</w:t>
            </w:r>
          </w:p>
        </w:tc>
        <w:tc>
          <w:tcPr>
            <w:tcW w:w="1276" w:type="dxa"/>
          </w:tcPr>
          <w:p w14:paraId="539DDD83" w14:textId="77777777" w:rsidR="00687224" w:rsidRPr="00110689" w:rsidRDefault="00687224" w:rsidP="00A05687">
            <w:pPr>
              <w:jc w:val="center"/>
              <w:rPr>
                <w:sz w:val="20"/>
                <w:szCs w:val="20"/>
              </w:rPr>
            </w:pPr>
            <w:r w:rsidRPr="00110689">
              <w:rPr>
                <w:sz w:val="20"/>
                <w:szCs w:val="20"/>
              </w:rPr>
              <w:t>3</w:t>
            </w:r>
          </w:p>
        </w:tc>
        <w:tc>
          <w:tcPr>
            <w:tcW w:w="992" w:type="dxa"/>
          </w:tcPr>
          <w:p w14:paraId="6A47DA75" w14:textId="77777777" w:rsidR="00687224" w:rsidRPr="00110689" w:rsidRDefault="00687224" w:rsidP="00A05687">
            <w:pPr>
              <w:jc w:val="center"/>
              <w:rPr>
                <w:sz w:val="20"/>
                <w:szCs w:val="20"/>
              </w:rPr>
            </w:pPr>
            <w:r w:rsidRPr="00110689">
              <w:rPr>
                <w:sz w:val="20"/>
                <w:szCs w:val="20"/>
              </w:rPr>
              <w:t>4</w:t>
            </w:r>
          </w:p>
        </w:tc>
        <w:tc>
          <w:tcPr>
            <w:tcW w:w="1276" w:type="dxa"/>
          </w:tcPr>
          <w:p w14:paraId="61949B9C" w14:textId="77777777" w:rsidR="00687224" w:rsidRPr="00110689" w:rsidRDefault="00687224" w:rsidP="00A05687">
            <w:pPr>
              <w:jc w:val="center"/>
              <w:rPr>
                <w:sz w:val="20"/>
                <w:szCs w:val="20"/>
              </w:rPr>
            </w:pPr>
            <w:r w:rsidRPr="00110689">
              <w:rPr>
                <w:sz w:val="20"/>
                <w:szCs w:val="20"/>
              </w:rPr>
              <w:t>5</w:t>
            </w:r>
          </w:p>
        </w:tc>
        <w:tc>
          <w:tcPr>
            <w:tcW w:w="992" w:type="dxa"/>
          </w:tcPr>
          <w:p w14:paraId="1D229919" w14:textId="77777777" w:rsidR="00687224" w:rsidRPr="00110689" w:rsidRDefault="00687224" w:rsidP="00A05687">
            <w:pPr>
              <w:jc w:val="center"/>
              <w:rPr>
                <w:sz w:val="20"/>
                <w:szCs w:val="20"/>
              </w:rPr>
            </w:pPr>
            <w:r w:rsidRPr="00110689">
              <w:rPr>
                <w:sz w:val="20"/>
                <w:szCs w:val="20"/>
              </w:rPr>
              <w:t>6</w:t>
            </w:r>
          </w:p>
        </w:tc>
        <w:tc>
          <w:tcPr>
            <w:tcW w:w="1276" w:type="dxa"/>
          </w:tcPr>
          <w:p w14:paraId="53581D5C" w14:textId="77777777" w:rsidR="00687224" w:rsidRPr="00110689" w:rsidRDefault="00687224" w:rsidP="00A05687">
            <w:pPr>
              <w:jc w:val="center"/>
              <w:rPr>
                <w:sz w:val="20"/>
                <w:szCs w:val="20"/>
              </w:rPr>
            </w:pPr>
            <w:r w:rsidRPr="00110689">
              <w:rPr>
                <w:sz w:val="20"/>
                <w:szCs w:val="20"/>
              </w:rPr>
              <w:t>7</w:t>
            </w:r>
          </w:p>
        </w:tc>
      </w:tr>
      <w:tr w:rsidR="00687224" w:rsidRPr="00110689" w14:paraId="70FDD416" w14:textId="77777777" w:rsidTr="00A05687">
        <w:tc>
          <w:tcPr>
            <w:tcW w:w="1696" w:type="dxa"/>
          </w:tcPr>
          <w:p w14:paraId="0C426D56" w14:textId="77777777" w:rsidR="00687224" w:rsidRPr="00110689" w:rsidRDefault="00687224" w:rsidP="00A05687">
            <w:pPr>
              <w:rPr>
                <w:sz w:val="20"/>
                <w:szCs w:val="20"/>
              </w:rPr>
            </w:pPr>
            <w:r w:rsidRPr="00110689">
              <w:rPr>
                <w:sz w:val="20"/>
                <w:szCs w:val="20"/>
              </w:rPr>
              <w:t xml:space="preserve">Purpose: Tongue in line with </w:t>
            </w:r>
            <w:proofErr w:type="spellStart"/>
            <w:r w:rsidRPr="00110689">
              <w:rPr>
                <w:sz w:val="20"/>
                <w:szCs w:val="20"/>
              </w:rPr>
              <w:t>topline</w:t>
            </w:r>
            <w:proofErr w:type="spellEnd"/>
            <w:r w:rsidRPr="00110689">
              <w:rPr>
                <w:sz w:val="20"/>
                <w:szCs w:val="20"/>
              </w:rPr>
              <w:t xml:space="preserve"> is to minimise irritation to the anterior aspect of the ankle</w:t>
            </w:r>
          </w:p>
        </w:tc>
        <w:tc>
          <w:tcPr>
            <w:tcW w:w="923" w:type="dxa"/>
          </w:tcPr>
          <w:p w14:paraId="6B69446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4071D3D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69D8065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1F7721E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85C518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48B104E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4A170A9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2E78BBD7" w14:textId="77777777" w:rsidTr="00A05687">
        <w:tc>
          <w:tcPr>
            <w:tcW w:w="1696" w:type="dxa"/>
          </w:tcPr>
          <w:p w14:paraId="54BE47A7"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for comfort with lacing</w:t>
            </w:r>
          </w:p>
        </w:tc>
        <w:tc>
          <w:tcPr>
            <w:tcW w:w="923" w:type="dxa"/>
          </w:tcPr>
          <w:p w14:paraId="22CFAEA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146C267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140C8F5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40E44DA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1183F75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0EB42E6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165EE6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6C97F107" w14:textId="77777777" w:rsidTr="00A05687">
        <w:tc>
          <w:tcPr>
            <w:tcW w:w="1696" w:type="dxa"/>
          </w:tcPr>
          <w:p w14:paraId="68CB04B0"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the wearer to minimise slippage of the tongue under the fastenings during wear</w:t>
            </w:r>
          </w:p>
        </w:tc>
        <w:tc>
          <w:tcPr>
            <w:tcW w:w="923" w:type="dxa"/>
          </w:tcPr>
          <w:p w14:paraId="4F7FCF1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7539A36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F3EFA7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6E1B82D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0785E1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14BF1B8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0290159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C0690D5" w14:textId="77777777" w:rsidR="00687224" w:rsidRPr="00110689" w:rsidRDefault="00687224" w:rsidP="00687224">
      <w:pPr>
        <w:rPr>
          <w:sz w:val="20"/>
          <w:szCs w:val="20"/>
        </w:rPr>
      </w:pPr>
    </w:p>
    <w:p w14:paraId="42EF0C87" w14:textId="77777777" w:rsidR="00687224" w:rsidRPr="00110689" w:rsidRDefault="00687224" w:rsidP="00687224">
      <w:pPr>
        <w:rPr>
          <w:sz w:val="20"/>
          <w:szCs w:val="20"/>
        </w:rPr>
      </w:pPr>
      <w:r w:rsidRPr="00110689">
        <w:rPr>
          <w:sz w:val="20"/>
          <w:szCs w:val="20"/>
        </w:rPr>
        <w:t>15)</w:t>
      </w:r>
    </w:p>
    <w:tbl>
      <w:tblPr>
        <w:tblStyle w:val="TableGrid"/>
        <w:tblW w:w="0" w:type="auto"/>
        <w:tblLook w:val="04A0" w:firstRow="1" w:lastRow="0" w:firstColumn="1" w:lastColumn="0" w:noHBand="0" w:noVBand="1"/>
      </w:tblPr>
      <w:tblGrid>
        <w:gridCol w:w="1410"/>
        <w:gridCol w:w="992"/>
        <w:gridCol w:w="992"/>
        <w:gridCol w:w="1150"/>
        <w:gridCol w:w="901"/>
        <w:gridCol w:w="1150"/>
        <w:gridCol w:w="771"/>
        <w:gridCol w:w="1122"/>
      </w:tblGrid>
      <w:tr w:rsidR="00687224" w:rsidRPr="00110689" w14:paraId="3B3B0FE0" w14:textId="77777777" w:rsidTr="00A05687">
        <w:tc>
          <w:tcPr>
            <w:tcW w:w="9776" w:type="dxa"/>
            <w:gridSpan w:val="8"/>
          </w:tcPr>
          <w:p w14:paraId="67C06604" w14:textId="77777777" w:rsidR="00687224" w:rsidRPr="00110689" w:rsidRDefault="00687224" w:rsidP="00A05687">
            <w:pPr>
              <w:rPr>
                <w:sz w:val="20"/>
                <w:szCs w:val="20"/>
              </w:rPr>
            </w:pPr>
            <w:r w:rsidRPr="00110689">
              <w:rPr>
                <w:sz w:val="20"/>
                <w:szCs w:val="20"/>
              </w:rPr>
              <w:t>From panellist feedback other suggestions for the upper design were offered these included:</w:t>
            </w:r>
          </w:p>
          <w:p w14:paraId="5B169286" w14:textId="77777777" w:rsidR="00687224" w:rsidRPr="00110689" w:rsidRDefault="00687224" w:rsidP="00A05687">
            <w:pPr>
              <w:rPr>
                <w:sz w:val="20"/>
                <w:szCs w:val="20"/>
              </w:rPr>
            </w:pPr>
          </w:p>
          <w:p w14:paraId="0C000E2D" w14:textId="77777777" w:rsidR="00687224" w:rsidRPr="00110689" w:rsidRDefault="00687224" w:rsidP="00A05687">
            <w:pPr>
              <w:rPr>
                <w:sz w:val="20"/>
                <w:szCs w:val="20"/>
              </w:rPr>
            </w:pPr>
            <w:r w:rsidRPr="00110689">
              <w:rPr>
                <w:sz w:val="20"/>
                <w:szCs w:val="20"/>
              </w:rPr>
              <w:t>An option for an open upper in the form of a high topped sandal for standard stability footwear ranges for hotter climates.</w:t>
            </w:r>
          </w:p>
          <w:p w14:paraId="792C929C" w14:textId="77777777" w:rsidR="00687224" w:rsidRPr="00110689" w:rsidRDefault="00687224" w:rsidP="00A05687">
            <w:pPr>
              <w:rPr>
                <w:sz w:val="20"/>
                <w:szCs w:val="20"/>
              </w:rPr>
            </w:pPr>
            <w:r w:rsidRPr="00110689">
              <w:rPr>
                <w:sz w:val="20"/>
                <w:szCs w:val="20"/>
              </w:rPr>
              <w:t>The upper design should consider the effects and location of the internal seams in relation to compression and shearing of children's foot anatomy.</w:t>
            </w:r>
          </w:p>
          <w:p w14:paraId="3E0168B4" w14:textId="786FAF74" w:rsidR="00687224" w:rsidRPr="00110689" w:rsidRDefault="00687224" w:rsidP="00A05687">
            <w:pPr>
              <w:rPr>
                <w:sz w:val="20"/>
                <w:szCs w:val="20"/>
              </w:rPr>
            </w:pPr>
            <w:r w:rsidRPr="00110689">
              <w:rPr>
                <w:sz w:val="20"/>
                <w:szCs w:val="20"/>
              </w:rPr>
              <w:t xml:space="preserve">A slit or loop be placed in the tongue for the fastening (lace or </w:t>
            </w:r>
            <w:r w:rsidR="00634FB8" w:rsidRPr="00110689">
              <w:rPr>
                <w:sz w:val="20"/>
                <w:szCs w:val="20"/>
              </w:rPr>
              <w:t>Velcro</w:t>
            </w:r>
            <w:r w:rsidRPr="00110689">
              <w:rPr>
                <w:sz w:val="20"/>
                <w:szCs w:val="20"/>
              </w:rPr>
              <w:t xml:space="preserve"> strap) to pass through to minimise tongue slippage in the shoe.</w:t>
            </w:r>
          </w:p>
          <w:p w14:paraId="571A88F2" w14:textId="77777777" w:rsidR="00687224" w:rsidRPr="00110689" w:rsidRDefault="00687224" w:rsidP="00A05687">
            <w:pPr>
              <w:rPr>
                <w:sz w:val="20"/>
                <w:szCs w:val="20"/>
              </w:rPr>
            </w:pPr>
          </w:p>
          <w:p w14:paraId="300497AA" w14:textId="77777777" w:rsidR="00687224" w:rsidRPr="00110689" w:rsidRDefault="00687224" w:rsidP="00A05687">
            <w:pPr>
              <w:rPr>
                <w:sz w:val="20"/>
                <w:szCs w:val="20"/>
              </w:rPr>
            </w:pPr>
            <w:r w:rsidRPr="00110689">
              <w:rPr>
                <w:sz w:val="20"/>
                <w:szCs w:val="20"/>
              </w:rPr>
              <w:t>Please rank your agreement with the following panellists' suggestions in relation to further desired design characteristics for the uppers of stability footwear.*</w:t>
            </w:r>
          </w:p>
        </w:tc>
      </w:tr>
      <w:tr w:rsidR="00687224" w:rsidRPr="00110689" w14:paraId="53FC7277" w14:textId="77777777" w:rsidTr="00A05687">
        <w:tc>
          <w:tcPr>
            <w:tcW w:w="1552" w:type="dxa"/>
            <w:vMerge w:val="restart"/>
          </w:tcPr>
          <w:p w14:paraId="63DCEA47" w14:textId="77777777" w:rsidR="00687224" w:rsidRPr="00110689" w:rsidRDefault="00687224" w:rsidP="00A05687">
            <w:pPr>
              <w:jc w:val="both"/>
              <w:rPr>
                <w:sz w:val="20"/>
                <w:szCs w:val="20"/>
              </w:rPr>
            </w:pPr>
          </w:p>
        </w:tc>
        <w:tc>
          <w:tcPr>
            <w:tcW w:w="1115" w:type="dxa"/>
          </w:tcPr>
          <w:p w14:paraId="2D1480D5"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069F3975" w14:textId="77777777" w:rsidR="00687224" w:rsidRPr="00110689" w:rsidRDefault="00687224" w:rsidP="00A05687">
            <w:pPr>
              <w:jc w:val="both"/>
              <w:rPr>
                <w:sz w:val="20"/>
                <w:szCs w:val="20"/>
              </w:rPr>
            </w:pPr>
            <w:r w:rsidRPr="00110689">
              <w:rPr>
                <w:sz w:val="20"/>
                <w:szCs w:val="20"/>
              </w:rPr>
              <w:t>Disagree</w:t>
            </w:r>
          </w:p>
        </w:tc>
        <w:tc>
          <w:tcPr>
            <w:tcW w:w="1264" w:type="dxa"/>
          </w:tcPr>
          <w:p w14:paraId="256BFB52"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3A954D02" w14:textId="77777777" w:rsidR="00687224" w:rsidRPr="00110689" w:rsidRDefault="00687224" w:rsidP="00A05687">
            <w:pPr>
              <w:jc w:val="both"/>
              <w:rPr>
                <w:sz w:val="20"/>
                <w:szCs w:val="20"/>
              </w:rPr>
            </w:pPr>
            <w:r w:rsidRPr="00110689">
              <w:rPr>
                <w:sz w:val="20"/>
                <w:szCs w:val="20"/>
              </w:rPr>
              <w:t>Neutral</w:t>
            </w:r>
          </w:p>
        </w:tc>
        <w:tc>
          <w:tcPr>
            <w:tcW w:w="1264" w:type="dxa"/>
          </w:tcPr>
          <w:p w14:paraId="0CB825DD" w14:textId="77777777" w:rsidR="00687224" w:rsidRPr="00110689" w:rsidRDefault="00687224" w:rsidP="00A05687">
            <w:pPr>
              <w:jc w:val="both"/>
              <w:rPr>
                <w:sz w:val="20"/>
                <w:szCs w:val="20"/>
              </w:rPr>
            </w:pPr>
            <w:r w:rsidRPr="00110689">
              <w:rPr>
                <w:sz w:val="20"/>
                <w:szCs w:val="20"/>
              </w:rPr>
              <w:t>Somewhat Agree</w:t>
            </w:r>
          </w:p>
        </w:tc>
        <w:tc>
          <w:tcPr>
            <w:tcW w:w="904" w:type="dxa"/>
          </w:tcPr>
          <w:p w14:paraId="0F91447D" w14:textId="77777777" w:rsidR="00687224" w:rsidRPr="00110689" w:rsidRDefault="00687224" w:rsidP="00A05687">
            <w:pPr>
              <w:jc w:val="both"/>
              <w:rPr>
                <w:sz w:val="20"/>
                <w:szCs w:val="20"/>
              </w:rPr>
            </w:pPr>
            <w:r w:rsidRPr="00110689">
              <w:rPr>
                <w:sz w:val="20"/>
                <w:szCs w:val="20"/>
              </w:rPr>
              <w:t>Agree</w:t>
            </w:r>
          </w:p>
        </w:tc>
        <w:tc>
          <w:tcPr>
            <w:tcW w:w="1535" w:type="dxa"/>
          </w:tcPr>
          <w:p w14:paraId="52FD2189" w14:textId="77777777" w:rsidR="00687224" w:rsidRPr="00110689" w:rsidRDefault="00687224" w:rsidP="00A05687">
            <w:pPr>
              <w:jc w:val="both"/>
              <w:rPr>
                <w:sz w:val="20"/>
                <w:szCs w:val="20"/>
              </w:rPr>
            </w:pPr>
            <w:r w:rsidRPr="00110689">
              <w:rPr>
                <w:sz w:val="20"/>
                <w:szCs w:val="20"/>
              </w:rPr>
              <w:t>Strongly Agree</w:t>
            </w:r>
          </w:p>
        </w:tc>
      </w:tr>
      <w:tr w:rsidR="00687224" w:rsidRPr="00110689" w14:paraId="68BFD0D4" w14:textId="77777777" w:rsidTr="00A05687">
        <w:tc>
          <w:tcPr>
            <w:tcW w:w="1552" w:type="dxa"/>
            <w:vMerge/>
          </w:tcPr>
          <w:p w14:paraId="16C01613" w14:textId="77777777" w:rsidR="00687224" w:rsidRPr="00110689" w:rsidRDefault="00687224" w:rsidP="00A05687">
            <w:pPr>
              <w:jc w:val="center"/>
              <w:rPr>
                <w:sz w:val="20"/>
                <w:szCs w:val="20"/>
              </w:rPr>
            </w:pPr>
          </w:p>
        </w:tc>
        <w:tc>
          <w:tcPr>
            <w:tcW w:w="1115" w:type="dxa"/>
          </w:tcPr>
          <w:p w14:paraId="621B9E62" w14:textId="77777777" w:rsidR="00687224" w:rsidRPr="00110689" w:rsidRDefault="00687224" w:rsidP="00A05687">
            <w:pPr>
              <w:jc w:val="center"/>
              <w:rPr>
                <w:sz w:val="20"/>
                <w:szCs w:val="20"/>
              </w:rPr>
            </w:pPr>
            <w:r w:rsidRPr="00110689">
              <w:rPr>
                <w:sz w:val="20"/>
                <w:szCs w:val="20"/>
              </w:rPr>
              <w:t>1</w:t>
            </w:r>
          </w:p>
        </w:tc>
        <w:tc>
          <w:tcPr>
            <w:tcW w:w="1115" w:type="dxa"/>
          </w:tcPr>
          <w:p w14:paraId="5897FA61" w14:textId="77777777" w:rsidR="00687224" w:rsidRPr="00110689" w:rsidRDefault="00687224" w:rsidP="00A05687">
            <w:pPr>
              <w:jc w:val="center"/>
              <w:rPr>
                <w:sz w:val="20"/>
                <w:szCs w:val="20"/>
              </w:rPr>
            </w:pPr>
            <w:r w:rsidRPr="00110689">
              <w:rPr>
                <w:sz w:val="20"/>
                <w:szCs w:val="20"/>
              </w:rPr>
              <w:t>2</w:t>
            </w:r>
          </w:p>
        </w:tc>
        <w:tc>
          <w:tcPr>
            <w:tcW w:w="1264" w:type="dxa"/>
          </w:tcPr>
          <w:p w14:paraId="596D40D7" w14:textId="77777777" w:rsidR="00687224" w:rsidRPr="00110689" w:rsidRDefault="00687224" w:rsidP="00A05687">
            <w:pPr>
              <w:jc w:val="center"/>
              <w:rPr>
                <w:sz w:val="20"/>
                <w:szCs w:val="20"/>
              </w:rPr>
            </w:pPr>
            <w:r w:rsidRPr="00110689">
              <w:rPr>
                <w:sz w:val="20"/>
                <w:szCs w:val="20"/>
              </w:rPr>
              <w:t>3</w:t>
            </w:r>
          </w:p>
        </w:tc>
        <w:tc>
          <w:tcPr>
            <w:tcW w:w="1027" w:type="dxa"/>
          </w:tcPr>
          <w:p w14:paraId="4F5D5DA2" w14:textId="77777777" w:rsidR="00687224" w:rsidRPr="00110689" w:rsidRDefault="00687224" w:rsidP="00A05687">
            <w:pPr>
              <w:jc w:val="center"/>
              <w:rPr>
                <w:sz w:val="20"/>
                <w:szCs w:val="20"/>
              </w:rPr>
            </w:pPr>
            <w:r w:rsidRPr="00110689">
              <w:rPr>
                <w:sz w:val="20"/>
                <w:szCs w:val="20"/>
              </w:rPr>
              <w:t>4</w:t>
            </w:r>
          </w:p>
        </w:tc>
        <w:tc>
          <w:tcPr>
            <w:tcW w:w="1264" w:type="dxa"/>
          </w:tcPr>
          <w:p w14:paraId="4BDDEE69" w14:textId="77777777" w:rsidR="00687224" w:rsidRPr="00110689" w:rsidRDefault="00687224" w:rsidP="00A05687">
            <w:pPr>
              <w:jc w:val="center"/>
              <w:rPr>
                <w:sz w:val="20"/>
                <w:szCs w:val="20"/>
              </w:rPr>
            </w:pPr>
            <w:r w:rsidRPr="00110689">
              <w:rPr>
                <w:sz w:val="20"/>
                <w:szCs w:val="20"/>
              </w:rPr>
              <w:t>5</w:t>
            </w:r>
          </w:p>
        </w:tc>
        <w:tc>
          <w:tcPr>
            <w:tcW w:w="904" w:type="dxa"/>
          </w:tcPr>
          <w:p w14:paraId="1C1014D4" w14:textId="77777777" w:rsidR="00687224" w:rsidRPr="00110689" w:rsidRDefault="00687224" w:rsidP="00A05687">
            <w:pPr>
              <w:jc w:val="center"/>
              <w:rPr>
                <w:sz w:val="20"/>
                <w:szCs w:val="20"/>
              </w:rPr>
            </w:pPr>
            <w:r w:rsidRPr="00110689">
              <w:rPr>
                <w:sz w:val="20"/>
                <w:szCs w:val="20"/>
              </w:rPr>
              <w:t>6</w:t>
            </w:r>
          </w:p>
        </w:tc>
        <w:tc>
          <w:tcPr>
            <w:tcW w:w="1535" w:type="dxa"/>
          </w:tcPr>
          <w:p w14:paraId="2FFBC4F6" w14:textId="77777777" w:rsidR="00687224" w:rsidRPr="00110689" w:rsidRDefault="00687224" w:rsidP="00A05687">
            <w:pPr>
              <w:jc w:val="center"/>
              <w:rPr>
                <w:sz w:val="20"/>
                <w:szCs w:val="20"/>
              </w:rPr>
            </w:pPr>
            <w:r w:rsidRPr="00110689">
              <w:rPr>
                <w:sz w:val="20"/>
                <w:szCs w:val="20"/>
              </w:rPr>
              <w:t>7</w:t>
            </w:r>
          </w:p>
        </w:tc>
      </w:tr>
      <w:tr w:rsidR="00687224" w:rsidRPr="00110689" w14:paraId="49497E36" w14:textId="77777777" w:rsidTr="00A05687">
        <w:tc>
          <w:tcPr>
            <w:tcW w:w="1552" w:type="dxa"/>
          </w:tcPr>
          <w:p w14:paraId="21BB4F73" w14:textId="77777777" w:rsidR="00687224" w:rsidRPr="00110689" w:rsidRDefault="00687224" w:rsidP="00A05687">
            <w:pPr>
              <w:rPr>
                <w:sz w:val="20"/>
                <w:szCs w:val="20"/>
              </w:rPr>
            </w:pPr>
            <w:r w:rsidRPr="00110689">
              <w:rPr>
                <w:sz w:val="20"/>
                <w:szCs w:val="20"/>
              </w:rPr>
              <w:t>High topped sandals to be offered as an option for stability footwear ranges for warm weather</w:t>
            </w:r>
          </w:p>
        </w:tc>
        <w:tc>
          <w:tcPr>
            <w:tcW w:w="1115" w:type="dxa"/>
          </w:tcPr>
          <w:p w14:paraId="29E3C0F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216EF44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89D861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0E2DA20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7ACDA0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D360ED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535" w:type="dxa"/>
          </w:tcPr>
          <w:p w14:paraId="6DE36FE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2F1278D" w14:textId="77777777" w:rsidTr="00A05687">
        <w:tc>
          <w:tcPr>
            <w:tcW w:w="1552" w:type="dxa"/>
          </w:tcPr>
          <w:p w14:paraId="237BB091" w14:textId="77777777" w:rsidR="00687224" w:rsidRPr="00110689" w:rsidRDefault="00687224" w:rsidP="00A05687">
            <w:pPr>
              <w:rPr>
                <w:sz w:val="20"/>
                <w:szCs w:val="20"/>
              </w:rPr>
            </w:pPr>
            <w:r w:rsidRPr="00110689">
              <w:rPr>
                <w:sz w:val="20"/>
                <w:szCs w:val="20"/>
              </w:rPr>
              <w:t>Ergonomic consideration of internal seams to reduce skin irritation</w:t>
            </w:r>
          </w:p>
        </w:tc>
        <w:tc>
          <w:tcPr>
            <w:tcW w:w="1115" w:type="dxa"/>
          </w:tcPr>
          <w:p w14:paraId="5B31611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1065EAC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0ED66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1E77C24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364ACE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784AF47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535" w:type="dxa"/>
          </w:tcPr>
          <w:p w14:paraId="6E91302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398920A2" w14:textId="77777777" w:rsidTr="00A05687">
        <w:tc>
          <w:tcPr>
            <w:tcW w:w="1552" w:type="dxa"/>
          </w:tcPr>
          <w:p w14:paraId="08872EE8" w14:textId="77777777" w:rsidR="00687224" w:rsidRPr="00110689" w:rsidRDefault="00687224" w:rsidP="00A05687">
            <w:pPr>
              <w:rPr>
                <w:sz w:val="20"/>
                <w:szCs w:val="20"/>
              </w:rPr>
            </w:pPr>
            <w:r w:rsidRPr="00110689">
              <w:rPr>
                <w:sz w:val="20"/>
                <w:szCs w:val="20"/>
              </w:rPr>
              <w:t>Slit or loop in tongue for fastening to minimise tongue slippage</w:t>
            </w:r>
          </w:p>
        </w:tc>
        <w:tc>
          <w:tcPr>
            <w:tcW w:w="1115" w:type="dxa"/>
          </w:tcPr>
          <w:p w14:paraId="451F363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59700E8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AEA71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F1E174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5070C8C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11D3520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535" w:type="dxa"/>
          </w:tcPr>
          <w:p w14:paraId="72FEF1A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CB5AAA9" w14:textId="77777777" w:rsidR="00687224" w:rsidRPr="00110689" w:rsidRDefault="00687224" w:rsidP="00687224">
      <w:pPr>
        <w:rPr>
          <w:sz w:val="20"/>
          <w:szCs w:val="20"/>
        </w:rPr>
      </w:pPr>
    </w:p>
    <w:p w14:paraId="4060FDFF" w14:textId="77777777" w:rsidR="00687224" w:rsidRPr="00110689" w:rsidRDefault="00687224" w:rsidP="00687224">
      <w:pPr>
        <w:rPr>
          <w:sz w:val="20"/>
          <w:szCs w:val="20"/>
        </w:rPr>
      </w:pPr>
      <w:r w:rsidRPr="00110689">
        <w:rPr>
          <w:sz w:val="20"/>
          <w:szCs w:val="20"/>
        </w:rPr>
        <w:t>16)</w:t>
      </w:r>
    </w:p>
    <w:tbl>
      <w:tblPr>
        <w:tblStyle w:val="TableGrid"/>
        <w:tblW w:w="0" w:type="auto"/>
        <w:tblLook w:val="04A0" w:firstRow="1" w:lastRow="0" w:firstColumn="1" w:lastColumn="0" w:noHBand="0" w:noVBand="1"/>
      </w:tblPr>
      <w:tblGrid>
        <w:gridCol w:w="8488"/>
      </w:tblGrid>
      <w:tr w:rsidR="00687224" w:rsidRPr="00110689" w14:paraId="78832B71" w14:textId="77777777" w:rsidTr="00A05687">
        <w:tc>
          <w:tcPr>
            <w:tcW w:w="9776" w:type="dxa"/>
          </w:tcPr>
          <w:p w14:paraId="63FCE8FD"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he upper.</w:t>
            </w:r>
          </w:p>
        </w:tc>
      </w:tr>
      <w:tr w:rsidR="00687224" w:rsidRPr="00110689" w14:paraId="3445DBFE" w14:textId="77777777" w:rsidTr="00A05687">
        <w:tc>
          <w:tcPr>
            <w:tcW w:w="9776" w:type="dxa"/>
          </w:tcPr>
          <w:p w14:paraId="5B267FB7" w14:textId="77777777" w:rsidR="00687224" w:rsidRPr="00110689" w:rsidRDefault="00687224" w:rsidP="00A05687">
            <w:pPr>
              <w:rPr>
                <w:sz w:val="20"/>
                <w:szCs w:val="20"/>
              </w:rPr>
            </w:pPr>
          </w:p>
          <w:p w14:paraId="6EFE7E72" w14:textId="77777777" w:rsidR="00687224" w:rsidRPr="00110689" w:rsidRDefault="00687224" w:rsidP="00A05687">
            <w:pPr>
              <w:rPr>
                <w:sz w:val="20"/>
                <w:szCs w:val="20"/>
              </w:rPr>
            </w:pPr>
          </w:p>
        </w:tc>
      </w:tr>
    </w:tbl>
    <w:p w14:paraId="77156D6C" w14:textId="77777777" w:rsidR="00687224" w:rsidRPr="00110689" w:rsidRDefault="00687224" w:rsidP="00687224">
      <w:pPr>
        <w:rPr>
          <w:sz w:val="20"/>
          <w:szCs w:val="20"/>
        </w:rPr>
      </w:pPr>
    </w:p>
    <w:p w14:paraId="0C13B363"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7831FB97" w14:textId="77777777" w:rsidTr="00A05687">
        <w:trPr>
          <w:trHeight w:val="1833"/>
        </w:trPr>
        <w:tc>
          <w:tcPr>
            <w:tcW w:w="9918" w:type="dxa"/>
          </w:tcPr>
          <w:p w14:paraId="6AD586D9" w14:textId="77777777" w:rsidR="00687224" w:rsidRPr="00110689" w:rsidRDefault="00687224" w:rsidP="00A05687">
            <w:pPr>
              <w:rPr>
                <w:b/>
                <w:bCs/>
                <w:sz w:val="20"/>
                <w:szCs w:val="20"/>
              </w:rPr>
            </w:pPr>
            <w:r w:rsidRPr="00110689">
              <w:rPr>
                <w:b/>
                <w:bCs/>
                <w:sz w:val="20"/>
                <w:szCs w:val="20"/>
              </w:rPr>
              <w:t>Fastening and Facing</w:t>
            </w:r>
          </w:p>
          <w:p w14:paraId="1CA32147"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drawing>
                <wp:inline distT="0" distB="0" distL="0" distR="0" wp14:anchorId="734FBAC6" wp14:editId="54BD2794">
                  <wp:extent cx="1677800" cy="1949598"/>
                  <wp:effectExtent l="0" t="0" r="0" b="0"/>
                  <wp:docPr id="1578048724" name="Picture 1578048724" descr="A picture containing case,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ase, accessory&#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05970" cy="1982332"/>
                          </a:xfrm>
                          <a:prstGeom prst="rect">
                            <a:avLst/>
                          </a:prstGeom>
                          <a:noFill/>
                          <a:ln>
                            <a:noFill/>
                          </a:ln>
                        </pic:spPr>
                      </pic:pic>
                    </a:graphicData>
                  </a:graphic>
                </wp:inline>
              </w:drawing>
            </w:r>
            <w:r w:rsidRPr="00110689">
              <w:rPr>
                <w:sz w:val="20"/>
                <w:szCs w:val="20"/>
              </w:rPr>
              <w:fldChar w:fldCharType="end"/>
            </w:r>
          </w:p>
          <w:p w14:paraId="394070BE" w14:textId="77777777" w:rsidR="00687224" w:rsidRPr="00110689" w:rsidRDefault="00687224" w:rsidP="00A05687">
            <w:pPr>
              <w:rPr>
                <w:b/>
                <w:bCs/>
                <w:sz w:val="20"/>
                <w:szCs w:val="20"/>
              </w:rPr>
            </w:pPr>
            <w:r w:rsidRPr="00110689">
              <w:rPr>
                <w:sz w:val="20"/>
                <w:szCs w:val="20"/>
              </w:rPr>
              <w:fldChar w:fldCharType="end"/>
            </w:r>
          </w:p>
        </w:tc>
      </w:tr>
      <w:tr w:rsidR="00687224" w:rsidRPr="00110689" w14:paraId="4C6AD613" w14:textId="77777777" w:rsidTr="00A05687">
        <w:tc>
          <w:tcPr>
            <w:tcW w:w="9918" w:type="dxa"/>
          </w:tcPr>
          <w:p w14:paraId="308DD681"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Fastenings and Facings of standard “Off the Shelf” stability footwear used as a clinical intervention for children with mobility impairment, please consider the options offered or rank your level of agreement with the suggested characteristic or purpose of these design characteristics:   </w:t>
            </w:r>
          </w:p>
        </w:tc>
      </w:tr>
    </w:tbl>
    <w:p w14:paraId="39A36E1F" w14:textId="77777777" w:rsidR="00687224" w:rsidRPr="00110689" w:rsidRDefault="00687224" w:rsidP="00687224">
      <w:pPr>
        <w:rPr>
          <w:sz w:val="20"/>
          <w:szCs w:val="20"/>
        </w:rPr>
      </w:pPr>
    </w:p>
    <w:p w14:paraId="4DC45F39" w14:textId="77777777" w:rsidR="00687224" w:rsidRPr="00110689" w:rsidRDefault="00687224" w:rsidP="00687224">
      <w:pPr>
        <w:rPr>
          <w:sz w:val="20"/>
          <w:szCs w:val="20"/>
        </w:rPr>
      </w:pPr>
      <w:r w:rsidRPr="00110689">
        <w:rPr>
          <w:sz w:val="20"/>
          <w:szCs w:val="20"/>
        </w:rPr>
        <w:t>17)</w:t>
      </w:r>
    </w:p>
    <w:tbl>
      <w:tblPr>
        <w:tblStyle w:val="TableGrid"/>
        <w:tblW w:w="0" w:type="auto"/>
        <w:tblLook w:val="04A0" w:firstRow="1" w:lastRow="0" w:firstColumn="1" w:lastColumn="0" w:noHBand="0" w:noVBand="1"/>
      </w:tblPr>
      <w:tblGrid>
        <w:gridCol w:w="1368"/>
        <w:gridCol w:w="7120"/>
      </w:tblGrid>
      <w:tr w:rsidR="00687224" w:rsidRPr="00110689" w14:paraId="1561D3DF" w14:textId="77777777" w:rsidTr="00A05687">
        <w:tc>
          <w:tcPr>
            <w:tcW w:w="9918" w:type="dxa"/>
            <w:gridSpan w:val="2"/>
          </w:tcPr>
          <w:p w14:paraId="0185DDE2" w14:textId="77777777" w:rsidR="00687224" w:rsidRPr="00110689" w:rsidRDefault="00687224" w:rsidP="00A05687">
            <w:pPr>
              <w:rPr>
                <w:sz w:val="20"/>
                <w:szCs w:val="20"/>
              </w:rPr>
            </w:pPr>
            <w:r w:rsidRPr="00110689">
              <w:rPr>
                <w:sz w:val="20"/>
                <w:szCs w:val="20"/>
              </w:rPr>
              <w:t>"The type of fastenings"</w:t>
            </w:r>
          </w:p>
          <w:p w14:paraId="079DE838" w14:textId="77777777" w:rsidR="00687224" w:rsidRPr="00110689" w:rsidRDefault="00687224" w:rsidP="00A05687">
            <w:pPr>
              <w:rPr>
                <w:sz w:val="20"/>
                <w:szCs w:val="20"/>
              </w:rPr>
            </w:pPr>
          </w:p>
          <w:p w14:paraId="4FE259E7" w14:textId="77777777" w:rsidR="00687224" w:rsidRPr="00110689" w:rsidRDefault="00687224" w:rsidP="00A05687">
            <w:pPr>
              <w:rPr>
                <w:sz w:val="20"/>
                <w:szCs w:val="20"/>
              </w:rPr>
            </w:pPr>
            <w:r w:rsidRPr="00110689">
              <w:rPr>
                <w:sz w:val="20"/>
                <w:szCs w:val="20"/>
              </w:rPr>
              <w:t>Most panellists (53%) choose "other", next was Velcro (23%), no preference (18%) and lace (6%).</w:t>
            </w:r>
          </w:p>
          <w:p w14:paraId="399FC2AE" w14:textId="77777777" w:rsidR="00687224" w:rsidRPr="00110689" w:rsidRDefault="00687224" w:rsidP="00A05687">
            <w:pPr>
              <w:rPr>
                <w:sz w:val="20"/>
                <w:szCs w:val="20"/>
              </w:rPr>
            </w:pPr>
          </w:p>
          <w:p w14:paraId="40FC6195" w14:textId="77777777" w:rsidR="00687224" w:rsidRPr="00110689" w:rsidRDefault="00687224" w:rsidP="00A05687">
            <w:pPr>
              <w:rPr>
                <w:sz w:val="20"/>
                <w:szCs w:val="20"/>
              </w:rPr>
            </w:pPr>
            <w:r w:rsidRPr="00110689">
              <w:rPr>
                <w:sz w:val="20"/>
                <w:szCs w:val="20"/>
              </w:rPr>
              <w:t xml:space="preserve">Those panellists that chose the other option suggested that the chosen fastenings be optional depending on the ability of the child or the desired therapeutic goal (e.g.  Velcro for limited hand dexterity to enhance independence, lace if greater stability is required). </w:t>
            </w:r>
          </w:p>
          <w:p w14:paraId="2D3858D6" w14:textId="77777777" w:rsidR="00687224" w:rsidRPr="00110689" w:rsidRDefault="00687224" w:rsidP="00A05687">
            <w:pPr>
              <w:rPr>
                <w:sz w:val="20"/>
                <w:szCs w:val="20"/>
              </w:rPr>
            </w:pPr>
          </w:p>
          <w:p w14:paraId="65B4DD0F" w14:textId="77777777" w:rsidR="00687224" w:rsidRPr="00110689" w:rsidRDefault="00687224" w:rsidP="00A05687">
            <w:pPr>
              <w:rPr>
                <w:sz w:val="20"/>
                <w:szCs w:val="20"/>
              </w:rPr>
            </w:pPr>
            <w:r w:rsidRPr="00110689">
              <w:rPr>
                <w:sz w:val="20"/>
                <w:szCs w:val="20"/>
              </w:rPr>
              <w:t>From panellist feedback Velcro fastenings were proposed to assists with independence making it easier for children to don/doff the shoes. A number of panellists proposed that lace fastenings allowed a firmer grip to the contours of the foot to enhance the stability offered by the shoe.</w:t>
            </w:r>
          </w:p>
          <w:p w14:paraId="6691880D" w14:textId="77777777" w:rsidR="00687224" w:rsidRPr="00110689" w:rsidRDefault="00687224" w:rsidP="00A05687">
            <w:pPr>
              <w:rPr>
                <w:sz w:val="20"/>
                <w:szCs w:val="20"/>
              </w:rPr>
            </w:pPr>
          </w:p>
          <w:p w14:paraId="781D415F" w14:textId="77777777" w:rsidR="00687224" w:rsidRPr="00110689" w:rsidRDefault="00687224" w:rsidP="00A05687">
            <w:pPr>
              <w:rPr>
                <w:sz w:val="20"/>
                <w:szCs w:val="20"/>
              </w:rPr>
            </w:pPr>
            <w:r w:rsidRPr="00110689">
              <w:rPr>
                <w:sz w:val="20"/>
                <w:szCs w:val="20"/>
              </w:rPr>
              <w:t>Please consider the following options suggested by panellists' feedback in relation to the desired design characteristic of the type of fastenings for stability footwear.*</w:t>
            </w:r>
          </w:p>
        </w:tc>
      </w:tr>
      <w:tr w:rsidR="00687224" w:rsidRPr="00110689" w14:paraId="26086E40" w14:textId="77777777" w:rsidTr="00A05687">
        <w:tc>
          <w:tcPr>
            <w:tcW w:w="1555" w:type="dxa"/>
          </w:tcPr>
          <w:p w14:paraId="6509DD50"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467C34F5" w14:textId="77777777" w:rsidR="00687224" w:rsidRPr="00110689" w:rsidRDefault="00687224" w:rsidP="00A05687">
            <w:pPr>
              <w:rPr>
                <w:sz w:val="20"/>
                <w:szCs w:val="20"/>
              </w:rPr>
            </w:pPr>
            <w:r w:rsidRPr="00110689">
              <w:rPr>
                <w:sz w:val="20"/>
                <w:szCs w:val="20"/>
              </w:rPr>
              <w:t>Velcro (Original)</w:t>
            </w:r>
          </w:p>
        </w:tc>
      </w:tr>
      <w:tr w:rsidR="00687224" w:rsidRPr="00110689" w14:paraId="7B6CB1F9" w14:textId="77777777" w:rsidTr="00A05687">
        <w:tc>
          <w:tcPr>
            <w:tcW w:w="1555" w:type="dxa"/>
          </w:tcPr>
          <w:p w14:paraId="2C7A5F86"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6DAF5C16" w14:textId="77777777" w:rsidR="00687224" w:rsidRPr="00110689" w:rsidRDefault="00687224" w:rsidP="00A05687">
            <w:pPr>
              <w:rPr>
                <w:sz w:val="20"/>
                <w:szCs w:val="20"/>
              </w:rPr>
            </w:pPr>
            <w:r w:rsidRPr="00110689">
              <w:rPr>
                <w:sz w:val="20"/>
                <w:szCs w:val="20"/>
              </w:rPr>
              <w:t>Lace (Original)</w:t>
            </w:r>
          </w:p>
        </w:tc>
      </w:tr>
      <w:tr w:rsidR="00687224" w:rsidRPr="00110689" w14:paraId="46AEC39E" w14:textId="77777777" w:rsidTr="00A05687">
        <w:tc>
          <w:tcPr>
            <w:tcW w:w="1555" w:type="dxa"/>
          </w:tcPr>
          <w:p w14:paraId="13F49293"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28A7C149" w14:textId="77777777" w:rsidR="00687224" w:rsidRPr="00110689" w:rsidRDefault="00687224" w:rsidP="00A05687">
            <w:pPr>
              <w:rPr>
                <w:sz w:val="20"/>
                <w:szCs w:val="20"/>
              </w:rPr>
            </w:pPr>
            <w:r w:rsidRPr="00110689">
              <w:rPr>
                <w:sz w:val="20"/>
                <w:szCs w:val="20"/>
              </w:rPr>
              <w:t>No Preference (Original)</w:t>
            </w:r>
          </w:p>
        </w:tc>
      </w:tr>
      <w:tr w:rsidR="00687224" w:rsidRPr="00110689" w14:paraId="37FA2FAE" w14:textId="77777777" w:rsidTr="00A05687">
        <w:tc>
          <w:tcPr>
            <w:tcW w:w="1555" w:type="dxa"/>
          </w:tcPr>
          <w:p w14:paraId="399363C8"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6667D243" w14:textId="77777777" w:rsidR="00687224" w:rsidRPr="00110689" w:rsidRDefault="00687224" w:rsidP="00A05687">
            <w:pPr>
              <w:rPr>
                <w:sz w:val="20"/>
                <w:szCs w:val="20"/>
              </w:rPr>
            </w:pPr>
            <w:r w:rsidRPr="00110689">
              <w:rPr>
                <w:sz w:val="20"/>
                <w:szCs w:val="20"/>
              </w:rPr>
              <w:t xml:space="preserve">Optional dependent on patient's ability and desired goal (e.g. Velcro for limited hand dexterity, lace for greater stability)  </w:t>
            </w:r>
          </w:p>
        </w:tc>
      </w:tr>
    </w:tbl>
    <w:p w14:paraId="1403E9CD" w14:textId="77777777" w:rsidR="00687224" w:rsidRPr="00110689" w:rsidRDefault="00687224" w:rsidP="00687224">
      <w:pPr>
        <w:rPr>
          <w:sz w:val="20"/>
          <w:szCs w:val="20"/>
        </w:rPr>
      </w:pPr>
    </w:p>
    <w:p w14:paraId="752D0ACD" w14:textId="77777777" w:rsidR="00687224" w:rsidRPr="00110689" w:rsidRDefault="00687224" w:rsidP="00687224">
      <w:pPr>
        <w:rPr>
          <w:sz w:val="20"/>
          <w:szCs w:val="20"/>
        </w:rPr>
      </w:pPr>
    </w:p>
    <w:p w14:paraId="5C04568D" w14:textId="77777777" w:rsidR="00687224" w:rsidRPr="00110689" w:rsidRDefault="00687224" w:rsidP="00687224">
      <w:pPr>
        <w:rPr>
          <w:sz w:val="20"/>
          <w:szCs w:val="20"/>
        </w:rPr>
      </w:pPr>
    </w:p>
    <w:p w14:paraId="2D7957A2" w14:textId="77777777" w:rsidR="00687224" w:rsidRPr="00110689" w:rsidRDefault="00687224" w:rsidP="00687224">
      <w:pPr>
        <w:rPr>
          <w:sz w:val="20"/>
          <w:szCs w:val="20"/>
        </w:rPr>
      </w:pPr>
    </w:p>
    <w:p w14:paraId="2323B7B9" w14:textId="77777777" w:rsidR="00687224" w:rsidRPr="00110689" w:rsidRDefault="00687224" w:rsidP="00687224">
      <w:pPr>
        <w:rPr>
          <w:sz w:val="20"/>
          <w:szCs w:val="20"/>
        </w:rPr>
      </w:pPr>
    </w:p>
    <w:p w14:paraId="2C4BEDD4" w14:textId="77777777" w:rsidR="00687224" w:rsidRPr="00110689" w:rsidRDefault="00687224" w:rsidP="00687224">
      <w:pPr>
        <w:rPr>
          <w:sz w:val="20"/>
          <w:szCs w:val="20"/>
        </w:rPr>
      </w:pPr>
    </w:p>
    <w:p w14:paraId="4E0B9249" w14:textId="77777777" w:rsidR="0034141A" w:rsidRDefault="0034141A" w:rsidP="00687224">
      <w:pPr>
        <w:rPr>
          <w:sz w:val="20"/>
          <w:szCs w:val="20"/>
        </w:rPr>
      </w:pPr>
    </w:p>
    <w:p w14:paraId="3CA5C78F" w14:textId="77777777" w:rsidR="0034141A" w:rsidRDefault="0034141A" w:rsidP="00687224">
      <w:pPr>
        <w:rPr>
          <w:sz w:val="20"/>
          <w:szCs w:val="20"/>
        </w:rPr>
      </w:pPr>
    </w:p>
    <w:p w14:paraId="0501464E" w14:textId="77777777" w:rsidR="0034141A" w:rsidRDefault="0034141A" w:rsidP="00687224">
      <w:pPr>
        <w:rPr>
          <w:sz w:val="20"/>
          <w:szCs w:val="20"/>
        </w:rPr>
      </w:pPr>
    </w:p>
    <w:p w14:paraId="29FAAF27" w14:textId="77777777" w:rsidR="0034141A" w:rsidRDefault="0034141A" w:rsidP="00687224">
      <w:pPr>
        <w:rPr>
          <w:sz w:val="20"/>
          <w:szCs w:val="20"/>
        </w:rPr>
      </w:pPr>
    </w:p>
    <w:p w14:paraId="4BF1ECF5" w14:textId="77777777" w:rsidR="0034141A" w:rsidRDefault="0034141A" w:rsidP="00687224">
      <w:pPr>
        <w:rPr>
          <w:sz w:val="20"/>
          <w:szCs w:val="20"/>
        </w:rPr>
      </w:pPr>
    </w:p>
    <w:p w14:paraId="286F0420" w14:textId="77777777" w:rsidR="0034141A" w:rsidRDefault="0034141A" w:rsidP="00687224">
      <w:pPr>
        <w:rPr>
          <w:sz w:val="20"/>
          <w:szCs w:val="20"/>
        </w:rPr>
      </w:pPr>
    </w:p>
    <w:p w14:paraId="3C46E864" w14:textId="77777777" w:rsidR="0034141A" w:rsidRDefault="0034141A" w:rsidP="00687224">
      <w:pPr>
        <w:rPr>
          <w:sz w:val="20"/>
          <w:szCs w:val="20"/>
        </w:rPr>
      </w:pPr>
    </w:p>
    <w:p w14:paraId="5A91ED2C" w14:textId="77777777" w:rsidR="0034141A" w:rsidRDefault="0034141A" w:rsidP="00687224">
      <w:pPr>
        <w:rPr>
          <w:sz w:val="20"/>
          <w:szCs w:val="20"/>
        </w:rPr>
      </w:pPr>
    </w:p>
    <w:p w14:paraId="00C5045C" w14:textId="77777777" w:rsidR="0034141A" w:rsidRDefault="0034141A" w:rsidP="00687224">
      <w:pPr>
        <w:rPr>
          <w:sz w:val="20"/>
          <w:szCs w:val="20"/>
        </w:rPr>
      </w:pPr>
    </w:p>
    <w:p w14:paraId="6F139F9E" w14:textId="77777777" w:rsidR="0034141A" w:rsidRDefault="0034141A" w:rsidP="00687224">
      <w:pPr>
        <w:rPr>
          <w:sz w:val="20"/>
          <w:szCs w:val="20"/>
        </w:rPr>
      </w:pPr>
    </w:p>
    <w:p w14:paraId="77EFABA3" w14:textId="2144FFBC" w:rsidR="00687224" w:rsidRPr="00110689" w:rsidRDefault="00687224" w:rsidP="00687224">
      <w:pPr>
        <w:rPr>
          <w:sz w:val="20"/>
          <w:szCs w:val="20"/>
        </w:rPr>
      </w:pPr>
      <w:r w:rsidRPr="00110689">
        <w:rPr>
          <w:sz w:val="20"/>
          <w:szCs w:val="20"/>
        </w:rPr>
        <w:t>18)</w:t>
      </w:r>
    </w:p>
    <w:tbl>
      <w:tblPr>
        <w:tblStyle w:val="TableGrid"/>
        <w:tblW w:w="0" w:type="auto"/>
        <w:tblLook w:val="04A0" w:firstRow="1" w:lastRow="0" w:firstColumn="1" w:lastColumn="0" w:noHBand="0" w:noVBand="1"/>
      </w:tblPr>
      <w:tblGrid>
        <w:gridCol w:w="1450"/>
        <w:gridCol w:w="984"/>
        <w:gridCol w:w="985"/>
        <w:gridCol w:w="1143"/>
        <w:gridCol w:w="894"/>
        <w:gridCol w:w="1143"/>
        <w:gridCol w:w="763"/>
        <w:gridCol w:w="1126"/>
      </w:tblGrid>
      <w:tr w:rsidR="00687224" w:rsidRPr="00110689" w14:paraId="38582AB8" w14:textId="77777777" w:rsidTr="00A05687">
        <w:tc>
          <w:tcPr>
            <w:tcW w:w="9918" w:type="dxa"/>
            <w:gridSpan w:val="8"/>
          </w:tcPr>
          <w:p w14:paraId="40989350" w14:textId="77777777" w:rsidR="00687224" w:rsidRPr="00110689" w:rsidRDefault="00687224" w:rsidP="00A05687">
            <w:pPr>
              <w:rPr>
                <w:rFonts w:cstheme="minorHAnsi"/>
                <w:sz w:val="20"/>
                <w:szCs w:val="20"/>
              </w:rPr>
            </w:pPr>
            <w:r w:rsidRPr="00110689">
              <w:rPr>
                <w:rFonts w:cstheme="minorHAnsi"/>
                <w:sz w:val="20"/>
                <w:szCs w:val="20"/>
              </w:rPr>
              <w:t>Please rank your level of agreement with the following purpose suggested from panellists' feedback for the type of fastenings.*</w:t>
            </w:r>
          </w:p>
        </w:tc>
      </w:tr>
      <w:tr w:rsidR="00687224" w:rsidRPr="00110689" w14:paraId="45F71422" w14:textId="77777777" w:rsidTr="00A05687">
        <w:tc>
          <w:tcPr>
            <w:tcW w:w="1607" w:type="dxa"/>
            <w:vMerge w:val="restart"/>
          </w:tcPr>
          <w:p w14:paraId="296BB9B3" w14:textId="77777777" w:rsidR="00687224" w:rsidRPr="00110689" w:rsidRDefault="00687224" w:rsidP="00A05687">
            <w:pPr>
              <w:jc w:val="both"/>
              <w:rPr>
                <w:sz w:val="20"/>
                <w:szCs w:val="20"/>
              </w:rPr>
            </w:pPr>
          </w:p>
        </w:tc>
        <w:tc>
          <w:tcPr>
            <w:tcW w:w="1115" w:type="dxa"/>
          </w:tcPr>
          <w:p w14:paraId="24BFCE3D"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6D57B534" w14:textId="77777777" w:rsidR="00687224" w:rsidRPr="00110689" w:rsidRDefault="00687224" w:rsidP="00A05687">
            <w:pPr>
              <w:jc w:val="both"/>
              <w:rPr>
                <w:sz w:val="20"/>
                <w:szCs w:val="20"/>
              </w:rPr>
            </w:pPr>
            <w:r w:rsidRPr="00110689">
              <w:rPr>
                <w:sz w:val="20"/>
                <w:szCs w:val="20"/>
              </w:rPr>
              <w:t>Disagree</w:t>
            </w:r>
          </w:p>
        </w:tc>
        <w:tc>
          <w:tcPr>
            <w:tcW w:w="1264" w:type="dxa"/>
          </w:tcPr>
          <w:p w14:paraId="58CF6AD3"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2841FFE3" w14:textId="77777777" w:rsidR="00687224" w:rsidRPr="00110689" w:rsidRDefault="00687224" w:rsidP="00A05687">
            <w:pPr>
              <w:jc w:val="both"/>
              <w:rPr>
                <w:sz w:val="20"/>
                <w:szCs w:val="20"/>
              </w:rPr>
            </w:pPr>
            <w:r w:rsidRPr="00110689">
              <w:rPr>
                <w:sz w:val="20"/>
                <w:szCs w:val="20"/>
              </w:rPr>
              <w:t>Neutral</w:t>
            </w:r>
          </w:p>
        </w:tc>
        <w:tc>
          <w:tcPr>
            <w:tcW w:w="1264" w:type="dxa"/>
          </w:tcPr>
          <w:p w14:paraId="07027C23" w14:textId="77777777" w:rsidR="00687224" w:rsidRPr="00110689" w:rsidRDefault="00687224" w:rsidP="00A05687">
            <w:pPr>
              <w:jc w:val="both"/>
              <w:rPr>
                <w:sz w:val="20"/>
                <w:szCs w:val="20"/>
              </w:rPr>
            </w:pPr>
            <w:r w:rsidRPr="00110689">
              <w:rPr>
                <w:sz w:val="20"/>
                <w:szCs w:val="20"/>
              </w:rPr>
              <w:t>Somewhat Agree</w:t>
            </w:r>
          </w:p>
        </w:tc>
        <w:tc>
          <w:tcPr>
            <w:tcW w:w="904" w:type="dxa"/>
          </w:tcPr>
          <w:p w14:paraId="056107EF" w14:textId="77777777" w:rsidR="00687224" w:rsidRPr="00110689" w:rsidRDefault="00687224" w:rsidP="00A05687">
            <w:pPr>
              <w:jc w:val="both"/>
              <w:rPr>
                <w:sz w:val="20"/>
                <w:szCs w:val="20"/>
              </w:rPr>
            </w:pPr>
            <w:r w:rsidRPr="00110689">
              <w:rPr>
                <w:sz w:val="20"/>
                <w:szCs w:val="20"/>
              </w:rPr>
              <w:t>Agree</w:t>
            </w:r>
          </w:p>
        </w:tc>
        <w:tc>
          <w:tcPr>
            <w:tcW w:w="1622" w:type="dxa"/>
          </w:tcPr>
          <w:p w14:paraId="767A1EA8" w14:textId="77777777" w:rsidR="00687224" w:rsidRPr="00110689" w:rsidRDefault="00687224" w:rsidP="00A05687">
            <w:pPr>
              <w:jc w:val="both"/>
              <w:rPr>
                <w:sz w:val="20"/>
                <w:szCs w:val="20"/>
              </w:rPr>
            </w:pPr>
            <w:r w:rsidRPr="00110689">
              <w:rPr>
                <w:sz w:val="20"/>
                <w:szCs w:val="20"/>
              </w:rPr>
              <w:t>Strongly Agree</w:t>
            </w:r>
          </w:p>
        </w:tc>
      </w:tr>
      <w:tr w:rsidR="00687224" w:rsidRPr="00110689" w14:paraId="6E6CD479" w14:textId="77777777" w:rsidTr="00A05687">
        <w:tc>
          <w:tcPr>
            <w:tcW w:w="1607" w:type="dxa"/>
            <w:vMerge/>
          </w:tcPr>
          <w:p w14:paraId="32CC34FE" w14:textId="77777777" w:rsidR="00687224" w:rsidRPr="00110689" w:rsidRDefault="00687224" w:rsidP="00A05687">
            <w:pPr>
              <w:jc w:val="center"/>
              <w:rPr>
                <w:sz w:val="20"/>
                <w:szCs w:val="20"/>
              </w:rPr>
            </w:pPr>
          </w:p>
        </w:tc>
        <w:tc>
          <w:tcPr>
            <w:tcW w:w="1115" w:type="dxa"/>
          </w:tcPr>
          <w:p w14:paraId="5F19C98A" w14:textId="77777777" w:rsidR="00687224" w:rsidRPr="00110689" w:rsidRDefault="00687224" w:rsidP="00A05687">
            <w:pPr>
              <w:jc w:val="center"/>
              <w:rPr>
                <w:sz w:val="20"/>
                <w:szCs w:val="20"/>
              </w:rPr>
            </w:pPr>
            <w:r w:rsidRPr="00110689">
              <w:rPr>
                <w:sz w:val="20"/>
                <w:szCs w:val="20"/>
              </w:rPr>
              <w:t>1</w:t>
            </w:r>
          </w:p>
        </w:tc>
        <w:tc>
          <w:tcPr>
            <w:tcW w:w="1115" w:type="dxa"/>
          </w:tcPr>
          <w:p w14:paraId="7B55A818" w14:textId="77777777" w:rsidR="00687224" w:rsidRPr="00110689" w:rsidRDefault="00687224" w:rsidP="00A05687">
            <w:pPr>
              <w:jc w:val="center"/>
              <w:rPr>
                <w:sz w:val="20"/>
                <w:szCs w:val="20"/>
              </w:rPr>
            </w:pPr>
            <w:r w:rsidRPr="00110689">
              <w:rPr>
                <w:sz w:val="20"/>
                <w:szCs w:val="20"/>
              </w:rPr>
              <w:t>2</w:t>
            </w:r>
          </w:p>
        </w:tc>
        <w:tc>
          <w:tcPr>
            <w:tcW w:w="1264" w:type="dxa"/>
          </w:tcPr>
          <w:p w14:paraId="201E8F51" w14:textId="77777777" w:rsidR="00687224" w:rsidRPr="00110689" w:rsidRDefault="00687224" w:rsidP="00A05687">
            <w:pPr>
              <w:jc w:val="center"/>
              <w:rPr>
                <w:sz w:val="20"/>
                <w:szCs w:val="20"/>
              </w:rPr>
            </w:pPr>
            <w:r w:rsidRPr="00110689">
              <w:rPr>
                <w:sz w:val="20"/>
                <w:szCs w:val="20"/>
              </w:rPr>
              <w:t>3</w:t>
            </w:r>
          </w:p>
        </w:tc>
        <w:tc>
          <w:tcPr>
            <w:tcW w:w="1027" w:type="dxa"/>
          </w:tcPr>
          <w:p w14:paraId="4F6CCDCC" w14:textId="77777777" w:rsidR="00687224" w:rsidRPr="00110689" w:rsidRDefault="00687224" w:rsidP="00A05687">
            <w:pPr>
              <w:jc w:val="center"/>
              <w:rPr>
                <w:sz w:val="20"/>
                <w:szCs w:val="20"/>
              </w:rPr>
            </w:pPr>
            <w:r w:rsidRPr="00110689">
              <w:rPr>
                <w:sz w:val="20"/>
                <w:szCs w:val="20"/>
              </w:rPr>
              <w:t>4</w:t>
            </w:r>
          </w:p>
        </w:tc>
        <w:tc>
          <w:tcPr>
            <w:tcW w:w="1264" w:type="dxa"/>
          </w:tcPr>
          <w:p w14:paraId="1C1FEDDE" w14:textId="77777777" w:rsidR="00687224" w:rsidRPr="00110689" w:rsidRDefault="00687224" w:rsidP="00A05687">
            <w:pPr>
              <w:jc w:val="center"/>
              <w:rPr>
                <w:sz w:val="20"/>
                <w:szCs w:val="20"/>
              </w:rPr>
            </w:pPr>
            <w:r w:rsidRPr="00110689">
              <w:rPr>
                <w:sz w:val="20"/>
                <w:szCs w:val="20"/>
              </w:rPr>
              <w:t>5</w:t>
            </w:r>
          </w:p>
        </w:tc>
        <w:tc>
          <w:tcPr>
            <w:tcW w:w="904" w:type="dxa"/>
          </w:tcPr>
          <w:p w14:paraId="0FF52090" w14:textId="77777777" w:rsidR="00687224" w:rsidRPr="00110689" w:rsidRDefault="00687224" w:rsidP="00A05687">
            <w:pPr>
              <w:jc w:val="center"/>
              <w:rPr>
                <w:sz w:val="20"/>
                <w:szCs w:val="20"/>
              </w:rPr>
            </w:pPr>
            <w:r w:rsidRPr="00110689">
              <w:rPr>
                <w:sz w:val="20"/>
                <w:szCs w:val="20"/>
              </w:rPr>
              <w:t>6</w:t>
            </w:r>
          </w:p>
        </w:tc>
        <w:tc>
          <w:tcPr>
            <w:tcW w:w="1622" w:type="dxa"/>
          </w:tcPr>
          <w:p w14:paraId="49EEEFA8" w14:textId="77777777" w:rsidR="00687224" w:rsidRPr="00110689" w:rsidRDefault="00687224" w:rsidP="00A05687">
            <w:pPr>
              <w:jc w:val="center"/>
              <w:rPr>
                <w:sz w:val="20"/>
                <w:szCs w:val="20"/>
              </w:rPr>
            </w:pPr>
            <w:r w:rsidRPr="00110689">
              <w:rPr>
                <w:sz w:val="20"/>
                <w:szCs w:val="20"/>
              </w:rPr>
              <w:t>7</w:t>
            </w:r>
          </w:p>
        </w:tc>
      </w:tr>
      <w:tr w:rsidR="00687224" w:rsidRPr="00110689" w14:paraId="25C3F62E" w14:textId="77777777" w:rsidTr="00A05687">
        <w:tc>
          <w:tcPr>
            <w:tcW w:w="1607" w:type="dxa"/>
          </w:tcPr>
          <w:p w14:paraId="60201AFE" w14:textId="77777777" w:rsidR="00687224" w:rsidRPr="00110689" w:rsidRDefault="00687224" w:rsidP="00A05687">
            <w:pPr>
              <w:rPr>
                <w:sz w:val="20"/>
                <w:szCs w:val="20"/>
              </w:rPr>
            </w:pPr>
            <w:r w:rsidRPr="00110689">
              <w:rPr>
                <w:sz w:val="20"/>
                <w:szCs w:val="20"/>
              </w:rPr>
              <w:t>Purpose of Velcro fastenings: Assists independence with limited hand dexterity in donning and doffing</w:t>
            </w:r>
          </w:p>
        </w:tc>
        <w:tc>
          <w:tcPr>
            <w:tcW w:w="1115" w:type="dxa"/>
          </w:tcPr>
          <w:p w14:paraId="4AB877F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21DFE61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258B27F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66893B9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9C022A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1AFDC10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622" w:type="dxa"/>
          </w:tcPr>
          <w:p w14:paraId="13E3D08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3C68F01F" w14:textId="77777777" w:rsidTr="00A05687">
        <w:tc>
          <w:tcPr>
            <w:tcW w:w="1607" w:type="dxa"/>
          </w:tcPr>
          <w:p w14:paraId="69C81774" w14:textId="77777777" w:rsidR="00687224" w:rsidRPr="00110689" w:rsidRDefault="00687224" w:rsidP="00A05687">
            <w:pPr>
              <w:rPr>
                <w:sz w:val="20"/>
                <w:szCs w:val="20"/>
              </w:rPr>
            </w:pPr>
            <w:r w:rsidRPr="00110689">
              <w:rPr>
                <w:sz w:val="20"/>
                <w:szCs w:val="20"/>
              </w:rPr>
              <w:t>Purpose of lace fastenings: Enhances stability through potential firmer grip to contours of the foot</w:t>
            </w:r>
          </w:p>
        </w:tc>
        <w:tc>
          <w:tcPr>
            <w:tcW w:w="1115" w:type="dxa"/>
          </w:tcPr>
          <w:p w14:paraId="3C38A7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6485F00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155A49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D9723B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3A4229E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174E62F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622" w:type="dxa"/>
          </w:tcPr>
          <w:p w14:paraId="3537E56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20D09C39" w14:textId="77777777" w:rsidR="00687224" w:rsidRPr="00110689" w:rsidRDefault="00687224" w:rsidP="00687224">
      <w:pPr>
        <w:rPr>
          <w:sz w:val="20"/>
          <w:szCs w:val="20"/>
        </w:rPr>
      </w:pPr>
    </w:p>
    <w:p w14:paraId="7E05EAB4" w14:textId="77777777" w:rsidR="00687224" w:rsidRPr="00110689" w:rsidRDefault="00687224" w:rsidP="00687224">
      <w:pPr>
        <w:rPr>
          <w:sz w:val="20"/>
          <w:szCs w:val="20"/>
        </w:rPr>
      </w:pPr>
      <w:r w:rsidRPr="00110689">
        <w:rPr>
          <w:sz w:val="20"/>
          <w:szCs w:val="20"/>
        </w:rPr>
        <w:t>19)</w:t>
      </w:r>
    </w:p>
    <w:tbl>
      <w:tblPr>
        <w:tblStyle w:val="TableGrid"/>
        <w:tblW w:w="0" w:type="auto"/>
        <w:tblLook w:val="04A0" w:firstRow="1" w:lastRow="0" w:firstColumn="1" w:lastColumn="0" w:noHBand="0" w:noVBand="1"/>
      </w:tblPr>
      <w:tblGrid>
        <w:gridCol w:w="1366"/>
        <w:gridCol w:w="7122"/>
      </w:tblGrid>
      <w:tr w:rsidR="00687224" w:rsidRPr="00110689" w14:paraId="18AB43C5" w14:textId="77777777" w:rsidTr="00A05687">
        <w:tc>
          <w:tcPr>
            <w:tcW w:w="9918" w:type="dxa"/>
            <w:gridSpan w:val="2"/>
          </w:tcPr>
          <w:p w14:paraId="4409FDD7" w14:textId="77777777" w:rsidR="00687224" w:rsidRPr="00110689" w:rsidRDefault="00687224" w:rsidP="00A05687">
            <w:pPr>
              <w:rPr>
                <w:sz w:val="20"/>
                <w:szCs w:val="20"/>
              </w:rPr>
            </w:pPr>
            <w:r w:rsidRPr="00110689">
              <w:rPr>
                <w:sz w:val="20"/>
                <w:szCs w:val="20"/>
              </w:rPr>
              <w:t>"Position of the facings"</w:t>
            </w:r>
          </w:p>
          <w:p w14:paraId="4E5C0416" w14:textId="77777777" w:rsidR="00687224" w:rsidRPr="00110689" w:rsidRDefault="00687224" w:rsidP="00A05687">
            <w:pPr>
              <w:rPr>
                <w:sz w:val="20"/>
                <w:szCs w:val="20"/>
              </w:rPr>
            </w:pPr>
          </w:p>
          <w:p w14:paraId="3B1597CF" w14:textId="77777777" w:rsidR="00687224" w:rsidRPr="00110689" w:rsidRDefault="00687224" w:rsidP="00A05687">
            <w:pPr>
              <w:rPr>
                <w:sz w:val="20"/>
                <w:szCs w:val="20"/>
              </w:rPr>
            </w:pPr>
            <w:r w:rsidRPr="00110689">
              <w:rPr>
                <w:sz w:val="20"/>
                <w:szCs w:val="20"/>
              </w:rPr>
              <w:t xml:space="preserve">Most panellists (47%) choose 'extended to just behind the </w:t>
            </w:r>
            <w:proofErr w:type="spellStart"/>
            <w:r w:rsidRPr="00110689">
              <w:rPr>
                <w:sz w:val="20"/>
                <w:szCs w:val="20"/>
              </w:rPr>
              <w:t>toebox</w:t>
            </w:r>
            <w:proofErr w:type="spellEnd"/>
            <w:r w:rsidRPr="00110689">
              <w:rPr>
                <w:sz w:val="20"/>
                <w:szCs w:val="20"/>
              </w:rPr>
              <w:t>, 23% choose "other", 18% suggested "facings extended to the midfoot" and 12% had no preference.</w:t>
            </w:r>
          </w:p>
          <w:p w14:paraId="466DB58B" w14:textId="77777777" w:rsidR="00687224" w:rsidRPr="00110689" w:rsidRDefault="00687224" w:rsidP="00A05687">
            <w:pPr>
              <w:rPr>
                <w:sz w:val="20"/>
                <w:szCs w:val="20"/>
              </w:rPr>
            </w:pPr>
          </w:p>
          <w:p w14:paraId="79DA6B10" w14:textId="77777777" w:rsidR="00687224" w:rsidRPr="00110689" w:rsidRDefault="00687224" w:rsidP="00A05687">
            <w:pPr>
              <w:rPr>
                <w:sz w:val="20"/>
                <w:szCs w:val="20"/>
              </w:rPr>
            </w:pPr>
            <w:r w:rsidRPr="00110689">
              <w:rPr>
                <w:sz w:val="20"/>
                <w:szCs w:val="20"/>
              </w:rPr>
              <w:t>From panellist feedback facings extended to the toe box were suggested to allow greater access into the footwear with patients who had limited foot and ankle ROM. Whereas facings extended to the midfoot allowed the upper to offer greater stability.</w:t>
            </w:r>
          </w:p>
          <w:p w14:paraId="4B4A2F49" w14:textId="77777777" w:rsidR="00687224" w:rsidRPr="00110689" w:rsidRDefault="00687224" w:rsidP="00A05687">
            <w:pPr>
              <w:rPr>
                <w:sz w:val="20"/>
                <w:szCs w:val="20"/>
              </w:rPr>
            </w:pPr>
            <w:r w:rsidRPr="00110689">
              <w:rPr>
                <w:sz w:val="20"/>
                <w:szCs w:val="20"/>
              </w:rPr>
              <w:t xml:space="preserve">Similar to the fastenings a number of panellists felt the facings of stability footwear should be offered in an optional range dependent on the ability of the patient and desired therapeutic role. Extended to the </w:t>
            </w:r>
            <w:proofErr w:type="spellStart"/>
            <w:r w:rsidRPr="00110689">
              <w:rPr>
                <w:sz w:val="20"/>
                <w:szCs w:val="20"/>
              </w:rPr>
              <w:t>toebox</w:t>
            </w:r>
            <w:proofErr w:type="spellEnd"/>
            <w:r w:rsidRPr="00110689">
              <w:rPr>
                <w:sz w:val="20"/>
                <w:szCs w:val="20"/>
              </w:rPr>
              <w:t xml:space="preserve"> for limited patient foot and ankle mobility, extended to the midfoot for greater shoe stability.</w:t>
            </w:r>
          </w:p>
          <w:p w14:paraId="7804E1B4" w14:textId="77777777" w:rsidR="00687224" w:rsidRPr="00110689" w:rsidRDefault="00687224" w:rsidP="00A05687">
            <w:pPr>
              <w:rPr>
                <w:sz w:val="20"/>
                <w:szCs w:val="20"/>
              </w:rPr>
            </w:pPr>
          </w:p>
          <w:p w14:paraId="6E539C97"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position of the facings for stability footwear.*</w:t>
            </w:r>
          </w:p>
        </w:tc>
      </w:tr>
      <w:tr w:rsidR="00687224" w:rsidRPr="00110689" w14:paraId="326605CB" w14:textId="77777777" w:rsidTr="00A05687">
        <w:tc>
          <w:tcPr>
            <w:tcW w:w="1555" w:type="dxa"/>
          </w:tcPr>
          <w:p w14:paraId="7D539A3B"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0B50B615" w14:textId="77777777" w:rsidR="00687224" w:rsidRPr="00110689" w:rsidRDefault="00687224" w:rsidP="00A05687">
            <w:pPr>
              <w:rPr>
                <w:sz w:val="20"/>
                <w:szCs w:val="20"/>
              </w:rPr>
            </w:pPr>
            <w:r w:rsidRPr="00110689">
              <w:rPr>
                <w:sz w:val="20"/>
                <w:szCs w:val="20"/>
              </w:rPr>
              <w:t>Facings extended to the midfoot (Original)</w:t>
            </w:r>
          </w:p>
        </w:tc>
      </w:tr>
      <w:tr w:rsidR="00687224" w:rsidRPr="00110689" w14:paraId="70E68EDE" w14:textId="77777777" w:rsidTr="00A05687">
        <w:tc>
          <w:tcPr>
            <w:tcW w:w="1555" w:type="dxa"/>
          </w:tcPr>
          <w:p w14:paraId="0EF8FF23"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016092A6" w14:textId="77777777" w:rsidR="00687224" w:rsidRPr="00110689" w:rsidRDefault="00687224" w:rsidP="00A05687">
            <w:pPr>
              <w:rPr>
                <w:sz w:val="20"/>
                <w:szCs w:val="20"/>
              </w:rPr>
            </w:pPr>
            <w:r w:rsidRPr="00110689">
              <w:rPr>
                <w:sz w:val="20"/>
                <w:szCs w:val="20"/>
              </w:rPr>
              <w:t>Facings extended to just behind the toe box (Original)</w:t>
            </w:r>
          </w:p>
        </w:tc>
      </w:tr>
      <w:tr w:rsidR="00687224" w:rsidRPr="00110689" w14:paraId="1335C41D" w14:textId="77777777" w:rsidTr="00A05687">
        <w:tc>
          <w:tcPr>
            <w:tcW w:w="1555" w:type="dxa"/>
          </w:tcPr>
          <w:p w14:paraId="5803CD10"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24DED247" w14:textId="77777777" w:rsidR="00687224" w:rsidRPr="00110689" w:rsidRDefault="00687224" w:rsidP="00A05687">
            <w:pPr>
              <w:rPr>
                <w:sz w:val="20"/>
                <w:szCs w:val="20"/>
              </w:rPr>
            </w:pPr>
            <w:r w:rsidRPr="00110689">
              <w:rPr>
                <w:sz w:val="20"/>
                <w:szCs w:val="20"/>
              </w:rPr>
              <w:t>No Preference (Original)</w:t>
            </w:r>
          </w:p>
        </w:tc>
      </w:tr>
      <w:tr w:rsidR="00687224" w:rsidRPr="00110689" w14:paraId="41B3F83C" w14:textId="77777777" w:rsidTr="00A05687">
        <w:tc>
          <w:tcPr>
            <w:tcW w:w="1555" w:type="dxa"/>
          </w:tcPr>
          <w:p w14:paraId="10B1499B"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63" w:type="dxa"/>
          </w:tcPr>
          <w:p w14:paraId="7C617434" w14:textId="77777777" w:rsidR="00687224" w:rsidRPr="00110689" w:rsidRDefault="00687224" w:rsidP="00A05687">
            <w:pPr>
              <w:rPr>
                <w:sz w:val="20"/>
                <w:szCs w:val="20"/>
              </w:rPr>
            </w:pPr>
            <w:r w:rsidRPr="00110689">
              <w:rPr>
                <w:sz w:val="20"/>
                <w:szCs w:val="20"/>
              </w:rPr>
              <w:t xml:space="preserve">Optional dependent on patient's foot and ankle mobility or therapeutic goal (i.e. facings extended to toe box for ease of foot and ankle access, extended to midfoot for greater upper stability)  </w:t>
            </w:r>
          </w:p>
        </w:tc>
      </w:tr>
    </w:tbl>
    <w:p w14:paraId="3046EDB0" w14:textId="77777777" w:rsidR="00687224" w:rsidRPr="00110689" w:rsidRDefault="00687224" w:rsidP="00687224">
      <w:pPr>
        <w:rPr>
          <w:sz w:val="20"/>
          <w:szCs w:val="20"/>
        </w:rPr>
      </w:pPr>
    </w:p>
    <w:p w14:paraId="2C195540" w14:textId="77777777" w:rsidR="00687224" w:rsidRPr="00110689" w:rsidRDefault="00687224" w:rsidP="00687224">
      <w:pPr>
        <w:rPr>
          <w:sz w:val="20"/>
          <w:szCs w:val="20"/>
        </w:rPr>
      </w:pPr>
    </w:p>
    <w:p w14:paraId="3D0AE480" w14:textId="77777777" w:rsidR="0034141A" w:rsidRDefault="0034141A" w:rsidP="00687224">
      <w:pPr>
        <w:rPr>
          <w:sz w:val="20"/>
          <w:szCs w:val="20"/>
        </w:rPr>
      </w:pPr>
    </w:p>
    <w:p w14:paraId="4C2F575F" w14:textId="77777777" w:rsidR="0034141A" w:rsidRDefault="0034141A" w:rsidP="00687224">
      <w:pPr>
        <w:rPr>
          <w:sz w:val="20"/>
          <w:szCs w:val="20"/>
        </w:rPr>
      </w:pPr>
    </w:p>
    <w:p w14:paraId="25510A3E" w14:textId="77777777" w:rsidR="0034141A" w:rsidRDefault="0034141A" w:rsidP="00687224">
      <w:pPr>
        <w:rPr>
          <w:sz w:val="20"/>
          <w:szCs w:val="20"/>
        </w:rPr>
      </w:pPr>
    </w:p>
    <w:p w14:paraId="4EB7FB0A" w14:textId="77777777" w:rsidR="0034141A" w:rsidRDefault="0034141A" w:rsidP="00687224">
      <w:pPr>
        <w:rPr>
          <w:sz w:val="20"/>
          <w:szCs w:val="20"/>
        </w:rPr>
      </w:pPr>
    </w:p>
    <w:p w14:paraId="79652F15" w14:textId="77777777" w:rsidR="0034141A" w:rsidRDefault="0034141A" w:rsidP="00687224">
      <w:pPr>
        <w:rPr>
          <w:sz w:val="20"/>
          <w:szCs w:val="20"/>
        </w:rPr>
      </w:pPr>
    </w:p>
    <w:p w14:paraId="6831E8B5" w14:textId="77777777" w:rsidR="0034141A" w:rsidRDefault="0034141A" w:rsidP="00687224">
      <w:pPr>
        <w:rPr>
          <w:sz w:val="20"/>
          <w:szCs w:val="20"/>
        </w:rPr>
      </w:pPr>
    </w:p>
    <w:p w14:paraId="62E849B2" w14:textId="39CC2846" w:rsidR="00687224" w:rsidRPr="00110689" w:rsidRDefault="00687224" w:rsidP="00687224">
      <w:pPr>
        <w:rPr>
          <w:sz w:val="20"/>
          <w:szCs w:val="20"/>
        </w:rPr>
      </w:pPr>
      <w:r w:rsidRPr="00110689">
        <w:rPr>
          <w:sz w:val="20"/>
          <w:szCs w:val="20"/>
        </w:rPr>
        <w:t>20)</w:t>
      </w:r>
    </w:p>
    <w:tbl>
      <w:tblPr>
        <w:tblStyle w:val="TableGrid"/>
        <w:tblW w:w="0" w:type="auto"/>
        <w:tblLook w:val="04A0" w:firstRow="1" w:lastRow="0" w:firstColumn="1" w:lastColumn="0" w:noHBand="0" w:noVBand="1"/>
      </w:tblPr>
      <w:tblGrid>
        <w:gridCol w:w="1269"/>
        <w:gridCol w:w="1011"/>
        <w:gridCol w:w="1010"/>
        <w:gridCol w:w="1166"/>
        <w:gridCol w:w="919"/>
        <w:gridCol w:w="1166"/>
        <w:gridCol w:w="790"/>
        <w:gridCol w:w="1157"/>
      </w:tblGrid>
      <w:tr w:rsidR="00687224" w:rsidRPr="00110689" w14:paraId="7632A82D" w14:textId="77777777" w:rsidTr="00A05687">
        <w:tc>
          <w:tcPr>
            <w:tcW w:w="9776" w:type="dxa"/>
            <w:gridSpan w:val="8"/>
          </w:tcPr>
          <w:p w14:paraId="04601C84" w14:textId="77777777" w:rsidR="00687224" w:rsidRPr="00110689" w:rsidRDefault="00687224" w:rsidP="00A05687">
            <w:pPr>
              <w:rPr>
                <w:rFonts w:cstheme="minorHAnsi"/>
                <w:sz w:val="20"/>
                <w:szCs w:val="20"/>
              </w:rPr>
            </w:pPr>
            <w:r w:rsidRPr="00110689">
              <w:rPr>
                <w:rFonts w:cstheme="minorHAnsi"/>
                <w:sz w:val="20"/>
                <w:szCs w:val="20"/>
              </w:rPr>
              <w:t>Please rank your level of agreement with the following purpose suggested from panellists’ feedback of  the position of the facings.*</w:t>
            </w:r>
          </w:p>
        </w:tc>
      </w:tr>
      <w:tr w:rsidR="00687224" w:rsidRPr="00110689" w14:paraId="19AF5151" w14:textId="77777777" w:rsidTr="00A05687">
        <w:tc>
          <w:tcPr>
            <w:tcW w:w="1607" w:type="dxa"/>
            <w:vMerge w:val="restart"/>
          </w:tcPr>
          <w:p w14:paraId="106AB758" w14:textId="77777777" w:rsidR="00687224" w:rsidRPr="00110689" w:rsidRDefault="00687224" w:rsidP="00A05687">
            <w:pPr>
              <w:jc w:val="both"/>
              <w:rPr>
                <w:sz w:val="20"/>
                <w:szCs w:val="20"/>
              </w:rPr>
            </w:pPr>
          </w:p>
        </w:tc>
        <w:tc>
          <w:tcPr>
            <w:tcW w:w="1115" w:type="dxa"/>
          </w:tcPr>
          <w:p w14:paraId="69085B25"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009D92C8" w14:textId="77777777" w:rsidR="00687224" w:rsidRPr="00110689" w:rsidRDefault="00687224" w:rsidP="00A05687">
            <w:pPr>
              <w:jc w:val="both"/>
              <w:rPr>
                <w:sz w:val="20"/>
                <w:szCs w:val="20"/>
              </w:rPr>
            </w:pPr>
            <w:r w:rsidRPr="00110689">
              <w:rPr>
                <w:sz w:val="20"/>
                <w:szCs w:val="20"/>
              </w:rPr>
              <w:t>Disagree</w:t>
            </w:r>
          </w:p>
        </w:tc>
        <w:tc>
          <w:tcPr>
            <w:tcW w:w="1264" w:type="dxa"/>
          </w:tcPr>
          <w:p w14:paraId="3814AB31"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0BF85AE9" w14:textId="77777777" w:rsidR="00687224" w:rsidRPr="00110689" w:rsidRDefault="00687224" w:rsidP="00A05687">
            <w:pPr>
              <w:jc w:val="both"/>
              <w:rPr>
                <w:sz w:val="20"/>
                <w:szCs w:val="20"/>
              </w:rPr>
            </w:pPr>
            <w:r w:rsidRPr="00110689">
              <w:rPr>
                <w:sz w:val="20"/>
                <w:szCs w:val="20"/>
              </w:rPr>
              <w:t>Neutral</w:t>
            </w:r>
          </w:p>
        </w:tc>
        <w:tc>
          <w:tcPr>
            <w:tcW w:w="1264" w:type="dxa"/>
          </w:tcPr>
          <w:p w14:paraId="51C44EFF" w14:textId="77777777" w:rsidR="00687224" w:rsidRPr="00110689" w:rsidRDefault="00687224" w:rsidP="00A05687">
            <w:pPr>
              <w:jc w:val="both"/>
              <w:rPr>
                <w:sz w:val="20"/>
                <w:szCs w:val="20"/>
              </w:rPr>
            </w:pPr>
            <w:r w:rsidRPr="00110689">
              <w:rPr>
                <w:sz w:val="20"/>
                <w:szCs w:val="20"/>
              </w:rPr>
              <w:t>Somewhat Agree</w:t>
            </w:r>
          </w:p>
        </w:tc>
        <w:tc>
          <w:tcPr>
            <w:tcW w:w="904" w:type="dxa"/>
          </w:tcPr>
          <w:p w14:paraId="731768DF" w14:textId="77777777" w:rsidR="00687224" w:rsidRPr="00110689" w:rsidRDefault="00687224" w:rsidP="00A05687">
            <w:pPr>
              <w:jc w:val="both"/>
              <w:rPr>
                <w:sz w:val="20"/>
                <w:szCs w:val="20"/>
              </w:rPr>
            </w:pPr>
            <w:r w:rsidRPr="00110689">
              <w:rPr>
                <w:sz w:val="20"/>
                <w:szCs w:val="20"/>
              </w:rPr>
              <w:t>Agree</w:t>
            </w:r>
          </w:p>
        </w:tc>
        <w:tc>
          <w:tcPr>
            <w:tcW w:w="1480" w:type="dxa"/>
          </w:tcPr>
          <w:p w14:paraId="641F23DA" w14:textId="77777777" w:rsidR="00687224" w:rsidRPr="00110689" w:rsidRDefault="00687224" w:rsidP="00A05687">
            <w:pPr>
              <w:jc w:val="both"/>
              <w:rPr>
                <w:sz w:val="20"/>
                <w:szCs w:val="20"/>
              </w:rPr>
            </w:pPr>
            <w:r w:rsidRPr="00110689">
              <w:rPr>
                <w:sz w:val="20"/>
                <w:szCs w:val="20"/>
              </w:rPr>
              <w:t>Strongly Agree</w:t>
            </w:r>
          </w:p>
        </w:tc>
      </w:tr>
      <w:tr w:rsidR="00687224" w:rsidRPr="00110689" w14:paraId="2365741D" w14:textId="77777777" w:rsidTr="00A05687">
        <w:tc>
          <w:tcPr>
            <w:tcW w:w="1607" w:type="dxa"/>
            <w:vMerge/>
          </w:tcPr>
          <w:p w14:paraId="75CF5236" w14:textId="77777777" w:rsidR="00687224" w:rsidRPr="00110689" w:rsidRDefault="00687224" w:rsidP="00A05687">
            <w:pPr>
              <w:jc w:val="center"/>
              <w:rPr>
                <w:sz w:val="20"/>
                <w:szCs w:val="20"/>
              </w:rPr>
            </w:pPr>
          </w:p>
        </w:tc>
        <w:tc>
          <w:tcPr>
            <w:tcW w:w="1115" w:type="dxa"/>
          </w:tcPr>
          <w:p w14:paraId="2D91CDE4" w14:textId="77777777" w:rsidR="00687224" w:rsidRPr="00110689" w:rsidRDefault="00687224" w:rsidP="00A05687">
            <w:pPr>
              <w:jc w:val="center"/>
              <w:rPr>
                <w:sz w:val="20"/>
                <w:szCs w:val="20"/>
              </w:rPr>
            </w:pPr>
            <w:r w:rsidRPr="00110689">
              <w:rPr>
                <w:sz w:val="20"/>
                <w:szCs w:val="20"/>
              </w:rPr>
              <w:t>1</w:t>
            </w:r>
          </w:p>
        </w:tc>
        <w:tc>
          <w:tcPr>
            <w:tcW w:w="1115" w:type="dxa"/>
          </w:tcPr>
          <w:p w14:paraId="4D946970" w14:textId="77777777" w:rsidR="00687224" w:rsidRPr="00110689" w:rsidRDefault="00687224" w:rsidP="00A05687">
            <w:pPr>
              <w:jc w:val="center"/>
              <w:rPr>
                <w:sz w:val="20"/>
                <w:szCs w:val="20"/>
              </w:rPr>
            </w:pPr>
            <w:r w:rsidRPr="00110689">
              <w:rPr>
                <w:sz w:val="20"/>
                <w:szCs w:val="20"/>
              </w:rPr>
              <w:t>2</w:t>
            </w:r>
          </w:p>
        </w:tc>
        <w:tc>
          <w:tcPr>
            <w:tcW w:w="1264" w:type="dxa"/>
          </w:tcPr>
          <w:p w14:paraId="519DBDB6" w14:textId="77777777" w:rsidR="00687224" w:rsidRPr="00110689" w:rsidRDefault="00687224" w:rsidP="00A05687">
            <w:pPr>
              <w:jc w:val="center"/>
              <w:rPr>
                <w:sz w:val="20"/>
                <w:szCs w:val="20"/>
              </w:rPr>
            </w:pPr>
            <w:r w:rsidRPr="00110689">
              <w:rPr>
                <w:sz w:val="20"/>
                <w:szCs w:val="20"/>
              </w:rPr>
              <w:t>3</w:t>
            </w:r>
          </w:p>
        </w:tc>
        <w:tc>
          <w:tcPr>
            <w:tcW w:w="1027" w:type="dxa"/>
          </w:tcPr>
          <w:p w14:paraId="2B83C8A8" w14:textId="77777777" w:rsidR="00687224" w:rsidRPr="00110689" w:rsidRDefault="00687224" w:rsidP="00A05687">
            <w:pPr>
              <w:jc w:val="center"/>
              <w:rPr>
                <w:sz w:val="20"/>
                <w:szCs w:val="20"/>
              </w:rPr>
            </w:pPr>
            <w:r w:rsidRPr="00110689">
              <w:rPr>
                <w:sz w:val="20"/>
                <w:szCs w:val="20"/>
              </w:rPr>
              <w:t>4</w:t>
            </w:r>
          </w:p>
        </w:tc>
        <w:tc>
          <w:tcPr>
            <w:tcW w:w="1264" w:type="dxa"/>
          </w:tcPr>
          <w:p w14:paraId="79B5B131" w14:textId="77777777" w:rsidR="00687224" w:rsidRPr="00110689" w:rsidRDefault="00687224" w:rsidP="00A05687">
            <w:pPr>
              <w:jc w:val="center"/>
              <w:rPr>
                <w:sz w:val="20"/>
                <w:szCs w:val="20"/>
              </w:rPr>
            </w:pPr>
            <w:r w:rsidRPr="00110689">
              <w:rPr>
                <w:sz w:val="20"/>
                <w:szCs w:val="20"/>
              </w:rPr>
              <w:t>5</w:t>
            </w:r>
          </w:p>
        </w:tc>
        <w:tc>
          <w:tcPr>
            <w:tcW w:w="904" w:type="dxa"/>
          </w:tcPr>
          <w:p w14:paraId="4A5B8EAD" w14:textId="77777777" w:rsidR="00687224" w:rsidRPr="00110689" w:rsidRDefault="00687224" w:rsidP="00A05687">
            <w:pPr>
              <w:jc w:val="center"/>
              <w:rPr>
                <w:sz w:val="20"/>
                <w:szCs w:val="20"/>
              </w:rPr>
            </w:pPr>
            <w:r w:rsidRPr="00110689">
              <w:rPr>
                <w:sz w:val="20"/>
                <w:szCs w:val="20"/>
              </w:rPr>
              <w:t>6</w:t>
            </w:r>
          </w:p>
        </w:tc>
        <w:tc>
          <w:tcPr>
            <w:tcW w:w="1480" w:type="dxa"/>
          </w:tcPr>
          <w:p w14:paraId="357D4FA6" w14:textId="77777777" w:rsidR="00687224" w:rsidRPr="00110689" w:rsidRDefault="00687224" w:rsidP="00A05687">
            <w:pPr>
              <w:jc w:val="center"/>
              <w:rPr>
                <w:sz w:val="20"/>
                <w:szCs w:val="20"/>
              </w:rPr>
            </w:pPr>
            <w:r w:rsidRPr="00110689">
              <w:rPr>
                <w:sz w:val="20"/>
                <w:szCs w:val="20"/>
              </w:rPr>
              <w:t>7</w:t>
            </w:r>
          </w:p>
        </w:tc>
      </w:tr>
      <w:tr w:rsidR="00687224" w:rsidRPr="00110689" w14:paraId="713879EB" w14:textId="77777777" w:rsidTr="00A05687">
        <w:tc>
          <w:tcPr>
            <w:tcW w:w="1607" w:type="dxa"/>
          </w:tcPr>
          <w:p w14:paraId="06244A17" w14:textId="77777777" w:rsidR="00687224" w:rsidRPr="00110689" w:rsidRDefault="00687224" w:rsidP="00A05687">
            <w:pPr>
              <w:rPr>
                <w:sz w:val="20"/>
                <w:szCs w:val="20"/>
              </w:rPr>
            </w:pPr>
            <w:r w:rsidRPr="00110689">
              <w:rPr>
                <w:sz w:val="20"/>
                <w:szCs w:val="20"/>
              </w:rPr>
              <w:t>Purpose: Facings extended to just behind the toe box allows greater access into the footwear for the child with limited foot and ankle range of motion</w:t>
            </w:r>
          </w:p>
        </w:tc>
        <w:tc>
          <w:tcPr>
            <w:tcW w:w="1115" w:type="dxa"/>
          </w:tcPr>
          <w:p w14:paraId="393B07C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28A5682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C9A8A3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7FB57A8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02B8F4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52253E3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480" w:type="dxa"/>
          </w:tcPr>
          <w:p w14:paraId="79D165B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A0A56D5" w14:textId="77777777" w:rsidTr="00A05687">
        <w:tc>
          <w:tcPr>
            <w:tcW w:w="1607" w:type="dxa"/>
          </w:tcPr>
          <w:p w14:paraId="1EAA1533" w14:textId="77777777" w:rsidR="00687224" w:rsidRPr="00110689" w:rsidRDefault="00687224" w:rsidP="00A05687">
            <w:pPr>
              <w:rPr>
                <w:sz w:val="20"/>
                <w:szCs w:val="20"/>
              </w:rPr>
            </w:pPr>
            <w:r w:rsidRPr="00110689">
              <w:rPr>
                <w:sz w:val="20"/>
                <w:szCs w:val="20"/>
              </w:rPr>
              <w:t>Purpose: Facing extended to the midfoot allows the upper to offer greater stability to the foot and ankle.</w:t>
            </w:r>
          </w:p>
        </w:tc>
        <w:tc>
          <w:tcPr>
            <w:tcW w:w="1115" w:type="dxa"/>
          </w:tcPr>
          <w:p w14:paraId="7DFBFD7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4738E54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CC09D3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345D6C8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F194D9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8C2457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480" w:type="dxa"/>
          </w:tcPr>
          <w:p w14:paraId="1FEFB54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09B214C1" w14:textId="77777777" w:rsidR="00687224" w:rsidRPr="00110689" w:rsidRDefault="00687224" w:rsidP="00687224">
      <w:pPr>
        <w:rPr>
          <w:sz w:val="20"/>
          <w:szCs w:val="20"/>
        </w:rPr>
      </w:pPr>
    </w:p>
    <w:p w14:paraId="0FD2EEC2" w14:textId="77777777" w:rsidR="00687224" w:rsidRPr="00110689" w:rsidRDefault="00687224" w:rsidP="00687224">
      <w:pPr>
        <w:rPr>
          <w:sz w:val="20"/>
          <w:szCs w:val="20"/>
        </w:rPr>
      </w:pPr>
    </w:p>
    <w:p w14:paraId="2A1E3642" w14:textId="77777777" w:rsidR="00687224" w:rsidRPr="00110689" w:rsidRDefault="00687224" w:rsidP="00687224">
      <w:pPr>
        <w:rPr>
          <w:sz w:val="20"/>
          <w:szCs w:val="20"/>
        </w:rPr>
      </w:pPr>
    </w:p>
    <w:p w14:paraId="64145B24" w14:textId="77777777" w:rsidR="00687224" w:rsidRPr="00110689" w:rsidRDefault="00687224" w:rsidP="00687224">
      <w:pPr>
        <w:rPr>
          <w:sz w:val="20"/>
          <w:szCs w:val="20"/>
        </w:rPr>
      </w:pPr>
    </w:p>
    <w:p w14:paraId="7BF953C2" w14:textId="77777777" w:rsidR="00687224" w:rsidRPr="00110689" w:rsidRDefault="00687224" w:rsidP="00687224">
      <w:pPr>
        <w:rPr>
          <w:sz w:val="20"/>
          <w:szCs w:val="20"/>
        </w:rPr>
      </w:pPr>
    </w:p>
    <w:p w14:paraId="270F37F5" w14:textId="77777777" w:rsidR="00687224" w:rsidRPr="00110689" w:rsidRDefault="00687224" w:rsidP="00687224">
      <w:pPr>
        <w:rPr>
          <w:sz w:val="20"/>
          <w:szCs w:val="20"/>
        </w:rPr>
      </w:pPr>
    </w:p>
    <w:p w14:paraId="0DE27CDC" w14:textId="77777777" w:rsidR="00687224" w:rsidRPr="00110689" w:rsidRDefault="00687224" w:rsidP="00687224">
      <w:pPr>
        <w:rPr>
          <w:sz w:val="20"/>
          <w:szCs w:val="20"/>
        </w:rPr>
      </w:pPr>
      <w:r w:rsidRPr="00110689">
        <w:rPr>
          <w:sz w:val="20"/>
          <w:szCs w:val="20"/>
        </w:rPr>
        <w:t>21)</w:t>
      </w:r>
    </w:p>
    <w:tbl>
      <w:tblPr>
        <w:tblStyle w:val="TableGrid"/>
        <w:tblW w:w="0" w:type="auto"/>
        <w:tblLook w:val="04A0" w:firstRow="1" w:lastRow="0" w:firstColumn="1" w:lastColumn="0" w:noHBand="0" w:noVBand="1"/>
      </w:tblPr>
      <w:tblGrid>
        <w:gridCol w:w="1375"/>
        <w:gridCol w:w="993"/>
        <w:gridCol w:w="993"/>
        <w:gridCol w:w="1150"/>
        <w:gridCol w:w="901"/>
        <w:gridCol w:w="1150"/>
        <w:gridCol w:w="771"/>
        <w:gridCol w:w="1155"/>
      </w:tblGrid>
      <w:tr w:rsidR="00687224" w:rsidRPr="00110689" w14:paraId="6BB5C6AF" w14:textId="77777777" w:rsidTr="00A05687">
        <w:tc>
          <w:tcPr>
            <w:tcW w:w="9918" w:type="dxa"/>
            <w:gridSpan w:val="8"/>
          </w:tcPr>
          <w:p w14:paraId="44DCC901" w14:textId="77777777" w:rsidR="00687224" w:rsidRPr="00110689" w:rsidRDefault="00687224" w:rsidP="00A05687">
            <w:pPr>
              <w:rPr>
                <w:rFonts w:cstheme="minorHAnsi"/>
                <w:sz w:val="20"/>
                <w:szCs w:val="20"/>
              </w:rPr>
            </w:pPr>
            <w:r w:rsidRPr="00110689">
              <w:rPr>
                <w:rFonts w:cstheme="minorHAnsi"/>
                <w:sz w:val="20"/>
                <w:szCs w:val="20"/>
              </w:rPr>
              <w:t xml:space="preserve">Other considerations suggested by the panellist in relation to the facings and fastenings were the gap between facings should be enough to allow an adequate range of fastening adjustment.  </w:t>
            </w:r>
          </w:p>
          <w:p w14:paraId="65181755" w14:textId="77777777" w:rsidR="00687224" w:rsidRPr="00110689" w:rsidRDefault="00687224" w:rsidP="00A05687">
            <w:pPr>
              <w:rPr>
                <w:rFonts w:cstheme="minorHAnsi"/>
                <w:sz w:val="20"/>
                <w:szCs w:val="20"/>
              </w:rPr>
            </w:pPr>
            <w:r w:rsidRPr="00110689">
              <w:rPr>
                <w:rFonts w:cstheme="minorHAnsi"/>
                <w:sz w:val="20"/>
                <w:szCs w:val="20"/>
              </w:rPr>
              <w:t>A side zip along the rearfoot was suggested alongside a lace fastening to allow easy donning and doffing to pre-tightened laced footwear.</w:t>
            </w:r>
          </w:p>
          <w:p w14:paraId="68440E43" w14:textId="77777777" w:rsidR="00687224" w:rsidRPr="00110689" w:rsidRDefault="00687224" w:rsidP="00A05687">
            <w:pPr>
              <w:rPr>
                <w:rFonts w:cstheme="minorHAnsi"/>
                <w:sz w:val="20"/>
                <w:szCs w:val="20"/>
              </w:rPr>
            </w:pPr>
          </w:p>
          <w:p w14:paraId="15E4203F" w14:textId="77777777" w:rsidR="00687224" w:rsidRPr="00110689" w:rsidRDefault="00687224" w:rsidP="00A05687">
            <w:pPr>
              <w:rPr>
                <w:rFonts w:cstheme="minorHAnsi"/>
                <w:sz w:val="20"/>
                <w:szCs w:val="20"/>
              </w:rPr>
            </w:pPr>
            <w:r w:rsidRPr="00110689">
              <w:rPr>
                <w:rFonts w:cstheme="minorHAnsi"/>
                <w:sz w:val="20"/>
                <w:szCs w:val="20"/>
              </w:rPr>
              <w:t>Please rank your agreement with the following panellists' suggestions in relation to further desired design characteristics for the fastenings and facings of stability footwear.*</w:t>
            </w:r>
          </w:p>
        </w:tc>
      </w:tr>
      <w:tr w:rsidR="00687224" w:rsidRPr="00110689" w14:paraId="2E2C2782" w14:textId="77777777" w:rsidTr="00A05687">
        <w:tc>
          <w:tcPr>
            <w:tcW w:w="1607" w:type="dxa"/>
            <w:vMerge w:val="restart"/>
          </w:tcPr>
          <w:p w14:paraId="37941173" w14:textId="77777777" w:rsidR="00687224" w:rsidRPr="00110689" w:rsidRDefault="00687224" w:rsidP="00A05687">
            <w:pPr>
              <w:jc w:val="both"/>
              <w:rPr>
                <w:sz w:val="20"/>
                <w:szCs w:val="20"/>
              </w:rPr>
            </w:pPr>
          </w:p>
        </w:tc>
        <w:tc>
          <w:tcPr>
            <w:tcW w:w="1115" w:type="dxa"/>
          </w:tcPr>
          <w:p w14:paraId="466E3594"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0D0A4F94" w14:textId="77777777" w:rsidR="00687224" w:rsidRPr="00110689" w:rsidRDefault="00687224" w:rsidP="00A05687">
            <w:pPr>
              <w:jc w:val="both"/>
              <w:rPr>
                <w:sz w:val="20"/>
                <w:szCs w:val="20"/>
              </w:rPr>
            </w:pPr>
            <w:r w:rsidRPr="00110689">
              <w:rPr>
                <w:sz w:val="20"/>
                <w:szCs w:val="20"/>
              </w:rPr>
              <w:t>Disagree</w:t>
            </w:r>
          </w:p>
        </w:tc>
        <w:tc>
          <w:tcPr>
            <w:tcW w:w="1264" w:type="dxa"/>
          </w:tcPr>
          <w:p w14:paraId="5F9B87F4"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6CBB7567" w14:textId="77777777" w:rsidR="00687224" w:rsidRPr="00110689" w:rsidRDefault="00687224" w:rsidP="00A05687">
            <w:pPr>
              <w:jc w:val="both"/>
              <w:rPr>
                <w:sz w:val="20"/>
                <w:szCs w:val="20"/>
              </w:rPr>
            </w:pPr>
            <w:r w:rsidRPr="00110689">
              <w:rPr>
                <w:sz w:val="20"/>
                <w:szCs w:val="20"/>
              </w:rPr>
              <w:t>Neutral</w:t>
            </w:r>
          </w:p>
        </w:tc>
        <w:tc>
          <w:tcPr>
            <w:tcW w:w="1264" w:type="dxa"/>
          </w:tcPr>
          <w:p w14:paraId="6E93E17B" w14:textId="77777777" w:rsidR="00687224" w:rsidRPr="00110689" w:rsidRDefault="00687224" w:rsidP="00A05687">
            <w:pPr>
              <w:jc w:val="both"/>
              <w:rPr>
                <w:sz w:val="20"/>
                <w:szCs w:val="20"/>
              </w:rPr>
            </w:pPr>
            <w:r w:rsidRPr="00110689">
              <w:rPr>
                <w:sz w:val="20"/>
                <w:szCs w:val="20"/>
              </w:rPr>
              <w:t>Somewhat Agree</w:t>
            </w:r>
          </w:p>
        </w:tc>
        <w:tc>
          <w:tcPr>
            <w:tcW w:w="904" w:type="dxa"/>
          </w:tcPr>
          <w:p w14:paraId="3A3E2FA2" w14:textId="77777777" w:rsidR="00687224" w:rsidRPr="00110689" w:rsidRDefault="00687224" w:rsidP="00A05687">
            <w:pPr>
              <w:jc w:val="both"/>
              <w:rPr>
                <w:sz w:val="20"/>
                <w:szCs w:val="20"/>
              </w:rPr>
            </w:pPr>
            <w:r w:rsidRPr="00110689">
              <w:rPr>
                <w:sz w:val="20"/>
                <w:szCs w:val="20"/>
              </w:rPr>
              <w:t>Agree</w:t>
            </w:r>
          </w:p>
        </w:tc>
        <w:tc>
          <w:tcPr>
            <w:tcW w:w="1622" w:type="dxa"/>
          </w:tcPr>
          <w:p w14:paraId="7EB62EBE" w14:textId="77777777" w:rsidR="00687224" w:rsidRPr="00110689" w:rsidRDefault="00687224" w:rsidP="00A05687">
            <w:pPr>
              <w:jc w:val="both"/>
              <w:rPr>
                <w:sz w:val="20"/>
                <w:szCs w:val="20"/>
              </w:rPr>
            </w:pPr>
            <w:r w:rsidRPr="00110689">
              <w:rPr>
                <w:sz w:val="20"/>
                <w:szCs w:val="20"/>
              </w:rPr>
              <w:t>Strongly Agree</w:t>
            </w:r>
          </w:p>
        </w:tc>
      </w:tr>
      <w:tr w:rsidR="00687224" w:rsidRPr="00110689" w14:paraId="5B740F56" w14:textId="77777777" w:rsidTr="00A05687">
        <w:tc>
          <w:tcPr>
            <w:tcW w:w="1607" w:type="dxa"/>
            <w:vMerge/>
          </w:tcPr>
          <w:p w14:paraId="6EF4830F" w14:textId="77777777" w:rsidR="00687224" w:rsidRPr="00110689" w:rsidRDefault="00687224" w:rsidP="00A05687">
            <w:pPr>
              <w:jc w:val="center"/>
              <w:rPr>
                <w:sz w:val="20"/>
                <w:szCs w:val="20"/>
              </w:rPr>
            </w:pPr>
          </w:p>
        </w:tc>
        <w:tc>
          <w:tcPr>
            <w:tcW w:w="1115" w:type="dxa"/>
          </w:tcPr>
          <w:p w14:paraId="3554D8AD" w14:textId="77777777" w:rsidR="00687224" w:rsidRPr="00110689" w:rsidRDefault="00687224" w:rsidP="00A05687">
            <w:pPr>
              <w:jc w:val="center"/>
              <w:rPr>
                <w:sz w:val="20"/>
                <w:szCs w:val="20"/>
              </w:rPr>
            </w:pPr>
            <w:r w:rsidRPr="00110689">
              <w:rPr>
                <w:sz w:val="20"/>
                <w:szCs w:val="20"/>
              </w:rPr>
              <w:t>1</w:t>
            </w:r>
          </w:p>
        </w:tc>
        <w:tc>
          <w:tcPr>
            <w:tcW w:w="1115" w:type="dxa"/>
          </w:tcPr>
          <w:p w14:paraId="13093300" w14:textId="77777777" w:rsidR="00687224" w:rsidRPr="00110689" w:rsidRDefault="00687224" w:rsidP="00A05687">
            <w:pPr>
              <w:jc w:val="center"/>
              <w:rPr>
                <w:sz w:val="20"/>
                <w:szCs w:val="20"/>
              </w:rPr>
            </w:pPr>
            <w:r w:rsidRPr="00110689">
              <w:rPr>
                <w:sz w:val="20"/>
                <w:szCs w:val="20"/>
              </w:rPr>
              <w:t>2</w:t>
            </w:r>
          </w:p>
        </w:tc>
        <w:tc>
          <w:tcPr>
            <w:tcW w:w="1264" w:type="dxa"/>
          </w:tcPr>
          <w:p w14:paraId="62F64BC8" w14:textId="77777777" w:rsidR="00687224" w:rsidRPr="00110689" w:rsidRDefault="00687224" w:rsidP="00A05687">
            <w:pPr>
              <w:jc w:val="center"/>
              <w:rPr>
                <w:sz w:val="20"/>
                <w:szCs w:val="20"/>
              </w:rPr>
            </w:pPr>
            <w:r w:rsidRPr="00110689">
              <w:rPr>
                <w:sz w:val="20"/>
                <w:szCs w:val="20"/>
              </w:rPr>
              <w:t>3</w:t>
            </w:r>
          </w:p>
        </w:tc>
        <w:tc>
          <w:tcPr>
            <w:tcW w:w="1027" w:type="dxa"/>
          </w:tcPr>
          <w:p w14:paraId="1DC62E1F" w14:textId="77777777" w:rsidR="00687224" w:rsidRPr="00110689" w:rsidRDefault="00687224" w:rsidP="00A05687">
            <w:pPr>
              <w:jc w:val="center"/>
              <w:rPr>
                <w:sz w:val="20"/>
                <w:szCs w:val="20"/>
              </w:rPr>
            </w:pPr>
            <w:r w:rsidRPr="00110689">
              <w:rPr>
                <w:sz w:val="20"/>
                <w:szCs w:val="20"/>
              </w:rPr>
              <w:t>4</w:t>
            </w:r>
          </w:p>
        </w:tc>
        <w:tc>
          <w:tcPr>
            <w:tcW w:w="1264" w:type="dxa"/>
          </w:tcPr>
          <w:p w14:paraId="56E41568" w14:textId="77777777" w:rsidR="00687224" w:rsidRPr="00110689" w:rsidRDefault="00687224" w:rsidP="00A05687">
            <w:pPr>
              <w:jc w:val="center"/>
              <w:rPr>
                <w:sz w:val="20"/>
                <w:szCs w:val="20"/>
              </w:rPr>
            </w:pPr>
            <w:r w:rsidRPr="00110689">
              <w:rPr>
                <w:sz w:val="20"/>
                <w:szCs w:val="20"/>
              </w:rPr>
              <w:t>5</w:t>
            </w:r>
          </w:p>
        </w:tc>
        <w:tc>
          <w:tcPr>
            <w:tcW w:w="904" w:type="dxa"/>
          </w:tcPr>
          <w:p w14:paraId="07160ED3" w14:textId="77777777" w:rsidR="00687224" w:rsidRPr="00110689" w:rsidRDefault="00687224" w:rsidP="00A05687">
            <w:pPr>
              <w:jc w:val="center"/>
              <w:rPr>
                <w:sz w:val="20"/>
                <w:szCs w:val="20"/>
              </w:rPr>
            </w:pPr>
            <w:r w:rsidRPr="00110689">
              <w:rPr>
                <w:sz w:val="20"/>
                <w:szCs w:val="20"/>
              </w:rPr>
              <w:t>6</w:t>
            </w:r>
          </w:p>
        </w:tc>
        <w:tc>
          <w:tcPr>
            <w:tcW w:w="1622" w:type="dxa"/>
          </w:tcPr>
          <w:p w14:paraId="74437889" w14:textId="77777777" w:rsidR="00687224" w:rsidRPr="00110689" w:rsidRDefault="00687224" w:rsidP="00A05687">
            <w:pPr>
              <w:jc w:val="center"/>
              <w:rPr>
                <w:sz w:val="20"/>
                <w:szCs w:val="20"/>
              </w:rPr>
            </w:pPr>
            <w:r w:rsidRPr="00110689">
              <w:rPr>
                <w:sz w:val="20"/>
                <w:szCs w:val="20"/>
              </w:rPr>
              <w:t>7</w:t>
            </w:r>
          </w:p>
        </w:tc>
      </w:tr>
      <w:tr w:rsidR="00687224" w:rsidRPr="00110689" w14:paraId="64C703BE" w14:textId="77777777" w:rsidTr="00A05687">
        <w:tc>
          <w:tcPr>
            <w:tcW w:w="1607" w:type="dxa"/>
          </w:tcPr>
          <w:p w14:paraId="0E7D41EB" w14:textId="77777777" w:rsidR="00687224" w:rsidRPr="00110689" w:rsidRDefault="00687224" w:rsidP="00A05687">
            <w:pPr>
              <w:rPr>
                <w:sz w:val="20"/>
                <w:szCs w:val="20"/>
              </w:rPr>
            </w:pPr>
            <w:r w:rsidRPr="00110689">
              <w:rPr>
                <w:sz w:val="20"/>
                <w:szCs w:val="20"/>
              </w:rPr>
              <w:t>The gap between facings should allow an adequate range of fastening adjustment.</w:t>
            </w:r>
          </w:p>
        </w:tc>
        <w:tc>
          <w:tcPr>
            <w:tcW w:w="1115" w:type="dxa"/>
          </w:tcPr>
          <w:p w14:paraId="7656888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70C0405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1A71245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018C1C9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73261F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62E4292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622" w:type="dxa"/>
          </w:tcPr>
          <w:p w14:paraId="660B910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0EDF502B" w14:textId="77777777" w:rsidTr="00A05687">
        <w:tc>
          <w:tcPr>
            <w:tcW w:w="1607" w:type="dxa"/>
          </w:tcPr>
          <w:p w14:paraId="41E78031" w14:textId="77777777" w:rsidR="00687224" w:rsidRPr="00110689" w:rsidRDefault="00687224" w:rsidP="00A05687">
            <w:pPr>
              <w:rPr>
                <w:sz w:val="20"/>
                <w:szCs w:val="20"/>
              </w:rPr>
            </w:pPr>
            <w:r w:rsidRPr="00110689">
              <w:rPr>
                <w:sz w:val="20"/>
                <w:szCs w:val="20"/>
              </w:rPr>
              <w:t>Side zip lace combination fastening</w:t>
            </w:r>
          </w:p>
        </w:tc>
        <w:tc>
          <w:tcPr>
            <w:tcW w:w="1115" w:type="dxa"/>
          </w:tcPr>
          <w:p w14:paraId="692DAE6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188917D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5E63515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23345B1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2A9724B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03689CD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622" w:type="dxa"/>
          </w:tcPr>
          <w:p w14:paraId="5F565A9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28134343" w14:textId="77777777" w:rsidR="00687224" w:rsidRPr="00110689" w:rsidRDefault="00687224" w:rsidP="00687224">
      <w:pPr>
        <w:rPr>
          <w:sz w:val="20"/>
          <w:szCs w:val="20"/>
        </w:rPr>
      </w:pPr>
    </w:p>
    <w:p w14:paraId="06081951" w14:textId="77777777" w:rsidR="00687224" w:rsidRPr="00110689" w:rsidRDefault="00687224" w:rsidP="00687224">
      <w:pPr>
        <w:rPr>
          <w:sz w:val="20"/>
          <w:szCs w:val="20"/>
        </w:rPr>
      </w:pPr>
      <w:r w:rsidRPr="00110689">
        <w:rPr>
          <w:sz w:val="20"/>
          <w:szCs w:val="20"/>
        </w:rPr>
        <w:t>22)</w:t>
      </w:r>
    </w:p>
    <w:tbl>
      <w:tblPr>
        <w:tblStyle w:val="TableGrid"/>
        <w:tblW w:w="0" w:type="auto"/>
        <w:tblLook w:val="04A0" w:firstRow="1" w:lastRow="0" w:firstColumn="1" w:lastColumn="0" w:noHBand="0" w:noVBand="1"/>
      </w:tblPr>
      <w:tblGrid>
        <w:gridCol w:w="8488"/>
      </w:tblGrid>
      <w:tr w:rsidR="00687224" w:rsidRPr="00110689" w14:paraId="7EFB0368" w14:textId="77777777" w:rsidTr="00A05687">
        <w:tc>
          <w:tcPr>
            <w:tcW w:w="9918" w:type="dxa"/>
          </w:tcPr>
          <w:p w14:paraId="7FBFDFD6"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fastening and facing.</w:t>
            </w:r>
          </w:p>
        </w:tc>
      </w:tr>
      <w:tr w:rsidR="00687224" w:rsidRPr="00110689" w14:paraId="7F6FAEB6" w14:textId="77777777" w:rsidTr="00A05687">
        <w:tc>
          <w:tcPr>
            <w:tcW w:w="9918" w:type="dxa"/>
          </w:tcPr>
          <w:p w14:paraId="7EBEB7EB" w14:textId="77777777" w:rsidR="00687224" w:rsidRPr="00110689" w:rsidRDefault="00687224" w:rsidP="00A05687">
            <w:pPr>
              <w:rPr>
                <w:sz w:val="20"/>
                <w:szCs w:val="20"/>
              </w:rPr>
            </w:pPr>
          </w:p>
          <w:p w14:paraId="75A2BE69" w14:textId="77777777" w:rsidR="00687224" w:rsidRPr="00110689" w:rsidRDefault="00687224" w:rsidP="00A05687">
            <w:pPr>
              <w:rPr>
                <w:sz w:val="20"/>
                <w:szCs w:val="20"/>
              </w:rPr>
            </w:pPr>
          </w:p>
        </w:tc>
      </w:tr>
    </w:tbl>
    <w:p w14:paraId="7A8E83F5" w14:textId="77777777" w:rsidR="00687224" w:rsidRPr="00110689" w:rsidRDefault="00687224" w:rsidP="00687224">
      <w:pPr>
        <w:rPr>
          <w:sz w:val="20"/>
          <w:szCs w:val="20"/>
        </w:rPr>
      </w:pPr>
    </w:p>
    <w:p w14:paraId="48695A58"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2AF914F3" w14:textId="77777777" w:rsidTr="00A05687">
        <w:trPr>
          <w:trHeight w:val="1550"/>
        </w:trPr>
        <w:tc>
          <w:tcPr>
            <w:tcW w:w="9776" w:type="dxa"/>
          </w:tcPr>
          <w:p w14:paraId="0CBBC40E" w14:textId="77777777" w:rsidR="00687224" w:rsidRPr="00110689" w:rsidRDefault="00687224" w:rsidP="00A05687">
            <w:pPr>
              <w:rPr>
                <w:b/>
                <w:bCs/>
                <w:sz w:val="20"/>
                <w:szCs w:val="20"/>
              </w:rPr>
            </w:pPr>
            <w:r w:rsidRPr="00110689">
              <w:rPr>
                <w:b/>
                <w:bCs/>
                <w:sz w:val="20"/>
                <w:szCs w:val="20"/>
              </w:rPr>
              <w:t>Heel counter/stiffener</w:t>
            </w:r>
          </w:p>
          <w:p w14:paraId="1A5CF7A6" w14:textId="77777777" w:rsidR="00687224" w:rsidRPr="00110689" w:rsidRDefault="00687224" w:rsidP="00A05687">
            <w:pPr>
              <w:jc w:val="right"/>
              <w:rPr>
                <w:noProof/>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noProof/>
                <w:sz w:val="20"/>
                <w:szCs w:val="20"/>
              </w:rPr>
              <w:drawing>
                <wp:inline distT="0" distB="0" distL="0" distR="0" wp14:anchorId="77A43719" wp14:editId="71E2AE38">
                  <wp:extent cx="1665709" cy="2159504"/>
                  <wp:effectExtent l="0" t="0" r="0" b="0"/>
                  <wp:docPr id="819286751" name="Picture 819286751" descr="A close up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86751" name="Picture 87" descr="A close up of a sho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88344" cy="2188849"/>
                          </a:xfrm>
                          <a:prstGeom prst="rect">
                            <a:avLst/>
                          </a:prstGeom>
                          <a:noFill/>
                          <a:ln>
                            <a:noFill/>
                          </a:ln>
                        </pic:spPr>
                      </pic:pic>
                    </a:graphicData>
                  </a:graphic>
                </wp:inline>
              </w:drawing>
            </w:r>
            <w:r w:rsidRPr="00110689">
              <w:rPr>
                <w:noProof/>
                <w:sz w:val="20"/>
                <w:szCs w:val="20"/>
              </w:rPr>
              <w:fldChar w:fldCharType="end"/>
            </w:r>
          </w:p>
          <w:p w14:paraId="7B95555F" w14:textId="77777777" w:rsidR="00687224" w:rsidRPr="00110689" w:rsidRDefault="00687224" w:rsidP="00A05687">
            <w:pPr>
              <w:rPr>
                <w:b/>
                <w:bCs/>
                <w:sz w:val="20"/>
                <w:szCs w:val="20"/>
              </w:rPr>
            </w:pPr>
            <w:r w:rsidRPr="00110689">
              <w:rPr>
                <w:sz w:val="20"/>
                <w:szCs w:val="20"/>
              </w:rPr>
              <w:fldChar w:fldCharType="end"/>
            </w:r>
          </w:p>
        </w:tc>
      </w:tr>
      <w:tr w:rsidR="00687224" w:rsidRPr="00110689" w14:paraId="38C2F43C" w14:textId="77777777" w:rsidTr="00A05687">
        <w:tc>
          <w:tcPr>
            <w:tcW w:w="9776" w:type="dxa"/>
          </w:tcPr>
          <w:p w14:paraId="30A5766F"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Heel Counter/Stiffener of standard “Off the Shelf” stability footwear used as a clinical intervention for children with mobility impairment, please consider the options offered or rank your level of agreement with the suggested characteristic or purpose of these design characteristics:   </w:t>
            </w:r>
          </w:p>
          <w:p w14:paraId="56BD5717" w14:textId="77777777" w:rsidR="00687224" w:rsidRPr="00110689" w:rsidRDefault="00687224" w:rsidP="00A05687">
            <w:pPr>
              <w:rPr>
                <w:sz w:val="20"/>
                <w:szCs w:val="20"/>
              </w:rPr>
            </w:pPr>
          </w:p>
        </w:tc>
      </w:tr>
    </w:tbl>
    <w:p w14:paraId="2A206456" w14:textId="77777777" w:rsidR="00687224" w:rsidRPr="00110689" w:rsidRDefault="00687224" w:rsidP="00687224">
      <w:pPr>
        <w:rPr>
          <w:sz w:val="20"/>
          <w:szCs w:val="20"/>
        </w:rPr>
      </w:pPr>
    </w:p>
    <w:p w14:paraId="37B5F61C" w14:textId="77777777" w:rsidR="00687224" w:rsidRPr="00110689" w:rsidRDefault="00687224" w:rsidP="00687224">
      <w:pPr>
        <w:rPr>
          <w:sz w:val="20"/>
          <w:szCs w:val="20"/>
        </w:rPr>
      </w:pPr>
      <w:r w:rsidRPr="00110689">
        <w:rPr>
          <w:sz w:val="20"/>
          <w:szCs w:val="20"/>
        </w:rPr>
        <w:t>23)</w:t>
      </w:r>
    </w:p>
    <w:tbl>
      <w:tblPr>
        <w:tblStyle w:val="TableGrid"/>
        <w:tblW w:w="0" w:type="auto"/>
        <w:tblLook w:val="04A0" w:firstRow="1" w:lastRow="0" w:firstColumn="1" w:lastColumn="0" w:noHBand="0" w:noVBand="1"/>
      </w:tblPr>
      <w:tblGrid>
        <w:gridCol w:w="1372"/>
        <w:gridCol w:w="7116"/>
      </w:tblGrid>
      <w:tr w:rsidR="00687224" w:rsidRPr="00110689" w14:paraId="7D0517F3" w14:textId="77777777" w:rsidTr="00A05687">
        <w:tc>
          <w:tcPr>
            <w:tcW w:w="9776" w:type="dxa"/>
            <w:gridSpan w:val="2"/>
          </w:tcPr>
          <w:p w14:paraId="5AAF52DB" w14:textId="77777777" w:rsidR="00687224" w:rsidRPr="00110689" w:rsidRDefault="00687224" w:rsidP="00A05687">
            <w:pPr>
              <w:rPr>
                <w:sz w:val="20"/>
                <w:szCs w:val="20"/>
              </w:rPr>
            </w:pPr>
            <w:r w:rsidRPr="00110689">
              <w:rPr>
                <w:sz w:val="20"/>
                <w:szCs w:val="20"/>
              </w:rPr>
              <w:t xml:space="preserve">The heel counter/stiffener extension </w:t>
            </w:r>
          </w:p>
          <w:p w14:paraId="130A8EBA" w14:textId="77777777" w:rsidR="00687224" w:rsidRPr="00110689" w:rsidRDefault="00687224" w:rsidP="00A05687">
            <w:pPr>
              <w:rPr>
                <w:sz w:val="20"/>
                <w:szCs w:val="20"/>
              </w:rPr>
            </w:pPr>
          </w:p>
          <w:p w14:paraId="17123004" w14:textId="77777777" w:rsidR="00687224" w:rsidRPr="00110689" w:rsidRDefault="00687224" w:rsidP="00A05687">
            <w:pPr>
              <w:rPr>
                <w:sz w:val="20"/>
                <w:szCs w:val="20"/>
              </w:rPr>
            </w:pPr>
            <w:r w:rsidRPr="00110689">
              <w:rPr>
                <w:sz w:val="20"/>
                <w:szCs w:val="20"/>
              </w:rPr>
              <w:t>"Heel counter/stiffener extended to midfoot:"</w:t>
            </w:r>
          </w:p>
          <w:p w14:paraId="2FC8D701" w14:textId="77777777" w:rsidR="00687224" w:rsidRPr="00110689" w:rsidRDefault="00687224" w:rsidP="00A05687">
            <w:pPr>
              <w:rPr>
                <w:sz w:val="20"/>
                <w:szCs w:val="20"/>
              </w:rPr>
            </w:pPr>
            <w:r w:rsidRPr="00110689">
              <w:rPr>
                <w:sz w:val="20"/>
                <w:szCs w:val="20"/>
              </w:rPr>
              <w:t>The median level of agreement amongst the panellists was "agree" with the majority of responses being between "somewhat agree" to "agree".</w:t>
            </w:r>
          </w:p>
          <w:p w14:paraId="46ED1B21" w14:textId="77777777" w:rsidR="00687224" w:rsidRPr="00110689" w:rsidRDefault="00687224" w:rsidP="00A05687">
            <w:pPr>
              <w:rPr>
                <w:sz w:val="20"/>
                <w:szCs w:val="20"/>
              </w:rPr>
            </w:pPr>
          </w:p>
          <w:p w14:paraId="11368BB2" w14:textId="77777777" w:rsidR="00687224" w:rsidRPr="00110689" w:rsidRDefault="00687224" w:rsidP="00A05687">
            <w:pPr>
              <w:rPr>
                <w:sz w:val="20"/>
                <w:szCs w:val="20"/>
              </w:rPr>
            </w:pPr>
            <w:r w:rsidRPr="00110689">
              <w:rPr>
                <w:sz w:val="20"/>
                <w:szCs w:val="20"/>
              </w:rPr>
              <w:t xml:space="preserve">"Heel counter/stiffener extended towards the </w:t>
            </w:r>
            <w:proofErr w:type="spellStart"/>
            <w:r w:rsidRPr="00110689">
              <w:rPr>
                <w:sz w:val="20"/>
                <w:szCs w:val="20"/>
              </w:rPr>
              <w:t>topline</w:t>
            </w:r>
            <w:proofErr w:type="spellEnd"/>
            <w:r w:rsidRPr="00110689">
              <w:rPr>
                <w:sz w:val="20"/>
                <w:szCs w:val="20"/>
              </w:rPr>
              <w:t>."</w:t>
            </w:r>
          </w:p>
          <w:p w14:paraId="7499E2CF" w14:textId="77777777" w:rsidR="00687224" w:rsidRPr="00110689" w:rsidRDefault="00687224" w:rsidP="00A05687">
            <w:pPr>
              <w:rPr>
                <w:sz w:val="20"/>
                <w:szCs w:val="20"/>
              </w:rPr>
            </w:pPr>
            <w:r w:rsidRPr="00110689">
              <w:rPr>
                <w:sz w:val="20"/>
                <w:szCs w:val="20"/>
              </w:rPr>
              <w:t>The median level of agreement amongst the panellists was "somewhat agree" with the majority of responses being between "somewhat agree" to "agree".</w:t>
            </w:r>
          </w:p>
          <w:p w14:paraId="4E9F136A" w14:textId="77777777" w:rsidR="00687224" w:rsidRPr="00110689" w:rsidRDefault="00687224" w:rsidP="00A05687">
            <w:pPr>
              <w:rPr>
                <w:sz w:val="20"/>
                <w:szCs w:val="20"/>
              </w:rPr>
            </w:pPr>
          </w:p>
          <w:p w14:paraId="47B898DB" w14:textId="77777777" w:rsidR="00687224" w:rsidRPr="00110689" w:rsidRDefault="00687224" w:rsidP="00A05687">
            <w:pPr>
              <w:rPr>
                <w:sz w:val="20"/>
                <w:szCs w:val="20"/>
              </w:rPr>
            </w:pPr>
            <w:r w:rsidRPr="00110689">
              <w:rPr>
                <w:sz w:val="20"/>
                <w:szCs w:val="20"/>
              </w:rPr>
              <w:t>From panellist feedback, it was suggested that this was one of the most important design characteristics to enhance the stability of this footwear. It was thought the material stiffness of the counter and its extension could resist frontal plane movements of the foot and ankle and the midfoot if extended to this region. It was also suggested that this design feature can enhance proprioception at the rearfoot and ankle. Some panellists suggested that heel counters should come in a range of extensions both in length and height dependent on the therapeutic need (high to moderate stability) and to account for any impingement on the varied foot and ankle anatomy of patients.</w:t>
            </w:r>
          </w:p>
          <w:p w14:paraId="0FCCF11D" w14:textId="77777777" w:rsidR="00687224" w:rsidRPr="00110689" w:rsidRDefault="00687224" w:rsidP="00A05687">
            <w:pPr>
              <w:rPr>
                <w:sz w:val="20"/>
                <w:szCs w:val="20"/>
              </w:rPr>
            </w:pPr>
          </w:p>
          <w:p w14:paraId="444A9A0F"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heel counter/ stiffener extensions for stability footwear.*</w:t>
            </w:r>
          </w:p>
        </w:tc>
      </w:tr>
      <w:tr w:rsidR="00687224" w:rsidRPr="00110689" w14:paraId="2B7A162F" w14:textId="77777777" w:rsidTr="00A05687">
        <w:tc>
          <w:tcPr>
            <w:tcW w:w="1555" w:type="dxa"/>
          </w:tcPr>
          <w:p w14:paraId="4774B1B3"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62D1F392" w14:textId="77777777" w:rsidR="00687224" w:rsidRPr="00110689" w:rsidRDefault="00687224" w:rsidP="00A05687">
            <w:pPr>
              <w:rPr>
                <w:sz w:val="20"/>
                <w:szCs w:val="20"/>
              </w:rPr>
            </w:pPr>
            <w:r w:rsidRPr="00110689">
              <w:rPr>
                <w:sz w:val="20"/>
                <w:szCs w:val="20"/>
              </w:rPr>
              <w:t>Heel counter/stiffener extended to the midfoot only</w:t>
            </w:r>
          </w:p>
        </w:tc>
      </w:tr>
      <w:tr w:rsidR="00687224" w:rsidRPr="00110689" w14:paraId="1742F3F2" w14:textId="77777777" w:rsidTr="00A05687">
        <w:tc>
          <w:tcPr>
            <w:tcW w:w="1555" w:type="dxa"/>
          </w:tcPr>
          <w:p w14:paraId="05B1E35E"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146C3BE8" w14:textId="77777777" w:rsidR="00687224" w:rsidRPr="00110689" w:rsidRDefault="00687224" w:rsidP="00A05687">
            <w:pPr>
              <w:rPr>
                <w:sz w:val="20"/>
                <w:szCs w:val="20"/>
              </w:rPr>
            </w:pPr>
            <w:r w:rsidRPr="00110689">
              <w:rPr>
                <w:sz w:val="20"/>
                <w:szCs w:val="20"/>
              </w:rPr>
              <w:t xml:space="preserve">Heel counter/stiffener extended towards the </w:t>
            </w:r>
            <w:proofErr w:type="spellStart"/>
            <w:r w:rsidRPr="00110689">
              <w:rPr>
                <w:sz w:val="20"/>
                <w:szCs w:val="20"/>
              </w:rPr>
              <w:t>topline</w:t>
            </w:r>
            <w:proofErr w:type="spellEnd"/>
            <w:r w:rsidRPr="00110689">
              <w:rPr>
                <w:sz w:val="20"/>
                <w:szCs w:val="20"/>
              </w:rPr>
              <w:t xml:space="preserve"> only</w:t>
            </w:r>
          </w:p>
        </w:tc>
      </w:tr>
      <w:tr w:rsidR="00687224" w:rsidRPr="00110689" w14:paraId="1D207127" w14:textId="77777777" w:rsidTr="00A05687">
        <w:tc>
          <w:tcPr>
            <w:tcW w:w="1555" w:type="dxa"/>
          </w:tcPr>
          <w:p w14:paraId="7E955B62"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2DFC1F3" w14:textId="77777777" w:rsidR="00687224" w:rsidRPr="00110689" w:rsidRDefault="00687224" w:rsidP="00A05687">
            <w:pPr>
              <w:rPr>
                <w:sz w:val="20"/>
                <w:szCs w:val="20"/>
              </w:rPr>
            </w:pPr>
            <w:r w:rsidRPr="00110689">
              <w:rPr>
                <w:sz w:val="20"/>
                <w:szCs w:val="20"/>
              </w:rPr>
              <w:t xml:space="preserve">Heel counter stiffener, extended to the midfoot and towards </w:t>
            </w:r>
            <w:proofErr w:type="spellStart"/>
            <w:r w:rsidRPr="00110689">
              <w:rPr>
                <w:sz w:val="20"/>
                <w:szCs w:val="20"/>
              </w:rPr>
              <w:t>topline</w:t>
            </w:r>
            <w:proofErr w:type="spellEnd"/>
          </w:p>
        </w:tc>
      </w:tr>
      <w:tr w:rsidR="00687224" w:rsidRPr="00110689" w14:paraId="69339C94" w14:textId="77777777" w:rsidTr="00A05687">
        <w:tc>
          <w:tcPr>
            <w:tcW w:w="1555" w:type="dxa"/>
          </w:tcPr>
          <w:p w14:paraId="00A1B1E6"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56327808" w14:textId="77777777" w:rsidR="00687224" w:rsidRPr="00110689" w:rsidRDefault="00687224" w:rsidP="00A05687">
            <w:pPr>
              <w:rPr>
                <w:sz w:val="20"/>
                <w:szCs w:val="20"/>
              </w:rPr>
            </w:pPr>
            <w:r w:rsidRPr="00110689">
              <w:rPr>
                <w:sz w:val="20"/>
                <w:szCs w:val="20"/>
              </w:rPr>
              <w:t>Optional range of heel counter extensions dependent on therapeutic need and the patient's foot and ankle anatomy</w:t>
            </w:r>
          </w:p>
        </w:tc>
      </w:tr>
    </w:tbl>
    <w:p w14:paraId="7C0ABE9E" w14:textId="77777777" w:rsidR="00687224" w:rsidRPr="00110689" w:rsidRDefault="00687224" w:rsidP="00687224">
      <w:pPr>
        <w:rPr>
          <w:sz w:val="20"/>
          <w:szCs w:val="20"/>
        </w:rPr>
      </w:pPr>
    </w:p>
    <w:p w14:paraId="433F9FF8" w14:textId="77777777" w:rsidR="00687224" w:rsidRPr="00110689" w:rsidRDefault="00687224" w:rsidP="00687224">
      <w:pPr>
        <w:rPr>
          <w:sz w:val="20"/>
          <w:szCs w:val="20"/>
        </w:rPr>
      </w:pPr>
      <w:r w:rsidRPr="00110689">
        <w:rPr>
          <w:sz w:val="20"/>
          <w:szCs w:val="20"/>
        </w:rPr>
        <w:t>24)</w:t>
      </w:r>
    </w:p>
    <w:tbl>
      <w:tblPr>
        <w:tblStyle w:val="TableGrid"/>
        <w:tblW w:w="0" w:type="auto"/>
        <w:tblLook w:val="04A0" w:firstRow="1" w:lastRow="0" w:firstColumn="1" w:lastColumn="0" w:noHBand="0" w:noVBand="1"/>
      </w:tblPr>
      <w:tblGrid>
        <w:gridCol w:w="1618"/>
        <w:gridCol w:w="1045"/>
        <w:gridCol w:w="977"/>
        <w:gridCol w:w="1151"/>
        <w:gridCol w:w="876"/>
        <w:gridCol w:w="1151"/>
        <w:gridCol w:w="732"/>
        <w:gridCol w:w="938"/>
      </w:tblGrid>
      <w:tr w:rsidR="00687224" w:rsidRPr="00110689" w14:paraId="5049C34E" w14:textId="77777777" w:rsidTr="00A05687">
        <w:tc>
          <w:tcPr>
            <w:tcW w:w="9010" w:type="dxa"/>
            <w:gridSpan w:val="8"/>
          </w:tcPr>
          <w:p w14:paraId="7AE8CE92" w14:textId="77777777" w:rsidR="00687224" w:rsidRPr="00110689" w:rsidRDefault="00687224" w:rsidP="00A05687">
            <w:pPr>
              <w:rPr>
                <w:sz w:val="20"/>
                <w:szCs w:val="20"/>
              </w:rPr>
            </w:pPr>
            <w:r w:rsidRPr="00110689">
              <w:rPr>
                <w:sz w:val="20"/>
                <w:szCs w:val="20"/>
              </w:rPr>
              <w:t>Please rank your level of agreement with the following purpose suggested from panellists’ feedback of the heel counter/stiffener:*</w:t>
            </w:r>
          </w:p>
        </w:tc>
      </w:tr>
      <w:tr w:rsidR="00687224" w:rsidRPr="00110689" w14:paraId="44D364D1" w14:textId="77777777" w:rsidTr="00A05687">
        <w:tc>
          <w:tcPr>
            <w:tcW w:w="1433" w:type="dxa"/>
            <w:vMerge w:val="restart"/>
          </w:tcPr>
          <w:p w14:paraId="38D66260" w14:textId="77777777" w:rsidR="00687224" w:rsidRPr="00110689" w:rsidRDefault="00687224" w:rsidP="00A05687">
            <w:pPr>
              <w:jc w:val="both"/>
              <w:rPr>
                <w:sz w:val="20"/>
                <w:szCs w:val="20"/>
              </w:rPr>
            </w:pPr>
          </w:p>
        </w:tc>
        <w:tc>
          <w:tcPr>
            <w:tcW w:w="1237" w:type="dxa"/>
          </w:tcPr>
          <w:p w14:paraId="1388CAF4"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01DEB076" w14:textId="77777777" w:rsidR="00687224" w:rsidRPr="00110689" w:rsidRDefault="00687224" w:rsidP="00A05687">
            <w:pPr>
              <w:jc w:val="both"/>
              <w:rPr>
                <w:sz w:val="20"/>
                <w:szCs w:val="20"/>
              </w:rPr>
            </w:pPr>
            <w:r w:rsidRPr="00110689">
              <w:rPr>
                <w:sz w:val="20"/>
                <w:szCs w:val="20"/>
              </w:rPr>
              <w:t>Disagree</w:t>
            </w:r>
          </w:p>
        </w:tc>
        <w:tc>
          <w:tcPr>
            <w:tcW w:w="1257" w:type="dxa"/>
          </w:tcPr>
          <w:p w14:paraId="57244CB9" w14:textId="77777777" w:rsidR="00687224" w:rsidRPr="00110689" w:rsidRDefault="00687224" w:rsidP="00A05687">
            <w:pPr>
              <w:jc w:val="both"/>
              <w:rPr>
                <w:sz w:val="20"/>
                <w:szCs w:val="20"/>
              </w:rPr>
            </w:pPr>
            <w:r w:rsidRPr="00110689">
              <w:rPr>
                <w:sz w:val="20"/>
                <w:szCs w:val="20"/>
              </w:rPr>
              <w:t>Somewhat Disagree</w:t>
            </w:r>
          </w:p>
        </w:tc>
        <w:tc>
          <w:tcPr>
            <w:tcW w:w="951" w:type="dxa"/>
          </w:tcPr>
          <w:p w14:paraId="26A03558" w14:textId="77777777" w:rsidR="00687224" w:rsidRPr="00110689" w:rsidRDefault="00687224" w:rsidP="00A05687">
            <w:pPr>
              <w:jc w:val="both"/>
              <w:rPr>
                <w:sz w:val="20"/>
                <w:szCs w:val="20"/>
              </w:rPr>
            </w:pPr>
            <w:r w:rsidRPr="00110689">
              <w:rPr>
                <w:sz w:val="20"/>
                <w:szCs w:val="20"/>
              </w:rPr>
              <w:t>Neutral</w:t>
            </w:r>
          </w:p>
        </w:tc>
        <w:tc>
          <w:tcPr>
            <w:tcW w:w="1257" w:type="dxa"/>
          </w:tcPr>
          <w:p w14:paraId="6B2B3D2B" w14:textId="77777777" w:rsidR="00687224" w:rsidRPr="00110689" w:rsidRDefault="00687224" w:rsidP="00A05687">
            <w:pPr>
              <w:jc w:val="both"/>
              <w:rPr>
                <w:sz w:val="20"/>
                <w:szCs w:val="20"/>
              </w:rPr>
            </w:pPr>
            <w:r w:rsidRPr="00110689">
              <w:rPr>
                <w:sz w:val="20"/>
                <w:szCs w:val="20"/>
              </w:rPr>
              <w:t>Somewhat Agree</w:t>
            </w:r>
          </w:p>
        </w:tc>
        <w:tc>
          <w:tcPr>
            <w:tcW w:w="791" w:type="dxa"/>
          </w:tcPr>
          <w:p w14:paraId="74D69068" w14:textId="77777777" w:rsidR="00687224" w:rsidRPr="00110689" w:rsidRDefault="00687224" w:rsidP="00A05687">
            <w:pPr>
              <w:jc w:val="both"/>
              <w:rPr>
                <w:sz w:val="20"/>
                <w:szCs w:val="20"/>
              </w:rPr>
            </w:pPr>
            <w:r w:rsidRPr="00110689">
              <w:rPr>
                <w:sz w:val="20"/>
                <w:szCs w:val="20"/>
              </w:rPr>
              <w:t>Agree</w:t>
            </w:r>
          </w:p>
        </w:tc>
        <w:tc>
          <w:tcPr>
            <w:tcW w:w="1020" w:type="dxa"/>
          </w:tcPr>
          <w:p w14:paraId="666ED44C" w14:textId="77777777" w:rsidR="00687224" w:rsidRPr="00110689" w:rsidRDefault="00687224" w:rsidP="00A05687">
            <w:pPr>
              <w:jc w:val="both"/>
              <w:rPr>
                <w:sz w:val="20"/>
                <w:szCs w:val="20"/>
              </w:rPr>
            </w:pPr>
            <w:r w:rsidRPr="00110689">
              <w:rPr>
                <w:sz w:val="20"/>
                <w:szCs w:val="20"/>
              </w:rPr>
              <w:t>Strongly Agree</w:t>
            </w:r>
          </w:p>
        </w:tc>
      </w:tr>
      <w:tr w:rsidR="00687224" w:rsidRPr="00110689" w14:paraId="51A85260" w14:textId="77777777" w:rsidTr="00A05687">
        <w:tc>
          <w:tcPr>
            <w:tcW w:w="1433" w:type="dxa"/>
            <w:vMerge/>
          </w:tcPr>
          <w:p w14:paraId="7CCF6D67" w14:textId="77777777" w:rsidR="00687224" w:rsidRPr="00110689" w:rsidRDefault="00687224" w:rsidP="00A05687">
            <w:pPr>
              <w:jc w:val="center"/>
              <w:rPr>
                <w:sz w:val="20"/>
                <w:szCs w:val="20"/>
              </w:rPr>
            </w:pPr>
          </w:p>
        </w:tc>
        <w:tc>
          <w:tcPr>
            <w:tcW w:w="1237" w:type="dxa"/>
          </w:tcPr>
          <w:p w14:paraId="3CA5138F" w14:textId="77777777" w:rsidR="00687224" w:rsidRPr="00110689" w:rsidRDefault="00687224" w:rsidP="00A05687">
            <w:pPr>
              <w:jc w:val="center"/>
              <w:rPr>
                <w:sz w:val="20"/>
                <w:szCs w:val="20"/>
              </w:rPr>
            </w:pPr>
            <w:r w:rsidRPr="00110689">
              <w:rPr>
                <w:sz w:val="20"/>
                <w:szCs w:val="20"/>
              </w:rPr>
              <w:t>1</w:t>
            </w:r>
          </w:p>
        </w:tc>
        <w:tc>
          <w:tcPr>
            <w:tcW w:w="1064" w:type="dxa"/>
          </w:tcPr>
          <w:p w14:paraId="23EC3AA1" w14:textId="77777777" w:rsidR="00687224" w:rsidRPr="00110689" w:rsidRDefault="00687224" w:rsidP="00A05687">
            <w:pPr>
              <w:jc w:val="center"/>
              <w:rPr>
                <w:sz w:val="20"/>
                <w:szCs w:val="20"/>
              </w:rPr>
            </w:pPr>
            <w:r w:rsidRPr="00110689">
              <w:rPr>
                <w:sz w:val="20"/>
                <w:szCs w:val="20"/>
              </w:rPr>
              <w:t>2</w:t>
            </w:r>
          </w:p>
        </w:tc>
        <w:tc>
          <w:tcPr>
            <w:tcW w:w="1257" w:type="dxa"/>
          </w:tcPr>
          <w:p w14:paraId="3891F89F" w14:textId="77777777" w:rsidR="00687224" w:rsidRPr="00110689" w:rsidRDefault="00687224" w:rsidP="00A05687">
            <w:pPr>
              <w:jc w:val="center"/>
              <w:rPr>
                <w:sz w:val="20"/>
                <w:szCs w:val="20"/>
              </w:rPr>
            </w:pPr>
            <w:r w:rsidRPr="00110689">
              <w:rPr>
                <w:sz w:val="20"/>
                <w:szCs w:val="20"/>
              </w:rPr>
              <w:t>3</w:t>
            </w:r>
          </w:p>
        </w:tc>
        <w:tc>
          <w:tcPr>
            <w:tcW w:w="951" w:type="dxa"/>
          </w:tcPr>
          <w:p w14:paraId="52FBC633" w14:textId="77777777" w:rsidR="00687224" w:rsidRPr="00110689" w:rsidRDefault="00687224" w:rsidP="00A05687">
            <w:pPr>
              <w:jc w:val="center"/>
              <w:rPr>
                <w:sz w:val="20"/>
                <w:szCs w:val="20"/>
              </w:rPr>
            </w:pPr>
            <w:r w:rsidRPr="00110689">
              <w:rPr>
                <w:sz w:val="20"/>
                <w:szCs w:val="20"/>
              </w:rPr>
              <w:t>4</w:t>
            </w:r>
          </w:p>
        </w:tc>
        <w:tc>
          <w:tcPr>
            <w:tcW w:w="1257" w:type="dxa"/>
          </w:tcPr>
          <w:p w14:paraId="1FEF7596" w14:textId="77777777" w:rsidR="00687224" w:rsidRPr="00110689" w:rsidRDefault="00687224" w:rsidP="00A05687">
            <w:pPr>
              <w:jc w:val="center"/>
              <w:rPr>
                <w:sz w:val="20"/>
                <w:szCs w:val="20"/>
              </w:rPr>
            </w:pPr>
            <w:r w:rsidRPr="00110689">
              <w:rPr>
                <w:sz w:val="20"/>
                <w:szCs w:val="20"/>
              </w:rPr>
              <w:t>5</w:t>
            </w:r>
          </w:p>
        </w:tc>
        <w:tc>
          <w:tcPr>
            <w:tcW w:w="791" w:type="dxa"/>
          </w:tcPr>
          <w:p w14:paraId="407EB3EA" w14:textId="77777777" w:rsidR="00687224" w:rsidRPr="00110689" w:rsidRDefault="00687224" w:rsidP="00A05687">
            <w:pPr>
              <w:jc w:val="center"/>
              <w:rPr>
                <w:sz w:val="20"/>
                <w:szCs w:val="20"/>
              </w:rPr>
            </w:pPr>
            <w:r w:rsidRPr="00110689">
              <w:rPr>
                <w:sz w:val="20"/>
                <w:szCs w:val="20"/>
              </w:rPr>
              <w:t>6</w:t>
            </w:r>
          </w:p>
        </w:tc>
        <w:tc>
          <w:tcPr>
            <w:tcW w:w="1020" w:type="dxa"/>
          </w:tcPr>
          <w:p w14:paraId="57C8E93B" w14:textId="77777777" w:rsidR="00687224" w:rsidRPr="00110689" w:rsidRDefault="00687224" w:rsidP="00A05687">
            <w:pPr>
              <w:jc w:val="center"/>
              <w:rPr>
                <w:sz w:val="20"/>
                <w:szCs w:val="20"/>
              </w:rPr>
            </w:pPr>
            <w:r w:rsidRPr="00110689">
              <w:rPr>
                <w:sz w:val="20"/>
                <w:szCs w:val="20"/>
              </w:rPr>
              <w:t>7</w:t>
            </w:r>
          </w:p>
        </w:tc>
      </w:tr>
      <w:tr w:rsidR="00687224" w:rsidRPr="00110689" w14:paraId="37667C23" w14:textId="77777777" w:rsidTr="00A05687">
        <w:tc>
          <w:tcPr>
            <w:tcW w:w="1433" w:type="dxa"/>
          </w:tcPr>
          <w:p w14:paraId="416D13D4" w14:textId="77777777" w:rsidR="00687224" w:rsidRPr="00110689" w:rsidRDefault="00687224" w:rsidP="00A05687">
            <w:pPr>
              <w:rPr>
                <w:sz w:val="20"/>
                <w:szCs w:val="20"/>
              </w:rPr>
            </w:pPr>
            <w:r w:rsidRPr="00110689">
              <w:rPr>
                <w:sz w:val="20"/>
                <w:szCs w:val="20"/>
              </w:rPr>
              <w:t>Purpose: Heel counter/stiffener extensions can enhance proprioception at the foot and ankle</w:t>
            </w:r>
          </w:p>
        </w:tc>
        <w:tc>
          <w:tcPr>
            <w:tcW w:w="1237" w:type="dxa"/>
          </w:tcPr>
          <w:p w14:paraId="109E758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A0F506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88D28A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A5DA4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5834D0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192FBB2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572B68F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6C9A7355" w14:textId="77777777" w:rsidTr="00A05687">
        <w:tc>
          <w:tcPr>
            <w:tcW w:w="1433" w:type="dxa"/>
          </w:tcPr>
          <w:p w14:paraId="71B50B3A" w14:textId="77777777" w:rsidR="00687224" w:rsidRPr="00110689" w:rsidRDefault="00687224" w:rsidP="00A05687">
            <w:pPr>
              <w:rPr>
                <w:sz w:val="20"/>
                <w:szCs w:val="20"/>
              </w:rPr>
            </w:pPr>
            <w:r w:rsidRPr="00110689">
              <w:rPr>
                <w:sz w:val="20"/>
                <w:szCs w:val="20"/>
              </w:rPr>
              <w:t>Purpose: Heel counter/stiffener extension offers material stiffness to restrict frontal plane movements at the foot, ankle and midfoot dependent on the extension profile.</w:t>
            </w:r>
          </w:p>
        </w:tc>
        <w:tc>
          <w:tcPr>
            <w:tcW w:w="1237" w:type="dxa"/>
          </w:tcPr>
          <w:p w14:paraId="497C98F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4C05475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18DFDD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3F4FEDE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866BE1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1897515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0197B4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C477458" w14:textId="77777777" w:rsidR="00687224" w:rsidRPr="00110689" w:rsidRDefault="00687224" w:rsidP="00687224">
      <w:pPr>
        <w:rPr>
          <w:sz w:val="20"/>
          <w:szCs w:val="20"/>
        </w:rPr>
      </w:pPr>
    </w:p>
    <w:p w14:paraId="5C47542B" w14:textId="77777777" w:rsidR="00687224" w:rsidRPr="00110689" w:rsidRDefault="00687224" w:rsidP="00687224">
      <w:pPr>
        <w:rPr>
          <w:sz w:val="20"/>
          <w:szCs w:val="20"/>
        </w:rPr>
      </w:pPr>
      <w:r w:rsidRPr="00110689">
        <w:rPr>
          <w:sz w:val="20"/>
          <w:szCs w:val="20"/>
        </w:rPr>
        <w:t>25)</w:t>
      </w:r>
    </w:p>
    <w:tbl>
      <w:tblPr>
        <w:tblStyle w:val="TableGrid"/>
        <w:tblW w:w="0" w:type="auto"/>
        <w:tblLook w:val="04A0" w:firstRow="1" w:lastRow="0" w:firstColumn="1" w:lastColumn="0" w:noHBand="0" w:noVBand="1"/>
      </w:tblPr>
      <w:tblGrid>
        <w:gridCol w:w="8488"/>
      </w:tblGrid>
      <w:tr w:rsidR="00687224" w:rsidRPr="00110689" w14:paraId="1BD0FF4B" w14:textId="77777777" w:rsidTr="00A05687">
        <w:tc>
          <w:tcPr>
            <w:tcW w:w="9493" w:type="dxa"/>
          </w:tcPr>
          <w:p w14:paraId="3774EDBB"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heel counter/stiffener.</w:t>
            </w:r>
          </w:p>
        </w:tc>
      </w:tr>
      <w:tr w:rsidR="00687224" w:rsidRPr="00110689" w14:paraId="15BE091C" w14:textId="77777777" w:rsidTr="00A05687">
        <w:tc>
          <w:tcPr>
            <w:tcW w:w="9493" w:type="dxa"/>
          </w:tcPr>
          <w:p w14:paraId="3BDEAA5A" w14:textId="77777777" w:rsidR="00687224" w:rsidRPr="00110689" w:rsidRDefault="00687224" w:rsidP="00A05687">
            <w:pPr>
              <w:rPr>
                <w:sz w:val="20"/>
                <w:szCs w:val="20"/>
              </w:rPr>
            </w:pPr>
          </w:p>
          <w:p w14:paraId="683A0AD2" w14:textId="77777777" w:rsidR="00687224" w:rsidRPr="00110689" w:rsidRDefault="00687224" w:rsidP="00A05687">
            <w:pPr>
              <w:rPr>
                <w:sz w:val="20"/>
                <w:szCs w:val="20"/>
              </w:rPr>
            </w:pPr>
          </w:p>
        </w:tc>
      </w:tr>
    </w:tbl>
    <w:p w14:paraId="338085A8" w14:textId="77777777" w:rsidR="00687224" w:rsidRPr="00110689" w:rsidRDefault="00687224" w:rsidP="00687224">
      <w:pPr>
        <w:rPr>
          <w:sz w:val="20"/>
          <w:szCs w:val="20"/>
        </w:rPr>
      </w:pPr>
    </w:p>
    <w:p w14:paraId="64945C70" w14:textId="77777777" w:rsidR="00687224" w:rsidRPr="00110689" w:rsidRDefault="00687224" w:rsidP="00687224">
      <w:pPr>
        <w:rPr>
          <w:sz w:val="20"/>
          <w:szCs w:val="20"/>
        </w:rPr>
      </w:pPr>
    </w:p>
    <w:p w14:paraId="2AAB2FCC"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547E1644" w14:textId="77777777" w:rsidTr="00A05687">
        <w:trPr>
          <w:trHeight w:val="3676"/>
        </w:trPr>
        <w:tc>
          <w:tcPr>
            <w:tcW w:w="9776" w:type="dxa"/>
          </w:tcPr>
          <w:p w14:paraId="0455694C" w14:textId="77777777" w:rsidR="00687224" w:rsidRPr="00110689" w:rsidRDefault="00687224" w:rsidP="00A05687">
            <w:pPr>
              <w:rPr>
                <w:b/>
                <w:bCs/>
                <w:sz w:val="20"/>
                <w:szCs w:val="20"/>
              </w:rPr>
            </w:pPr>
            <w:r w:rsidRPr="00110689">
              <w:rPr>
                <w:b/>
                <w:bCs/>
                <w:sz w:val="20"/>
                <w:szCs w:val="20"/>
              </w:rPr>
              <w:t xml:space="preserve">Heel </w:t>
            </w:r>
          </w:p>
          <w:p w14:paraId="5BB54753" w14:textId="77777777" w:rsidR="00687224" w:rsidRPr="00110689" w:rsidRDefault="00687224" w:rsidP="00A05687">
            <w:pPr>
              <w:rPr>
                <w:b/>
                <w:bCs/>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b78e28e-dbf3-4203-8c8e-534a68b5e4ee" \* MERGEFORMATINET </w:instrText>
            </w:r>
            <w:r w:rsidRPr="00110689">
              <w:rPr>
                <w:sz w:val="20"/>
                <w:szCs w:val="20"/>
              </w:rPr>
              <w:fldChar w:fldCharType="separate"/>
            </w:r>
            <w:r w:rsidRPr="00110689">
              <w:rPr>
                <w:noProof/>
                <w:sz w:val="20"/>
                <w:szCs w:val="20"/>
              </w:rPr>
              <w:drawing>
                <wp:inline distT="0" distB="0" distL="0" distR="0" wp14:anchorId="2042892A" wp14:editId="3394DC9C">
                  <wp:extent cx="5727700" cy="2980055"/>
                  <wp:effectExtent l="0" t="0" r="0" b="4445"/>
                  <wp:docPr id="1423365096" name="Picture 1423365096" descr="A picture containing indoor, cake,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2980055"/>
                          </a:xfrm>
                          <a:prstGeom prst="rect">
                            <a:avLst/>
                          </a:prstGeom>
                          <a:noFill/>
                          <a:ln>
                            <a:noFill/>
                          </a:ln>
                        </pic:spPr>
                      </pic:pic>
                    </a:graphicData>
                  </a:graphic>
                </wp:inline>
              </w:drawing>
            </w:r>
            <w:r w:rsidRPr="00110689">
              <w:rPr>
                <w:sz w:val="20"/>
                <w:szCs w:val="20"/>
              </w:rPr>
              <w:fldChar w:fldCharType="end"/>
            </w:r>
          </w:p>
        </w:tc>
      </w:tr>
      <w:tr w:rsidR="00687224" w:rsidRPr="00110689" w14:paraId="6A756801" w14:textId="77777777" w:rsidTr="00A05687">
        <w:tc>
          <w:tcPr>
            <w:tcW w:w="9776" w:type="dxa"/>
          </w:tcPr>
          <w:p w14:paraId="042903C0" w14:textId="77777777" w:rsidR="00687224" w:rsidRPr="00110689" w:rsidRDefault="00687224" w:rsidP="00A05687">
            <w:pPr>
              <w:rPr>
                <w:sz w:val="20"/>
                <w:szCs w:val="20"/>
              </w:rPr>
            </w:pPr>
            <w:r w:rsidRPr="00110689">
              <w:rPr>
                <w:sz w:val="20"/>
                <w:szCs w:val="20"/>
              </w:rPr>
              <w:t>In the questions below you will be presented with the collective opinion of panellists to the findings form Round 1 in relation to the Heel of standard “Off the Shelf” stability footwear used as a clinical intervention for children with mobility impairment, please consider the options offered or rank your level of agreement with the suggested characteristic or purpose of these design characteristics:</w:t>
            </w:r>
          </w:p>
          <w:p w14:paraId="34819672" w14:textId="77777777" w:rsidR="00687224" w:rsidRPr="00110689" w:rsidRDefault="00687224" w:rsidP="00A05687">
            <w:pPr>
              <w:rPr>
                <w:sz w:val="20"/>
                <w:szCs w:val="20"/>
              </w:rPr>
            </w:pPr>
          </w:p>
        </w:tc>
      </w:tr>
    </w:tbl>
    <w:p w14:paraId="3523F157" w14:textId="77777777" w:rsidR="00687224" w:rsidRPr="00110689" w:rsidRDefault="00687224" w:rsidP="00687224">
      <w:pPr>
        <w:rPr>
          <w:sz w:val="20"/>
          <w:szCs w:val="20"/>
        </w:rPr>
      </w:pPr>
    </w:p>
    <w:p w14:paraId="2E23A6C2" w14:textId="77777777" w:rsidR="003F066E" w:rsidRDefault="003F066E" w:rsidP="00687224">
      <w:pPr>
        <w:rPr>
          <w:sz w:val="20"/>
          <w:szCs w:val="20"/>
        </w:rPr>
      </w:pPr>
    </w:p>
    <w:p w14:paraId="1577432A" w14:textId="77777777" w:rsidR="003F066E" w:rsidRPr="00110689" w:rsidRDefault="003F066E" w:rsidP="00687224">
      <w:pPr>
        <w:rPr>
          <w:sz w:val="20"/>
          <w:szCs w:val="20"/>
        </w:rPr>
      </w:pPr>
    </w:p>
    <w:p w14:paraId="3EEE5D90" w14:textId="77777777" w:rsidR="00687224" w:rsidRPr="00110689" w:rsidRDefault="00687224" w:rsidP="00687224">
      <w:pPr>
        <w:rPr>
          <w:rFonts w:cstheme="minorHAnsi"/>
          <w:sz w:val="20"/>
          <w:szCs w:val="20"/>
        </w:rPr>
      </w:pPr>
      <w:r w:rsidRPr="00110689">
        <w:rPr>
          <w:rFonts w:cstheme="minorHAnsi"/>
          <w:sz w:val="20"/>
          <w:szCs w:val="20"/>
        </w:rPr>
        <w:t>26)</w:t>
      </w:r>
    </w:p>
    <w:tbl>
      <w:tblPr>
        <w:tblStyle w:val="TableGrid"/>
        <w:tblW w:w="0" w:type="auto"/>
        <w:tblLook w:val="04A0" w:firstRow="1" w:lastRow="0" w:firstColumn="1" w:lastColumn="0" w:noHBand="0" w:noVBand="1"/>
      </w:tblPr>
      <w:tblGrid>
        <w:gridCol w:w="1383"/>
        <w:gridCol w:w="7105"/>
      </w:tblGrid>
      <w:tr w:rsidR="00687224" w:rsidRPr="00110689" w14:paraId="1B0F7712" w14:textId="77777777" w:rsidTr="00A05687">
        <w:tc>
          <w:tcPr>
            <w:tcW w:w="9776" w:type="dxa"/>
            <w:gridSpan w:val="2"/>
          </w:tcPr>
          <w:p w14:paraId="598837AD" w14:textId="77777777" w:rsidR="00687224" w:rsidRPr="00110689" w:rsidRDefault="00687224" w:rsidP="00A05687">
            <w:pPr>
              <w:rPr>
                <w:sz w:val="20"/>
                <w:szCs w:val="20"/>
              </w:rPr>
            </w:pPr>
            <w:r w:rsidRPr="00110689">
              <w:rPr>
                <w:sz w:val="20"/>
                <w:szCs w:val="20"/>
              </w:rPr>
              <w:t>"Heel width in relation to the heel counter"</w:t>
            </w:r>
          </w:p>
          <w:p w14:paraId="59CCC3EF" w14:textId="77777777" w:rsidR="00687224" w:rsidRPr="00110689" w:rsidRDefault="00687224" w:rsidP="00A05687">
            <w:pPr>
              <w:rPr>
                <w:sz w:val="20"/>
                <w:szCs w:val="20"/>
              </w:rPr>
            </w:pPr>
          </w:p>
          <w:p w14:paraId="1F858ABB" w14:textId="77777777" w:rsidR="00687224" w:rsidRPr="00110689" w:rsidRDefault="00687224" w:rsidP="00A05687">
            <w:pPr>
              <w:rPr>
                <w:sz w:val="20"/>
                <w:szCs w:val="20"/>
              </w:rPr>
            </w:pPr>
            <w:r w:rsidRPr="00110689">
              <w:rPr>
                <w:sz w:val="20"/>
                <w:szCs w:val="20"/>
              </w:rPr>
              <w:t>The majority (47%) felt that the heel should be extended wider than the heel counter followed by 23% who felt it should be in line, the remaining 30% chose no preference or other.</w:t>
            </w:r>
          </w:p>
          <w:p w14:paraId="6127F8C8" w14:textId="77777777" w:rsidR="00687224" w:rsidRPr="00110689" w:rsidRDefault="00687224" w:rsidP="00A05687">
            <w:pPr>
              <w:rPr>
                <w:sz w:val="20"/>
                <w:szCs w:val="20"/>
              </w:rPr>
            </w:pPr>
          </w:p>
          <w:p w14:paraId="557FEA1F" w14:textId="77777777" w:rsidR="00687224" w:rsidRPr="00110689" w:rsidRDefault="00687224" w:rsidP="00A05687">
            <w:pPr>
              <w:rPr>
                <w:sz w:val="20"/>
                <w:szCs w:val="20"/>
              </w:rPr>
            </w:pPr>
            <w:r w:rsidRPr="00110689">
              <w:rPr>
                <w:sz w:val="20"/>
                <w:szCs w:val="20"/>
              </w:rPr>
              <w:t>Feedback from the panellists suggested that the purpose of an increased heel width allowed greater medial-lateral stability. Panellists suggested that a welted sole construction provided a slight width increase from standard retail footwear. Others suggested that wider heels affect aesthetics and the mass of the shoe or potentially cause weakening to the upper and sole adhesion. Other feedback stated that heel width extension needs to be quantified and come in a range of prescriptive adaptions (heel float) dependent on clinical need rather than a standard characteristic.</w:t>
            </w:r>
          </w:p>
          <w:p w14:paraId="27457C75" w14:textId="77777777" w:rsidR="00687224" w:rsidRPr="00110689" w:rsidRDefault="00687224" w:rsidP="00A05687">
            <w:pPr>
              <w:rPr>
                <w:sz w:val="20"/>
                <w:szCs w:val="20"/>
              </w:rPr>
            </w:pPr>
          </w:p>
          <w:p w14:paraId="2FC45C23" w14:textId="77777777" w:rsidR="00687224" w:rsidRPr="00110689" w:rsidRDefault="00687224" w:rsidP="00A05687">
            <w:pPr>
              <w:rPr>
                <w:sz w:val="20"/>
                <w:szCs w:val="20"/>
              </w:rPr>
            </w:pPr>
            <w:r w:rsidRPr="00110689">
              <w:rPr>
                <w:sz w:val="20"/>
                <w:szCs w:val="20"/>
              </w:rPr>
              <w:t>Please consider the following options suggested by panellists' feedback in relation to the desired design characteristic of the heel to heel counter width relationship for stability footwear.*</w:t>
            </w:r>
          </w:p>
        </w:tc>
      </w:tr>
      <w:tr w:rsidR="00687224" w:rsidRPr="00110689" w14:paraId="146B5DE1" w14:textId="77777777" w:rsidTr="00A05687">
        <w:tc>
          <w:tcPr>
            <w:tcW w:w="1555" w:type="dxa"/>
          </w:tcPr>
          <w:p w14:paraId="3B57A489"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2C50020C" w14:textId="77777777" w:rsidR="00687224" w:rsidRPr="00110689" w:rsidRDefault="00687224" w:rsidP="00A05687">
            <w:pPr>
              <w:rPr>
                <w:sz w:val="20"/>
                <w:szCs w:val="20"/>
              </w:rPr>
            </w:pPr>
            <w:r w:rsidRPr="00110689">
              <w:rPr>
                <w:sz w:val="20"/>
                <w:szCs w:val="20"/>
              </w:rPr>
              <w:t>Heel width in line with heel counter width (Original)</w:t>
            </w:r>
          </w:p>
        </w:tc>
      </w:tr>
      <w:tr w:rsidR="00687224" w:rsidRPr="00110689" w14:paraId="67393E75" w14:textId="77777777" w:rsidTr="00A05687">
        <w:tc>
          <w:tcPr>
            <w:tcW w:w="1555" w:type="dxa"/>
          </w:tcPr>
          <w:p w14:paraId="75FD3A35"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EAEE94F" w14:textId="77777777" w:rsidR="00687224" w:rsidRPr="00110689" w:rsidRDefault="00687224" w:rsidP="00A05687">
            <w:pPr>
              <w:rPr>
                <w:sz w:val="20"/>
                <w:szCs w:val="20"/>
              </w:rPr>
            </w:pPr>
            <w:r w:rsidRPr="00110689">
              <w:rPr>
                <w:sz w:val="20"/>
                <w:szCs w:val="20"/>
              </w:rPr>
              <w:t>Heel width extended wider than heel counter width (Original)</w:t>
            </w:r>
          </w:p>
        </w:tc>
      </w:tr>
      <w:tr w:rsidR="00687224" w:rsidRPr="00110689" w14:paraId="260D38D8" w14:textId="77777777" w:rsidTr="00A05687">
        <w:tc>
          <w:tcPr>
            <w:tcW w:w="1555" w:type="dxa"/>
          </w:tcPr>
          <w:p w14:paraId="1A1E08A4"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D3E31E8" w14:textId="77777777" w:rsidR="00687224" w:rsidRPr="00110689" w:rsidRDefault="00687224" w:rsidP="00A05687">
            <w:pPr>
              <w:rPr>
                <w:sz w:val="20"/>
                <w:szCs w:val="20"/>
              </w:rPr>
            </w:pPr>
            <w:r w:rsidRPr="00110689">
              <w:rPr>
                <w:sz w:val="20"/>
                <w:szCs w:val="20"/>
              </w:rPr>
              <w:t>No preference (Original)</w:t>
            </w:r>
          </w:p>
        </w:tc>
      </w:tr>
      <w:tr w:rsidR="00687224" w:rsidRPr="00110689" w14:paraId="29A75327" w14:textId="77777777" w:rsidTr="00A05687">
        <w:tc>
          <w:tcPr>
            <w:tcW w:w="1555" w:type="dxa"/>
          </w:tcPr>
          <w:p w14:paraId="644A8CB6"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1B04FE95" w14:textId="77777777" w:rsidR="00687224" w:rsidRPr="00110689" w:rsidRDefault="00687224" w:rsidP="00A05687">
            <w:pPr>
              <w:rPr>
                <w:sz w:val="20"/>
                <w:szCs w:val="20"/>
              </w:rPr>
            </w:pPr>
            <w:r w:rsidRPr="00110689">
              <w:rPr>
                <w:sz w:val="20"/>
                <w:szCs w:val="20"/>
              </w:rPr>
              <w:t>Heel width extensions should be provided as an optional sole adaption with the heel width extension on standard stability footwear being no wider than the welted seam.</w:t>
            </w:r>
          </w:p>
        </w:tc>
      </w:tr>
    </w:tbl>
    <w:p w14:paraId="132DBB6A" w14:textId="77777777" w:rsidR="00687224" w:rsidRPr="00110689" w:rsidRDefault="00687224" w:rsidP="00687224">
      <w:pPr>
        <w:rPr>
          <w:sz w:val="20"/>
          <w:szCs w:val="20"/>
        </w:rPr>
      </w:pPr>
    </w:p>
    <w:p w14:paraId="5C7B867B" w14:textId="77777777" w:rsidR="00687224" w:rsidRPr="00110689" w:rsidRDefault="00687224" w:rsidP="00687224">
      <w:pPr>
        <w:rPr>
          <w:sz w:val="20"/>
          <w:szCs w:val="20"/>
        </w:rPr>
      </w:pPr>
      <w:r w:rsidRPr="00110689">
        <w:rPr>
          <w:sz w:val="20"/>
          <w:szCs w:val="20"/>
        </w:rPr>
        <w:t>27)</w:t>
      </w:r>
    </w:p>
    <w:tbl>
      <w:tblPr>
        <w:tblStyle w:val="TableGrid"/>
        <w:tblW w:w="0" w:type="auto"/>
        <w:tblLook w:val="04A0" w:firstRow="1" w:lastRow="0" w:firstColumn="1" w:lastColumn="0" w:noHBand="0" w:noVBand="1"/>
      </w:tblPr>
      <w:tblGrid>
        <w:gridCol w:w="1437"/>
        <w:gridCol w:w="1058"/>
        <w:gridCol w:w="983"/>
        <w:gridCol w:w="1159"/>
        <w:gridCol w:w="882"/>
        <w:gridCol w:w="1159"/>
        <w:gridCol w:w="736"/>
        <w:gridCol w:w="1074"/>
      </w:tblGrid>
      <w:tr w:rsidR="00687224" w:rsidRPr="00110689" w14:paraId="6582488B" w14:textId="77777777" w:rsidTr="00A05687">
        <w:tc>
          <w:tcPr>
            <w:tcW w:w="9776" w:type="dxa"/>
            <w:gridSpan w:val="8"/>
          </w:tcPr>
          <w:p w14:paraId="09E306A3" w14:textId="77777777" w:rsidR="00687224" w:rsidRPr="00110689" w:rsidRDefault="00687224" w:rsidP="00A05687">
            <w:pPr>
              <w:rPr>
                <w:sz w:val="20"/>
                <w:szCs w:val="20"/>
              </w:rPr>
            </w:pPr>
            <w:r w:rsidRPr="00110689">
              <w:rPr>
                <w:sz w:val="20"/>
                <w:szCs w:val="20"/>
              </w:rPr>
              <w:t>Please rank your level of agreement with the following purpose suggested from panellists’ feedback of an extended heel width:*</w:t>
            </w:r>
          </w:p>
        </w:tc>
      </w:tr>
      <w:tr w:rsidR="00687224" w:rsidRPr="00110689" w14:paraId="707119DB" w14:textId="77777777" w:rsidTr="00A05687">
        <w:tc>
          <w:tcPr>
            <w:tcW w:w="1897" w:type="dxa"/>
            <w:vMerge w:val="restart"/>
          </w:tcPr>
          <w:p w14:paraId="5225F894" w14:textId="77777777" w:rsidR="00687224" w:rsidRPr="00110689" w:rsidRDefault="00687224" w:rsidP="00A05687">
            <w:pPr>
              <w:jc w:val="both"/>
              <w:rPr>
                <w:sz w:val="20"/>
                <w:szCs w:val="20"/>
              </w:rPr>
            </w:pPr>
          </w:p>
        </w:tc>
        <w:tc>
          <w:tcPr>
            <w:tcW w:w="1237" w:type="dxa"/>
          </w:tcPr>
          <w:p w14:paraId="15BE17D1"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8A45C6E" w14:textId="77777777" w:rsidR="00687224" w:rsidRPr="00110689" w:rsidRDefault="00687224" w:rsidP="00A05687">
            <w:pPr>
              <w:jc w:val="both"/>
              <w:rPr>
                <w:sz w:val="20"/>
                <w:szCs w:val="20"/>
              </w:rPr>
            </w:pPr>
            <w:r w:rsidRPr="00110689">
              <w:rPr>
                <w:sz w:val="20"/>
                <w:szCs w:val="20"/>
              </w:rPr>
              <w:t>Disagree</w:t>
            </w:r>
          </w:p>
        </w:tc>
        <w:tc>
          <w:tcPr>
            <w:tcW w:w="1257" w:type="dxa"/>
          </w:tcPr>
          <w:p w14:paraId="147AC7F2" w14:textId="77777777" w:rsidR="00687224" w:rsidRPr="00110689" w:rsidRDefault="00687224" w:rsidP="00A05687">
            <w:pPr>
              <w:jc w:val="both"/>
              <w:rPr>
                <w:sz w:val="20"/>
                <w:szCs w:val="20"/>
              </w:rPr>
            </w:pPr>
            <w:r w:rsidRPr="00110689">
              <w:rPr>
                <w:sz w:val="20"/>
                <w:szCs w:val="20"/>
              </w:rPr>
              <w:t>Somewhat Disagree</w:t>
            </w:r>
          </w:p>
        </w:tc>
        <w:tc>
          <w:tcPr>
            <w:tcW w:w="951" w:type="dxa"/>
          </w:tcPr>
          <w:p w14:paraId="45555C8A" w14:textId="77777777" w:rsidR="00687224" w:rsidRPr="00110689" w:rsidRDefault="00687224" w:rsidP="00A05687">
            <w:pPr>
              <w:jc w:val="both"/>
              <w:rPr>
                <w:sz w:val="20"/>
                <w:szCs w:val="20"/>
              </w:rPr>
            </w:pPr>
            <w:r w:rsidRPr="00110689">
              <w:rPr>
                <w:sz w:val="20"/>
                <w:szCs w:val="20"/>
              </w:rPr>
              <w:t>Neutral</w:t>
            </w:r>
          </w:p>
        </w:tc>
        <w:tc>
          <w:tcPr>
            <w:tcW w:w="1257" w:type="dxa"/>
          </w:tcPr>
          <w:p w14:paraId="76CBFADD" w14:textId="77777777" w:rsidR="00687224" w:rsidRPr="00110689" w:rsidRDefault="00687224" w:rsidP="00A05687">
            <w:pPr>
              <w:jc w:val="both"/>
              <w:rPr>
                <w:sz w:val="20"/>
                <w:szCs w:val="20"/>
              </w:rPr>
            </w:pPr>
            <w:r w:rsidRPr="00110689">
              <w:rPr>
                <w:sz w:val="20"/>
                <w:szCs w:val="20"/>
              </w:rPr>
              <w:t>Somewhat Agree</w:t>
            </w:r>
          </w:p>
        </w:tc>
        <w:tc>
          <w:tcPr>
            <w:tcW w:w="791" w:type="dxa"/>
          </w:tcPr>
          <w:p w14:paraId="0A63DD3C" w14:textId="77777777" w:rsidR="00687224" w:rsidRPr="00110689" w:rsidRDefault="00687224" w:rsidP="00A05687">
            <w:pPr>
              <w:jc w:val="both"/>
              <w:rPr>
                <w:sz w:val="20"/>
                <w:szCs w:val="20"/>
              </w:rPr>
            </w:pPr>
            <w:r w:rsidRPr="00110689">
              <w:rPr>
                <w:sz w:val="20"/>
                <w:szCs w:val="20"/>
              </w:rPr>
              <w:t>Agree</w:t>
            </w:r>
          </w:p>
        </w:tc>
        <w:tc>
          <w:tcPr>
            <w:tcW w:w="1322" w:type="dxa"/>
          </w:tcPr>
          <w:p w14:paraId="342AFE78" w14:textId="77777777" w:rsidR="00687224" w:rsidRPr="00110689" w:rsidRDefault="00687224" w:rsidP="00A05687">
            <w:pPr>
              <w:jc w:val="both"/>
              <w:rPr>
                <w:sz w:val="20"/>
                <w:szCs w:val="20"/>
              </w:rPr>
            </w:pPr>
            <w:r w:rsidRPr="00110689">
              <w:rPr>
                <w:sz w:val="20"/>
                <w:szCs w:val="20"/>
              </w:rPr>
              <w:t>Strongly Agree</w:t>
            </w:r>
          </w:p>
        </w:tc>
      </w:tr>
      <w:tr w:rsidR="00687224" w:rsidRPr="00110689" w14:paraId="72DD33F6" w14:textId="77777777" w:rsidTr="00A05687">
        <w:tc>
          <w:tcPr>
            <w:tcW w:w="1897" w:type="dxa"/>
            <w:vMerge/>
          </w:tcPr>
          <w:p w14:paraId="3DF9E5B6" w14:textId="77777777" w:rsidR="00687224" w:rsidRPr="00110689" w:rsidRDefault="00687224" w:rsidP="00A05687">
            <w:pPr>
              <w:jc w:val="center"/>
              <w:rPr>
                <w:sz w:val="20"/>
                <w:szCs w:val="20"/>
              </w:rPr>
            </w:pPr>
          </w:p>
        </w:tc>
        <w:tc>
          <w:tcPr>
            <w:tcW w:w="1237" w:type="dxa"/>
          </w:tcPr>
          <w:p w14:paraId="36EE5A66" w14:textId="77777777" w:rsidR="00687224" w:rsidRPr="00110689" w:rsidRDefault="00687224" w:rsidP="00A05687">
            <w:pPr>
              <w:jc w:val="center"/>
              <w:rPr>
                <w:sz w:val="20"/>
                <w:szCs w:val="20"/>
              </w:rPr>
            </w:pPr>
            <w:r w:rsidRPr="00110689">
              <w:rPr>
                <w:sz w:val="20"/>
                <w:szCs w:val="20"/>
              </w:rPr>
              <w:t>1</w:t>
            </w:r>
          </w:p>
        </w:tc>
        <w:tc>
          <w:tcPr>
            <w:tcW w:w="1064" w:type="dxa"/>
          </w:tcPr>
          <w:p w14:paraId="710EC861" w14:textId="77777777" w:rsidR="00687224" w:rsidRPr="00110689" w:rsidRDefault="00687224" w:rsidP="00A05687">
            <w:pPr>
              <w:jc w:val="center"/>
              <w:rPr>
                <w:sz w:val="20"/>
                <w:szCs w:val="20"/>
              </w:rPr>
            </w:pPr>
            <w:r w:rsidRPr="00110689">
              <w:rPr>
                <w:sz w:val="20"/>
                <w:szCs w:val="20"/>
              </w:rPr>
              <w:t>2</w:t>
            </w:r>
          </w:p>
        </w:tc>
        <w:tc>
          <w:tcPr>
            <w:tcW w:w="1257" w:type="dxa"/>
          </w:tcPr>
          <w:p w14:paraId="5F2A1C76" w14:textId="77777777" w:rsidR="00687224" w:rsidRPr="00110689" w:rsidRDefault="00687224" w:rsidP="00A05687">
            <w:pPr>
              <w:jc w:val="center"/>
              <w:rPr>
                <w:sz w:val="20"/>
                <w:szCs w:val="20"/>
              </w:rPr>
            </w:pPr>
            <w:r w:rsidRPr="00110689">
              <w:rPr>
                <w:sz w:val="20"/>
                <w:szCs w:val="20"/>
              </w:rPr>
              <w:t>3</w:t>
            </w:r>
          </w:p>
        </w:tc>
        <w:tc>
          <w:tcPr>
            <w:tcW w:w="951" w:type="dxa"/>
          </w:tcPr>
          <w:p w14:paraId="6D92B202" w14:textId="77777777" w:rsidR="00687224" w:rsidRPr="00110689" w:rsidRDefault="00687224" w:rsidP="00A05687">
            <w:pPr>
              <w:jc w:val="center"/>
              <w:rPr>
                <w:sz w:val="20"/>
                <w:szCs w:val="20"/>
              </w:rPr>
            </w:pPr>
            <w:r w:rsidRPr="00110689">
              <w:rPr>
                <w:sz w:val="20"/>
                <w:szCs w:val="20"/>
              </w:rPr>
              <w:t>4</w:t>
            </w:r>
          </w:p>
        </w:tc>
        <w:tc>
          <w:tcPr>
            <w:tcW w:w="1257" w:type="dxa"/>
          </w:tcPr>
          <w:p w14:paraId="2FC3DA15" w14:textId="77777777" w:rsidR="00687224" w:rsidRPr="00110689" w:rsidRDefault="00687224" w:rsidP="00A05687">
            <w:pPr>
              <w:jc w:val="center"/>
              <w:rPr>
                <w:sz w:val="20"/>
                <w:szCs w:val="20"/>
              </w:rPr>
            </w:pPr>
            <w:r w:rsidRPr="00110689">
              <w:rPr>
                <w:sz w:val="20"/>
                <w:szCs w:val="20"/>
              </w:rPr>
              <w:t>5</w:t>
            </w:r>
          </w:p>
        </w:tc>
        <w:tc>
          <w:tcPr>
            <w:tcW w:w="791" w:type="dxa"/>
          </w:tcPr>
          <w:p w14:paraId="07922C14" w14:textId="77777777" w:rsidR="00687224" w:rsidRPr="00110689" w:rsidRDefault="00687224" w:rsidP="00A05687">
            <w:pPr>
              <w:jc w:val="center"/>
              <w:rPr>
                <w:sz w:val="20"/>
                <w:szCs w:val="20"/>
              </w:rPr>
            </w:pPr>
            <w:r w:rsidRPr="00110689">
              <w:rPr>
                <w:sz w:val="20"/>
                <w:szCs w:val="20"/>
              </w:rPr>
              <w:t>6</w:t>
            </w:r>
          </w:p>
        </w:tc>
        <w:tc>
          <w:tcPr>
            <w:tcW w:w="1322" w:type="dxa"/>
          </w:tcPr>
          <w:p w14:paraId="0DB1A395" w14:textId="77777777" w:rsidR="00687224" w:rsidRPr="00110689" w:rsidRDefault="00687224" w:rsidP="00A05687">
            <w:pPr>
              <w:jc w:val="center"/>
              <w:rPr>
                <w:sz w:val="20"/>
                <w:szCs w:val="20"/>
              </w:rPr>
            </w:pPr>
            <w:r w:rsidRPr="00110689">
              <w:rPr>
                <w:sz w:val="20"/>
                <w:szCs w:val="20"/>
              </w:rPr>
              <w:t>7</w:t>
            </w:r>
          </w:p>
        </w:tc>
      </w:tr>
      <w:tr w:rsidR="00687224" w:rsidRPr="00110689" w14:paraId="5949B3F7" w14:textId="77777777" w:rsidTr="00A05687">
        <w:tc>
          <w:tcPr>
            <w:tcW w:w="1897" w:type="dxa"/>
          </w:tcPr>
          <w:p w14:paraId="2B1F6459" w14:textId="77777777" w:rsidR="00687224" w:rsidRPr="00110689" w:rsidRDefault="00687224" w:rsidP="00A05687">
            <w:pPr>
              <w:rPr>
                <w:sz w:val="20"/>
                <w:szCs w:val="20"/>
              </w:rPr>
            </w:pPr>
            <w:r w:rsidRPr="00110689">
              <w:rPr>
                <w:sz w:val="20"/>
                <w:szCs w:val="20"/>
              </w:rPr>
              <w:t>Purpose: Heel width extensions assist medial-lateral stability of the foot and ankle through an increased base of support</w:t>
            </w:r>
          </w:p>
        </w:tc>
        <w:tc>
          <w:tcPr>
            <w:tcW w:w="1237" w:type="dxa"/>
          </w:tcPr>
          <w:p w14:paraId="6E59671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76D50FD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6CD51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6DCF619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7E0331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7F15447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322" w:type="dxa"/>
          </w:tcPr>
          <w:p w14:paraId="6DF1334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B89DDF9" w14:textId="77777777" w:rsidR="00687224" w:rsidRPr="00110689" w:rsidRDefault="00687224" w:rsidP="00687224">
      <w:pPr>
        <w:rPr>
          <w:sz w:val="20"/>
          <w:szCs w:val="20"/>
        </w:rPr>
      </w:pPr>
    </w:p>
    <w:p w14:paraId="73159217" w14:textId="77777777" w:rsidR="00687224" w:rsidRPr="00110689" w:rsidRDefault="00687224" w:rsidP="00687224">
      <w:pPr>
        <w:rPr>
          <w:sz w:val="20"/>
          <w:szCs w:val="20"/>
        </w:rPr>
      </w:pPr>
      <w:r w:rsidRPr="00110689">
        <w:rPr>
          <w:sz w:val="20"/>
          <w:szCs w:val="20"/>
        </w:rPr>
        <w:t>28)</w:t>
      </w:r>
    </w:p>
    <w:tbl>
      <w:tblPr>
        <w:tblStyle w:val="TableGrid"/>
        <w:tblW w:w="0" w:type="auto"/>
        <w:tblLook w:val="04A0" w:firstRow="1" w:lastRow="0" w:firstColumn="1" w:lastColumn="0" w:noHBand="0" w:noVBand="1"/>
      </w:tblPr>
      <w:tblGrid>
        <w:gridCol w:w="1200"/>
        <w:gridCol w:w="1064"/>
        <w:gridCol w:w="986"/>
        <w:gridCol w:w="1162"/>
        <w:gridCol w:w="884"/>
        <w:gridCol w:w="1162"/>
        <w:gridCol w:w="738"/>
        <w:gridCol w:w="1292"/>
      </w:tblGrid>
      <w:tr w:rsidR="00687224" w:rsidRPr="00110689" w14:paraId="7ED3D2B2" w14:textId="77777777" w:rsidTr="00A05687">
        <w:tc>
          <w:tcPr>
            <w:tcW w:w="9776" w:type="dxa"/>
            <w:gridSpan w:val="8"/>
          </w:tcPr>
          <w:p w14:paraId="1D926748" w14:textId="77777777" w:rsidR="00687224" w:rsidRPr="00110689" w:rsidRDefault="00687224" w:rsidP="00A05687">
            <w:pPr>
              <w:rPr>
                <w:sz w:val="20"/>
                <w:szCs w:val="20"/>
              </w:rPr>
            </w:pPr>
            <w:r w:rsidRPr="00110689">
              <w:rPr>
                <w:sz w:val="20"/>
                <w:szCs w:val="20"/>
              </w:rPr>
              <w:t>Other heel design considerations suggested by the panellists were the heel pitch; heel pitch should not be so high as to impart instability at the ankle or be incompatible with the fitting of adjunct orthotic therapy:</w:t>
            </w:r>
          </w:p>
          <w:p w14:paraId="1490F06D" w14:textId="77777777" w:rsidR="00687224" w:rsidRPr="00110689" w:rsidRDefault="00687224" w:rsidP="00A05687">
            <w:pPr>
              <w:rPr>
                <w:sz w:val="20"/>
                <w:szCs w:val="20"/>
              </w:rPr>
            </w:pPr>
          </w:p>
          <w:p w14:paraId="17645314" w14:textId="77777777" w:rsidR="00687224" w:rsidRPr="00110689" w:rsidRDefault="00687224" w:rsidP="00A05687">
            <w:pPr>
              <w:rPr>
                <w:sz w:val="20"/>
                <w:szCs w:val="20"/>
              </w:rPr>
            </w:pPr>
            <w:r w:rsidRPr="00110689">
              <w:rPr>
                <w:sz w:val="20"/>
                <w:szCs w:val="20"/>
              </w:rPr>
              <w:t>Please rank your agreement with the following panellists' suggestions in relation to further desired design characteristics for the heel of stability footwear:*</w:t>
            </w:r>
          </w:p>
        </w:tc>
      </w:tr>
      <w:tr w:rsidR="00687224" w:rsidRPr="00110689" w14:paraId="4CAD373D" w14:textId="77777777" w:rsidTr="00A05687">
        <w:tc>
          <w:tcPr>
            <w:tcW w:w="1433" w:type="dxa"/>
            <w:vMerge w:val="restart"/>
          </w:tcPr>
          <w:p w14:paraId="1F46EBDB" w14:textId="77777777" w:rsidR="00687224" w:rsidRPr="00110689" w:rsidRDefault="00687224" w:rsidP="00A05687">
            <w:pPr>
              <w:jc w:val="both"/>
              <w:rPr>
                <w:sz w:val="20"/>
                <w:szCs w:val="20"/>
              </w:rPr>
            </w:pPr>
          </w:p>
        </w:tc>
        <w:tc>
          <w:tcPr>
            <w:tcW w:w="1237" w:type="dxa"/>
          </w:tcPr>
          <w:p w14:paraId="7ED2E754"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7C01793F" w14:textId="77777777" w:rsidR="00687224" w:rsidRPr="00110689" w:rsidRDefault="00687224" w:rsidP="00A05687">
            <w:pPr>
              <w:jc w:val="both"/>
              <w:rPr>
                <w:sz w:val="20"/>
                <w:szCs w:val="20"/>
              </w:rPr>
            </w:pPr>
            <w:r w:rsidRPr="00110689">
              <w:rPr>
                <w:sz w:val="20"/>
                <w:szCs w:val="20"/>
              </w:rPr>
              <w:t>Disagree</w:t>
            </w:r>
          </w:p>
        </w:tc>
        <w:tc>
          <w:tcPr>
            <w:tcW w:w="1257" w:type="dxa"/>
          </w:tcPr>
          <w:p w14:paraId="5F957047" w14:textId="77777777" w:rsidR="00687224" w:rsidRPr="00110689" w:rsidRDefault="00687224" w:rsidP="00A05687">
            <w:pPr>
              <w:jc w:val="both"/>
              <w:rPr>
                <w:sz w:val="20"/>
                <w:szCs w:val="20"/>
              </w:rPr>
            </w:pPr>
            <w:r w:rsidRPr="00110689">
              <w:rPr>
                <w:sz w:val="20"/>
                <w:szCs w:val="20"/>
              </w:rPr>
              <w:t>Somewhat Disagree</w:t>
            </w:r>
          </w:p>
        </w:tc>
        <w:tc>
          <w:tcPr>
            <w:tcW w:w="951" w:type="dxa"/>
          </w:tcPr>
          <w:p w14:paraId="03014085" w14:textId="77777777" w:rsidR="00687224" w:rsidRPr="00110689" w:rsidRDefault="00687224" w:rsidP="00A05687">
            <w:pPr>
              <w:jc w:val="both"/>
              <w:rPr>
                <w:sz w:val="20"/>
                <w:szCs w:val="20"/>
              </w:rPr>
            </w:pPr>
            <w:r w:rsidRPr="00110689">
              <w:rPr>
                <w:sz w:val="20"/>
                <w:szCs w:val="20"/>
              </w:rPr>
              <w:t>Neutral</w:t>
            </w:r>
          </w:p>
        </w:tc>
        <w:tc>
          <w:tcPr>
            <w:tcW w:w="1257" w:type="dxa"/>
          </w:tcPr>
          <w:p w14:paraId="6214D0EE" w14:textId="77777777" w:rsidR="00687224" w:rsidRPr="00110689" w:rsidRDefault="00687224" w:rsidP="00A05687">
            <w:pPr>
              <w:jc w:val="both"/>
              <w:rPr>
                <w:sz w:val="20"/>
                <w:szCs w:val="20"/>
              </w:rPr>
            </w:pPr>
            <w:r w:rsidRPr="00110689">
              <w:rPr>
                <w:sz w:val="20"/>
                <w:szCs w:val="20"/>
              </w:rPr>
              <w:t>Somewhat Agree</w:t>
            </w:r>
          </w:p>
        </w:tc>
        <w:tc>
          <w:tcPr>
            <w:tcW w:w="791" w:type="dxa"/>
          </w:tcPr>
          <w:p w14:paraId="53A03785" w14:textId="77777777" w:rsidR="00687224" w:rsidRPr="00110689" w:rsidRDefault="00687224" w:rsidP="00A05687">
            <w:pPr>
              <w:jc w:val="both"/>
              <w:rPr>
                <w:sz w:val="20"/>
                <w:szCs w:val="20"/>
              </w:rPr>
            </w:pPr>
            <w:r w:rsidRPr="00110689">
              <w:rPr>
                <w:sz w:val="20"/>
                <w:szCs w:val="20"/>
              </w:rPr>
              <w:t>Agree</w:t>
            </w:r>
          </w:p>
        </w:tc>
        <w:tc>
          <w:tcPr>
            <w:tcW w:w="1786" w:type="dxa"/>
          </w:tcPr>
          <w:p w14:paraId="447EB9DD" w14:textId="77777777" w:rsidR="00687224" w:rsidRPr="00110689" w:rsidRDefault="00687224" w:rsidP="00A05687">
            <w:pPr>
              <w:jc w:val="both"/>
              <w:rPr>
                <w:sz w:val="20"/>
                <w:szCs w:val="20"/>
              </w:rPr>
            </w:pPr>
            <w:r w:rsidRPr="00110689">
              <w:rPr>
                <w:sz w:val="20"/>
                <w:szCs w:val="20"/>
              </w:rPr>
              <w:t>Strongly Agree</w:t>
            </w:r>
          </w:p>
        </w:tc>
      </w:tr>
      <w:tr w:rsidR="00687224" w:rsidRPr="00110689" w14:paraId="4478FDB2" w14:textId="77777777" w:rsidTr="00A05687">
        <w:tc>
          <w:tcPr>
            <w:tcW w:w="1433" w:type="dxa"/>
            <w:vMerge/>
          </w:tcPr>
          <w:p w14:paraId="2C2D04D7" w14:textId="77777777" w:rsidR="00687224" w:rsidRPr="00110689" w:rsidRDefault="00687224" w:rsidP="00A05687">
            <w:pPr>
              <w:jc w:val="center"/>
              <w:rPr>
                <w:sz w:val="20"/>
                <w:szCs w:val="20"/>
              </w:rPr>
            </w:pPr>
          </w:p>
        </w:tc>
        <w:tc>
          <w:tcPr>
            <w:tcW w:w="1237" w:type="dxa"/>
          </w:tcPr>
          <w:p w14:paraId="561F723D" w14:textId="77777777" w:rsidR="00687224" w:rsidRPr="00110689" w:rsidRDefault="00687224" w:rsidP="00A05687">
            <w:pPr>
              <w:jc w:val="center"/>
              <w:rPr>
                <w:sz w:val="20"/>
                <w:szCs w:val="20"/>
              </w:rPr>
            </w:pPr>
            <w:r w:rsidRPr="00110689">
              <w:rPr>
                <w:sz w:val="20"/>
                <w:szCs w:val="20"/>
              </w:rPr>
              <w:t>1</w:t>
            </w:r>
          </w:p>
        </w:tc>
        <w:tc>
          <w:tcPr>
            <w:tcW w:w="1064" w:type="dxa"/>
          </w:tcPr>
          <w:p w14:paraId="0F6E689A" w14:textId="77777777" w:rsidR="00687224" w:rsidRPr="00110689" w:rsidRDefault="00687224" w:rsidP="00A05687">
            <w:pPr>
              <w:jc w:val="center"/>
              <w:rPr>
                <w:sz w:val="20"/>
                <w:szCs w:val="20"/>
              </w:rPr>
            </w:pPr>
            <w:r w:rsidRPr="00110689">
              <w:rPr>
                <w:sz w:val="20"/>
                <w:szCs w:val="20"/>
              </w:rPr>
              <w:t>2</w:t>
            </w:r>
          </w:p>
        </w:tc>
        <w:tc>
          <w:tcPr>
            <w:tcW w:w="1257" w:type="dxa"/>
          </w:tcPr>
          <w:p w14:paraId="19AF98A4" w14:textId="77777777" w:rsidR="00687224" w:rsidRPr="00110689" w:rsidRDefault="00687224" w:rsidP="00A05687">
            <w:pPr>
              <w:jc w:val="center"/>
              <w:rPr>
                <w:sz w:val="20"/>
                <w:szCs w:val="20"/>
              </w:rPr>
            </w:pPr>
            <w:r w:rsidRPr="00110689">
              <w:rPr>
                <w:sz w:val="20"/>
                <w:szCs w:val="20"/>
              </w:rPr>
              <w:t>3</w:t>
            </w:r>
          </w:p>
        </w:tc>
        <w:tc>
          <w:tcPr>
            <w:tcW w:w="951" w:type="dxa"/>
          </w:tcPr>
          <w:p w14:paraId="007F8401" w14:textId="77777777" w:rsidR="00687224" w:rsidRPr="00110689" w:rsidRDefault="00687224" w:rsidP="00A05687">
            <w:pPr>
              <w:jc w:val="center"/>
              <w:rPr>
                <w:sz w:val="20"/>
                <w:szCs w:val="20"/>
              </w:rPr>
            </w:pPr>
            <w:r w:rsidRPr="00110689">
              <w:rPr>
                <w:sz w:val="20"/>
                <w:szCs w:val="20"/>
              </w:rPr>
              <w:t>4</w:t>
            </w:r>
          </w:p>
        </w:tc>
        <w:tc>
          <w:tcPr>
            <w:tcW w:w="1257" w:type="dxa"/>
          </w:tcPr>
          <w:p w14:paraId="36F7C539" w14:textId="77777777" w:rsidR="00687224" w:rsidRPr="00110689" w:rsidRDefault="00687224" w:rsidP="00A05687">
            <w:pPr>
              <w:jc w:val="center"/>
              <w:rPr>
                <w:sz w:val="20"/>
                <w:szCs w:val="20"/>
              </w:rPr>
            </w:pPr>
            <w:r w:rsidRPr="00110689">
              <w:rPr>
                <w:sz w:val="20"/>
                <w:szCs w:val="20"/>
              </w:rPr>
              <w:t>5</w:t>
            </w:r>
          </w:p>
        </w:tc>
        <w:tc>
          <w:tcPr>
            <w:tcW w:w="791" w:type="dxa"/>
          </w:tcPr>
          <w:p w14:paraId="5A55F1A6" w14:textId="77777777" w:rsidR="00687224" w:rsidRPr="00110689" w:rsidRDefault="00687224" w:rsidP="00A05687">
            <w:pPr>
              <w:jc w:val="center"/>
              <w:rPr>
                <w:sz w:val="20"/>
                <w:szCs w:val="20"/>
              </w:rPr>
            </w:pPr>
            <w:r w:rsidRPr="00110689">
              <w:rPr>
                <w:sz w:val="20"/>
                <w:szCs w:val="20"/>
              </w:rPr>
              <w:t>6</w:t>
            </w:r>
          </w:p>
        </w:tc>
        <w:tc>
          <w:tcPr>
            <w:tcW w:w="1786" w:type="dxa"/>
          </w:tcPr>
          <w:p w14:paraId="2E245FB9" w14:textId="77777777" w:rsidR="00687224" w:rsidRPr="00110689" w:rsidRDefault="00687224" w:rsidP="00A05687">
            <w:pPr>
              <w:jc w:val="center"/>
              <w:rPr>
                <w:sz w:val="20"/>
                <w:szCs w:val="20"/>
              </w:rPr>
            </w:pPr>
            <w:r w:rsidRPr="00110689">
              <w:rPr>
                <w:sz w:val="20"/>
                <w:szCs w:val="20"/>
              </w:rPr>
              <w:t>7</w:t>
            </w:r>
          </w:p>
        </w:tc>
      </w:tr>
      <w:tr w:rsidR="00687224" w:rsidRPr="00110689" w14:paraId="23CEAD91" w14:textId="77777777" w:rsidTr="00A05687">
        <w:tc>
          <w:tcPr>
            <w:tcW w:w="1433" w:type="dxa"/>
          </w:tcPr>
          <w:p w14:paraId="70A9660F" w14:textId="77777777" w:rsidR="00687224" w:rsidRPr="00110689" w:rsidRDefault="00687224" w:rsidP="00A05687">
            <w:pPr>
              <w:rPr>
                <w:sz w:val="20"/>
                <w:szCs w:val="20"/>
              </w:rPr>
            </w:pPr>
            <w:r w:rsidRPr="00110689">
              <w:rPr>
                <w:sz w:val="20"/>
                <w:szCs w:val="20"/>
              </w:rPr>
              <w:t>Heel Pitch should not increase ankle instability</w:t>
            </w:r>
          </w:p>
        </w:tc>
        <w:tc>
          <w:tcPr>
            <w:tcW w:w="1237" w:type="dxa"/>
          </w:tcPr>
          <w:p w14:paraId="2DBD49D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1C637E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C5CB79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BFB3D8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073FD3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7CC6286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786" w:type="dxa"/>
          </w:tcPr>
          <w:p w14:paraId="590805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39F7D7AC" w14:textId="77777777" w:rsidTr="00A05687">
        <w:tc>
          <w:tcPr>
            <w:tcW w:w="1433" w:type="dxa"/>
          </w:tcPr>
          <w:p w14:paraId="4AE566D9" w14:textId="77777777" w:rsidR="00687224" w:rsidRPr="00110689" w:rsidRDefault="00687224" w:rsidP="00A05687">
            <w:pPr>
              <w:rPr>
                <w:sz w:val="20"/>
                <w:szCs w:val="20"/>
              </w:rPr>
            </w:pPr>
            <w:r w:rsidRPr="00110689">
              <w:rPr>
                <w:sz w:val="20"/>
                <w:szCs w:val="20"/>
              </w:rPr>
              <w:t>Heel pitch should allow for adjunct orthotic therapy</w:t>
            </w:r>
          </w:p>
        </w:tc>
        <w:tc>
          <w:tcPr>
            <w:tcW w:w="1237" w:type="dxa"/>
          </w:tcPr>
          <w:p w14:paraId="5DA75E2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78D32D3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87B9D2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1947F3B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85CE56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1ED9964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786" w:type="dxa"/>
          </w:tcPr>
          <w:p w14:paraId="1C67175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419C49D" w14:textId="77777777" w:rsidR="00687224" w:rsidRPr="00110689" w:rsidRDefault="00687224" w:rsidP="00687224">
      <w:pPr>
        <w:rPr>
          <w:sz w:val="20"/>
          <w:szCs w:val="20"/>
        </w:rPr>
      </w:pPr>
    </w:p>
    <w:p w14:paraId="1B98A0CA" w14:textId="77777777" w:rsidR="00687224" w:rsidRPr="00110689" w:rsidRDefault="00687224" w:rsidP="00687224">
      <w:pPr>
        <w:rPr>
          <w:sz w:val="20"/>
          <w:szCs w:val="20"/>
        </w:rPr>
      </w:pPr>
    </w:p>
    <w:p w14:paraId="495D32A2" w14:textId="77777777" w:rsidR="00687224" w:rsidRPr="00110689" w:rsidRDefault="00687224" w:rsidP="00687224">
      <w:pPr>
        <w:rPr>
          <w:sz w:val="20"/>
          <w:szCs w:val="20"/>
        </w:rPr>
      </w:pPr>
      <w:r w:rsidRPr="00110689">
        <w:rPr>
          <w:sz w:val="20"/>
          <w:szCs w:val="20"/>
        </w:rPr>
        <w:t>29)</w:t>
      </w:r>
    </w:p>
    <w:tbl>
      <w:tblPr>
        <w:tblStyle w:val="TableGrid"/>
        <w:tblW w:w="0" w:type="auto"/>
        <w:tblLook w:val="04A0" w:firstRow="1" w:lastRow="0" w:firstColumn="1" w:lastColumn="0" w:noHBand="0" w:noVBand="1"/>
      </w:tblPr>
      <w:tblGrid>
        <w:gridCol w:w="8488"/>
      </w:tblGrid>
      <w:tr w:rsidR="00687224" w:rsidRPr="00110689" w14:paraId="3209C7FF" w14:textId="77777777" w:rsidTr="00A05687">
        <w:tc>
          <w:tcPr>
            <w:tcW w:w="9776" w:type="dxa"/>
          </w:tcPr>
          <w:p w14:paraId="176C551C"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he heel</w:t>
            </w:r>
          </w:p>
        </w:tc>
      </w:tr>
      <w:tr w:rsidR="00687224" w:rsidRPr="00110689" w14:paraId="31BF707E" w14:textId="77777777" w:rsidTr="00A05687">
        <w:tc>
          <w:tcPr>
            <w:tcW w:w="9776" w:type="dxa"/>
          </w:tcPr>
          <w:p w14:paraId="3C4A5DA6" w14:textId="77777777" w:rsidR="00687224" w:rsidRPr="00110689" w:rsidRDefault="00687224" w:rsidP="00A05687">
            <w:pPr>
              <w:rPr>
                <w:sz w:val="20"/>
                <w:szCs w:val="20"/>
              </w:rPr>
            </w:pPr>
          </w:p>
          <w:p w14:paraId="0BF7853F" w14:textId="77777777" w:rsidR="00687224" w:rsidRPr="00110689" w:rsidRDefault="00687224" w:rsidP="00A05687">
            <w:pPr>
              <w:rPr>
                <w:sz w:val="20"/>
                <w:szCs w:val="20"/>
              </w:rPr>
            </w:pPr>
          </w:p>
        </w:tc>
      </w:tr>
    </w:tbl>
    <w:p w14:paraId="184B6ADE"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060AEB30" w14:textId="77777777" w:rsidTr="00A05687">
        <w:trPr>
          <w:trHeight w:val="1833"/>
        </w:trPr>
        <w:tc>
          <w:tcPr>
            <w:tcW w:w="9918" w:type="dxa"/>
          </w:tcPr>
          <w:p w14:paraId="204F7901" w14:textId="77777777" w:rsidR="00687224" w:rsidRPr="00110689" w:rsidRDefault="00687224" w:rsidP="00A05687">
            <w:pPr>
              <w:rPr>
                <w:b/>
                <w:bCs/>
                <w:sz w:val="20"/>
                <w:szCs w:val="20"/>
              </w:rPr>
            </w:pPr>
            <w:r w:rsidRPr="00110689">
              <w:rPr>
                <w:b/>
                <w:bCs/>
                <w:sz w:val="20"/>
                <w:szCs w:val="20"/>
              </w:rPr>
              <w:t>Inlay</w:t>
            </w:r>
          </w:p>
          <w:p w14:paraId="23E1D13D" w14:textId="77777777" w:rsidR="00687224" w:rsidRPr="00110689" w:rsidRDefault="00687224" w:rsidP="00A05687">
            <w:pPr>
              <w:jc w:val="right"/>
              <w:rPr>
                <w:sz w:val="20"/>
                <w:szCs w:val="20"/>
              </w:rPr>
            </w:pP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632308b4-e516-4043-97e9-bf2f5b13e680" \* MERGEFORMATINET </w:instrText>
            </w:r>
            <w:r w:rsidRPr="00110689">
              <w:rPr>
                <w:sz w:val="20"/>
                <w:szCs w:val="20"/>
              </w:rPr>
              <w:fldChar w:fldCharType="separate"/>
            </w:r>
            <w:r w:rsidRPr="00110689">
              <w:rPr>
                <w:noProof/>
                <w:sz w:val="20"/>
                <w:szCs w:val="20"/>
              </w:rPr>
              <w:drawing>
                <wp:inline distT="0" distB="0" distL="0" distR="0" wp14:anchorId="70E02A08" wp14:editId="62B95B2E">
                  <wp:extent cx="2226385" cy="1640910"/>
                  <wp:effectExtent l="0" t="0" r="0" b="0"/>
                  <wp:docPr id="206499543" name="Picture 206499543" descr="A picture containing indoor, tabl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23632" cy="1712584"/>
                          </a:xfrm>
                          <a:prstGeom prst="rect">
                            <a:avLst/>
                          </a:prstGeom>
                          <a:noFill/>
                          <a:ln>
                            <a:noFill/>
                          </a:ln>
                        </pic:spPr>
                      </pic:pic>
                    </a:graphicData>
                  </a:graphic>
                </wp:inline>
              </w:drawing>
            </w:r>
            <w:r w:rsidRPr="00110689">
              <w:rPr>
                <w:sz w:val="20"/>
                <w:szCs w:val="20"/>
              </w:rPr>
              <w:fldChar w:fldCharType="end"/>
            </w:r>
          </w:p>
          <w:p w14:paraId="2924DBA4" w14:textId="77777777" w:rsidR="00687224" w:rsidRPr="00110689" w:rsidRDefault="00687224" w:rsidP="00A05687">
            <w:pPr>
              <w:rPr>
                <w:b/>
                <w:bCs/>
                <w:sz w:val="20"/>
                <w:szCs w:val="20"/>
              </w:rPr>
            </w:pPr>
            <w:r w:rsidRPr="00110689">
              <w:rPr>
                <w:noProof/>
                <w:sz w:val="20"/>
                <w:szCs w:val="20"/>
              </w:rPr>
              <w:fldChar w:fldCharType="end"/>
            </w:r>
          </w:p>
        </w:tc>
      </w:tr>
      <w:tr w:rsidR="00687224" w:rsidRPr="00110689" w14:paraId="08619909" w14:textId="77777777" w:rsidTr="00A05687">
        <w:tc>
          <w:tcPr>
            <w:tcW w:w="9918" w:type="dxa"/>
          </w:tcPr>
          <w:p w14:paraId="6BED4449"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Inlay of standard “Off the Shelf” stability footwear used as a clinical intervention for children with mobility impairment, please consider the options offered or rank your level of agreement with the suggested characteristic or purpose of these design characteristics:     </w:t>
            </w:r>
          </w:p>
        </w:tc>
      </w:tr>
    </w:tbl>
    <w:p w14:paraId="2338B321" w14:textId="77777777" w:rsidR="00687224" w:rsidRPr="00110689" w:rsidRDefault="00687224" w:rsidP="00687224">
      <w:pPr>
        <w:rPr>
          <w:sz w:val="20"/>
          <w:szCs w:val="20"/>
        </w:rPr>
      </w:pPr>
    </w:p>
    <w:p w14:paraId="513CD00E" w14:textId="77777777" w:rsidR="00687224" w:rsidRPr="00110689" w:rsidRDefault="00687224" w:rsidP="00687224">
      <w:pPr>
        <w:rPr>
          <w:sz w:val="20"/>
          <w:szCs w:val="20"/>
        </w:rPr>
      </w:pPr>
      <w:r w:rsidRPr="00110689">
        <w:rPr>
          <w:sz w:val="20"/>
          <w:szCs w:val="20"/>
        </w:rPr>
        <w:t>30)</w:t>
      </w:r>
    </w:p>
    <w:tbl>
      <w:tblPr>
        <w:tblStyle w:val="TableGrid"/>
        <w:tblW w:w="0" w:type="auto"/>
        <w:tblLook w:val="04A0" w:firstRow="1" w:lastRow="0" w:firstColumn="1" w:lastColumn="0" w:noHBand="0" w:noVBand="1"/>
      </w:tblPr>
      <w:tblGrid>
        <w:gridCol w:w="1382"/>
        <w:gridCol w:w="7106"/>
      </w:tblGrid>
      <w:tr w:rsidR="00687224" w:rsidRPr="00110689" w14:paraId="615C67AD" w14:textId="77777777" w:rsidTr="00A05687">
        <w:tc>
          <w:tcPr>
            <w:tcW w:w="9776" w:type="dxa"/>
            <w:gridSpan w:val="2"/>
          </w:tcPr>
          <w:p w14:paraId="25068579" w14:textId="77777777" w:rsidR="00687224" w:rsidRPr="00110689" w:rsidRDefault="00687224" w:rsidP="00A05687">
            <w:pPr>
              <w:rPr>
                <w:sz w:val="20"/>
                <w:szCs w:val="20"/>
              </w:rPr>
            </w:pPr>
            <w:r w:rsidRPr="00110689">
              <w:rPr>
                <w:sz w:val="20"/>
                <w:szCs w:val="20"/>
              </w:rPr>
              <w:t>The inlay should have the following characteristics:</w:t>
            </w:r>
          </w:p>
          <w:p w14:paraId="063B4B60" w14:textId="77777777" w:rsidR="00687224" w:rsidRPr="00110689" w:rsidRDefault="00687224" w:rsidP="00A05687">
            <w:pPr>
              <w:rPr>
                <w:sz w:val="20"/>
                <w:szCs w:val="20"/>
              </w:rPr>
            </w:pPr>
          </w:p>
          <w:p w14:paraId="2BC7623D" w14:textId="77777777" w:rsidR="00687224" w:rsidRPr="00110689" w:rsidRDefault="00687224" w:rsidP="00A05687">
            <w:pPr>
              <w:rPr>
                <w:sz w:val="20"/>
                <w:szCs w:val="20"/>
              </w:rPr>
            </w:pPr>
            <w:r w:rsidRPr="00110689">
              <w:rPr>
                <w:sz w:val="20"/>
                <w:szCs w:val="20"/>
              </w:rPr>
              <w:t>"Stability footwear should come with a standard removable inlay."</w:t>
            </w:r>
          </w:p>
          <w:p w14:paraId="1B109920" w14:textId="77777777" w:rsidR="00687224" w:rsidRPr="00110689" w:rsidRDefault="00687224" w:rsidP="00A05687">
            <w:pPr>
              <w:rPr>
                <w:sz w:val="20"/>
                <w:szCs w:val="20"/>
              </w:rPr>
            </w:pPr>
            <w:r w:rsidRPr="00110689">
              <w:rPr>
                <w:sz w:val="20"/>
                <w:szCs w:val="20"/>
              </w:rPr>
              <w:t>The median level of agreement amongst the panellists was "strongly agree" with the majority of responses being between "agree" to "strongly agree".</w:t>
            </w:r>
          </w:p>
          <w:p w14:paraId="66CF27BB" w14:textId="77777777" w:rsidR="00687224" w:rsidRPr="00110689" w:rsidRDefault="00687224" w:rsidP="00A05687">
            <w:pPr>
              <w:rPr>
                <w:sz w:val="20"/>
                <w:szCs w:val="20"/>
              </w:rPr>
            </w:pPr>
            <w:r w:rsidRPr="00110689">
              <w:rPr>
                <w:sz w:val="20"/>
                <w:szCs w:val="20"/>
              </w:rPr>
              <w:t>Consensus was reached on this design feature in Round 1.</w:t>
            </w:r>
          </w:p>
          <w:p w14:paraId="3434193C" w14:textId="77777777" w:rsidR="00687224" w:rsidRPr="00110689" w:rsidRDefault="00687224" w:rsidP="00A05687">
            <w:pPr>
              <w:rPr>
                <w:sz w:val="20"/>
                <w:szCs w:val="20"/>
              </w:rPr>
            </w:pPr>
          </w:p>
          <w:p w14:paraId="4DB8E6A4" w14:textId="77777777" w:rsidR="00687224" w:rsidRPr="00110689" w:rsidRDefault="00687224" w:rsidP="00A05687">
            <w:pPr>
              <w:rPr>
                <w:sz w:val="20"/>
                <w:szCs w:val="20"/>
              </w:rPr>
            </w:pPr>
            <w:r w:rsidRPr="00110689">
              <w:rPr>
                <w:sz w:val="20"/>
                <w:szCs w:val="20"/>
              </w:rPr>
              <w:t>"The inlay should be contoured to simulate the medial longitudinal arch. "</w:t>
            </w:r>
          </w:p>
          <w:p w14:paraId="4975053C" w14:textId="77777777" w:rsidR="00687224" w:rsidRPr="00110689" w:rsidRDefault="00687224" w:rsidP="00A05687">
            <w:pPr>
              <w:rPr>
                <w:sz w:val="20"/>
                <w:szCs w:val="20"/>
              </w:rPr>
            </w:pPr>
            <w:r w:rsidRPr="00110689">
              <w:rPr>
                <w:sz w:val="20"/>
                <w:szCs w:val="20"/>
              </w:rPr>
              <w:t>The median level of agreement amongst the panellists was "neutral" with the majority of responses being between "somewhat disagree" to "somewhat agree".</w:t>
            </w:r>
          </w:p>
          <w:p w14:paraId="2956989A" w14:textId="77777777" w:rsidR="00687224" w:rsidRPr="00110689" w:rsidRDefault="00687224" w:rsidP="00A05687">
            <w:pPr>
              <w:rPr>
                <w:sz w:val="20"/>
                <w:szCs w:val="20"/>
              </w:rPr>
            </w:pPr>
          </w:p>
          <w:p w14:paraId="7A29228F" w14:textId="77777777" w:rsidR="00687224" w:rsidRPr="00110689" w:rsidRDefault="00687224" w:rsidP="00A05687">
            <w:pPr>
              <w:rPr>
                <w:sz w:val="20"/>
                <w:szCs w:val="20"/>
              </w:rPr>
            </w:pPr>
            <w:r w:rsidRPr="00110689">
              <w:rPr>
                <w:sz w:val="20"/>
                <w:szCs w:val="20"/>
              </w:rPr>
              <w:t>From panellist feedback, it was suggested that a removable inlay would allow for soft covering over the inner base layer of the sole and be thick enough to allow replacement with a  prescriptive foot orthotic device if required. The majority of panellists did not feel contouring to the arch was necessary as this not be representative of an early walkers foot; however, panellists did suggest contouring to the heel cup to improve rearfoot fitting in the footwear.</w:t>
            </w:r>
          </w:p>
          <w:p w14:paraId="171FC741" w14:textId="77777777" w:rsidR="00687224" w:rsidRPr="00110689" w:rsidRDefault="00687224" w:rsidP="00A05687">
            <w:pPr>
              <w:rPr>
                <w:sz w:val="20"/>
                <w:szCs w:val="20"/>
              </w:rPr>
            </w:pPr>
          </w:p>
          <w:p w14:paraId="392BD378"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inlay for stability footwear.*</w:t>
            </w:r>
          </w:p>
        </w:tc>
      </w:tr>
      <w:tr w:rsidR="00687224" w:rsidRPr="00110689" w14:paraId="301C999A" w14:textId="77777777" w:rsidTr="00A05687">
        <w:tc>
          <w:tcPr>
            <w:tcW w:w="1555" w:type="dxa"/>
          </w:tcPr>
          <w:p w14:paraId="310243D2"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EF09F50" w14:textId="77777777" w:rsidR="00687224" w:rsidRPr="00110689" w:rsidRDefault="00687224" w:rsidP="00A05687">
            <w:pPr>
              <w:rPr>
                <w:sz w:val="20"/>
                <w:szCs w:val="20"/>
              </w:rPr>
            </w:pPr>
            <w:r w:rsidRPr="00110689">
              <w:rPr>
                <w:sz w:val="20"/>
                <w:szCs w:val="20"/>
              </w:rPr>
              <w:t>The inlay should be contoured to simulate the medial longitudinal arch (Original)</w:t>
            </w:r>
          </w:p>
        </w:tc>
      </w:tr>
      <w:tr w:rsidR="00687224" w:rsidRPr="00110689" w14:paraId="3F2C744D" w14:textId="77777777" w:rsidTr="00A05687">
        <w:tc>
          <w:tcPr>
            <w:tcW w:w="1555" w:type="dxa"/>
          </w:tcPr>
          <w:p w14:paraId="543D851B"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572846AE" w14:textId="77777777" w:rsidR="00687224" w:rsidRPr="00110689" w:rsidRDefault="00687224" w:rsidP="00A05687">
            <w:pPr>
              <w:rPr>
                <w:sz w:val="20"/>
                <w:szCs w:val="20"/>
              </w:rPr>
            </w:pPr>
            <w:r w:rsidRPr="00110689">
              <w:rPr>
                <w:sz w:val="20"/>
                <w:szCs w:val="20"/>
              </w:rPr>
              <w:t xml:space="preserve">The inlay should be contoured to </w:t>
            </w:r>
            <w:proofErr w:type="spellStart"/>
            <w:r w:rsidRPr="00110689">
              <w:rPr>
                <w:sz w:val="20"/>
                <w:szCs w:val="20"/>
              </w:rPr>
              <w:t>cup</w:t>
            </w:r>
            <w:proofErr w:type="spellEnd"/>
            <w:r w:rsidRPr="00110689">
              <w:rPr>
                <w:sz w:val="20"/>
                <w:szCs w:val="20"/>
              </w:rPr>
              <w:t xml:space="preserve"> the heel but not the medial longitudinal arch</w:t>
            </w:r>
          </w:p>
        </w:tc>
      </w:tr>
      <w:tr w:rsidR="00687224" w:rsidRPr="00110689" w14:paraId="3859BF30" w14:textId="77777777" w:rsidTr="00A05687">
        <w:tc>
          <w:tcPr>
            <w:tcW w:w="1555" w:type="dxa"/>
          </w:tcPr>
          <w:p w14:paraId="277687D0"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945083D" w14:textId="77777777" w:rsidR="00687224" w:rsidRPr="00110689" w:rsidRDefault="00687224" w:rsidP="00A05687">
            <w:pPr>
              <w:rPr>
                <w:sz w:val="20"/>
                <w:szCs w:val="20"/>
              </w:rPr>
            </w:pPr>
            <w:r w:rsidRPr="00110689">
              <w:rPr>
                <w:sz w:val="20"/>
                <w:szCs w:val="20"/>
              </w:rPr>
              <w:t xml:space="preserve">The inlay should be contoured to simulate the medial longitudinal arch and to </w:t>
            </w:r>
            <w:proofErr w:type="spellStart"/>
            <w:r w:rsidRPr="00110689">
              <w:rPr>
                <w:sz w:val="20"/>
                <w:szCs w:val="20"/>
              </w:rPr>
              <w:t>cup</w:t>
            </w:r>
            <w:proofErr w:type="spellEnd"/>
            <w:r w:rsidRPr="00110689">
              <w:rPr>
                <w:sz w:val="20"/>
                <w:szCs w:val="20"/>
              </w:rPr>
              <w:t xml:space="preserve"> the heel</w:t>
            </w:r>
          </w:p>
        </w:tc>
      </w:tr>
    </w:tbl>
    <w:p w14:paraId="660862A9" w14:textId="77777777" w:rsidR="00687224" w:rsidRPr="00110689" w:rsidRDefault="00687224" w:rsidP="00687224">
      <w:pPr>
        <w:rPr>
          <w:sz w:val="20"/>
          <w:szCs w:val="20"/>
        </w:rPr>
      </w:pPr>
    </w:p>
    <w:p w14:paraId="6ABDDF82" w14:textId="77777777" w:rsidR="00687224" w:rsidRPr="00110689" w:rsidRDefault="00687224" w:rsidP="00687224">
      <w:pPr>
        <w:rPr>
          <w:sz w:val="20"/>
          <w:szCs w:val="20"/>
        </w:rPr>
      </w:pPr>
      <w:r w:rsidRPr="00110689">
        <w:rPr>
          <w:sz w:val="20"/>
          <w:szCs w:val="20"/>
        </w:rPr>
        <w:t>31)</w:t>
      </w:r>
    </w:p>
    <w:tbl>
      <w:tblPr>
        <w:tblStyle w:val="TableGrid"/>
        <w:tblW w:w="0" w:type="auto"/>
        <w:tblLook w:val="04A0" w:firstRow="1" w:lastRow="0" w:firstColumn="1" w:lastColumn="0" w:noHBand="0" w:noVBand="1"/>
      </w:tblPr>
      <w:tblGrid>
        <w:gridCol w:w="1276"/>
        <w:gridCol w:w="1043"/>
        <w:gridCol w:w="976"/>
        <w:gridCol w:w="1150"/>
        <w:gridCol w:w="876"/>
        <w:gridCol w:w="1150"/>
        <w:gridCol w:w="873"/>
        <w:gridCol w:w="1144"/>
      </w:tblGrid>
      <w:tr w:rsidR="00687224" w:rsidRPr="00110689" w14:paraId="23CF4B8F" w14:textId="77777777" w:rsidTr="00A05687">
        <w:tc>
          <w:tcPr>
            <w:tcW w:w="9918" w:type="dxa"/>
            <w:gridSpan w:val="8"/>
          </w:tcPr>
          <w:p w14:paraId="11347092" w14:textId="77777777" w:rsidR="00687224" w:rsidRPr="00110689" w:rsidRDefault="00687224" w:rsidP="00A05687">
            <w:pPr>
              <w:rPr>
                <w:sz w:val="20"/>
                <w:szCs w:val="20"/>
              </w:rPr>
            </w:pPr>
            <w:r w:rsidRPr="00110689">
              <w:rPr>
                <w:sz w:val="20"/>
                <w:szCs w:val="20"/>
              </w:rPr>
              <w:t>Please rank your level of agreement with the following purpose suggested from panellists’ feedback of the inlay.*</w:t>
            </w:r>
          </w:p>
        </w:tc>
      </w:tr>
      <w:tr w:rsidR="00687224" w:rsidRPr="00110689" w14:paraId="1E623DD2" w14:textId="77777777" w:rsidTr="00A05687">
        <w:tc>
          <w:tcPr>
            <w:tcW w:w="1433" w:type="dxa"/>
            <w:vMerge w:val="restart"/>
          </w:tcPr>
          <w:p w14:paraId="62928177" w14:textId="77777777" w:rsidR="00687224" w:rsidRPr="00110689" w:rsidRDefault="00687224" w:rsidP="00A05687">
            <w:pPr>
              <w:jc w:val="both"/>
              <w:rPr>
                <w:sz w:val="20"/>
                <w:szCs w:val="20"/>
              </w:rPr>
            </w:pPr>
          </w:p>
        </w:tc>
        <w:tc>
          <w:tcPr>
            <w:tcW w:w="1237" w:type="dxa"/>
          </w:tcPr>
          <w:p w14:paraId="297DAE3D"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5592253D" w14:textId="77777777" w:rsidR="00687224" w:rsidRPr="00110689" w:rsidRDefault="00687224" w:rsidP="00A05687">
            <w:pPr>
              <w:jc w:val="both"/>
              <w:rPr>
                <w:sz w:val="20"/>
                <w:szCs w:val="20"/>
              </w:rPr>
            </w:pPr>
            <w:r w:rsidRPr="00110689">
              <w:rPr>
                <w:sz w:val="20"/>
                <w:szCs w:val="20"/>
              </w:rPr>
              <w:t>Disagree</w:t>
            </w:r>
          </w:p>
        </w:tc>
        <w:tc>
          <w:tcPr>
            <w:tcW w:w="1257" w:type="dxa"/>
          </w:tcPr>
          <w:p w14:paraId="62AB6F26" w14:textId="77777777" w:rsidR="00687224" w:rsidRPr="00110689" w:rsidRDefault="00687224" w:rsidP="00A05687">
            <w:pPr>
              <w:jc w:val="both"/>
              <w:rPr>
                <w:sz w:val="20"/>
                <w:szCs w:val="20"/>
              </w:rPr>
            </w:pPr>
            <w:r w:rsidRPr="00110689">
              <w:rPr>
                <w:sz w:val="20"/>
                <w:szCs w:val="20"/>
              </w:rPr>
              <w:t>Somewhat Disagree</w:t>
            </w:r>
          </w:p>
        </w:tc>
        <w:tc>
          <w:tcPr>
            <w:tcW w:w="951" w:type="dxa"/>
          </w:tcPr>
          <w:p w14:paraId="65D3E469" w14:textId="77777777" w:rsidR="00687224" w:rsidRPr="00110689" w:rsidRDefault="00687224" w:rsidP="00A05687">
            <w:pPr>
              <w:jc w:val="both"/>
              <w:rPr>
                <w:sz w:val="20"/>
                <w:szCs w:val="20"/>
              </w:rPr>
            </w:pPr>
            <w:r w:rsidRPr="00110689">
              <w:rPr>
                <w:sz w:val="20"/>
                <w:szCs w:val="20"/>
              </w:rPr>
              <w:t>Neutral</w:t>
            </w:r>
          </w:p>
        </w:tc>
        <w:tc>
          <w:tcPr>
            <w:tcW w:w="1257" w:type="dxa"/>
          </w:tcPr>
          <w:p w14:paraId="0CEE87A9" w14:textId="77777777" w:rsidR="00687224" w:rsidRPr="00110689" w:rsidRDefault="00687224" w:rsidP="00A05687">
            <w:pPr>
              <w:jc w:val="both"/>
              <w:rPr>
                <w:sz w:val="20"/>
                <w:szCs w:val="20"/>
              </w:rPr>
            </w:pPr>
            <w:r w:rsidRPr="00110689">
              <w:rPr>
                <w:sz w:val="20"/>
                <w:szCs w:val="20"/>
              </w:rPr>
              <w:t>Somewhat Agree</w:t>
            </w:r>
          </w:p>
        </w:tc>
        <w:tc>
          <w:tcPr>
            <w:tcW w:w="1160" w:type="dxa"/>
          </w:tcPr>
          <w:p w14:paraId="35D70702" w14:textId="77777777" w:rsidR="00687224" w:rsidRPr="00110689" w:rsidRDefault="00687224" w:rsidP="00A05687">
            <w:pPr>
              <w:jc w:val="both"/>
              <w:rPr>
                <w:sz w:val="20"/>
                <w:szCs w:val="20"/>
              </w:rPr>
            </w:pPr>
            <w:r w:rsidRPr="00110689">
              <w:rPr>
                <w:sz w:val="20"/>
                <w:szCs w:val="20"/>
              </w:rPr>
              <w:t>Agree</w:t>
            </w:r>
          </w:p>
        </w:tc>
        <w:tc>
          <w:tcPr>
            <w:tcW w:w="1559" w:type="dxa"/>
          </w:tcPr>
          <w:p w14:paraId="15349C70" w14:textId="77777777" w:rsidR="00687224" w:rsidRPr="00110689" w:rsidRDefault="00687224" w:rsidP="00A05687">
            <w:pPr>
              <w:jc w:val="both"/>
              <w:rPr>
                <w:sz w:val="20"/>
                <w:szCs w:val="20"/>
              </w:rPr>
            </w:pPr>
            <w:r w:rsidRPr="00110689">
              <w:rPr>
                <w:sz w:val="20"/>
                <w:szCs w:val="20"/>
              </w:rPr>
              <w:t>Strongly Agree</w:t>
            </w:r>
          </w:p>
        </w:tc>
      </w:tr>
      <w:tr w:rsidR="00687224" w:rsidRPr="00110689" w14:paraId="42BAF97C" w14:textId="77777777" w:rsidTr="00A05687">
        <w:tc>
          <w:tcPr>
            <w:tcW w:w="1433" w:type="dxa"/>
            <w:vMerge/>
          </w:tcPr>
          <w:p w14:paraId="39EA5F8E" w14:textId="77777777" w:rsidR="00687224" w:rsidRPr="00110689" w:rsidRDefault="00687224" w:rsidP="00A05687">
            <w:pPr>
              <w:jc w:val="center"/>
              <w:rPr>
                <w:sz w:val="20"/>
                <w:szCs w:val="20"/>
              </w:rPr>
            </w:pPr>
          </w:p>
        </w:tc>
        <w:tc>
          <w:tcPr>
            <w:tcW w:w="1237" w:type="dxa"/>
          </w:tcPr>
          <w:p w14:paraId="6F60A240" w14:textId="77777777" w:rsidR="00687224" w:rsidRPr="00110689" w:rsidRDefault="00687224" w:rsidP="00A05687">
            <w:pPr>
              <w:jc w:val="center"/>
              <w:rPr>
                <w:sz w:val="20"/>
                <w:szCs w:val="20"/>
              </w:rPr>
            </w:pPr>
            <w:r w:rsidRPr="00110689">
              <w:rPr>
                <w:sz w:val="20"/>
                <w:szCs w:val="20"/>
              </w:rPr>
              <w:t>1</w:t>
            </w:r>
          </w:p>
        </w:tc>
        <w:tc>
          <w:tcPr>
            <w:tcW w:w="1064" w:type="dxa"/>
          </w:tcPr>
          <w:p w14:paraId="693D5F05" w14:textId="77777777" w:rsidR="00687224" w:rsidRPr="00110689" w:rsidRDefault="00687224" w:rsidP="00A05687">
            <w:pPr>
              <w:jc w:val="center"/>
              <w:rPr>
                <w:sz w:val="20"/>
                <w:szCs w:val="20"/>
              </w:rPr>
            </w:pPr>
            <w:r w:rsidRPr="00110689">
              <w:rPr>
                <w:sz w:val="20"/>
                <w:szCs w:val="20"/>
              </w:rPr>
              <w:t>2</w:t>
            </w:r>
          </w:p>
        </w:tc>
        <w:tc>
          <w:tcPr>
            <w:tcW w:w="1257" w:type="dxa"/>
          </w:tcPr>
          <w:p w14:paraId="727320B3" w14:textId="77777777" w:rsidR="00687224" w:rsidRPr="00110689" w:rsidRDefault="00687224" w:rsidP="00A05687">
            <w:pPr>
              <w:jc w:val="center"/>
              <w:rPr>
                <w:sz w:val="20"/>
                <w:szCs w:val="20"/>
              </w:rPr>
            </w:pPr>
            <w:r w:rsidRPr="00110689">
              <w:rPr>
                <w:sz w:val="20"/>
                <w:szCs w:val="20"/>
              </w:rPr>
              <w:t>3</w:t>
            </w:r>
          </w:p>
        </w:tc>
        <w:tc>
          <w:tcPr>
            <w:tcW w:w="951" w:type="dxa"/>
          </w:tcPr>
          <w:p w14:paraId="45BA63B8" w14:textId="77777777" w:rsidR="00687224" w:rsidRPr="00110689" w:rsidRDefault="00687224" w:rsidP="00A05687">
            <w:pPr>
              <w:jc w:val="center"/>
              <w:rPr>
                <w:sz w:val="20"/>
                <w:szCs w:val="20"/>
              </w:rPr>
            </w:pPr>
            <w:r w:rsidRPr="00110689">
              <w:rPr>
                <w:sz w:val="20"/>
                <w:szCs w:val="20"/>
              </w:rPr>
              <w:t>4</w:t>
            </w:r>
          </w:p>
        </w:tc>
        <w:tc>
          <w:tcPr>
            <w:tcW w:w="1257" w:type="dxa"/>
          </w:tcPr>
          <w:p w14:paraId="1A906AE1" w14:textId="77777777" w:rsidR="00687224" w:rsidRPr="00110689" w:rsidRDefault="00687224" w:rsidP="00A05687">
            <w:pPr>
              <w:jc w:val="center"/>
              <w:rPr>
                <w:sz w:val="20"/>
                <w:szCs w:val="20"/>
              </w:rPr>
            </w:pPr>
            <w:r w:rsidRPr="00110689">
              <w:rPr>
                <w:sz w:val="20"/>
                <w:szCs w:val="20"/>
              </w:rPr>
              <w:t>5</w:t>
            </w:r>
          </w:p>
        </w:tc>
        <w:tc>
          <w:tcPr>
            <w:tcW w:w="1160" w:type="dxa"/>
          </w:tcPr>
          <w:p w14:paraId="3160F5D5" w14:textId="77777777" w:rsidR="00687224" w:rsidRPr="00110689" w:rsidRDefault="00687224" w:rsidP="00A05687">
            <w:pPr>
              <w:jc w:val="center"/>
              <w:rPr>
                <w:sz w:val="20"/>
                <w:szCs w:val="20"/>
              </w:rPr>
            </w:pPr>
            <w:r w:rsidRPr="00110689">
              <w:rPr>
                <w:sz w:val="20"/>
                <w:szCs w:val="20"/>
              </w:rPr>
              <w:t>6</w:t>
            </w:r>
          </w:p>
        </w:tc>
        <w:tc>
          <w:tcPr>
            <w:tcW w:w="1559" w:type="dxa"/>
          </w:tcPr>
          <w:p w14:paraId="6FC3B9C7" w14:textId="77777777" w:rsidR="00687224" w:rsidRPr="00110689" w:rsidRDefault="00687224" w:rsidP="00A05687">
            <w:pPr>
              <w:jc w:val="center"/>
              <w:rPr>
                <w:sz w:val="20"/>
                <w:szCs w:val="20"/>
              </w:rPr>
            </w:pPr>
            <w:r w:rsidRPr="00110689">
              <w:rPr>
                <w:sz w:val="20"/>
                <w:szCs w:val="20"/>
              </w:rPr>
              <w:t>7</w:t>
            </w:r>
          </w:p>
        </w:tc>
      </w:tr>
      <w:tr w:rsidR="00687224" w:rsidRPr="00110689" w14:paraId="3397DC91" w14:textId="77777777" w:rsidTr="00A05687">
        <w:tc>
          <w:tcPr>
            <w:tcW w:w="1433" w:type="dxa"/>
          </w:tcPr>
          <w:p w14:paraId="1A01DCFF" w14:textId="77777777" w:rsidR="00687224" w:rsidRPr="00110689" w:rsidRDefault="00687224" w:rsidP="00A05687">
            <w:pPr>
              <w:rPr>
                <w:sz w:val="20"/>
                <w:szCs w:val="20"/>
              </w:rPr>
            </w:pPr>
            <w:r w:rsidRPr="00110689">
              <w:rPr>
                <w:sz w:val="20"/>
                <w:szCs w:val="20"/>
              </w:rPr>
              <w:t xml:space="preserve">Removable Inlay should  be thick enough to allow for a potential prescriptive foot orthoses.  </w:t>
            </w:r>
          </w:p>
        </w:tc>
        <w:tc>
          <w:tcPr>
            <w:tcW w:w="1237" w:type="dxa"/>
          </w:tcPr>
          <w:p w14:paraId="5487D90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7A9E032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AEC346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72A24A1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70096C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60" w:type="dxa"/>
          </w:tcPr>
          <w:p w14:paraId="4CA4AB5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559" w:type="dxa"/>
          </w:tcPr>
          <w:p w14:paraId="644E86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158253BF" w14:textId="77777777" w:rsidTr="00A05687">
        <w:tc>
          <w:tcPr>
            <w:tcW w:w="1433" w:type="dxa"/>
          </w:tcPr>
          <w:p w14:paraId="63F5872E" w14:textId="77777777" w:rsidR="00687224" w:rsidRPr="00110689" w:rsidRDefault="00687224" w:rsidP="00A05687">
            <w:pPr>
              <w:rPr>
                <w:sz w:val="20"/>
                <w:szCs w:val="20"/>
              </w:rPr>
            </w:pPr>
            <w:r w:rsidRPr="00110689">
              <w:rPr>
                <w:sz w:val="20"/>
                <w:szCs w:val="20"/>
              </w:rPr>
              <w:t xml:space="preserve">An inlay contoured to </w:t>
            </w:r>
            <w:proofErr w:type="spellStart"/>
            <w:r w:rsidRPr="00110689">
              <w:rPr>
                <w:sz w:val="20"/>
                <w:szCs w:val="20"/>
              </w:rPr>
              <w:t>cup</w:t>
            </w:r>
            <w:proofErr w:type="spellEnd"/>
            <w:r w:rsidRPr="00110689">
              <w:rPr>
                <w:sz w:val="20"/>
                <w:szCs w:val="20"/>
              </w:rPr>
              <w:t xml:space="preserve"> the heel improves rearfoot fitting</w:t>
            </w:r>
          </w:p>
        </w:tc>
        <w:tc>
          <w:tcPr>
            <w:tcW w:w="1237" w:type="dxa"/>
          </w:tcPr>
          <w:p w14:paraId="5D4FEE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E6EB8C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8B3C03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02E2364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B4A21E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60" w:type="dxa"/>
          </w:tcPr>
          <w:p w14:paraId="2602A2E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559" w:type="dxa"/>
          </w:tcPr>
          <w:p w14:paraId="4E2FA96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3D387E0" w14:textId="77777777" w:rsidR="00687224" w:rsidRPr="00110689" w:rsidRDefault="00687224" w:rsidP="00687224">
      <w:pPr>
        <w:rPr>
          <w:sz w:val="20"/>
          <w:szCs w:val="20"/>
        </w:rPr>
      </w:pPr>
    </w:p>
    <w:p w14:paraId="25106CC6" w14:textId="77777777" w:rsidR="00687224" w:rsidRPr="00110689" w:rsidRDefault="00687224" w:rsidP="00687224">
      <w:pPr>
        <w:rPr>
          <w:sz w:val="20"/>
          <w:szCs w:val="20"/>
        </w:rPr>
      </w:pPr>
      <w:r w:rsidRPr="00110689">
        <w:rPr>
          <w:sz w:val="20"/>
          <w:szCs w:val="20"/>
        </w:rPr>
        <w:t>32)</w:t>
      </w:r>
    </w:p>
    <w:tbl>
      <w:tblPr>
        <w:tblStyle w:val="TableGrid"/>
        <w:tblW w:w="0" w:type="auto"/>
        <w:tblLook w:val="04A0" w:firstRow="1" w:lastRow="0" w:firstColumn="1" w:lastColumn="0" w:noHBand="0" w:noVBand="1"/>
      </w:tblPr>
      <w:tblGrid>
        <w:gridCol w:w="8488"/>
      </w:tblGrid>
      <w:tr w:rsidR="00687224" w:rsidRPr="00110689" w14:paraId="1668DAD6" w14:textId="77777777" w:rsidTr="00A05687">
        <w:tc>
          <w:tcPr>
            <w:tcW w:w="9918" w:type="dxa"/>
          </w:tcPr>
          <w:p w14:paraId="0229BDF4"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he inlay.</w:t>
            </w:r>
          </w:p>
        </w:tc>
      </w:tr>
      <w:tr w:rsidR="00687224" w:rsidRPr="00110689" w14:paraId="75E95401" w14:textId="77777777" w:rsidTr="00A05687">
        <w:tc>
          <w:tcPr>
            <w:tcW w:w="9918" w:type="dxa"/>
          </w:tcPr>
          <w:p w14:paraId="4FA00921" w14:textId="77777777" w:rsidR="00687224" w:rsidRPr="00110689" w:rsidRDefault="00687224" w:rsidP="00A05687">
            <w:pPr>
              <w:rPr>
                <w:sz w:val="20"/>
                <w:szCs w:val="20"/>
              </w:rPr>
            </w:pPr>
          </w:p>
          <w:p w14:paraId="498B091C" w14:textId="77777777" w:rsidR="00687224" w:rsidRPr="00110689" w:rsidRDefault="00687224" w:rsidP="00A05687">
            <w:pPr>
              <w:rPr>
                <w:sz w:val="20"/>
                <w:szCs w:val="20"/>
              </w:rPr>
            </w:pPr>
          </w:p>
        </w:tc>
      </w:tr>
    </w:tbl>
    <w:p w14:paraId="1348AC97" w14:textId="77777777" w:rsidR="00687224" w:rsidRPr="00110689" w:rsidRDefault="00687224" w:rsidP="00687224">
      <w:pPr>
        <w:rPr>
          <w:sz w:val="20"/>
          <w:szCs w:val="20"/>
        </w:rPr>
      </w:pPr>
    </w:p>
    <w:p w14:paraId="6611EB01" w14:textId="77777777" w:rsidR="00687224" w:rsidRPr="00110689" w:rsidRDefault="00687224" w:rsidP="00687224">
      <w:pPr>
        <w:rPr>
          <w:sz w:val="20"/>
          <w:szCs w:val="20"/>
        </w:rPr>
      </w:pPr>
      <w:r w:rsidRPr="00110689">
        <w:rPr>
          <w:sz w:val="20"/>
          <w:szCs w:val="20"/>
        </w:rPr>
        <w:br w:type="page"/>
      </w:r>
    </w:p>
    <w:p w14:paraId="58717082"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4DD34A63" w14:textId="77777777" w:rsidTr="00A05687">
        <w:trPr>
          <w:trHeight w:val="1408"/>
        </w:trPr>
        <w:tc>
          <w:tcPr>
            <w:tcW w:w="9010" w:type="dxa"/>
          </w:tcPr>
          <w:p w14:paraId="12F621B1" w14:textId="77777777" w:rsidR="00687224" w:rsidRPr="00110689" w:rsidRDefault="00687224" w:rsidP="00A05687">
            <w:pPr>
              <w:rPr>
                <w:b/>
                <w:bCs/>
                <w:sz w:val="20"/>
                <w:szCs w:val="20"/>
              </w:rPr>
            </w:pPr>
            <w:r w:rsidRPr="00110689">
              <w:rPr>
                <w:b/>
                <w:bCs/>
                <w:sz w:val="20"/>
                <w:szCs w:val="20"/>
              </w:rPr>
              <w:t>Sole unit</w:t>
            </w:r>
          </w:p>
          <w:p w14:paraId="07773D73" w14:textId="77777777" w:rsidR="00687224" w:rsidRPr="00110689" w:rsidRDefault="00687224" w:rsidP="00A05687">
            <w:pPr>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3c6a84ae-3bef-42df-b10a-4f80f691ebbb" \* MERGEFORMATINET </w:instrText>
            </w:r>
            <w:r w:rsidRPr="00110689">
              <w:rPr>
                <w:sz w:val="20"/>
                <w:szCs w:val="20"/>
              </w:rPr>
              <w:fldChar w:fldCharType="separate"/>
            </w:r>
            <w:r w:rsidRPr="00110689">
              <w:rPr>
                <w:noProof/>
                <w:sz w:val="20"/>
                <w:szCs w:val="20"/>
              </w:rPr>
              <w:drawing>
                <wp:inline distT="0" distB="0" distL="0" distR="0" wp14:anchorId="7BEBF1A9" wp14:editId="25A2ED90">
                  <wp:extent cx="5727700" cy="1402715"/>
                  <wp:effectExtent l="0" t="0" r="0" b="0"/>
                  <wp:docPr id="760569929" name="Picture 760569929" descr="A picture containing indoor, red,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7700" cy="1402715"/>
                          </a:xfrm>
                          <a:prstGeom prst="rect">
                            <a:avLst/>
                          </a:prstGeom>
                          <a:noFill/>
                          <a:ln>
                            <a:noFill/>
                          </a:ln>
                        </pic:spPr>
                      </pic:pic>
                    </a:graphicData>
                  </a:graphic>
                </wp:inline>
              </w:drawing>
            </w:r>
            <w:r w:rsidRPr="00110689">
              <w:rPr>
                <w:sz w:val="20"/>
                <w:szCs w:val="20"/>
              </w:rPr>
              <w:fldChar w:fldCharType="end"/>
            </w:r>
          </w:p>
          <w:p w14:paraId="047D1675" w14:textId="77777777" w:rsidR="00687224" w:rsidRPr="00110689" w:rsidRDefault="00687224" w:rsidP="00A05687">
            <w:pPr>
              <w:rPr>
                <w:b/>
                <w:bCs/>
                <w:sz w:val="20"/>
                <w:szCs w:val="20"/>
              </w:rPr>
            </w:pPr>
          </w:p>
        </w:tc>
      </w:tr>
      <w:tr w:rsidR="00687224" w:rsidRPr="00110689" w14:paraId="61FCF800" w14:textId="77777777" w:rsidTr="00A05687">
        <w:tc>
          <w:tcPr>
            <w:tcW w:w="9010" w:type="dxa"/>
          </w:tcPr>
          <w:p w14:paraId="3DD9A789"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sole unit of standard “Off the Shelf” stability footwear used as a clinical intervention for children with mobility impairment, please consider the options offered or rank your level of agreement with the suggested characteristic or purpose of these design characteristics:   </w:t>
            </w:r>
          </w:p>
        </w:tc>
      </w:tr>
    </w:tbl>
    <w:p w14:paraId="40C311E9" w14:textId="77777777" w:rsidR="00687224" w:rsidRPr="00110689" w:rsidRDefault="00687224" w:rsidP="00687224">
      <w:pPr>
        <w:rPr>
          <w:sz w:val="20"/>
          <w:szCs w:val="20"/>
        </w:rPr>
      </w:pPr>
    </w:p>
    <w:p w14:paraId="1692DF6E" w14:textId="77777777" w:rsidR="00687224" w:rsidRPr="00110689" w:rsidRDefault="00687224" w:rsidP="00687224">
      <w:pPr>
        <w:rPr>
          <w:sz w:val="20"/>
          <w:szCs w:val="20"/>
        </w:rPr>
      </w:pPr>
      <w:r w:rsidRPr="00110689">
        <w:rPr>
          <w:sz w:val="20"/>
          <w:szCs w:val="20"/>
        </w:rPr>
        <w:t>33)</w:t>
      </w:r>
    </w:p>
    <w:tbl>
      <w:tblPr>
        <w:tblStyle w:val="TableGrid"/>
        <w:tblW w:w="0" w:type="auto"/>
        <w:tblLook w:val="04A0" w:firstRow="1" w:lastRow="0" w:firstColumn="1" w:lastColumn="0" w:noHBand="0" w:noVBand="1"/>
      </w:tblPr>
      <w:tblGrid>
        <w:gridCol w:w="1380"/>
        <w:gridCol w:w="7108"/>
      </w:tblGrid>
      <w:tr w:rsidR="00687224" w:rsidRPr="00110689" w14:paraId="7CC455FA" w14:textId="77777777" w:rsidTr="00A05687">
        <w:tc>
          <w:tcPr>
            <w:tcW w:w="9776" w:type="dxa"/>
            <w:gridSpan w:val="2"/>
          </w:tcPr>
          <w:p w14:paraId="1B9232E4" w14:textId="77777777" w:rsidR="00687224" w:rsidRPr="00110689" w:rsidRDefault="00687224" w:rsidP="00A05687">
            <w:pPr>
              <w:rPr>
                <w:sz w:val="20"/>
                <w:szCs w:val="20"/>
              </w:rPr>
            </w:pPr>
            <w:r w:rsidRPr="00110689">
              <w:rPr>
                <w:sz w:val="20"/>
                <w:szCs w:val="20"/>
              </w:rPr>
              <w:t>The sole unit should have "A deepened tread"</w:t>
            </w:r>
          </w:p>
          <w:p w14:paraId="52B70395" w14:textId="77777777" w:rsidR="00687224" w:rsidRPr="00110689" w:rsidRDefault="00687224" w:rsidP="00A05687">
            <w:pPr>
              <w:rPr>
                <w:sz w:val="20"/>
                <w:szCs w:val="20"/>
              </w:rPr>
            </w:pPr>
            <w:r w:rsidRPr="00110689">
              <w:rPr>
                <w:sz w:val="20"/>
                <w:szCs w:val="20"/>
              </w:rPr>
              <w:t>The median level of agreement amongst the panellists was "somewhat agree" with the majority of responses being between "neutral" to "agree".</w:t>
            </w:r>
          </w:p>
          <w:p w14:paraId="52115228" w14:textId="77777777" w:rsidR="00687224" w:rsidRPr="00110689" w:rsidRDefault="00687224" w:rsidP="00A05687">
            <w:pPr>
              <w:rPr>
                <w:sz w:val="20"/>
                <w:szCs w:val="20"/>
              </w:rPr>
            </w:pPr>
          </w:p>
          <w:p w14:paraId="7D899900" w14:textId="77777777" w:rsidR="00687224" w:rsidRPr="00110689" w:rsidRDefault="00687224" w:rsidP="00A05687">
            <w:pPr>
              <w:rPr>
                <w:sz w:val="20"/>
                <w:szCs w:val="20"/>
              </w:rPr>
            </w:pPr>
            <w:r w:rsidRPr="00110689">
              <w:rPr>
                <w:sz w:val="20"/>
                <w:szCs w:val="20"/>
              </w:rPr>
              <w:t>Panellist feedback suggested that a deepened tread allows for greater traction over different terrains however it may also be a trip hazard especially with low ground clearance in some mobility impairments.</w:t>
            </w:r>
          </w:p>
          <w:p w14:paraId="22BF985A" w14:textId="77777777" w:rsidR="00687224" w:rsidRPr="00110689" w:rsidRDefault="00687224" w:rsidP="00A05687">
            <w:pPr>
              <w:rPr>
                <w:sz w:val="20"/>
                <w:szCs w:val="20"/>
              </w:rPr>
            </w:pPr>
          </w:p>
          <w:p w14:paraId="2B447835"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tread depth for stability footwear.*</w:t>
            </w:r>
          </w:p>
        </w:tc>
      </w:tr>
      <w:tr w:rsidR="00687224" w:rsidRPr="00110689" w14:paraId="3F0DF775" w14:textId="77777777" w:rsidTr="00A05687">
        <w:tc>
          <w:tcPr>
            <w:tcW w:w="1555" w:type="dxa"/>
          </w:tcPr>
          <w:p w14:paraId="13235807"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DF4AFED" w14:textId="77777777" w:rsidR="00687224" w:rsidRPr="00110689" w:rsidRDefault="00687224" w:rsidP="00A05687">
            <w:pPr>
              <w:rPr>
                <w:sz w:val="20"/>
                <w:szCs w:val="20"/>
              </w:rPr>
            </w:pPr>
            <w:r w:rsidRPr="00110689">
              <w:rPr>
                <w:sz w:val="20"/>
                <w:szCs w:val="20"/>
              </w:rPr>
              <w:t>A deepened tread (Original)</w:t>
            </w:r>
          </w:p>
        </w:tc>
      </w:tr>
      <w:tr w:rsidR="00687224" w:rsidRPr="00110689" w14:paraId="6A6DB1ED" w14:textId="77777777" w:rsidTr="00A05687">
        <w:tc>
          <w:tcPr>
            <w:tcW w:w="1555" w:type="dxa"/>
          </w:tcPr>
          <w:p w14:paraId="15DB0D9C"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FA5E5CD" w14:textId="77777777" w:rsidR="00687224" w:rsidRPr="00110689" w:rsidRDefault="00687224" w:rsidP="00A05687">
            <w:pPr>
              <w:rPr>
                <w:sz w:val="20"/>
                <w:szCs w:val="20"/>
              </w:rPr>
            </w:pPr>
            <w:r w:rsidRPr="00110689">
              <w:rPr>
                <w:sz w:val="20"/>
                <w:szCs w:val="20"/>
              </w:rPr>
              <w:t>The tread depth should come in an optional range dependent (on the ability of the child and the environment where the footwear is to be used.</w:t>
            </w:r>
          </w:p>
        </w:tc>
      </w:tr>
    </w:tbl>
    <w:p w14:paraId="0D4FC3BE" w14:textId="77777777" w:rsidR="00687224" w:rsidRPr="00110689" w:rsidRDefault="00687224" w:rsidP="00687224">
      <w:pPr>
        <w:rPr>
          <w:sz w:val="20"/>
          <w:szCs w:val="20"/>
        </w:rPr>
      </w:pPr>
    </w:p>
    <w:p w14:paraId="4815000D" w14:textId="77777777" w:rsidR="00687224" w:rsidRPr="00110689" w:rsidRDefault="00687224" w:rsidP="00687224">
      <w:pPr>
        <w:rPr>
          <w:sz w:val="20"/>
          <w:szCs w:val="20"/>
        </w:rPr>
      </w:pPr>
      <w:r w:rsidRPr="00110689">
        <w:rPr>
          <w:sz w:val="20"/>
          <w:szCs w:val="20"/>
        </w:rPr>
        <w:t>34)</w:t>
      </w:r>
    </w:p>
    <w:tbl>
      <w:tblPr>
        <w:tblStyle w:val="TableGrid"/>
        <w:tblW w:w="0" w:type="auto"/>
        <w:tblLook w:val="04A0" w:firstRow="1" w:lastRow="0" w:firstColumn="1" w:lastColumn="0" w:noHBand="0" w:noVBand="1"/>
      </w:tblPr>
      <w:tblGrid>
        <w:gridCol w:w="1383"/>
        <w:gridCol w:w="7105"/>
      </w:tblGrid>
      <w:tr w:rsidR="00687224" w:rsidRPr="00110689" w14:paraId="71362E34" w14:textId="77777777" w:rsidTr="00A05687">
        <w:tc>
          <w:tcPr>
            <w:tcW w:w="9776" w:type="dxa"/>
            <w:gridSpan w:val="2"/>
          </w:tcPr>
          <w:p w14:paraId="68AFDD1E" w14:textId="77777777" w:rsidR="00687224" w:rsidRPr="00110689" w:rsidRDefault="00687224" w:rsidP="00A05687">
            <w:pPr>
              <w:rPr>
                <w:sz w:val="20"/>
                <w:szCs w:val="20"/>
              </w:rPr>
            </w:pPr>
            <w:r w:rsidRPr="00110689">
              <w:rPr>
                <w:sz w:val="20"/>
                <w:szCs w:val="20"/>
              </w:rPr>
              <w:t>The sole unit should: "Be made of hard-wearing material"</w:t>
            </w:r>
          </w:p>
          <w:p w14:paraId="3DC2C567" w14:textId="77777777" w:rsidR="00687224" w:rsidRPr="00110689" w:rsidRDefault="00687224" w:rsidP="00A05687">
            <w:pPr>
              <w:rPr>
                <w:sz w:val="20"/>
                <w:szCs w:val="20"/>
              </w:rPr>
            </w:pPr>
            <w:r w:rsidRPr="00110689">
              <w:rPr>
                <w:sz w:val="20"/>
                <w:szCs w:val="20"/>
              </w:rPr>
              <w:t>The median level of agreement amongst the panellists was "agree" with the majority of responses being between "somewhat agree" to "agree".</w:t>
            </w:r>
          </w:p>
          <w:p w14:paraId="741BE3C5" w14:textId="77777777" w:rsidR="00687224" w:rsidRPr="00110689" w:rsidRDefault="00687224" w:rsidP="00A05687">
            <w:pPr>
              <w:rPr>
                <w:sz w:val="20"/>
                <w:szCs w:val="20"/>
              </w:rPr>
            </w:pPr>
          </w:p>
          <w:p w14:paraId="6CFDF739" w14:textId="77777777" w:rsidR="00687224" w:rsidRPr="00110689" w:rsidRDefault="00687224" w:rsidP="00A05687">
            <w:pPr>
              <w:rPr>
                <w:sz w:val="20"/>
                <w:szCs w:val="20"/>
              </w:rPr>
            </w:pPr>
            <w:r w:rsidRPr="00110689">
              <w:rPr>
                <w:sz w:val="20"/>
                <w:szCs w:val="20"/>
              </w:rPr>
              <w:t xml:space="preserve">Panellist feedback suggested the benefit of a hard-wearing sole unit is that it would resist abnormal sole wear from pathological gait and prolong the stability effect of the footwear. Other suggestions indicated that hard-wearing soling material may not be so important for younger children as growth would entail replacement before significant wear. There was also the suggestion that hard-wearing soling material may increase walking effort in early walkers. </w:t>
            </w:r>
          </w:p>
          <w:p w14:paraId="66022CE2" w14:textId="77777777" w:rsidR="00687224" w:rsidRPr="00110689" w:rsidRDefault="00687224" w:rsidP="00A05687">
            <w:pPr>
              <w:rPr>
                <w:sz w:val="20"/>
                <w:szCs w:val="20"/>
              </w:rPr>
            </w:pPr>
          </w:p>
          <w:p w14:paraId="7C80B895"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wear resilience of the sole material for stability footwear.*</w:t>
            </w:r>
          </w:p>
        </w:tc>
      </w:tr>
      <w:tr w:rsidR="00687224" w:rsidRPr="00110689" w14:paraId="37643633" w14:textId="77777777" w:rsidTr="00A05687">
        <w:tc>
          <w:tcPr>
            <w:tcW w:w="1555" w:type="dxa"/>
          </w:tcPr>
          <w:p w14:paraId="46976751"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96373F4" w14:textId="77777777" w:rsidR="00687224" w:rsidRPr="00110689" w:rsidRDefault="00687224" w:rsidP="00A05687">
            <w:pPr>
              <w:rPr>
                <w:sz w:val="20"/>
                <w:szCs w:val="20"/>
              </w:rPr>
            </w:pPr>
            <w:r w:rsidRPr="00110689">
              <w:rPr>
                <w:sz w:val="20"/>
                <w:szCs w:val="20"/>
              </w:rPr>
              <w:t>Hard-wearing material (Original)</w:t>
            </w:r>
          </w:p>
        </w:tc>
      </w:tr>
      <w:tr w:rsidR="00687224" w:rsidRPr="00110689" w14:paraId="0DF307C8" w14:textId="77777777" w:rsidTr="00A05687">
        <w:tc>
          <w:tcPr>
            <w:tcW w:w="1555" w:type="dxa"/>
          </w:tcPr>
          <w:p w14:paraId="1A802536"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120448F" w14:textId="77777777" w:rsidR="00687224" w:rsidRPr="00110689" w:rsidRDefault="00687224" w:rsidP="00A05687">
            <w:pPr>
              <w:rPr>
                <w:sz w:val="20"/>
                <w:szCs w:val="20"/>
              </w:rPr>
            </w:pPr>
            <w:r w:rsidRPr="00110689">
              <w:rPr>
                <w:sz w:val="20"/>
                <w:szCs w:val="20"/>
              </w:rPr>
              <w:t>Optional wear resilience of the sole material dependent on the age and ability of the patient.</w:t>
            </w:r>
          </w:p>
        </w:tc>
      </w:tr>
    </w:tbl>
    <w:p w14:paraId="3F7E315D" w14:textId="77777777" w:rsidR="00687224" w:rsidRPr="00110689" w:rsidRDefault="00687224" w:rsidP="00687224">
      <w:pPr>
        <w:rPr>
          <w:sz w:val="20"/>
          <w:szCs w:val="20"/>
        </w:rPr>
      </w:pPr>
    </w:p>
    <w:p w14:paraId="2895AB2F" w14:textId="77777777" w:rsidR="003F066E" w:rsidRDefault="003F066E" w:rsidP="00687224">
      <w:pPr>
        <w:rPr>
          <w:sz w:val="20"/>
          <w:szCs w:val="20"/>
        </w:rPr>
      </w:pPr>
    </w:p>
    <w:p w14:paraId="5471B74B" w14:textId="77777777" w:rsidR="003F066E" w:rsidRDefault="003F066E" w:rsidP="00687224">
      <w:pPr>
        <w:rPr>
          <w:sz w:val="20"/>
          <w:szCs w:val="20"/>
        </w:rPr>
      </w:pPr>
    </w:p>
    <w:p w14:paraId="53FF60BC" w14:textId="77777777" w:rsidR="003F066E" w:rsidRDefault="003F066E" w:rsidP="00687224">
      <w:pPr>
        <w:rPr>
          <w:sz w:val="20"/>
          <w:szCs w:val="20"/>
        </w:rPr>
      </w:pPr>
    </w:p>
    <w:p w14:paraId="31029310" w14:textId="77777777" w:rsidR="003F066E" w:rsidRDefault="003F066E" w:rsidP="00687224">
      <w:pPr>
        <w:rPr>
          <w:sz w:val="20"/>
          <w:szCs w:val="20"/>
        </w:rPr>
      </w:pPr>
    </w:p>
    <w:p w14:paraId="41990636" w14:textId="77777777" w:rsidR="003F066E" w:rsidRDefault="003F066E" w:rsidP="00687224">
      <w:pPr>
        <w:rPr>
          <w:sz w:val="20"/>
          <w:szCs w:val="20"/>
        </w:rPr>
      </w:pPr>
    </w:p>
    <w:p w14:paraId="01644512" w14:textId="77777777" w:rsidR="003F066E" w:rsidRDefault="003F066E" w:rsidP="00687224">
      <w:pPr>
        <w:rPr>
          <w:sz w:val="20"/>
          <w:szCs w:val="20"/>
        </w:rPr>
      </w:pPr>
    </w:p>
    <w:p w14:paraId="67388EFB" w14:textId="26901AE3" w:rsidR="00687224" w:rsidRPr="00110689" w:rsidRDefault="00687224" w:rsidP="00687224">
      <w:pPr>
        <w:rPr>
          <w:sz w:val="20"/>
          <w:szCs w:val="20"/>
        </w:rPr>
      </w:pPr>
      <w:r w:rsidRPr="00110689">
        <w:rPr>
          <w:sz w:val="20"/>
          <w:szCs w:val="20"/>
        </w:rPr>
        <w:t>35)</w:t>
      </w:r>
    </w:p>
    <w:tbl>
      <w:tblPr>
        <w:tblStyle w:val="TableGrid"/>
        <w:tblW w:w="0" w:type="auto"/>
        <w:tblLook w:val="04A0" w:firstRow="1" w:lastRow="0" w:firstColumn="1" w:lastColumn="0" w:noHBand="0" w:noVBand="1"/>
      </w:tblPr>
      <w:tblGrid>
        <w:gridCol w:w="1350"/>
        <w:gridCol w:w="1117"/>
        <w:gridCol w:w="1010"/>
        <w:gridCol w:w="1191"/>
        <w:gridCol w:w="905"/>
        <w:gridCol w:w="1191"/>
        <w:gridCol w:w="755"/>
        <w:gridCol w:w="969"/>
      </w:tblGrid>
      <w:tr w:rsidR="00687224" w:rsidRPr="00110689" w14:paraId="39C8BFA7" w14:textId="77777777" w:rsidTr="00A05687">
        <w:tc>
          <w:tcPr>
            <w:tcW w:w="9010" w:type="dxa"/>
            <w:gridSpan w:val="8"/>
          </w:tcPr>
          <w:p w14:paraId="7FD216FC" w14:textId="77777777" w:rsidR="00687224" w:rsidRPr="00110689" w:rsidRDefault="00687224" w:rsidP="00A05687">
            <w:pPr>
              <w:rPr>
                <w:sz w:val="20"/>
                <w:szCs w:val="20"/>
              </w:rPr>
            </w:pPr>
            <w:r w:rsidRPr="00110689">
              <w:rPr>
                <w:sz w:val="20"/>
                <w:szCs w:val="20"/>
              </w:rPr>
              <w:t>In relation to a hard wearing sole material please rank your level of agreement with the following purpose or characteristic suggested from panellists feedback.*</w:t>
            </w:r>
          </w:p>
        </w:tc>
      </w:tr>
      <w:tr w:rsidR="00687224" w:rsidRPr="00110689" w14:paraId="2B0DC831" w14:textId="77777777" w:rsidTr="00A05687">
        <w:tc>
          <w:tcPr>
            <w:tcW w:w="1433" w:type="dxa"/>
            <w:vMerge w:val="restart"/>
          </w:tcPr>
          <w:p w14:paraId="656D381E" w14:textId="77777777" w:rsidR="00687224" w:rsidRPr="00110689" w:rsidRDefault="00687224" w:rsidP="00A05687">
            <w:pPr>
              <w:jc w:val="both"/>
              <w:rPr>
                <w:sz w:val="20"/>
                <w:szCs w:val="20"/>
              </w:rPr>
            </w:pPr>
          </w:p>
        </w:tc>
        <w:tc>
          <w:tcPr>
            <w:tcW w:w="1237" w:type="dxa"/>
          </w:tcPr>
          <w:p w14:paraId="2A0EB78F"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11A4A891" w14:textId="77777777" w:rsidR="00687224" w:rsidRPr="00110689" w:rsidRDefault="00687224" w:rsidP="00A05687">
            <w:pPr>
              <w:jc w:val="both"/>
              <w:rPr>
                <w:sz w:val="20"/>
                <w:szCs w:val="20"/>
              </w:rPr>
            </w:pPr>
            <w:r w:rsidRPr="00110689">
              <w:rPr>
                <w:sz w:val="20"/>
                <w:szCs w:val="20"/>
              </w:rPr>
              <w:t>Disagree</w:t>
            </w:r>
          </w:p>
        </w:tc>
        <w:tc>
          <w:tcPr>
            <w:tcW w:w="1257" w:type="dxa"/>
          </w:tcPr>
          <w:p w14:paraId="74E37E51" w14:textId="77777777" w:rsidR="00687224" w:rsidRPr="00110689" w:rsidRDefault="00687224" w:rsidP="00A05687">
            <w:pPr>
              <w:jc w:val="both"/>
              <w:rPr>
                <w:sz w:val="20"/>
                <w:szCs w:val="20"/>
              </w:rPr>
            </w:pPr>
            <w:r w:rsidRPr="00110689">
              <w:rPr>
                <w:sz w:val="20"/>
                <w:szCs w:val="20"/>
              </w:rPr>
              <w:t>Somewhat Disagree</w:t>
            </w:r>
          </w:p>
        </w:tc>
        <w:tc>
          <w:tcPr>
            <w:tcW w:w="951" w:type="dxa"/>
          </w:tcPr>
          <w:p w14:paraId="5671D9BE" w14:textId="77777777" w:rsidR="00687224" w:rsidRPr="00110689" w:rsidRDefault="00687224" w:rsidP="00A05687">
            <w:pPr>
              <w:jc w:val="both"/>
              <w:rPr>
                <w:sz w:val="20"/>
                <w:szCs w:val="20"/>
              </w:rPr>
            </w:pPr>
            <w:r w:rsidRPr="00110689">
              <w:rPr>
                <w:sz w:val="20"/>
                <w:szCs w:val="20"/>
              </w:rPr>
              <w:t>Neutral</w:t>
            </w:r>
          </w:p>
        </w:tc>
        <w:tc>
          <w:tcPr>
            <w:tcW w:w="1257" w:type="dxa"/>
          </w:tcPr>
          <w:p w14:paraId="68BB32A6" w14:textId="77777777" w:rsidR="00687224" w:rsidRPr="00110689" w:rsidRDefault="00687224" w:rsidP="00A05687">
            <w:pPr>
              <w:jc w:val="both"/>
              <w:rPr>
                <w:sz w:val="20"/>
                <w:szCs w:val="20"/>
              </w:rPr>
            </w:pPr>
            <w:r w:rsidRPr="00110689">
              <w:rPr>
                <w:sz w:val="20"/>
                <w:szCs w:val="20"/>
              </w:rPr>
              <w:t>Somewhat Agree</w:t>
            </w:r>
          </w:p>
        </w:tc>
        <w:tc>
          <w:tcPr>
            <w:tcW w:w="791" w:type="dxa"/>
          </w:tcPr>
          <w:p w14:paraId="70930855" w14:textId="77777777" w:rsidR="00687224" w:rsidRPr="00110689" w:rsidRDefault="00687224" w:rsidP="00A05687">
            <w:pPr>
              <w:jc w:val="both"/>
              <w:rPr>
                <w:sz w:val="20"/>
                <w:szCs w:val="20"/>
              </w:rPr>
            </w:pPr>
            <w:r w:rsidRPr="00110689">
              <w:rPr>
                <w:sz w:val="20"/>
                <w:szCs w:val="20"/>
              </w:rPr>
              <w:t>Agree</w:t>
            </w:r>
          </w:p>
        </w:tc>
        <w:tc>
          <w:tcPr>
            <w:tcW w:w="1020" w:type="dxa"/>
          </w:tcPr>
          <w:p w14:paraId="53B392A6" w14:textId="77777777" w:rsidR="00687224" w:rsidRPr="00110689" w:rsidRDefault="00687224" w:rsidP="00A05687">
            <w:pPr>
              <w:jc w:val="both"/>
              <w:rPr>
                <w:sz w:val="20"/>
                <w:szCs w:val="20"/>
              </w:rPr>
            </w:pPr>
            <w:r w:rsidRPr="00110689">
              <w:rPr>
                <w:sz w:val="20"/>
                <w:szCs w:val="20"/>
              </w:rPr>
              <w:t>Strongly Agree</w:t>
            </w:r>
          </w:p>
        </w:tc>
      </w:tr>
      <w:tr w:rsidR="00687224" w:rsidRPr="00110689" w14:paraId="3701347D" w14:textId="77777777" w:rsidTr="00A05687">
        <w:tc>
          <w:tcPr>
            <w:tcW w:w="1433" w:type="dxa"/>
            <w:vMerge/>
          </w:tcPr>
          <w:p w14:paraId="4AC5CA21" w14:textId="77777777" w:rsidR="00687224" w:rsidRPr="00110689" w:rsidRDefault="00687224" w:rsidP="00A05687">
            <w:pPr>
              <w:jc w:val="center"/>
              <w:rPr>
                <w:sz w:val="20"/>
                <w:szCs w:val="20"/>
              </w:rPr>
            </w:pPr>
          </w:p>
        </w:tc>
        <w:tc>
          <w:tcPr>
            <w:tcW w:w="1237" w:type="dxa"/>
          </w:tcPr>
          <w:p w14:paraId="20E83506" w14:textId="77777777" w:rsidR="00687224" w:rsidRPr="00110689" w:rsidRDefault="00687224" w:rsidP="00A05687">
            <w:pPr>
              <w:jc w:val="center"/>
              <w:rPr>
                <w:sz w:val="20"/>
                <w:szCs w:val="20"/>
              </w:rPr>
            </w:pPr>
            <w:r w:rsidRPr="00110689">
              <w:rPr>
                <w:sz w:val="20"/>
                <w:szCs w:val="20"/>
              </w:rPr>
              <w:t>1</w:t>
            </w:r>
          </w:p>
        </w:tc>
        <w:tc>
          <w:tcPr>
            <w:tcW w:w="1064" w:type="dxa"/>
          </w:tcPr>
          <w:p w14:paraId="0746E347" w14:textId="77777777" w:rsidR="00687224" w:rsidRPr="00110689" w:rsidRDefault="00687224" w:rsidP="00A05687">
            <w:pPr>
              <w:jc w:val="center"/>
              <w:rPr>
                <w:sz w:val="20"/>
                <w:szCs w:val="20"/>
              </w:rPr>
            </w:pPr>
            <w:r w:rsidRPr="00110689">
              <w:rPr>
                <w:sz w:val="20"/>
                <w:szCs w:val="20"/>
              </w:rPr>
              <w:t>2</w:t>
            </w:r>
          </w:p>
        </w:tc>
        <w:tc>
          <w:tcPr>
            <w:tcW w:w="1257" w:type="dxa"/>
          </w:tcPr>
          <w:p w14:paraId="4589C1D5" w14:textId="77777777" w:rsidR="00687224" w:rsidRPr="00110689" w:rsidRDefault="00687224" w:rsidP="00A05687">
            <w:pPr>
              <w:jc w:val="center"/>
              <w:rPr>
                <w:sz w:val="20"/>
                <w:szCs w:val="20"/>
              </w:rPr>
            </w:pPr>
            <w:r w:rsidRPr="00110689">
              <w:rPr>
                <w:sz w:val="20"/>
                <w:szCs w:val="20"/>
              </w:rPr>
              <w:t>3</w:t>
            </w:r>
          </w:p>
        </w:tc>
        <w:tc>
          <w:tcPr>
            <w:tcW w:w="951" w:type="dxa"/>
          </w:tcPr>
          <w:p w14:paraId="50DDD435" w14:textId="77777777" w:rsidR="00687224" w:rsidRPr="00110689" w:rsidRDefault="00687224" w:rsidP="00A05687">
            <w:pPr>
              <w:jc w:val="center"/>
              <w:rPr>
                <w:sz w:val="20"/>
                <w:szCs w:val="20"/>
              </w:rPr>
            </w:pPr>
            <w:r w:rsidRPr="00110689">
              <w:rPr>
                <w:sz w:val="20"/>
                <w:szCs w:val="20"/>
              </w:rPr>
              <w:t>4</w:t>
            </w:r>
          </w:p>
        </w:tc>
        <w:tc>
          <w:tcPr>
            <w:tcW w:w="1257" w:type="dxa"/>
          </w:tcPr>
          <w:p w14:paraId="6922C833" w14:textId="77777777" w:rsidR="00687224" w:rsidRPr="00110689" w:rsidRDefault="00687224" w:rsidP="00A05687">
            <w:pPr>
              <w:jc w:val="center"/>
              <w:rPr>
                <w:sz w:val="20"/>
                <w:szCs w:val="20"/>
              </w:rPr>
            </w:pPr>
            <w:r w:rsidRPr="00110689">
              <w:rPr>
                <w:sz w:val="20"/>
                <w:szCs w:val="20"/>
              </w:rPr>
              <w:t>5</w:t>
            </w:r>
          </w:p>
        </w:tc>
        <w:tc>
          <w:tcPr>
            <w:tcW w:w="791" w:type="dxa"/>
          </w:tcPr>
          <w:p w14:paraId="76672949" w14:textId="77777777" w:rsidR="00687224" w:rsidRPr="00110689" w:rsidRDefault="00687224" w:rsidP="00A05687">
            <w:pPr>
              <w:jc w:val="center"/>
              <w:rPr>
                <w:sz w:val="20"/>
                <w:szCs w:val="20"/>
              </w:rPr>
            </w:pPr>
            <w:r w:rsidRPr="00110689">
              <w:rPr>
                <w:sz w:val="20"/>
                <w:szCs w:val="20"/>
              </w:rPr>
              <w:t>6</w:t>
            </w:r>
          </w:p>
        </w:tc>
        <w:tc>
          <w:tcPr>
            <w:tcW w:w="1020" w:type="dxa"/>
          </w:tcPr>
          <w:p w14:paraId="6EA7D0C6" w14:textId="77777777" w:rsidR="00687224" w:rsidRPr="00110689" w:rsidRDefault="00687224" w:rsidP="00A05687">
            <w:pPr>
              <w:jc w:val="center"/>
              <w:rPr>
                <w:sz w:val="20"/>
                <w:szCs w:val="20"/>
              </w:rPr>
            </w:pPr>
            <w:r w:rsidRPr="00110689">
              <w:rPr>
                <w:sz w:val="20"/>
                <w:szCs w:val="20"/>
              </w:rPr>
              <w:t>7</w:t>
            </w:r>
          </w:p>
        </w:tc>
      </w:tr>
      <w:tr w:rsidR="00687224" w:rsidRPr="00110689" w14:paraId="552C4E95" w14:textId="77777777" w:rsidTr="00A05687">
        <w:tc>
          <w:tcPr>
            <w:tcW w:w="1433" w:type="dxa"/>
          </w:tcPr>
          <w:p w14:paraId="4447834A" w14:textId="77777777" w:rsidR="00687224" w:rsidRPr="00110689" w:rsidRDefault="00687224" w:rsidP="00A05687">
            <w:pPr>
              <w:rPr>
                <w:sz w:val="20"/>
                <w:szCs w:val="20"/>
              </w:rPr>
            </w:pPr>
            <w:r w:rsidRPr="00110689">
              <w:rPr>
                <w:sz w:val="20"/>
                <w:szCs w:val="20"/>
              </w:rPr>
              <w:t>Purpose: Hard wearing sole material will prolong the stability effect of the footwear by resisting wear patterns associated with gait pathologies.</w:t>
            </w:r>
          </w:p>
        </w:tc>
        <w:tc>
          <w:tcPr>
            <w:tcW w:w="1237" w:type="dxa"/>
          </w:tcPr>
          <w:p w14:paraId="06848C9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6126D7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BFE950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60A7C76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F993AB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46E743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2C6C635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FCF90A2" w14:textId="77777777" w:rsidR="00687224" w:rsidRPr="00110689" w:rsidRDefault="00687224" w:rsidP="00687224">
      <w:pPr>
        <w:rPr>
          <w:sz w:val="20"/>
          <w:szCs w:val="20"/>
        </w:rPr>
      </w:pPr>
    </w:p>
    <w:p w14:paraId="78EC5CE8" w14:textId="77777777" w:rsidR="00687224" w:rsidRPr="00110689" w:rsidRDefault="00687224" w:rsidP="00687224">
      <w:pPr>
        <w:rPr>
          <w:sz w:val="20"/>
          <w:szCs w:val="20"/>
        </w:rPr>
      </w:pPr>
      <w:r w:rsidRPr="00110689">
        <w:rPr>
          <w:sz w:val="20"/>
          <w:szCs w:val="20"/>
        </w:rPr>
        <w:t>36)</w:t>
      </w:r>
    </w:p>
    <w:tbl>
      <w:tblPr>
        <w:tblStyle w:val="TableGrid"/>
        <w:tblW w:w="0" w:type="auto"/>
        <w:tblLook w:val="04A0" w:firstRow="1" w:lastRow="0" w:firstColumn="1" w:lastColumn="0" w:noHBand="0" w:noVBand="1"/>
      </w:tblPr>
      <w:tblGrid>
        <w:gridCol w:w="1388"/>
        <w:gridCol w:w="7100"/>
      </w:tblGrid>
      <w:tr w:rsidR="00687224" w:rsidRPr="00110689" w14:paraId="163E3D0B" w14:textId="77777777" w:rsidTr="00A05687">
        <w:tc>
          <w:tcPr>
            <w:tcW w:w="9776" w:type="dxa"/>
            <w:gridSpan w:val="2"/>
          </w:tcPr>
          <w:p w14:paraId="1EB52A1E" w14:textId="77777777" w:rsidR="00687224" w:rsidRPr="00110689" w:rsidRDefault="00687224" w:rsidP="00A05687">
            <w:pPr>
              <w:rPr>
                <w:sz w:val="20"/>
                <w:szCs w:val="20"/>
              </w:rPr>
            </w:pPr>
            <w:r w:rsidRPr="00110689">
              <w:rPr>
                <w:sz w:val="20"/>
                <w:szCs w:val="20"/>
              </w:rPr>
              <w:t xml:space="preserve">"The degree of flexibility" for the sole unit. </w:t>
            </w:r>
          </w:p>
          <w:p w14:paraId="271D81DD" w14:textId="77777777" w:rsidR="00687224" w:rsidRPr="00110689" w:rsidRDefault="00687224" w:rsidP="00A05687">
            <w:pPr>
              <w:rPr>
                <w:sz w:val="20"/>
                <w:szCs w:val="20"/>
              </w:rPr>
            </w:pPr>
            <w:r w:rsidRPr="00110689">
              <w:rPr>
                <w:sz w:val="20"/>
                <w:szCs w:val="20"/>
              </w:rPr>
              <w:t>The value range for flexibility 10 completely rigid and 0 completely flexible the median level of flexibility amongst the panel was 6 with the majority of values falling between 5 and 7.</w:t>
            </w:r>
          </w:p>
          <w:p w14:paraId="320BC145" w14:textId="77777777" w:rsidR="00687224" w:rsidRPr="00110689" w:rsidRDefault="00687224" w:rsidP="00A05687">
            <w:pPr>
              <w:rPr>
                <w:sz w:val="20"/>
                <w:szCs w:val="20"/>
              </w:rPr>
            </w:pPr>
          </w:p>
          <w:p w14:paraId="08024092" w14:textId="77777777" w:rsidR="00687224" w:rsidRPr="00110689" w:rsidRDefault="00687224" w:rsidP="00A05687">
            <w:pPr>
              <w:rPr>
                <w:sz w:val="20"/>
                <w:szCs w:val="20"/>
              </w:rPr>
            </w:pPr>
            <w:r w:rsidRPr="00110689">
              <w:rPr>
                <w:sz w:val="20"/>
                <w:szCs w:val="20"/>
              </w:rPr>
              <w:t>Panellist feedback suggested that although a rigid sole may enhance stability, flexion of the metatarsophalangeal joints (MPJ) is a requisite of the Hick's windlass and potential development of the arched complex of the foot. It was suggested that the sole stiffness may come in a range dependent on the ability of the child and therapeutic goals.</w:t>
            </w:r>
          </w:p>
          <w:p w14:paraId="5973E5F9" w14:textId="77777777" w:rsidR="00687224" w:rsidRPr="00110689" w:rsidRDefault="00687224" w:rsidP="00A05687">
            <w:pPr>
              <w:rPr>
                <w:sz w:val="20"/>
                <w:szCs w:val="20"/>
              </w:rPr>
            </w:pPr>
          </w:p>
          <w:p w14:paraId="4E4A5F7E"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sole unit flexibility for stability footwear.*</w:t>
            </w:r>
          </w:p>
        </w:tc>
      </w:tr>
      <w:tr w:rsidR="00687224" w:rsidRPr="00110689" w14:paraId="18738869" w14:textId="77777777" w:rsidTr="00A05687">
        <w:tc>
          <w:tcPr>
            <w:tcW w:w="1555" w:type="dxa"/>
          </w:tcPr>
          <w:p w14:paraId="6CB8816C"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7D49EF70" w14:textId="77777777" w:rsidR="00687224" w:rsidRPr="00110689" w:rsidRDefault="00687224" w:rsidP="00A05687">
            <w:pPr>
              <w:rPr>
                <w:sz w:val="20"/>
                <w:szCs w:val="20"/>
              </w:rPr>
            </w:pPr>
            <w:r w:rsidRPr="00110689">
              <w:rPr>
                <w:sz w:val="20"/>
                <w:szCs w:val="20"/>
              </w:rPr>
              <w:t>The sole unit should come in a range of sole stiffness dependent on the patient's ability or the therapeutic goals, with flexibility of the sole focused at the MPJ area</w:t>
            </w:r>
          </w:p>
        </w:tc>
      </w:tr>
      <w:tr w:rsidR="00687224" w:rsidRPr="00110689" w14:paraId="63EA5C39" w14:textId="77777777" w:rsidTr="00A05687">
        <w:tc>
          <w:tcPr>
            <w:tcW w:w="1555" w:type="dxa"/>
          </w:tcPr>
          <w:p w14:paraId="2344ED34"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264C9B31" w14:textId="77777777" w:rsidR="00687224" w:rsidRPr="00110689" w:rsidRDefault="00687224" w:rsidP="00A05687">
            <w:pPr>
              <w:rPr>
                <w:sz w:val="20"/>
                <w:szCs w:val="20"/>
              </w:rPr>
            </w:pPr>
            <w:r w:rsidRPr="00110689">
              <w:rPr>
                <w:sz w:val="20"/>
                <w:szCs w:val="20"/>
              </w:rPr>
              <w:t>Other: (Please state)</w:t>
            </w:r>
          </w:p>
        </w:tc>
      </w:tr>
    </w:tbl>
    <w:p w14:paraId="30E0E41B" w14:textId="77777777" w:rsidR="00687224" w:rsidRPr="00110689" w:rsidRDefault="00687224" w:rsidP="00687224">
      <w:pPr>
        <w:rPr>
          <w:sz w:val="20"/>
          <w:szCs w:val="20"/>
        </w:rPr>
      </w:pPr>
    </w:p>
    <w:p w14:paraId="3E9B9AC7" w14:textId="77777777" w:rsidR="00687224" w:rsidRPr="00110689" w:rsidRDefault="00687224" w:rsidP="00687224">
      <w:pPr>
        <w:rPr>
          <w:sz w:val="20"/>
          <w:szCs w:val="20"/>
        </w:rPr>
      </w:pPr>
    </w:p>
    <w:p w14:paraId="728D9C42" w14:textId="77777777" w:rsidR="00687224" w:rsidRPr="00110689" w:rsidRDefault="00687224" w:rsidP="00687224">
      <w:pPr>
        <w:rPr>
          <w:sz w:val="20"/>
          <w:szCs w:val="20"/>
        </w:rPr>
      </w:pPr>
    </w:p>
    <w:p w14:paraId="3DB07342" w14:textId="77777777" w:rsidR="00687224" w:rsidRPr="00110689" w:rsidRDefault="00687224" w:rsidP="00687224">
      <w:pPr>
        <w:rPr>
          <w:sz w:val="20"/>
          <w:szCs w:val="20"/>
        </w:rPr>
      </w:pPr>
    </w:p>
    <w:p w14:paraId="35427861" w14:textId="77777777" w:rsidR="00687224" w:rsidRPr="00110689" w:rsidRDefault="00687224" w:rsidP="00687224">
      <w:pPr>
        <w:rPr>
          <w:sz w:val="20"/>
          <w:szCs w:val="20"/>
        </w:rPr>
      </w:pPr>
      <w:r w:rsidRPr="00110689">
        <w:rPr>
          <w:sz w:val="20"/>
          <w:szCs w:val="20"/>
        </w:rPr>
        <w:t>37)</w:t>
      </w:r>
    </w:p>
    <w:tbl>
      <w:tblPr>
        <w:tblStyle w:val="TableGrid"/>
        <w:tblW w:w="0" w:type="auto"/>
        <w:tblLook w:val="04A0" w:firstRow="1" w:lastRow="0" w:firstColumn="1" w:lastColumn="0" w:noHBand="0" w:noVBand="1"/>
      </w:tblPr>
      <w:tblGrid>
        <w:gridCol w:w="1273"/>
        <w:gridCol w:w="1138"/>
        <w:gridCol w:w="1019"/>
        <w:gridCol w:w="1203"/>
        <w:gridCol w:w="913"/>
        <w:gridCol w:w="1203"/>
        <w:gridCol w:w="761"/>
        <w:gridCol w:w="978"/>
      </w:tblGrid>
      <w:tr w:rsidR="00687224" w:rsidRPr="00110689" w14:paraId="69967A9C" w14:textId="77777777" w:rsidTr="00A05687">
        <w:tc>
          <w:tcPr>
            <w:tcW w:w="9010" w:type="dxa"/>
            <w:gridSpan w:val="8"/>
          </w:tcPr>
          <w:p w14:paraId="5210ED11" w14:textId="77777777" w:rsidR="00687224" w:rsidRPr="00110689" w:rsidRDefault="00687224" w:rsidP="00A05687">
            <w:pPr>
              <w:rPr>
                <w:sz w:val="20"/>
                <w:szCs w:val="20"/>
              </w:rPr>
            </w:pPr>
            <w:r w:rsidRPr="00110689">
              <w:rPr>
                <w:sz w:val="20"/>
                <w:szCs w:val="20"/>
              </w:rPr>
              <w:t>Other sole unit design considerations suggested by the panellists were:</w:t>
            </w:r>
          </w:p>
          <w:p w14:paraId="6E63781E" w14:textId="77777777" w:rsidR="00687224" w:rsidRPr="00110689" w:rsidRDefault="00687224" w:rsidP="00A05687">
            <w:pPr>
              <w:rPr>
                <w:sz w:val="20"/>
                <w:szCs w:val="20"/>
              </w:rPr>
            </w:pPr>
          </w:p>
          <w:p w14:paraId="79041A05" w14:textId="77777777" w:rsidR="00687224" w:rsidRPr="00110689" w:rsidRDefault="00687224" w:rsidP="00A05687">
            <w:pPr>
              <w:rPr>
                <w:sz w:val="20"/>
                <w:szCs w:val="20"/>
              </w:rPr>
            </w:pPr>
            <w:r w:rsidRPr="00110689">
              <w:rPr>
                <w:sz w:val="20"/>
                <w:szCs w:val="20"/>
              </w:rPr>
              <w:t>That the rearfoot to forefoot sole width should be kept to the lowest practical ratio to manage mediolateral stability of the footwear.</w:t>
            </w:r>
          </w:p>
          <w:p w14:paraId="2D672D3A" w14:textId="77777777" w:rsidR="00687224" w:rsidRPr="00110689" w:rsidRDefault="00687224" w:rsidP="00A05687">
            <w:pPr>
              <w:rPr>
                <w:sz w:val="20"/>
                <w:szCs w:val="20"/>
              </w:rPr>
            </w:pPr>
            <w:r w:rsidRPr="00110689">
              <w:rPr>
                <w:sz w:val="20"/>
                <w:szCs w:val="20"/>
              </w:rPr>
              <w:t>That the sole unit should be stiffer at the midfoot and rearfoot to assist stability in these regions</w:t>
            </w:r>
          </w:p>
          <w:p w14:paraId="6A3EC3D6" w14:textId="77777777" w:rsidR="00687224" w:rsidRPr="00110689" w:rsidRDefault="00687224" w:rsidP="00A05687">
            <w:pPr>
              <w:rPr>
                <w:sz w:val="20"/>
                <w:szCs w:val="20"/>
              </w:rPr>
            </w:pPr>
          </w:p>
          <w:p w14:paraId="04EBEAAC" w14:textId="77777777" w:rsidR="00687224" w:rsidRPr="00110689" w:rsidRDefault="00687224" w:rsidP="00A05687">
            <w:pPr>
              <w:rPr>
                <w:sz w:val="20"/>
                <w:szCs w:val="20"/>
              </w:rPr>
            </w:pPr>
            <w:r w:rsidRPr="00110689">
              <w:rPr>
                <w:sz w:val="20"/>
                <w:szCs w:val="20"/>
              </w:rPr>
              <w:t>Please rank your agreement with the following panellists' suggestions in relation to further desired design characteristics for the sole unit of stability footwear.*</w:t>
            </w:r>
          </w:p>
        </w:tc>
      </w:tr>
      <w:tr w:rsidR="00687224" w:rsidRPr="00110689" w14:paraId="2CBDB2E2" w14:textId="77777777" w:rsidTr="00A05687">
        <w:tc>
          <w:tcPr>
            <w:tcW w:w="1433" w:type="dxa"/>
            <w:vMerge w:val="restart"/>
          </w:tcPr>
          <w:p w14:paraId="4CEAA05E" w14:textId="77777777" w:rsidR="00687224" w:rsidRPr="00110689" w:rsidRDefault="00687224" w:rsidP="00A05687">
            <w:pPr>
              <w:jc w:val="both"/>
              <w:rPr>
                <w:sz w:val="20"/>
                <w:szCs w:val="20"/>
              </w:rPr>
            </w:pPr>
          </w:p>
        </w:tc>
        <w:tc>
          <w:tcPr>
            <w:tcW w:w="1237" w:type="dxa"/>
          </w:tcPr>
          <w:p w14:paraId="60170CFD"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6F5A33C1" w14:textId="77777777" w:rsidR="00687224" w:rsidRPr="00110689" w:rsidRDefault="00687224" w:rsidP="00A05687">
            <w:pPr>
              <w:jc w:val="both"/>
              <w:rPr>
                <w:sz w:val="20"/>
                <w:szCs w:val="20"/>
              </w:rPr>
            </w:pPr>
            <w:r w:rsidRPr="00110689">
              <w:rPr>
                <w:sz w:val="20"/>
                <w:szCs w:val="20"/>
              </w:rPr>
              <w:t>Disagree</w:t>
            </w:r>
          </w:p>
        </w:tc>
        <w:tc>
          <w:tcPr>
            <w:tcW w:w="1257" w:type="dxa"/>
          </w:tcPr>
          <w:p w14:paraId="728057E4" w14:textId="77777777" w:rsidR="00687224" w:rsidRPr="00110689" w:rsidRDefault="00687224" w:rsidP="00A05687">
            <w:pPr>
              <w:jc w:val="both"/>
              <w:rPr>
                <w:sz w:val="20"/>
                <w:szCs w:val="20"/>
              </w:rPr>
            </w:pPr>
            <w:r w:rsidRPr="00110689">
              <w:rPr>
                <w:sz w:val="20"/>
                <w:szCs w:val="20"/>
              </w:rPr>
              <w:t>Somewhat Disagree</w:t>
            </w:r>
          </w:p>
        </w:tc>
        <w:tc>
          <w:tcPr>
            <w:tcW w:w="951" w:type="dxa"/>
          </w:tcPr>
          <w:p w14:paraId="40B8AB82" w14:textId="77777777" w:rsidR="00687224" w:rsidRPr="00110689" w:rsidRDefault="00687224" w:rsidP="00A05687">
            <w:pPr>
              <w:jc w:val="both"/>
              <w:rPr>
                <w:sz w:val="20"/>
                <w:szCs w:val="20"/>
              </w:rPr>
            </w:pPr>
            <w:r w:rsidRPr="00110689">
              <w:rPr>
                <w:sz w:val="20"/>
                <w:szCs w:val="20"/>
              </w:rPr>
              <w:t>Neutral</w:t>
            </w:r>
          </w:p>
        </w:tc>
        <w:tc>
          <w:tcPr>
            <w:tcW w:w="1257" w:type="dxa"/>
          </w:tcPr>
          <w:p w14:paraId="07986070" w14:textId="77777777" w:rsidR="00687224" w:rsidRPr="00110689" w:rsidRDefault="00687224" w:rsidP="00A05687">
            <w:pPr>
              <w:jc w:val="both"/>
              <w:rPr>
                <w:sz w:val="20"/>
                <w:szCs w:val="20"/>
              </w:rPr>
            </w:pPr>
            <w:r w:rsidRPr="00110689">
              <w:rPr>
                <w:sz w:val="20"/>
                <w:szCs w:val="20"/>
              </w:rPr>
              <w:t>Somewhat Agree</w:t>
            </w:r>
          </w:p>
        </w:tc>
        <w:tc>
          <w:tcPr>
            <w:tcW w:w="791" w:type="dxa"/>
          </w:tcPr>
          <w:p w14:paraId="7BB863BA" w14:textId="77777777" w:rsidR="00687224" w:rsidRPr="00110689" w:rsidRDefault="00687224" w:rsidP="00A05687">
            <w:pPr>
              <w:jc w:val="both"/>
              <w:rPr>
                <w:sz w:val="20"/>
                <w:szCs w:val="20"/>
              </w:rPr>
            </w:pPr>
            <w:r w:rsidRPr="00110689">
              <w:rPr>
                <w:sz w:val="20"/>
                <w:szCs w:val="20"/>
              </w:rPr>
              <w:t>Agree</w:t>
            </w:r>
          </w:p>
        </w:tc>
        <w:tc>
          <w:tcPr>
            <w:tcW w:w="1020" w:type="dxa"/>
          </w:tcPr>
          <w:p w14:paraId="6BD6DBDE" w14:textId="77777777" w:rsidR="00687224" w:rsidRPr="00110689" w:rsidRDefault="00687224" w:rsidP="00A05687">
            <w:pPr>
              <w:jc w:val="both"/>
              <w:rPr>
                <w:sz w:val="20"/>
                <w:szCs w:val="20"/>
              </w:rPr>
            </w:pPr>
            <w:r w:rsidRPr="00110689">
              <w:rPr>
                <w:sz w:val="20"/>
                <w:szCs w:val="20"/>
              </w:rPr>
              <w:t>Strongly Agree</w:t>
            </w:r>
          </w:p>
        </w:tc>
      </w:tr>
      <w:tr w:rsidR="00687224" w:rsidRPr="00110689" w14:paraId="3E57FAF1" w14:textId="77777777" w:rsidTr="00A05687">
        <w:tc>
          <w:tcPr>
            <w:tcW w:w="1433" w:type="dxa"/>
            <w:vMerge/>
          </w:tcPr>
          <w:p w14:paraId="04845CD9" w14:textId="77777777" w:rsidR="00687224" w:rsidRPr="00110689" w:rsidRDefault="00687224" w:rsidP="00A05687">
            <w:pPr>
              <w:jc w:val="center"/>
              <w:rPr>
                <w:sz w:val="20"/>
                <w:szCs w:val="20"/>
              </w:rPr>
            </w:pPr>
          </w:p>
        </w:tc>
        <w:tc>
          <w:tcPr>
            <w:tcW w:w="1237" w:type="dxa"/>
          </w:tcPr>
          <w:p w14:paraId="64EAB504" w14:textId="77777777" w:rsidR="00687224" w:rsidRPr="00110689" w:rsidRDefault="00687224" w:rsidP="00A05687">
            <w:pPr>
              <w:jc w:val="center"/>
              <w:rPr>
                <w:sz w:val="20"/>
                <w:szCs w:val="20"/>
              </w:rPr>
            </w:pPr>
            <w:r w:rsidRPr="00110689">
              <w:rPr>
                <w:sz w:val="20"/>
                <w:szCs w:val="20"/>
              </w:rPr>
              <w:t>1</w:t>
            </w:r>
          </w:p>
        </w:tc>
        <w:tc>
          <w:tcPr>
            <w:tcW w:w="1064" w:type="dxa"/>
          </w:tcPr>
          <w:p w14:paraId="1B2F3F89" w14:textId="77777777" w:rsidR="00687224" w:rsidRPr="00110689" w:rsidRDefault="00687224" w:rsidP="00A05687">
            <w:pPr>
              <w:jc w:val="center"/>
              <w:rPr>
                <w:sz w:val="20"/>
                <w:szCs w:val="20"/>
              </w:rPr>
            </w:pPr>
            <w:r w:rsidRPr="00110689">
              <w:rPr>
                <w:sz w:val="20"/>
                <w:szCs w:val="20"/>
              </w:rPr>
              <w:t>2</w:t>
            </w:r>
          </w:p>
        </w:tc>
        <w:tc>
          <w:tcPr>
            <w:tcW w:w="1257" w:type="dxa"/>
          </w:tcPr>
          <w:p w14:paraId="7EA51F84" w14:textId="77777777" w:rsidR="00687224" w:rsidRPr="00110689" w:rsidRDefault="00687224" w:rsidP="00A05687">
            <w:pPr>
              <w:jc w:val="center"/>
              <w:rPr>
                <w:sz w:val="20"/>
                <w:szCs w:val="20"/>
              </w:rPr>
            </w:pPr>
            <w:r w:rsidRPr="00110689">
              <w:rPr>
                <w:sz w:val="20"/>
                <w:szCs w:val="20"/>
              </w:rPr>
              <w:t>3</w:t>
            </w:r>
          </w:p>
        </w:tc>
        <w:tc>
          <w:tcPr>
            <w:tcW w:w="951" w:type="dxa"/>
          </w:tcPr>
          <w:p w14:paraId="1FB7065D" w14:textId="77777777" w:rsidR="00687224" w:rsidRPr="00110689" w:rsidRDefault="00687224" w:rsidP="00A05687">
            <w:pPr>
              <w:jc w:val="center"/>
              <w:rPr>
                <w:sz w:val="20"/>
                <w:szCs w:val="20"/>
              </w:rPr>
            </w:pPr>
            <w:r w:rsidRPr="00110689">
              <w:rPr>
                <w:sz w:val="20"/>
                <w:szCs w:val="20"/>
              </w:rPr>
              <w:t>4</w:t>
            </w:r>
          </w:p>
        </w:tc>
        <w:tc>
          <w:tcPr>
            <w:tcW w:w="1257" w:type="dxa"/>
          </w:tcPr>
          <w:p w14:paraId="4B7BD78E" w14:textId="77777777" w:rsidR="00687224" w:rsidRPr="00110689" w:rsidRDefault="00687224" w:rsidP="00A05687">
            <w:pPr>
              <w:jc w:val="center"/>
              <w:rPr>
                <w:sz w:val="20"/>
                <w:szCs w:val="20"/>
              </w:rPr>
            </w:pPr>
            <w:r w:rsidRPr="00110689">
              <w:rPr>
                <w:sz w:val="20"/>
                <w:szCs w:val="20"/>
              </w:rPr>
              <w:t>5</w:t>
            </w:r>
          </w:p>
        </w:tc>
        <w:tc>
          <w:tcPr>
            <w:tcW w:w="791" w:type="dxa"/>
          </w:tcPr>
          <w:p w14:paraId="69093E25" w14:textId="77777777" w:rsidR="00687224" w:rsidRPr="00110689" w:rsidRDefault="00687224" w:rsidP="00A05687">
            <w:pPr>
              <w:jc w:val="center"/>
              <w:rPr>
                <w:sz w:val="20"/>
                <w:szCs w:val="20"/>
              </w:rPr>
            </w:pPr>
            <w:r w:rsidRPr="00110689">
              <w:rPr>
                <w:sz w:val="20"/>
                <w:szCs w:val="20"/>
              </w:rPr>
              <w:t>6</w:t>
            </w:r>
          </w:p>
        </w:tc>
        <w:tc>
          <w:tcPr>
            <w:tcW w:w="1020" w:type="dxa"/>
          </w:tcPr>
          <w:p w14:paraId="22A2104C" w14:textId="77777777" w:rsidR="00687224" w:rsidRPr="00110689" w:rsidRDefault="00687224" w:rsidP="00A05687">
            <w:pPr>
              <w:jc w:val="center"/>
              <w:rPr>
                <w:sz w:val="20"/>
                <w:szCs w:val="20"/>
              </w:rPr>
            </w:pPr>
            <w:r w:rsidRPr="00110689">
              <w:rPr>
                <w:sz w:val="20"/>
                <w:szCs w:val="20"/>
              </w:rPr>
              <w:t>7</w:t>
            </w:r>
          </w:p>
        </w:tc>
      </w:tr>
      <w:tr w:rsidR="00687224" w:rsidRPr="00110689" w14:paraId="1337E468" w14:textId="77777777" w:rsidTr="00A05687">
        <w:tc>
          <w:tcPr>
            <w:tcW w:w="1433" w:type="dxa"/>
          </w:tcPr>
          <w:p w14:paraId="5042C664" w14:textId="77777777" w:rsidR="00687224" w:rsidRPr="00110689" w:rsidRDefault="00687224" w:rsidP="00A05687">
            <w:pPr>
              <w:rPr>
                <w:sz w:val="20"/>
                <w:szCs w:val="20"/>
              </w:rPr>
            </w:pPr>
            <w:r w:rsidRPr="00110689">
              <w:rPr>
                <w:sz w:val="20"/>
                <w:szCs w:val="20"/>
              </w:rPr>
              <w:t>Rearfoot to Forefoot width of the sole unit kept to lowest practical ratio to assist medial-lateral stability</w:t>
            </w:r>
          </w:p>
        </w:tc>
        <w:tc>
          <w:tcPr>
            <w:tcW w:w="1237" w:type="dxa"/>
          </w:tcPr>
          <w:p w14:paraId="2CC1D82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38EF4C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E50C27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3B404E9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D13625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BAFECD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71D89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6962664" w14:textId="77777777" w:rsidTr="00A05687">
        <w:tc>
          <w:tcPr>
            <w:tcW w:w="1433" w:type="dxa"/>
          </w:tcPr>
          <w:p w14:paraId="6242177C" w14:textId="77777777" w:rsidR="00687224" w:rsidRPr="00110689" w:rsidRDefault="00687224" w:rsidP="00A05687">
            <w:pPr>
              <w:rPr>
                <w:sz w:val="20"/>
                <w:szCs w:val="20"/>
              </w:rPr>
            </w:pPr>
            <w:r w:rsidRPr="00110689">
              <w:rPr>
                <w:sz w:val="20"/>
                <w:szCs w:val="20"/>
              </w:rPr>
              <w:t>The sole unit should be stiffer at the midfoot and rearfoot to assist stability in these regions.</w:t>
            </w:r>
          </w:p>
        </w:tc>
        <w:tc>
          <w:tcPr>
            <w:tcW w:w="1237" w:type="dxa"/>
          </w:tcPr>
          <w:p w14:paraId="1C8BE89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E6766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FC53E4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6CF2F82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027635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4219B7D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6FAFCE9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094B9D94" w14:textId="77777777" w:rsidR="00687224" w:rsidRPr="00110689" w:rsidRDefault="00687224" w:rsidP="00687224">
      <w:pPr>
        <w:rPr>
          <w:sz w:val="20"/>
          <w:szCs w:val="20"/>
        </w:rPr>
      </w:pPr>
    </w:p>
    <w:p w14:paraId="34E8E2AD" w14:textId="77777777" w:rsidR="00687224" w:rsidRPr="00110689" w:rsidRDefault="00687224" w:rsidP="00687224">
      <w:pPr>
        <w:rPr>
          <w:sz w:val="20"/>
          <w:szCs w:val="20"/>
        </w:rPr>
      </w:pPr>
      <w:r w:rsidRPr="00110689">
        <w:rPr>
          <w:sz w:val="20"/>
          <w:szCs w:val="20"/>
        </w:rPr>
        <w:t>38)</w:t>
      </w:r>
    </w:p>
    <w:tbl>
      <w:tblPr>
        <w:tblStyle w:val="TableGrid"/>
        <w:tblW w:w="0" w:type="auto"/>
        <w:tblLook w:val="04A0" w:firstRow="1" w:lastRow="0" w:firstColumn="1" w:lastColumn="0" w:noHBand="0" w:noVBand="1"/>
      </w:tblPr>
      <w:tblGrid>
        <w:gridCol w:w="8488"/>
      </w:tblGrid>
      <w:tr w:rsidR="00687224" w:rsidRPr="00110689" w14:paraId="4E1E7699" w14:textId="77777777" w:rsidTr="00A05687">
        <w:tc>
          <w:tcPr>
            <w:tcW w:w="9010" w:type="dxa"/>
          </w:tcPr>
          <w:p w14:paraId="654CCB41"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he sole unit.</w:t>
            </w:r>
          </w:p>
        </w:tc>
      </w:tr>
      <w:tr w:rsidR="00687224" w:rsidRPr="00110689" w14:paraId="48CDF2DB" w14:textId="77777777" w:rsidTr="00A05687">
        <w:tc>
          <w:tcPr>
            <w:tcW w:w="9010" w:type="dxa"/>
          </w:tcPr>
          <w:p w14:paraId="01B89A56" w14:textId="77777777" w:rsidR="00687224" w:rsidRPr="00110689" w:rsidRDefault="00687224" w:rsidP="00A05687">
            <w:pPr>
              <w:rPr>
                <w:sz w:val="20"/>
                <w:szCs w:val="20"/>
              </w:rPr>
            </w:pPr>
          </w:p>
          <w:p w14:paraId="2205850C" w14:textId="77777777" w:rsidR="00687224" w:rsidRPr="00110689" w:rsidRDefault="00687224" w:rsidP="00A05687">
            <w:pPr>
              <w:rPr>
                <w:sz w:val="20"/>
                <w:szCs w:val="20"/>
              </w:rPr>
            </w:pPr>
          </w:p>
        </w:tc>
      </w:tr>
    </w:tbl>
    <w:p w14:paraId="1FEA8FB5" w14:textId="77777777" w:rsidR="00687224" w:rsidRPr="00110689" w:rsidRDefault="00687224" w:rsidP="00687224">
      <w:pPr>
        <w:rPr>
          <w:sz w:val="20"/>
          <w:szCs w:val="20"/>
        </w:rPr>
      </w:pPr>
    </w:p>
    <w:p w14:paraId="0497C58F"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22374F8C" w14:textId="77777777" w:rsidTr="00A05687">
        <w:trPr>
          <w:trHeight w:val="1833"/>
        </w:trPr>
        <w:tc>
          <w:tcPr>
            <w:tcW w:w="9010" w:type="dxa"/>
          </w:tcPr>
          <w:p w14:paraId="4D82B845" w14:textId="77777777" w:rsidR="00687224" w:rsidRPr="00110689" w:rsidRDefault="00687224" w:rsidP="00A05687">
            <w:pPr>
              <w:rPr>
                <w:b/>
                <w:bCs/>
                <w:sz w:val="20"/>
                <w:szCs w:val="20"/>
              </w:rPr>
            </w:pPr>
            <w:r w:rsidRPr="00110689">
              <w:rPr>
                <w:b/>
                <w:bCs/>
                <w:sz w:val="20"/>
                <w:szCs w:val="20"/>
              </w:rPr>
              <w:t>Toe spring forefoot/heel rocker</w:t>
            </w:r>
          </w:p>
          <w:p w14:paraId="2AE4072F"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7b0d1d5e-a75a-412b-a098-ca4a6664da6f" \* MERGEFORMATINET </w:instrText>
            </w:r>
            <w:r w:rsidRPr="00110689">
              <w:rPr>
                <w:sz w:val="20"/>
                <w:szCs w:val="20"/>
              </w:rPr>
              <w:fldChar w:fldCharType="separate"/>
            </w:r>
            <w:r w:rsidRPr="00110689">
              <w:rPr>
                <w:noProof/>
                <w:sz w:val="20"/>
                <w:szCs w:val="20"/>
              </w:rPr>
              <w:drawing>
                <wp:inline distT="0" distB="0" distL="0" distR="0" wp14:anchorId="768068E1" wp14:editId="37446917">
                  <wp:extent cx="2628900" cy="1568116"/>
                  <wp:effectExtent l="0" t="0" r="0" b="0"/>
                  <wp:docPr id="2104912973" name="Picture 2104912973"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indoor&#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53782" cy="1582958"/>
                          </a:xfrm>
                          <a:prstGeom prst="rect">
                            <a:avLst/>
                          </a:prstGeom>
                          <a:noFill/>
                          <a:ln>
                            <a:noFill/>
                          </a:ln>
                        </pic:spPr>
                      </pic:pic>
                    </a:graphicData>
                  </a:graphic>
                </wp:inline>
              </w:drawing>
            </w:r>
            <w:r w:rsidRPr="00110689">
              <w:rPr>
                <w:sz w:val="20"/>
                <w:szCs w:val="20"/>
              </w:rPr>
              <w:fldChar w:fldCharType="end"/>
            </w:r>
          </w:p>
          <w:p w14:paraId="08F460EE" w14:textId="77777777" w:rsidR="00687224" w:rsidRPr="00110689" w:rsidRDefault="00687224" w:rsidP="00A05687">
            <w:pPr>
              <w:jc w:val="right"/>
              <w:rPr>
                <w:rFonts w:cstheme="minorHAnsi"/>
                <w:noProof/>
                <w:sz w:val="20"/>
                <w:szCs w:val="20"/>
              </w:rPr>
            </w:pPr>
          </w:p>
        </w:tc>
      </w:tr>
      <w:tr w:rsidR="00687224" w:rsidRPr="00110689" w14:paraId="1CA1929F" w14:textId="77777777" w:rsidTr="00A05687">
        <w:tc>
          <w:tcPr>
            <w:tcW w:w="9010" w:type="dxa"/>
          </w:tcPr>
          <w:p w14:paraId="3EF37378" w14:textId="35D09033"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orm Round 1 in relation to the </w:t>
            </w:r>
            <w:r w:rsidR="00634FB8" w:rsidRPr="00110689">
              <w:rPr>
                <w:sz w:val="20"/>
                <w:szCs w:val="20"/>
              </w:rPr>
              <w:t>Toe spring</w:t>
            </w:r>
            <w:r w:rsidRPr="00110689">
              <w:rPr>
                <w:sz w:val="20"/>
                <w:szCs w:val="20"/>
              </w:rPr>
              <w:t xml:space="preserve"> forefoot/heel rocker of standard “Off the Shelf” stability footwear used as a clinical intervention for children with mobility impairment, please consider the options offered or rank your level of agreement with the suggested characteristic or purpose of these design characteristics:</w:t>
            </w:r>
          </w:p>
        </w:tc>
      </w:tr>
    </w:tbl>
    <w:p w14:paraId="7D8290EF" w14:textId="77777777" w:rsidR="00687224" w:rsidRPr="00110689" w:rsidRDefault="00687224" w:rsidP="00687224">
      <w:pPr>
        <w:rPr>
          <w:sz w:val="20"/>
          <w:szCs w:val="20"/>
        </w:rPr>
      </w:pPr>
    </w:p>
    <w:p w14:paraId="14FF235A" w14:textId="77777777" w:rsidR="00687224" w:rsidRPr="00110689" w:rsidRDefault="00687224" w:rsidP="00687224">
      <w:pPr>
        <w:rPr>
          <w:sz w:val="20"/>
          <w:szCs w:val="20"/>
        </w:rPr>
      </w:pPr>
      <w:r w:rsidRPr="00110689">
        <w:rPr>
          <w:sz w:val="20"/>
          <w:szCs w:val="20"/>
        </w:rPr>
        <w:t>39)</w:t>
      </w:r>
    </w:p>
    <w:tbl>
      <w:tblPr>
        <w:tblStyle w:val="TableGrid"/>
        <w:tblW w:w="0" w:type="auto"/>
        <w:tblLook w:val="04A0" w:firstRow="1" w:lastRow="0" w:firstColumn="1" w:lastColumn="0" w:noHBand="0" w:noVBand="1"/>
      </w:tblPr>
      <w:tblGrid>
        <w:gridCol w:w="1383"/>
        <w:gridCol w:w="7105"/>
      </w:tblGrid>
      <w:tr w:rsidR="00687224" w:rsidRPr="00110689" w14:paraId="442A9F68" w14:textId="77777777" w:rsidTr="00A05687">
        <w:tc>
          <w:tcPr>
            <w:tcW w:w="9776" w:type="dxa"/>
            <w:gridSpan w:val="2"/>
          </w:tcPr>
          <w:p w14:paraId="1AFBF75C" w14:textId="77777777" w:rsidR="00687224" w:rsidRPr="00110689" w:rsidRDefault="00687224" w:rsidP="00A05687">
            <w:pPr>
              <w:rPr>
                <w:sz w:val="20"/>
                <w:szCs w:val="20"/>
              </w:rPr>
            </w:pPr>
            <w:r w:rsidRPr="00110689">
              <w:rPr>
                <w:sz w:val="20"/>
                <w:szCs w:val="20"/>
              </w:rPr>
              <w:t>"Stability footwear should have a reasonable forefoot rocker."</w:t>
            </w:r>
          </w:p>
          <w:p w14:paraId="4F4D38B9" w14:textId="77777777" w:rsidR="00687224" w:rsidRPr="00110689" w:rsidRDefault="00687224" w:rsidP="00A05687">
            <w:pPr>
              <w:rPr>
                <w:sz w:val="20"/>
                <w:szCs w:val="20"/>
              </w:rPr>
            </w:pPr>
          </w:p>
          <w:p w14:paraId="6085E2CD" w14:textId="77777777" w:rsidR="00687224" w:rsidRPr="00110689" w:rsidRDefault="00687224" w:rsidP="00A05687">
            <w:pPr>
              <w:rPr>
                <w:sz w:val="20"/>
                <w:szCs w:val="20"/>
              </w:rPr>
            </w:pPr>
            <w:r w:rsidRPr="00110689">
              <w:rPr>
                <w:sz w:val="20"/>
                <w:szCs w:val="20"/>
              </w:rPr>
              <w:t>The median level of agreement amongst the panellists was "agree" with the majority of responses being between "somewhat agree" to "agree".</w:t>
            </w:r>
          </w:p>
          <w:p w14:paraId="0B5ACB43" w14:textId="77777777" w:rsidR="00687224" w:rsidRPr="00110689" w:rsidRDefault="00687224" w:rsidP="00A05687">
            <w:pPr>
              <w:rPr>
                <w:sz w:val="20"/>
                <w:szCs w:val="20"/>
              </w:rPr>
            </w:pPr>
          </w:p>
          <w:p w14:paraId="35347553" w14:textId="7E8D2740" w:rsidR="00687224" w:rsidRPr="00110689" w:rsidRDefault="00687224" w:rsidP="00A05687">
            <w:pPr>
              <w:rPr>
                <w:sz w:val="20"/>
                <w:szCs w:val="20"/>
              </w:rPr>
            </w:pPr>
            <w:r w:rsidRPr="00110689">
              <w:rPr>
                <w:sz w:val="20"/>
                <w:szCs w:val="20"/>
              </w:rPr>
              <w:t xml:space="preserve">Panellist feedback suggested that forefoot rockers should come in a range depending on the patient's condition from increased in </w:t>
            </w:r>
            <w:r w:rsidR="00634FB8" w:rsidRPr="00110689">
              <w:rPr>
                <w:sz w:val="20"/>
                <w:szCs w:val="20"/>
              </w:rPr>
              <w:t>Charcot</w:t>
            </w:r>
            <w:r w:rsidRPr="00110689">
              <w:rPr>
                <w:sz w:val="20"/>
                <w:szCs w:val="20"/>
              </w:rPr>
              <w:t xml:space="preserve"> Marie Tooth to avoid tripping in propulsion and swing, to </w:t>
            </w:r>
            <w:r w:rsidR="00634FB8" w:rsidRPr="00110689">
              <w:rPr>
                <w:sz w:val="20"/>
                <w:szCs w:val="20"/>
              </w:rPr>
              <w:t>reduce</w:t>
            </w:r>
            <w:r w:rsidRPr="00110689">
              <w:rPr>
                <w:sz w:val="20"/>
                <w:szCs w:val="20"/>
              </w:rPr>
              <w:t xml:space="preserve"> in conditions such as Idiopathic toe walking to reduce the 3rd rocker (MPJ) loading. It was pointed out a range of forefoot rockers would also be required dependent on the stiffness of the sole. Panellists suggested the purpose of an appropriate rocker was to facilitate sagittal progression in propulsion without impacting on stability and also allowing for adequate ground clearance in swing phase.</w:t>
            </w:r>
          </w:p>
          <w:p w14:paraId="3885BC88" w14:textId="77777777" w:rsidR="00687224" w:rsidRPr="00110689" w:rsidRDefault="00687224" w:rsidP="00A05687">
            <w:pPr>
              <w:rPr>
                <w:sz w:val="20"/>
                <w:szCs w:val="20"/>
              </w:rPr>
            </w:pPr>
          </w:p>
          <w:p w14:paraId="7D9E7CE7"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forefoot rocker for stability footwear.*</w:t>
            </w:r>
          </w:p>
        </w:tc>
      </w:tr>
      <w:tr w:rsidR="00687224" w:rsidRPr="00110689" w14:paraId="53D6F936" w14:textId="77777777" w:rsidTr="00A05687">
        <w:tc>
          <w:tcPr>
            <w:tcW w:w="1555" w:type="dxa"/>
          </w:tcPr>
          <w:p w14:paraId="32322B6E"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9B8DBD9" w14:textId="77777777" w:rsidR="00687224" w:rsidRPr="00110689" w:rsidRDefault="00687224" w:rsidP="00A05687">
            <w:pPr>
              <w:rPr>
                <w:sz w:val="20"/>
                <w:szCs w:val="20"/>
              </w:rPr>
            </w:pPr>
            <w:r w:rsidRPr="00110689">
              <w:rPr>
                <w:sz w:val="20"/>
                <w:szCs w:val="20"/>
              </w:rPr>
              <w:t>Stability footwear should have a reasonable forefoot rocker. (Original)</w:t>
            </w:r>
          </w:p>
        </w:tc>
      </w:tr>
      <w:tr w:rsidR="00687224" w:rsidRPr="00110689" w14:paraId="53BA7F42" w14:textId="77777777" w:rsidTr="00A05687">
        <w:tc>
          <w:tcPr>
            <w:tcW w:w="1555" w:type="dxa"/>
          </w:tcPr>
          <w:p w14:paraId="79235D3D"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5CBCD815" w14:textId="77777777" w:rsidR="00687224" w:rsidRPr="00110689" w:rsidRDefault="00687224" w:rsidP="00A05687">
            <w:pPr>
              <w:rPr>
                <w:sz w:val="20"/>
                <w:szCs w:val="20"/>
              </w:rPr>
            </w:pPr>
            <w:r w:rsidRPr="00110689">
              <w:rPr>
                <w:sz w:val="20"/>
                <w:szCs w:val="20"/>
              </w:rPr>
              <w:t>Stability footwear should come in a range of forefoot rockers dependent on the patient's condition and the stiffness of the sole.</w:t>
            </w:r>
          </w:p>
        </w:tc>
      </w:tr>
    </w:tbl>
    <w:p w14:paraId="34B0FAD1" w14:textId="77777777" w:rsidR="00687224" w:rsidRPr="00110689" w:rsidRDefault="00687224" w:rsidP="00687224">
      <w:pPr>
        <w:rPr>
          <w:sz w:val="20"/>
          <w:szCs w:val="20"/>
        </w:rPr>
      </w:pPr>
    </w:p>
    <w:p w14:paraId="0492F6BA" w14:textId="77777777" w:rsidR="00687224" w:rsidRPr="00110689" w:rsidRDefault="00687224" w:rsidP="00687224">
      <w:pPr>
        <w:rPr>
          <w:sz w:val="20"/>
          <w:szCs w:val="20"/>
        </w:rPr>
      </w:pPr>
    </w:p>
    <w:p w14:paraId="150FE609" w14:textId="77777777" w:rsidR="00687224" w:rsidRPr="00110689" w:rsidRDefault="00687224" w:rsidP="00687224">
      <w:pPr>
        <w:rPr>
          <w:sz w:val="20"/>
          <w:szCs w:val="20"/>
        </w:rPr>
      </w:pPr>
    </w:p>
    <w:p w14:paraId="1DF89E0B" w14:textId="77777777" w:rsidR="00687224" w:rsidRPr="00110689" w:rsidRDefault="00687224" w:rsidP="00687224">
      <w:pPr>
        <w:rPr>
          <w:sz w:val="20"/>
          <w:szCs w:val="20"/>
        </w:rPr>
      </w:pPr>
    </w:p>
    <w:p w14:paraId="65D3DD5E" w14:textId="77777777" w:rsidR="00687224" w:rsidRPr="00110689" w:rsidRDefault="00687224" w:rsidP="00687224">
      <w:pPr>
        <w:rPr>
          <w:sz w:val="20"/>
          <w:szCs w:val="20"/>
        </w:rPr>
      </w:pPr>
    </w:p>
    <w:p w14:paraId="0BE04308" w14:textId="77777777" w:rsidR="00687224" w:rsidRPr="00110689" w:rsidRDefault="00687224" w:rsidP="00687224">
      <w:pPr>
        <w:rPr>
          <w:sz w:val="20"/>
          <w:szCs w:val="20"/>
        </w:rPr>
      </w:pPr>
    </w:p>
    <w:p w14:paraId="35784241" w14:textId="77777777" w:rsidR="00687224" w:rsidRPr="00110689" w:rsidRDefault="00687224" w:rsidP="00687224">
      <w:pPr>
        <w:rPr>
          <w:sz w:val="20"/>
          <w:szCs w:val="20"/>
        </w:rPr>
      </w:pPr>
    </w:p>
    <w:p w14:paraId="619281DE" w14:textId="77777777" w:rsidR="00687224" w:rsidRPr="00110689" w:rsidRDefault="00687224" w:rsidP="00687224">
      <w:pPr>
        <w:rPr>
          <w:sz w:val="20"/>
          <w:szCs w:val="20"/>
        </w:rPr>
      </w:pPr>
    </w:p>
    <w:p w14:paraId="4C8CFBB6" w14:textId="77777777" w:rsidR="00687224" w:rsidRPr="00110689" w:rsidRDefault="00687224" w:rsidP="00687224">
      <w:pPr>
        <w:rPr>
          <w:sz w:val="20"/>
          <w:szCs w:val="20"/>
        </w:rPr>
      </w:pPr>
    </w:p>
    <w:p w14:paraId="57A15BB1" w14:textId="77777777" w:rsidR="00687224" w:rsidRPr="00110689" w:rsidRDefault="00687224" w:rsidP="00687224">
      <w:pPr>
        <w:rPr>
          <w:sz w:val="20"/>
          <w:szCs w:val="20"/>
        </w:rPr>
      </w:pPr>
    </w:p>
    <w:p w14:paraId="644788B0" w14:textId="77777777" w:rsidR="00687224" w:rsidRPr="00110689" w:rsidRDefault="00687224" w:rsidP="00687224">
      <w:pPr>
        <w:rPr>
          <w:sz w:val="20"/>
          <w:szCs w:val="20"/>
        </w:rPr>
      </w:pPr>
    </w:p>
    <w:p w14:paraId="2753BDA7" w14:textId="77777777" w:rsidR="00687224" w:rsidRPr="00110689" w:rsidRDefault="00687224" w:rsidP="00687224">
      <w:pPr>
        <w:rPr>
          <w:sz w:val="20"/>
          <w:szCs w:val="20"/>
        </w:rPr>
      </w:pPr>
    </w:p>
    <w:p w14:paraId="529F70DB" w14:textId="77777777" w:rsidR="00687224" w:rsidRPr="00110689" w:rsidRDefault="00687224" w:rsidP="00687224">
      <w:pPr>
        <w:rPr>
          <w:sz w:val="20"/>
          <w:szCs w:val="20"/>
        </w:rPr>
      </w:pPr>
    </w:p>
    <w:p w14:paraId="49B95C72" w14:textId="77777777" w:rsidR="00687224" w:rsidRPr="00110689" w:rsidRDefault="00687224" w:rsidP="00687224">
      <w:pPr>
        <w:rPr>
          <w:sz w:val="20"/>
          <w:szCs w:val="20"/>
        </w:rPr>
      </w:pPr>
    </w:p>
    <w:p w14:paraId="671C67EA" w14:textId="77777777" w:rsidR="00687224" w:rsidRPr="00110689" w:rsidRDefault="00687224" w:rsidP="00687224">
      <w:pPr>
        <w:rPr>
          <w:sz w:val="20"/>
          <w:szCs w:val="20"/>
        </w:rPr>
      </w:pPr>
    </w:p>
    <w:p w14:paraId="4FD12484" w14:textId="77777777" w:rsidR="003F066E" w:rsidRDefault="003F066E" w:rsidP="00687224">
      <w:pPr>
        <w:rPr>
          <w:sz w:val="20"/>
          <w:szCs w:val="20"/>
        </w:rPr>
      </w:pPr>
    </w:p>
    <w:p w14:paraId="3FC89AFC" w14:textId="77777777" w:rsidR="003F066E" w:rsidRDefault="003F066E" w:rsidP="00687224">
      <w:pPr>
        <w:rPr>
          <w:sz w:val="20"/>
          <w:szCs w:val="20"/>
        </w:rPr>
      </w:pPr>
    </w:p>
    <w:p w14:paraId="11703820" w14:textId="77777777" w:rsidR="003F066E" w:rsidRDefault="003F066E" w:rsidP="00687224">
      <w:pPr>
        <w:rPr>
          <w:sz w:val="20"/>
          <w:szCs w:val="20"/>
        </w:rPr>
      </w:pPr>
    </w:p>
    <w:p w14:paraId="5E7CF24D" w14:textId="77777777" w:rsidR="003F066E" w:rsidRDefault="003F066E" w:rsidP="00687224">
      <w:pPr>
        <w:rPr>
          <w:sz w:val="20"/>
          <w:szCs w:val="20"/>
        </w:rPr>
      </w:pPr>
    </w:p>
    <w:p w14:paraId="47CB686E" w14:textId="1925E989" w:rsidR="00687224" w:rsidRPr="00110689" w:rsidRDefault="00687224" w:rsidP="00687224">
      <w:pPr>
        <w:rPr>
          <w:sz w:val="20"/>
          <w:szCs w:val="20"/>
        </w:rPr>
      </w:pPr>
      <w:r w:rsidRPr="00110689">
        <w:rPr>
          <w:sz w:val="20"/>
          <w:szCs w:val="20"/>
        </w:rPr>
        <w:t>40)</w:t>
      </w:r>
    </w:p>
    <w:tbl>
      <w:tblPr>
        <w:tblStyle w:val="TableGrid"/>
        <w:tblW w:w="0" w:type="auto"/>
        <w:tblLook w:val="04A0" w:firstRow="1" w:lastRow="0" w:firstColumn="1" w:lastColumn="0" w:noHBand="0" w:noVBand="1"/>
      </w:tblPr>
      <w:tblGrid>
        <w:gridCol w:w="1384"/>
        <w:gridCol w:w="1108"/>
        <w:gridCol w:w="1006"/>
        <w:gridCol w:w="1186"/>
        <w:gridCol w:w="901"/>
        <w:gridCol w:w="1186"/>
        <w:gridCol w:w="752"/>
        <w:gridCol w:w="965"/>
      </w:tblGrid>
      <w:tr w:rsidR="00687224" w:rsidRPr="00110689" w14:paraId="70F9BE22" w14:textId="77777777" w:rsidTr="00A05687">
        <w:tc>
          <w:tcPr>
            <w:tcW w:w="9010" w:type="dxa"/>
            <w:gridSpan w:val="8"/>
          </w:tcPr>
          <w:p w14:paraId="6172176E" w14:textId="77777777" w:rsidR="00687224" w:rsidRPr="00110689" w:rsidRDefault="00687224" w:rsidP="00A05687">
            <w:pPr>
              <w:rPr>
                <w:sz w:val="20"/>
                <w:szCs w:val="20"/>
              </w:rPr>
            </w:pPr>
            <w:r w:rsidRPr="00110689">
              <w:rPr>
                <w:sz w:val="20"/>
                <w:szCs w:val="20"/>
              </w:rPr>
              <w:t>In relation to the forefoot rocker please rank your level of agreement with the following purpose or characteristic suggested from panellists feedback.*</w:t>
            </w:r>
          </w:p>
        </w:tc>
      </w:tr>
      <w:tr w:rsidR="00687224" w:rsidRPr="00110689" w14:paraId="70331335" w14:textId="77777777" w:rsidTr="00A05687">
        <w:tc>
          <w:tcPr>
            <w:tcW w:w="1433" w:type="dxa"/>
            <w:vMerge w:val="restart"/>
          </w:tcPr>
          <w:p w14:paraId="38002320" w14:textId="77777777" w:rsidR="00687224" w:rsidRPr="00110689" w:rsidRDefault="00687224" w:rsidP="00A05687">
            <w:pPr>
              <w:jc w:val="both"/>
              <w:rPr>
                <w:sz w:val="20"/>
                <w:szCs w:val="20"/>
              </w:rPr>
            </w:pPr>
          </w:p>
        </w:tc>
        <w:tc>
          <w:tcPr>
            <w:tcW w:w="1237" w:type="dxa"/>
          </w:tcPr>
          <w:p w14:paraId="7850575E"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D349BB2" w14:textId="77777777" w:rsidR="00687224" w:rsidRPr="00110689" w:rsidRDefault="00687224" w:rsidP="00A05687">
            <w:pPr>
              <w:jc w:val="both"/>
              <w:rPr>
                <w:sz w:val="20"/>
                <w:szCs w:val="20"/>
              </w:rPr>
            </w:pPr>
            <w:r w:rsidRPr="00110689">
              <w:rPr>
                <w:sz w:val="20"/>
                <w:szCs w:val="20"/>
              </w:rPr>
              <w:t>Disagree</w:t>
            </w:r>
          </w:p>
        </w:tc>
        <w:tc>
          <w:tcPr>
            <w:tcW w:w="1257" w:type="dxa"/>
          </w:tcPr>
          <w:p w14:paraId="2645E0E5" w14:textId="77777777" w:rsidR="00687224" w:rsidRPr="00110689" w:rsidRDefault="00687224" w:rsidP="00A05687">
            <w:pPr>
              <w:jc w:val="both"/>
              <w:rPr>
                <w:sz w:val="20"/>
                <w:szCs w:val="20"/>
              </w:rPr>
            </w:pPr>
            <w:r w:rsidRPr="00110689">
              <w:rPr>
                <w:sz w:val="20"/>
                <w:szCs w:val="20"/>
              </w:rPr>
              <w:t>Somewhat Disagree</w:t>
            </w:r>
          </w:p>
        </w:tc>
        <w:tc>
          <w:tcPr>
            <w:tcW w:w="951" w:type="dxa"/>
          </w:tcPr>
          <w:p w14:paraId="61D173E0" w14:textId="77777777" w:rsidR="00687224" w:rsidRPr="00110689" w:rsidRDefault="00687224" w:rsidP="00A05687">
            <w:pPr>
              <w:jc w:val="both"/>
              <w:rPr>
                <w:sz w:val="20"/>
                <w:szCs w:val="20"/>
              </w:rPr>
            </w:pPr>
            <w:r w:rsidRPr="00110689">
              <w:rPr>
                <w:sz w:val="20"/>
                <w:szCs w:val="20"/>
              </w:rPr>
              <w:t>Neutral</w:t>
            </w:r>
          </w:p>
        </w:tc>
        <w:tc>
          <w:tcPr>
            <w:tcW w:w="1257" w:type="dxa"/>
          </w:tcPr>
          <w:p w14:paraId="3B574B8A" w14:textId="77777777" w:rsidR="00687224" w:rsidRPr="00110689" w:rsidRDefault="00687224" w:rsidP="00A05687">
            <w:pPr>
              <w:jc w:val="both"/>
              <w:rPr>
                <w:sz w:val="20"/>
                <w:szCs w:val="20"/>
              </w:rPr>
            </w:pPr>
            <w:r w:rsidRPr="00110689">
              <w:rPr>
                <w:sz w:val="20"/>
                <w:szCs w:val="20"/>
              </w:rPr>
              <w:t>Somewhat Agree</w:t>
            </w:r>
          </w:p>
        </w:tc>
        <w:tc>
          <w:tcPr>
            <w:tcW w:w="791" w:type="dxa"/>
          </w:tcPr>
          <w:p w14:paraId="1EF9CDF1" w14:textId="77777777" w:rsidR="00687224" w:rsidRPr="00110689" w:rsidRDefault="00687224" w:rsidP="00A05687">
            <w:pPr>
              <w:jc w:val="both"/>
              <w:rPr>
                <w:sz w:val="20"/>
                <w:szCs w:val="20"/>
              </w:rPr>
            </w:pPr>
            <w:r w:rsidRPr="00110689">
              <w:rPr>
                <w:sz w:val="20"/>
                <w:szCs w:val="20"/>
              </w:rPr>
              <w:t>Agree</w:t>
            </w:r>
          </w:p>
        </w:tc>
        <w:tc>
          <w:tcPr>
            <w:tcW w:w="1020" w:type="dxa"/>
          </w:tcPr>
          <w:p w14:paraId="705E6419" w14:textId="77777777" w:rsidR="00687224" w:rsidRPr="00110689" w:rsidRDefault="00687224" w:rsidP="00A05687">
            <w:pPr>
              <w:jc w:val="both"/>
              <w:rPr>
                <w:sz w:val="20"/>
                <w:szCs w:val="20"/>
              </w:rPr>
            </w:pPr>
            <w:r w:rsidRPr="00110689">
              <w:rPr>
                <w:sz w:val="20"/>
                <w:szCs w:val="20"/>
              </w:rPr>
              <w:t>Strongly Agree</w:t>
            </w:r>
          </w:p>
        </w:tc>
      </w:tr>
      <w:tr w:rsidR="00687224" w:rsidRPr="00110689" w14:paraId="296A6364" w14:textId="77777777" w:rsidTr="00A05687">
        <w:tc>
          <w:tcPr>
            <w:tcW w:w="1433" w:type="dxa"/>
            <w:vMerge/>
          </w:tcPr>
          <w:p w14:paraId="7274C978" w14:textId="77777777" w:rsidR="00687224" w:rsidRPr="00110689" w:rsidRDefault="00687224" w:rsidP="00A05687">
            <w:pPr>
              <w:jc w:val="center"/>
              <w:rPr>
                <w:sz w:val="20"/>
                <w:szCs w:val="20"/>
              </w:rPr>
            </w:pPr>
          </w:p>
        </w:tc>
        <w:tc>
          <w:tcPr>
            <w:tcW w:w="1237" w:type="dxa"/>
          </w:tcPr>
          <w:p w14:paraId="0561EC1F" w14:textId="77777777" w:rsidR="00687224" w:rsidRPr="00110689" w:rsidRDefault="00687224" w:rsidP="00A05687">
            <w:pPr>
              <w:jc w:val="center"/>
              <w:rPr>
                <w:sz w:val="20"/>
                <w:szCs w:val="20"/>
              </w:rPr>
            </w:pPr>
            <w:r w:rsidRPr="00110689">
              <w:rPr>
                <w:sz w:val="20"/>
                <w:szCs w:val="20"/>
              </w:rPr>
              <w:t>1</w:t>
            </w:r>
          </w:p>
        </w:tc>
        <w:tc>
          <w:tcPr>
            <w:tcW w:w="1064" w:type="dxa"/>
          </w:tcPr>
          <w:p w14:paraId="18AC078E" w14:textId="77777777" w:rsidR="00687224" w:rsidRPr="00110689" w:rsidRDefault="00687224" w:rsidP="00A05687">
            <w:pPr>
              <w:jc w:val="center"/>
              <w:rPr>
                <w:sz w:val="20"/>
                <w:szCs w:val="20"/>
              </w:rPr>
            </w:pPr>
            <w:r w:rsidRPr="00110689">
              <w:rPr>
                <w:sz w:val="20"/>
                <w:szCs w:val="20"/>
              </w:rPr>
              <w:t>2</w:t>
            </w:r>
          </w:p>
        </w:tc>
        <w:tc>
          <w:tcPr>
            <w:tcW w:w="1257" w:type="dxa"/>
          </w:tcPr>
          <w:p w14:paraId="1AAA7F19" w14:textId="77777777" w:rsidR="00687224" w:rsidRPr="00110689" w:rsidRDefault="00687224" w:rsidP="00A05687">
            <w:pPr>
              <w:jc w:val="center"/>
              <w:rPr>
                <w:sz w:val="20"/>
                <w:szCs w:val="20"/>
              </w:rPr>
            </w:pPr>
            <w:r w:rsidRPr="00110689">
              <w:rPr>
                <w:sz w:val="20"/>
                <w:szCs w:val="20"/>
              </w:rPr>
              <w:t>3</w:t>
            </w:r>
          </w:p>
        </w:tc>
        <w:tc>
          <w:tcPr>
            <w:tcW w:w="951" w:type="dxa"/>
          </w:tcPr>
          <w:p w14:paraId="19DA9184" w14:textId="77777777" w:rsidR="00687224" w:rsidRPr="00110689" w:rsidRDefault="00687224" w:rsidP="00A05687">
            <w:pPr>
              <w:jc w:val="center"/>
              <w:rPr>
                <w:sz w:val="20"/>
                <w:szCs w:val="20"/>
              </w:rPr>
            </w:pPr>
            <w:r w:rsidRPr="00110689">
              <w:rPr>
                <w:sz w:val="20"/>
                <w:szCs w:val="20"/>
              </w:rPr>
              <w:t>4</w:t>
            </w:r>
          </w:p>
        </w:tc>
        <w:tc>
          <w:tcPr>
            <w:tcW w:w="1257" w:type="dxa"/>
          </w:tcPr>
          <w:p w14:paraId="710D279A" w14:textId="77777777" w:rsidR="00687224" w:rsidRPr="00110689" w:rsidRDefault="00687224" w:rsidP="00A05687">
            <w:pPr>
              <w:jc w:val="center"/>
              <w:rPr>
                <w:sz w:val="20"/>
                <w:szCs w:val="20"/>
              </w:rPr>
            </w:pPr>
            <w:r w:rsidRPr="00110689">
              <w:rPr>
                <w:sz w:val="20"/>
                <w:szCs w:val="20"/>
              </w:rPr>
              <w:t>5</w:t>
            </w:r>
          </w:p>
        </w:tc>
        <w:tc>
          <w:tcPr>
            <w:tcW w:w="791" w:type="dxa"/>
          </w:tcPr>
          <w:p w14:paraId="20B5370F" w14:textId="77777777" w:rsidR="00687224" w:rsidRPr="00110689" w:rsidRDefault="00687224" w:rsidP="00A05687">
            <w:pPr>
              <w:jc w:val="center"/>
              <w:rPr>
                <w:sz w:val="20"/>
                <w:szCs w:val="20"/>
              </w:rPr>
            </w:pPr>
            <w:r w:rsidRPr="00110689">
              <w:rPr>
                <w:sz w:val="20"/>
                <w:szCs w:val="20"/>
              </w:rPr>
              <w:t>6</w:t>
            </w:r>
          </w:p>
        </w:tc>
        <w:tc>
          <w:tcPr>
            <w:tcW w:w="1020" w:type="dxa"/>
          </w:tcPr>
          <w:p w14:paraId="630DF484" w14:textId="77777777" w:rsidR="00687224" w:rsidRPr="00110689" w:rsidRDefault="00687224" w:rsidP="00A05687">
            <w:pPr>
              <w:jc w:val="center"/>
              <w:rPr>
                <w:sz w:val="20"/>
                <w:szCs w:val="20"/>
              </w:rPr>
            </w:pPr>
            <w:r w:rsidRPr="00110689">
              <w:rPr>
                <w:sz w:val="20"/>
                <w:szCs w:val="20"/>
              </w:rPr>
              <w:t>7</w:t>
            </w:r>
          </w:p>
        </w:tc>
      </w:tr>
      <w:tr w:rsidR="00687224" w:rsidRPr="00110689" w14:paraId="163FFD41" w14:textId="77777777" w:rsidTr="00A05687">
        <w:tc>
          <w:tcPr>
            <w:tcW w:w="1433" w:type="dxa"/>
          </w:tcPr>
          <w:p w14:paraId="7173BB55" w14:textId="77777777" w:rsidR="00687224" w:rsidRPr="00110689" w:rsidRDefault="00687224" w:rsidP="00A05687">
            <w:pPr>
              <w:rPr>
                <w:sz w:val="20"/>
                <w:szCs w:val="20"/>
              </w:rPr>
            </w:pPr>
            <w:r w:rsidRPr="00110689">
              <w:rPr>
                <w:sz w:val="20"/>
                <w:szCs w:val="20"/>
              </w:rPr>
              <w:t>Purpose of forefoot rocker: Should facilitate forward progression in terminal stance without impacting on stability</w:t>
            </w:r>
          </w:p>
        </w:tc>
        <w:tc>
          <w:tcPr>
            <w:tcW w:w="1237" w:type="dxa"/>
          </w:tcPr>
          <w:p w14:paraId="7FE69B1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4CD7F0A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338454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70C5C1D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DAAAFF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482DACF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1B513A8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70AF8D0B" w14:textId="77777777" w:rsidTr="00A05687">
        <w:tc>
          <w:tcPr>
            <w:tcW w:w="1433" w:type="dxa"/>
          </w:tcPr>
          <w:p w14:paraId="2FE36BC6" w14:textId="77777777" w:rsidR="00687224" w:rsidRPr="00110689" w:rsidRDefault="00687224" w:rsidP="00A05687">
            <w:pPr>
              <w:rPr>
                <w:sz w:val="20"/>
                <w:szCs w:val="20"/>
              </w:rPr>
            </w:pPr>
            <w:r w:rsidRPr="00110689">
              <w:rPr>
                <w:sz w:val="20"/>
                <w:szCs w:val="20"/>
              </w:rPr>
              <w:t>Design characteristic of forefoot rocker: Should allow adequate ground clearance in swing</w:t>
            </w:r>
          </w:p>
        </w:tc>
        <w:tc>
          <w:tcPr>
            <w:tcW w:w="1237" w:type="dxa"/>
          </w:tcPr>
          <w:p w14:paraId="42AA578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1BEBE22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34EE5E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4D6A78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9E6EE3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2B4DA8F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5D57143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9C2E3FF" w14:textId="77777777" w:rsidR="00687224" w:rsidRPr="00110689" w:rsidRDefault="00687224" w:rsidP="00687224">
      <w:pPr>
        <w:rPr>
          <w:sz w:val="20"/>
          <w:szCs w:val="20"/>
        </w:rPr>
      </w:pPr>
    </w:p>
    <w:p w14:paraId="64B170FF" w14:textId="77777777" w:rsidR="00687224" w:rsidRPr="00110689" w:rsidRDefault="00687224" w:rsidP="00687224">
      <w:pPr>
        <w:rPr>
          <w:sz w:val="20"/>
          <w:szCs w:val="20"/>
        </w:rPr>
      </w:pPr>
      <w:r w:rsidRPr="00110689">
        <w:rPr>
          <w:sz w:val="20"/>
          <w:szCs w:val="20"/>
        </w:rPr>
        <w:t>41)</w:t>
      </w:r>
    </w:p>
    <w:tbl>
      <w:tblPr>
        <w:tblStyle w:val="TableGrid"/>
        <w:tblW w:w="0" w:type="auto"/>
        <w:tblLook w:val="04A0" w:firstRow="1" w:lastRow="0" w:firstColumn="1" w:lastColumn="0" w:noHBand="0" w:noVBand="1"/>
      </w:tblPr>
      <w:tblGrid>
        <w:gridCol w:w="1381"/>
        <w:gridCol w:w="7107"/>
      </w:tblGrid>
      <w:tr w:rsidR="00687224" w:rsidRPr="00110689" w14:paraId="5E8C9CCD" w14:textId="77777777" w:rsidTr="00A05687">
        <w:tc>
          <w:tcPr>
            <w:tcW w:w="9776" w:type="dxa"/>
            <w:gridSpan w:val="2"/>
          </w:tcPr>
          <w:p w14:paraId="0648CBCB" w14:textId="77777777" w:rsidR="00687224" w:rsidRPr="00110689" w:rsidRDefault="00687224" w:rsidP="00A05687">
            <w:pPr>
              <w:rPr>
                <w:sz w:val="20"/>
                <w:szCs w:val="20"/>
              </w:rPr>
            </w:pPr>
            <w:r w:rsidRPr="00110689">
              <w:rPr>
                <w:sz w:val="20"/>
                <w:szCs w:val="20"/>
              </w:rPr>
              <w:t>"Stability footwear should have a heel rocker."</w:t>
            </w:r>
          </w:p>
          <w:p w14:paraId="31BEE677" w14:textId="77777777" w:rsidR="00687224" w:rsidRPr="00110689" w:rsidRDefault="00687224" w:rsidP="00A05687">
            <w:pPr>
              <w:rPr>
                <w:sz w:val="20"/>
                <w:szCs w:val="20"/>
              </w:rPr>
            </w:pPr>
          </w:p>
          <w:p w14:paraId="039C3428" w14:textId="77777777" w:rsidR="00687224" w:rsidRPr="00110689" w:rsidRDefault="00687224" w:rsidP="00A05687">
            <w:pPr>
              <w:rPr>
                <w:sz w:val="20"/>
                <w:szCs w:val="20"/>
              </w:rPr>
            </w:pPr>
            <w:r w:rsidRPr="00110689">
              <w:rPr>
                <w:sz w:val="20"/>
                <w:szCs w:val="20"/>
              </w:rPr>
              <w:t>The median level of agreement amongst the panellists was "neutral" with the majority of responses being between "somewhat disagree" to "somewhat agree".</w:t>
            </w:r>
          </w:p>
          <w:p w14:paraId="1A899C9A" w14:textId="77777777" w:rsidR="00687224" w:rsidRPr="00110689" w:rsidRDefault="00687224" w:rsidP="00A05687">
            <w:pPr>
              <w:rPr>
                <w:sz w:val="20"/>
                <w:szCs w:val="20"/>
              </w:rPr>
            </w:pPr>
          </w:p>
          <w:p w14:paraId="2C499105" w14:textId="77777777" w:rsidR="00687224" w:rsidRPr="00110689" w:rsidRDefault="00687224" w:rsidP="00A05687">
            <w:pPr>
              <w:rPr>
                <w:sz w:val="20"/>
                <w:szCs w:val="20"/>
              </w:rPr>
            </w:pPr>
            <w:r w:rsidRPr="00110689">
              <w:rPr>
                <w:sz w:val="20"/>
                <w:szCs w:val="20"/>
              </w:rPr>
              <w:t>Panellist feedback suggested that a heel rocker may speed up the 1st rocker and cause instability during the initial loading phase of gait. A number of panellists suggested that heel rockers should be offered as a sole adaption prescription dependent on the child's condition rather than a standard design.</w:t>
            </w:r>
          </w:p>
          <w:p w14:paraId="1D4D34D3" w14:textId="77777777" w:rsidR="00687224" w:rsidRPr="00110689" w:rsidRDefault="00687224" w:rsidP="00A05687">
            <w:pPr>
              <w:rPr>
                <w:sz w:val="20"/>
                <w:szCs w:val="20"/>
              </w:rPr>
            </w:pPr>
          </w:p>
          <w:p w14:paraId="35F04B7C" w14:textId="77777777" w:rsidR="00687224" w:rsidRPr="00110689" w:rsidRDefault="00687224" w:rsidP="00A05687">
            <w:pPr>
              <w:rPr>
                <w:sz w:val="20"/>
                <w:szCs w:val="20"/>
              </w:rPr>
            </w:pPr>
            <w:r w:rsidRPr="00110689">
              <w:rPr>
                <w:sz w:val="20"/>
                <w:szCs w:val="20"/>
              </w:rPr>
              <w:t>Please consider the following options suggested by the panellists' feedback in relation to the desired design characteristic of the heel rocker for stability footwear.*</w:t>
            </w:r>
          </w:p>
        </w:tc>
      </w:tr>
      <w:tr w:rsidR="00687224" w:rsidRPr="00110689" w14:paraId="1CE78ACE" w14:textId="77777777" w:rsidTr="00A05687">
        <w:tc>
          <w:tcPr>
            <w:tcW w:w="1555" w:type="dxa"/>
          </w:tcPr>
          <w:p w14:paraId="53684C9F"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63505C08" w14:textId="77777777" w:rsidR="00687224" w:rsidRPr="00110689" w:rsidRDefault="00687224" w:rsidP="00A05687">
            <w:pPr>
              <w:rPr>
                <w:sz w:val="20"/>
                <w:szCs w:val="20"/>
              </w:rPr>
            </w:pPr>
            <w:r w:rsidRPr="00110689">
              <w:rPr>
                <w:sz w:val="20"/>
                <w:szCs w:val="20"/>
              </w:rPr>
              <w:t>Stability footwear should have a heel rocker. (Original)</w:t>
            </w:r>
          </w:p>
        </w:tc>
      </w:tr>
      <w:tr w:rsidR="00687224" w:rsidRPr="00110689" w14:paraId="514C5059" w14:textId="77777777" w:rsidTr="00A05687">
        <w:tc>
          <w:tcPr>
            <w:tcW w:w="1555" w:type="dxa"/>
          </w:tcPr>
          <w:p w14:paraId="79C4C9E3"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D820D7E" w14:textId="77777777" w:rsidR="00687224" w:rsidRPr="00110689" w:rsidRDefault="00687224" w:rsidP="00A05687">
            <w:pPr>
              <w:rPr>
                <w:sz w:val="20"/>
                <w:szCs w:val="20"/>
              </w:rPr>
            </w:pPr>
            <w:r w:rsidRPr="00110689">
              <w:rPr>
                <w:sz w:val="20"/>
                <w:szCs w:val="20"/>
              </w:rPr>
              <w:t>Heel rockers should be offered as a sole adaption prescription dependent on the child's condition rather than a standard design of stability footwear.</w:t>
            </w:r>
          </w:p>
        </w:tc>
      </w:tr>
    </w:tbl>
    <w:p w14:paraId="77B33B4C" w14:textId="77777777" w:rsidR="00687224" w:rsidRPr="00110689" w:rsidRDefault="00687224" w:rsidP="00687224">
      <w:pPr>
        <w:rPr>
          <w:sz w:val="20"/>
          <w:szCs w:val="20"/>
        </w:rPr>
      </w:pPr>
    </w:p>
    <w:p w14:paraId="31F6D210" w14:textId="77777777" w:rsidR="00687224" w:rsidRPr="00110689" w:rsidRDefault="00687224" w:rsidP="00687224">
      <w:pPr>
        <w:rPr>
          <w:sz w:val="20"/>
          <w:szCs w:val="20"/>
        </w:rPr>
      </w:pPr>
      <w:r w:rsidRPr="00110689">
        <w:rPr>
          <w:sz w:val="20"/>
          <w:szCs w:val="20"/>
        </w:rPr>
        <w:t>42)</w:t>
      </w:r>
    </w:p>
    <w:tbl>
      <w:tblPr>
        <w:tblStyle w:val="TableGrid"/>
        <w:tblW w:w="0" w:type="auto"/>
        <w:tblLook w:val="04A0" w:firstRow="1" w:lastRow="0" w:firstColumn="1" w:lastColumn="0" w:noHBand="0" w:noVBand="1"/>
      </w:tblPr>
      <w:tblGrid>
        <w:gridCol w:w="8488"/>
      </w:tblGrid>
      <w:tr w:rsidR="00687224" w:rsidRPr="00110689" w14:paraId="54B65F26" w14:textId="77777777" w:rsidTr="00A05687">
        <w:tc>
          <w:tcPr>
            <w:tcW w:w="9010" w:type="dxa"/>
          </w:tcPr>
          <w:p w14:paraId="64E5889A"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oe spring forefoot/heel rocker.</w:t>
            </w:r>
          </w:p>
        </w:tc>
      </w:tr>
      <w:tr w:rsidR="00687224" w:rsidRPr="00110689" w14:paraId="2DB01A06" w14:textId="77777777" w:rsidTr="00A05687">
        <w:tc>
          <w:tcPr>
            <w:tcW w:w="9010" w:type="dxa"/>
          </w:tcPr>
          <w:p w14:paraId="736D2186" w14:textId="77777777" w:rsidR="00687224" w:rsidRPr="00110689" w:rsidRDefault="00687224" w:rsidP="00A05687">
            <w:pPr>
              <w:rPr>
                <w:sz w:val="20"/>
                <w:szCs w:val="20"/>
              </w:rPr>
            </w:pPr>
          </w:p>
          <w:p w14:paraId="3CAC0106" w14:textId="77777777" w:rsidR="00687224" w:rsidRPr="00110689" w:rsidRDefault="00687224" w:rsidP="00A05687">
            <w:pPr>
              <w:rPr>
                <w:sz w:val="20"/>
                <w:szCs w:val="20"/>
              </w:rPr>
            </w:pPr>
          </w:p>
        </w:tc>
      </w:tr>
    </w:tbl>
    <w:p w14:paraId="57E31FA9"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5AC75C05" w14:textId="77777777" w:rsidTr="00A05687">
        <w:tc>
          <w:tcPr>
            <w:tcW w:w="9010" w:type="dxa"/>
          </w:tcPr>
          <w:p w14:paraId="3F427B2C" w14:textId="77777777" w:rsidR="00687224" w:rsidRPr="00110689" w:rsidRDefault="00687224" w:rsidP="00A05687">
            <w:pPr>
              <w:rPr>
                <w:b/>
                <w:bCs/>
                <w:sz w:val="20"/>
                <w:szCs w:val="20"/>
              </w:rPr>
            </w:pPr>
            <w:r w:rsidRPr="00110689">
              <w:rPr>
                <w:b/>
                <w:bCs/>
                <w:sz w:val="20"/>
                <w:szCs w:val="20"/>
              </w:rPr>
              <w:t>Weight of the footwear</w:t>
            </w:r>
          </w:p>
          <w:p w14:paraId="747C2C96" w14:textId="77777777" w:rsidR="00687224" w:rsidRPr="00110689" w:rsidRDefault="00687224" w:rsidP="00A05687">
            <w:pPr>
              <w:rPr>
                <w:b/>
                <w:bCs/>
                <w:sz w:val="20"/>
                <w:szCs w:val="20"/>
              </w:rPr>
            </w:pPr>
          </w:p>
        </w:tc>
      </w:tr>
      <w:tr w:rsidR="00687224" w:rsidRPr="00110689" w14:paraId="0DF7C76E" w14:textId="77777777" w:rsidTr="00A05687">
        <w:tc>
          <w:tcPr>
            <w:tcW w:w="9010" w:type="dxa"/>
          </w:tcPr>
          <w:p w14:paraId="2D220A74" w14:textId="77777777" w:rsidR="00687224" w:rsidRPr="00110689" w:rsidRDefault="00687224" w:rsidP="00A05687">
            <w:pPr>
              <w:rPr>
                <w:sz w:val="20"/>
                <w:szCs w:val="20"/>
              </w:rPr>
            </w:pPr>
            <w:r w:rsidRPr="00110689">
              <w:rPr>
                <w:sz w:val="20"/>
                <w:szCs w:val="20"/>
              </w:rPr>
              <w:t xml:space="preserve">In the questions below you will be presented with the collective opinion of panellists to the findings from Round 1 in relation to the weight of  “Off the Shelf” Please consider the options offered or rank your level of agreement with the suggested characteristic or purpose of these design characteristics:   </w:t>
            </w:r>
          </w:p>
        </w:tc>
      </w:tr>
    </w:tbl>
    <w:p w14:paraId="75AA7EC8" w14:textId="77777777" w:rsidR="00687224" w:rsidRPr="00110689" w:rsidRDefault="00687224" w:rsidP="00687224">
      <w:pPr>
        <w:rPr>
          <w:sz w:val="20"/>
          <w:szCs w:val="20"/>
        </w:rPr>
      </w:pPr>
    </w:p>
    <w:p w14:paraId="28CEA4DC" w14:textId="77777777" w:rsidR="00687224" w:rsidRPr="00110689" w:rsidRDefault="00687224" w:rsidP="00687224">
      <w:pPr>
        <w:rPr>
          <w:sz w:val="20"/>
          <w:szCs w:val="20"/>
        </w:rPr>
      </w:pPr>
      <w:r w:rsidRPr="00110689">
        <w:rPr>
          <w:sz w:val="20"/>
          <w:szCs w:val="20"/>
        </w:rPr>
        <w:t>20)</w:t>
      </w:r>
    </w:p>
    <w:tbl>
      <w:tblPr>
        <w:tblStyle w:val="TableGrid"/>
        <w:tblW w:w="0" w:type="auto"/>
        <w:tblLook w:val="04A0" w:firstRow="1" w:lastRow="0" w:firstColumn="1" w:lastColumn="0" w:noHBand="0" w:noVBand="1"/>
      </w:tblPr>
      <w:tblGrid>
        <w:gridCol w:w="1438"/>
        <w:gridCol w:w="1041"/>
        <w:gridCol w:w="1008"/>
        <w:gridCol w:w="1189"/>
        <w:gridCol w:w="903"/>
        <w:gridCol w:w="1189"/>
        <w:gridCol w:w="753"/>
        <w:gridCol w:w="967"/>
      </w:tblGrid>
      <w:tr w:rsidR="00687224" w:rsidRPr="00110689" w14:paraId="01B0B0AF" w14:textId="77777777" w:rsidTr="00A05687">
        <w:tc>
          <w:tcPr>
            <w:tcW w:w="9010" w:type="dxa"/>
            <w:gridSpan w:val="8"/>
          </w:tcPr>
          <w:p w14:paraId="1A975C79" w14:textId="77777777" w:rsidR="00687224" w:rsidRPr="00110689" w:rsidRDefault="00687224" w:rsidP="00A05687">
            <w:pPr>
              <w:rPr>
                <w:sz w:val="20"/>
                <w:szCs w:val="20"/>
              </w:rPr>
            </w:pPr>
            <w:r w:rsidRPr="00110689">
              <w:rPr>
                <w:sz w:val="20"/>
                <w:szCs w:val="20"/>
              </w:rPr>
              <w:t>"The weight of stability footwear is an important consideration when issuing footwear to children with mobility impairment?"</w:t>
            </w:r>
          </w:p>
          <w:p w14:paraId="3BC34B8C" w14:textId="77777777" w:rsidR="00687224" w:rsidRPr="00110689" w:rsidRDefault="00687224" w:rsidP="00A05687">
            <w:pPr>
              <w:rPr>
                <w:sz w:val="20"/>
                <w:szCs w:val="20"/>
              </w:rPr>
            </w:pPr>
            <w:r w:rsidRPr="00110689">
              <w:rPr>
                <w:sz w:val="20"/>
                <w:szCs w:val="20"/>
              </w:rPr>
              <w:t xml:space="preserve">The median level of agreement amongst the panellists was "agree" with the majority of responses being  "agree."  </w:t>
            </w:r>
          </w:p>
          <w:p w14:paraId="4E361F89" w14:textId="77777777" w:rsidR="00687224" w:rsidRPr="00110689" w:rsidRDefault="00687224" w:rsidP="00A05687">
            <w:pPr>
              <w:rPr>
                <w:sz w:val="20"/>
                <w:szCs w:val="20"/>
              </w:rPr>
            </w:pPr>
            <w:r w:rsidRPr="00110689">
              <w:rPr>
                <w:sz w:val="20"/>
                <w:szCs w:val="20"/>
              </w:rPr>
              <w:t>Consensus was reached in Round 1 with respect to this being an important design characteristic.</w:t>
            </w:r>
          </w:p>
          <w:p w14:paraId="0D64B745" w14:textId="77777777" w:rsidR="00687224" w:rsidRPr="00110689" w:rsidRDefault="00687224" w:rsidP="00A05687">
            <w:pPr>
              <w:rPr>
                <w:sz w:val="20"/>
                <w:szCs w:val="20"/>
              </w:rPr>
            </w:pPr>
          </w:p>
          <w:p w14:paraId="6BD78624" w14:textId="77777777" w:rsidR="00687224" w:rsidRPr="00110689" w:rsidRDefault="00687224" w:rsidP="00A05687">
            <w:pPr>
              <w:rPr>
                <w:sz w:val="20"/>
                <w:szCs w:val="20"/>
              </w:rPr>
            </w:pPr>
            <w:r w:rsidRPr="00110689">
              <w:rPr>
                <w:sz w:val="20"/>
                <w:szCs w:val="20"/>
              </w:rPr>
              <w:t>Panellist feedback suggested that the footwear should be the lowest reasonable mass to reduce physiological cost during mobility. The design should, however, consider the mass of the child and the stability requirements of the child's condition, with more stabilising features associated with a higher mass. It was also highlighted some mobility-impaired conditions might allow the child to become more mobile with age; therefore, requiring sturdier footwear conversely other conditions may entail the child becoming weaker requiring lighter footwear. It was suggested that heavier shoes could assist stability in stance and the pendular motion in swing. Others noted that the perceived increased weight of stability footwear by children might be due to its stiffness rather than the actual mass.</w:t>
            </w:r>
          </w:p>
          <w:p w14:paraId="4641F622" w14:textId="77777777" w:rsidR="00687224" w:rsidRPr="00110689" w:rsidRDefault="00687224" w:rsidP="00A05687">
            <w:pPr>
              <w:rPr>
                <w:sz w:val="20"/>
                <w:szCs w:val="20"/>
              </w:rPr>
            </w:pPr>
          </w:p>
          <w:p w14:paraId="6B8C5549" w14:textId="77777777" w:rsidR="00687224" w:rsidRPr="00110689" w:rsidRDefault="00687224" w:rsidP="00A05687">
            <w:pPr>
              <w:rPr>
                <w:sz w:val="20"/>
                <w:szCs w:val="20"/>
              </w:rPr>
            </w:pPr>
            <w:r w:rsidRPr="00110689">
              <w:rPr>
                <w:sz w:val="20"/>
                <w:szCs w:val="20"/>
              </w:rPr>
              <w:t>The following design considerations in respect to the weight of stability footwear and its purpose have been formed from panellist feedback; please rank your agreement with these.*</w:t>
            </w:r>
          </w:p>
        </w:tc>
      </w:tr>
      <w:tr w:rsidR="00687224" w:rsidRPr="00110689" w14:paraId="7CBB5184" w14:textId="77777777" w:rsidTr="00A05687">
        <w:tc>
          <w:tcPr>
            <w:tcW w:w="1552" w:type="dxa"/>
            <w:vMerge w:val="restart"/>
          </w:tcPr>
          <w:p w14:paraId="7276D10F" w14:textId="77777777" w:rsidR="00687224" w:rsidRPr="00110689" w:rsidRDefault="00687224" w:rsidP="00A05687">
            <w:pPr>
              <w:jc w:val="both"/>
              <w:rPr>
                <w:sz w:val="20"/>
                <w:szCs w:val="20"/>
              </w:rPr>
            </w:pPr>
          </w:p>
        </w:tc>
        <w:tc>
          <w:tcPr>
            <w:tcW w:w="1118" w:type="dxa"/>
          </w:tcPr>
          <w:p w14:paraId="533F2217"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80B9DA7" w14:textId="77777777" w:rsidR="00687224" w:rsidRPr="00110689" w:rsidRDefault="00687224" w:rsidP="00A05687">
            <w:pPr>
              <w:jc w:val="both"/>
              <w:rPr>
                <w:sz w:val="20"/>
                <w:szCs w:val="20"/>
              </w:rPr>
            </w:pPr>
            <w:r w:rsidRPr="00110689">
              <w:rPr>
                <w:sz w:val="20"/>
                <w:szCs w:val="20"/>
              </w:rPr>
              <w:t>Disagree</w:t>
            </w:r>
          </w:p>
        </w:tc>
        <w:tc>
          <w:tcPr>
            <w:tcW w:w="1257" w:type="dxa"/>
          </w:tcPr>
          <w:p w14:paraId="30ABEC95" w14:textId="77777777" w:rsidR="00687224" w:rsidRPr="00110689" w:rsidRDefault="00687224" w:rsidP="00A05687">
            <w:pPr>
              <w:jc w:val="both"/>
              <w:rPr>
                <w:sz w:val="20"/>
                <w:szCs w:val="20"/>
              </w:rPr>
            </w:pPr>
            <w:r w:rsidRPr="00110689">
              <w:rPr>
                <w:sz w:val="20"/>
                <w:szCs w:val="20"/>
              </w:rPr>
              <w:t>Somewhat Disagree</w:t>
            </w:r>
          </w:p>
        </w:tc>
        <w:tc>
          <w:tcPr>
            <w:tcW w:w="951" w:type="dxa"/>
          </w:tcPr>
          <w:p w14:paraId="4E9FCC98" w14:textId="77777777" w:rsidR="00687224" w:rsidRPr="00110689" w:rsidRDefault="00687224" w:rsidP="00A05687">
            <w:pPr>
              <w:jc w:val="both"/>
              <w:rPr>
                <w:sz w:val="20"/>
                <w:szCs w:val="20"/>
              </w:rPr>
            </w:pPr>
            <w:r w:rsidRPr="00110689">
              <w:rPr>
                <w:sz w:val="20"/>
                <w:szCs w:val="20"/>
              </w:rPr>
              <w:t>Neutral</w:t>
            </w:r>
          </w:p>
        </w:tc>
        <w:tc>
          <w:tcPr>
            <w:tcW w:w="1257" w:type="dxa"/>
          </w:tcPr>
          <w:p w14:paraId="6378D376" w14:textId="77777777" w:rsidR="00687224" w:rsidRPr="00110689" w:rsidRDefault="00687224" w:rsidP="00A05687">
            <w:pPr>
              <w:jc w:val="both"/>
              <w:rPr>
                <w:sz w:val="20"/>
                <w:szCs w:val="20"/>
              </w:rPr>
            </w:pPr>
            <w:r w:rsidRPr="00110689">
              <w:rPr>
                <w:sz w:val="20"/>
                <w:szCs w:val="20"/>
              </w:rPr>
              <w:t>Somewhat Agree</w:t>
            </w:r>
          </w:p>
        </w:tc>
        <w:tc>
          <w:tcPr>
            <w:tcW w:w="791" w:type="dxa"/>
          </w:tcPr>
          <w:p w14:paraId="2D553374" w14:textId="77777777" w:rsidR="00687224" w:rsidRPr="00110689" w:rsidRDefault="00687224" w:rsidP="00A05687">
            <w:pPr>
              <w:jc w:val="both"/>
              <w:rPr>
                <w:sz w:val="20"/>
                <w:szCs w:val="20"/>
              </w:rPr>
            </w:pPr>
            <w:r w:rsidRPr="00110689">
              <w:rPr>
                <w:sz w:val="20"/>
                <w:szCs w:val="20"/>
              </w:rPr>
              <w:t>Agree</w:t>
            </w:r>
          </w:p>
        </w:tc>
        <w:tc>
          <w:tcPr>
            <w:tcW w:w="1020" w:type="dxa"/>
          </w:tcPr>
          <w:p w14:paraId="38A3BDF6" w14:textId="77777777" w:rsidR="00687224" w:rsidRPr="00110689" w:rsidRDefault="00687224" w:rsidP="00A05687">
            <w:pPr>
              <w:jc w:val="both"/>
              <w:rPr>
                <w:sz w:val="20"/>
                <w:szCs w:val="20"/>
              </w:rPr>
            </w:pPr>
            <w:r w:rsidRPr="00110689">
              <w:rPr>
                <w:sz w:val="20"/>
                <w:szCs w:val="20"/>
              </w:rPr>
              <w:t>Strongly Agree</w:t>
            </w:r>
          </w:p>
        </w:tc>
      </w:tr>
      <w:tr w:rsidR="00687224" w:rsidRPr="00110689" w14:paraId="20661909" w14:textId="77777777" w:rsidTr="00A05687">
        <w:tc>
          <w:tcPr>
            <w:tcW w:w="1552" w:type="dxa"/>
            <w:vMerge/>
          </w:tcPr>
          <w:p w14:paraId="39333C46" w14:textId="77777777" w:rsidR="00687224" w:rsidRPr="00110689" w:rsidRDefault="00687224" w:rsidP="00A05687">
            <w:pPr>
              <w:jc w:val="center"/>
              <w:rPr>
                <w:sz w:val="20"/>
                <w:szCs w:val="20"/>
              </w:rPr>
            </w:pPr>
          </w:p>
        </w:tc>
        <w:tc>
          <w:tcPr>
            <w:tcW w:w="1118" w:type="dxa"/>
          </w:tcPr>
          <w:p w14:paraId="7D9C2510" w14:textId="77777777" w:rsidR="00687224" w:rsidRPr="00110689" w:rsidRDefault="00687224" w:rsidP="00A05687">
            <w:pPr>
              <w:jc w:val="center"/>
              <w:rPr>
                <w:sz w:val="20"/>
                <w:szCs w:val="20"/>
              </w:rPr>
            </w:pPr>
            <w:r w:rsidRPr="00110689">
              <w:rPr>
                <w:sz w:val="20"/>
                <w:szCs w:val="20"/>
              </w:rPr>
              <w:t>1</w:t>
            </w:r>
          </w:p>
        </w:tc>
        <w:tc>
          <w:tcPr>
            <w:tcW w:w="1064" w:type="dxa"/>
          </w:tcPr>
          <w:p w14:paraId="6A46DCA2" w14:textId="77777777" w:rsidR="00687224" w:rsidRPr="00110689" w:rsidRDefault="00687224" w:rsidP="00A05687">
            <w:pPr>
              <w:jc w:val="center"/>
              <w:rPr>
                <w:sz w:val="20"/>
                <w:szCs w:val="20"/>
              </w:rPr>
            </w:pPr>
            <w:r w:rsidRPr="00110689">
              <w:rPr>
                <w:sz w:val="20"/>
                <w:szCs w:val="20"/>
              </w:rPr>
              <w:t>2</w:t>
            </w:r>
          </w:p>
        </w:tc>
        <w:tc>
          <w:tcPr>
            <w:tcW w:w="1257" w:type="dxa"/>
          </w:tcPr>
          <w:p w14:paraId="3B8B1C93" w14:textId="77777777" w:rsidR="00687224" w:rsidRPr="00110689" w:rsidRDefault="00687224" w:rsidP="00A05687">
            <w:pPr>
              <w:jc w:val="center"/>
              <w:rPr>
                <w:sz w:val="20"/>
                <w:szCs w:val="20"/>
              </w:rPr>
            </w:pPr>
            <w:r w:rsidRPr="00110689">
              <w:rPr>
                <w:sz w:val="20"/>
                <w:szCs w:val="20"/>
              </w:rPr>
              <w:t>3</w:t>
            </w:r>
          </w:p>
        </w:tc>
        <w:tc>
          <w:tcPr>
            <w:tcW w:w="951" w:type="dxa"/>
          </w:tcPr>
          <w:p w14:paraId="62D4188E" w14:textId="77777777" w:rsidR="00687224" w:rsidRPr="00110689" w:rsidRDefault="00687224" w:rsidP="00A05687">
            <w:pPr>
              <w:jc w:val="center"/>
              <w:rPr>
                <w:sz w:val="20"/>
                <w:szCs w:val="20"/>
              </w:rPr>
            </w:pPr>
            <w:r w:rsidRPr="00110689">
              <w:rPr>
                <w:sz w:val="20"/>
                <w:szCs w:val="20"/>
              </w:rPr>
              <w:t>4</w:t>
            </w:r>
          </w:p>
        </w:tc>
        <w:tc>
          <w:tcPr>
            <w:tcW w:w="1257" w:type="dxa"/>
          </w:tcPr>
          <w:p w14:paraId="7DBEE1AA" w14:textId="77777777" w:rsidR="00687224" w:rsidRPr="00110689" w:rsidRDefault="00687224" w:rsidP="00A05687">
            <w:pPr>
              <w:jc w:val="center"/>
              <w:rPr>
                <w:sz w:val="20"/>
                <w:szCs w:val="20"/>
              </w:rPr>
            </w:pPr>
            <w:r w:rsidRPr="00110689">
              <w:rPr>
                <w:sz w:val="20"/>
                <w:szCs w:val="20"/>
              </w:rPr>
              <w:t>5</w:t>
            </w:r>
          </w:p>
        </w:tc>
        <w:tc>
          <w:tcPr>
            <w:tcW w:w="791" w:type="dxa"/>
          </w:tcPr>
          <w:p w14:paraId="1EE42E0C" w14:textId="77777777" w:rsidR="00687224" w:rsidRPr="00110689" w:rsidRDefault="00687224" w:rsidP="00A05687">
            <w:pPr>
              <w:jc w:val="center"/>
              <w:rPr>
                <w:sz w:val="20"/>
                <w:szCs w:val="20"/>
              </w:rPr>
            </w:pPr>
            <w:r w:rsidRPr="00110689">
              <w:rPr>
                <w:sz w:val="20"/>
                <w:szCs w:val="20"/>
              </w:rPr>
              <w:t>6</w:t>
            </w:r>
          </w:p>
        </w:tc>
        <w:tc>
          <w:tcPr>
            <w:tcW w:w="1020" w:type="dxa"/>
          </w:tcPr>
          <w:p w14:paraId="32C73C6E" w14:textId="77777777" w:rsidR="00687224" w:rsidRPr="00110689" w:rsidRDefault="00687224" w:rsidP="00A05687">
            <w:pPr>
              <w:jc w:val="center"/>
              <w:rPr>
                <w:sz w:val="20"/>
                <w:szCs w:val="20"/>
              </w:rPr>
            </w:pPr>
            <w:r w:rsidRPr="00110689">
              <w:rPr>
                <w:sz w:val="20"/>
                <w:szCs w:val="20"/>
              </w:rPr>
              <w:t>7</w:t>
            </w:r>
          </w:p>
        </w:tc>
      </w:tr>
      <w:tr w:rsidR="00687224" w:rsidRPr="00110689" w14:paraId="0227FD8B" w14:textId="77777777" w:rsidTr="00A05687">
        <w:tc>
          <w:tcPr>
            <w:tcW w:w="1552" w:type="dxa"/>
          </w:tcPr>
          <w:p w14:paraId="07DB3648" w14:textId="77777777" w:rsidR="00687224" w:rsidRPr="00110689" w:rsidRDefault="00687224" w:rsidP="00A05687">
            <w:pPr>
              <w:rPr>
                <w:sz w:val="20"/>
                <w:szCs w:val="20"/>
              </w:rPr>
            </w:pPr>
            <w:r w:rsidRPr="00110689">
              <w:rPr>
                <w:sz w:val="20"/>
                <w:szCs w:val="20"/>
              </w:rPr>
              <w:t>Stability footwear should be the lowest reasonable mass to reduce physiological cost during mobility.</w:t>
            </w:r>
          </w:p>
        </w:tc>
        <w:tc>
          <w:tcPr>
            <w:tcW w:w="1118" w:type="dxa"/>
          </w:tcPr>
          <w:p w14:paraId="7FBE0A9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8AA64E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BECF3F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4C58179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A8E7D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77673E2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4EC8A32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1FAD9456" w14:textId="77777777" w:rsidTr="00A05687">
        <w:tc>
          <w:tcPr>
            <w:tcW w:w="1552" w:type="dxa"/>
          </w:tcPr>
          <w:p w14:paraId="53365FF6" w14:textId="77777777" w:rsidR="00687224" w:rsidRPr="00110689" w:rsidRDefault="00687224" w:rsidP="00A05687">
            <w:pPr>
              <w:rPr>
                <w:sz w:val="20"/>
                <w:szCs w:val="20"/>
              </w:rPr>
            </w:pPr>
            <w:r w:rsidRPr="00110689">
              <w:rPr>
                <w:sz w:val="20"/>
                <w:szCs w:val="20"/>
              </w:rPr>
              <w:t>The mass of the shoe should be dependent on the mass and age of the child.</w:t>
            </w:r>
          </w:p>
        </w:tc>
        <w:tc>
          <w:tcPr>
            <w:tcW w:w="1118" w:type="dxa"/>
          </w:tcPr>
          <w:p w14:paraId="680C4F7C" w14:textId="77777777" w:rsidR="00687224" w:rsidRPr="00110689" w:rsidRDefault="00687224" w:rsidP="00A05687">
            <w:pPr>
              <w:jc w:val="center"/>
              <w:rPr>
                <w:sz w:val="20"/>
                <w:szCs w:val="20"/>
              </w:rPr>
            </w:pPr>
          </w:p>
        </w:tc>
        <w:tc>
          <w:tcPr>
            <w:tcW w:w="1064" w:type="dxa"/>
          </w:tcPr>
          <w:p w14:paraId="3B524733" w14:textId="77777777" w:rsidR="00687224" w:rsidRPr="00110689" w:rsidRDefault="00687224" w:rsidP="00A05687">
            <w:pPr>
              <w:jc w:val="center"/>
              <w:rPr>
                <w:sz w:val="20"/>
                <w:szCs w:val="20"/>
              </w:rPr>
            </w:pPr>
          </w:p>
        </w:tc>
        <w:tc>
          <w:tcPr>
            <w:tcW w:w="1257" w:type="dxa"/>
          </w:tcPr>
          <w:p w14:paraId="5E8252BB" w14:textId="77777777" w:rsidR="00687224" w:rsidRPr="00110689" w:rsidRDefault="00687224" w:rsidP="00A05687">
            <w:pPr>
              <w:jc w:val="center"/>
              <w:rPr>
                <w:sz w:val="20"/>
                <w:szCs w:val="20"/>
              </w:rPr>
            </w:pPr>
          </w:p>
        </w:tc>
        <w:tc>
          <w:tcPr>
            <w:tcW w:w="951" w:type="dxa"/>
          </w:tcPr>
          <w:p w14:paraId="48ACBCA8" w14:textId="77777777" w:rsidR="00687224" w:rsidRPr="00110689" w:rsidRDefault="00687224" w:rsidP="00A05687">
            <w:pPr>
              <w:jc w:val="center"/>
              <w:rPr>
                <w:sz w:val="20"/>
                <w:szCs w:val="20"/>
              </w:rPr>
            </w:pPr>
          </w:p>
        </w:tc>
        <w:tc>
          <w:tcPr>
            <w:tcW w:w="1257" w:type="dxa"/>
          </w:tcPr>
          <w:p w14:paraId="25CE4203" w14:textId="77777777" w:rsidR="00687224" w:rsidRPr="00110689" w:rsidRDefault="00687224" w:rsidP="00A05687">
            <w:pPr>
              <w:jc w:val="center"/>
              <w:rPr>
                <w:sz w:val="20"/>
                <w:szCs w:val="20"/>
              </w:rPr>
            </w:pPr>
          </w:p>
        </w:tc>
        <w:tc>
          <w:tcPr>
            <w:tcW w:w="791" w:type="dxa"/>
          </w:tcPr>
          <w:p w14:paraId="74C743C7" w14:textId="77777777" w:rsidR="00687224" w:rsidRPr="00110689" w:rsidRDefault="00687224" w:rsidP="00A05687">
            <w:pPr>
              <w:jc w:val="center"/>
              <w:rPr>
                <w:sz w:val="20"/>
                <w:szCs w:val="20"/>
              </w:rPr>
            </w:pPr>
          </w:p>
        </w:tc>
        <w:tc>
          <w:tcPr>
            <w:tcW w:w="1020" w:type="dxa"/>
          </w:tcPr>
          <w:p w14:paraId="1B802F91" w14:textId="77777777" w:rsidR="00687224" w:rsidRPr="00110689" w:rsidRDefault="00687224" w:rsidP="00A05687">
            <w:pPr>
              <w:jc w:val="center"/>
              <w:rPr>
                <w:sz w:val="20"/>
                <w:szCs w:val="20"/>
              </w:rPr>
            </w:pPr>
          </w:p>
        </w:tc>
      </w:tr>
      <w:tr w:rsidR="00687224" w:rsidRPr="00110689" w14:paraId="1F3F066D" w14:textId="77777777" w:rsidTr="00A05687">
        <w:tc>
          <w:tcPr>
            <w:tcW w:w="1552" w:type="dxa"/>
          </w:tcPr>
          <w:p w14:paraId="612065BB" w14:textId="77777777" w:rsidR="00687224" w:rsidRPr="00110689" w:rsidRDefault="00687224" w:rsidP="00A05687">
            <w:pPr>
              <w:rPr>
                <w:sz w:val="20"/>
                <w:szCs w:val="20"/>
              </w:rPr>
            </w:pPr>
            <w:r w:rsidRPr="00110689">
              <w:rPr>
                <w:sz w:val="20"/>
                <w:szCs w:val="20"/>
              </w:rPr>
              <w:t>The mass of the shoe should be dependent on the child's stability needs.</w:t>
            </w:r>
          </w:p>
        </w:tc>
        <w:tc>
          <w:tcPr>
            <w:tcW w:w="1118" w:type="dxa"/>
          </w:tcPr>
          <w:p w14:paraId="32EBA381" w14:textId="77777777" w:rsidR="00687224" w:rsidRPr="00110689" w:rsidRDefault="00687224" w:rsidP="00A05687">
            <w:pPr>
              <w:jc w:val="center"/>
              <w:rPr>
                <w:sz w:val="20"/>
                <w:szCs w:val="20"/>
              </w:rPr>
            </w:pPr>
          </w:p>
        </w:tc>
        <w:tc>
          <w:tcPr>
            <w:tcW w:w="1064" w:type="dxa"/>
          </w:tcPr>
          <w:p w14:paraId="14EC6D46" w14:textId="77777777" w:rsidR="00687224" w:rsidRPr="00110689" w:rsidRDefault="00687224" w:rsidP="00A05687">
            <w:pPr>
              <w:jc w:val="center"/>
              <w:rPr>
                <w:sz w:val="20"/>
                <w:szCs w:val="20"/>
              </w:rPr>
            </w:pPr>
          </w:p>
        </w:tc>
        <w:tc>
          <w:tcPr>
            <w:tcW w:w="1257" w:type="dxa"/>
          </w:tcPr>
          <w:p w14:paraId="4D28CF00" w14:textId="77777777" w:rsidR="00687224" w:rsidRPr="00110689" w:rsidRDefault="00687224" w:rsidP="00A05687">
            <w:pPr>
              <w:jc w:val="center"/>
              <w:rPr>
                <w:sz w:val="20"/>
                <w:szCs w:val="20"/>
              </w:rPr>
            </w:pPr>
          </w:p>
        </w:tc>
        <w:tc>
          <w:tcPr>
            <w:tcW w:w="951" w:type="dxa"/>
          </w:tcPr>
          <w:p w14:paraId="319A1229" w14:textId="77777777" w:rsidR="00687224" w:rsidRPr="00110689" w:rsidRDefault="00687224" w:rsidP="00A05687">
            <w:pPr>
              <w:jc w:val="center"/>
              <w:rPr>
                <w:sz w:val="20"/>
                <w:szCs w:val="20"/>
              </w:rPr>
            </w:pPr>
          </w:p>
        </w:tc>
        <w:tc>
          <w:tcPr>
            <w:tcW w:w="1257" w:type="dxa"/>
          </w:tcPr>
          <w:p w14:paraId="7EB77C97" w14:textId="77777777" w:rsidR="00687224" w:rsidRPr="00110689" w:rsidRDefault="00687224" w:rsidP="00A05687">
            <w:pPr>
              <w:jc w:val="center"/>
              <w:rPr>
                <w:sz w:val="20"/>
                <w:szCs w:val="20"/>
              </w:rPr>
            </w:pPr>
          </w:p>
        </w:tc>
        <w:tc>
          <w:tcPr>
            <w:tcW w:w="791" w:type="dxa"/>
          </w:tcPr>
          <w:p w14:paraId="6033BAEB" w14:textId="77777777" w:rsidR="00687224" w:rsidRPr="00110689" w:rsidRDefault="00687224" w:rsidP="00A05687">
            <w:pPr>
              <w:jc w:val="center"/>
              <w:rPr>
                <w:sz w:val="20"/>
                <w:szCs w:val="20"/>
              </w:rPr>
            </w:pPr>
          </w:p>
        </w:tc>
        <w:tc>
          <w:tcPr>
            <w:tcW w:w="1020" w:type="dxa"/>
          </w:tcPr>
          <w:p w14:paraId="3B96B232" w14:textId="77777777" w:rsidR="00687224" w:rsidRPr="00110689" w:rsidRDefault="00687224" w:rsidP="00A05687">
            <w:pPr>
              <w:jc w:val="center"/>
              <w:rPr>
                <w:sz w:val="20"/>
                <w:szCs w:val="20"/>
              </w:rPr>
            </w:pPr>
          </w:p>
        </w:tc>
      </w:tr>
      <w:tr w:rsidR="00687224" w:rsidRPr="00110689" w14:paraId="6C860736" w14:textId="77777777" w:rsidTr="00A05687">
        <w:tc>
          <w:tcPr>
            <w:tcW w:w="1552" w:type="dxa"/>
          </w:tcPr>
          <w:p w14:paraId="4FE64A67" w14:textId="77777777" w:rsidR="00687224" w:rsidRPr="00110689" w:rsidRDefault="00687224" w:rsidP="00A05687">
            <w:pPr>
              <w:rPr>
                <w:sz w:val="20"/>
                <w:szCs w:val="20"/>
              </w:rPr>
            </w:pPr>
            <w:r w:rsidRPr="00110689">
              <w:rPr>
                <w:sz w:val="20"/>
                <w:szCs w:val="20"/>
              </w:rPr>
              <w:t>Purpose of increased mass: Assist stability in stance</w:t>
            </w:r>
          </w:p>
        </w:tc>
        <w:tc>
          <w:tcPr>
            <w:tcW w:w="1118" w:type="dxa"/>
          </w:tcPr>
          <w:p w14:paraId="50C14435" w14:textId="77777777" w:rsidR="00687224" w:rsidRPr="00110689" w:rsidRDefault="00687224" w:rsidP="00A05687">
            <w:pPr>
              <w:jc w:val="center"/>
              <w:rPr>
                <w:sz w:val="20"/>
                <w:szCs w:val="20"/>
              </w:rPr>
            </w:pPr>
          </w:p>
        </w:tc>
        <w:tc>
          <w:tcPr>
            <w:tcW w:w="1064" w:type="dxa"/>
          </w:tcPr>
          <w:p w14:paraId="21628996" w14:textId="77777777" w:rsidR="00687224" w:rsidRPr="00110689" w:rsidRDefault="00687224" w:rsidP="00A05687">
            <w:pPr>
              <w:jc w:val="center"/>
              <w:rPr>
                <w:sz w:val="20"/>
                <w:szCs w:val="20"/>
              </w:rPr>
            </w:pPr>
          </w:p>
        </w:tc>
        <w:tc>
          <w:tcPr>
            <w:tcW w:w="1257" w:type="dxa"/>
          </w:tcPr>
          <w:p w14:paraId="5C44FB49" w14:textId="77777777" w:rsidR="00687224" w:rsidRPr="00110689" w:rsidRDefault="00687224" w:rsidP="00A05687">
            <w:pPr>
              <w:jc w:val="center"/>
              <w:rPr>
                <w:sz w:val="20"/>
                <w:szCs w:val="20"/>
              </w:rPr>
            </w:pPr>
          </w:p>
        </w:tc>
        <w:tc>
          <w:tcPr>
            <w:tcW w:w="951" w:type="dxa"/>
          </w:tcPr>
          <w:p w14:paraId="5D68F769" w14:textId="77777777" w:rsidR="00687224" w:rsidRPr="00110689" w:rsidRDefault="00687224" w:rsidP="00A05687">
            <w:pPr>
              <w:jc w:val="center"/>
              <w:rPr>
                <w:sz w:val="20"/>
                <w:szCs w:val="20"/>
              </w:rPr>
            </w:pPr>
          </w:p>
        </w:tc>
        <w:tc>
          <w:tcPr>
            <w:tcW w:w="1257" w:type="dxa"/>
          </w:tcPr>
          <w:p w14:paraId="1EE85375" w14:textId="77777777" w:rsidR="00687224" w:rsidRPr="00110689" w:rsidRDefault="00687224" w:rsidP="00A05687">
            <w:pPr>
              <w:jc w:val="center"/>
              <w:rPr>
                <w:sz w:val="20"/>
                <w:szCs w:val="20"/>
              </w:rPr>
            </w:pPr>
          </w:p>
        </w:tc>
        <w:tc>
          <w:tcPr>
            <w:tcW w:w="791" w:type="dxa"/>
          </w:tcPr>
          <w:p w14:paraId="51D680F3" w14:textId="77777777" w:rsidR="00687224" w:rsidRPr="00110689" w:rsidRDefault="00687224" w:rsidP="00A05687">
            <w:pPr>
              <w:jc w:val="center"/>
              <w:rPr>
                <w:sz w:val="20"/>
                <w:szCs w:val="20"/>
              </w:rPr>
            </w:pPr>
          </w:p>
        </w:tc>
        <w:tc>
          <w:tcPr>
            <w:tcW w:w="1020" w:type="dxa"/>
          </w:tcPr>
          <w:p w14:paraId="2D1DD520" w14:textId="77777777" w:rsidR="00687224" w:rsidRPr="00110689" w:rsidRDefault="00687224" w:rsidP="00A05687">
            <w:pPr>
              <w:jc w:val="center"/>
              <w:rPr>
                <w:sz w:val="20"/>
                <w:szCs w:val="20"/>
              </w:rPr>
            </w:pPr>
          </w:p>
        </w:tc>
      </w:tr>
      <w:tr w:rsidR="00687224" w:rsidRPr="00110689" w14:paraId="08D4249A" w14:textId="77777777" w:rsidTr="00A05687">
        <w:tc>
          <w:tcPr>
            <w:tcW w:w="1552" w:type="dxa"/>
          </w:tcPr>
          <w:p w14:paraId="6CCF939B" w14:textId="77777777" w:rsidR="00687224" w:rsidRPr="00110689" w:rsidRDefault="00687224" w:rsidP="00A05687">
            <w:pPr>
              <w:rPr>
                <w:sz w:val="20"/>
                <w:szCs w:val="20"/>
              </w:rPr>
            </w:pPr>
            <w:r w:rsidRPr="00110689">
              <w:rPr>
                <w:sz w:val="20"/>
                <w:szCs w:val="20"/>
              </w:rPr>
              <w:t>Purpose of increased mass: Assists pendular motion in swing</w:t>
            </w:r>
          </w:p>
        </w:tc>
        <w:tc>
          <w:tcPr>
            <w:tcW w:w="1118" w:type="dxa"/>
          </w:tcPr>
          <w:p w14:paraId="725E9E36" w14:textId="77777777" w:rsidR="00687224" w:rsidRPr="00110689" w:rsidRDefault="00687224" w:rsidP="00A05687">
            <w:pPr>
              <w:jc w:val="center"/>
              <w:rPr>
                <w:sz w:val="20"/>
                <w:szCs w:val="20"/>
              </w:rPr>
            </w:pPr>
          </w:p>
        </w:tc>
        <w:tc>
          <w:tcPr>
            <w:tcW w:w="1064" w:type="dxa"/>
          </w:tcPr>
          <w:p w14:paraId="32E87607" w14:textId="77777777" w:rsidR="00687224" w:rsidRPr="00110689" w:rsidRDefault="00687224" w:rsidP="00A05687">
            <w:pPr>
              <w:jc w:val="center"/>
              <w:rPr>
                <w:sz w:val="20"/>
                <w:szCs w:val="20"/>
              </w:rPr>
            </w:pPr>
          </w:p>
        </w:tc>
        <w:tc>
          <w:tcPr>
            <w:tcW w:w="1257" w:type="dxa"/>
          </w:tcPr>
          <w:p w14:paraId="1B04C07D" w14:textId="77777777" w:rsidR="00687224" w:rsidRPr="00110689" w:rsidRDefault="00687224" w:rsidP="00A05687">
            <w:pPr>
              <w:jc w:val="center"/>
              <w:rPr>
                <w:sz w:val="20"/>
                <w:szCs w:val="20"/>
              </w:rPr>
            </w:pPr>
          </w:p>
        </w:tc>
        <w:tc>
          <w:tcPr>
            <w:tcW w:w="951" w:type="dxa"/>
          </w:tcPr>
          <w:p w14:paraId="20593C00" w14:textId="77777777" w:rsidR="00687224" w:rsidRPr="00110689" w:rsidRDefault="00687224" w:rsidP="00A05687">
            <w:pPr>
              <w:jc w:val="center"/>
              <w:rPr>
                <w:sz w:val="20"/>
                <w:szCs w:val="20"/>
              </w:rPr>
            </w:pPr>
          </w:p>
        </w:tc>
        <w:tc>
          <w:tcPr>
            <w:tcW w:w="1257" w:type="dxa"/>
          </w:tcPr>
          <w:p w14:paraId="1A5F9582" w14:textId="77777777" w:rsidR="00687224" w:rsidRPr="00110689" w:rsidRDefault="00687224" w:rsidP="00A05687">
            <w:pPr>
              <w:jc w:val="center"/>
              <w:rPr>
                <w:sz w:val="20"/>
                <w:szCs w:val="20"/>
              </w:rPr>
            </w:pPr>
          </w:p>
        </w:tc>
        <w:tc>
          <w:tcPr>
            <w:tcW w:w="791" w:type="dxa"/>
          </w:tcPr>
          <w:p w14:paraId="5FF756F8" w14:textId="77777777" w:rsidR="00687224" w:rsidRPr="00110689" w:rsidRDefault="00687224" w:rsidP="00A05687">
            <w:pPr>
              <w:jc w:val="center"/>
              <w:rPr>
                <w:sz w:val="20"/>
                <w:szCs w:val="20"/>
              </w:rPr>
            </w:pPr>
          </w:p>
        </w:tc>
        <w:tc>
          <w:tcPr>
            <w:tcW w:w="1020" w:type="dxa"/>
          </w:tcPr>
          <w:p w14:paraId="2ED05185" w14:textId="77777777" w:rsidR="00687224" w:rsidRPr="00110689" w:rsidRDefault="00687224" w:rsidP="00A05687">
            <w:pPr>
              <w:jc w:val="center"/>
              <w:rPr>
                <w:sz w:val="20"/>
                <w:szCs w:val="20"/>
              </w:rPr>
            </w:pPr>
          </w:p>
        </w:tc>
      </w:tr>
    </w:tbl>
    <w:p w14:paraId="4D8CCDC9" w14:textId="77777777" w:rsidR="00687224" w:rsidRPr="00110689" w:rsidRDefault="00687224" w:rsidP="00687224">
      <w:pPr>
        <w:rPr>
          <w:sz w:val="20"/>
          <w:szCs w:val="20"/>
        </w:rPr>
      </w:pPr>
    </w:p>
    <w:p w14:paraId="2DBF6772" w14:textId="77777777" w:rsidR="00687224" w:rsidRPr="00110689" w:rsidRDefault="00687224" w:rsidP="00687224">
      <w:pPr>
        <w:rPr>
          <w:sz w:val="20"/>
          <w:szCs w:val="20"/>
        </w:rPr>
      </w:pPr>
      <w:r w:rsidRPr="00110689">
        <w:rPr>
          <w:sz w:val="20"/>
          <w:szCs w:val="20"/>
        </w:rPr>
        <w:t>21)</w:t>
      </w:r>
    </w:p>
    <w:tbl>
      <w:tblPr>
        <w:tblStyle w:val="TableGrid"/>
        <w:tblW w:w="0" w:type="auto"/>
        <w:tblLook w:val="04A0" w:firstRow="1" w:lastRow="0" w:firstColumn="1" w:lastColumn="0" w:noHBand="0" w:noVBand="1"/>
      </w:tblPr>
      <w:tblGrid>
        <w:gridCol w:w="8488"/>
      </w:tblGrid>
      <w:tr w:rsidR="00687224" w:rsidRPr="00110689" w14:paraId="771CDFCE" w14:textId="77777777" w:rsidTr="00A05687">
        <w:tc>
          <w:tcPr>
            <w:tcW w:w="9010" w:type="dxa"/>
          </w:tcPr>
          <w:p w14:paraId="22F04892" w14:textId="77777777" w:rsidR="00687224" w:rsidRPr="00110689" w:rsidRDefault="00687224" w:rsidP="00A05687">
            <w:pPr>
              <w:rPr>
                <w:sz w:val="20"/>
                <w:szCs w:val="20"/>
              </w:rPr>
            </w:pPr>
            <w:r w:rsidRPr="00110689">
              <w:rPr>
                <w:sz w:val="20"/>
                <w:szCs w:val="20"/>
              </w:rPr>
              <w:t>You may use this optional area to provide us with any information for your responses on the weight of the footwear.</w:t>
            </w:r>
          </w:p>
        </w:tc>
      </w:tr>
      <w:tr w:rsidR="00687224" w:rsidRPr="00110689" w14:paraId="3F3A798D" w14:textId="77777777" w:rsidTr="00A05687">
        <w:tc>
          <w:tcPr>
            <w:tcW w:w="9010" w:type="dxa"/>
          </w:tcPr>
          <w:p w14:paraId="29C2C8B7" w14:textId="77777777" w:rsidR="00687224" w:rsidRPr="00110689" w:rsidRDefault="00687224" w:rsidP="00A05687">
            <w:pPr>
              <w:rPr>
                <w:sz w:val="20"/>
                <w:szCs w:val="20"/>
              </w:rPr>
            </w:pPr>
          </w:p>
          <w:p w14:paraId="309AD718" w14:textId="77777777" w:rsidR="00687224" w:rsidRPr="00110689" w:rsidRDefault="00687224" w:rsidP="00A05687">
            <w:pPr>
              <w:rPr>
                <w:sz w:val="20"/>
                <w:szCs w:val="20"/>
              </w:rPr>
            </w:pPr>
          </w:p>
        </w:tc>
      </w:tr>
    </w:tbl>
    <w:p w14:paraId="4155FB27" w14:textId="77777777" w:rsidR="00687224" w:rsidRPr="00110689" w:rsidRDefault="00687224" w:rsidP="00687224">
      <w:pPr>
        <w:rPr>
          <w:sz w:val="20"/>
          <w:szCs w:val="20"/>
        </w:rPr>
      </w:pPr>
    </w:p>
    <w:p w14:paraId="1A90D459"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5B5C9EC" w14:textId="77777777" w:rsidTr="00A05687">
        <w:tc>
          <w:tcPr>
            <w:tcW w:w="9010" w:type="dxa"/>
          </w:tcPr>
          <w:p w14:paraId="412F1141" w14:textId="77777777" w:rsidR="00687224" w:rsidRPr="00110689" w:rsidRDefault="00687224" w:rsidP="00A05687">
            <w:pPr>
              <w:rPr>
                <w:b/>
                <w:bCs/>
                <w:sz w:val="20"/>
                <w:szCs w:val="20"/>
              </w:rPr>
            </w:pPr>
            <w:r w:rsidRPr="00110689">
              <w:rPr>
                <w:b/>
                <w:bCs/>
                <w:sz w:val="20"/>
                <w:szCs w:val="20"/>
              </w:rPr>
              <w:t>Further Design Considerations</w:t>
            </w:r>
          </w:p>
        </w:tc>
      </w:tr>
      <w:tr w:rsidR="00687224" w:rsidRPr="00110689" w14:paraId="0C35A1F9" w14:textId="77777777" w:rsidTr="00A05687">
        <w:tc>
          <w:tcPr>
            <w:tcW w:w="9010" w:type="dxa"/>
          </w:tcPr>
          <w:p w14:paraId="6A103E5F" w14:textId="77777777" w:rsidR="00687224" w:rsidRPr="00110689" w:rsidRDefault="00687224" w:rsidP="00A05687">
            <w:pPr>
              <w:rPr>
                <w:sz w:val="20"/>
                <w:szCs w:val="20"/>
              </w:rPr>
            </w:pPr>
            <w:r w:rsidRPr="00110689">
              <w:rPr>
                <w:sz w:val="20"/>
                <w:szCs w:val="20"/>
              </w:rPr>
              <w:t>The following section provides additional design considerations for "Off the Shelf" Stability footwear suggested by the panellists.</w:t>
            </w:r>
          </w:p>
        </w:tc>
      </w:tr>
    </w:tbl>
    <w:p w14:paraId="009390AC" w14:textId="77777777" w:rsidR="00687224" w:rsidRPr="00110689" w:rsidRDefault="00687224" w:rsidP="00687224">
      <w:pPr>
        <w:rPr>
          <w:sz w:val="20"/>
          <w:szCs w:val="20"/>
        </w:rPr>
      </w:pPr>
    </w:p>
    <w:p w14:paraId="3821C757" w14:textId="77777777" w:rsidR="00687224" w:rsidRPr="00110689" w:rsidRDefault="00687224" w:rsidP="00687224">
      <w:pPr>
        <w:rPr>
          <w:sz w:val="20"/>
          <w:szCs w:val="20"/>
        </w:rPr>
      </w:pPr>
      <w:r w:rsidRPr="00110689">
        <w:rPr>
          <w:sz w:val="20"/>
          <w:szCs w:val="20"/>
        </w:rPr>
        <w:t>45)</w:t>
      </w:r>
    </w:p>
    <w:tbl>
      <w:tblPr>
        <w:tblStyle w:val="TableGrid"/>
        <w:tblW w:w="0" w:type="auto"/>
        <w:tblLook w:val="04A0" w:firstRow="1" w:lastRow="0" w:firstColumn="1" w:lastColumn="0" w:noHBand="0" w:noVBand="1"/>
      </w:tblPr>
      <w:tblGrid>
        <w:gridCol w:w="1494"/>
        <w:gridCol w:w="1078"/>
        <w:gridCol w:w="992"/>
        <w:gridCol w:w="1170"/>
        <w:gridCol w:w="889"/>
        <w:gridCol w:w="1170"/>
        <w:gridCol w:w="743"/>
        <w:gridCol w:w="952"/>
      </w:tblGrid>
      <w:tr w:rsidR="00687224" w:rsidRPr="00110689" w14:paraId="560418E4" w14:textId="77777777" w:rsidTr="00A05687">
        <w:tc>
          <w:tcPr>
            <w:tcW w:w="9189" w:type="dxa"/>
            <w:gridSpan w:val="8"/>
          </w:tcPr>
          <w:p w14:paraId="02E91892" w14:textId="77777777" w:rsidR="00687224" w:rsidRPr="00110689" w:rsidRDefault="00687224" w:rsidP="00A05687">
            <w:pPr>
              <w:rPr>
                <w:sz w:val="20"/>
                <w:szCs w:val="20"/>
              </w:rPr>
            </w:pPr>
            <w:r w:rsidRPr="00110689">
              <w:rPr>
                <w:sz w:val="20"/>
                <w:szCs w:val="20"/>
              </w:rPr>
              <w:t xml:space="preserve">Children's "Off the Shelf" stability footwear should come in a range of last dimensions to accommodate proportional differences in foot types. </w:t>
            </w:r>
          </w:p>
          <w:p w14:paraId="43604E50" w14:textId="77777777" w:rsidR="00687224" w:rsidRPr="00110689" w:rsidRDefault="00687224" w:rsidP="00A05687">
            <w:pPr>
              <w:rPr>
                <w:sz w:val="20"/>
                <w:szCs w:val="20"/>
              </w:rPr>
            </w:pPr>
          </w:p>
          <w:p w14:paraId="60A93286" w14:textId="77777777" w:rsidR="00687224" w:rsidRPr="00110689" w:rsidRDefault="00687224" w:rsidP="00A05687">
            <w:pPr>
              <w:rPr>
                <w:sz w:val="20"/>
                <w:szCs w:val="20"/>
              </w:rPr>
            </w:pPr>
            <w:r w:rsidRPr="00110689">
              <w:rPr>
                <w:sz w:val="20"/>
                <w:szCs w:val="20"/>
              </w:rPr>
              <w:t>Please rank your agreement with the following panellists' suggestion in relation to further desired design characteristics for stability footwear.*</w:t>
            </w:r>
          </w:p>
        </w:tc>
      </w:tr>
      <w:tr w:rsidR="00687224" w:rsidRPr="00110689" w14:paraId="239D675C" w14:textId="77777777" w:rsidTr="00A05687">
        <w:tc>
          <w:tcPr>
            <w:tcW w:w="1612" w:type="dxa"/>
            <w:vMerge w:val="restart"/>
          </w:tcPr>
          <w:p w14:paraId="763BD757" w14:textId="77777777" w:rsidR="00687224" w:rsidRPr="00110689" w:rsidRDefault="00687224" w:rsidP="00A05687">
            <w:pPr>
              <w:jc w:val="both"/>
              <w:rPr>
                <w:sz w:val="20"/>
                <w:szCs w:val="20"/>
              </w:rPr>
            </w:pPr>
          </w:p>
        </w:tc>
        <w:tc>
          <w:tcPr>
            <w:tcW w:w="1237" w:type="dxa"/>
          </w:tcPr>
          <w:p w14:paraId="70C10FC0"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9862F5D" w14:textId="77777777" w:rsidR="00687224" w:rsidRPr="00110689" w:rsidRDefault="00687224" w:rsidP="00A05687">
            <w:pPr>
              <w:jc w:val="both"/>
              <w:rPr>
                <w:sz w:val="20"/>
                <w:szCs w:val="20"/>
              </w:rPr>
            </w:pPr>
            <w:r w:rsidRPr="00110689">
              <w:rPr>
                <w:sz w:val="20"/>
                <w:szCs w:val="20"/>
              </w:rPr>
              <w:t>Disagree</w:t>
            </w:r>
          </w:p>
        </w:tc>
        <w:tc>
          <w:tcPr>
            <w:tcW w:w="1257" w:type="dxa"/>
          </w:tcPr>
          <w:p w14:paraId="6BD3CAF0" w14:textId="77777777" w:rsidR="00687224" w:rsidRPr="00110689" w:rsidRDefault="00687224" w:rsidP="00A05687">
            <w:pPr>
              <w:jc w:val="both"/>
              <w:rPr>
                <w:sz w:val="20"/>
                <w:szCs w:val="20"/>
              </w:rPr>
            </w:pPr>
            <w:r w:rsidRPr="00110689">
              <w:rPr>
                <w:sz w:val="20"/>
                <w:szCs w:val="20"/>
              </w:rPr>
              <w:t>Somewhat Disagree</w:t>
            </w:r>
          </w:p>
        </w:tc>
        <w:tc>
          <w:tcPr>
            <w:tcW w:w="951" w:type="dxa"/>
          </w:tcPr>
          <w:p w14:paraId="371D5652" w14:textId="77777777" w:rsidR="00687224" w:rsidRPr="00110689" w:rsidRDefault="00687224" w:rsidP="00A05687">
            <w:pPr>
              <w:jc w:val="both"/>
              <w:rPr>
                <w:sz w:val="20"/>
                <w:szCs w:val="20"/>
              </w:rPr>
            </w:pPr>
            <w:r w:rsidRPr="00110689">
              <w:rPr>
                <w:sz w:val="20"/>
                <w:szCs w:val="20"/>
              </w:rPr>
              <w:t>Neutral</w:t>
            </w:r>
          </w:p>
        </w:tc>
        <w:tc>
          <w:tcPr>
            <w:tcW w:w="1257" w:type="dxa"/>
          </w:tcPr>
          <w:p w14:paraId="7B854873" w14:textId="77777777" w:rsidR="00687224" w:rsidRPr="00110689" w:rsidRDefault="00687224" w:rsidP="00A05687">
            <w:pPr>
              <w:jc w:val="both"/>
              <w:rPr>
                <w:sz w:val="20"/>
                <w:szCs w:val="20"/>
              </w:rPr>
            </w:pPr>
            <w:r w:rsidRPr="00110689">
              <w:rPr>
                <w:sz w:val="20"/>
                <w:szCs w:val="20"/>
              </w:rPr>
              <w:t>Somewhat Agree</w:t>
            </w:r>
          </w:p>
        </w:tc>
        <w:tc>
          <w:tcPr>
            <w:tcW w:w="791" w:type="dxa"/>
          </w:tcPr>
          <w:p w14:paraId="43395A9D" w14:textId="77777777" w:rsidR="00687224" w:rsidRPr="00110689" w:rsidRDefault="00687224" w:rsidP="00A05687">
            <w:pPr>
              <w:jc w:val="both"/>
              <w:rPr>
                <w:sz w:val="20"/>
                <w:szCs w:val="20"/>
              </w:rPr>
            </w:pPr>
            <w:r w:rsidRPr="00110689">
              <w:rPr>
                <w:sz w:val="20"/>
                <w:szCs w:val="20"/>
              </w:rPr>
              <w:t>Agree</w:t>
            </w:r>
          </w:p>
        </w:tc>
        <w:tc>
          <w:tcPr>
            <w:tcW w:w="1020" w:type="dxa"/>
          </w:tcPr>
          <w:p w14:paraId="0A56162D" w14:textId="77777777" w:rsidR="00687224" w:rsidRPr="00110689" w:rsidRDefault="00687224" w:rsidP="00A05687">
            <w:pPr>
              <w:jc w:val="both"/>
              <w:rPr>
                <w:sz w:val="20"/>
                <w:szCs w:val="20"/>
              </w:rPr>
            </w:pPr>
            <w:r w:rsidRPr="00110689">
              <w:rPr>
                <w:sz w:val="20"/>
                <w:szCs w:val="20"/>
              </w:rPr>
              <w:t>Strongly Agree</w:t>
            </w:r>
          </w:p>
        </w:tc>
      </w:tr>
      <w:tr w:rsidR="00687224" w:rsidRPr="00110689" w14:paraId="5FB1D4ED" w14:textId="77777777" w:rsidTr="00A05687">
        <w:tc>
          <w:tcPr>
            <w:tcW w:w="1612" w:type="dxa"/>
            <w:vMerge/>
          </w:tcPr>
          <w:p w14:paraId="6892F1F0" w14:textId="77777777" w:rsidR="00687224" w:rsidRPr="00110689" w:rsidRDefault="00687224" w:rsidP="00A05687">
            <w:pPr>
              <w:jc w:val="center"/>
              <w:rPr>
                <w:sz w:val="20"/>
                <w:szCs w:val="20"/>
              </w:rPr>
            </w:pPr>
          </w:p>
        </w:tc>
        <w:tc>
          <w:tcPr>
            <w:tcW w:w="1237" w:type="dxa"/>
          </w:tcPr>
          <w:p w14:paraId="685862E5" w14:textId="77777777" w:rsidR="00687224" w:rsidRPr="00110689" w:rsidRDefault="00687224" w:rsidP="00A05687">
            <w:pPr>
              <w:jc w:val="center"/>
              <w:rPr>
                <w:sz w:val="20"/>
                <w:szCs w:val="20"/>
              </w:rPr>
            </w:pPr>
            <w:r w:rsidRPr="00110689">
              <w:rPr>
                <w:sz w:val="20"/>
                <w:szCs w:val="20"/>
              </w:rPr>
              <w:t>1</w:t>
            </w:r>
          </w:p>
        </w:tc>
        <w:tc>
          <w:tcPr>
            <w:tcW w:w="1064" w:type="dxa"/>
          </w:tcPr>
          <w:p w14:paraId="21D6DBD0" w14:textId="77777777" w:rsidR="00687224" w:rsidRPr="00110689" w:rsidRDefault="00687224" w:rsidP="00A05687">
            <w:pPr>
              <w:jc w:val="center"/>
              <w:rPr>
                <w:sz w:val="20"/>
                <w:szCs w:val="20"/>
              </w:rPr>
            </w:pPr>
            <w:r w:rsidRPr="00110689">
              <w:rPr>
                <w:sz w:val="20"/>
                <w:szCs w:val="20"/>
              </w:rPr>
              <w:t>2</w:t>
            </w:r>
          </w:p>
        </w:tc>
        <w:tc>
          <w:tcPr>
            <w:tcW w:w="1257" w:type="dxa"/>
          </w:tcPr>
          <w:p w14:paraId="4ABB6E43" w14:textId="77777777" w:rsidR="00687224" w:rsidRPr="00110689" w:rsidRDefault="00687224" w:rsidP="00A05687">
            <w:pPr>
              <w:jc w:val="center"/>
              <w:rPr>
                <w:sz w:val="20"/>
                <w:szCs w:val="20"/>
              </w:rPr>
            </w:pPr>
            <w:r w:rsidRPr="00110689">
              <w:rPr>
                <w:sz w:val="20"/>
                <w:szCs w:val="20"/>
              </w:rPr>
              <w:t>3</w:t>
            </w:r>
          </w:p>
        </w:tc>
        <w:tc>
          <w:tcPr>
            <w:tcW w:w="951" w:type="dxa"/>
          </w:tcPr>
          <w:p w14:paraId="1381E6EB" w14:textId="77777777" w:rsidR="00687224" w:rsidRPr="00110689" w:rsidRDefault="00687224" w:rsidP="00A05687">
            <w:pPr>
              <w:jc w:val="center"/>
              <w:rPr>
                <w:sz w:val="20"/>
                <w:szCs w:val="20"/>
              </w:rPr>
            </w:pPr>
            <w:r w:rsidRPr="00110689">
              <w:rPr>
                <w:sz w:val="20"/>
                <w:szCs w:val="20"/>
              </w:rPr>
              <w:t>4</w:t>
            </w:r>
          </w:p>
        </w:tc>
        <w:tc>
          <w:tcPr>
            <w:tcW w:w="1257" w:type="dxa"/>
          </w:tcPr>
          <w:p w14:paraId="79849265" w14:textId="77777777" w:rsidR="00687224" w:rsidRPr="00110689" w:rsidRDefault="00687224" w:rsidP="00A05687">
            <w:pPr>
              <w:jc w:val="center"/>
              <w:rPr>
                <w:sz w:val="20"/>
                <w:szCs w:val="20"/>
              </w:rPr>
            </w:pPr>
            <w:r w:rsidRPr="00110689">
              <w:rPr>
                <w:sz w:val="20"/>
                <w:szCs w:val="20"/>
              </w:rPr>
              <w:t>5</w:t>
            </w:r>
          </w:p>
        </w:tc>
        <w:tc>
          <w:tcPr>
            <w:tcW w:w="791" w:type="dxa"/>
          </w:tcPr>
          <w:p w14:paraId="6DF12267" w14:textId="77777777" w:rsidR="00687224" w:rsidRPr="00110689" w:rsidRDefault="00687224" w:rsidP="00A05687">
            <w:pPr>
              <w:jc w:val="center"/>
              <w:rPr>
                <w:sz w:val="20"/>
                <w:szCs w:val="20"/>
              </w:rPr>
            </w:pPr>
            <w:r w:rsidRPr="00110689">
              <w:rPr>
                <w:sz w:val="20"/>
                <w:szCs w:val="20"/>
              </w:rPr>
              <w:t>6</w:t>
            </w:r>
          </w:p>
        </w:tc>
        <w:tc>
          <w:tcPr>
            <w:tcW w:w="1020" w:type="dxa"/>
          </w:tcPr>
          <w:p w14:paraId="56C1B10B" w14:textId="77777777" w:rsidR="00687224" w:rsidRPr="00110689" w:rsidRDefault="00687224" w:rsidP="00A05687">
            <w:pPr>
              <w:jc w:val="center"/>
              <w:rPr>
                <w:sz w:val="20"/>
                <w:szCs w:val="20"/>
              </w:rPr>
            </w:pPr>
            <w:r w:rsidRPr="00110689">
              <w:rPr>
                <w:sz w:val="20"/>
                <w:szCs w:val="20"/>
              </w:rPr>
              <w:t>7</w:t>
            </w:r>
          </w:p>
        </w:tc>
      </w:tr>
      <w:tr w:rsidR="00687224" w:rsidRPr="00110689" w14:paraId="2DFAAC97" w14:textId="77777777" w:rsidTr="00A05687">
        <w:tc>
          <w:tcPr>
            <w:tcW w:w="1612" w:type="dxa"/>
          </w:tcPr>
          <w:p w14:paraId="44427172" w14:textId="77777777" w:rsidR="00687224" w:rsidRPr="00110689" w:rsidRDefault="00687224" w:rsidP="00A05687">
            <w:pPr>
              <w:rPr>
                <w:sz w:val="20"/>
                <w:szCs w:val="20"/>
              </w:rPr>
            </w:pPr>
            <w:r w:rsidRPr="00110689">
              <w:rPr>
                <w:sz w:val="20"/>
                <w:szCs w:val="20"/>
              </w:rPr>
              <w:t>Children's stability footwear should be available in a range of last dimensions to accommodate different foot types.</w:t>
            </w:r>
          </w:p>
        </w:tc>
        <w:tc>
          <w:tcPr>
            <w:tcW w:w="1237" w:type="dxa"/>
          </w:tcPr>
          <w:p w14:paraId="44070B1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D4141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B817F4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21FBF90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5A8CF9D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6D58F8A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948192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04BBDD26" w14:textId="77777777" w:rsidR="00687224" w:rsidRPr="00110689" w:rsidRDefault="00687224" w:rsidP="00687224">
      <w:pPr>
        <w:rPr>
          <w:sz w:val="20"/>
          <w:szCs w:val="20"/>
        </w:rPr>
      </w:pPr>
    </w:p>
    <w:p w14:paraId="361FA870" w14:textId="77777777" w:rsidR="00687224" w:rsidRPr="00110689" w:rsidRDefault="00687224" w:rsidP="00687224">
      <w:pPr>
        <w:rPr>
          <w:sz w:val="20"/>
          <w:szCs w:val="20"/>
        </w:rPr>
      </w:pPr>
    </w:p>
    <w:p w14:paraId="778D9BEA" w14:textId="77777777" w:rsidR="00687224" w:rsidRPr="00110689" w:rsidRDefault="00687224" w:rsidP="00687224">
      <w:pPr>
        <w:rPr>
          <w:sz w:val="20"/>
          <w:szCs w:val="20"/>
        </w:rPr>
      </w:pPr>
      <w:r w:rsidRPr="00110689">
        <w:rPr>
          <w:sz w:val="20"/>
          <w:szCs w:val="20"/>
        </w:rPr>
        <w:t>46</w:t>
      </w:r>
    </w:p>
    <w:tbl>
      <w:tblPr>
        <w:tblStyle w:val="TableGrid"/>
        <w:tblW w:w="0" w:type="auto"/>
        <w:tblLook w:val="04A0" w:firstRow="1" w:lastRow="0" w:firstColumn="1" w:lastColumn="0" w:noHBand="0" w:noVBand="1"/>
      </w:tblPr>
      <w:tblGrid>
        <w:gridCol w:w="1393"/>
        <w:gridCol w:w="1105"/>
        <w:gridCol w:w="1005"/>
        <w:gridCol w:w="1185"/>
        <w:gridCol w:w="900"/>
        <w:gridCol w:w="1185"/>
        <w:gridCol w:w="751"/>
        <w:gridCol w:w="964"/>
      </w:tblGrid>
      <w:tr w:rsidR="00687224" w:rsidRPr="00110689" w14:paraId="58BB34D9" w14:textId="77777777" w:rsidTr="00A05687">
        <w:tc>
          <w:tcPr>
            <w:tcW w:w="9189" w:type="dxa"/>
            <w:gridSpan w:val="8"/>
          </w:tcPr>
          <w:p w14:paraId="0EA347F0" w14:textId="77777777" w:rsidR="00687224" w:rsidRPr="00110689" w:rsidRDefault="00687224" w:rsidP="00A05687">
            <w:pPr>
              <w:rPr>
                <w:sz w:val="20"/>
                <w:szCs w:val="20"/>
              </w:rPr>
            </w:pPr>
            <w:r w:rsidRPr="00110689">
              <w:rPr>
                <w:sz w:val="20"/>
                <w:szCs w:val="20"/>
              </w:rPr>
              <w:t>Children's "Off the Shelf" stability footwear should come in a range of colours and styles to appeal to children's preferences.</w:t>
            </w:r>
          </w:p>
          <w:p w14:paraId="290B7344" w14:textId="77777777" w:rsidR="00687224" w:rsidRPr="00110689" w:rsidRDefault="00687224" w:rsidP="00A05687">
            <w:pPr>
              <w:rPr>
                <w:sz w:val="20"/>
                <w:szCs w:val="20"/>
              </w:rPr>
            </w:pPr>
          </w:p>
          <w:p w14:paraId="3751D092" w14:textId="77777777" w:rsidR="00687224" w:rsidRPr="00110689" w:rsidRDefault="00687224" w:rsidP="00A05687">
            <w:pPr>
              <w:rPr>
                <w:sz w:val="20"/>
                <w:szCs w:val="20"/>
              </w:rPr>
            </w:pPr>
            <w:r w:rsidRPr="00110689">
              <w:rPr>
                <w:sz w:val="20"/>
                <w:szCs w:val="20"/>
              </w:rPr>
              <w:t>Please rank your agreement with this design feature suggested from the panellists' feedback.*</w:t>
            </w:r>
          </w:p>
        </w:tc>
      </w:tr>
      <w:tr w:rsidR="00687224" w:rsidRPr="00110689" w14:paraId="6F4C12A8" w14:textId="77777777" w:rsidTr="00A05687">
        <w:tc>
          <w:tcPr>
            <w:tcW w:w="1612" w:type="dxa"/>
            <w:vMerge w:val="restart"/>
          </w:tcPr>
          <w:p w14:paraId="20E7516F" w14:textId="77777777" w:rsidR="00687224" w:rsidRPr="00110689" w:rsidRDefault="00687224" w:rsidP="00A05687">
            <w:pPr>
              <w:jc w:val="both"/>
              <w:rPr>
                <w:sz w:val="20"/>
                <w:szCs w:val="20"/>
              </w:rPr>
            </w:pPr>
          </w:p>
        </w:tc>
        <w:tc>
          <w:tcPr>
            <w:tcW w:w="1237" w:type="dxa"/>
          </w:tcPr>
          <w:p w14:paraId="652BD8AD"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5E245E61" w14:textId="77777777" w:rsidR="00687224" w:rsidRPr="00110689" w:rsidRDefault="00687224" w:rsidP="00A05687">
            <w:pPr>
              <w:jc w:val="both"/>
              <w:rPr>
                <w:sz w:val="20"/>
                <w:szCs w:val="20"/>
              </w:rPr>
            </w:pPr>
            <w:r w:rsidRPr="00110689">
              <w:rPr>
                <w:sz w:val="20"/>
                <w:szCs w:val="20"/>
              </w:rPr>
              <w:t>Disagree</w:t>
            </w:r>
          </w:p>
        </w:tc>
        <w:tc>
          <w:tcPr>
            <w:tcW w:w="1257" w:type="dxa"/>
          </w:tcPr>
          <w:p w14:paraId="3445A0E8" w14:textId="77777777" w:rsidR="00687224" w:rsidRPr="00110689" w:rsidRDefault="00687224" w:rsidP="00A05687">
            <w:pPr>
              <w:jc w:val="both"/>
              <w:rPr>
                <w:sz w:val="20"/>
                <w:szCs w:val="20"/>
              </w:rPr>
            </w:pPr>
            <w:r w:rsidRPr="00110689">
              <w:rPr>
                <w:sz w:val="20"/>
                <w:szCs w:val="20"/>
              </w:rPr>
              <w:t>Somewhat Disagree</w:t>
            </w:r>
          </w:p>
        </w:tc>
        <w:tc>
          <w:tcPr>
            <w:tcW w:w="951" w:type="dxa"/>
          </w:tcPr>
          <w:p w14:paraId="6E3AACCF" w14:textId="77777777" w:rsidR="00687224" w:rsidRPr="00110689" w:rsidRDefault="00687224" w:rsidP="00A05687">
            <w:pPr>
              <w:jc w:val="both"/>
              <w:rPr>
                <w:sz w:val="20"/>
                <w:szCs w:val="20"/>
              </w:rPr>
            </w:pPr>
            <w:r w:rsidRPr="00110689">
              <w:rPr>
                <w:sz w:val="20"/>
                <w:szCs w:val="20"/>
              </w:rPr>
              <w:t>Neutral</w:t>
            </w:r>
          </w:p>
        </w:tc>
        <w:tc>
          <w:tcPr>
            <w:tcW w:w="1257" w:type="dxa"/>
          </w:tcPr>
          <w:p w14:paraId="5C047ACE" w14:textId="77777777" w:rsidR="00687224" w:rsidRPr="00110689" w:rsidRDefault="00687224" w:rsidP="00A05687">
            <w:pPr>
              <w:jc w:val="both"/>
              <w:rPr>
                <w:sz w:val="20"/>
                <w:szCs w:val="20"/>
              </w:rPr>
            </w:pPr>
            <w:r w:rsidRPr="00110689">
              <w:rPr>
                <w:sz w:val="20"/>
                <w:szCs w:val="20"/>
              </w:rPr>
              <w:t>Somewhat Agree</w:t>
            </w:r>
          </w:p>
        </w:tc>
        <w:tc>
          <w:tcPr>
            <w:tcW w:w="791" w:type="dxa"/>
          </w:tcPr>
          <w:p w14:paraId="32E8298C" w14:textId="77777777" w:rsidR="00687224" w:rsidRPr="00110689" w:rsidRDefault="00687224" w:rsidP="00A05687">
            <w:pPr>
              <w:jc w:val="both"/>
              <w:rPr>
                <w:sz w:val="20"/>
                <w:szCs w:val="20"/>
              </w:rPr>
            </w:pPr>
            <w:r w:rsidRPr="00110689">
              <w:rPr>
                <w:sz w:val="20"/>
                <w:szCs w:val="20"/>
              </w:rPr>
              <w:t>Agree</w:t>
            </w:r>
          </w:p>
        </w:tc>
        <w:tc>
          <w:tcPr>
            <w:tcW w:w="1020" w:type="dxa"/>
          </w:tcPr>
          <w:p w14:paraId="0F8EAB3E" w14:textId="77777777" w:rsidR="00687224" w:rsidRPr="00110689" w:rsidRDefault="00687224" w:rsidP="00A05687">
            <w:pPr>
              <w:jc w:val="both"/>
              <w:rPr>
                <w:sz w:val="20"/>
                <w:szCs w:val="20"/>
              </w:rPr>
            </w:pPr>
            <w:r w:rsidRPr="00110689">
              <w:rPr>
                <w:sz w:val="20"/>
                <w:szCs w:val="20"/>
              </w:rPr>
              <w:t>Strongly Agree</w:t>
            </w:r>
          </w:p>
        </w:tc>
      </w:tr>
      <w:tr w:rsidR="00687224" w:rsidRPr="00110689" w14:paraId="504AADF6" w14:textId="77777777" w:rsidTr="00A05687">
        <w:tc>
          <w:tcPr>
            <w:tcW w:w="1612" w:type="dxa"/>
            <w:vMerge/>
          </w:tcPr>
          <w:p w14:paraId="5474AC85" w14:textId="77777777" w:rsidR="00687224" w:rsidRPr="00110689" w:rsidRDefault="00687224" w:rsidP="00A05687">
            <w:pPr>
              <w:jc w:val="center"/>
              <w:rPr>
                <w:sz w:val="20"/>
                <w:szCs w:val="20"/>
              </w:rPr>
            </w:pPr>
          </w:p>
        </w:tc>
        <w:tc>
          <w:tcPr>
            <w:tcW w:w="1237" w:type="dxa"/>
          </w:tcPr>
          <w:p w14:paraId="1B0B3CF7" w14:textId="77777777" w:rsidR="00687224" w:rsidRPr="00110689" w:rsidRDefault="00687224" w:rsidP="00A05687">
            <w:pPr>
              <w:jc w:val="center"/>
              <w:rPr>
                <w:sz w:val="20"/>
                <w:szCs w:val="20"/>
              </w:rPr>
            </w:pPr>
            <w:r w:rsidRPr="00110689">
              <w:rPr>
                <w:sz w:val="20"/>
                <w:szCs w:val="20"/>
              </w:rPr>
              <w:t>1</w:t>
            </w:r>
          </w:p>
        </w:tc>
        <w:tc>
          <w:tcPr>
            <w:tcW w:w="1064" w:type="dxa"/>
          </w:tcPr>
          <w:p w14:paraId="192E909F" w14:textId="77777777" w:rsidR="00687224" w:rsidRPr="00110689" w:rsidRDefault="00687224" w:rsidP="00A05687">
            <w:pPr>
              <w:jc w:val="center"/>
              <w:rPr>
                <w:sz w:val="20"/>
                <w:szCs w:val="20"/>
              </w:rPr>
            </w:pPr>
            <w:r w:rsidRPr="00110689">
              <w:rPr>
                <w:sz w:val="20"/>
                <w:szCs w:val="20"/>
              </w:rPr>
              <w:t>2</w:t>
            </w:r>
          </w:p>
        </w:tc>
        <w:tc>
          <w:tcPr>
            <w:tcW w:w="1257" w:type="dxa"/>
          </w:tcPr>
          <w:p w14:paraId="2A6EE2C7" w14:textId="77777777" w:rsidR="00687224" w:rsidRPr="00110689" w:rsidRDefault="00687224" w:rsidP="00A05687">
            <w:pPr>
              <w:jc w:val="center"/>
              <w:rPr>
                <w:sz w:val="20"/>
                <w:szCs w:val="20"/>
              </w:rPr>
            </w:pPr>
            <w:r w:rsidRPr="00110689">
              <w:rPr>
                <w:sz w:val="20"/>
                <w:szCs w:val="20"/>
              </w:rPr>
              <w:t>3</w:t>
            </w:r>
          </w:p>
        </w:tc>
        <w:tc>
          <w:tcPr>
            <w:tcW w:w="951" w:type="dxa"/>
          </w:tcPr>
          <w:p w14:paraId="7AFEBCEA" w14:textId="77777777" w:rsidR="00687224" w:rsidRPr="00110689" w:rsidRDefault="00687224" w:rsidP="00A05687">
            <w:pPr>
              <w:jc w:val="center"/>
              <w:rPr>
                <w:sz w:val="20"/>
                <w:szCs w:val="20"/>
              </w:rPr>
            </w:pPr>
            <w:r w:rsidRPr="00110689">
              <w:rPr>
                <w:sz w:val="20"/>
                <w:szCs w:val="20"/>
              </w:rPr>
              <w:t>4</w:t>
            </w:r>
          </w:p>
        </w:tc>
        <w:tc>
          <w:tcPr>
            <w:tcW w:w="1257" w:type="dxa"/>
          </w:tcPr>
          <w:p w14:paraId="19A247EF" w14:textId="77777777" w:rsidR="00687224" w:rsidRPr="00110689" w:rsidRDefault="00687224" w:rsidP="00A05687">
            <w:pPr>
              <w:jc w:val="center"/>
              <w:rPr>
                <w:sz w:val="20"/>
                <w:szCs w:val="20"/>
              </w:rPr>
            </w:pPr>
            <w:r w:rsidRPr="00110689">
              <w:rPr>
                <w:sz w:val="20"/>
                <w:szCs w:val="20"/>
              </w:rPr>
              <w:t>5</w:t>
            </w:r>
          </w:p>
        </w:tc>
        <w:tc>
          <w:tcPr>
            <w:tcW w:w="791" w:type="dxa"/>
          </w:tcPr>
          <w:p w14:paraId="01AE5719" w14:textId="77777777" w:rsidR="00687224" w:rsidRPr="00110689" w:rsidRDefault="00687224" w:rsidP="00A05687">
            <w:pPr>
              <w:jc w:val="center"/>
              <w:rPr>
                <w:sz w:val="20"/>
                <w:szCs w:val="20"/>
              </w:rPr>
            </w:pPr>
            <w:r w:rsidRPr="00110689">
              <w:rPr>
                <w:sz w:val="20"/>
                <w:szCs w:val="20"/>
              </w:rPr>
              <w:t>6</w:t>
            </w:r>
          </w:p>
        </w:tc>
        <w:tc>
          <w:tcPr>
            <w:tcW w:w="1020" w:type="dxa"/>
          </w:tcPr>
          <w:p w14:paraId="18500133" w14:textId="77777777" w:rsidR="00687224" w:rsidRPr="00110689" w:rsidRDefault="00687224" w:rsidP="00A05687">
            <w:pPr>
              <w:jc w:val="center"/>
              <w:rPr>
                <w:sz w:val="20"/>
                <w:szCs w:val="20"/>
              </w:rPr>
            </w:pPr>
            <w:r w:rsidRPr="00110689">
              <w:rPr>
                <w:sz w:val="20"/>
                <w:szCs w:val="20"/>
              </w:rPr>
              <w:t>7</w:t>
            </w:r>
          </w:p>
        </w:tc>
      </w:tr>
      <w:tr w:rsidR="00687224" w:rsidRPr="00110689" w14:paraId="0EDB1D9D" w14:textId="77777777" w:rsidTr="00A05687">
        <w:tc>
          <w:tcPr>
            <w:tcW w:w="1612" w:type="dxa"/>
          </w:tcPr>
          <w:p w14:paraId="5C009C31" w14:textId="77777777" w:rsidR="00687224" w:rsidRPr="00110689" w:rsidRDefault="00687224" w:rsidP="00A05687">
            <w:pPr>
              <w:rPr>
                <w:sz w:val="20"/>
                <w:szCs w:val="20"/>
              </w:rPr>
            </w:pPr>
            <w:r w:rsidRPr="00110689">
              <w:rPr>
                <w:sz w:val="20"/>
                <w:szCs w:val="20"/>
              </w:rPr>
              <w:t>Stability footwear should come in a range of colours and styles to appeal to children's aesthetics.</w:t>
            </w:r>
          </w:p>
        </w:tc>
        <w:tc>
          <w:tcPr>
            <w:tcW w:w="1237" w:type="dxa"/>
          </w:tcPr>
          <w:p w14:paraId="1E74FE3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094A15F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A3A951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3475F80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CB8332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3190260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020EDA5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070BD9FF" w14:textId="77777777" w:rsidR="00687224" w:rsidRPr="00110689" w:rsidRDefault="00687224" w:rsidP="00687224">
      <w:pPr>
        <w:rPr>
          <w:sz w:val="20"/>
          <w:szCs w:val="20"/>
        </w:rPr>
      </w:pPr>
    </w:p>
    <w:p w14:paraId="6CB6BA77" w14:textId="77777777" w:rsidR="00687224" w:rsidRPr="00110689" w:rsidRDefault="00687224" w:rsidP="00687224">
      <w:pPr>
        <w:rPr>
          <w:sz w:val="20"/>
          <w:szCs w:val="20"/>
        </w:rPr>
      </w:pPr>
    </w:p>
    <w:p w14:paraId="391C553A" w14:textId="77777777" w:rsidR="00687224" w:rsidRPr="00110689" w:rsidRDefault="00687224" w:rsidP="00687224">
      <w:pPr>
        <w:rPr>
          <w:sz w:val="20"/>
          <w:szCs w:val="20"/>
        </w:rPr>
      </w:pPr>
    </w:p>
    <w:p w14:paraId="0EFE5E6D" w14:textId="77777777" w:rsidR="00687224" w:rsidRPr="00110689" w:rsidRDefault="00687224" w:rsidP="00687224">
      <w:pPr>
        <w:rPr>
          <w:sz w:val="20"/>
          <w:szCs w:val="20"/>
        </w:rPr>
      </w:pPr>
      <w:r w:rsidRPr="00110689">
        <w:rPr>
          <w:sz w:val="20"/>
          <w:szCs w:val="20"/>
        </w:rPr>
        <w:t>47)</w:t>
      </w:r>
    </w:p>
    <w:tbl>
      <w:tblPr>
        <w:tblStyle w:val="TableGrid"/>
        <w:tblW w:w="0" w:type="auto"/>
        <w:tblLook w:val="04A0" w:firstRow="1" w:lastRow="0" w:firstColumn="1" w:lastColumn="0" w:noHBand="0" w:noVBand="1"/>
      </w:tblPr>
      <w:tblGrid>
        <w:gridCol w:w="8488"/>
      </w:tblGrid>
      <w:tr w:rsidR="00687224" w:rsidRPr="00110689" w14:paraId="7796D77E" w14:textId="77777777" w:rsidTr="00A05687">
        <w:tc>
          <w:tcPr>
            <w:tcW w:w="9010" w:type="dxa"/>
          </w:tcPr>
          <w:p w14:paraId="4F793298" w14:textId="77777777" w:rsidR="00687224" w:rsidRPr="00110689" w:rsidRDefault="00687224" w:rsidP="00A05687">
            <w:pPr>
              <w:rPr>
                <w:sz w:val="20"/>
                <w:szCs w:val="20"/>
              </w:rPr>
            </w:pPr>
            <w:r w:rsidRPr="00110689">
              <w:rPr>
                <w:sz w:val="20"/>
                <w:szCs w:val="20"/>
              </w:rPr>
              <w:t>You may use this optional area to provide us with any information for your responses.</w:t>
            </w:r>
          </w:p>
        </w:tc>
      </w:tr>
      <w:tr w:rsidR="00687224" w:rsidRPr="00110689" w14:paraId="2F9BECA1" w14:textId="77777777" w:rsidTr="00A05687">
        <w:tc>
          <w:tcPr>
            <w:tcW w:w="9010" w:type="dxa"/>
          </w:tcPr>
          <w:p w14:paraId="70D5FAA6" w14:textId="77777777" w:rsidR="00687224" w:rsidRPr="00110689" w:rsidRDefault="00687224" w:rsidP="00A05687">
            <w:pPr>
              <w:rPr>
                <w:sz w:val="20"/>
                <w:szCs w:val="20"/>
              </w:rPr>
            </w:pPr>
          </w:p>
          <w:p w14:paraId="5BFDB880" w14:textId="77777777" w:rsidR="00687224" w:rsidRPr="00110689" w:rsidRDefault="00687224" w:rsidP="00A05687">
            <w:pPr>
              <w:rPr>
                <w:sz w:val="20"/>
                <w:szCs w:val="20"/>
              </w:rPr>
            </w:pPr>
          </w:p>
        </w:tc>
      </w:tr>
    </w:tbl>
    <w:p w14:paraId="0BD1A612" w14:textId="77777777" w:rsidR="00687224" w:rsidRPr="00110689" w:rsidRDefault="00687224" w:rsidP="00687224">
      <w:pPr>
        <w:rPr>
          <w:sz w:val="20"/>
          <w:szCs w:val="20"/>
        </w:rPr>
      </w:pPr>
    </w:p>
    <w:p w14:paraId="04DCC241" w14:textId="77777777" w:rsidR="00687224" w:rsidRPr="00110689" w:rsidRDefault="00687224" w:rsidP="00687224">
      <w:pPr>
        <w:rPr>
          <w:sz w:val="20"/>
          <w:szCs w:val="20"/>
        </w:rPr>
      </w:pPr>
      <w:r w:rsidRPr="00110689">
        <w:rPr>
          <w:sz w:val="20"/>
          <w:szCs w:val="20"/>
        </w:rPr>
        <w:br w:type="page"/>
      </w:r>
    </w:p>
    <w:tbl>
      <w:tblPr>
        <w:tblStyle w:val="TableGrid"/>
        <w:tblW w:w="0" w:type="auto"/>
        <w:tblInd w:w="-5" w:type="dxa"/>
        <w:tblLook w:val="04A0" w:firstRow="1" w:lastRow="0" w:firstColumn="1" w:lastColumn="0" w:noHBand="0" w:noVBand="1"/>
      </w:tblPr>
      <w:tblGrid>
        <w:gridCol w:w="8493"/>
      </w:tblGrid>
      <w:tr w:rsidR="00687224" w:rsidRPr="00110689" w14:paraId="071E79FD" w14:textId="77777777" w:rsidTr="00E6684E">
        <w:tc>
          <w:tcPr>
            <w:tcW w:w="9010" w:type="dxa"/>
          </w:tcPr>
          <w:p w14:paraId="2414F68E" w14:textId="77777777" w:rsidR="00687224" w:rsidRPr="00110689" w:rsidRDefault="00687224" w:rsidP="00A05687">
            <w:pPr>
              <w:rPr>
                <w:sz w:val="20"/>
                <w:szCs w:val="20"/>
              </w:rPr>
            </w:pPr>
            <w:r w:rsidRPr="00110689">
              <w:rPr>
                <w:sz w:val="20"/>
                <w:szCs w:val="20"/>
              </w:rPr>
              <w:t xml:space="preserve">Thank you for taking the time to complete section 2. Your time and participation in this survey are greatly appreciated. </w:t>
            </w:r>
          </w:p>
          <w:p w14:paraId="53436F3D" w14:textId="77777777" w:rsidR="00687224" w:rsidRPr="00110689" w:rsidRDefault="00687224" w:rsidP="00A05687">
            <w:pPr>
              <w:rPr>
                <w:sz w:val="20"/>
                <w:szCs w:val="20"/>
              </w:rPr>
            </w:pPr>
          </w:p>
          <w:p w14:paraId="5D0F6634" w14:textId="77777777" w:rsidR="00687224" w:rsidRPr="00110689" w:rsidRDefault="00687224" w:rsidP="00A05687">
            <w:pPr>
              <w:rPr>
                <w:sz w:val="20"/>
                <w:szCs w:val="20"/>
              </w:rPr>
            </w:pPr>
            <w:r w:rsidRPr="00110689">
              <w:rPr>
                <w:sz w:val="20"/>
                <w:szCs w:val="20"/>
              </w:rPr>
              <w:t xml:space="preserve">Please remember to submit your answers before closing this form. </w:t>
            </w:r>
          </w:p>
          <w:p w14:paraId="32D0BA13" w14:textId="77777777" w:rsidR="00687224" w:rsidRPr="00110689" w:rsidRDefault="00687224" w:rsidP="00A05687">
            <w:pPr>
              <w:rPr>
                <w:sz w:val="20"/>
                <w:szCs w:val="20"/>
              </w:rPr>
            </w:pPr>
          </w:p>
          <w:p w14:paraId="0C7F34EF" w14:textId="77777777" w:rsidR="00687224" w:rsidRPr="00110689" w:rsidRDefault="00687224" w:rsidP="00A05687">
            <w:pPr>
              <w:rPr>
                <w:sz w:val="20"/>
                <w:szCs w:val="20"/>
              </w:rPr>
            </w:pPr>
            <w:r w:rsidRPr="00110689">
              <w:rPr>
                <w:sz w:val="20"/>
                <w:szCs w:val="20"/>
              </w:rPr>
              <w:t>You can find the link for the next section of Round 2 attached to the Delphi survey email.</w:t>
            </w:r>
          </w:p>
        </w:tc>
      </w:tr>
    </w:tbl>
    <w:p w14:paraId="373A8520" w14:textId="77777777" w:rsidR="00687224" w:rsidRPr="00110689" w:rsidRDefault="00687224" w:rsidP="00687224">
      <w:pPr>
        <w:rPr>
          <w:sz w:val="20"/>
          <w:szCs w:val="20"/>
        </w:rPr>
      </w:pPr>
      <w:r w:rsidRPr="00110689">
        <w:rPr>
          <w:caps/>
          <w:noProof/>
          <w:color w:val="808080" w:themeColor="background1" w:themeShade="80"/>
          <w:sz w:val="20"/>
          <w:szCs w:val="20"/>
          <w:lang w:eastAsia="zh-CN"/>
        </w:rPr>
        <mc:AlternateContent>
          <mc:Choice Requires="wps">
            <w:drawing>
              <wp:anchor distT="0" distB="0" distL="118745" distR="118745" simplePos="0" relativeHeight="251658270" behindDoc="1" locked="0" layoutInCell="1" allowOverlap="0" wp14:anchorId="568059D1" wp14:editId="264BD210">
                <wp:simplePos x="0" y="0"/>
                <wp:positionH relativeFrom="margin">
                  <wp:posOffset>-5080</wp:posOffset>
                </wp:positionH>
                <wp:positionV relativeFrom="page">
                  <wp:posOffset>165100</wp:posOffset>
                </wp:positionV>
                <wp:extent cx="5448300" cy="1756410"/>
                <wp:effectExtent l="0" t="0" r="0" b="0"/>
                <wp:wrapSquare wrapText="bothSides"/>
                <wp:docPr id="1495402343" name="Rectangle 1495402343"/>
                <wp:cNvGraphicFramePr/>
                <a:graphic xmlns:a="http://schemas.openxmlformats.org/drawingml/2006/main">
                  <a:graphicData uri="http://schemas.microsoft.com/office/word/2010/wordprocessingShape">
                    <wps:wsp>
                      <wps:cNvSpPr/>
                      <wps:spPr>
                        <a:xfrm>
                          <a:off x="0" y="0"/>
                          <a:ext cx="5448300" cy="17564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D8D465" w14:textId="77777777" w:rsidR="00687224" w:rsidRDefault="00687224" w:rsidP="00687224">
                            <w:pPr>
                              <w:pStyle w:val="Header"/>
                              <w:jc w:val="right"/>
                              <w:rPr>
                                <w:caps/>
                                <w:color w:val="FFFFFF" w:themeColor="background1"/>
                              </w:rPr>
                            </w:pPr>
                            <w:r>
                              <w:rPr>
                                <w:noProof/>
                              </w:rPr>
                              <w:drawing>
                                <wp:inline distT="0" distB="0" distL="0" distR="0" wp14:anchorId="72A2EEC8" wp14:editId="6FAF62F1">
                                  <wp:extent cx="977265" cy="1030298"/>
                                  <wp:effectExtent l="0" t="0" r="635" b="0"/>
                                  <wp:docPr id="2064515968" name="Picture 20645159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E593249" w14:textId="77777777" w:rsidR="00687224" w:rsidRPr="00160D90" w:rsidRDefault="00687224" w:rsidP="00687224">
                            <w:pPr>
                              <w:pStyle w:val="Header"/>
                              <w:rPr>
                                <w:rFonts w:cstheme="minorHAnsi"/>
                                <w:caps/>
                                <w:color w:val="FFFFFF" w:themeColor="background1"/>
                                <w:sz w:val="28"/>
                                <w:szCs w:val="28"/>
                              </w:rPr>
                            </w:pPr>
                          </w:p>
                          <w:p w14:paraId="0EEADD49"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 xml:space="preserve"> Round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68059D1" id="Rectangle 1495402343" o:spid="_x0000_s1153" style="position:absolute;margin-left:-.4pt;margin-top:13pt;width:429pt;height:138.3pt;z-index:-251658210;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" o:allowoverlap="f" fillcolor="#4472c4 [3204]" stroked="f" strokeweight="1pt">
                <v:textbox>
                  <w:txbxContent>
                    <w:p w14:paraId="79D8D465" w14:textId="77777777" w:rsidR="00687224" w:rsidRDefault="00687224" w:rsidP="00687224">
                      <w:pPr>
                        <w:pStyle w:val="Header"/>
                        <w:jc w:val="right"/>
                        <w:rPr>
                          <w:caps/>
                          <w:color w:val="FFFFFF" w:themeColor="background1"/>
                        </w:rPr>
                      </w:pPr>
                      <w:r>
                        <w:rPr>
                          <w:noProof/>
                        </w:rPr>
                        <w:drawing>
                          <wp:inline distT="0" distB="0" distL="0" distR="0" wp14:anchorId="72A2EEC8" wp14:editId="6FAF62F1">
                            <wp:extent cx="977265" cy="1030298"/>
                            <wp:effectExtent l="0" t="0" r="635" b="0"/>
                            <wp:docPr id="2064515968" name="Picture 206451596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E593249" w14:textId="77777777" w:rsidR="00687224" w:rsidRPr="00160D90" w:rsidRDefault="00687224" w:rsidP="00687224">
                      <w:pPr>
                        <w:pStyle w:val="Header"/>
                        <w:rPr>
                          <w:rFonts w:cstheme="minorHAnsi"/>
                          <w:caps/>
                          <w:color w:val="FFFFFF" w:themeColor="background1"/>
                          <w:sz w:val="28"/>
                          <w:szCs w:val="28"/>
                        </w:rPr>
                      </w:pPr>
                    </w:p>
                    <w:p w14:paraId="0EEADD49"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 xml:space="preserve"> Round 2</w:t>
                      </w:r>
                    </w:p>
                  </w:txbxContent>
                </v:textbox>
                <w10:wrap type="square" anchorx="margin" anchory="page"/>
              </v:rect>
            </w:pict>
          </mc:Fallback>
        </mc:AlternateContent>
      </w:r>
    </w:p>
    <w:p w14:paraId="5B11E887" w14:textId="77777777" w:rsidR="00687224" w:rsidRPr="00110689" w:rsidRDefault="00687224" w:rsidP="00687224">
      <w:pPr>
        <w:rPr>
          <w:sz w:val="20"/>
          <w:szCs w:val="20"/>
        </w:rPr>
      </w:pPr>
    </w:p>
    <w:p w14:paraId="59125CF5" w14:textId="77777777" w:rsidR="00687224" w:rsidRPr="00110689" w:rsidRDefault="00687224" w:rsidP="00687224">
      <w:pPr>
        <w:rPr>
          <w:sz w:val="20"/>
          <w:szCs w:val="20"/>
        </w:rPr>
      </w:pPr>
    </w:p>
    <w:p w14:paraId="3084FBA5" w14:textId="77777777" w:rsidR="00687224" w:rsidRPr="00110689" w:rsidRDefault="00687224" w:rsidP="00687224">
      <w:pPr>
        <w:rPr>
          <w:sz w:val="20"/>
          <w:szCs w:val="20"/>
        </w:rPr>
      </w:pPr>
    </w:p>
    <w:p w14:paraId="78B6BE35" w14:textId="77777777" w:rsidR="00687224" w:rsidRPr="00110689" w:rsidRDefault="00687224" w:rsidP="00687224">
      <w:pPr>
        <w:rPr>
          <w:sz w:val="20"/>
          <w:szCs w:val="20"/>
        </w:rPr>
      </w:pPr>
    </w:p>
    <w:p w14:paraId="15ABEC38" w14:textId="77777777" w:rsidR="00687224" w:rsidRPr="00110689" w:rsidRDefault="00687224" w:rsidP="00687224">
      <w:pPr>
        <w:rPr>
          <w:sz w:val="20"/>
          <w:szCs w:val="20"/>
        </w:rPr>
      </w:pPr>
    </w:p>
    <w:p w14:paraId="7F91E8A5" w14:textId="77777777" w:rsidR="00687224" w:rsidRPr="00110689" w:rsidRDefault="00687224" w:rsidP="00687224">
      <w:pPr>
        <w:rPr>
          <w:sz w:val="20"/>
          <w:szCs w:val="20"/>
        </w:rPr>
      </w:pPr>
    </w:p>
    <w:p w14:paraId="1B970D03" w14:textId="77777777" w:rsidR="00687224" w:rsidRPr="00110689" w:rsidRDefault="00687224" w:rsidP="00687224">
      <w:pPr>
        <w:rPr>
          <w:sz w:val="20"/>
          <w:szCs w:val="20"/>
        </w:rPr>
      </w:pPr>
    </w:p>
    <w:p w14:paraId="0CDAE45D" w14:textId="77777777" w:rsidR="00687224" w:rsidRPr="00110689" w:rsidRDefault="00687224" w:rsidP="00687224">
      <w:pPr>
        <w:rPr>
          <w:sz w:val="20"/>
          <w:szCs w:val="20"/>
        </w:rPr>
      </w:pPr>
    </w:p>
    <w:p w14:paraId="44778712" w14:textId="77777777" w:rsidR="00687224" w:rsidRPr="00110689" w:rsidRDefault="00687224" w:rsidP="00687224">
      <w:pPr>
        <w:rPr>
          <w:sz w:val="20"/>
          <w:szCs w:val="20"/>
        </w:rPr>
      </w:pPr>
    </w:p>
    <w:p w14:paraId="38859BBA" w14:textId="77777777" w:rsidR="00687224" w:rsidRPr="00110689" w:rsidRDefault="00687224" w:rsidP="00687224">
      <w:pPr>
        <w:rPr>
          <w:sz w:val="20"/>
          <w:szCs w:val="20"/>
        </w:rPr>
      </w:pPr>
    </w:p>
    <w:p w14:paraId="78B3EE68" w14:textId="77777777" w:rsidR="00687224" w:rsidRPr="00110689" w:rsidRDefault="00687224" w:rsidP="00687224">
      <w:pPr>
        <w:rPr>
          <w:sz w:val="20"/>
          <w:szCs w:val="20"/>
        </w:rPr>
      </w:pPr>
    </w:p>
    <w:p w14:paraId="29CE02B2" w14:textId="77777777" w:rsidR="00687224" w:rsidRPr="00110689" w:rsidRDefault="00687224" w:rsidP="00687224">
      <w:pPr>
        <w:rPr>
          <w:sz w:val="20"/>
          <w:szCs w:val="20"/>
        </w:rPr>
      </w:pPr>
    </w:p>
    <w:p w14:paraId="5F4A2454" w14:textId="77777777" w:rsidR="00687224" w:rsidRPr="00110689" w:rsidRDefault="00687224" w:rsidP="00687224">
      <w:pPr>
        <w:rPr>
          <w:sz w:val="20"/>
          <w:szCs w:val="20"/>
        </w:rPr>
      </w:pPr>
    </w:p>
    <w:p w14:paraId="3A60972A" w14:textId="77777777" w:rsidR="00687224" w:rsidRPr="00110689" w:rsidRDefault="00687224" w:rsidP="00687224">
      <w:pPr>
        <w:rPr>
          <w:sz w:val="20"/>
          <w:szCs w:val="20"/>
        </w:rPr>
      </w:pPr>
    </w:p>
    <w:p w14:paraId="2693E846" w14:textId="77777777" w:rsidR="00687224" w:rsidRPr="00110689" w:rsidRDefault="00687224" w:rsidP="00687224">
      <w:pPr>
        <w:rPr>
          <w:sz w:val="20"/>
          <w:szCs w:val="20"/>
        </w:rPr>
      </w:pPr>
    </w:p>
    <w:p w14:paraId="134279E2" w14:textId="77777777" w:rsidR="00687224" w:rsidRPr="00110689" w:rsidRDefault="00687224" w:rsidP="00687224">
      <w:pPr>
        <w:rPr>
          <w:sz w:val="20"/>
          <w:szCs w:val="20"/>
        </w:rPr>
      </w:pPr>
    </w:p>
    <w:p w14:paraId="784A8C45" w14:textId="77777777" w:rsidR="00687224" w:rsidRPr="00110689" w:rsidRDefault="00687224" w:rsidP="00687224">
      <w:pPr>
        <w:rPr>
          <w:sz w:val="20"/>
          <w:szCs w:val="20"/>
        </w:rPr>
      </w:pPr>
    </w:p>
    <w:p w14:paraId="5EF4239B" w14:textId="77777777" w:rsidR="00687224" w:rsidRPr="00110689" w:rsidRDefault="00687224" w:rsidP="00687224">
      <w:pPr>
        <w:rPr>
          <w:sz w:val="20"/>
          <w:szCs w:val="20"/>
        </w:rPr>
      </w:pPr>
    </w:p>
    <w:p w14:paraId="5706EAEB" w14:textId="77777777" w:rsidR="00687224" w:rsidRPr="00110689" w:rsidRDefault="00687224" w:rsidP="00687224">
      <w:pPr>
        <w:rPr>
          <w:sz w:val="20"/>
          <w:szCs w:val="20"/>
        </w:rPr>
      </w:pPr>
    </w:p>
    <w:p w14:paraId="3F6F0BA5" w14:textId="77777777" w:rsidR="00687224" w:rsidRPr="00110689" w:rsidRDefault="00687224" w:rsidP="00687224">
      <w:pPr>
        <w:rPr>
          <w:sz w:val="20"/>
          <w:szCs w:val="20"/>
        </w:rPr>
      </w:pPr>
    </w:p>
    <w:p w14:paraId="221E7D5A" w14:textId="77777777" w:rsidR="00687224" w:rsidRPr="00110689" w:rsidRDefault="00687224" w:rsidP="00687224">
      <w:pPr>
        <w:rPr>
          <w:sz w:val="20"/>
          <w:szCs w:val="20"/>
        </w:rPr>
      </w:pPr>
    </w:p>
    <w:p w14:paraId="06BBB952" w14:textId="77777777" w:rsidR="00687224" w:rsidRPr="00110689" w:rsidRDefault="00687224" w:rsidP="00687224">
      <w:pPr>
        <w:rPr>
          <w:sz w:val="20"/>
          <w:szCs w:val="20"/>
        </w:rPr>
      </w:pPr>
    </w:p>
    <w:p w14:paraId="6AC1272C" w14:textId="77777777" w:rsidR="00687224" w:rsidRPr="00110689" w:rsidRDefault="00687224" w:rsidP="00687224">
      <w:pPr>
        <w:rPr>
          <w:sz w:val="20"/>
          <w:szCs w:val="20"/>
        </w:rPr>
      </w:pPr>
    </w:p>
    <w:p w14:paraId="0F08BF85" w14:textId="77777777" w:rsidR="00687224" w:rsidRPr="00110689" w:rsidRDefault="00687224" w:rsidP="00687224">
      <w:pPr>
        <w:rPr>
          <w:sz w:val="20"/>
          <w:szCs w:val="20"/>
        </w:rPr>
      </w:pPr>
    </w:p>
    <w:p w14:paraId="5DA80072" w14:textId="77777777" w:rsidR="00687224" w:rsidRPr="00110689" w:rsidRDefault="00687224" w:rsidP="00687224">
      <w:pPr>
        <w:rPr>
          <w:sz w:val="20"/>
          <w:szCs w:val="20"/>
        </w:rPr>
      </w:pPr>
    </w:p>
    <w:p w14:paraId="1125F8EC" w14:textId="77777777" w:rsidR="00687224" w:rsidRPr="00110689" w:rsidRDefault="00687224" w:rsidP="00687224">
      <w:pPr>
        <w:rPr>
          <w:sz w:val="20"/>
          <w:szCs w:val="20"/>
        </w:rPr>
      </w:pPr>
    </w:p>
    <w:p w14:paraId="78CB3199" w14:textId="77777777" w:rsidR="00687224" w:rsidRPr="00110689" w:rsidRDefault="00687224" w:rsidP="00687224">
      <w:pPr>
        <w:rPr>
          <w:sz w:val="20"/>
          <w:szCs w:val="20"/>
        </w:rPr>
      </w:pPr>
    </w:p>
    <w:p w14:paraId="263ABFCE" w14:textId="77777777" w:rsidR="00687224" w:rsidRPr="00110689" w:rsidRDefault="00687224" w:rsidP="00687224">
      <w:pPr>
        <w:rPr>
          <w:sz w:val="20"/>
          <w:szCs w:val="20"/>
        </w:rPr>
      </w:pPr>
    </w:p>
    <w:p w14:paraId="36DD1A2D" w14:textId="77777777" w:rsidR="00687224" w:rsidRPr="00110689" w:rsidRDefault="00687224" w:rsidP="00687224">
      <w:pPr>
        <w:rPr>
          <w:sz w:val="20"/>
          <w:szCs w:val="20"/>
        </w:rPr>
      </w:pPr>
    </w:p>
    <w:p w14:paraId="5B42101B" w14:textId="77777777" w:rsidR="00687224" w:rsidRPr="00110689" w:rsidRDefault="00687224" w:rsidP="00687224">
      <w:pPr>
        <w:rPr>
          <w:sz w:val="20"/>
          <w:szCs w:val="20"/>
        </w:rPr>
      </w:pPr>
    </w:p>
    <w:p w14:paraId="1070BAE5" w14:textId="77777777" w:rsidR="00687224" w:rsidRPr="00110689" w:rsidRDefault="00687224" w:rsidP="00687224">
      <w:pPr>
        <w:rPr>
          <w:sz w:val="20"/>
          <w:szCs w:val="20"/>
        </w:rPr>
      </w:pPr>
    </w:p>
    <w:p w14:paraId="4FBEA9EC" w14:textId="77777777" w:rsidR="00687224" w:rsidRPr="00110689" w:rsidRDefault="00687224" w:rsidP="00687224">
      <w:pPr>
        <w:rPr>
          <w:sz w:val="20"/>
          <w:szCs w:val="20"/>
        </w:rPr>
      </w:pPr>
    </w:p>
    <w:p w14:paraId="6089AE8E" w14:textId="77777777" w:rsidR="00687224" w:rsidRPr="00110689" w:rsidRDefault="00687224" w:rsidP="00687224">
      <w:pPr>
        <w:rPr>
          <w:sz w:val="20"/>
          <w:szCs w:val="20"/>
        </w:rPr>
      </w:pPr>
    </w:p>
    <w:p w14:paraId="1CFA660A" w14:textId="77777777" w:rsidR="00687224" w:rsidRPr="00110689" w:rsidRDefault="00687224" w:rsidP="00687224">
      <w:pPr>
        <w:rPr>
          <w:sz w:val="20"/>
          <w:szCs w:val="20"/>
        </w:rPr>
      </w:pPr>
    </w:p>
    <w:p w14:paraId="4D29490D" w14:textId="77777777" w:rsidR="00687224" w:rsidRPr="00110689" w:rsidRDefault="00687224" w:rsidP="00687224">
      <w:pPr>
        <w:rPr>
          <w:sz w:val="20"/>
          <w:szCs w:val="20"/>
        </w:rPr>
      </w:pPr>
      <w:r w:rsidRPr="00110689">
        <w:rPr>
          <w:caps/>
          <w:noProof/>
          <w:color w:val="808080" w:themeColor="background1" w:themeShade="80"/>
          <w:sz w:val="20"/>
          <w:szCs w:val="20"/>
          <w:lang w:eastAsia="zh-CN"/>
        </w:rPr>
        <mc:AlternateContent>
          <mc:Choice Requires="wps">
            <w:drawing>
              <wp:anchor distT="0" distB="0" distL="118745" distR="118745" simplePos="0" relativeHeight="251658271" behindDoc="1" locked="0" layoutInCell="1" allowOverlap="0" wp14:anchorId="1CBC493F" wp14:editId="499E976F">
                <wp:simplePos x="0" y="0"/>
                <wp:positionH relativeFrom="margin">
                  <wp:posOffset>7620</wp:posOffset>
                </wp:positionH>
                <wp:positionV relativeFrom="page">
                  <wp:posOffset>38100</wp:posOffset>
                </wp:positionV>
                <wp:extent cx="5358765" cy="1892300"/>
                <wp:effectExtent l="0" t="0" r="635" b="0"/>
                <wp:wrapSquare wrapText="bothSides"/>
                <wp:docPr id="557139894" name="Rectangle 557139894"/>
                <wp:cNvGraphicFramePr/>
                <a:graphic xmlns:a="http://schemas.openxmlformats.org/drawingml/2006/main">
                  <a:graphicData uri="http://schemas.microsoft.com/office/word/2010/wordprocessingShape">
                    <wps:wsp>
                      <wps:cNvSpPr/>
                      <wps:spPr>
                        <a:xfrm>
                          <a:off x="0" y="0"/>
                          <a:ext cx="5358765" cy="18923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73B428" w14:textId="77777777" w:rsidR="00687224" w:rsidRDefault="00687224" w:rsidP="00687224">
                            <w:pPr>
                              <w:pStyle w:val="Header"/>
                              <w:jc w:val="right"/>
                              <w:rPr>
                                <w:caps/>
                                <w:color w:val="FFFFFF" w:themeColor="background1"/>
                              </w:rPr>
                            </w:pPr>
                            <w:r>
                              <w:rPr>
                                <w:noProof/>
                              </w:rPr>
                              <w:drawing>
                                <wp:inline distT="0" distB="0" distL="0" distR="0" wp14:anchorId="597FE8C1" wp14:editId="1B111A8B">
                                  <wp:extent cx="977265" cy="1030298"/>
                                  <wp:effectExtent l="0" t="0" r="635" b="0"/>
                                  <wp:docPr id="1516085214" name="Picture 15160852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FD33F12" w14:textId="77777777" w:rsidR="00687224" w:rsidRDefault="00687224" w:rsidP="00687224">
                            <w:pPr>
                              <w:pStyle w:val="Header"/>
                              <w:rPr>
                                <w:caps/>
                                <w:color w:val="FFFFFF" w:themeColor="background1"/>
                              </w:rPr>
                            </w:pPr>
                          </w:p>
                          <w:p w14:paraId="36275587" w14:textId="77777777" w:rsidR="00687224" w:rsidRPr="007C5EB4" w:rsidRDefault="00687224" w:rsidP="00687224">
                            <w:pPr>
                              <w:pStyle w:val="Header"/>
                              <w:rPr>
                                <w:rFonts w:cstheme="minorHAnsi"/>
                                <w:caps/>
                                <w:color w:val="FFFFFF" w:themeColor="background1"/>
                                <w:sz w:val="32"/>
                                <w:szCs w:val="32"/>
                              </w:rPr>
                            </w:pPr>
                            <w:r w:rsidRPr="00D439FC">
                              <w:rPr>
                                <w:rFonts w:cstheme="minorHAnsi"/>
                                <w:caps/>
                                <w:color w:val="FFFFFF" w:themeColor="background1"/>
                                <w:sz w:val="32"/>
                                <w:szCs w:val="32"/>
                              </w:rPr>
                              <w:t xml:space="preserve">Round </w:t>
                            </w:r>
                            <w:r>
                              <w:rPr>
                                <w:rFonts w:cstheme="minorHAnsi"/>
                                <w:caps/>
                                <w:color w:val="FFFFFF" w:themeColor="background1"/>
                                <w:sz w:val="32"/>
                                <w:szCs w:val="32"/>
                              </w:rPr>
                              <w:t>3</w:t>
                            </w:r>
                            <w:r w:rsidRPr="00D439FC">
                              <w:rPr>
                                <w:rFonts w:cstheme="minorHAnsi"/>
                                <w:caps/>
                                <w:color w:val="FFFFFF" w:themeColor="background1"/>
                                <w:sz w:val="32"/>
                                <w:szCs w:val="32"/>
                              </w:rPr>
                              <w:t>(S2) What are children's clinical footwear interventions and how to prescribe th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CBC493F" id="Rectangle 557139894" o:spid="_x0000_s1154" style="position:absolute;margin-left:.6pt;margin-top:3pt;width:421.95pt;height:149pt;z-index:-251658209;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" o:allowoverlap="f" fillcolor="#4472c4 [3204]" stroked="f" strokeweight="1pt">
                <v:textbox>
                  <w:txbxContent>
                    <w:p w14:paraId="3673B428" w14:textId="77777777" w:rsidR="00687224" w:rsidRDefault="00687224" w:rsidP="00687224">
                      <w:pPr>
                        <w:pStyle w:val="Header"/>
                        <w:jc w:val="right"/>
                        <w:rPr>
                          <w:caps/>
                          <w:color w:val="FFFFFF" w:themeColor="background1"/>
                        </w:rPr>
                      </w:pPr>
                      <w:r>
                        <w:rPr>
                          <w:noProof/>
                        </w:rPr>
                        <w:drawing>
                          <wp:inline distT="0" distB="0" distL="0" distR="0" wp14:anchorId="597FE8C1" wp14:editId="1B111A8B">
                            <wp:extent cx="977265" cy="1030298"/>
                            <wp:effectExtent l="0" t="0" r="635" b="0"/>
                            <wp:docPr id="1516085214" name="Picture 15160852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0FD33F12" w14:textId="77777777" w:rsidR="00687224" w:rsidRDefault="00687224" w:rsidP="00687224">
                      <w:pPr>
                        <w:pStyle w:val="Header"/>
                        <w:rPr>
                          <w:caps/>
                          <w:color w:val="FFFFFF" w:themeColor="background1"/>
                        </w:rPr>
                      </w:pPr>
                    </w:p>
                    <w:p w14:paraId="36275587" w14:textId="77777777" w:rsidR="00687224" w:rsidRPr="007C5EB4" w:rsidRDefault="00687224" w:rsidP="00687224">
                      <w:pPr>
                        <w:pStyle w:val="Header"/>
                        <w:rPr>
                          <w:rFonts w:cstheme="minorHAnsi"/>
                          <w:caps/>
                          <w:color w:val="FFFFFF" w:themeColor="background1"/>
                          <w:sz w:val="32"/>
                          <w:szCs w:val="32"/>
                        </w:rPr>
                      </w:pPr>
                      <w:r w:rsidRPr="00D439FC">
                        <w:rPr>
                          <w:rFonts w:cstheme="minorHAnsi"/>
                          <w:caps/>
                          <w:color w:val="FFFFFF" w:themeColor="background1"/>
                          <w:sz w:val="32"/>
                          <w:szCs w:val="32"/>
                        </w:rPr>
                        <w:t xml:space="preserve">Round </w:t>
                      </w:r>
                      <w:r>
                        <w:rPr>
                          <w:rFonts w:cstheme="minorHAnsi"/>
                          <w:caps/>
                          <w:color w:val="FFFFFF" w:themeColor="background1"/>
                          <w:sz w:val="32"/>
                          <w:szCs w:val="32"/>
                        </w:rPr>
                        <w:t>3</w:t>
                      </w:r>
                      <w:r w:rsidRPr="00D439FC">
                        <w:rPr>
                          <w:rFonts w:cstheme="minorHAnsi"/>
                          <w:caps/>
                          <w:color w:val="FFFFFF" w:themeColor="background1"/>
                          <w:sz w:val="32"/>
                          <w:szCs w:val="32"/>
                        </w:rPr>
                        <w:t>(S2) What are children's clinical footwear interventions and how to prescribe them?</w:t>
                      </w:r>
                    </w:p>
                  </w:txbxContent>
                </v:textbox>
                <w10:wrap type="square" anchorx="margin" anchory="page"/>
              </v:rect>
            </w:pict>
          </mc:Fallback>
        </mc:AlternateContent>
      </w:r>
    </w:p>
    <w:tbl>
      <w:tblPr>
        <w:tblStyle w:val="TableGrid"/>
        <w:tblW w:w="0" w:type="auto"/>
        <w:tblLook w:val="04A0" w:firstRow="1" w:lastRow="0" w:firstColumn="1" w:lastColumn="0" w:noHBand="0" w:noVBand="1"/>
      </w:tblPr>
      <w:tblGrid>
        <w:gridCol w:w="8488"/>
      </w:tblGrid>
      <w:tr w:rsidR="00687224" w:rsidRPr="00110689" w14:paraId="29563045" w14:textId="77777777" w:rsidTr="00A05687">
        <w:tc>
          <w:tcPr>
            <w:tcW w:w="9010" w:type="dxa"/>
          </w:tcPr>
          <w:p w14:paraId="43E45323" w14:textId="77777777" w:rsidR="00687224" w:rsidRPr="00110689" w:rsidRDefault="00687224" w:rsidP="00A05687">
            <w:pPr>
              <w:rPr>
                <w:sz w:val="20"/>
                <w:szCs w:val="20"/>
              </w:rPr>
            </w:pPr>
            <w:r w:rsidRPr="00110689">
              <w:rPr>
                <w:sz w:val="20"/>
                <w:szCs w:val="20"/>
              </w:rPr>
              <w:t>The second section will present yours and the panellists' collective choices and opinions from Round 2 on the desired design characteristics of “off the shelf” stability footwear and the purpose of these as a clinical intervention for children with mobility impairment.</w:t>
            </w:r>
          </w:p>
        </w:tc>
      </w:tr>
    </w:tbl>
    <w:p w14:paraId="6A8696A3"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53E4B45A" w14:textId="77777777" w:rsidTr="00A05687">
        <w:trPr>
          <w:trHeight w:val="2776"/>
        </w:trPr>
        <w:tc>
          <w:tcPr>
            <w:tcW w:w="9010" w:type="dxa"/>
          </w:tcPr>
          <w:p w14:paraId="484DE7AC" w14:textId="77777777" w:rsidR="00687224" w:rsidRPr="00110689" w:rsidRDefault="00687224" w:rsidP="00A05687">
            <w:pPr>
              <w:rPr>
                <w:b/>
                <w:bCs/>
                <w:sz w:val="20"/>
                <w:szCs w:val="20"/>
              </w:rPr>
            </w:pPr>
            <w:r w:rsidRPr="00110689">
              <w:rPr>
                <w:b/>
                <w:bCs/>
                <w:sz w:val="20"/>
                <w:szCs w:val="20"/>
              </w:rPr>
              <w:t>Section 2</w:t>
            </w:r>
          </w:p>
          <w:p w14:paraId="6FBD8002"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cb2c1f57-54d9-4a83-b721-593e2d6c0802" \* MERGEFORMATINET </w:instrText>
            </w:r>
            <w:r w:rsidRPr="00110689">
              <w:rPr>
                <w:sz w:val="20"/>
                <w:szCs w:val="20"/>
              </w:rPr>
              <w:fldChar w:fldCharType="separate"/>
            </w:r>
            <w:r w:rsidRPr="00110689">
              <w:rPr>
                <w:noProof/>
                <w:sz w:val="20"/>
                <w:szCs w:val="20"/>
              </w:rPr>
              <w:drawing>
                <wp:inline distT="0" distB="0" distL="0" distR="0" wp14:anchorId="47F55B64" wp14:editId="2ABFED90">
                  <wp:extent cx="2769347" cy="1384674"/>
                  <wp:effectExtent l="0" t="0" r="0" b="0"/>
                  <wp:docPr id="735751231" name="Picture 735751231" descr="A group of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group of shoes&#10;&#10;Description automatically generated with medium confidence"/>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12911" cy="1406456"/>
                          </a:xfrm>
                          <a:prstGeom prst="rect">
                            <a:avLst/>
                          </a:prstGeom>
                          <a:noFill/>
                          <a:ln>
                            <a:noFill/>
                          </a:ln>
                        </pic:spPr>
                      </pic:pic>
                    </a:graphicData>
                  </a:graphic>
                </wp:inline>
              </w:drawing>
            </w:r>
            <w:r w:rsidRPr="00110689">
              <w:rPr>
                <w:sz w:val="20"/>
                <w:szCs w:val="20"/>
              </w:rPr>
              <w:fldChar w:fldCharType="end"/>
            </w:r>
          </w:p>
        </w:tc>
      </w:tr>
      <w:tr w:rsidR="00687224" w:rsidRPr="00110689" w14:paraId="1BA96ECF" w14:textId="77777777" w:rsidTr="00A05687">
        <w:trPr>
          <w:trHeight w:val="2776"/>
        </w:trPr>
        <w:tc>
          <w:tcPr>
            <w:tcW w:w="9010" w:type="dxa"/>
          </w:tcPr>
          <w:p w14:paraId="07E7C2A1" w14:textId="77777777" w:rsidR="00687224" w:rsidRPr="00110689" w:rsidRDefault="00687224" w:rsidP="00A05687">
            <w:pPr>
              <w:rPr>
                <w:sz w:val="20"/>
                <w:szCs w:val="20"/>
              </w:rPr>
            </w:pPr>
            <w:r w:rsidRPr="00110689">
              <w:rPr>
                <w:sz w:val="20"/>
                <w:szCs w:val="20"/>
              </w:rPr>
              <w:t>Establishing desired design characteristics of “off the shelf” stability footwear and the purpose of these as a clinical intervention for children with mobility impairment.</w:t>
            </w:r>
          </w:p>
          <w:p w14:paraId="61225D79" w14:textId="77777777" w:rsidR="00687224" w:rsidRPr="00110689" w:rsidRDefault="00687224" w:rsidP="00A05687">
            <w:pPr>
              <w:rPr>
                <w:sz w:val="20"/>
                <w:szCs w:val="20"/>
              </w:rPr>
            </w:pPr>
            <w:r w:rsidRPr="00110689">
              <w:rPr>
                <w:sz w:val="20"/>
                <w:szCs w:val="20"/>
              </w:rPr>
              <w:t>* Footwear taken from stock or supplies and not individually designed.</w:t>
            </w:r>
          </w:p>
          <w:p w14:paraId="7E68D3A1" w14:textId="77777777" w:rsidR="00687224" w:rsidRPr="00110689" w:rsidRDefault="00687224" w:rsidP="00A05687">
            <w:pPr>
              <w:rPr>
                <w:sz w:val="20"/>
                <w:szCs w:val="20"/>
              </w:rPr>
            </w:pPr>
          </w:p>
          <w:p w14:paraId="168BBE2D" w14:textId="77777777" w:rsidR="00687224" w:rsidRPr="00110689" w:rsidRDefault="00687224" w:rsidP="00A05687">
            <w:pPr>
              <w:rPr>
                <w:sz w:val="20"/>
                <w:szCs w:val="20"/>
              </w:rPr>
            </w:pPr>
            <w:r w:rsidRPr="00110689">
              <w:rPr>
                <w:sz w:val="20"/>
                <w:szCs w:val="20"/>
              </w:rPr>
              <w:t xml:space="preserve">In this section, you will be presented with the collective preference (Median, relative frequency of response) and opinions of the panellists to the modified and original statements from round 1 and 2 of the survey concerning the desired design characteristics of “off the shelf” stability footwear and the purpose of these as a clinical intervention for children with mobility impairment. You will again be asked to give your preferential option or your level of agreement or non-agreement with them ("Strongly Disagree" to "Strongly Agree"). </w:t>
            </w:r>
          </w:p>
          <w:p w14:paraId="0A0B9367" w14:textId="77777777" w:rsidR="00687224" w:rsidRPr="00110689" w:rsidRDefault="00687224" w:rsidP="00A05687">
            <w:pPr>
              <w:rPr>
                <w:sz w:val="20"/>
                <w:szCs w:val="20"/>
              </w:rPr>
            </w:pPr>
            <w:r w:rsidRPr="00110689">
              <w:rPr>
                <w:sz w:val="20"/>
                <w:szCs w:val="20"/>
              </w:rPr>
              <w:t>You can review the previous information you provided (in the document emailed to you), and considering the information provided by the other panellists, you may maintain your option or level of agreement with your chosen statement or change your opinion.</w:t>
            </w:r>
          </w:p>
          <w:p w14:paraId="79227BBB" w14:textId="77777777" w:rsidR="00687224" w:rsidRPr="00110689" w:rsidRDefault="00687224" w:rsidP="00A05687">
            <w:pPr>
              <w:rPr>
                <w:sz w:val="20"/>
                <w:szCs w:val="20"/>
              </w:rPr>
            </w:pPr>
          </w:p>
          <w:p w14:paraId="3AF1A04E" w14:textId="77777777" w:rsidR="00687224" w:rsidRPr="00110689" w:rsidRDefault="00687224" w:rsidP="00A05687">
            <w:pPr>
              <w:rPr>
                <w:sz w:val="20"/>
                <w:szCs w:val="20"/>
              </w:rPr>
            </w:pPr>
            <w:r w:rsidRPr="00110689">
              <w:rPr>
                <w:sz w:val="20"/>
                <w:szCs w:val="20"/>
              </w:rPr>
              <w:t xml:space="preserve">Full consensus for a statement is reached when a statement gains ≥75% of panellists with a level of agreement of "agree" or above, or ≥ 75% of panellists preferred option. </w:t>
            </w:r>
          </w:p>
          <w:p w14:paraId="629FB56A" w14:textId="77777777" w:rsidR="00687224" w:rsidRPr="00110689" w:rsidRDefault="00687224" w:rsidP="00A05687">
            <w:pPr>
              <w:rPr>
                <w:sz w:val="20"/>
                <w:szCs w:val="20"/>
              </w:rPr>
            </w:pPr>
          </w:p>
          <w:p w14:paraId="23FF7E9F" w14:textId="77777777" w:rsidR="00687224" w:rsidRPr="00110689" w:rsidRDefault="00687224" w:rsidP="00A05687">
            <w:pPr>
              <w:rPr>
                <w:sz w:val="20"/>
                <w:szCs w:val="20"/>
              </w:rPr>
            </w:pPr>
            <w:r w:rsidRPr="00110689">
              <w:rPr>
                <w:sz w:val="20"/>
                <w:szCs w:val="20"/>
              </w:rPr>
              <w:t>If you choose a level of agreement below "agree" we would ask that you provide us with the reason for your choice in the optional open-ended section provided.</w:t>
            </w:r>
          </w:p>
        </w:tc>
      </w:tr>
    </w:tbl>
    <w:p w14:paraId="4E0CB4E5" w14:textId="77777777" w:rsidR="00687224" w:rsidRPr="00110689" w:rsidRDefault="00687224" w:rsidP="00687224">
      <w:pPr>
        <w:rPr>
          <w:sz w:val="20"/>
          <w:szCs w:val="20"/>
        </w:rPr>
      </w:pPr>
      <w:r w:rsidRPr="00110689">
        <w:rPr>
          <w:sz w:val="20"/>
          <w:szCs w:val="20"/>
        </w:rPr>
        <w:t>Required Field *</w:t>
      </w:r>
    </w:p>
    <w:p w14:paraId="588489C9" w14:textId="77777777" w:rsidR="00687224" w:rsidRPr="00110689" w:rsidRDefault="00687224" w:rsidP="00687224">
      <w:pPr>
        <w:rPr>
          <w:sz w:val="20"/>
          <w:szCs w:val="20"/>
        </w:rPr>
      </w:pPr>
      <w:r w:rsidRPr="00110689">
        <w:rPr>
          <w:sz w:val="20"/>
          <w:szCs w:val="20"/>
        </w:rPr>
        <w:t>1)</w:t>
      </w:r>
    </w:p>
    <w:tbl>
      <w:tblPr>
        <w:tblStyle w:val="TableGrid"/>
        <w:tblW w:w="0" w:type="auto"/>
        <w:tblLook w:val="04A0" w:firstRow="1" w:lastRow="0" w:firstColumn="1" w:lastColumn="0" w:noHBand="0" w:noVBand="1"/>
      </w:tblPr>
      <w:tblGrid>
        <w:gridCol w:w="8488"/>
      </w:tblGrid>
      <w:tr w:rsidR="00687224" w:rsidRPr="00110689" w14:paraId="6B38CDCE" w14:textId="77777777" w:rsidTr="00A05687">
        <w:tc>
          <w:tcPr>
            <w:tcW w:w="9010" w:type="dxa"/>
          </w:tcPr>
          <w:p w14:paraId="6FA6C0A1" w14:textId="77777777" w:rsidR="00687224" w:rsidRPr="00110689" w:rsidRDefault="00687224" w:rsidP="00A05687">
            <w:pPr>
              <w:rPr>
                <w:sz w:val="20"/>
                <w:szCs w:val="20"/>
              </w:rPr>
            </w:pPr>
            <w:r w:rsidRPr="00110689">
              <w:rPr>
                <w:sz w:val="20"/>
                <w:szCs w:val="20"/>
              </w:rPr>
              <w:t>Name*</w:t>
            </w:r>
          </w:p>
        </w:tc>
      </w:tr>
      <w:tr w:rsidR="00687224" w:rsidRPr="00110689" w14:paraId="0F214859" w14:textId="77777777" w:rsidTr="00A05687">
        <w:tc>
          <w:tcPr>
            <w:tcW w:w="9010" w:type="dxa"/>
          </w:tcPr>
          <w:p w14:paraId="7D3C58A2" w14:textId="77777777" w:rsidR="00687224" w:rsidRPr="00110689" w:rsidRDefault="00687224" w:rsidP="00A05687">
            <w:pPr>
              <w:rPr>
                <w:sz w:val="20"/>
                <w:szCs w:val="20"/>
              </w:rPr>
            </w:pPr>
          </w:p>
        </w:tc>
      </w:tr>
    </w:tbl>
    <w:p w14:paraId="0AE13DCD" w14:textId="77777777" w:rsidR="00687224" w:rsidRPr="00110689" w:rsidRDefault="00687224" w:rsidP="00687224">
      <w:pPr>
        <w:rPr>
          <w:sz w:val="20"/>
          <w:szCs w:val="20"/>
        </w:rPr>
      </w:pPr>
    </w:p>
    <w:p w14:paraId="7E0C8F2D" w14:textId="77777777" w:rsidR="00687224" w:rsidRPr="00110689" w:rsidRDefault="00687224" w:rsidP="00687224">
      <w:pPr>
        <w:rPr>
          <w:sz w:val="20"/>
          <w:szCs w:val="20"/>
        </w:rPr>
      </w:pPr>
    </w:p>
    <w:p w14:paraId="42DDA9E8" w14:textId="77777777" w:rsidR="00687224" w:rsidRPr="00110689" w:rsidRDefault="00687224" w:rsidP="00687224">
      <w:pPr>
        <w:rPr>
          <w:sz w:val="20"/>
          <w:szCs w:val="20"/>
        </w:rPr>
      </w:pPr>
    </w:p>
    <w:tbl>
      <w:tblPr>
        <w:tblStyle w:val="TableGrid"/>
        <w:tblW w:w="0" w:type="auto"/>
        <w:tblInd w:w="-5" w:type="dxa"/>
        <w:tblLook w:val="04A0" w:firstRow="1" w:lastRow="0" w:firstColumn="1" w:lastColumn="0" w:noHBand="0" w:noVBand="1"/>
      </w:tblPr>
      <w:tblGrid>
        <w:gridCol w:w="8493"/>
      </w:tblGrid>
      <w:tr w:rsidR="00687224" w:rsidRPr="00110689" w14:paraId="4B21BC9B" w14:textId="77777777" w:rsidTr="00A05687">
        <w:tc>
          <w:tcPr>
            <w:tcW w:w="9236" w:type="dxa"/>
          </w:tcPr>
          <w:p w14:paraId="4CCC0D29" w14:textId="77777777" w:rsidR="00687224" w:rsidRPr="00110689" w:rsidRDefault="00687224" w:rsidP="00A05687">
            <w:pPr>
              <w:rPr>
                <w:b/>
                <w:bCs/>
                <w:sz w:val="20"/>
                <w:szCs w:val="20"/>
              </w:rPr>
            </w:pPr>
            <w:r w:rsidRPr="00110689">
              <w:rPr>
                <w:b/>
                <w:bCs/>
                <w:sz w:val="20"/>
                <w:szCs w:val="20"/>
              </w:rPr>
              <w:t>Glossary of Footwear Anatomy</w:t>
            </w:r>
          </w:p>
        </w:tc>
      </w:tr>
      <w:tr w:rsidR="00687224" w:rsidRPr="00110689" w14:paraId="3BB50F74" w14:textId="77777777" w:rsidTr="00A05687">
        <w:tc>
          <w:tcPr>
            <w:tcW w:w="9236" w:type="dxa"/>
          </w:tcPr>
          <w:p w14:paraId="684D508F" w14:textId="77777777" w:rsidR="00687224" w:rsidRPr="00110689" w:rsidRDefault="00687224" w:rsidP="00A05687">
            <w:pPr>
              <w:rPr>
                <w:sz w:val="20"/>
                <w:szCs w:val="20"/>
              </w:rPr>
            </w:pPr>
          </w:p>
          <w:p w14:paraId="79187E60" w14:textId="77777777" w:rsidR="00687224" w:rsidRPr="00110689" w:rsidRDefault="00687224" w:rsidP="00A05687">
            <w:pPr>
              <w:rPr>
                <w:b/>
                <w:bCs/>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5bd7baf1-3845-4562-9c83-84d6bb565734" \* MERGEFORMATINET </w:instrText>
            </w:r>
            <w:r w:rsidRPr="00110689">
              <w:rPr>
                <w:sz w:val="20"/>
                <w:szCs w:val="20"/>
              </w:rPr>
              <w:fldChar w:fldCharType="separate"/>
            </w:r>
            <w:r w:rsidRPr="00110689">
              <w:rPr>
                <w:noProof/>
                <w:sz w:val="20"/>
                <w:szCs w:val="20"/>
              </w:rPr>
              <w:drawing>
                <wp:inline distT="0" distB="0" distL="0" distR="0" wp14:anchorId="200965D0" wp14:editId="23938E64">
                  <wp:extent cx="5727700" cy="2378710"/>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7700" cy="2378710"/>
                          </a:xfrm>
                          <a:prstGeom prst="rect">
                            <a:avLst/>
                          </a:prstGeom>
                          <a:noFill/>
                          <a:ln>
                            <a:noFill/>
                          </a:ln>
                        </pic:spPr>
                      </pic:pic>
                    </a:graphicData>
                  </a:graphic>
                </wp:inline>
              </w:drawing>
            </w:r>
            <w:r w:rsidRPr="00110689">
              <w:rPr>
                <w:sz w:val="20"/>
                <w:szCs w:val="20"/>
              </w:rPr>
              <w:fldChar w:fldCharType="end"/>
            </w:r>
          </w:p>
        </w:tc>
      </w:tr>
      <w:tr w:rsidR="00687224" w:rsidRPr="00110689" w14:paraId="0420D3E3" w14:textId="77777777" w:rsidTr="00A05687">
        <w:tc>
          <w:tcPr>
            <w:tcW w:w="9236" w:type="dxa"/>
          </w:tcPr>
          <w:p w14:paraId="2C1EA23E" w14:textId="77777777" w:rsidR="00687224" w:rsidRPr="00110689" w:rsidRDefault="00687224" w:rsidP="00A05687">
            <w:pPr>
              <w:rPr>
                <w:sz w:val="20"/>
                <w:szCs w:val="20"/>
              </w:rPr>
            </w:pPr>
            <w:r w:rsidRPr="00110689">
              <w:rPr>
                <w:sz w:val="20"/>
                <w:szCs w:val="20"/>
              </w:rPr>
              <w:t>This section provides a brief glossary to the footwear terms used in this survey.</w:t>
            </w:r>
          </w:p>
          <w:p w14:paraId="2E42FAD8" w14:textId="77777777" w:rsidR="00687224" w:rsidRPr="00110689" w:rsidRDefault="00687224" w:rsidP="00A05687">
            <w:pPr>
              <w:rPr>
                <w:sz w:val="20"/>
                <w:szCs w:val="20"/>
              </w:rPr>
            </w:pPr>
          </w:p>
          <w:p w14:paraId="5A9DED89" w14:textId="77777777" w:rsidR="00687224" w:rsidRPr="00110689" w:rsidRDefault="00687224" w:rsidP="00A05687">
            <w:pPr>
              <w:rPr>
                <w:sz w:val="20"/>
                <w:szCs w:val="20"/>
              </w:rPr>
            </w:pPr>
            <w:r w:rsidRPr="00110689">
              <w:rPr>
                <w:sz w:val="20"/>
                <w:szCs w:val="20"/>
              </w:rPr>
              <w:t xml:space="preserve">1) </w:t>
            </w:r>
            <w:proofErr w:type="spellStart"/>
            <w:r w:rsidRPr="00110689">
              <w:rPr>
                <w:sz w:val="20"/>
                <w:szCs w:val="20"/>
              </w:rPr>
              <w:t>Topline</w:t>
            </w:r>
            <w:proofErr w:type="spellEnd"/>
            <w:r w:rsidRPr="00110689">
              <w:rPr>
                <w:sz w:val="20"/>
                <w:szCs w:val="20"/>
              </w:rPr>
              <w:t xml:space="preserve">: the opening of the shoe at the rearfoot and ankle region, </w:t>
            </w:r>
          </w:p>
          <w:p w14:paraId="77AE7C07" w14:textId="77777777" w:rsidR="00687224" w:rsidRPr="00110689" w:rsidRDefault="00687224" w:rsidP="00A05687">
            <w:pPr>
              <w:rPr>
                <w:sz w:val="20"/>
                <w:szCs w:val="20"/>
              </w:rPr>
            </w:pPr>
            <w:r w:rsidRPr="00110689">
              <w:rPr>
                <w:sz w:val="20"/>
                <w:szCs w:val="20"/>
              </w:rPr>
              <w:t xml:space="preserve">    Collar: Sometimes padded, a strip of material attached to the </w:t>
            </w:r>
            <w:proofErr w:type="spellStart"/>
            <w:r w:rsidRPr="00110689">
              <w:rPr>
                <w:sz w:val="20"/>
                <w:szCs w:val="20"/>
              </w:rPr>
              <w:t>topline</w:t>
            </w:r>
            <w:proofErr w:type="spellEnd"/>
            <w:r w:rsidRPr="00110689">
              <w:rPr>
                <w:sz w:val="20"/>
                <w:szCs w:val="20"/>
              </w:rPr>
              <w:t>/opening of a shoe.</w:t>
            </w:r>
          </w:p>
          <w:p w14:paraId="7BD921E2" w14:textId="77777777" w:rsidR="00687224" w:rsidRPr="00110689" w:rsidRDefault="00687224" w:rsidP="00A05687">
            <w:pPr>
              <w:rPr>
                <w:sz w:val="20"/>
                <w:szCs w:val="20"/>
              </w:rPr>
            </w:pPr>
          </w:p>
          <w:p w14:paraId="53F5D95B" w14:textId="77777777" w:rsidR="00687224" w:rsidRPr="00110689" w:rsidRDefault="00687224" w:rsidP="00A05687">
            <w:pPr>
              <w:rPr>
                <w:sz w:val="20"/>
                <w:szCs w:val="20"/>
              </w:rPr>
            </w:pPr>
            <w:r w:rsidRPr="00110689">
              <w:rPr>
                <w:sz w:val="20"/>
                <w:szCs w:val="20"/>
              </w:rPr>
              <w:t xml:space="preserve">2) </w:t>
            </w:r>
            <w:proofErr w:type="spellStart"/>
            <w:r w:rsidRPr="00110689">
              <w:rPr>
                <w:sz w:val="20"/>
                <w:szCs w:val="20"/>
              </w:rPr>
              <w:t>Topline</w:t>
            </w:r>
            <w:proofErr w:type="spellEnd"/>
            <w:r w:rsidRPr="00110689">
              <w:rPr>
                <w:sz w:val="20"/>
                <w:szCs w:val="20"/>
              </w:rPr>
              <w:t xml:space="preserve"> height, The height between the base of the upper at the heel cup to the </w:t>
            </w:r>
            <w:proofErr w:type="spellStart"/>
            <w:r w:rsidRPr="00110689">
              <w:rPr>
                <w:sz w:val="20"/>
                <w:szCs w:val="20"/>
              </w:rPr>
              <w:t>topline</w:t>
            </w:r>
            <w:proofErr w:type="spellEnd"/>
            <w:r w:rsidRPr="00110689">
              <w:rPr>
                <w:sz w:val="20"/>
                <w:szCs w:val="20"/>
              </w:rPr>
              <w:t>.</w:t>
            </w:r>
          </w:p>
          <w:p w14:paraId="19A05473" w14:textId="77777777" w:rsidR="00687224" w:rsidRPr="00110689" w:rsidRDefault="00687224" w:rsidP="00A05687">
            <w:pPr>
              <w:rPr>
                <w:sz w:val="20"/>
                <w:szCs w:val="20"/>
              </w:rPr>
            </w:pPr>
          </w:p>
          <w:p w14:paraId="36D471D5" w14:textId="77777777" w:rsidR="00687224" w:rsidRPr="00110689" w:rsidRDefault="00687224" w:rsidP="00A05687">
            <w:pPr>
              <w:rPr>
                <w:sz w:val="20"/>
                <w:szCs w:val="20"/>
              </w:rPr>
            </w:pPr>
            <w:r w:rsidRPr="00110689">
              <w:rPr>
                <w:sz w:val="20"/>
                <w:szCs w:val="20"/>
              </w:rPr>
              <w:t>3) Upper: The part of a shoe that covers the entire top, sides and back of the foot and attaches to the insole and outsole</w:t>
            </w:r>
          </w:p>
          <w:p w14:paraId="0F1FB8BF" w14:textId="77777777" w:rsidR="00687224" w:rsidRPr="00110689" w:rsidRDefault="00687224" w:rsidP="00A05687">
            <w:pPr>
              <w:rPr>
                <w:sz w:val="20"/>
                <w:szCs w:val="20"/>
              </w:rPr>
            </w:pPr>
          </w:p>
          <w:p w14:paraId="4EFF2BFC" w14:textId="77777777" w:rsidR="00687224" w:rsidRPr="00110689" w:rsidRDefault="00687224" w:rsidP="00A05687">
            <w:pPr>
              <w:rPr>
                <w:sz w:val="20"/>
                <w:szCs w:val="20"/>
              </w:rPr>
            </w:pPr>
            <w:r w:rsidRPr="00110689">
              <w:rPr>
                <w:sz w:val="20"/>
                <w:szCs w:val="20"/>
              </w:rPr>
              <w:t>4) Fastening: The part of the shoe that can adjust and secure the fitting of the vamp and the quarters to the foot.</w:t>
            </w:r>
          </w:p>
          <w:p w14:paraId="2E475005" w14:textId="77777777" w:rsidR="00687224" w:rsidRPr="00110689" w:rsidRDefault="00687224" w:rsidP="00A05687">
            <w:pPr>
              <w:rPr>
                <w:sz w:val="20"/>
                <w:szCs w:val="20"/>
              </w:rPr>
            </w:pPr>
            <w:r w:rsidRPr="00110689">
              <w:rPr>
                <w:sz w:val="20"/>
                <w:szCs w:val="20"/>
              </w:rPr>
              <w:t xml:space="preserve">    Facing: The area of the shoe where the fastenings are located.</w:t>
            </w:r>
          </w:p>
          <w:p w14:paraId="00D591C2" w14:textId="77777777" w:rsidR="00687224" w:rsidRPr="00110689" w:rsidRDefault="00687224" w:rsidP="00A05687">
            <w:pPr>
              <w:rPr>
                <w:sz w:val="20"/>
                <w:szCs w:val="20"/>
              </w:rPr>
            </w:pPr>
          </w:p>
          <w:p w14:paraId="1C456CF6" w14:textId="77777777" w:rsidR="00687224" w:rsidRPr="00110689" w:rsidRDefault="00687224" w:rsidP="00A05687">
            <w:pPr>
              <w:rPr>
                <w:sz w:val="20"/>
                <w:szCs w:val="20"/>
              </w:rPr>
            </w:pPr>
            <w:r w:rsidRPr="00110689">
              <w:rPr>
                <w:sz w:val="20"/>
                <w:szCs w:val="20"/>
              </w:rPr>
              <w:t xml:space="preserve">5) Heel counter: stiffened material placed between the shoe's inner lining and the upper located at the heel cup region of the shoe just above the heel. </w:t>
            </w:r>
          </w:p>
          <w:p w14:paraId="2E71D6A9" w14:textId="77777777" w:rsidR="00687224" w:rsidRPr="00110689" w:rsidRDefault="00687224" w:rsidP="00A05687">
            <w:pPr>
              <w:rPr>
                <w:sz w:val="20"/>
                <w:szCs w:val="20"/>
              </w:rPr>
            </w:pPr>
          </w:p>
          <w:p w14:paraId="6044E6B3" w14:textId="77777777" w:rsidR="00687224" w:rsidRPr="00110689" w:rsidRDefault="00687224" w:rsidP="00A05687">
            <w:pPr>
              <w:rPr>
                <w:sz w:val="20"/>
                <w:szCs w:val="20"/>
              </w:rPr>
            </w:pPr>
            <w:r w:rsidRPr="00110689">
              <w:rPr>
                <w:sz w:val="20"/>
                <w:szCs w:val="20"/>
              </w:rPr>
              <w:t>6) Heel: The part of the outsole that raises the rear of the shoe (maybe part/or a separate attachment of the outsole)</w:t>
            </w:r>
          </w:p>
          <w:p w14:paraId="4E53464B" w14:textId="77777777" w:rsidR="00687224" w:rsidRPr="00110689" w:rsidRDefault="00687224" w:rsidP="00A05687">
            <w:pPr>
              <w:rPr>
                <w:sz w:val="20"/>
                <w:szCs w:val="20"/>
              </w:rPr>
            </w:pPr>
          </w:p>
          <w:p w14:paraId="6BBC848F" w14:textId="77777777" w:rsidR="00687224" w:rsidRPr="00110689" w:rsidRDefault="00687224" w:rsidP="00A05687">
            <w:pPr>
              <w:rPr>
                <w:sz w:val="20"/>
                <w:szCs w:val="20"/>
              </w:rPr>
            </w:pPr>
            <w:r w:rsidRPr="00110689">
              <w:rPr>
                <w:sz w:val="20"/>
                <w:szCs w:val="20"/>
              </w:rPr>
              <w:t>7) Shank: The Reinforced strip of material located between the insole and the sole of the shoe running from the heel region to the midfoot.</w:t>
            </w:r>
          </w:p>
          <w:p w14:paraId="3A364F92" w14:textId="77777777" w:rsidR="00687224" w:rsidRPr="00110689" w:rsidRDefault="00687224" w:rsidP="00A05687">
            <w:pPr>
              <w:rPr>
                <w:sz w:val="20"/>
                <w:szCs w:val="20"/>
              </w:rPr>
            </w:pPr>
          </w:p>
          <w:p w14:paraId="509763FD" w14:textId="77777777" w:rsidR="00687224" w:rsidRPr="00110689" w:rsidRDefault="00687224" w:rsidP="00A05687">
            <w:pPr>
              <w:rPr>
                <w:sz w:val="20"/>
                <w:szCs w:val="20"/>
              </w:rPr>
            </w:pPr>
            <w:r w:rsidRPr="00110689">
              <w:rPr>
                <w:sz w:val="20"/>
                <w:szCs w:val="20"/>
              </w:rPr>
              <w:t>8)  Outsole: The base of the shoe that is attached to the upper and contacts the ground.</w:t>
            </w:r>
          </w:p>
          <w:p w14:paraId="5AE3B37B" w14:textId="77777777" w:rsidR="00687224" w:rsidRPr="00110689" w:rsidRDefault="00687224" w:rsidP="00A05687">
            <w:pPr>
              <w:rPr>
                <w:sz w:val="20"/>
                <w:szCs w:val="20"/>
              </w:rPr>
            </w:pPr>
          </w:p>
          <w:p w14:paraId="6C6955F7" w14:textId="77777777" w:rsidR="00687224" w:rsidRPr="00110689" w:rsidRDefault="00687224" w:rsidP="00A05687">
            <w:pPr>
              <w:rPr>
                <w:sz w:val="20"/>
                <w:szCs w:val="20"/>
              </w:rPr>
            </w:pPr>
            <w:r w:rsidRPr="00110689">
              <w:rPr>
                <w:sz w:val="20"/>
                <w:szCs w:val="20"/>
              </w:rPr>
              <w:t>9) Toe spring: The elevation angle from the ball region of the shoe to the distal aspect of the toe box.</w:t>
            </w:r>
          </w:p>
          <w:p w14:paraId="2013CE3B" w14:textId="77777777" w:rsidR="00687224" w:rsidRPr="00110689" w:rsidRDefault="00687224" w:rsidP="00A05687">
            <w:pPr>
              <w:rPr>
                <w:sz w:val="20"/>
                <w:szCs w:val="20"/>
              </w:rPr>
            </w:pPr>
          </w:p>
          <w:p w14:paraId="32DB7DAF" w14:textId="77777777" w:rsidR="00687224" w:rsidRPr="00110689" w:rsidRDefault="00687224" w:rsidP="00A05687">
            <w:pPr>
              <w:rPr>
                <w:sz w:val="20"/>
                <w:szCs w:val="20"/>
              </w:rPr>
            </w:pPr>
            <w:r w:rsidRPr="00110689">
              <w:rPr>
                <w:sz w:val="20"/>
                <w:szCs w:val="20"/>
              </w:rPr>
              <w:t xml:space="preserve">10) Vamp: The area of the upper that covers the front part of the shoe, </w:t>
            </w:r>
          </w:p>
          <w:p w14:paraId="29716AA8" w14:textId="77777777" w:rsidR="00687224" w:rsidRPr="00110689" w:rsidRDefault="00687224" w:rsidP="00A05687">
            <w:pPr>
              <w:rPr>
                <w:sz w:val="20"/>
                <w:szCs w:val="20"/>
              </w:rPr>
            </w:pPr>
          </w:p>
          <w:p w14:paraId="7F157ED4" w14:textId="77777777" w:rsidR="00687224" w:rsidRPr="00110689" w:rsidRDefault="00687224" w:rsidP="00A05687">
            <w:pPr>
              <w:rPr>
                <w:sz w:val="20"/>
                <w:szCs w:val="20"/>
              </w:rPr>
            </w:pPr>
            <w:r w:rsidRPr="00110689">
              <w:rPr>
                <w:sz w:val="20"/>
                <w:szCs w:val="20"/>
              </w:rPr>
              <w:t>11) Toe box: Distal region of the shoe upper that provides space and protection for the toes.</w:t>
            </w:r>
          </w:p>
          <w:p w14:paraId="76AF7603" w14:textId="77777777" w:rsidR="00687224" w:rsidRPr="00110689" w:rsidRDefault="00687224" w:rsidP="00A05687">
            <w:pPr>
              <w:rPr>
                <w:sz w:val="20"/>
                <w:szCs w:val="20"/>
              </w:rPr>
            </w:pPr>
          </w:p>
          <w:p w14:paraId="444F399D" w14:textId="77777777" w:rsidR="00687224" w:rsidRPr="00110689" w:rsidRDefault="00687224" w:rsidP="00A05687">
            <w:pPr>
              <w:rPr>
                <w:sz w:val="20"/>
                <w:szCs w:val="20"/>
              </w:rPr>
            </w:pPr>
            <w:r w:rsidRPr="00110689">
              <w:rPr>
                <w:sz w:val="20"/>
                <w:szCs w:val="20"/>
              </w:rPr>
              <w:t xml:space="preserve">12) Quarters: The back half of the upper. Attached at the front to the vamp, making up both sides of a shoe, and wrapping around the rear of the shoe. </w:t>
            </w:r>
          </w:p>
          <w:p w14:paraId="2E6224DC" w14:textId="77777777" w:rsidR="00687224" w:rsidRPr="00110689" w:rsidRDefault="00687224" w:rsidP="00A05687">
            <w:pPr>
              <w:rPr>
                <w:sz w:val="20"/>
                <w:szCs w:val="20"/>
              </w:rPr>
            </w:pPr>
          </w:p>
          <w:p w14:paraId="062CEA2F" w14:textId="77777777" w:rsidR="00687224" w:rsidRPr="00110689" w:rsidRDefault="00687224" w:rsidP="00A05687">
            <w:pPr>
              <w:rPr>
                <w:sz w:val="20"/>
                <w:szCs w:val="20"/>
              </w:rPr>
            </w:pPr>
            <w:r w:rsidRPr="00110689">
              <w:rPr>
                <w:sz w:val="20"/>
                <w:szCs w:val="20"/>
              </w:rPr>
              <w:t xml:space="preserve">13) Tongue: Flap of material attached to the vamp shoe, extending centrally along the instep from the forefoot to the </w:t>
            </w:r>
            <w:proofErr w:type="spellStart"/>
            <w:r w:rsidRPr="00110689">
              <w:rPr>
                <w:sz w:val="20"/>
                <w:szCs w:val="20"/>
              </w:rPr>
              <w:t>topline</w:t>
            </w:r>
            <w:proofErr w:type="spellEnd"/>
            <w:r w:rsidRPr="00110689">
              <w:rPr>
                <w:sz w:val="20"/>
                <w:szCs w:val="20"/>
              </w:rPr>
              <w:t>.</w:t>
            </w:r>
          </w:p>
        </w:tc>
      </w:tr>
    </w:tbl>
    <w:p w14:paraId="7A6D5186" w14:textId="77777777" w:rsidR="00687224" w:rsidRPr="00110689" w:rsidRDefault="00687224" w:rsidP="00687224">
      <w:pPr>
        <w:rPr>
          <w:sz w:val="20"/>
          <w:szCs w:val="20"/>
        </w:rPr>
      </w:pPr>
    </w:p>
    <w:p w14:paraId="4EDD8C5F" w14:textId="77777777" w:rsidR="00687224" w:rsidRPr="00110689" w:rsidRDefault="00687224" w:rsidP="00687224">
      <w:pPr>
        <w:rPr>
          <w:sz w:val="20"/>
          <w:szCs w:val="20"/>
        </w:rPr>
      </w:pPr>
      <w:r w:rsidRPr="00110689">
        <w:rPr>
          <w:sz w:val="20"/>
          <w:szCs w:val="20"/>
        </w:rPr>
        <w:br w:type="page"/>
      </w:r>
    </w:p>
    <w:tbl>
      <w:tblPr>
        <w:tblStyle w:val="TableGrid"/>
        <w:tblW w:w="0" w:type="auto"/>
        <w:tblInd w:w="-5" w:type="dxa"/>
        <w:tblLook w:val="04A0" w:firstRow="1" w:lastRow="0" w:firstColumn="1" w:lastColumn="0" w:noHBand="0" w:noVBand="1"/>
      </w:tblPr>
      <w:tblGrid>
        <w:gridCol w:w="8493"/>
      </w:tblGrid>
      <w:tr w:rsidR="00687224" w:rsidRPr="00110689" w14:paraId="22EF5E25" w14:textId="77777777" w:rsidTr="00A05687">
        <w:tc>
          <w:tcPr>
            <w:tcW w:w="9010" w:type="dxa"/>
          </w:tcPr>
          <w:p w14:paraId="245EFABF" w14:textId="77777777" w:rsidR="00687224" w:rsidRPr="00110689" w:rsidRDefault="00687224" w:rsidP="00A05687">
            <w:pPr>
              <w:rPr>
                <w:b/>
                <w:bCs/>
                <w:sz w:val="20"/>
                <w:szCs w:val="20"/>
              </w:rPr>
            </w:pPr>
            <w:proofErr w:type="spellStart"/>
            <w:r w:rsidRPr="00110689">
              <w:rPr>
                <w:b/>
                <w:bCs/>
                <w:sz w:val="20"/>
                <w:szCs w:val="20"/>
              </w:rPr>
              <w:t>Topline</w:t>
            </w:r>
            <w:proofErr w:type="spellEnd"/>
            <w:r w:rsidRPr="00110689">
              <w:rPr>
                <w:b/>
                <w:bCs/>
                <w:sz w:val="20"/>
                <w:szCs w:val="20"/>
              </w:rPr>
              <w:t>/collar</w:t>
            </w:r>
          </w:p>
          <w:p w14:paraId="6AC629E1"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noProof/>
                <w:sz w:val="20"/>
                <w:szCs w:val="20"/>
              </w:rPr>
              <w:drawing>
                <wp:inline distT="0" distB="0" distL="0" distR="0" wp14:anchorId="6ECA6426" wp14:editId="6570ED21">
                  <wp:extent cx="2794000" cy="1361179"/>
                  <wp:effectExtent l="0" t="0" r="0" b="0"/>
                  <wp:docPr id="662528308" name="Picture 662528308" descr="A close up of a red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528308" name="Picture 96" descr="A close up of a red shoe&#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22845" cy="1375232"/>
                          </a:xfrm>
                          <a:prstGeom prst="rect">
                            <a:avLst/>
                          </a:prstGeom>
                          <a:noFill/>
                          <a:ln>
                            <a:noFill/>
                          </a:ln>
                        </pic:spPr>
                      </pic:pic>
                    </a:graphicData>
                  </a:graphic>
                </wp:inline>
              </w:drawing>
            </w:r>
            <w:r w:rsidRPr="00110689">
              <w:rPr>
                <w:sz w:val="20"/>
                <w:szCs w:val="20"/>
              </w:rPr>
              <w:fldChar w:fldCharType="end"/>
            </w:r>
          </w:p>
          <w:p w14:paraId="4F419B4B" w14:textId="77777777" w:rsidR="00687224" w:rsidRPr="00110689" w:rsidRDefault="00687224" w:rsidP="00A05687">
            <w:pPr>
              <w:rPr>
                <w:b/>
                <w:bCs/>
                <w:sz w:val="20"/>
                <w:szCs w:val="20"/>
              </w:rPr>
            </w:pPr>
          </w:p>
        </w:tc>
      </w:tr>
      <w:tr w:rsidR="00687224" w:rsidRPr="00110689" w14:paraId="5B243489" w14:textId="77777777" w:rsidTr="00A05687">
        <w:tc>
          <w:tcPr>
            <w:tcW w:w="9010" w:type="dxa"/>
          </w:tcPr>
          <w:p w14:paraId="53FB795F" w14:textId="77777777" w:rsidR="00687224" w:rsidRPr="00110689" w:rsidRDefault="00687224" w:rsidP="00A05687">
            <w:pPr>
              <w:rPr>
                <w:sz w:val="20"/>
                <w:szCs w:val="20"/>
              </w:rPr>
            </w:pPr>
            <w:r w:rsidRPr="00110689">
              <w:rPr>
                <w:sz w:val="20"/>
                <w:szCs w:val="20"/>
              </w:rPr>
              <w:t xml:space="preserve">In the questions below you will be presented with the collective choices and opinions from Round 2 in relation to the </w:t>
            </w:r>
            <w:proofErr w:type="spellStart"/>
            <w:r w:rsidRPr="00110689">
              <w:rPr>
                <w:sz w:val="20"/>
                <w:szCs w:val="20"/>
              </w:rPr>
              <w:t>topline</w:t>
            </w:r>
            <w:proofErr w:type="spellEnd"/>
            <w:r w:rsidRPr="00110689">
              <w:rPr>
                <w:sz w:val="20"/>
                <w:szCs w:val="20"/>
              </w:rPr>
              <w:t xml:space="preserve">/collar of standard “Off the Shelf” stability footwear used as a clinical intervention for children with mobility impairment. </w:t>
            </w:r>
          </w:p>
          <w:p w14:paraId="716C19BC" w14:textId="77777777" w:rsidR="00687224" w:rsidRPr="00110689" w:rsidRDefault="00687224" w:rsidP="00A05687">
            <w:pPr>
              <w:rPr>
                <w:sz w:val="20"/>
                <w:szCs w:val="20"/>
              </w:rPr>
            </w:pPr>
            <w:r w:rsidRPr="00110689">
              <w:rPr>
                <w:sz w:val="20"/>
                <w:szCs w:val="20"/>
              </w:rPr>
              <w:t>Please consider the options offered or rank your level of agreement with the suggested characteristic or purpose of these design characteristics some of which may have been slightly modified based on panellist feedback in Round 2:</w:t>
            </w:r>
          </w:p>
        </w:tc>
      </w:tr>
    </w:tbl>
    <w:p w14:paraId="170053B3" w14:textId="77777777" w:rsidR="00687224" w:rsidRPr="00110689" w:rsidRDefault="00687224" w:rsidP="00687224">
      <w:pPr>
        <w:rPr>
          <w:sz w:val="20"/>
          <w:szCs w:val="20"/>
        </w:rPr>
      </w:pPr>
    </w:p>
    <w:p w14:paraId="0297AB09" w14:textId="77777777" w:rsidR="00687224" w:rsidRPr="00110689" w:rsidRDefault="00687224" w:rsidP="00687224">
      <w:pPr>
        <w:rPr>
          <w:sz w:val="20"/>
          <w:szCs w:val="20"/>
        </w:rPr>
      </w:pPr>
      <w:r w:rsidRPr="00110689">
        <w:rPr>
          <w:sz w:val="20"/>
          <w:szCs w:val="20"/>
        </w:rPr>
        <w:t>2)</w:t>
      </w:r>
    </w:p>
    <w:tbl>
      <w:tblPr>
        <w:tblStyle w:val="TableGrid"/>
        <w:tblW w:w="0" w:type="auto"/>
        <w:tblLook w:val="04A0" w:firstRow="1" w:lastRow="0" w:firstColumn="1" w:lastColumn="0" w:noHBand="0" w:noVBand="1"/>
      </w:tblPr>
      <w:tblGrid>
        <w:gridCol w:w="8488"/>
      </w:tblGrid>
      <w:tr w:rsidR="00687224" w:rsidRPr="00110689" w14:paraId="0A01C1A5" w14:textId="77777777" w:rsidTr="00A05687">
        <w:tc>
          <w:tcPr>
            <w:tcW w:w="9010" w:type="dxa"/>
          </w:tcPr>
          <w:p w14:paraId="0F8923CE" w14:textId="77777777" w:rsidR="00687224" w:rsidRPr="00110689" w:rsidRDefault="00687224" w:rsidP="00A05687">
            <w:pPr>
              <w:rPr>
                <w:rFonts w:cstheme="minorHAnsi"/>
                <w:sz w:val="20"/>
                <w:szCs w:val="20"/>
              </w:rPr>
            </w:pPr>
            <w:r w:rsidRPr="00110689">
              <w:rPr>
                <w:rFonts w:cstheme="minorHAnsi"/>
                <w:sz w:val="20"/>
                <w:szCs w:val="20"/>
              </w:rPr>
              <w:t xml:space="preserve">rom Round 2 panellists were presented with a series of options from suggestions from the panel and the original study of stability footwear in relation to the height of the </w:t>
            </w:r>
            <w:proofErr w:type="spellStart"/>
            <w:r w:rsidRPr="00110689">
              <w:rPr>
                <w:rFonts w:cstheme="minorHAnsi"/>
                <w:sz w:val="20"/>
                <w:szCs w:val="20"/>
              </w:rPr>
              <w:t>topline</w:t>
            </w:r>
            <w:proofErr w:type="spellEnd"/>
            <w:r w:rsidRPr="00110689">
              <w:rPr>
                <w:rFonts w:cstheme="minorHAnsi"/>
                <w:sz w:val="20"/>
                <w:szCs w:val="20"/>
              </w:rPr>
              <w:t>.</w:t>
            </w:r>
          </w:p>
          <w:p w14:paraId="1B2F5DC6" w14:textId="77777777" w:rsidR="00687224" w:rsidRPr="00110689" w:rsidRDefault="00687224" w:rsidP="00A05687">
            <w:pPr>
              <w:rPr>
                <w:rFonts w:cstheme="minorHAnsi"/>
                <w:sz w:val="20"/>
                <w:szCs w:val="20"/>
              </w:rPr>
            </w:pPr>
            <w:r w:rsidRPr="00110689">
              <w:rPr>
                <w:rFonts w:cstheme="minorHAnsi"/>
                <w:sz w:val="20"/>
                <w:szCs w:val="20"/>
              </w:rPr>
              <w:t xml:space="preserve">The relative frequency of response is detailed below: </w:t>
            </w:r>
          </w:p>
          <w:p w14:paraId="032D276F" w14:textId="77777777" w:rsidR="00687224" w:rsidRPr="00110689" w:rsidRDefault="00687224" w:rsidP="00A05687">
            <w:pPr>
              <w:rPr>
                <w:rFonts w:cstheme="minorHAnsi"/>
                <w:sz w:val="20"/>
                <w:szCs w:val="20"/>
              </w:rPr>
            </w:pPr>
          </w:p>
          <w:p w14:paraId="764E9122" w14:textId="77777777" w:rsidR="00687224" w:rsidRPr="00110689" w:rsidRDefault="00687224" w:rsidP="00A05687">
            <w:pPr>
              <w:rPr>
                <w:rFonts w:cstheme="minorHAnsi"/>
                <w:sz w:val="20"/>
                <w:szCs w:val="20"/>
              </w:rPr>
            </w:pPr>
            <w:r w:rsidRPr="00110689">
              <w:rPr>
                <w:rFonts w:cstheme="minorHAnsi"/>
                <w:sz w:val="20"/>
                <w:szCs w:val="20"/>
              </w:rPr>
              <w:t xml:space="preserve">Option 1: The </w:t>
            </w:r>
            <w:proofErr w:type="spellStart"/>
            <w:r w:rsidRPr="00110689">
              <w:rPr>
                <w:rFonts w:cstheme="minorHAnsi"/>
                <w:sz w:val="20"/>
                <w:szCs w:val="20"/>
              </w:rPr>
              <w:t>topline</w:t>
            </w:r>
            <w:proofErr w:type="spellEnd"/>
            <w:r w:rsidRPr="00110689">
              <w:rPr>
                <w:rFonts w:cstheme="minorHAnsi"/>
                <w:sz w:val="20"/>
                <w:szCs w:val="20"/>
              </w:rPr>
              <w:t xml:space="preserve"> extension should come in an optional range both above and below the ankle dependent on the patient's ability and needs. (93%)</w:t>
            </w:r>
          </w:p>
          <w:p w14:paraId="3F22ADF4" w14:textId="77777777" w:rsidR="00687224" w:rsidRPr="00110689" w:rsidRDefault="00687224" w:rsidP="00A05687">
            <w:pPr>
              <w:rPr>
                <w:rFonts w:cstheme="minorHAnsi"/>
                <w:sz w:val="20"/>
                <w:szCs w:val="20"/>
              </w:rPr>
            </w:pPr>
            <w:r w:rsidRPr="00110689">
              <w:rPr>
                <w:rFonts w:cstheme="minorHAnsi"/>
                <w:sz w:val="20"/>
                <w:szCs w:val="20"/>
              </w:rPr>
              <w:t xml:space="preserve">Option 2: The </w:t>
            </w:r>
            <w:proofErr w:type="spellStart"/>
            <w:r w:rsidRPr="00110689">
              <w:rPr>
                <w:rFonts w:cstheme="minorHAnsi"/>
                <w:sz w:val="20"/>
                <w:szCs w:val="20"/>
              </w:rPr>
              <w:t>topline</w:t>
            </w:r>
            <w:proofErr w:type="spellEnd"/>
            <w:r w:rsidRPr="00110689">
              <w:rPr>
                <w:rFonts w:cstheme="minorHAnsi"/>
                <w:sz w:val="20"/>
                <w:szCs w:val="20"/>
              </w:rPr>
              <w:t xml:space="preserve"> should be extended above the ankle (Original) (7%)</w:t>
            </w:r>
          </w:p>
          <w:p w14:paraId="30784A13" w14:textId="77777777" w:rsidR="00687224" w:rsidRPr="00110689" w:rsidRDefault="00687224" w:rsidP="00A05687">
            <w:pPr>
              <w:rPr>
                <w:rFonts w:cstheme="minorHAnsi"/>
                <w:sz w:val="20"/>
                <w:szCs w:val="20"/>
              </w:rPr>
            </w:pPr>
            <w:r w:rsidRPr="00110689">
              <w:rPr>
                <w:rFonts w:cstheme="minorHAnsi"/>
                <w:sz w:val="20"/>
                <w:szCs w:val="20"/>
              </w:rPr>
              <w:t xml:space="preserve">Option 3: The </w:t>
            </w:r>
            <w:proofErr w:type="spellStart"/>
            <w:r w:rsidRPr="00110689">
              <w:rPr>
                <w:rFonts w:cstheme="minorHAnsi"/>
                <w:sz w:val="20"/>
                <w:szCs w:val="20"/>
              </w:rPr>
              <w:t>topline</w:t>
            </w:r>
            <w:proofErr w:type="spellEnd"/>
            <w:r w:rsidRPr="00110689">
              <w:rPr>
                <w:rFonts w:cstheme="minorHAnsi"/>
                <w:sz w:val="20"/>
                <w:szCs w:val="20"/>
              </w:rPr>
              <w:t xml:space="preserve"> should not be extended above the ankle (0%)</w:t>
            </w:r>
          </w:p>
          <w:p w14:paraId="11BE8BFA" w14:textId="77777777" w:rsidR="00687224" w:rsidRPr="00110689" w:rsidRDefault="00687224" w:rsidP="00A05687">
            <w:pPr>
              <w:rPr>
                <w:rFonts w:cstheme="minorHAnsi"/>
                <w:sz w:val="20"/>
                <w:szCs w:val="20"/>
              </w:rPr>
            </w:pPr>
          </w:p>
          <w:p w14:paraId="560CBDD3" w14:textId="77777777" w:rsidR="00687224" w:rsidRPr="00110689" w:rsidRDefault="00687224" w:rsidP="00A05687">
            <w:pPr>
              <w:rPr>
                <w:rFonts w:cstheme="minorHAnsi"/>
                <w:sz w:val="20"/>
                <w:szCs w:val="20"/>
              </w:rPr>
            </w:pPr>
            <w:r w:rsidRPr="00110689">
              <w:rPr>
                <w:rFonts w:cstheme="minorHAnsi"/>
                <w:sz w:val="20"/>
                <w:szCs w:val="20"/>
              </w:rPr>
              <w:t>A Consensus was reached to Option 1.</w:t>
            </w:r>
          </w:p>
          <w:p w14:paraId="41DB36D9" w14:textId="77777777" w:rsidR="00687224" w:rsidRPr="00110689" w:rsidRDefault="00687224" w:rsidP="00A05687">
            <w:pPr>
              <w:rPr>
                <w:rFonts w:cstheme="minorHAnsi"/>
                <w:sz w:val="20"/>
                <w:szCs w:val="20"/>
              </w:rPr>
            </w:pPr>
          </w:p>
          <w:p w14:paraId="11D3EB97" w14:textId="77777777" w:rsidR="00687224" w:rsidRPr="00110689" w:rsidRDefault="00687224" w:rsidP="00A05687">
            <w:pPr>
              <w:rPr>
                <w:rFonts w:cstheme="minorHAnsi"/>
                <w:sz w:val="20"/>
                <w:szCs w:val="20"/>
              </w:rPr>
            </w:pPr>
            <w:r w:rsidRPr="00110689">
              <w:rPr>
                <w:rFonts w:cstheme="minorHAnsi"/>
                <w:sz w:val="20"/>
                <w:szCs w:val="20"/>
              </w:rPr>
              <w:t xml:space="preserve">Panellist feedback suggested that it was difficult to recommend standard design as different foot types (pes planus, pes </w:t>
            </w:r>
            <w:proofErr w:type="spellStart"/>
            <w:r w:rsidRPr="00110689">
              <w:rPr>
                <w:rFonts w:cstheme="minorHAnsi"/>
                <w:sz w:val="20"/>
                <w:szCs w:val="20"/>
              </w:rPr>
              <w:t>cavus</w:t>
            </w:r>
            <w:proofErr w:type="spellEnd"/>
            <w:r w:rsidRPr="00110689">
              <w:rPr>
                <w:rFonts w:cstheme="minorHAnsi"/>
                <w:sz w:val="20"/>
                <w:szCs w:val="20"/>
              </w:rPr>
              <w:t xml:space="preserve">) will affect the efficacy of the </w:t>
            </w:r>
            <w:proofErr w:type="spellStart"/>
            <w:r w:rsidRPr="00110689">
              <w:rPr>
                <w:rFonts w:cstheme="minorHAnsi"/>
                <w:sz w:val="20"/>
                <w:szCs w:val="20"/>
              </w:rPr>
              <w:t>topline</w:t>
            </w:r>
            <w:proofErr w:type="spellEnd"/>
            <w:r w:rsidRPr="00110689">
              <w:rPr>
                <w:rFonts w:cstheme="minorHAnsi"/>
                <w:sz w:val="20"/>
                <w:szCs w:val="20"/>
              </w:rPr>
              <w:t xml:space="preserve"> and collar options</w:t>
            </w:r>
          </w:p>
        </w:tc>
      </w:tr>
    </w:tbl>
    <w:p w14:paraId="006E9CDB" w14:textId="77777777" w:rsidR="00687224" w:rsidRPr="00110689" w:rsidRDefault="00687224" w:rsidP="00687224">
      <w:pPr>
        <w:rPr>
          <w:sz w:val="20"/>
          <w:szCs w:val="20"/>
        </w:rPr>
      </w:pPr>
    </w:p>
    <w:p w14:paraId="2E841CBB" w14:textId="77777777" w:rsidR="00687224" w:rsidRPr="00110689" w:rsidRDefault="00687224" w:rsidP="00687224">
      <w:pPr>
        <w:rPr>
          <w:sz w:val="20"/>
          <w:szCs w:val="20"/>
        </w:rPr>
      </w:pPr>
    </w:p>
    <w:p w14:paraId="1D4EFAFE" w14:textId="77777777" w:rsidR="00687224" w:rsidRPr="00110689" w:rsidRDefault="00687224" w:rsidP="00687224">
      <w:pPr>
        <w:rPr>
          <w:sz w:val="20"/>
          <w:szCs w:val="20"/>
        </w:rPr>
      </w:pPr>
    </w:p>
    <w:p w14:paraId="79FFA512" w14:textId="77777777" w:rsidR="00687224" w:rsidRPr="00110689" w:rsidRDefault="00687224" w:rsidP="00687224">
      <w:pPr>
        <w:rPr>
          <w:sz w:val="20"/>
          <w:szCs w:val="20"/>
        </w:rPr>
      </w:pPr>
    </w:p>
    <w:p w14:paraId="5F6C8DF9" w14:textId="77777777" w:rsidR="00687224" w:rsidRPr="00110689" w:rsidRDefault="00687224" w:rsidP="00687224">
      <w:pPr>
        <w:rPr>
          <w:sz w:val="20"/>
          <w:szCs w:val="20"/>
        </w:rPr>
      </w:pPr>
    </w:p>
    <w:p w14:paraId="628F7760" w14:textId="77777777" w:rsidR="00687224" w:rsidRPr="00110689" w:rsidRDefault="00687224" w:rsidP="00687224">
      <w:pPr>
        <w:rPr>
          <w:sz w:val="20"/>
          <w:szCs w:val="20"/>
        </w:rPr>
      </w:pPr>
    </w:p>
    <w:p w14:paraId="34E3899F" w14:textId="77777777" w:rsidR="00687224" w:rsidRPr="00110689" w:rsidRDefault="00687224" w:rsidP="00687224">
      <w:pPr>
        <w:rPr>
          <w:sz w:val="20"/>
          <w:szCs w:val="20"/>
        </w:rPr>
      </w:pPr>
    </w:p>
    <w:p w14:paraId="18237A3F" w14:textId="77777777" w:rsidR="00687224" w:rsidRPr="00110689" w:rsidRDefault="00687224" w:rsidP="00687224">
      <w:pPr>
        <w:rPr>
          <w:sz w:val="20"/>
          <w:szCs w:val="20"/>
        </w:rPr>
      </w:pPr>
    </w:p>
    <w:p w14:paraId="2415826E" w14:textId="77777777" w:rsidR="00687224" w:rsidRPr="00110689" w:rsidRDefault="00687224" w:rsidP="00687224">
      <w:pPr>
        <w:rPr>
          <w:sz w:val="20"/>
          <w:szCs w:val="20"/>
        </w:rPr>
      </w:pPr>
    </w:p>
    <w:p w14:paraId="68396AA2" w14:textId="77777777" w:rsidR="00687224" w:rsidRPr="00110689" w:rsidRDefault="00687224" w:rsidP="00687224">
      <w:pPr>
        <w:rPr>
          <w:sz w:val="20"/>
          <w:szCs w:val="20"/>
        </w:rPr>
      </w:pPr>
    </w:p>
    <w:p w14:paraId="7DBCBD49" w14:textId="77777777" w:rsidR="00687224" w:rsidRPr="00110689" w:rsidRDefault="00687224" w:rsidP="00687224">
      <w:pPr>
        <w:rPr>
          <w:sz w:val="20"/>
          <w:szCs w:val="20"/>
        </w:rPr>
      </w:pPr>
    </w:p>
    <w:p w14:paraId="4CB6A410" w14:textId="77777777" w:rsidR="00687224" w:rsidRPr="00110689" w:rsidRDefault="00687224" w:rsidP="00687224">
      <w:pPr>
        <w:rPr>
          <w:sz w:val="20"/>
          <w:szCs w:val="20"/>
        </w:rPr>
      </w:pPr>
    </w:p>
    <w:p w14:paraId="15C0CE1C" w14:textId="77777777" w:rsidR="00687224" w:rsidRPr="00110689" w:rsidRDefault="00687224" w:rsidP="00687224">
      <w:pPr>
        <w:rPr>
          <w:sz w:val="20"/>
          <w:szCs w:val="20"/>
        </w:rPr>
      </w:pPr>
    </w:p>
    <w:p w14:paraId="20AFC8EA" w14:textId="77777777" w:rsidR="00687224" w:rsidRPr="00110689" w:rsidRDefault="00687224" w:rsidP="00687224">
      <w:pPr>
        <w:rPr>
          <w:sz w:val="20"/>
          <w:szCs w:val="20"/>
        </w:rPr>
      </w:pPr>
    </w:p>
    <w:p w14:paraId="12BB6A17" w14:textId="77777777" w:rsidR="00687224" w:rsidRPr="00110689" w:rsidRDefault="00687224" w:rsidP="00687224">
      <w:pPr>
        <w:rPr>
          <w:sz w:val="20"/>
          <w:szCs w:val="20"/>
        </w:rPr>
      </w:pPr>
    </w:p>
    <w:p w14:paraId="3AE1A6DC" w14:textId="77777777" w:rsidR="00687224" w:rsidRPr="00110689" w:rsidRDefault="00687224" w:rsidP="00687224">
      <w:pPr>
        <w:rPr>
          <w:sz w:val="20"/>
          <w:szCs w:val="20"/>
        </w:rPr>
      </w:pPr>
    </w:p>
    <w:p w14:paraId="7DCB09BB" w14:textId="77777777" w:rsidR="00687224" w:rsidRPr="00110689" w:rsidRDefault="00687224" w:rsidP="00687224">
      <w:pPr>
        <w:rPr>
          <w:sz w:val="20"/>
          <w:szCs w:val="20"/>
        </w:rPr>
      </w:pPr>
    </w:p>
    <w:p w14:paraId="71413388" w14:textId="77777777" w:rsidR="00687224" w:rsidRPr="00110689" w:rsidRDefault="00687224" w:rsidP="00687224">
      <w:pPr>
        <w:rPr>
          <w:sz w:val="20"/>
          <w:szCs w:val="20"/>
        </w:rPr>
      </w:pPr>
      <w:r w:rsidRPr="00110689">
        <w:rPr>
          <w:sz w:val="20"/>
          <w:szCs w:val="20"/>
        </w:rPr>
        <w:t>3)</w:t>
      </w:r>
    </w:p>
    <w:tbl>
      <w:tblPr>
        <w:tblStyle w:val="TableGrid"/>
        <w:tblW w:w="8784" w:type="dxa"/>
        <w:tblLook w:val="04A0" w:firstRow="1" w:lastRow="0" w:firstColumn="1" w:lastColumn="0" w:noHBand="0" w:noVBand="1"/>
      </w:tblPr>
      <w:tblGrid>
        <w:gridCol w:w="1641"/>
        <w:gridCol w:w="1043"/>
        <w:gridCol w:w="1043"/>
        <w:gridCol w:w="1231"/>
        <w:gridCol w:w="933"/>
        <w:gridCol w:w="1231"/>
        <w:gridCol w:w="776"/>
        <w:gridCol w:w="886"/>
      </w:tblGrid>
      <w:tr w:rsidR="00687224" w:rsidRPr="00110689" w14:paraId="2D4D3A8E" w14:textId="77777777" w:rsidTr="003F066E">
        <w:tc>
          <w:tcPr>
            <w:tcW w:w="8784" w:type="dxa"/>
            <w:gridSpan w:val="8"/>
          </w:tcPr>
          <w:p w14:paraId="6D62D81F" w14:textId="77777777" w:rsidR="00687224" w:rsidRPr="00110689" w:rsidRDefault="00687224" w:rsidP="00A05687">
            <w:pPr>
              <w:rPr>
                <w:sz w:val="20"/>
                <w:szCs w:val="20"/>
              </w:rPr>
            </w:pPr>
            <w:r w:rsidRPr="00110689">
              <w:rPr>
                <w:sz w:val="20"/>
                <w:szCs w:val="20"/>
              </w:rPr>
              <w:t xml:space="preserve">Panellists were asked to rank their agreement with the following purpose and potential adverse effects of an extended </w:t>
            </w:r>
            <w:proofErr w:type="spellStart"/>
            <w:r w:rsidRPr="00110689">
              <w:rPr>
                <w:sz w:val="20"/>
                <w:szCs w:val="20"/>
              </w:rPr>
              <w:t>topline</w:t>
            </w:r>
            <w:proofErr w:type="spellEnd"/>
            <w:r w:rsidRPr="00110689">
              <w:rPr>
                <w:sz w:val="20"/>
                <w:szCs w:val="20"/>
              </w:rPr>
              <w:t xml:space="preserve"> in Round 2.</w:t>
            </w:r>
          </w:p>
          <w:p w14:paraId="040A16E0"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121C3B5C" w14:textId="77777777" w:rsidR="00687224" w:rsidRPr="00110689" w:rsidRDefault="00687224" w:rsidP="00A05687">
            <w:pPr>
              <w:rPr>
                <w:sz w:val="20"/>
                <w:szCs w:val="20"/>
              </w:rPr>
            </w:pPr>
          </w:p>
          <w:p w14:paraId="601E03CC" w14:textId="77777777" w:rsidR="00687224" w:rsidRPr="00110689" w:rsidRDefault="00687224" w:rsidP="00A05687">
            <w:pPr>
              <w:rPr>
                <w:sz w:val="20"/>
                <w:szCs w:val="20"/>
              </w:rPr>
            </w:pPr>
            <w:r w:rsidRPr="00110689">
              <w:rPr>
                <w:sz w:val="20"/>
                <w:szCs w:val="20"/>
              </w:rPr>
              <w:t xml:space="preserve">Purpose: Extended </w:t>
            </w:r>
            <w:proofErr w:type="spellStart"/>
            <w:r w:rsidRPr="00110689">
              <w:rPr>
                <w:sz w:val="20"/>
                <w:szCs w:val="20"/>
              </w:rPr>
              <w:t>topline</w:t>
            </w:r>
            <w:proofErr w:type="spellEnd"/>
            <w:r w:rsidRPr="00110689">
              <w:rPr>
                <w:sz w:val="20"/>
                <w:szCs w:val="20"/>
              </w:rPr>
              <w:t xml:space="preserve"> increases proprioception at the Foot and Ankle </w:t>
            </w:r>
          </w:p>
          <w:p w14:paraId="7A849EF8" w14:textId="77777777" w:rsidR="00687224" w:rsidRPr="00110689" w:rsidRDefault="00687224" w:rsidP="00A05687">
            <w:pPr>
              <w:rPr>
                <w:sz w:val="20"/>
                <w:szCs w:val="20"/>
              </w:rPr>
            </w:pPr>
            <w:r w:rsidRPr="00110689">
              <w:rPr>
                <w:sz w:val="20"/>
                <w:szCs w:val="20"/>
              </w:rPr>
              <w:t>Median level of Agreement 5 ("Somewhat Agree")</w:t>
            </w:r>
          </w:p>
          <w:p w14:paraId="4CD38595" w14:textId="77777777" w:rsidR="00687224" w:rsidRPr="00110689" w:rsidRDefault="00687224" w:rsidP="00A05687">
            <w:pPr>
              <w:rPr>
                <w:sz w:val="20"/>
                <w:szCs w:val="20"/>
              </w:rPr>
            </w:pPr>
            <w:r w:rsidRPr="00110689">
              <w:rPr>
                <w:sz w:val="20"/>
                <w:szCs w:val="20"/>
              </w:rPr>
              <w:t>20% "Neutral", 33% "Somewhat Agree", 40% "Agree", 7% "Strongly Agree"</w:t>
            </w:r>
          </w:p>
          <w:p w14:paraId="69B877C6" w14:textId="77777777" w:rsidR="00687224" w:rsidRPr="00110689" w:rsidRDefault="00687224" w:rsidP="00A05687">
            <w:pPr>
              <w:rPr>
                <w:sz w:val="20"/>
                <w:szCs w:val="20"/>
              </w:rPr>
            </w:pPr>
          </w:p>
          <w:p w14:paraId="64D7CE2E" w14:textId="77777777" w:rsidR="00687224" w:rsidRPr="00110689" w:rsidRDefault="00687224" w:rsidP="00A05687">
            <w:pPr>
              <w:rPr>
                <w:sz w:val="20"/>
                <w:szCs w:val="20"/>
              </w:rPr>
            </w:pPr>
            <w:r w:rsidRPr="00110689">
              <w:rPr>
                <w:sz w:val="20"/>
                <w:szCs w:val="20"/>
              </w:rPr>
              <w:t xml:space="preserve">Purpose: Extended </w:t>
            </w:r>
            <w:proofErr w:type="spellStart"/>
            <w:r w:rsidRPr="00110689">
              <w:rPr>
                <w:sz w:val="20"/>
                <w:szCs w:val="20"/>
              </w:rPr>
              <w:t>topline</w:t>
            </w:r>
            <w:proofErr w:type="spellEnd"/>
            <w:r w:rsidRPr="00110689">
              <w:rPr>
                <w:sz w:val="20"/>
                <w:szCs w:val="20"/>
              </w:rPr>
              <w:t xml:space="preserve"> assist heel counter leverage to resist frontal plane motion at foot and ankle</w:t>
            </w:r>
          </w:p>
          <w:p w14:paraId="460DA017" w14:textId="77777777" w:rsidR="00687224" w:rsidRPr="00110689" w:rsidRDefault="00687224" w:rsidP="00A05687">
            <w:pPr>
              <w:rPr>
                <w:sz w:val="20"/>
                <w:szCs w:val="20"/>
              </w:rPr>
            </w:pPr>
            <w:r w:rsidRPr="00110689">
              <w:rPr>
                <w:sz w:val="20"/>
                <w:szCs w:val="20"/>
              </w:rPr>
              <w:t xml:space="preserve">Median level of Agreement 6 ("Agree") </w:t>
            </w:r>
          </w:p>
          <w:p w14:paraId="13C362FB" w14:textId="77777777" w:rsidR="00687224" w:rsidRPr="00110689" w:rsidRDefault="00687224" w:rsidP="00A05687">
            <w:pPr>
              <w:rPr>
                <w:sz w:val="20"/>
                <w:szCs w:val="20"/>
              </w:rPr>
            </w:pPr>
            <w:r w:rsidRPr="00110689">
              <w:rPr>
                <w:sz w:val="20"/>
                <w:szCs w:val="20"/>
              </w:rPr>
              <w:t>13% "Neutral", 34% "Somewhat Agree", 40% "Agree", 13% "Strongly Agree"</w:t>
            </w:r>
          </w:p>
          <w:p w14:paraId="49B8FBBE" w14:textId="77777777" w:rsidR="00687224" w:rsidRPr="00110689" w:rsidRDefault="00687224" w:rsidP="00A05687">
            <w:pPr>
              <w:rPr>
                <w:sz w:val="20"/>
                <w:szCs w:val="20"/>
              </w:rPr>
            </w:pPr>
          </w:p>
          <w:p w14:paraId="589E8994" w14:textId="77777777" w:rsidR="00687224" w:rsidRPr="00110689" w:rsidRDefault="00687224" w:rsidP="00A05687">
            <w:pPr>
              <w:rPr>
                <w:sz w:val="20"/>
                <w:szCs w:val="20"/>
              </w:rPr>
            </w:pPr>
            <w:r w:rsidRPr="00110689">
              <w:rPr>
                <w:sz w:val="20"/>
                <w:szCs w:val="20"/>
              </w:rPr>
              <w:t xml:space="preserve">Adverse Effect: An extended </w:t>
            </w:r>
            <w:proofErr w:type="spellStart"/>
            <w:r w:rsidRPr="00110689">
              <w:rPr>
                <w:sz w:val="20"/>
                <w:szCs w:val="20"/>
              </w:rPr>
              <w:t>topline</w:t>
            </w:r>
            <w:proofErr w:type="spellEnd"/>
            <w:r w:rsidRPr="00110689">
              <w:rPr>
                <w:sz w:val="20"/>
                <w:szCs w:val="20"/>
              </w:rPr>
              <w:t xml:space="preserve"> height may reduce sagittal plane power generation at the ankle</w:t>
            </w:r>
          </w:p>
          <w:p w14:paraId="5510DFA3" w14:textId="77777777" w:rsidR="00687224" w:rsidRPr="00110689" w:rsidRDefault="00687224" w:rsidP="00A05687">
            <w:pPr>
              <w:rPr>
                <w:sz w:val="20"/>
                <w:szCs w:val="20"/>
              </w:rPr>
            </w:pPr>
            <w:r w:rsidRPr="00110689">
              <w:rPr>
                <w:sz w:val="20"/>
                <w:szCs w:val="20"/>
              </w:rPr>
              <w:t xml:space="preserve">Median level of Agreement 5 ("Somewhat Agree") </w:t>
            </w:r>
          </w:p>
          <w:p w14:paraId="03604723" w14:textId="77777777" w:rsidR="00687224" w:rsidRPr="00110689" w:rsidRDefault="00687224" w:rsidP="00A05687">
            <w:pPr>
              <w:rPr>
                <w:sz w:val="20"/>
                <w:szCs w:val="20"/>
              </w:rPr>
            </w:pPr>
            <w:r w:rsidRPr="00110689">
              <w:rPr>
                <w:sz w:val="20"/>
                <w:szCs w:val="20"/>
              </w:rPr>
              <w:t>7% "Somewhat Disagree", 20% "Neutral", 40% "Somewhat Agree"</w:t>
            </w:r>
          </w:p>
          <w:p w14:paraId="1F95B1CE" w14:textId="77777777" w:rsidR="00687224" w:rsidRPr="00110689" w:rsidRDefault="00687224" w:rsidP="00A05687">
            <w:pPr>
              <w:rPr>
                <w:sz w:val="20"/>
                <w:szCs w:val="20"/>
              </w:rPr>
            </w:pPr>
            <w:r w:rsidRPr="00110689">
              <w:rPr>
                <w:sz w:val="20"/>
                <w:szCs w:val="20"/>
              </w:rPr>
              <w:t>13% "Agree", 20% "Strongly Agree"</w:t>
            </w:r>
          </w:p>
          <w:p w14:paraId="4CD2E621" w14:textId="77777777" w:rsidR="00687224" w:rsidRPr="00110689" w:rsidRDefault="00687224" w:rsidP="00A05687">
            <w:pPr>
              <w:rPr>
                <w:sz w:val="20"/>
                <w:szCs w:val="20"/>
              </w:rPr>
            </w:pPr>
          </w:p>
          <w:p w14:paraId="51D365F7" w14:textId="77777777" w:rsidR="00687224" w:rsidRPr="00110689" w:rsidRDefault="00687224" w:rsidP="00A05687">
            <w:pPr>
              <w:rPr>
                <w:sz w:val="20"/>
                <w:szCs w:val="20"/>
              </w:rPr>
            </w:pPr>
            <w:r w:rsidRPr="00110689">
              <w:rPr>
                <w:sz w:val="20"/>
                <w:szCs w:val="20"/>
              </w:rPr>
              <w:t xml:space="preserve">Panellist Feedback suggested that partial agreement could only be reached due to limited peer-reviewed evidence to support the purpose of the design characteristics. </w:t>
            </w:r>
          </w:p>
          <w:p w14:paraId="35FB96BD" w14:textId="77777777" w:rsidR="00687224" w:rsidRPr="00110689" w:rsidRDefault="00687224" w:rsidP="00A05687">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0FD29A9E" w14:textId="77777777" w:rsidR="00687224" w:rsidRPr="00110689" w:rsidRDefault="00687224" w:rsidP="00A05687">
            <w:pPr>
              <w:rPr>
                <w:sz w:val="20"/>
                <w:szCs w:val="20"/>
              </w:rPr>
            </w:pPr>
          </w:p>
          <w:p w14:paraId="1D825D97" w14:textId="77777777" w:rsidR="00687224" w:rsidRPr="00110689" w:rsidRDefault="00687224" w:rsidP="00A05687">
            <w:pPr>
              <w:rPr>
                <w:sz w:val="20"/>
                <w:szCs w:val="20"/>
              </w:rPr>
            </w:pPr>
            <w:r w:rsidRPr="00110689">
              <w:rPr>
                <w:sz w:val="20"/>
                <w:szCs w:val="20"/>
              </w:rPr>
              <w:t>Based on your clinical experience please rank your level of agreement with these proposed purposes of an extended topline.*</w:t>
            </w:r>
          </w:p>
        </w:tc>
      </w:tr>
      <w:tr w:rsidR="00687224" w:rsidRPr="00110689" w14:paraId="6670A0AA" w14:textId="77777777" w:rsidTr="003F066E">
        <w:tc>
          <w:tcPr>
            <w:tcW w:w="1663" w:type="dxa"/>
            <w:vMerge w:val="restart"/>
          </w:tcPr>
          <w:p w14:paraId="06CC251E" w14:textId="77777777" w:rsidR="00687224" w:rsidRPr="00110689" w:rsidRDefault="00687224" w:rsidP="00A05687">
            <w:pPr>
              <w:jc w:val="both"/>
              <w:rPr>
                <w:sz w:val="20"/>
                <w:szCs w:val="20"/>
              </w:rPr>
            </w:pPr>
          </w:p>
        </w:tc>
        <w:tc>
          <w:tcPr>
            <w:tcW w:w="1056" w:type="dxa"/>
          </w:tcPr>
          <w:p w14:paraId="60B8A6F8" w14:textId="77777777" w:rsidR="00687224" w:rsidRPr="00110689" w:rsidRDefault="00687224" w:rsidP="00A05687">
            <w:pPr>
              <w:jc w:val="both"/>
              <w:rPr>
                <w:sz w:val="20"/>
                <w:szCs w:val="20"/>
              </w:rPr>
            </w:pPr>
            <w:r w:rsidRPr="00110689">
              <w:rPr>
                <w:sz w:val="20"/>
                <w:szCs w:val="20"/>
              </w:rPr>
              <w:t>Strongly Disagree</w:t>
            </w:r>
          </w:p>
        </w:tc>
        <w:tc>
          <w:tcPr>
            <w:tcW w:w="1056" w:type="dxa"/>
          </w:tcPr>
          <w:p w14:paraId="26EA6557" w14:textId="77777777" w:rsidR="00687224" w:rsidRPr="00110689" w:rsidRDefault="00687224" w:rsidP="00A05687">
            <w:pPr>
              <w:jc w:val="both"/>
              <w:rPr>
                <w:sz w:val="20"/>
                <w:szCs w:val="20"/>
              </w:rPr>
            </w:pPr>
            <w:r w:rsidRPr="00110689">
              <w:rPr>
                <w:sz w:val="20"/>
                <w:szCs w:val="20"/>
              </w:rPr>
              <w:t>Disagree</w:t>
            </w:r>
          </w:p>
        </w:tc>
        <w:tc>
          <w:tcPr>
            <w:tcW w:w="1247" w:type="dxa"/>
          </w:tcPr>
          <w:p w14:paraId="093E8E01" w14:textId="77777777" w:rsidR="00687224" w:rsidRPr="00110689" w:rsidRDefault="00687224" w:rsidP="00A05687">
            <w:pPr>
              <w:jc w:val="both"/>
              <w:rPr>
                <w:sz w:val="20"/>
                <w:szCs w:val="20"/>
              </w:rPr>
            </w:pPr>
            <w:r w:rsidRPr="00110689">
              <w:rPr>
                <w:sz w:val="20"/>
                <w:szCs w:val="20"/>
              </w:rPr>
              <w:t>Somewhat Disagree</w:t>
            </w:r>
          </w:p>
        </w:tc>
        <w:tc>
          <w:tcPr>
            <w:tcW w:w="944" w:type="dxa"/>
          </w:tcPr>
          <w:p w14:paraId="3FDA7635" w14:textId="77777777" w:rsidR="00687224" w:rsidRPr="00110689" w:rsidRDefault="00687224" w:rsidP="00A05687">
            <w:pPr>
              <w:jc w:val="both"/>
              <w:rPr>
                <w:sz w:val="20"/>
                <w:szCs w:val="20"/>
              </w:rPr>
            </w:pPr>
            <w:r w:rsidRPr="00110689">
              <w:rPr>
                <w:sz w:val="20"/>
                <w:szCs w:val="20"/>
              </w:rPr>
              <w:t>Neutral</w:t>
            </w:r>
          </w:p>
        </w:tc>
        <w:tc>
          <w:tcPr>
            <w:tcW w:w="1247" w:type="dxa"/>
          </w:tcPr>
          <w:p w14:paraId="3AF5B1C9" w14:textId="77777777" w:rsidR="00687224" w:rsidRPr="00110689" w:rsidRDefault="00687224" w:rsidP="00A05687">
            <w:pPr>
              <w:jc w:val="both"/>
              <w:rPr>
                <w:sz w:val="20"/>
                <w:szCs w:val="20"/>
              </w:rPr>
            </w:pPr>
            <w:r w:rsidRPr="00110689">
              <w:rPr>
                <w:sz w:val="20"/>
                <w:szCs w:val="20"/>
              </w:rPr>
              <w:t>Somewhat Agree</w:t>
            </w:r>
          </w:p>
        </w:tc>
        <w:tc>
          <w:tcPr>
            <w:tcW w:w="785" w:type="dxa"/>
          </w:tcPr>
          <w:p w14:paraId="7EB24063" w14:textId="77777777" w:rsidR="00687224" w:rsidRPr="00110689" w:rsidRDefault="00687224" w:rsidP="00A05687">
            <w:pPr>
              <w:jc w:val="both"/>
              <w:rPr>
                <w:sz w:val="20"/>
                <w:szCs w:val="20"/>
              </w:rPr>
            </w:pPr>
            <w:r w:rsidRPr="00110689">
              <w:rPr>
                <w:sz w:val="20"/>
                <w:szCs w:val="20"/>
              </w:rPr>
              <w:t>Agree</w:t>
            </w:r>
          </w:p>
        </w:tc>
        <w:tc>
          <w:tcPr>
            <w:tcW w:w="786" w:type="dxa"/>
          </w:tcPr>
          <w:p w14:paraId="175D040A" w14:textId="77777777" w:rsidR="00687224" w:rsidRPr="00110689" w:rsidRDefault="00687224" w:rsidP="00A05687">
            <w:pPr>
              <w:jc w:val="both"/>
              <w:rPr>
                <w:sz w:val="20"/>
                <w:szCs w:val="20"/>
              </w:rPr>
            </w:pPr>
            <w:r w:rsidRPr="00110689">
              <w:rPr>
                <w:sz w:val="20"/>
                <w:szCs w:val="20"/>
              </w:rPr>
              <w:t>Strongly Agree</w:t>
            </w:r>
          </w:p>
        </w:tc>
      </w:tr>
      <w:tr w:rsidR="00687224" w:rsidRPr="00110689" w14:paraId="49BB9C34" w14:textId="77777777" w:rsidTr="003F066E">
        <w:tc>
          <w:tcPr>
            <w:tcW w:w="1663" w:type="dxa"/>
            <w:vMerge/>
          </w:tcPr>
          <w:p w14:paraId="09D079F8" w14:textId="77777777" w:rsidR="00687224" w:rsidRPr="00110689" w:rsidRDefault="00687224" w:rsidP="00A05687">
            <w:pPr>
              <w:jc w:val="center"/>
              <w:rPr>
                <w:sz w:val="20"/>
                <w:szCs w:val="20"/>
              </w:rPr>
            </w:pPr>
          </w:p>
        </w:tc>
        <w:tc>
          <w:tcPr>
            <w:tcW w:w="1056" w:type="dxa"/>
          </w:tcPr>
          <w:p w14:paraId="1DE3DB43" w14:textId="77777777" w:rsidR="00687224" w:rsidRPr="00110689" w:rsidRDefault="00687224" w:rsidP="00A05687">
            <w:pPr>
              <w:jc w:val="center"/>
              <w:rPr>
                <w:sz w:val="20"/>
                <w:szCs w:val="20"/>
              </w:rPr>
            </w:pPr>
            <w:r w:rsidRPr="00110689">
              <w:rPr>
                <w:sz w:val="20"/>
                <w:szCs w:val="20"/>
              </w:rPr>
              <w:t>1</w:t>
            </w:r>
          </w:p>
        </w:tc>
        <w:tc>
          <w:tcPr>
            <w:tcW w:w="1056" w:type="dxa"/>
          </w:tcPr>
          <w:p w14:paraId="495F6DB5" w14:textId="77777777" w:rsidR="00687224" w:rsidRPr="00110689" w:rsidRDefault="00687224" w:rsidP="00A05687">
            <w:pPr>
              <w:jc w:val="center"/>
              <w:rPr>
                <w:sz w:val="20"/>
                <w:szCs w:val="20"/>
              </w:rPr>
            </w:pPr>
            <w:r w:rsidRPr="00110689">
              <w:rPr>
                <w:sz w:val="20"/>
                <w:szCs w:val="20"/>
              </w:rPr>
              <w:t>2</w:t>
            </w:r>
          </w:p>
        </w:tc>
        <w:tc>
          <w:tcPr>
            <w:tcW w:w="1247" w:type="dxa"/>
          </w:tcPr>
          <w:p w14:paraId="6D00A6D2" w14:textId="77777777" w:rsidR="00687224" w:rsidRPr="00110689" w:rsidRDefault="00687224" w:rsidP="00A05687">
            <w:pPr>
              <w:jc w:val="center"/>
              <w:rPr>
                <w:sz w:val="20"/>
                <w:szCs w:val="20"/>
              </w:rPr>
            </w:pPr>
            <w:r w:rsidRPr="00110689">
              <w:rPr>
                <w:sz w:val="20"/>
                <w:szCs w:val="20"/>
              </w:rPr>
              <w:t>3</w:t>
            </w:r>
          </w:p>
        </w:tc>
        <w:tc>
          <w:tcPr>
            <w:tcW w:w="944" w:type="dxa"/>
          </w:tcPr>
          <w:p w14:paraId="4D0CBFF9" w14:textId="77777777" w:rsidR="00687224" w:rsidRPr="00110689" w:rsidRDefault="00687224" w:rsidP="00A05687">
            <w:pPr>
              <w:jc w:val="center"/>
              <w:rPr>
                <w:sz w:val="20"/>
                <w:szCs w:val="20"/>
              </w:rPr>
            </w:pPr>
            <w:r w:rsidRPr="00110689">
              <w:rPr>
                <w:sz w:val="20"/>
                <w:szCs w:val="20"/>
              </w:rPr>
              <w:t>4</w:t>
            </w:r>
          </w:p>
        </w:tc>
        <w:tc>
          <w:tcPr>
            <w:tcW w:w="1247" w:type="dxa"/>
          </w:tcPr>
          <w:p w14:paraId="7D2D8CB1" w14:textId="77777777" w:rsidR="00687224" w:rsidRPr="00110689" w:rsidRDefault="00687224" w:rsidP="00A05687">
            <w:pPr>
              <w:jc w:val="center"/>
              <w:rPr>
                <w:sz w:val="20"/>
                <w:szCs w:val="20"/>
              </w:rPr>
            </w:pPr>
            <w:r w:rsidRPr="00110689">
              <w:rPr>
                <w:sz w:val="20"/>
                <w:szCs w:val="20"/>
              </w:rPr>
              <w:t>5</w:t>
            </w:r>
          </w:p>
        </w:tc>
        <w:tc>
          <w:tcPr>
            <w:tcW w:w="785" w:type="dxa"/>
          </w:tcPr>
          <w:p w14:paraId="577B6F51" w14:textId="77777777" w:rsidR="00687224" w:rsidRPr="00110689" w:rsidRDefault="00687224" w:rsidP="00A05687">
            <w:pPr>
              <w:jc w:val="center"/>
              <w:rPr>
                <w:sz w:val="20"/>
                <w:szCs w:val="20"/>
              </w:rPr>
            </w:pPr>
            <w:r w:rsidRPr="00110689">
              <w:rPr>
                <w:sz w:val="20"/>
                <w:szCs w:val="20"/>
              </w:rPr>
              <w:t>6</w:t>
            </w:r>
          </w:p>
        </w:tc>
        <w:tc>
          <w:tcPr>
            <w:tcW w:w="786" w:type="dxa"/>
          </w:tcPr>
          <w:p w14:paraId="356A4A92" w14:textId="77777777" w:rsidR="00687224" w:rsidRPr="00110689" w:rsidRDefault="00687224" w:rsidP="00A05687">
            <w:pPr>
              <w:jc w:val="center"/>
              <w:rPr>
                <w:sz w:val="20"/>
                <w:szCs w:val="20"/>
              </w:rPr>
            </w:pPr>
            <w:r w:rsidRPr="00110689">
              <w:rPr>
                <w:sz w:val="20"/>
                <w:szCs w:val="20"/>
              </w:rPr>
              <w:t>7</w:t>
            </w:r>
          </w:p>
        </w:tc>
      </w:tr>
      <w:tr w:rsidR="00687224" w:rsidRPr="00110689" w14:paraId="50905642" w14:textId="77777777" w:rsidTr="003F066E">
        <w:tc>
          <w:tcPr>
            <w:tcW w:w="1663" w:type="dxa"/>
          </w:tcPr>
          <w:p w14:paraId="3D645693" w14:textId="77777777" w:rsidR="00687224" w:rsidRPr="00110689" w:rsidRDefault="00687224" w:rsidP="00A05687">
            <w:pPr>
              <w:rPr>
                <w:sz w:val="20"/>
                <w:szCs w:val="20"/>
              </w:rPr>
            </w:pPr>
            <w:r w:rsidRPr="00110689">
              <w:rPr>
                <w:sz w:val="20"/>
                <w:szCs w:val="20"/>
              </w:rPr>
              <w:t xml:space="preserve">Purpose: An extended </w:t>
            </w:r>
            <w:proofErr w:type="spellStart"/>
            <w:r w:rsidRPr="00110689">
              <w:rPr>
                <w:sz w:val="20"/>
                <w:szCs w:val="20"/>
              </w:rPr>
              <w:t>topline</w:t>
            </w:r>
            <w:proofErr w:type="spellEnd"/>
            <w:r w:rsidRPr="00110689">
              <w:rPr>
                <w:sz w:val="20"/>
                <w:szCs w:val="20"/>
              </w:rPr>
              <w:t xml:space="preserve"> height may increase proprioception input at the rearfoot and ankle.</w:t>
            </w:r>
          </w:p>
        </w:tc>
        <w:tc>
          <w:tcPr>
            <w:tcW w:w="1056" w:type="dxa"/>
          </w:tcPr>
          <w:p w14:paraId="4D5A1D8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6" w:type="dxa"/>
          </w:tcPr>
          <w:p w14:paraId="152B422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3796571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44" w:type="dxa"/>
          </w:tcPr>
          <w:p w14:paraId="1D97132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47C668D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5" w:type="dxa"/>
          </w:tcPr>
          <w:p w14:paraId="21B0668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6" w:type="dxa"/>
          </w:tcPr>
          <w:p w14:paraId="075B31C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89ED41A" w14:textId="77777777" w:rsidTr="003F066E">
        <w:tc>
          <w:tcPr>
            <w:tcW w:w="1663" w:type="dxa"/>
          </w:tcPr>
          <w:p w14:paraId="4C4A1511" w14:textId="77777777" w:rsidR="00687224" w:rsidRPr="00110689" w:rsidRDefault="00687224" w:rsidP="00A05687">
            <w:pPr>
              <w:rPr>
                <w:sz w:val="20"/>
                <w:szCs w:val="20"/>
              </w:rPr>
            </w:pPr>
            <w:r w:rsidRPr="00110689">
              <w:rPr>
                <w:sz w:val="20"/>
                <w:szCs w:val="20"/>
              </w:rPr>
              <w:t xml:space="preserve">Purpose: An extended </w:t>
            </w:r>
            <w:proofErr w:type="spellStart"/>
            <w:r w:rsidRPr="00110689">
              <w:rPr>
                <w:sz w:val="20"/>
                <w:szCs w:val="20"/>
              </w:rPr>
              <w:t>topline</w:t>
            </w:r>
            <w:proofErr w:type="spellEnd"/>
            <w:r w:rsidRPr="00110689">
              <w:rPr>
                <w:sz w:val="20"/>
                <w:szCs w:val="20"/>
              </w:rPr>
              <w:t xml:space="preserve"> height may assist heel counter leverage to resist frontal plane movement of the rearfoot and ankle.</w:t>
            </w:r>
          </w:p>
        </w:tc>
        <w:tc>
          <w:tcPr>
            <w:tcW w:w="1056" w:type="dxa"/>
          </w:tcPr>
          <w:p w14:paraId="5117070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6" w:type="dxa"/>
          </w:tcPr>
          <w:p w14:paraId="7B74F61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5113030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44" w:type="dxa"/>
          </w:tcPr>
          <w:p w14:paraId="61677EC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5A7684D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5" w:type="dxa"/>
          </w:tcPr>
          <w:p w14:paraId="0FD2CD9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6" w:type="dxa"/>
          </w:tcPr>
          <w:p w14:paraId="252647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08E81F0B" w14:textId="77777777" w:rsidTr="003F066E">
        <w:tc>
          <w:tcPr>
            <w:tcW w:w="1663" w:type="dxa"/>
          </w:tcPr>
          <w:p w14:paraId="103BD0D9" w14:textId="77777777" w:rsidR="00687224" w:rsidRPr="00110689" w:rsidRDefault="00687224" w:rsidP="00A05687">
            <w:pPr>
              <w:rPr>
                <w:sz w:val="20"/>
                <w:szCs w:val="20"/>
              </w:rPr>
            </w:pPr>
            <w:r w:rsidRPr="00110689">
              <w:rPr>
                <w:sz w:val="20"/>
                <w:szCs w:val="20"/>
              </w:rPr>
              <w:t xml:space="preserve">Adverse Effect: An extended </w:t>
            </w:r>
            <w:proofErr w:type="spellStart"/>
            <w:r w:rsidRPr="00110689">
              <w:rPr>
                <w:sz w:val="20"/>
                <w:szCs w:val="20"/>
              </w:rPr>
              <w:t>topline</w:t>
            </w:r>
            <w:proofErr w:type="spellEnd"/>
            <w:r w:rsidRPr="00110689">
              <w:rPr>
                <w:sz w:val="20"/>
                <w:szCs w:val="20"/>
              </w:rPr>
              <w:t xml:space="preserve"> height may reduce sagittal plane power generation at the ankle.</w:t>
            </w:r>
          </w:p>
        </w:tc>
        <w:tc>
          <w:tcPr>
            <w:tcW w:w="1056" w:type="dxa"/>
          </w:tcPr>
          <w:p w14:paraId="61C7E1C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6" w:type="dxa"/>
          </w:tcPr>
          <w:p w14:paraId="4C2DA46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0E08C8B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44" w:type="dxa"/>
          </w:tcPr>
          <w:p w14:paraId="0209621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7" w:type="dxa"/>
          </w:tcPr>
          <w:p w14:paraId="3D04A9A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5" w:type="dxa"/>
          </w:tcPr>
          <w:p w14:paraId="76ED465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6" w:type="dxa"/>
          </w:tcPr>
          <w:p w14:paraId="07B0137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BFB95CE" w14:textId="77777777" w:rsidR="00687224" w:rsidRPr="00110689" w:rsidRDefault="00687224" w:rsidP="00687224">
      <w:pPr>
        <w:rPr>
          <w:sz w:val="20"/>
          <w:szCs w:val="20"/>
        </w:rPr>
      </w:pPr>
    </w:p>
    <w:p w14:paraId="0DAECB24" w14:textId="77777777" w:rsidR="00687224" w:rsidRPr="00110689" w:rsidRDefault="00687224" w:rsidP="00687224">
      <w:pPr>
        <w:rPr>
          <w:sz w:val="20"/>
          <w:szCs w:val="20"/>
        </w:rPr>
      </w:pPr>
    </w:p>
    <w:p w14:paraId="05B3EC9D" w14:textId="77777777" w:rsidR="00687224" w:rsidRPr="00110689" w:rsidRDefault="00687224" w:rsidP="00687224">
      <w:pPr>
        <w:rPr>
          <w:sz w:val="20"/>
          <w:szCs w:val="20"/>
        </w:rPr>
      </w:pPr>
    </w:p>
    <w:p w14:paraId="6288EFEA" w14:textId="77777777" w:rsidR="00687224" w:rsidRPr="00110689" w:rsidRDefault="00687224" w:rsidP="00687224">
      <w:pPr>
        <w:rPr>
          <w:sz w:val="20"/>
          <w:szCs w:val="20"/>
        </w:rPr>
      </w:pPr>
      <w:r w:rsidRPr="00110689">
        <w:rPr>
          <w:sz w:val="20"/>
          <w:szCs w:val="20"/>
        </w:rPr>
        <w:t>4)</w:t>
      </w:r>
    </w:p>
    <w:tbl>
      <w:tblPr>
        <w:tblStyle w:val="TableGrid"/>
        <w:tblW w:w="8500" w:type="dxa"/>
        <w:tblLook w:val="04A0" w:firstRow="1" w:lastRow="0" w:firstColumn="1" w:lastColumn="0" w:noHBand="0" w:noVBand="1"/>
      </w:tblPr>
      <w:tblGrid>
        <w:gridCol w:w="1534"/>
        <w:gridCol w:w="1013"/>
        <w:gridCol w:w="1013"/>
        <w:gridCol w:w="1195"/>
        <w:gridCol w:w="907"/>
        <w:gridCol w:w="1195"/>
        <w:gridCol w:w="757"/>
        <w:gridCol w:w="886"/>
      </w:tblGrid>
      <w:tr w:rsidR="00687224" w:rsidRPr="00110689" w14:paraId="6E77640E" w14:textId="77777777" w:rsidTr="003F066E">
        <w:tc>
          <w:tcPr>
            <w:tcW w:w="8500" w:type="dxa"/>
            <w:gridSpan w:val="8"/>
          </w:tcPr>
          <w:p w14:paraId="3A68DCA5" w14:textId="77777777" w:rsidR="00687224" w:rsidRPr="00110689" w:rsidRDefault="00687224" w:rsidP="00A05687">
            <w:pPr>
              <w:rPr>
                <w:sz w:val="20"/>
                <w:szCs w:val="20"/>
              </w:rPr>
            </w:pPr>
            <w:r w:rsidRPr="00110689">
              <w:rPr>
                <w:sz w:val="20"/>
                <w:szCs w:val="20"/>
              </w:rPr>
              <w:t>"Padded collar"</w:t>
            </w:r>
          </w:p>
          <w:p w14:paraId="63E56A59" w14:textId="77777777" w:rsidR="00687224" w:rsidRPr="00110689" w:rsidRDefault="00687224" w:rsidP="00A05687">
            <w:pPr>
              <w:rPr>
                <w:sz w:val="20"/>
                <w:szCs w:val="20"/>
              </w:rPr>
            </w:pPr>
            <w:r w:rsidRPr="00110689">
              <w:rPr>
                <w:sz w:val="20"/>
                <w:szCs w:val="20"/>
              </w:rPr>
              <w:t>The panellists were presented with the following design characteristic and purpose of a foam padded collar in Round 2</w:t>
            </w:r>
          </w:p>
          <w:p w14:paraId="732DD250" w14:textId="77777777" w:rsidR="00687224" w:rsidRPr="00110689" w:rsidRDefault="00687224" w:rsidP="00A05687">
            <w:pPr>
              <w:rPr>
                <w:sz w:val="20"/>
                <w:szCs w:val="20"/>
              </w:rPr>
            </w:pPr>
            <w:r w:rsidRPr="00110689">
              <w:rPr>
                <w:sz w:val="20"/>
                <w:szCs w:val="20"/>
              </w:rPr>
              <w:t>The median level of agreement and the relative distribution of response is detailed below.</w:t>
            </w:r>
          </w:p>
          <w:p w14:paraId="3FEA3C2D" w14:textId="77777777" w:rsidR="00687224" w:rsidRPr="00110689" w:rsidRDefault="00687224" w:rsidP="00A05687">
            <w:pPr>
              <w:rPr>
                <w:sz w:val="20"/>
                <w:szCs w:val="20"/>
              </w:rPr>
            </w:pPr>
          </w:p>
          <w:p w14:paraId="18136098" w14:textId="77777777" w:rsidR="00687224" w:rsidRPr="00110689" w:rsidRDefault="00687224" w:rsidP="00A05687">
            <w:pPr>
              <w:rPr>
                <w:sz w:val="20"/>
                <w:szCs w:val="20"/>
              </w:rPr>
            </w:pPr>
            <w:r w:rsidRPr="00110689">
              <w:rPr>
                <w:sz w:val="20"/>
                <w:szCs w:val="20"/>
              </w:rPr>
              <w:t>Design Characteristic: Foam Padded collar covered with low sheer material</w:t>
            </w:r>
          </w:p>
          <w:p w14:paraId="3A6D5D51" w14:textId="77777777" w:rsidR="00687224" w:rsidRPr="00110689" w:rsidRDefault="00687224" w:rsidP="00A05687">
            <w:pPr>
              <w:rPr>
                <w:sz w:val="20"/>
                <w:szCs w:val="20"/>
              </w:rPr>
            </w:pPr>
            <w:r w:rsidRPr="00110689">
              <w:rPr>
                <w:sz w:val="20"/>
                <w:szCs w:val="20"/>
              </w:rPr>
              <w:t xml:space="preserve">Median level of Agreement 6 ("Agree") </w:t>
            </w:r>
          </w:p>
          <w:p w14:paraId="10A1CBD0" w14:textId="77777777" w:rsidR="00687224" w:rsidRPr="00110689" w:rsidRDefault="00687224" w:rsidP="00A05687">
            <w:pPr>
              <w:rPr>
                <w:sz w:val="20"/>
                <w:szCs w:val="20"/>
              </w:rPr>
            </w:pPr>
            <w:r w:rsidRPr="00110689">
              <w:rPr>
                <w:sz w:val="20"/>
                <w:szCs w:val="20"/>
              </w:rPr>
              <w:t>13% "Neutral", 20% "Somewhat Agree", 47% "Agree", 20% "Strongly Agree"</w:t>
            </w:r>
          </w:p>
          <w:p w14:paraId="2A14A6CE" w14:textId="77777777" w:rsidR="00687224" w:rsidRPr="00110689" w:rsidRDefault="00687224" w:rsidP="00A05687">
            <w:pPr>
              <w:rPr>
                <w:sz w:val="20"/>
                <w:szCs w:val="20"/>
              </w:rPr>
            </w:pPr>
          </w:p>
          <w:p w14:paraId="7550082C" w14:textId="77777777" w:rsidR="00687224" w:rsidRPr="00110689" w:rsidRDefault="00687224" w:rsidP="00A05687">
            <w:pPr>
              <w:rPr>
                <w:sz w:val="20"/>
                <w:szCs w:val="20"/>
              </w:rPr>
            </w:pPr>
            <w:r w:rsidRPr="00110689">
              <w:rPr>
                <w:sz w:val="20"/>
                <w:szCs w:val="20"/>
              </w:rPr>
              <w:t xml:space="preserve">Purpose Foam padding collar reduces compression from an extended </w:t>
            </w:r>
            <w:proofErr w:type="spellStart"/>
            <w:r w:rsidRPr="00110689">
              <w:rPr>
                <w:sz w:val="20"/>
                <w:szCs w:val="20"/>
              </w:rPr>
              <w:t>topline</w:t>
            </w:r>
            <w:proofErr w:type="spellEnd"/>
            <w:r w:rsidRPr="00110689">
              <w:rPr>
                <w:sz w:val="20"/>
                <w:szCs w:val="20"/>
              </w:rPr>
              <w:t xml:space="preserve"> height. </w:t>
            </w:r>
          </w:p>
          <w:p w14:paraId="1A5669F0" w14:textId="77777777" w:rsidR="00687224" w:rsidRPr="00110689" w:rsidRDefault="00687224" w:rsidP="00A05687">
            <w:pPr>
              <w:rPr>
                <w:sz w:val="20"/>
                <w:szCs w:val="20"/>
              </w:rPr>
            </w:pPr>
            <w:r w:rsidRPr="00110689">
              <w:rPr>
                <w:sz w:val="20"/>
                <w:szCs w:val="20"/>
              </w:rPr>
              <w:t xml:space="preserve">Median level of Agreement 6 ("Agree") </w:t>
            </w:r>
          </w:p>
          <w:p w14:paraId="002AC9AC" w14:textId="77777777" w:rsidR="00687224" w:rsidRPr="00110689" w:rsidRDefault="00687224" w:rsidP="00A05687">
            <w:pPr>
              <w:rPr>
                <w:sz w:val="20"/>
                <w:szCs w:val="20"/>
              </w:rPr>
            </w:pPr>
            <w:r w:rsidRPr="00110689">
              <w:rPr>
                <w:sz w:val="20"/>
                <w:szCs w:val="20"/>
              </w:rPr>
              <w:t>7% "Disagree", 13% "Neutral", 27% "Somewhat Agree", 33% "Agree"</w:t>
            </w:r>
          </w:p>
          <w:p w14:paraId="048788C8" w14:textId="77777777" w:rsidR="00687224" w:rsidRPr="00110689" w:rsidRDefault="00687224" w:rsidP="00A05687">
            <w:pPr>
              <w:rPr>
                <w:sz w:val="20"/>
                <w:szCs w:val="20"/>
              </w:rPr>
            </w:pPr>
            <w:r w:rsidRPr="00110689">
              <w:rPr>
                <w:sz w:val="20"/>
                <w:szCs w:val="20"/>
              </w:rPr>
              <w:t>20% "Strongly Agree"</w:t>
            </w:r>
          </w:p>
          <w:p w14:paraId="5E970419" w14:textId="77777777" w:rsidR="00687224" w:rsidRPr="00110689" w:rsidRDefault="00687224" w:rsidP="00A05687">
            <w:pPr>
              <w:rPr>
                <w:sz w:val="20"/>
                <w:szCs w:val="20"/>
              </w:rPr>
            </w:pPr>
          </w:p>
          <w:p w14:paraId="62851812" w14:textId="77777777" w:rsidR="00687224" w:rsidRPr="00110689" w:rsidRDefault="00687224" w:rsidP="00A05687">
            <w:pPr>
              <w:rPr>
                <w:sz w:val="20"/>
                <w:szCs w:val="20"/>
              </w:rPr>
            </w:pPr>
            <w:r w:rsidRPr="00110689">
              <w:rPr>
                <w:sz w:val="20"/>
                <w:szCs w:val="20"/>
              </w:rPr>
              <w:t xml:space="preserve">Panellist Feedback again suggested that partial agreement could only be reached due to limited peer-reviewed evidence to support the design characteristics and their purpose. It was difficult to recommend standard design as different foot types (pes planus, pes </w:t>
            </w:r>
            <w:proofErr w:type="spellStart"/>
            <w:r w:rsidRPr="00110689">
              <w:rPr>
                <w:sz w:val="20"/>
                <w:szCs w:val="20"/>
              </w:rPr>
              <w:t>cavus</w:t>
            </w:r>
            <w:proofErr w:type="spellEnd"/>
            <w:r w:rsidRPr="00110689">
              <w:rPr>
                <w:sz w:val="20"/>
                <w:szCs w:val="20"/>
              </w:rPr>
              <w:t xml:space="preserve">) will affect the efficacy of the </w:t>
            </w:r>
            <w:proofErr w:type="spellStart"/>
            <w:r w:rsidRPr="00110689">
              <w:rPr>
                <w:sz w:val="20"/>
                <w:szCs w:val="20"/>
              </w:rPr>
              <w:t>topline</w:t>
            </w:r>
            <w:proofErr w:type="spellEnd"/>
            <w:r w:rsidRPr="00110689">
              <w:rPr>
                <w:sz w:val="20"/>
                <w:szCs w:val="20"/>
              </w:rPr>
              <w:t xml:space="preserve"> and collar options.</w:t>
            </w:r>
          </w:p>
          <w:p w14:paraId="26F94E32" w14:textId="77777777" w:rsidR="00687224" w:rsidRPr="00110689" w:rsidRDefault="00687224" w:rsidP="00A05687">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45399DF8" w14:textId="77777777" w:rsidR="00687224" w:rsidRPr="00110689" w:rsidRDefault="00687224" w:rsidP="00A05687">
            <w:pPr>
              <w:rPr>
                <w:sz w:val="20"/>
                <w:szCs w:val="20"/>
              </w:rPr>
            </w:pPr>
          </w:p>
          <w:p w14:paraId="4E6E09B6" w14:textId="77777777" w:rsidR="00687224" w:rsidRPr="00110689" w:rsidRDefault="00687224" w:rsidP="00A05687">
            <w:pPr>
              <w:rPr>
                <w:sz w:val="20"/>
                <w:szCs w:val="20"/>
              </w:rPr>
            </w:pPr>
            <w:r w:rsidRPr="00110689">
              <w:rPr>
                <w:sz w:val="20"/>
                <w:szCs w:val="20"/>
              </w:rPr>
              <w:t>Based on your clinical experience please rank your level of agreement with these proposed purposes of a foam padded collar.*</w:t>
            </w:r>
          </w:p>
        </w:tc>
      </w:tr>
      <w:tr w:rsidR="00687224" w:rsidRPr="00110689" w14:paraId="03D5ECCF" w14:textId="77777777" w:rsidTr="003F066E">
        <w:tc>
          <w:tcPr>
            <w:tcW w:w="1597" w:type="dxa"/>
            <w:vMerge w:val="restart"/>
          </w:tcPr>
          <w:p w14:paraId="75465E3A" w14:textId="77777777" w:rsidR="00687224" w:rsidRPr="00110689" w:rsidRDefault="00687224" w:rsidP="00A05687">
            <w:pPr>
              <w:jc w:val="both"/>
              <w:rPr>
                <w:sz w:val="20"/>
                <w:szCs w:val="20"/>
              </w:rPr>
            </w:pPr>
          </w:p>
        </w:tc>
        <w:tc>
          <w:tcPr>
            <w:tcW w:w="1050" w:type="dxa"/>
          </w:tcPr>
          <w:p w14:paraId="2799BBB3" w14:textId="77777777" w:rsidR="00687224" w:rsidRPr="00110689" w:rsidRDefault="00687224" w:rsidP="00A05687">
            <w:pPr>
              <w:jc w:val="both"/>
              <w:rPr>
                <w:sz w:val="20"/>
                <w:szCs w:val="20"/>
              </w:rPr>
            </w:pPr>
            <w:r w:rsidRPr="00110689">
              <w:rPr>
                <w:sz w:val="20"/>
                <w:szCs w:val="20"/>
              </w:rPr>
              <w:t>Strongly Disagree</w:t>
            </w:r>
          </w:p>
        </w:tc>
        <w:tc>
          <w:tcPr>
            <w:tcW w:w="1050" w:type="dxa"/>
          </w:tcPr>
          <w:p w14:paraId="4FC299C5" w14:textId="77777777" w:rsidR="00687224" w:rsidRPr="00110689" w:rsidRDefault="00687224" w:rsidP="00A05687">
            <w:pPr>
              <w:jc w:val="both"/>
              <w:rPr>
                <w:sz w:val="20"/>
                <w:szCs w:val="20"/>
              </w:rPr>
            </w:pPr>
            <w:r w:rsidRPr="00110689">
              <w:rPr>
                <w:sz w:val="20"/>
                <w:szCs w:val="20"/>
              </w:rPr>
              <w:t>Disagree</w:t>
            </w:r>
          </w:p>
        </w:tc>
        <w:tc>
          <w:tcPr>
            <w:tcW w:w="1240" w:type="dxa"/>
          </w:tcPr>
          <w:p w14:paraId="7791E8F0" w14:textId="77777777" w:rsidR="00687224" w:rsidRPr="00110689" w:rsidRDefault="00687224" w:rsidP="00A05687">
            <w:pPr>
              <w:jc w:val="both"/>
              <w:rPr>
                <w:sz w:val="20"/>
                <w:szCs w:val="20"/>
              </w:rPr>
            </w:pPr>
            <w:r w:rsidRPr="00110689">
              <w:rPr>
                <w:sz w:val="20"/>
                <w:szCs w:val="20"/>
              </w:rPr>
              <w:t>Somewhat Disagree</w:t>
            </w:r>
          </w:p>
        </w:tc>
        <w:tc>
          <w:tcPr>
            <w:tcW w:w="939" w:type="dxa"/>
          </w:tcPr>
          <w:p w14:paraId="33A23F3E" w14:textId="77777777" w:rsidR="00687224" w:rsidRPr="00110689" w:rsidRDefault="00687224" w:rsidP="00A05687">
            <w:pPr>
              <w:jc w:val="both"/>
              <w:rPr>
                <w:sz w:val="20"/>
                <w:szCs w:val="20"/>
              </w:rPr>
            </w:pPr>
            <w:r w:rsidRPr="00110689">
              <w:rPr>
                <w:sz w:val="20"/>
                <w:szCs w:val="20"/>
              </w:rPr>
              <w:t>Neutral</w:t>
            </w:r>
          </w:p>
        </w:tc>
        <w:tc>
          <w:tcPr>
            <w:tcW w:w="1240" w:type="dxa"/>
          </w:tcPr>
          <w:p w14:paraId="7260F155" w14:textId="77777777" w:rsidR="00687224" w:rsidRPr="00110689" w:rsidRDefault="00687224" w:rsidP="00A05687">
            <w:pPr>
              <w:jc w:val="both"/>
              <w:rPr>
                <w:sz w:val="20"/>
                <w:szCs w:val="20"/>
              </w:rPr>
            </w:pPr>
            <w:r w:rsidRPr="00110689">
              <w:rPr>
                <w:sz w:val="20"/>
                <w:szCs w:val="20"/>
              </w:rPr>
              <w:t>Somewhat Agree</w:t>
            </w:r>
          </w:p>
        </w:tc>
        <w:tc>
          <w:tcPr>
            <w:tcW w:w="782" w:type="dxa"/>
          </w:tcPr>
          <w:p w14:paraId="0C17327B" w14:textId="77777777" w:rsidR="00687224" w:rsidRPr="00110689" w:rsidRDefault="00687224" w:rsidP="00A05687">
            <w:pPr>
              <w:jc w:val="both"/>
              <w:rPr>
                <w:sz w:val="20"/>
                <w:szCs w:val="20"/>
              </w:rPr>
            </w:pPr>
            <w:r w:rsidRPr="00110689">
              <w:rPr>
                <w:sz w:val="20"/>
                <w:szCs w:val="20"/>
              </w:rPr>
              <w:t>Agree</w:t>
            </w:r>
          </w:p>
        </w:tc>
        <w:tc>
          <w:tcPr>
            <w:tcW w:w="602" w:type="dxa"/>
          </w:tcPr>
          <w:p w14:paraId="70F86209" w14:textId="77777777" w:rsidR="00687224" w:rsidRPr="00110689" w:rsidRDefault="00687224" w:rsidP="00A05687">
            <w:pPr>
              <w:jc w:val="both"/>
              <w:rPr>
                <w:sz w:val="20"/>
                <w:szCs w:val="20"/>
              </w:rPr>
            </w:pPr>
            <w:r w:rsidRPr="00110689">
              <w:rPr>
                <w:sz w:val="20"/>
                <w:szCs w:val="20"/>
              </w:rPr>
              <w:t>Strongly Agree</w:t>
            </w:r>
          </w:p>
        </w:tc>
      </w:tr>
      <w:tr w:rsidR="00687224" w:rsidRPr="00110689" w14:paraId="19CF1556" w14:textId="77777777" w:rsidTr="003F066E">
        <w:tc>
          <w:tcPr>
            <w:tcW w:w="1597" w:type="dxa"/>
            <w:vMerge/>
          </w:tcPr>
          <w:p w14:paraId="40EA664A" w14:textId="77777777" w:rsidR="00687224" w:rsidRPr="00110689" w:rsidRDefault="00687224" w:rsidP="00A05687">
            <w:pPr>
              <w:jc w:val="center"/>
              <w:rPr>
                <w:sz w:val="20"/>
                <w:szCs w:val="20"/>
              </w:rPr>
            </w:pPr>
          </w:p>
        </w:tc>
        <w:tc>
          <w:tcPr>
            <w:tcW w:w="1050" w:type="dxa"/>
          </w:tcPr>
          <w:p w14:paraId="7B62FB59" w14:textId="77777777" w:rsidR="00687224" w:rsidRPr="00110689" w:rsidRDefault="00687224" w:rsidP="00A05687">
            <w:pPr>
              <w:jc w:val="center"/>
              <w:rPr>
                <w:sz w:val="20"/>
                <w:szCs w:val="20"/>
              </w:rPr>
            </w:pPr>
            <w:r w:rsidRPr="00110689">
              <w:rPr>
                <w:sz w:val="20"/>
                <w:szCs w:val="20"/>
              </w:rPr>
              <w:t>1</w:t>
            </w:r>
          </w:p>
        </w:tc>
        <w:tc>
          <w:tcPr>
            <w:tcW w:w="1050" w:type="dxa"/>
          </w:tcPr>
          <w:p w14:paraId="1F5176B3" w14:textId="77777777" w:rsidR="00687224" w:rsidRPr="00110689" w:rsidRDefault="00687224" w:rsidP="00A05687">
            <w:pPr>
              <w:jc w:val="center"/>
              <w:rPr>
                <w:sz w:val="20"/>
                <w:szCs w:val="20"/>
              </w:rPr>
            </w:pPr>
            <w:r w:rsidRPr="00110689">
              <w:rPr>
                <w:sz w:val="20"/>
                <w:szCs w:val="20"/>
              </w:rPr>
              <w:t>2</w:t>
            </w:r>
          </w:p>
        </w:tc>
        <w:tc>
          <w:tcPr>
            <w:tcW w:w="1240" w:type="dxa"/>
          </w:tcPr>
          <w:p w14:paraId="13438420" w14:textId="77777777" w:rsidR="00687224" w:rsidRPr="00110689" w:rsidRDefault="00687224" w:rsidP="00A05687">
            <w:pPr>
              <w:jc w:val="center"/>
              <w:rPr>
                <w:sz w:val="20"/>
                <w:szCs w:val="20"/>
              </w:rPr>
            </w:pPr>
            <w:r w:rsidRPr="00110689">
              <w:rPr>
                <w:sz w:val="20"/>
                <w:szCs w:val="20"/>
              </w:rPr>
              <w:t>3</w:t>
            </w:r>
          </w:p>
        </w:tc>
        <w:tc>
          <w:tcPr>
            <w:tcW w:w="939" w:type="dxa"/>
          </w:tcPr>
          <w:p w14:paraId="203083F6" w14:textId="77777777" w:rsidR="00687224" w:rsidRPr="00110689" w:rsidRDefault="00687224" w:rsidP="00A05687">
            <w:pPr>
              <w:jc w:val="center"/>
              <w:rPr>
                <w:sz w:val="20"/>
                <w:szCs w:val="20"/>
              </w:rPr>
            </w:pPr>
            <w:r w:rsidRPr="00110689">
              <w:rPr>
                <w:sz w:val="20"/>
                <w:szCs w:val="20"/>
              </w:rPr>
              <w:t>4</w:t>
            </w:r>
          </w:p>
        </w:tc>
        <w:tc>
          <w:tcPr>
            <w:tcW w:w="1240" w:type="dxa"/>
          </w:tcPr>
          <w:p w14:paraId="00434106" w14:textId="77777777" w:rsidR="00687224" w:rsidRPr="00110689" w:rsidRDefault="00687224" w:rsidP="00A05687">
            <w:pPr>
              <w:jc w:val="center"/>
              <w:rPr>
                <w:sz w:val="20"/>
                <w:szCs w:val="20"/>
              </w:rPr>
            </w:pPr>
            <w:r w:rsidRPr="00110689">
              <w:rPr>
                <w:sz w:val="20"/>
                <w:szCs w:val="20"/>
              </w:rPr>
              <w:t>5</w:t>
            </w:r>
          </w:p>
        </w:tc>
        <w:tc>
          <w:tcPr>
            <w:tcW w:w="782" w:type="dxa"/>
          </w:tcPr>
          <w:p w14:paraId="2F222FB0" w14:textId="77777777" w:rsidR="00687224" w:rsidRPr="00110689" w:rsidRDefault="00687224" w:rsidP="00A05687">
            <w:pPr>
              <w:jc w:val="center"/>
              <w:rPr>
                <w:sz w:val="20"/>
                <w:szCs w:val="20"/>
              </w:rPr>
            </w:pPr>
            <w:r w:rsidRPr="00110689">
              <w:rPr>
                <w:sz w:val="20"/>
                <w:szCs w:val="20"/>
              </w:rPr>
              <w:t>6</w:t>
            </w:r>
          </w:p>
        </w:tc>
        <w:tc>
          <w:tcPr>
            <w:tcW w:w="602" w:type="dxa"/>
          </w:tcPr>
          <w:p w14:paraId="4D8C48BB" w14:textId="77777777" w:rsidR="00687224" w:rsidRPr="00110689" w:rsidRDefault="00687224" w:rsidP="00A05687">
            <w:pPr>
              <w:jc w:val="center"/>
              <w:rPr>
                <w:sz w:val="20"/>
                <w:szCs w:val="20"/>
              </w:rPr>
            </w:pPr>
            <w:r w:rsidRPr="00110689">
              <w:rPr>
                <w:sz w:val="20"/>
                <w:szCs w:val="20"/>
              </w:rPr>
              <w:t>7</w:t>
            </w:r>
          </w:p>
        </w:tc>
      </w:tr>
      <w:tr w:rsidR="00687224" w:rsidRPr="00110689" w14:paraId="4F3C4267" w14:textId="77777777" w:rsidTr="003F066E">
        <w:tc>
          <w:tcPr>
            <w:tcW w:w="1597" w:type="dxa"/>
          </w:tcPr>
          <w:p w14:paraId="38725132" w14:textId="77777777" w:rsidR="00687224" w:rsidRPr="00110689" w:rsidRDefault="00687224" w:rsidP="00A05687">
            <w:pPr>
              <w:rPr>
                <w:sz w:val="20"/>
                <w:szCs w:val="20"/>
              </w:rPr>
            </w:pPr>
            <w:r w:rsidRPr="00110689">
              <w:rPr>
                <w:sz w:val="20"/>
                <w:szCs w:val="20"/>
              </w:rPr>
              <w:t>Design Characteristic: The foam padded collar should be covered with low shear material.</w:t>
            </w:r>
          </w:p>
        </w:tc>
        <w:tc>
          <w:tcPr>
            <w:tcW w:w="1050" w:type="dxa"/>
          </w:tcPr>
          <w:p w14:paraId="14A1B38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0" w:type="dxa"/>
          </w:tcPr>
          <w:p w14:paraId="1A71C72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0" w:type="dxa"/>
          </w:tcPr>
          <w:p w14:paraId="19F2972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39" w:type="dxa"/>
          </w:tcPr>
          <w:p w14:paraId="0A9CDD6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0" w:type="dxa"/>
          </w:tcPr>
          <w:p w14:paraId="3EE5868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2" w:type="dxa"/>
          </w:tcPr>
          <w:p w14:paraId="06672DB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02" w:type="dxa"/>
          </w:tcPr>
          <w:p w14:paraId="3F52315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77F51A83" w14:textId="77777777" w:rsidTr="003F066E">
        <w:tc>
          <w:tcPr>
            <w:tcW w:w="1597" w:type="dxa"/>
          </w:tcPr>
          <w:p w14:paraId="55CC5B28" w14:textId="77777777" w:rsidR="00687224" w:rsidRPr="00110689" w:rsidRDefault="00687224" w:rsidP="00A05687">
            <w:pPr>
              <w:rPr>
                <w:sz w:val="20"/>
                <w:szCs w:val="20"/>
              </w:rPr>
            </w:pPr>
            <w:r w:rsidRPr="00110689">
              <w:rPr>
                <w:sz w:val="20"/>
                <w:szCs w:val="20"/>
              </w:rPr>
              <w:t xml:space="preserve">Purpose: Foam Padding may reduce compression to lower limb anatomy from an extended </w:t>
            </w:r>
            <w:proofErr w:type="spellStart"/>
            <w:r w:rsidRPr="00110689">
              <w:rPr>
                <w:sz w:val="20"/>
                <w:szCs w:val="20"/>
              </w:rPr>
              <w:t>topline</w:t>
            </w:r>
            <w:proofErr w:type="spellEnd"/>
            <w:r w:rsidRPr="00110689">
              <w:rPr>
                <w:sz w:val="20"/>
                <w:szCs w:val="20"/>
              </w:rPr>
              <w:t xml:space="preserve"> height.</w:t>
            </w:r>
          </w:p>
        </w:tc>
        <w:tc>
          <w:tcPr>
            <w:tcW w:w="1050" w:type="dxa"/>
          </w:tcPr>
          <w:p w14:paraId="1BD2036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0" w:type="dxa"/>
          </w:tcPr>
          <w:p w14:paraId="62D908D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0" w:type="dxa"/>
          </w:tcPr>
          <w:p w14:paraId="3B340C9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39" w:type="dxa"/>
          </w:tcPr>
          <w:p w14:paraId="56D3244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40" w:type="dxa"/>
          </w:tcPr>
          <w:p w14:paraId="7D24104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82" w:type="dxa"/>
          </w:tcPr>
          <w:p w14:paraId="6B90AAF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02" w:type="dxa"/>
          </w:tcPr>
          <w:p w14:paraId="27FB8A4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107076F" w14:textId="77777777" w:rsidR="00687224" w:rsidRPr="00110689" w:rsidRDefault="00687224" w:rsidP="00687224">
      <w:pPr>
        <w:rPr>
          <w:sz w:val="20"/>
          <w:szCs w:val="20"/>
        </w:rPr>
      </w:pPr>
    </w:p>
    <w:p w14:paraId="55B4D9E8" w14:textId="77777777" w:rsidR="00687224" w:rsidRPr="00110689" w:rsidRDefault="00687224" w:rsidP="00687224">
      <w:pPr>
        <w:rPr>
          <w:sz w:val="20"/>
          <w:szCs w:val="20"/>
        </w:rPr>
      </w:pPr>
      <w:r w:rsidRPr="00110689">
        <w:rPr>
          <w:sz w:val="20"/>
          <w:szCs w:val="20"/>
        </w:rPr>
        <w:t>5)</w:t>
      </w:r>
    </w:p>
    <w:tbl>
      <w:tblPr>
        <w:tblStyle w:val="TableGrid"/>
        <w:tblW w:w="8500" w:type="dxa"/>
        <w:tblLook w:val="04A0" w:firstRow="1" w:lastRow="0" w:firstColumn="1" w:lastColumn="0" w:noHBand="0" w:noVBand="1"/>
      </w:tblPr>
      <w:tblGrid>
        <w:gridCol w:w="1504"/>
        <w:gridCol w:w="1018"/>
        <w:gridCol w:w="1018"/>
        <w:gridCol w:w="1201"/>
        <w:gridCol w:w="912"/>
        <w:gridCol w:w="1201"/>
        <w:gridCol w:w="760"/>
        <w:gridCol w:w="886"/>
      </w:tblGrid>
      <w:tr w:rsidR="003442C8" w:rsidRPr="00110689" w14:paraId="1AFC5B32" w14:textId="77777777" w:rsidTr="003442C8">
        <w:tc>
          <w:tcPr>
            <w:tcW w:w="8500" w:type="dxa"/>
            <w:gridSpan w:val="8"/>
          </w:tcPr>
          <w:p w14:paraId="1618760C" w14:textId="77777777" w:rsidR="003442C8" w:rsidRPr="00110689" w:rsidRDefault="003442C8" w:rsidP="00A05687">
            <w:pPr>
              <w:rPr>
                <w:sz w:val="20"/>
                <w:szCs w:val="20"/>
              </w:rPr>
            </w:pPr>
            <w:r w:rsidRPr="00110689">
              <w:rPr>
                <w:sz w:val="20"/>
                <w:szCs w:val="20"/>
              </w:rPr>
              <w:t xml:space="preserve">The panellists were presented with the following purpose to the contouring of the </w:t>
            </w:r>
            <w:proofErr w:type="spellStart"/>
            <w:r w:rsidRPr="00110689">
              <w:rPr>
                <w:sz w:val="20"/>
                <w:szCs w:val="20"/>
              </w:rPr>
              <w:t>topline</w:t>
            </w:r>
            <w:proofErr w:type="spellEnd"/>
            <w:r w:rsidRPr="00110689">
              <w:rPr>
                <w:sz w:val="20"/>
                <w:szCs w:val="20"/>
              </w:rPr>
              <w:t xml:space="preserve"> to the ankle region in Round 2</w:t>
            </w:r>
          </w:p>
          <w:p w14:paraId="437558E4" w14:textId="77777777" w:rsidR="003442C8" w:rsidRPr="00110689" w:rsidRDefault="003442C8" w:rsidP="00A05687">
            <w:pPr>
              <w:rPr>
                <w:sz w:val="20"/>
                <w:szCs w:val="20"/>
              </w:rPr>
            </w:pPr>
          </w:p>
          <w:p w14:paraId="07DFF4F4" w14:textId="77777777" w:rsidR="003442C8" w:rsidRPr="00110689" w:rsidRDefault="003442C8" w:rsidP="00A05687">
            <w:pPr>
              <w:rPr>
                <w:sz w:val="20"/>
                <w:szCs w:val="20"/>
              </w:rPr>
            </w:pPr>
            <w:r w:rsidRPr="00110689">
              <w:rPr>
                <w:sz w:val="20"/>
                <w:szCs w:val="20"/>
              </w:rPr>
              <w:t>The median level of agreement and relative distribution of response is detailed below.</w:t>
            </w:r>
          </w:p>
          <w:p w14:paraId="35C4EB1D" w14:textId="77777777" w:rsidR="003442C8" w:rsidRPr="00110689" w:rsidRDefault="003442C8" w:rsidP="00A05687">
            <w:pPr>
              <w:rPr>
                <w:sz w:val="20"/>
                <w:szCs w:val="20"/>
              </w:rPr>
            </w:pPr>
          </w:p>
          <w:p w14:paraId="5E7C9365" w14:textId="77777777" w:rsidR="003442C8" w:rsidRPr="00110689" w:rsidRDefault="003442C8" w:rsidP="00A05687">
            <w:pPr>
              <w:rPr>
                <w:sz w:val="20"/>
                <w:szCs w:val="20"/>
              </w:rPr>
            </w:pPr>
            <w:r w:rsidRPr="00110689">
              <w:rPr>
                <w:sz w:val="20"/>
                <w:szCs w:val="20"/>
              </w:rPr>
              <w:t xml:space="preserve">Purpose: contouring of </w:t>
            </w:r>
            <w:proofErr w:type="spellStart"/>
            <w:r w:rsidRPr="00110689">
              <w:rPr>
                <w:sz w:val="20"/>
                <w:szCs w:val="20"/>
              </w:rPr>
              <w:t>topline</w:t>
            </w:r>
            <w:proofErr w:type="spellEnd"/>
            <w:r w:rsidRPr="00110689">
              <w:rPr>
                <w:sz w:val="20"/>
                <w:szCs w:val="20"/>
              </w:rPr>
              <w:t xml:space="preserve"> reduces compression and sheer to ankle region. </w:t>
            </w:r>
          </w:p>
          <w:p w14:paraId="6C2F7E0D" w14:textId="77777777" w:rsidR="003442C8" w:rsidRPr="00110689" w:rsidRDefault="003442C8" w:rsidP="00A05687">
            <w:pPr>
              <w:rPr>
                <w:sz w:val="20"/>
                <w:szCs w:val="20"/>
              </w:rPr>
            </w:pPr>
            <w:r w:rsidRPr="00110689">
              <w:rPr>
                <w:sz w:val="20"/>
                <w:szCs w:val="20"/>
              </w:rPr>
              <w:t xml:space="preserve">Median level of Agreement 6 ("Agree") </w:t>
            </w:r>
          </w:p>
          <w:p w14:paraId="7503BC4B" w14:textId="77777777" w:rsidR="003442C8" w:rsidRPr="00110689" w:rsidRDefault="003442C8" w:rsidP="00A05687">
            <w:pPr>
              <w:rPr>
                <w:sz w:val="20"/>
                <w:szCs w:val="20"/>
              </w:rPr>
            </w:pPr>
            <w:r w:rsidRPr="00110689">
              <w:rPr>
                <w:sz w:val="20"/>
                <w:szCs w:val="20"/>
              </w:rPr>
              <w:t>13% "Somewhat Disagree", 7% "Neutral", 20% "Somewhat Agree", 47% "Agree", 13% "Strongly Agree"</w:t>
            </w:r>
          </w:p>
          <w:p w14:paraId="2B5B87F4" w14:textId="77777777" w:rsidR="003442C8" w:rsidRPr="00110689" w:rsidRDefault="003442C8" w:rsidP="00A05687">
            <w:pPr>
              <w:rPr>
                <w:sz w:val="20"/>
                <w:szCs w:val="20"/>
              </w:rPr>
            </w:pPr>
          </w:p>
          <w:p w14:paraId="717B551C" w14:textId="77777777" w:rsidR="003442C8" w:rsidRPr="00110689" w:rsidRDefault="003442C8" w:rsidP="00A05687">
            <w:pPr>
              <w:rPr>
                <w:sz w:val="20"/>
                <w:szCs w:val="20"/>
              </w:rPr>
            </w:pPr>
            <w:r w:rsidRPr="00110689">
              <w:rPr>
                <w:sz w:val="20"/>
                <w:szCs w:val="20"/>
              </w:rPr>
              <w:t>Panellist Feedback again suggested that partial agreement could only be reached due to limited peer-reviewed evidence to support the purpose. However, some panellists did acknowledge contouring to anatomical structures above or below the ankle improves tolerance fit and comfort.</w:t>
            </w:r>
          </w:p>
          <w:p w14:paraId="237CF93A" w14:textId="77777777" w:rsidR="003442C8" w:rsidRPr="00110689" w:rsidRDefault="003442C8" w:rsidP="00A05687">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0C71E8D6" w14:textId="77777777" w:rsidR="003442C8" w:rsidRPr="00110689" w:rsidRDefault="003442C8" w:rsidP="00A05687">
            <w:pPr>
              <w:rPr>
                <w:sz w:val="20"/>
                <w:szCs w:val="20"/>
              </w:rPr>
            </w:pPr>
          </w:p>
          <w:p w14:paraId="08FE0727" w14:textId="77777777" w:rsidR="003442C8" w:rsidRPr="00110689" w:rsidRDefault="003442C8" w:rsidP="00A05687">
            <w:pPr>
              <w:rPr>
                <w:sz w:val="20"/>
                <w:szCs w:val="20"/>
              </w:rPr>
            </w:pPr>
            <w:r w:rsidRPr="00110689">
              <w:rPr>
                <w:sz w:val="20"/>
                <w:szCs w:val="20"/>
              </w:rPr>
              <w:t>Based on your clinical experience please rank your level of agreement with these proposed purposes of a contoured topline.*</w:t>
            </w:r>
          </w:p>
        </w:tc>
      </w:tr>
      <w:tr w:rsidR="003442C8" w:rsidRPr="00110689" w14:paraId="7C3ED407" w14:textId="77777777" w:rsidTr="003442C8">
        <w:tc>
          <w:tcPr>
            <w:tcW w:w="8500" w:type="dxa"/>
            <w:gridSpan w:val="8"/>
          </w:tcPr>
          <w:p w14:paraId="5B90AE6C" w14:textId="77777777" w:rsidR="003442C8" w:rsidRPr="00110689" w:rsidRDefault="003442C8" w:rsidP="003442C8">
            <w:pPr>
              <w:rPr>
                <w:sz w:val="20"/>
                <w:szCs w:val="20"/>
              </w:rPr>
            </w:pPr>
            <w:r w:rsidRPr="00110689">
              <w:rPr>
                <w:sz w:val="20"/>
                <w:szCs w:val="20"/>
              </w:rPr>
              <w:t xml:space="preserve">The panellists were presented with the following purpose to the contouring of the </w:t>
            </w:r>
            <w:proofErr w:type="spellStart"/>
            <w:r w:rsidRPr="00110689">
              <w:rPr>
                <w:sz w:val="20"/>
                <w:szCs w:val="20"/>
              </w:rPr>
              <w:t>topline</w:t>
            </w:r>
            <w:proofErr w:type="spellEnd"/>
            <w:r w:rsidRPr="00110689">
              <w:rPr>
                <w:sz w:val="20"/>
                <w:szCs w:val="20"/>
              </w:rPr>
              <w:t xml:space="preserve"> to the ankle region in Round 2</w:t>
            </w:r>
          </w:p>
          <w:p w14:paraId="588050E8" w14:textId="77777777" w:rsidR="003442C8" w:rsidRPr="00110689" w:rsidRDefault="003442C8" w:rsidP="003442C8">
            <w:pPr>
              <w:rPr>
                <w:sz w:val="20"/>
                <w:szCs w:val="20"/>
              </w:rPr>
            </w:pPr>
          </w:p>
          <w:p w14:paraId="4DACAECB" w14:textId="77777777" w:rsidR="003442C8" w:rsidRPr="00110689" w:rsidRDefault="003442C8" w:rsidP="003442C8">
            <w:pPr>
              <w:rPr>
                <w:sz w:val="20"/>
                <w:szCs w:val="20"/>
              </w:rPr>
            </w:pPr>
            <w:r w:rsidRPr="00110689">
              <w:rPr>
                <w:sz w:val="20"/>
                <w:szCs w:val="20"/>
              </w:rPr>
              <w:t>The median level of agreement and relative distribution of response is detailed below.</w:t>
            </w:r>
          </w:p>
          <w:p w14:paraId="74BA8BC4" w14:textId="77777777" w:rsidR="003442C8" w:rsidRPr="00110689" w:rsidRDefault="003442C8" w:rsidP="003442C8">
            <w:pPr>
              <w:rPr>
                <w:sz w:val="20"/>
                <w:szCs w:val="20"/>
              </w:rPr>
            </w:pPr>
          </w:p>
          <w:p w14:paraId="3390DF3B" w14:textId="77777777" w:rsidR="003442C8" w:rsidRPr="00110689" w:rsidRDefault="003442C8" w:rsidP="003442C8">
            <w:pPr>
              <w:rPr>
                <w:sz w:val="20"/>
                <w:szCs w:val="20"/>
              </w:rPr>
            </w:pPr>
            <w:r w:rsidRPr="00110689">
              <w:rPr>
                <w:sz w:val="20"/>
                <w:szCs w:val="20"/>
              </w:rPr>
              <w:t xml:space="preserve">Purpose: contouring of </w:t>
            </w:r>
            <w:proofErr w:type="spellStart"/>
            <w:r w:rsidRPr="00110689">
              <w:rPr>
                <w:sz w:val="20"/>
                <w:szCs w:val="20"/>
              </w:rPr>
              <w:t>topline</w:t>
            </w:r>
            <w:proofErr w:type="spellEnd"/>
            <w:r w:rsidRPr="00110689">
              <w:rPr>
                <w:sz w:val="20"/>
                <w:szCs w:val="20"/>
              </w:rPr>
              <w:t xml:space="preserve"> reduces compression and sheer to ankle region. </w:t>
            </w:r>
          </w:p>
          <w:p w14:paraId="57D0AC2E" w14:textId="77777777" w:rsidR="003442C8" w:rsidRPr="00110689" w:rsidRDefault="003442C8" w:rsidP="003442C8">
            <w:pPr>
              <w:rPr>
                <w:sz w:val="20"/>
                <w:szCs w:val="20"/>
              </w:rPr>
            </w:pPr>
            <w:r w:rsidRPr="00110689">
              <w:rPr>
                <w:sz w:val="20"/>
                <w:szCs w:val="20"/>
              </w:rPr>
              <w:t xml:space="preserve">Median level of Agreement 6 ("Agree") </w:t>
            </w:r>
          </w:p>
          <w:p w14:paraId="7B6A4111" w14:textId="77777777" w:rsidR="003442C8" w:rsidRPr="00110689" w:rsidRDefault="003442C8" w:rsidP="003442C8">
            <w:pPr>
              <w:rPr>
                <w:sz w:val="20"/>
                <w:szCs w:val="20"/>
              </w:rPr>
            </w:pPr>
            <w:r w:rsidRPr="00110689">
              <w:rPr>
                <w:sz w:val="20"/>
                <w:szCs w:val="20"/>
              </w:rPr>
              <w:t>13% "Somewhat Disagree", 7% "Neutral", 20% "Somewhat Agree", 47% "Agree", 13% "Strongly Agree"</w:t>
            </w:r>
          </w:p>
          <w:p w14:paraId="364F19A5" w14:textId="77777777" w:rsidR="003442C8" w:rsidRPr="00110689" w:rsidRDefault="003442C8" w:rsidP="003442C8">
            <w:pPr>
              <w:rPr>
                <w:sz w:val="20"/>
                <w:szCs w:val="20"/>
              </w:rPr>
            </w:pPr>
          </w:p>
          <w:p w14:paraId="13979B26" w14:textId="77777777" w:rsidR="003442C8" w:rsidRPr="00110689" w:rsidRDefault="003442C8" w:rsidP="003442C8">
            <w:pPr>
              <w:rPr>
                <w:sz w:val="20"/>
                <w:szCs w:val="20"/>
              </w:rPr>
            </w:pPr>
            <w:r w:rsidRPr="00110689">
              <w:rPr>
                <w:sz w:val="20"/>
                <w:szCs w:val="20"/>
              </w:rPr>
              <w:t>Panellist Feedback again suggested that partial agreement could only be reached due to limited peer-reviewed evidence to support the purpose. However, some panellists did acknowledge contouring to anatomical structures above or below the ankle improves tolerance fit and comfort.</w:t>
            </w:r>
          </w:p>
          <w:p w14:paraId="3A27A9DE" w14:textId="77777777" w:rsidR="003442C8" w:rsidRPr="00110689" w:rsidRDefault="003442C8" w:rsidP="003442C8">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1EAC71CF" w14:textId="77777777" w:rsidR="003442C8" w:rsidRPr="00110689" w:rsidRDefault="003442C8" w:rsidP="003442C8">
            <w:pPr>
              <w:rPr>
                <w:sz w:val="20"/>
                <w:szCs w:val="20"/>
              </w:rPr>
            </w:pPr>
          </w:p>
          <w:p w14:paraId="06C2DA56" w14:textId="5896C29A" w:rsidR="003442C8" w:rsidRPr="00110689" w:rsidRDefault="003442C8" w:rsidP="003442C8">
            <w:pPr>
              <w:rPr>
                <w:sz w:val="20"/>
                <w:szCs w:val="20"/>
              </w:rPr>
            </w:pPr>
            <w:r w:rsidRPr="00110689">
              <w:rPr>
                <w:sz w:val="20"/>
                <w:szCs w:val="20"/>
              </w:rPr>
              <w:t xml:space="preserve">Based on your clinical experience please rank your level of agreement with these proposed purposes of a contoured </w:t>
            </w:r>
            <w:proofErr w:type="spellStart"/>
            <w:r w:rsidRPr="00110689">
              <w:rPr>
                <w:sz w:val="20"/>
                <w:szCs w:val="20"/>
              </w:rPr>
              <w:t>topline</w:t>
            </w:r>
            <w:proofErr w:type="spellEnd"/>
            <w:r w:rsidRPr="00110689">
              <w:rPr>
                <w:sz w:val="20"/>
                <w:szCs w:val="20"/>
              </w:rPr>
              <w:t>.</w:t>
            </w:r>
          </w:p>
        </w:tc>
      </w:tr>
      <w:tr w:rsidR="003442C8" w:rsidRPr="00110689" w14:paraId="29D6A9A5" w14:textId="77777777" w:rsidTr="003442C8">
        <w:tc>
          <w:tcPr>
            <w:tcW w:w="1565" w:type="dxa"/>
            <w:vMerge w:val="restart"/>
          </w:tcPr>
          <w:p w14:paraId="5E43473B" w14:textId="77777777" w:rsidR="003442C8" w:rsidRPr="00110689" w:rsidRDefault="003442C8" w:rsidP="00A05687">
            <w:pPr>
              <w:jc w:val="both"/>
              <w:rPr>
                <w:sz w:val="20"/>
                <w:szCs w:val="20"/>
              </w:rPr>
            </w:pPr>
          </w:p>
        </w:tc>
        <w:tc>
          <w:tcPr>
            <w:tcW w:w="1042" w:type="dxa"/>
          </w:tcPr>
          <w:p w14:paraId="561099DE" w14:textId="77777777" w:rsidR="003442C8" w:rsidRPr="00110689" w:rsidRDefault="003442C8" w:rsidP="00A05687">
            <w:pPr>
              <w:jc w:val="both"/>
              <w:rPr>
                <w:sz w:val="20"/>
                <w:szCs w:val="20"/>
              </w:rPr>
            </w:pPr>
            <w:r w:rsidRPr="00110689">
              <w:rPr>
                <w:sz w:val="20"/>
                <w:szCs w:val="20"/>
              </w:rPr>
              <w:t>Strongly Disagree</w:t>
            </w:r>
          </w:p>
        </w:tc>
        <w:tc>
          <w:tcPr>
            <w:tcW w:w="1042" w:type="dxa"/>
          </w:tcPr>
          <w:p w14:paraId="55EBC804" w14:textId="77777777" w:rsidR="003442C8" w:rsidRPr="00110689" w:rsidRDefault="003442C8" w:rsidP="00A05687">
            <w:pPr>
              <w:jc w:val="both"/>
              <w:rPr>
                <w:sz w:val="20"/>
                <w:szCs w:val="20"/>
              </w:rPr>
            </w:pPr>
            <w:r w:rsidRPr="00110689">
              <w:rPr>
                <w:sz w:val="20"/>
                <w:szCs w:val="20"/>
              </w:rPr>
              <w:t>Disagree</w:t>
            </w:r>
          </w:p>
        </w:tc>
        <w:tc>
          <w:tcPr>
            <w:tcW w:w="1230" w:type="dxa"/>
          </w:tcPr>
          <w:p w14:paraId="516530A5" w14:textId="77777777" w:rsidR="003442C8" w:rsidRPr="00110689" w:rsidRDefault="003442C8" w:rsidP="00A05687">
            <w:pPr>
              <w:jc w:val="both"/>
              <w:rPr>
                <w:sz w:val="20"/>
                <w:szCs w:val="20"/>
              </w:rPr>
            </w:pPr>
            <w:r w:rsidRPr="00110689">
              <w:rPr>
                <w:sz w:val="20"/>
                <w:szCs w:val="20"/>
              </w:rPr>
              <w:t>Somewhat Disagree</w:t>
            </w:r>
          </w:p>
        </w:tc>
        <w:tc>
          <w:tcPr>
            <w:tcW w:w="932" w:type="dxa"/>
          </w:tcPr>
          <w:p w14:paraId="32081910" w14:textId="77777777" w:rsidR="003442C8" w:rsidRPr="00110689" w:rsidRDefault="003442C8" w:rsidP="00A05687">
            <w:pPr>
              <w:jc w:val="both"/>
              <w:rPr>
                <w:sz w:val="20"/>
                <w:szCs w:val="20"/>
              </w:rPr>
            </w:pPr>
            <w:r w:rsidRPr="00110689">
              <w:rPr>
                <w:sz w:val="20"/>
                <w:szCs w:val="20"/>
              </w:rPr>
              <w:t>Neutral</w:t>
            </w:r>
          </w:p>
        </w:tc>
        <w:tc>
          <w:tcPr>
            <w:tcW w:w="1230" w:type="dxa"/>
          </w:tcPr>
          <w:p w14:paraId="7BB63C99" w14:textId="77777777" w:rsidR="003442C8" w:rsidRPr="00110689" w:rsidRDefault="003442C8" w:rsidP="00A05687">
            <w:pPr>
              <w:jc w:val="both"/>
              <w:rPr>
                <w:sz w:val="20"/>
                <w:szCs w:val="20"/>
              </w:rPr>
            </w:pPr>
            <w:r w:rsidRPr="00110689">
              <w:rPr>
                <w:sz w:val="20"/>
                <w:szCs w:val="20"/>
              </w:rPr>
              <w:t>Somewhat Agree</w:t>
            </w:r>
          </w:p>
        </w:tc>
        <w:tc>
          <w:tcPr>
            <w:tcW w:w="776" w:type="dxa"/>
          </w:tcPr>
          <w:p w14:paraId="193FA5DB" w14:textId="77777777" w:rsidR="003442C8" w:rsidRPr="00110689" w:rsidRDefault="003442C8" w:rsidP="00A05687">
            <w:pPr>
              <w:jc w:val="both"/>
              <w:rPr>
                <w:sz w:val="20"/>
                <w:szCs w:val="20"/>
              </w:rPr>
            </w:pPr>
            <w:r w:rsidRPr="00110689">
              <w:rPr>
                <w:sz w:val="20"/>
                <w:szCs w:val="20"/>
              </w:rPr>
              <w:t>Agree</w:t>
            </w:r>
          </w:p>
        </w:tc>
        <w:tc>
          <w:tcPr>
            <w:tcW w:w="683" w:type="dxa"/>
          </w:tcPr>
          <w:p w14:paraId="39CA882B" w14:textId="77777777" w:rsidR="003442C8" w:rsidRPr="00110689" w:rsidRDefault="003442C8" w:rsidP="00A05687">
            <w:pPr>
              <w:jc w:val="both"/>
              <w:rPr>
                <w:sz w:val="20"/>
                <w:szCs w:val="20"/>
              </w:rPr>
            </w:pPr>
            <w:r w:rsidRPr="00110689">
              <w:rPr>
                <w:sz w:val="20"/>
                <w:szCs w:val="20"/>
              </w:rPr>
              <w:t>Strongly Agree</w:t>
            </w:r>
          </w:p>
        </w:tc>
      </w:tr>
      <w:tr w:rsidR="003442C8" w:rsidRPr="00110689" w14:paraId="4ED010ED" w14:textId="77777777" w:rsidTr="003442C8">
        <w:tc>
          <w:tcPr>
            <w:tcW w:w="1565" w:type="dxa"/>
            <w:vMerge/>
          </w:tcPr>
          <w:p w14:paraId="2B36F87B" w14:textId="77777777" w:rsidR="003442C8" w:rsidRPr="00110689" w:rsidRDefault="003442C8" w:rsidP="00A05687">
            <w:pPr>
              <w:jc w:val="center"/>
              <w:rPr>
                <w:sz w:val="20"/>
                <w:szCs w:val="20"/>
              </w:rPr>
            </w:pPr>
          </w:p>
        </w:tc>
        <w:tc>
          <w:tcPr>
            <w:tcW w:w="1042" w:type="dxa"/>
          </w:tcPr>
          <w:p w14:paraId="76E762D8" w14:textId="77777777" w:rsidR="003442C8" w:rsidRPr="00110689" w:rsidRDefault="003442C8" w:rsidP="00A05687">
            <w:pPr>
              <w:jc w:val="center"/>
              <w:rPr>
                <w:sz w:val="20"/>
                <w:szCs w:val="20"/>
              </w:rPr>
            </w:pPr>
            <w:r w:rsidRPr="00110689">
              <w:rPr>
                <w:sz w:val="20"/>
                <w:szCs w:val="20"/>
              </w:rPr>
              <w:t>1</w:t>
            </w:r>
          </w:p>
        </w:tc>
        <w:tc>
          <w:tcPr>
            <w:tcW w:w="1042" w:type="dxa"/>
          </w:tcPr>
          <w:p w14:paraId="25C7E258" w14:textId="77777777" w:rsidR="003442C8" w:rsidRPr="00110689" w:rsidRDefault="003442C8" w:rsidP="00A05687">
            <w:pPr>
              <w:jc w:val="center"/>
              <w:rPr>
                <w:sz w:val="20"/>
                <w:szCs w:val="20"/>
              </w:rPr>
            </w:pPr>
            <w:r w:rsidRPr="00110689">
              <w:rPr>
                <w:sz w:val="20"/>
                <w:szCs w:val="20"/>
              </w:rPr>
              <w:t>2</w:t>
            </w:r>
          </w:p>
        </w:tc>
        <w:tc>
          <w:tcPr>
            <w:tcW w:w="1230" w:type="dxa"/>
          </w:tcPr>
          <w:p w14:paraId="004316C6" w14:textId="77777777" w:rsidR="003442C8" w:rsidRPr="00110689" w:rsidRDefault="003442C8" w:rsidP="00A05687">
            <w:pPr>
              <w:jc w:val="center"/>
              <w:rPr>
                <w:sz w:val="20"/>
                <w:szCs w:val="20"/>
              </w:rPr>
            </w:pPr>
            <w:r w:rsidRPr="00110689">
              <w:rPr>
                <w:sz w:val="20"/>
                <w:szCs w:val="20"/>
              </w:rPr>
              <w:t>3</w:t>
            </w:r>
          </w:p>
        </w:tc>
        <w:tc>
          <w:tcPr>
            <w:tcW w:w="932" w:type="dxa"/>
          </w:tcPr>
          <w:p w14:paraId="28CD6460" w14:textId="77777777" w:rsidR="003442C8" w:rsidRPr="00110689" w:rsidRDefault="003442C8" w:rsidP="00A05687">
            <w:pPr>
              <w:jc w:val="center"/>
              <w:rPr>
                <w:sz w:val="20"/>
                <w:szCs w:val="20"/>
              </w:rPr>
            </w:pPr>
            <w:r w:rsidRPr="00110689">
              <w:rPr>
                <w:sz w:val="20"/>
                <w:szCs w:val="20"/>
              </w:rPr>
              <w:t>4</w:t>
            </w:r>
          </w:p>
        </w:tc>
        <w:tc>
          <w:tcPr>
            <w:tcW w:w="1230" w:type="dxa"/>
          </w:tcPr>
          <w:p w14:paraId="6A90846D" w14:textId="77777777" w:rsidR="003442C8" w:rsidRPr="00110689" w:rsidRDefault="003442C8" w:rsidP="00A05687">
            <w:pPr>
              <w:jc w:val="center"/>
              <w:rPr>
                <w:sz w:val="20"/>
                <w:szCs w:val="20"/>
              </w:rPr>
            </w:pPr>
            <w:r w:rsidRPr="00110689">
              <w:rPr>
                <w:sz w:val="20"/>
                <w:szCs w:val="20"/>
              </w:rPr>
              <w:t>5</w:t>
            </w:r>
          </w:p>
        </w:tc>
        <w:tc>
          <w:tcPr>
            <w:tcW w:w="776" w:type="dxa"/>
          </w:tcPr>
          <w:p w14:paraId="453531BF" w14:textId="77777777" w:rsidR="003442C8" w:rsidRPr="00110689" w:rsidRDefault="003442C8" w:rsidP="00A05687">
            <w:pPr>
              <w:jc w:val="center"/>
              <w:rPr>
                <w:sz w:val="20"/>
                <w:szCs w:val="20"/>
              </w:rPr>
            </w:pPr>
            <w:r w:rsidRPr="00110689">
              <w:rPr>
                <w:sz w:val="20"/>
                <w:szCs w:val="20"/>
              </w:rPr>
              <w:t>6</w:t>
            </w:r>
          </w:p>
        </w:tc>
        <w:tc>
          <w:tcPr>
            <w:tcW w:w="683" w:type="dxa"/>
          </w:tcPr>
          <w:p w14:paraId="24C258A9" w14:textId="77777777" w:rsidR="003442C8" w:rsidRPr="00110689" w:rsidRDefault="003442C8" w:rsidP="00A05687">
            <w:pPr>
              <w:jc w:val="center"/>
              <w:rPr>
                <w:sz w:val="20"/>
                <w:szCs w:val="20"/>
              </w:rPr>
            </w:pPr>
            <w:r w:rsidRPr="00110689">
              <w:rPr>
                <w:sz w:val="20"/>
                <w:szCs w:val="20"/>
              </w:rPr>
              <w:t>7</w:t>
            </w:r>
          </w:p>
        </w:tc>
      </w:tr>
      <w:tr w:rsidR="003442C8" w:rsidRPr="00110689" w14:paraId="2CC2AE23" w14:textId="77777777" w:rsidTr="003442C8">
        <w:tc>
          <w:tcPr>
            <w:tcW w:w="1565" w:type="dxa"/>
          </w:tcPr>
          <w:p w14:paraId="1F264385" w14:textId="77777777" w:rsidR="003442C8" w:rsidRPr="00110689" w:rsidRDefault="003442C8" w:rsidP="00A05687">
            <w:pPr>
              <w:rPr>
                <w:sz w:val="20"/>
                <w:szCs w:val="20"/>
              </w:rPr>
            </w:pPr>
            <w:r w:rsidRPr="00110689">
              <w:rPr>
                <w:sz w:val="20"/>
                <w:szCs w:val="20"/>
              </w:rPr>
              <w:t xml:space="preserve">Purpose: Contouring of </w:t>
            </w:r>
            <w:proofErr w:type="spellStart"/>
            <w:r w:rsidRPr="00110689">
              <w:rPr>
                <w:sz w:val="20"/>
                <w:szCs w:val="20"/>
              </w:rPr>
              <w:t>topline</w:t>
            </w:r>
            <w:proofErr w:type="spellEnd"/>
            <w:r w:rsidRPr="00110689">
              <w:rPr>
                <w:sz w:val="20"/>
                <w:szCs w:val="20"/>
              </w:rPr>
              <w:t xml:space="preserve"> may reduce shear and compression stress to the ankle region.</w:t>
            </w:r>
          </w:p>
        </w:tc>
        <w:tc>
          <w:tcPr>
            <w:tcW w:w="1042" w:type="dxa"/>
          </w:tcPr>
          <w:p w14:paraId="19F8FC9E"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42" w:type="dxa"/>
          </w:tcPr>
          <w:p w14:paraId="7FFFEED2"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30" w:type="dxa"/>
          </w:tcPr>
          <w:p w14:paraId="1879DBB0"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32" w:type="dxa"/>
          </w:tcPr>
          <w:p w14:paraId="15EDA9E9"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30" w:type="dxa"/>
          </w:tcPr>
          <w:p w14:paraId="599C013F"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76" w:type="dxa"/>
          </w:tcPr>
          <w:p w14:paraId="50E8B12A"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83" w:type="dxa"/>
          </w:tcPr>
          <w:p w14:paraId="09E18BF3" w14:textId="77777777" w:rsidR="003442C8" w:rsidRPr="00110689" w:rsidRDefault="003442C8"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39F4BC8" w14:textId="77777777" w:rsidR="00687224" w:rsidRPr="00110689" w:rsidRDefault="00687224" w:rsidP="00687224">
      <w:pPr>
        <w:rPr>
          <w:sz w:val="20"/>
          <w:szCs w:val="20"/>
        </w:rPr>
      </w:pPr>
    </w:p>
    <w:p w14:paraId="512B140B" w14:textId="77777777" w:rsidR="00687224" w:rsidRPr="00110689" w:rsidRDefault="00687224" w:rsidP="00687224">
      <w:pPr>
        <w:rPr>
          <w:sz w:val="20"/>
          <w:szCs w:val="20"/>
        </w:rPr>
      </w:pPr>
      <w:r w:rsidRPr="00110689">
        <w:rPr>
          <w:sz w:val="20"/>
          <w:szCs w:val="20"/>
        </w:rPr>
        <w:t>6)</w:t>
      </w:r>
    </w:p>
    <w:tbl>
      <w:tblPr>
        <w:tblStyle w:val="TableGrid"/>
        <w:tblW w:w="8642" w:type="dxa"/>
        <w:tblLook w:val="04A0" w:firstRow="1" w:lastRow="0" w:firstColumn="1" w:lastColumn="0" w:noHBand="0" w:noVBand="1"/>
      </w:tblPr>
      <w:tblGrid>
        <w:gridCol w:w="8642"/>
      </w:tblGrid>
      <w:tr w:rsidR="00687224" w:rsidRPr="00110689" w14:paraId="62177C72" w14:textId="77777777" w:rsidTr="003442C8">
        <w:tc>
          <w:tcPr>
            <w:tcW w:w="8642" w:type="dxa"/>
          </w:tcPr>
          <w:p w14:paraId="7CACC268" w14:textId="77777777" w:rsidR="00687224" w:rsidRPr="00110689" w:rsidRDefault="00687224" w:rsidP="00A05687">
            <w:pPr>
              <w:rPr>
                <w:rFonts w:cstheme="minorHAnsi"/>
                <w:sz w:val="20"/>
                <w:szCs w:val="20"/>
              </w:rPr>
            </w:pPr>
            <w:r w:rsidRPr="00110689">
              <w:rPr>
                <w:rFonts w:cstheme="minorHAnsi"/>
                <w:sz w:val="20"/>
                <w:szCs w:val="20"/>
              </w:rPr>
              <w:t>The panellists were presented with the following options in relation to the contouring of the collar to the Achilles tendon in Round 2</w:t>
            </w:r>
          </w:p>
          <w:p w14:paraId="0AAB1CE0" w14:textId="77777777" w:rsidR="00687224" w:rsidRPr="00110689" w:rsidRDefault="00687224" w:rsidP="00A05687">
            <w:pPr>
              <w:rPr>
                <w:rFonts w:cstheme="minorHAnsi"/>
                <w:sz w:val="20"/>
                <w:szCs w:val="20"/>
              </w:rPr>
            </w:pPr>
            <w:r w:rsidRPr="00110689">
              <w:rPr>
                <w:rFonts w:cstheme="minorHAnsi"/>
                <w:sz w:val="20"/>
                <w:szCs w:val="20"/>
              </w:rPr>
              <w:t>The relative distribution of response is detailed below:</w:t>
            </w:r>
          </w:p>
          <w:p w14:paraId="617F720C" w14:textId="77777777" w:rsidR="00687224" w:rsidRPr="00110689" w:rsidRDefault="00687224" w:rsidP="00A05687">
            <w:pPr>
              <w:rPr>
                <w:rFonts w:cstheme="minorHAnsi"/>
                <w:sz w:val="20"/>
                <w:szCs w:val="20"/>
              </w:rPr>
            </w:pPr>
          </w:p>
          <w:p w14:paraId="71472ACC" w14:textId="77777777" w:rsidR="00687224" w:rsidRPr="00110689" w:rsidRDefault="00687224" w:rsidP="00A05687">
            <w:pPr>
              <w:rPr>
                <w:rFonts w:cstheme="minorHAnsi"/>
                <w:sz w:val="20"/>
                <w:szCs w:val="20"/>
              </w:rPr>
            </w:pPr>
            <w:r w:rsidRPr="00110689">
              <w:rPr>
                <w:rFonts w:cstheme="minorHAnsi"/>
                <w:sz w:val="20"/>
                <w:szCs w:val="20"/>
              </w:rPr>
              <w:t>Option 1: Collar contoured to Achilles tendon (Original) (80%)</w:t>
            </w:r>
          </w:p>
          <w:p w14:paraId="5241B84A" w14:textId="77777777" w:rsidR="00687224" w:rsidRPr="00110689" w:rsidRDefault="00687224" w:rsidP="00A05687">
            <w:pPr>
              <w:rPr>
                <w:rFonts w:cstheme="minorHAnsi"/>
                <w:sz w:val="20"/>
                <w:szCs w:val="20"/>
              </w:rPr>
            </w:pPr>
            <w:r w:rsidRPr="00110689">
              <w:rPr>
                <w:rFonts w:cstheme="minorHAnsi"/>
                <w:sz w:val="20"/>
                <w:szCs w:val="20"/>
              </w:rPr>
              <w:t>Option 2: Collar contoured to the Achilles tendon is not a desired design characteristic (20%)</w:t>
            </w:r>
          </w:p>
          <w:p w14:paraId="3E47C32D" w14:textId="77777777" w:rsidR="00687224" w:rsidRPr="00110689" w:rsidRDefault="00687224" w:rsidP="00A05687">
            <w:pPr>
              <w:rPr>
                <w:rFonts w:cstheme="minorHAnsi"/>
                <w:sz w:val="20"/>
                <w:szCs w:val="20"/>
              </w:rPr>
            </w:pPr>
            <w:r w:rsidRPr="00110689">
              <w:rPr>
                <w:rFonts w:cstheme="minorHAnsi"/>
                <w:sz w:val="20"/>
                <w:szCs w:val="20"/>
              </w:rPr>
              <w:t>A Consensus was reached to Option 1.*</w:t>
            </w:r>
          </w:p>
        </w:tc>
      </w:tr>
    </w:tbl>
    <w:p w14:paraId="3A0E1F38" w14:textId="77777777" w:rsidR="00687224" w:rsidRPr="00110689" w:rsidRDefault="00687224" w:rsidP="00687224">
      <w:pPr>
        <w:rPr>
          <w:sz w:val="20"/>
          <w:szCs w:val="20"/>
        </w:rPr>
      </w:pPr>
    </w:p>
    <w:p w14:paraId="4AD08035" w14:textId="77777777" w:rsidR="00687224" w:rsidRPr="00110689" w:rsidRDefault="00687224" w:rsidP="00687224">
      <w:pPr>
        <w:rPr>
          <w:sz w:val="20"/>
          <w:szCs w:val="20"/>
        </w:rPr>
      </w:pPr>
    </w:p>
    <w:p w14:paraId="3BD35B6E" w14:textId="77777777" w:rsidR="00687224" w:rsidRPr="00110689" w:rsidRDefault="00687224" w:rsidP="00687224">
      <w:pPr>
        <w:rPr>
          <w:sz w:val="20"/>
          <w:szCs w:val="20"/>
        </w:rPr>
      </w:pPr>
    </w:p>
    <w:p w14:paraId="36674D33" w14:textId="77777777" w:rsidR="00687224" w:rsidRPr="00110689" w:rsidRDefault="00687224" w:rsidP="00687224">
      <w:pPr>
        <w:rPr>
          <w:sz w:val="20"/>
          <w:szCs w:val="20"/>
        </w:rPr>
      </w:pPr>
    </w:p>
    <w:p w14:paraId="340966E2" w14:textId="77777777" w:rsidR="00687224" w:rsidRPr="00110689" w:rsidRDefault="00687224" w:rsidP="00687224">
      <w:pPr>
        <w:rPr>
          <w:sz w:val="20"/>
          <w:szCs w:val="20"/>
        </w:rPr>
      </w:pPr>
    </w:p>
    <w:p w14:paraId="67BCBF45" w14:textId="77777777" w:rsidR="00687224" w:rsidRPr="00110689" w:rsidRDefault="00687224" w:rsidP="00687224">
      <w:pPr>
        <w:rPr>
          <w:sz w:val="20"/>
          <w:szCs w:val="20"/>
        </w:rPr>
      </w:pPr>
      <w:r w:rsidRPr="00110689">
        <w:rPr>
          <w:sz w:val="20"/>
          <w:szCs w:val="20"/>
        </w:rPr>
        <w:t>7)</w:t>
      </w:r>
    </w:p>
    <w:tbl>
      <w:tblPr>
        <w:tblStyle w:val="TableGrid"/>
        <w:tblW w:w="8642" w:type="dxa"/>
        <w:tblLook w:val="04A0" w:firstRow="1" w:lastRow="0" w:firstColumn="1" w:lastColumn="0" w:noHBand="0" w:noVBand="1"/>
      </w:tblPr>
      <w:tblGrid>
        <w:gridCol w:w="1459"/>
        <w:gridCol w:w="1049"/>
        <w:gridCol w:w="1049"/>
        <w:gridCol w:w="1227"/>
        <w:gridCol w:w="946"/>
        <w:gridCol w:w="1227"/>
        <w:gridCol w:w="799"/>
        <w:gridCol w:w="886"/>
      </w:tblGrid>
      <w:tr w:rsidR="00687224" w:rsidRPr="00110689" w14:paraId="1B92CA53" w14:textId="77777777" w:rsidTr="003442C8">
        <w:tc>
          <w:tcPr>
            <w:tcW w:w="8642" w:type="dxa"/>
            <w:gridSpan w:val="8"/>
          </w:tcPr>
          <w:p w14:paraId="4F02ABBB" w14:textId="77777777" w:rsidR="00687224" w:rsidRPr="00110689" w:rsidRDefault="00687224" w:rsidP="00A05687">
            <w:pPr>
              <w:rPr>
                <w:sz w:val="20"/>
                <w:szCs w:val="20"/>
              </w:rPr>
            </w:pPr>
            <w:r w:rsidRPr="00110689">
              <w:rPr>
                <w:sz w:val="20"/>
                <w:szCs w:val="20"/>
              </w:rPr>
              <w:t xml:space="preserve">The following purpose was presented to the panellists in Round 2 in relation to contouring the collar to the Achilles tendon. </w:t>
            </w:r>
          </w:p>
          <w:p w14:paraId="348313D4"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239C7F43" w14:textId="77777777" w:rsidR="00687224" w:rsidRPr="00110689" w:rsidRDefault="00687224" w:rsidP="00A05687">
            <w:pPr>
              <w:rPr>
                <w:sz w:val="20"/>
                <w:szCs w:val="20"/>
              </w:rPr>
            </w:pPr>
          </w:p>
          <w:p w14:paraId="45CAFF9C" w14:textId="77777777" w:rsidR="00687224" w:rsidRPr="00110689" w:rsidRDefault="00687224" w:rsidP="00A05687">
            <w:pPr>
              <w:rPr>
                <w:sz w:val="20"/>
                <w:szCs w:val="20"/>
              </w:rPr>
            </w:pPr>
            <w:r w:rsidRPr="00110689">
              <w:rPr>
                <w:sz w:val="20"/>
                <w:szCs w:val="20"/>
              </w:rPr>
              <w:t>Purpose: Contouring the collar to the Achilles tendon reduces shear and compression to the tendon.</w:t>
            </w:r>
          </w:p>
          <w:p w14:paraId="17BCEE73" w14:textId="77777777" w:rsidR="00687224" w:rsidRPr="00110689" w:rsidRDefault="00687224" w:rsidP="00A05687">
            <w:pPr>
              <w:rPr>
                <w:sz w:val="20"/>
                <w:szCs w:val="20"/>
              </w:rPr>
            </w:pPr>
            <w:r w:rsidRPr="00110689">
              <w:rPr>
                <w:sz w:val="20"/>
                <w:szCs w:val="20"/>
              </w:rPr>
              <w:t>Median level of Agreement 6 (Agree)</w:t>
            </w:r>
          </w:p>
          <w:p w14:paraId="46145F09" w14:textId="77777777" w:rsidR="00687224" w:rsidRPr="00110689" w:rsidRDefault="00687224" w:rsidP="00A05687">
            <w:pPr>
              <w:rPr>
                <w:sz w:val="20"/>
                <w:szCs w:val="20"/>
              </w:rPr>
            </w:pPr>
            <w:r w:rsidRPr="00110689">
              <w:rPr>
                <w:sz w:val="20"/>
                <w:szCs w:val="20"/>
              </w:rPr>
              <w:t>13% "Neutral", 27% "Somewhat Agree", 53% "Agree", 7% "Strongly Agree"</w:t>
            </w:r>
          </w:p>
          <w:p w14:paraId="168EAB06" w14:textId="77777777" w:rsidR="00687224" w:rsidRPr="00110689" w:rsidRDefault="00687224" w:rsidP="00A05687">
            <w:pPr>
              <w:rPr>
                <w:sz w:val="20"/>
                <w:szCs w:val="20"/>
              </w:rPr>
            </w:pPr>
          </w:p>
          <w:p w14:paraId="7A43B4FB" w14:textId="77777777" w:rsidR="00687224" w:rsidRPr="00110689" w:rsidRDefault="00687224" w:rsidP="00A05687">
            <w:pPr>
              <w:rPr>
                <w:sz w:val="20"/>
                <w:szCs w:val="20"/>
              </w:rPr>
            </w:pPr>
          </w:p>
          <w:p w14:paraId="1282FD0B" w14:textId="77777777" w:rsidR="00687224" w:rsidRPr="00110689" w:rsidRDefault="00687224" w:rsidP="00A05687">
            <w:pPr>
              <w:rPr>
                <w:sz w:val="20"/>
                <w:szCs w:val="20"/>
              </w:rPr>
            </w:pPr>
            <w:r w:rsidRPr="00110689">
              <w:rPr>
                <w:sz w:val="20"/>
                <w:szCs w:val="20"/>
              </w:rPr>
              <w:t>Panellist Feedback again suggested that partial agreement could only be reached due to limited peer-reviewed evidence to support the purpose. However, some panellists did acknowledge contouring to anatomical structures above or below the ankle improves tolerance fit and comfort.</w:t>
            </w:r>
          </w:p>
          <w:p w14:paraId="46324C36" w14:textId="77777777" w:rsidR="00687224" w:rsidRPr="00110689" w:rsidRDefault="00687224" w:rsidP="00A05687">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12A29CD2" w14:textId="77777777" w:rsidR="00687224" w:rsidRPr="00110689" w:rsidRDefault="00687224" w:rsidP="00A05687">
            <w:pPr>
              <w:rPr>
                <w:sz w:val="20"/>
                <w:szCs w:val="20"/>
              </w:rPr>
            </w:pPr>
          </w:p>
          <w:p w14:paraId="0366D8AB" w14:textId="77777777" w:rsidR="00687224" w:rsidRPr="00110689" w:rsidRDefault="00687224" w:rsidP="00A05687">
            <w:pPr>
              <w:rPr>
                <w:sz w:val="20"/>
                <w:szCs w:val="20"/>
              </w:rPr>
            </w:pPr>
            <w:r w:rsidRPr="00110689">
              <w:rPr>
                <w:sz w:val="20"/>
                <w:szCs w:val="20"/>
              </w:rPr>
              <w:t xml:space="preserve">Based on your clinical experience please rank your level of agreement with these proposed purposes of a </w:t>
            </w:r>
            <w:proofErr w:type="spellStart"/>
            <w:r w:rsidRPr="00110689">
              <w:rPr>
                <w:sz w:val="20"/>
                <w:szCs w:val="20"/>
              </w:rPr>
              <w:t>topline</w:t>
            </w:r>
            <w:proofErr w:type="spellEnd"/>
            <w:r w:rsidRPr="00110689">
              <w:rPr>
                <w:sz w:val="20"/>
                <w:szCs w:val="20"/>
              </w:rPr>
              <w:t xml:space="preserve"> contoured to the Achilles tendon.*</w:t>
            </w:r>
          </w:p>
        </w:tc>
      </w:tr>
      <w:tr w:rsidR="00687224" w:rsidRPr="00110689" w14:paraId="37CF4535" w14:textId="77777777" w:rsidTr="003442C8">
        <w:tc>
          <w:tcPr>
            <w:tcW w:w="1505" w:type="dxa"/>
            <w:vMerge w:val="restart"/>
          </w:tcPr>
          <w:p w14:paraId="6968A073" w14:textId="77777777" w:rsidR="00687224" w:rsidRPr="00110689" w:rsidRDefault="00687224" w:rsidP="00A05687">
            <w:pPr>
              <w:jc w:val="both"/>
              <w:rPr>
                <w:sz w:val="20"/>
                <w:szCs w:val="20"/>
              </w:rPr>
            </w:pPr>
          </w:p>
        </w:tc>
        <w:tc>
          <w:tcPr>
            <w:tcW w:w="1078" w:type="dxa"/>
          </w:tcPr>
          <w:p w14:paraId="6DE054DC" w14:textId="77777777" w:rsidR="00687224" w:rsidRPr="00110689" w:rsidRDefault="00687224" w:rsidP="00A05687">
            <w:pPr>
              <w:jc w:val="both"/>
              <w:rPr>
                <w:sz w:val="20"/>
                <w:szCs w:val="20"/>
              </w:rPr>
            </w:pPr>
            <w:r w:rsidRPr="00110689">
              <w:rPr>
                <w:sz w:val="20"/>
                <w:szCs w:val="20"/>
              </w:rPr>
              <w:t>Strongly Disagree</w:t>
            </w:r>
          </w:p>
        </w:tc>
        <w:tc>
          <w:tcPr>
            <w:tcW w:w="1078" w:type="dxa"/>
          </w:tcPr>
          <w:p w14:paraId="52246A24" w14:textId="77777777" w:rsidR="00687224" w:rsidRPr="00110689" w:rsidRDefault="00687224" w:rsidP="00A05687">
            <w:pPr>
              <w:jc w:val="both"/>
              <w:rPr>
                <w:sz w:val="20"/>
                <w:szCs w:val="20"/>
              </w:rPr>
            </w:pPr>
            <w:r w:rsidRPr="00110689">
              <w:rPr>
                <w:sz w:val="20"/>
                <w:szCs w:val="20"/>
              </w:rPr>
              <w:t>Disagree</w:t>
            </w:r>
          </w:p>
        </w:tc>
        <w:tc>
          <w:tcPr>
            <w:tcW w:w="1259" w:type="dxa"/>
          </w:tcPr>
          <w:p w14:paraId="5A08C869" w14:textId="77777777" w:rsidR="00687224" w:rsidRPr="00110689" w:rsidRDefault="00687224" w:rsidP="00A05687">
            <w:pPr>
              <w:jc w:val="both"/>
              <w:rPr>
                <w:sz w:val="20"/>
                <w:szCs w:val="20"/>
              </w:rPr>
            </w:pPr>
            <w:r w:rsidRPr="00110689">
              <w:rPr>
                <w:sz w:val="20"/>
                <w:szCs w:val="20"/>
              </w:rPr>
              <w:t>Somewhat Disagree</w:t>
            </w:r>
          </w:p>
        </w:tc>
        <w:tc>
          <w:tcPr>
            <w:tcW w:w="972" w:type="dxa"/>
          </w:tcPr>
          <w:p w14:paraId="1DFD3C1D" w14:textId="77777777" w:rsidR="00687224" w:rsidRPr="00110689" w:rsidRDefault="00687224" w:rsidP="00A05687">
            <w:pPr>
              <w:jc w:val="both"/>
              <w:rPr>
                <w:sz w:val="20"/>
                <w:szCs w:val="20"/>
              </w:rPr>
            </w:pPr>
            <w:r w:rsidRPr="00110689">
              <w:rPr>
                <w:sz w:val="20"/>
                <w:szCs w:val="20"/>
              </w:rPr>
              <w:t>Neutral</w:t>
            </w:r>
          </w:p>
        </w:tc>
        <w:tc>
          <w:tcPr>
            <w:tcW w:w="1259" w:type="dxa"/>
          </w:tcPr>
          <w:p w14:paraId="16F7E174" w14:textId="77777777" w:rsidR="00687224" w:rsidRPr="00110689" w:rsidRDefault="00687224" w:rsidP="00A05687">
            <w:pPr>
              <w:jc w:val="both"/>
              <w:rPr>
                <w:sz w:val="20"/>
                <w:szCs w:val="20"/>
              </w:rPr>
            </w:pPr>
            <w:r w:rsidRPr="00110689">
              <w:rPr>
                <w:sz w:val="20"/>
                <w:szCs w:val="20"/>
              </w:rPr>
              <w:t>Somewhat Agree</w:t>
            </w:r>
          </w:p>
        </w:tc>
        <w:tc>
          <w:tcPr>
            <w:tcW w:w="822" w:type="dxa"/>
          </w:tcPr>
          <w:p w14:paraId="3E90EC78" w14:textId="77777777" w:rsidR="00687224" w:rsidRPr="00110689" w:rsidRDefault="00687224" w:rsidP="00A05687">
            <w:pPr>
              <w:jc w:val="both"/>
              <w:rPr>
                <w:sz w:val="20"/>
                <w:szCs w:val="20"/>
              </w:rPr>
            </w:pPr>
            <w:r w:rsidRPr="00110689">
              <w:rPr>
                <w:sz w:val="20"/>
                <w:szCs w:val="20"/>
              </w:rPr>
              <w:t>Agree</w:t>
            </w:r>
          </w:p>
        </w:tc>
        <w:tc>
          <w:tcPr>
            <w:tcW w:w="669" w:type="dxa"/>
          </w:tcPr>
          <w:p w14:paraId="58CC7C74" w14:textId="77777777" w:rsidR="00687224" w:rsidRPr="00110689" w:rsidRDefault="00687224" w:rsidP="00A05687">
            <w:pPr>
              <w:jc w:val="both"/>
              <w:rPr>
                <w:sz w:val="20"/>
                <w:szCs w:val="20"/>
              </w:rPr>
            </w:pPr>
            <w:r w:rsidRPr="00110689">
              <w:rPr>
                <w:sz w:val="20"/>
                <w:szCs w:val="20"/>
              </w:rPr>
              <w:t>Strongly Agree</w:t>
            </w:r>
          </w:p>
        </w:tc>
      </w:tr>
      <w:tr w:rsidR="00687224" w:rsidRPr="00110689" w14:paraId="3324772A" w14:textId="77777777" w:rsidTr="003442C8">
        <w:tc>
          <w:tcPr>
            <w:tcW w:w="1505" w:type="dxa"/>
            <w:vMerge/>
          </w:tcPr>
          <w:p w14:paraId="259EDEA4" w14:textId="77777777" w:rsidR="00687224" w:rsidRPr="00110689" w:rsidRDefault="00687224" w:rsidP="00A05687">
            <w:pPr>
              <w:jc w:val="center"/>
              <w:rPr>
                <w:sz w:val="20"/>
                <w:szCs w:val="20"/>
              </w:rPr>
            </w:pPr>
          </w:p>
        </w:tc>
        <w:tc>
          <w:tcPr>
            <w:tcW w:w="1078" w:type="dxa"/>
          </w:tcPr>
          <w:p w14:paraId="5AD011FE" w14:textId="77777777" w:rsidR="00687224" w:rsidRPr="00110689" w:rsidRDefault="00687224" w:rsidP="00A05687">
            <w:pPr>
              <w:jc w:val="center"/>
              <w:rPr>
                <w:sz w:val="20"/>
                <w:szCs w:val="20"/>
              </w:rPr>
            </w:pPr>
            <w:r w:rsidRPr="00110689">
              <w:rPr>
                <w:sz w:val="20"/>
                <w:szCs w:val="20"/>
              </w:rPr>
              <w:t>1</w:t>
            </w:r>
          </w:p>
        </w:tc>
        <w:tc>
          <w:tcPr>
            <w:tcW w:w="1078" w:type="dxa"/>
          </w:tcPr>
          <w:p w14:paraId="7B4F23FF" w14:textId="77777777" w:rsidR="00687224" w:rsidRPr="00110689" w:rsidRDefault="00687224" w:rsidP="00A05687">
            <w:pPr>
              <w:jc w:val="center"/>
              <w:rPr>
                <w:sz w:val="20"/>
                <w:szCs w:val="20"/>
              </w:rPr>
            </w:pPr>
            <w:r w:rsidRPr="00110689">
              <w:rPr>
                <w:sz w:val="20"/>
                <w:szCs w:val="20"/>
              </w:rPr>
              <w:t>2</w:t>
            </w:r>
          </w:p>
        </w:tc>
        <w:tc>
          <w:tcPr>
            <w:tcW w:w="1259" w:type="dxa"/>
          </w:tcPr>
          <w:p w14:paraId="2624EEF7" w14:textId="77777777" w:rsidR="00687224" w:rsidRPr="00110689" w:rsidRDefault="00687224" w:rsidP="00A05687">
            <w:pPr>
              <w:jc w:val="center"/>
              <w:rPr>
                <w:sz w:val="20"/>
                <w:szCs w:val="20"/>
              </w:rPr>
            </w:pPr>
            <w:r w:rsidRPr="00110689">
              <w:rPr>
                <w:sz w:val="20"/>
                <w:szCs w:val="20"/>
              </w:rPr>
              <w:t>3</w:t>
            </w:r>
          </w:p>
        </w:tc>
        <w:tc>
          <w:tcPr>
            <w:tcW w:w="972" w:type="dxa"/>
          </w:tcPr>
          <w:p w14:paraId="71F040FC" w14:textId="77777777" w:rsidR="00687224" w:rsidRPr="00110689" w:rsidRDefault="00687224" w:rsidP="00A05687">
            <w:pPr>
              <w:jc w:val="center"/>
              <w:rPr>
                <w:sz w:val="20"/>
                <w:szCs w:val="20"/>
              </w:rPr>
            </w:pPr>
            <w:r w:rsidRPr="00110689">
              <w:rPr>
                <w:sz w:val="20"/>
                <w:szCs w:val="20"/>
              </w:rPr>
              <w:t>4</w:t>
            </w:r>
          </w:p>
        </w:tc>
        <w:tc>
          <w:tcPr>
            <w:tcW w:w="1259" w:type="dxa"/>
          </w:tcPr>
          <w:p w14:paraId="28F9F9C9" w14:textId="77777777" w:rsidR="00687224" w:rsidRPr="00110689" w:rsidRDefault="00687224" w:rsidP="00A05687">
            <w:pPr>
              <w:jc w:val="center"/>
              <w:rPr>
                <w:sz w:val="20"/>
                <w:szCs w:val="20"/>
              </w:rPr>
            </w:pPr>
            <w:r w:rsidRPr="00110689">
              <w:rPr>
                <w:sz w:val="20"/>
                <w:szCs w:val="20"/>
              </w:rPr>
              <w:t>5</w:t>
            </w:r>
          </w:p>
        </w:tc>
        <w:tc>
          <w:tcPr>
            <w:tcW w:w="822" w:type="dxa"/>
          </w:tcPr>
          <w:p w14:paraId="18F05FC6" w14:textId="77777777" w:rsidR="00687224" w:rsidRPr="00110689" w:rsidRDefault="00687224" w:rsidP="00A05687">
            <w:pPr>
              <w:jc w:val="center"/>
              <w:rPr>
                <w:sz w:val="20"/>
                <w:szCs w:val="20"/>
              </w:rPr>
            </w:pPr>
            <w:r w:rsidRPr="00110689">
              <w:rPr>
                <w:sz w:val="20"/>
                <w:szCs w:val="20"/>
              </w:rPr>
              <w:t>6</w:t>
            </w:r>
          </w:p>
        </w:tc>
        <w:tc>
          <w:tcPr>
            <w:tcW w:w="669" w:type="dxa"/>
          </w:tcPr>
          <w:p w14:paraId="5896FAE8" w14:textId="77777777" w:rsidR="00687224" w:rsidRPr="00110689" w:rsidRDefault="00687224" w:rsidP="00A05687">
            <w:pPr>
              <w:jc w:val="center"/>
              <w:rPr>
                <w:sz w:val="20"/>
                <w:szCs w:val="20"/>
              </w:rPr>
            </w:pPr>
            <w:r w:rsidRPr="00110689">
              <w:rPr>
                <w:sz w:val="20"/>
                <w:szCs w:val="20"/>
              </w:rPr>
              <w:t>7</w:t>
            </w:r>
          </w:p>
        </w:tc>
      </w:tr>
      <w:tr w:rsidR="00687224" w:rsidRPr="00110689" w14:paraId="43CB503E" w14:textId="77777777" w:rsidTr="003442C8">
        <w:tc>
          <w:tcPr>
            <w:tcW w:w="1505" w:type="dxa"/>
          </w:tcPr>
          <w:p w14:paraId="18FC5AC8" w14:textId="77777777" w:rsidR="00687224" w:rsidRPr="00110689" w:rsidRDefault="00687224" w:rsidP="00A05687">
            <w:pPr>
              <w:rPr>
                <w:sz w:val="20"/>
                <w:szCs w:val="20"/>
              </w:rPr>
            </w:pPr>
            <w:r w:rsidRPr="00110689">
              <w:rPr>
                <w:sz w:val="20"/>
                <w:szCs w:val="20"/>
              </w:rPr>
              <w:t>Purpose: Contouring the collar to the Achilles tendon may reduce shear and compression to the tendon.</w:t>
            </w:r>
          </w:p>
        </w:tc>
        <w:tc>
          <w:tcPr>
            <w:tcW w:w="1078" w:type="dxa"/>
          </w:tcPr>
          <w:p w14:paraId="243359F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78" w:type="dxa"/>
          </w:tcPr>
          <w:p w14:paraId="610E174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749F65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72" w:type="dxa"/>
          </w:tcPr>
          <w:p w14:paraId="220D16E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6B34B9C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 w:type="dxa"/>
          </w:tcPr>
          <w:p w14:paraId="60C86FB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669" w:type="dxa"/>
          </w:tcPr>
          <w:p w14:paraId="0472D11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69D236E8" w14:textId="77777777" w:rsidR="00687224" w:rsidRPr="00110689" w:rsidRDefault="00687224" w:rsidP="00687224">
      <w:pPr>
        <w:rPr>
          <w:sz w:val="20"/>
          <w:szCs w:val="20"/>
        </w:rPr>
      </w:pPr>
    </w:p>
    <w:p w14:paraId="4091610F" w14:textId="77777777" w:rsidR="00687224" w:rsidRPr="00110689" w:rsidRDefault="00687224" w:rsidP="00687224">
      <w:pPr>
        <w:rPr>
          <w:sz w:val="20"/>
          <w:szCs w:val="20"/>
        </w:rPr>
      </w:pPr>
    </w:p>
    <w:p w14:paraId="2445632E" w14:textId="77777777" w:rsidR="00687224" w:rsidRPr="00110689" w:rsidRDefault="00687224" w:rsidP="00687224">
      <w:pPr>
        <w:rPr>
          <w:sz w:val="20"/>
          <w:szCs w:val="20"/>
        </w:rPr>
      </w:pPr>
      <w:r w:rsidRPr="00110689">
        <w:rPr>
          <w:sz w:val="20"/>
          <w:szCs w:val="20"/>
        </w:rPr>
        <w:t>8)</w:t>
      </w:r>
    </w:p>
    <w:tbl>
      <w:tblPr>
        <w:tblStyle w:val="TableGrid"/>
        <w:tblW w:w="8642" w:type="dxa"/>
        <w:tblLook w:val="04A0" w:firstRow="1" w:lastRow="0" w:firstColumn="1" w:lastColumn="0" w:noHBand="0" w:noVBand="1"/>
      </w:tblPr>
      <w:tblGrid>
        <w:gridCol w:w="1505"/>
        <w:gridCol w:w="7137"/>
      </w:tblGrid>
      <w:tr w:rsidR="00687224" w:rsidRPr="00110689" w14:paraId="16F9B943" w14:textId="77777777" w:rsidTr="003442C8">
        <w:trPr>
          <w:trHeight w:val="3266"/>
        </w:trPr>
        <w:tc>
          <w:tcPr>
            <w:tcW w:w="8642" w:type="dxa"/>
            <w:gridSpan w:val="2"/>
          </w:tcPr>
          <w:p w14:paraId="14FA9050" w14:textId="77777777" w:rsidR="00687224" w:rsidRPr="00110689" w:rsidRDefault="00687224" w:rsidP="00A05687">
            <w:pPr>
              <w:rPr>
                <w:rFonts w:cstheme="minorHAnsi"/>
                <w:sz w:val="20"/>
                <w:szCs w:val="20"/>
              </w:rPr>
            </w:pPr>
            <w:r w:rsidRPr="00110689">
              <w:rPr>
                <w:rFonts w:cstheme="minorHAnsi"/>
                <w:sz w:val="20"/>
                <w:szCs w:val="20"/>
              </w:rPr>
              <w:t>The panellists were presented with the following options in relation to the pull tab at the back of the collar in Round 2</w:t>
            </w:r>
          </w:p>
          <w:p w14:paraId="6B7F142B" w14:textId="77777777" w:rsidR="00687224" w:rsidRPr="00110689" w:rsidRDefault="00687224" w:rsidP="00A05687">
            <w:pPr>
              <w:rPr>
                <w:rFonts w:cstheme="minorHAnsi"/>
                <w:sz w:val="20"/>
                <w:szCs w:val="20"/>
              </w:rPr>
            </w:pPr>
          </w:p>
          <w:p w14:paraId="05359DED" w14:textId="77777777" w:rsidR="00687224" w:rsidRPr="00110689" w:rsidRDefault="00687224" w:rsidP="00A05687">
            <w:pPr>
              <w:rPr>
                <w:rFonts w:cstheme="minorHAnsi"/>
                <w:sz w:val="20"/>
                <w:szCs w:val="20"/>
              </w:rPr>
            </w:pPr>
            <w:r w:rsidRPr="00110689">
              <w:rPr>
                <w:rFonts w:cstheme="minorHAnsi"/>
                <w:sz w:val="20"/>
                <w:szCs w:val="20"/>
              </w:rPr>
              <w:t>Option 1: Pull tab to back of collar (Original) 53%</w:t>
            </w:r>
          </w:p>
          <w:p w14:paraId="74F83A94" w14:textId="77777777" w:rsidR="00687224" w:rsidRPr="00110689" w:rsidRDefault="00687224" w:rsidP="00A05687">
            <w:pPr>
              <w:rPr>
                <w:rFonts w:cstheme="minorHAnsi"/>
                <w:sz w:val="20"/>
                <w:szCs w:val="20"/>
              </w:rPr>
            </w:pPr>
            <w:r w:rsidRPr="00110689">
              <w:rPr>
                <w:rFonts w:cstheme="minorHAnsi"/>
                <w:sz w:val="20"/>
                <w:szCs w:val="20"/>
              </w:rPr>
              <w:t>Option 2: Pull tab to back of collar is not a desired design characteristic 47%</w:t>
            </w:r>
          </w:p>
          <w:p w14:paraId="71EC236B" w14:textId="77777777" w:rsidR="00687224" w:rsidRPr="00110689" w:rsidRDefault="00687224" w:rsidP="00A05687">
            <w:pPr>
              <w:rPr>
                <w:rFonts w:cstheme="minorHAnsi"/>
                <w:sz w:val="20"/>
                <w:szCs w:val="20"/>
              </w:rPr>
            </w:pPr>
          </w:p>
          <w:p w14:paraId="0B17B031" w14:textId="77777777" w:rsidR="00687224" w:rsidRPr="00110689" w:rsidRDefault="00687224" w:rsidP="00A05687">
            <w:pPr>
              <w:rPr>
                <w:rFonts w:cstheme="minorHAnsi"/>
                <w:sz w:val="20"/>
                <w:szCs w:val="20"/>
              </w:rPr>
            </w:pPr>
            <w:r w:rsidRPr="00110689">
              <w:rPr>
                <w:rFonts w:cstheme="minorHAnsi"/>
                <w:sz w:val="20"/>
                <w:szCs w:val="20"/>
              </w:rPr>
              <w:t>Panellist feedback suggested that the pull tab may aid the child or those offering assistance to the child in donning the shoe.</w:t>
            </w:r>
          </w:p>
          <w:p w14:paraId="26CF0611" w14:textId="77777777" w:rsidR="00687224" w:rsidRPr="00110689" w:rsidRDefault="00687224" w:rsidP="00A05687">
            <w:pPr>
              <w:rPr>
                <w:rFonts w:cstheme="minorHAnsi"/>
                <w:sz w:val="20"/>
                <w:szCs w:val="20"/>
              </w:rPr>
            </w:pPr>
            <w:r w:rsidRPr="00110689">
              <w:rPr>
                <w:rFonts w:cstheme="minorHAnsi"/>
                <w:sz w:val="20"/>
                <w:szCs w:val="20"/>
              </w:rPr>
              <w:t>The pull tab may inadvertently assist sliding of an AFO into the boot.</w:t>
            </w:r>
          </w:p>
          <w:p w14:paraId="6F2891D7" w14:textId="77777777" w:rsidR="00687224" w:rsidRPr="00110689" w:rsidRDefault="00687224" w:rsidP="00A05687">
            <w:pPr>
              <w:rPr>
                <w:rFonts w:cstheme="minorHAnsi"/>
                <w:sz w:val="20"/>
                <w:szCs w:val="20"/>
              </w:rPr>
            </w:pPr>
          </w:p>
          <w:p w14:paraId="026FD2E1" w14:textId="77777777" w:rsidR="00687224" w:rsidRPr="00110689" w:rsidRDefault="00687224" w:rsidP="00A05687">
            <w:pPr>
              <w:rPr>
                <w:rFonts w:cstheme="minorHAnsi"/>
                <w:sz w:val="20"/>
                <w:szCs w:val="20"/>
              </w:rPr>
            </w:pPr>
            <w:r w:rsidRPr="00110689">
              <w:rPr>
                <w:rFonts w:cstheme="minorHAnsi"/>
                <w:sz w:val="20"/>
                <w:szCs w:val="20"/>
              </w:rPr>
              <w:t>Please consider again the following options.*</w:t>
            </w:r>
          </w:p>
        </w:tc>
      </w:tr>
      <w:tr w:rsidR="00687224" w:rsidRPr="00110689" w14:paraId="048120ED" w14:textId="77777777" w:rsidTr="003442C8">
        <w:trPr>
          <w:trHeight w:val="364"/>
        </w:trPr>
        <w:tc>
          <w:tcPr>
            <w:tcW w:w="1505" w:type="dxa"/>
          </w:tcPr>
          <w:p w14:paraId="054509AD"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137" w:type="dxa"/>
          </w:tcPr>
          <w:p w14:paraId="4490DD28" w14:textId="77777777" w:rsidR="00687224" w:rsidRPr="00110689" w:rsidRDefault="00687224" w:rsidP="00A05687">
            <w:pPr>
              <w:rPr>
                <w:rFonts w:cstheme="minorHAnsi"/>
                <w:sz w:val="20"/>
                <w:szCs w:val="20"/>
              </w:rPr>
            </w:pPr>
            <w:r w:rsidRPr="00110689">
              <w:rPr>
                <w:rFonts w:cstheme="minorHAnsi"/>
                <w:sz w:val="20"/>
                <w:szCs w:val="20"/>
              </w:rPr>
              <w:t>Pull tab to back of collar (Original)</w:t>
            </w:r>
          </w:p>
        </w:tc>
      </w:tr>
      <w:tr w:rsidR="00687224" w:rsidRPr="00110689" w14:paraId="3048393E" w14:textId="77777777" w:rsidTr="003442C8">
        <w:tc>
          <w:tcPr>
            <w:tcW w:w="1505" w:type="dxa"/>
          </w:tcPr>
          <w:p w14:paraId="68D8CBF5"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137" w:type="dxa"/>
          </w:tcPr>
          <w:p w14:paraId="6015681E" w14:textId="77777777" w:rsidR="00687224" w:rsidRPr="00110689" w:rsidRDefault="00687224" w:rsidP="00A05687">
            <w:pPr>
              <w:rPr>
                <w:rFonts w:cstheme="minorHAnsi"/>
                <w:sz w:val="20"/>
                <w:szCs w:val="20"/>
              </w:rPr>
            </w:pPr>
            <w:r w:rsidRPr="00110689">
              <w:rPr>
                <w:rFonts w:cstheme="minorHAnsi"/>
                <w:sz w:val="20"/>
                <w:szCs w:val="20"/>
              </w:rPr>
              <w:t>Pull tab to back of collar is not a desired design characteristic.</w:t>
            </w:r>
          </w:p>
        </w:tc>
      </w:tr>
    </w:tbl>
    <w:p w14:paraId="5DC8BA0A" w14:textId="77777777" w:rsidR="00687224" w:rsidRPr="00110689" w:rsidRDefault="00687224" w:rsidP="00687224">
      <w:pPr>
        <w:rPr>
          <w:sz w:val="20"/>
          <w:szCs w:val="20"/>
        </w:rPr>
      </w:pPr>
    </w:p>
    <w:p w14:paraId="78960C83" w14:textId="77777777" w:rsidR="00687224" w:rsidRPr="00110689" w:rsidRDefault="00687224" w:rsidP="00687224">
      <w:pPr>
        <w:rPr>
          <w:sz w:val="20"/>
          <w:szCs w:val="20"/>
        </w:rPr>
      </w:pPr>
      <w:r w:rsidRPr="00110689">
        <w:rPr>
          <w:sz w:val="20"/>
          <w:szCs w:val="20"/>
        </w:rPr>
        <w:t>9)</w:t>
      </w:r>
    </w:p>
    <w:tbl>
      <w:tblPr>
        <w:tblStyle w:val="TableGrid"/>
        <w:tblW w:w="8784" w:type="dxa"/>
        <w:tblLook w:val="04A0" w:firstRow="1" w:lastRow="0" w:firstColumn="1" w:lastColumn="0" w:noHBand="0" w:noVBand="1"/>
      </w:tblPr>
      <w:tblGrid>
        <w:gridCol w:w="1378"/>
        <w:gridCol w:w="1087"/>
        <w:gridCol w:w="1087"/>
        <w:gridCol w:w="1254"/>
        <w:gridCol w:w="988"/>
        <w:gridCol w:w="1254"/>
        <w:gridCol w:w="850"/>
        <w:gridCol w:w="886"/>
      </w:tblGrid>
      <w:tr w:rsidR="00687224" w:rsidRPr="00110689" w14:paraId="3C95683B" w14:textId="77777777" w:rsidTr="003442C8">
        <w:tc>
          <w:tcPr>
            <w:tcW w:w="8784" w:type="dxa"/>
            <w:gridSpan w:val="8"/>
          </w:tcPr>
          <w:p w14:paraId="2F6AF999" w14:textId="77777777" w:rsidR="00687224" w:rsidRPr="00110689" w:rsidRDefault="00687224" w:rsidP="00A05687">
            <w:pPr>
              <w:rPr>
                <w:sz w:val="20"/>
                <w:szCs w:val="20"/>
              </w:rPr>
            </w:pPr>
          </w:p>
          <w:p w14:paraId="35F62DBC" w14:textId="77777777" w:rsidR="00687224" w:rsidRPr="00110689" w:rsidRDefault="00687224" w:rsidP="00A05687">
            <w:pPr>
              <w:rPr>
                <w:sz w:val="20"/>
                <w:szCs w:val="20"/>
              </w:rPr>
            </w:pPr>
            <w:r w:rsidRPr="00110689">
              <w:rPr>
                <w:sz w:val="20"/>
                <w:szCs w:val="20"/>
              </w:rPr>
              <w:t>The following purpose was presented to the panellists in Round 2 in relation to the pull tab to the back of the collar.</w:t>
            </w:r>
          </w:p>
          <w:p w14:paraId="40456641"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4170A71A" w14:textId="77777777" w:rsidR="00687224" w:rsidRPr="00110689" w:rsidRDefault="00687224" w:rsidP="00A05687">
            <w:pPr>
              <w:rPr>
                <w:sz w:val="20"/>
                <w:szCs w:val="20"/>
              </w:rPr>
            </w:pPr>
          </w:p>
          <w:p w14:paraId="19C761F8" w14:textId="77777777" w:rsidR="00687224" w:rsidRPr="00110689" w:rsidRDefault="00687224" w:rsidP="00A05687">
            <w:pPr>
              <w:rPr>
                <w:sz w:val="20"/>
                <w:szCs w:val="20"/>
              </w:rPr>
            </w:pPr>
            <w:r w:rsidRPr="00110689">
              <w:rPr>
                <w:sz w:val="20"/>
                <w:szCs w:val="20"/>
              </w:rPr>
              <w:t>Purpose: A collar pull tab aids the child in donning the shoe</w:t>
            </w:r>
          </w:p>
          <w:p w14:paraId="1106328D" w14:textId="77777777" w:rsidR="00687224" w:rsidRPr="00110689" w:rsidRDefault="00687224" w:rsidP="00A05687">
            <w:pPr>
              <w:rPr>
                <w:sz w:val="20"/>
                <w:szCs w:val="20"/>
              </w:rPr>
            </w:pPr>
            <w:r w:rsidRPr="00110689">
              <w:rPr>
                <w:sz w:val="20"/>
                <w:szCs w:val="20"/>
              </w:rPr>
              <w:t xml:space="preserve">Median level of Agreement 5 ("Somewhat Agree") </w:t>
            </w:r>
          </w:p>
          <w:p w14:paraId="35CDFB54" w14:textId="77777777" w:rsidR="00687224" w:rsidRPr="00110689" w:rsidRDefault="00687224" w:rsidP="00A05687">
            <w:pPr>
              <w:rPr>
                <w:sz w:val="20"/>
                <w:szCs w:val="20"/>
              </w:rPr>
            </w:pPr>
            <w:r w:rsidRPr="00110689">
              <w:rPr>
                <w:sz w:val="20"/>
                <w:szCs w:val="20"/>
              </w:rPr>
              <w:t>7% "Disagree", 33% "Neutral", 26% "Somewhat Agree", 27% "Agree"</w:t>
            </w:r>
          </w:p>
          <w:p w14:paraId="3A2F9085" w14:textId="77777777" w:rsidR="00687224" w:rsidRPr="00110689" w:rsidRDefault="00687224" w:rsidP="00A05687">
            <w:pPr>
              <w:rPr>
                <w:sz w:val="20"/>
                <w:szCs w:val="20"/>
              </w:rPr>
            </w:pPr>
            <w:r w:rsidRPr="00110689">
              <w:rPr>
                <w:sz w:val="20"/>
                <w:szCs w:val="20"/>
              </w:rPr>
              <w:t>7% "Strongly Agree"</w:t>
            </w:r>
          </w:p>
          <w:p w14:paraId="4DC81156" w14:textId="77777777" w:rsidR="00687224" w:rsidRPr="00110689" w:rsidRDefault="00687224" w:rsidP="00A05687">
            <w:pPr>
              <w:rPr>
                <w:sz w:val="20"/>
                <w:szCs w:val="20"/>
              </w:rPr>
            </w:pPr>
          </w:p>
          <w:p w14:paraId="0F4DF3FA" w14:textId="77777777" w:rsidR="00687224" w:rsidRPr="00110689" w:rsidRDefault="00687224" w:rsidP="00A05687">
            <w:pPr>
              <w:rPr>
                <w:sz w:val="20"/>
                <w:szCs w:val="20"/>
              </w:rPr>
            </w:pPr>
            <w:r w:rsidRPr="00110689">
              <w:rPr>
                <w:sz w:val="20"/>
                <w:szCs w:val="20"/>
              </w:rPr>
              <w:t>The statement has been slightly modified based on panellist feedback please rank your level of agreement with this.*</w:t>
            </w:r>
          </w:p>
        </w:tc>
      </w:tr>
      <w:tr w:rsidR="00687224" w:rsidRPr="00110689" w14:paraId="4EBC2143" w14:textId="77777777" w:rsidTr="003442C8">
        <w:tc>
          <w:tcPr>
            <w:tcW w:w="1393" w:type="dxa"/>
            <w:vMerge w:val="restart"/>
          </w:tcPr>
          <w:p w14:paraId="4ACC71EE" w14:textId="77777777" w:rsidR="00687224" w:rsidRPr="00110689" w:rsidRDefault="00687224" w:rsidP="00A05687">
            <w:pPr>
              <w:jc w:val="both"/>
              <w:rPr>
                <w:sz w:val="20"/>
                <w:szCs w:val="20"/>
              </w:rPr>
            </w:pPr>
          </w:p>
        </w:tc>
        <w:tc>
          <w:tcPr>
            <w:tcW w:w="1094" w:type="dxa"/>
          </w:tcPr>
          <w:p w14:paraId="203B90C7" w14:textId="77777777" w:rsidR="00687224" w:rsidRPr="00110689" w:rsidRDefault="00687224" w:rsidP="00A05687">
            <w:pPr>
              <w:jc w:val="both"/>
              <w:rPr>
                <w:sz w:val="20"/>
                <w:szCs w:val="20"/>
              </w:rPr>
            </w:pPr>
            <w:r w:rsidRPr="00110689">
              <w:rPr>
                <w:sz w:val="20"/>
                <w:szCs w:val="20"/>
              </w:rPr>
              <w:t>Strongly Disagree</w:t>
            </w:r>
          </w:p>
        </w:tc>
        <w:tc>
          <w:tcPr>
            <w:tcW w:w="1094" w:type="dxa"/>
          </w:tcPr>
          <w:p w14:paraId="282DE98D" w14:textId="77777777" w:rsidR="00687224" w:rsidRPr="00110689" w:rsidRDefault="00687224" w:rsidP="00A05687">
            <w:pPr>
              <w:jc w:val="both"/>
              <w:rPr>
                <w:sz w:val="20"/>
                <w:szCs w:val="20"/>
              </w:rPr>
            </w:pPr>
            <w:r w:rsidRPr="00110689">
              <w:rPr>
                <w:sz w:val="20"/>
                <w:szCs w:val="20"/>
              </w:rPr>
              <w:t>Disagree</w:t>
            </w:r>
          </w:p>
        </w:tc>
        <w:tc>
          <w:tcPr>
            <w:tcW w:w="1261" w:type="dxa"/>
          </w:tcPr>
          <w:p w14:paraId="0465961A" w14:textId="77777777" w:rsidR="00687224" w:rsidRPr="00110689" w:rsidRDefault="00687224" w:rsidP="00A05687">
            <w:pPr>
              <w:jc w:val="both"/>
              <w:rPr>
                <w:sz w:val="20"/>
                <w:szCs w:val="20"/>
              </w:rPr>
            </w:pPr>
            <w:r w:rsidRPr="00110689">
              <w:rPr>
                <w:sz w:val="20"/>
                <w:szCs w:val="20"/>
              </w:rPr>
              <w:t>Somewhat Disagree</w:t>
            </w:r>
          </w:p>
        </w:tc>
        <w:tc>
          <w:tcPr>
            <w:tcW w:w="995" w:type="dxa"/>
          </w:tcPr>
          <w:p w14:paraId="483C08AF" w14:textId="77777777" w:rsidR="00687224" w:rsidRPr="00110689" w:rsidRDefault="00687224" w:rsidP="00A05687">
            <w:pPr>
              <w:jc w:val="both"/>
              <w:rPr>
                <w:sz w:val="20"/>
                <w:szCs w:val="20"/>
              </w:rPr>
            </w:pPr>
            <w:r w:rsidRPr="00110689">
              <w:rPr>
                <w:sz w:val="20"/>
                <w:szCs w:val="20"/>
              </w:rPr>
              <w:t>Neutral</w:t>
            </w:r>
          </w:p>
        </w:tc>
        <w:tc>
          <w:tcPr>
            <w:tcW w:w="1261" w:type="dxa"/>
          </w:tcPr>
          <w:p w14:paraId="422605FA" w14:textId="77777777" w:rsidR="00687224" w:rsidRPr="00110689" w:rsidRDefault="00687224" w:rsidP="00A05687">
            <w:pPr>
              <w:jc w:val="both"/>
              <w:rPr>
                <w:sz w:val="20"/>
                <w:szCs w:val="20"/>
              </w:rPr>
            </w:pPr>
            <w:r w:rsidRPr="00110689">
              <w:rPr>
                <w:sz w:val="20"/>
                <w:szCs w:val="20"/>
              </w:rPr>
              <w:t>Somewhat Agree</w:t>
            </w:r>
          </w:p>
        </w:tc>
        <w:tc>
          <w:tcPr>
            <w:tcW w:w="857" w:type="dxa"/>
          </w:tcPr>
          <w:p w14:paraId="47C030F2" w14:textId="77777777" w:rsidR="00687224" w:rsidRPr="00110689" w:rsidRDefault="00687224" w:rsidP="00A05687">
            <w:pPr>
              <w:jc w:val="both"/>
              <w:rPr>
                <w:sz w:val="20"/>
                <w:szCs w:val="20"/>
              </w:rPr>
            </w:pPr>
            <w:r w:rsidRPr="00110689">
              <w:rPr>
                <w:sz w:val="20"/>
                <w:szCs w:val="20"/>
              </w:rPr>
              <w:t>Agree</w:t>
            </w:r>
          </w:p>
        </w:tc>
        <w:tc>
          <w:tcPr>
            <w:tcW w:w="829" w:type="dxa"/>
          </w:tcPr>
          <w:p w14:paraId="332287AF" w14:textId="77777777" w:rsidR="00687224" w:rsidRPr="00110689" w:rsidRDefault="00687224" w:rsidP="00A05687">
            <w:pPr>
              <w:jc w:val="both"/>
              <w:rPr>
                <w:sz w:val="20"/>
                <w:szCs w:val="20"/>
              </w:rPr>
            </w:pPr>
            <w:r w:rsidRPr="00110689">
              <w:rPr>
                <w:sz w:val="20"/>
                <w:szCs w:val="20"/>
              </w:rPr>
              <w:t>Strongly Agree</w:t>
            </w:r>
          </w:p>
        </w:tc>
      </w:tr>
      <w:tr w:rsidR="00687224" w:rsidRPr="00110689" w14:paraId="5CB6787F" w14:textId="77777777" w:rsidTr="003442C8">
        <w:tc>
          <w:tcPr>
            <w:tcW w:w="1393" w:type="dxa"/>
            <w:vMerge/>
          </w:tcPr>
          <w:p w14:paraId="2254D544" w14:textId="77777777" w:rsidR="00687224" w:rsidRPr="00110689" w:rsidRDefault="00687224" w:rsidP="00A05687">
            <w:pPr>
              <w:jc w:val="center"/>
              <w:rPr>
                <w:sz w:val="20"/>
                <w:szCs w:val="20"/>
              </w:rPr>
            </w:pPr>
          </w:p>
        </w:tc>
        <w:tc>
          <w:tcPr>
            <w:tcW w:w="1094" w:type="dxa"/>
          </w:tcPr>
          <w:p w14:paraId="2B8667F2" w14:textId="77777777" w:rsidR="00687224" w:rsidRPr="00110689" w:rsidRDefault="00687224" w:rsidP="00A05687">
            <w:pPr>
              <w:jc w:val="center"/>
              <w:rPr>
                <w:sz w:val="20"/>
                <w:szCs w:val="20"/>
              </w:rPr>
            </w:pPr>
            <w:r w:rsidRPr="00110689">
              <w:rPr>
                <w:sz w:val="20"/>
                <w:szCs w:val="20"/>
              </w:rPr>
              <w:t>1</w:t>
            </w:r>
          </w:p>
        </w:tc>
        <w:tc>
          <w:tcPr>
            <w:tcW w:w="1094" w:type="dxa"/>
          </w:tcPr>
          <w:p w14:paraId="5E4E8B60" w14:textId="77777777" w:rsidR="00687224" w:rsidRPr="00110689" w:rsidRDefault="00687224" w:rsidP="00A05687">
            <w:pPr>
              <w:jc w:val="center"/>
              <w:rPr>
                <w:sz w:val="20"/>
                <w:szCs w:val="20"/>
              </w:rPr>
            </w:pPr>
            <w:r w:rsidRPr="00110689">
              <w:rPr>
                <w:sz w:val="20"/>
                <w:szCs w:val="20"/>
              </w:rPr>
              <w:t>2</w:t>
            </w:r>
          </w:p>
        </w:tc>
        <w:tc>
          <w:tcPr>
            <w:tcW w:w="1261" w:type="dxa"/>
          </w:tcPr>
          <w:p w14:paraId="0645C143" w14:textId="77777777" w:rsidR="00687224" w:rsidRPr="00110689" w:rsidRDefault="00687224" w:rsidP="00A05687">
            <w:pPr>
              <w:jc w:val="center"/>
              <w:rPr>
                <w:sz w:val="20"/>
                <w:szCs w:val="20"/>
              </w:rPr>
            </w:pPr>
            <w:r w:rsidRPr="00110689">
              <w:rPr>
                <w:sz w:val="20"/>
                <w:szCs w:val="20"/>
              </w:rPr>
              <w:t>3</w:t>
            </w:r>
          </w:p>
        </w:tc>
        <w:tc>
          <w:tcPr>
            <w:tcW w:w="995" w:type="dxa"/>
          </w:tcPr>
          <w:p w14:paraId="3D13E395" w14:textId="77777777" w:rsidR="00687224" w:rsidRPr="00110689" w:rsidRDefault="00687224" w:rsidP="00A05687">
            <w:pPr>
              <w:jc w:val="center"/>
              <w:rPr>
                <w:sz w:val="20"/>
                <w:szCs w:val="20"/>
              </w:rPr>
            </w:pPr>
            <w:r w:rsidRPr="00110689">
              <w:rPr>
                <w:sz w:val="20"/>
                <w:szCs w:val="20"/>
              </w:rPr>
              <w:t>4</w:t>
            </w:r>
          </w:p>
        </w:tc>
        <w:tc>
          <w:tcPr>
            <w:tcW w:w="1261" w:type="dxa"/>
          </w:tcPr>
          <w:p w14:paraId="3F0EA678" w14:textId="77777777" w:rsidR="00687224" w:rsidRPr="00110689" w:rsidRDefault="00687224" w:rsidP="00A05687">
            <w:pPr>
              <w:jc w:val="center"/>
              <w:rPr>
                <w:sz w:val="20"/>
                <w:szCs w:val="20"/>
              </w:rPr>
            </w:pPr>
            <w:r w:rsidRPr="00110689">
              <w:rPr>
                <w:sz w:val="20"/>
                <w:szCs w:val="20"/>
              </w:rPr>
              <w:t>5</w:t>
            </w:r>
          </w:p>
        </w:tc>
        <w:tc>
          <w:tcPr>
            <w:tcW w:w="857" w:type="dxa"/>
          </w:tcPr>
          <w:p w14:paraId="30150D2E" w14:textId="77777777" w:rsidR="00687224" w:rsidRPr="00110689" w:rsidRDefault="00687224" w:rsidP="00A05687">
            <w:pPr>
              <w:jc w:val="center"/>
              <w:rPr>
                <w:sz w:val="20"/>
                <w:szCs w:val="20"/>
              </w:rPr>
            </w:pPr>
            <w:r w:rsidRPr="00110689">
              <w:rPr>
                <w:sz w:val="20"/>
                <w:szCs w:val="20"/>
              </w:rPr>
              <w:t>6</w:t>
            </w:r>
          </w:p>
        </w:tc>
        <w:tc>
          <w:tcPr>
            <w:tcW w:w="829" w:type="dxa"/>
          </w:tcPr>
          <w:p w14:paraId="32A77168" w14:textId="77777777" w:rsidR="00687224" w:rsidRPr="00110689" w:rsidRDefault="00687224" w:rsidP="00A05687">
            <w:pPr>
              <w:jc w:val="center"/>
              <w:rPr>
                <w:sz w:val="20"/>
                <w:szCs w:val="20"/>
              </w:rPr>
            </w:pPr>
            <w:r w:rsidRPr="00110689">
              <w:rPr>
                <w:sz w:val="20"/>
                <w:szCs w:val="20"/>
              </w:rPr>
              <w:t>7</w:t>
            </w:r>
          </w:p>
        </w:tc>
      </w:tr>
      <w:tr w:rsidR="00687224" w:rsidRPr="00110689" w14:paraId="5213B5F3" w14:textId="77777777" w:rsidTr="003442C8">
        <w:tc>
          <w:tcPr>
            <w:tcW w:w="1393" w:type="dxa"/>
          </w:tcPr>
          <w:p w14:paraId="5F39988B" w14:textId="77777777" w:rsidR="00687224" w:rsidRPr="00110689" w:rsidRDefault="00687224" w:rsidP="00A05687">
            <w:pPr>
              <w:rPr>
                <w:sz w:val="20"/>
                <w:szCs w:val="20"/>
              </w:rPr>
            </w:pPr>
            <w:r w:rsidRPr="00110689">
              <w:rPr>
                <w:sz w:val="20"/>
                <w:szCs w:val="20"/>
              </w:rPr>
              <w:t>Purpose: A collar pull tab may aid the child or those offering assistance in donning the stability shoe</w:t>
            </w:r>
          </w:p>
        </w:tc>
        <w:tc>
          <w:tcPr>
            <w:tcW w:w="1094" w:type="dxa"/>
          </w:tcPr>
          <w:p w14:paraId="3F9E08B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94" w:type="dxa"/>
          </w:tcPr>
          <w:p w14:paraId="2CC1A78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1" w:type="dxa"/>
          </w:tcPr>
          <w:p w14:paraId="1C45C03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5" w:type="dxa"/>
          </w:tcPr>
          <w:p w14:paraId="3AEBB85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1" w:type="dxa"/>
          </w:tcPr>
          <w:p w14:paraId="000C1B4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57" w:type="dxa"/>
          </w:tcPr>
          <w:p w14:paraId="6B7F50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9" w:type="dxa"/>
          </w:tcPr>
          <w:p w14:paraId="0E46ED8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9381DEB" w14:textId="77777777" w:rsidR="00687224" w:rsidRPr="00110689" w:rsidRDefault="00687224" w:rsidP="00687224">
      <w:pPr>
        <w:rPr>
          <w:sz w:val="20"/>
          <w:szCs w:val="20"/>
        </w:rPr>
      </w:pPr>
    </w:p>
    <w:p w14:paraId="58E096C3" w14:textId="77777777" w:rsidR="00687224" w:rsidRPr="00110689" w:rsidRDefault="00687224" w:rsidP="00687224">
      <w:pPr>
        <w:rPr>
          <w:sz w:val="20"/>
          <w:szCs w:val="20"/>
        </w:rPr>
      </w:pPr>
      <w:r w:rsidRPr="00110689">
        <w:rPr>
          <w:sz w:val="20"/>
          <w:szCs w:val="20"/>
        </w:rPr>
        <w:t>10)</w:t>
      </w:r>
    </w:p>
    <w:tbl>
      <w:tblPr>
        <w:tblStyle w:val="TableGrid"/>
        <w:tblW w:w="0" w:type="auto"/>
        <w:tblLook w:val="04A0" w:firstRow="1" w:lastRow="0" w:firstColumn="1" w:lastColumn="0" w:noHBand="0" w:noVBand="1"/>
      </w:tblPr>
      <w:tblGrid>
        <w:gridCol w:w="8488"/>
      </w:tblGrid>
      <w:tr w:rsidR="00687224" w:rsidRPr="00110689" w14:paraId="3BAA784D" w14:textId="77777777" w:rsidTr="00A05687">
        <w:tc>
          <w:tcPr>
            <w:tcW w:w="9010" w:type="dxa"/>
          </w:tcPr>
          <w:p w14:paraId="3B04A13D" w14:textId="77777777" w:rsidR="00687224" w:rsidRPr="00110689" w:rsidRDefault="00687224" w:rsidP="00A05687">
            <w:pPr>
              <w:rPr>
                <w:sz w:val="20"/>
                <w:szCs w:val="20"/>
              </w:rPr>
            </w:pPr>
            <w:r w:rsidRPr="00110689">
              <w:rPr>
                <w:sz w:val="20"/>
                <w:szCs w:val="20"/>
              </w:rPr>
              <w:t xml:space="preserve">If your level of agreement was "somewhat agree" or lower for any of the statements in relation to the </w:t>
            </w:r>
            <w:proofErr w:type="spellStart"/>
            <w:r w:rsidRPr="00110689">
              <w:rPr>
                <w:sz w:val="20"/>
                <w:szCs w:val="20"/>
              </w:rPr>
              <w:t>topline</w:t>
            </w:r>
            <w:proofErr w:type="spellEnd"/>
            <w:r w:rsidRPr="00110689">
              <w:rPr>
                <w:sz w:val="20"/>
                <w:szCs w:val="20"/>
              </w:rPr>
              <w:t>/collar please use this optional area to provide us with your reasoning.</w:t>
            </w:r>
          </w:p>
        </w:tc>
      </w:tr>
      <w:tr w:rsidR="00687224" w:rsidRPr="00110689" w14:paraId="1ADE5B4E" w14:textId="77777777" w:rsidTr="00A05687">
        <w:tc>
          <w:tcPr>
            <w:tcW w:w="9010" w:type="dxa"/>
          </w:tcPr>
          <w:p w14:paraId="15D60555" w14:textId="77777777" w:rsidR="00687224" w:rsidRPr="00110689" w:rsidRDefault="00687224" w:rsidP="00A05687">
            <w:pPr>
              <w:rPr>
                <w:sz w:val="20"/>
                <w:szCs w:val="20"/>
              </w:rPr>
            </w:pPr>
          </w:p>
          <w:p w14:paraId="4E973BCF" w14:textId="77777777" w:rsidR="00687224" w:rsidRPr="00110689" w:rsidRDefault="00687224" w:rsidP="00A05687">
            <w:pPr>
              <w:rPr>
                <w:sz w:val="20"/>
                <w:szCs w:val="20"/>
              </w:rPr>
            </w:pPr>
          </w:p>
        </w:tc>
      </w:tr>
    </w:tbl>
    <w:p w14:paraId="5F61706A" w14:textId="77777777" w:rsidR="00687224" w:rsidRPr="00110689" w:rsidRDefault="00687224" w:rsidP="00687224">
      <w:pPr>
        <w:rPr>
          <w:sz w:val="20"/>
          <w:szCs w:val="20"/>
        </w:rPr>
      </w:pPr>
    </w:p>
    <w:p w14:paraId="38226B60"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077BA291" w14:textId="77777777" w:rsidTr="00A05687">
        <w:tc>
          <w:tcPr>
            <w:tcW w:w="9010" w:type="dxa"/>
          </w:tcPr>
          <w:p w14:paraId="1B7E05B0" w14:textId="77777777" w:rsidR="00687224" w:rsidRPr="00110689" w:rsidRDefault="00687224" w:rsidP="00A05687">
            <w:pPr>
              <w:rPr>
                <w:b/>
                <w:bCs/>
                <w:sz w:val="20"/>
                <w:szCs w:val="20"/>
              </w:rPr>
            </w:pPr>
            <w:r w:rsidRPr="00110689">
              <w:rPr>
                <w:b/>
                <w:bCs/>
                <w:sz w:val="20"/>
                <w:szCs w:val="20"/>
              </w:rPr>
              <w:t>Upper</w:t>
            </w:r>
          </w:p>
          <w:p w14:paraId="4CACF32C"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5284d8b-31f7-4827-a844-eaacb359a766"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noProof/>
                <w:sz w:val="20"/>
                <w:szCs w:val="20"/>
              </w:rPr>
              <w:drawing>
                <wp:inline distT="0" distB="0" distL="0" distR="0" wp14:anchorId="3845F769" wp14:editId="6F314A9D">
                  <wp:extent cx="2482327" cy="1460500"/>
                  <wp:effectExtent l="0" t="0" r="0" b="0"/>
                  <wp:docPr id="1416276389" name="Picture 1416276389" descr="A picture containing footwear, belt, case,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footwear, belt, case, accessory&#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487488" cy="1463537"/>
                          </a:xfrm>
                          <a:prstGeom prst="rect">
                            <a:avLst/>
                          </a:prstGeom>
                          <a:noFill/>
                          <a:ln>
                            <a:noFill/>
                          </a:ln>
                        </pic:spPr>
                      </pic:pic>
                    </a:graphicData>
                  </a:graphic>
                </wp:inline>
              </w:drawing>
            </w:r>
            <w:r w:rsidRPr="00110689">
              <w:rPr>
                <w:sz w:val="20"/>
                <w:szCs w:val="20"/>
              </w:rPr>
              <w:fldChar w:fldCharType="end"/>
            </w:r>
          </w:p>
          <w:p w14:paraId="21F9CEB4" w14:textId="77777777" w:rsidR="00687224" w:rsidRPr="00110689" w:rsidRDefault="00687224" w:rsidP="00A05687">
            <w:pPr>
              <w:rPr>
                <w:b/>
                <w:bCs/>
                <w:sz w:val="20"/>
                <w:szCs w:val="20"/>
              </w:rPr>
            </w:pPr>
            <w:r w:rsidRPr="00110689">
              <w:rPr>
                <w:sz w:val="20"/>
                <w:szCs w:val="20"/>
              </w:rPr>
              <w:fldChar w:fldCharType="end"/>
            </w:r>
          </w:p>
        </w:tc>
      </w:tr>
      <w:tr w:rsidR="00687224" w:rsidRPr="00110689" w14:paraId="7C555506" w14:textId="77777777" w:rsidTr="00A05687">
        <w:tc>
          <w:tcPr>
            <w:tcW w:w="9010" w:type="dxa"/>
          </w:tcPr>
          <w:p w14:paraId="2D18399E"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upper of standard “Off the Shelf” stability footwear used as a clinical intervention for children with mobility impairment.</w:t>
            </w:r>
          </w:p>
          <w:p w14:paraId="15672AEF" w14:textId="77777777" w:rsidR="00687224" w:rsidRPr="00110689" w:rsidRDefault="00687224" w:rsidP="00A05687">
            <w:pPr>
              <w:rPr>
                <w:sz w:val="20"/>
                <w:szCs w:val="20"/>
              </w:rPr>
            </w:pPr>
          </w:p>
          <w:p w14:paraId="31E6BFB5" w14:textId="77777777" w:rsidR="00687224" w:rsidRPr="00110689" w:rsidRDefault="00687224" w:rsidP="00A05687">
            <w:pPr>
              <w:rPr>
                <w:sz w:val="20"/>
                <w:szCs w:val="20"/>
              </w:rPr>
            </w:pPr>
            <w:r w:rsidRPr="00110689">
              <w:rPr>
                <w:sz w:val="20"/>
                <w:szCs w:val="20"/>
              </w:rPr>
              <w:t xml:space="preserve">Please consider the options offered or rank your level of agreement with the suggested characteristic or purpose of these design characteristics some of which may have been slightly modified based on panellist feedback in Round 2:  </w:t>
            </w:r>
          </w:p>
        </w:tc>
      </w:tr>
    </w:tbl>
    <w:p w14:paraId="70ABB1F3" w14:textId="77777777" w:rsidR="00687224" w:rsidRPr="00110689" w:rsidRDefault="00687224" w:rsidP="00687224">
      <w:pPr>
        <w:rPr>
          <w:sz w:val="20"/>
          <w:szCs w:val="20"/>
        </w:rPr>
      </w:pPr>
    </w:p>
    <w:p w14:paraId="05D6B157" w14:textId="77777777" w:rsidR="00687224" w:rsidRPr="00110689" w:rsidRDefault="00687224" w:rsidP="00687224">
      <w:pPr>
        <w:rPr>
          <w:sz w:val="20"/>
          <w:szCs w:val="20"/>
        </w:rPr>
      </w:pPr>
      <w:r w:rsidRPr="00110689">
        <w:rPr>
          <w:sz w:val="20"/>
          <w:szCs w:val="20"/>
        </w:rPr>
        <w:t>11)</w:t>
      </w:r>
    </w:p>
    <w:tbl>
      <w:tblPr>
        <w:tblStyle w:val="TableGrid"/>
        <w:tblW w:w="0" w:type="auto"/>
        <w:tblLook w:val="04A0" w:firstRow="1" w:lastRow="0" w:firstColumn="1" w:lastColumn="0" w:noHBand="0" w:noVBand="1"/>
      </w:tblPr>
      <w:tblGrid>
        <w:gridCol w:w="8488"/>
      </w:tblGrid>
      <w:tr w:rsidR="00687224" w:rsidRPr="00110689" w14:paraId="02655AB4" w14:textId="77777777" w:rsidTr="00A05687">
        <w:tc>
          <w:tcPr>
            <w:tcW w:w="9010" w:type="dxa"/>
          </w:tcPr>
          <w:p w14:paraId="185E060A" w14:textId="77777777" w:rsidR="00687224" w:rsidRPr="00110689" w:rsidRDefault="00687224" w:rsidP="00A05687">
            <w:pPr>
              <w:rPr>
                <w:rFonts w:cstheme="minorHAnsi"/>
                <w:sz w:val="20"/>
                <w:szCs w:val="20"/>
              </w:rPr>
            </w:pPr>
            <w:r w:rsidRPr="00110689">
              <w:rPr>
                <w:rFonts w:cstheme="minorHAnsi"/>
                <w:sz w:val="20"/>
                <w:szCs w:val="20"/>
              </w:rPr>
              <w:t>The panellists were presented with the following options in relation to the ideal material for the upper in Round 2</w:t>
            </w:r>
          </w:p>
          <w:p w14:paraId="6A1A6048" w14:textId="77777777" w:rsidR="00687224" w:rsidRPr="00110689" w:rsidRDefault="00687224" w:rsidP="00A05687">
            <w:pPr>
              <w:rPr>
                <w:rFonts w:cstheme="minorHAnsi"/>
                <w:sz w:val="20"/>
                <w:szCs w:val="20"/>
              </w:rPr>
            </w:pPr>
            <w:r w:rsidRPr="00110689">
              <w:rPr>
                <w:rFonts w:cstheme="minorHAnsi"/>
                <w:sz w:val="20"/>
                <w:szCs w:val="20"/>
              </w:rPr>
              <w:t>The relative distribution of response is detailed below:</w:t>
            </w:r>
          </w:p>
          <w:p w14:paraId="10ECA245" w14:textId="77777777" w:rsidR="00687224" w:rsidRPr="00110689" w:rsidRDefault="00687224" w:rsidP="00A05687">
            <w:pPr>
              <w:rPr>
                <w:rFonts w:cstheme="minorHAnsi"/>
                <w:sz w:val="20"/>
                <w:szCs w:val="20"/>
              </w:rPr>
            </w:pPr>
          </w:p>
          <w:p w14:paraId="6119EB0F" w14:textId="77777777" w:rsidR="00687224" w:rsidRPr="00110689" w:rsidRDefault="00687224" w:rsidP="00A05687">
            <w:pPr>
              <w:rPr>
                <w:rFonts w:cstheme="minorHAnsi"/>
                <w:sz w:val="20"/>
                <w:szCs w:val="20"/>
              </w:rPr>
            </w:pPr>
            <w:r w:rsidRPr="00110689">
              <w:rPr>
                <w:rFonts w:cstheme="minorHAnsi"/>
                <w:sz w:val="20"/>
                <w:szCs w:val="20"/>
              </w:rPr>
              <w:t>Option 1: Optional range of upper material to include; leather, breathable material and wipeable material. 100%</w:t>
            </w:r>
          </w:p>
          <w:p w14:paraId="3A5B8EEB" w14:textId="77777777" w:rsidR="00687224" w:rsidRPr="00110689" w:rsidRDefault="00687224" w:rsidP="00A05687">
            <w:pPr>
              <w:rPr>
                <w:rFonts w:cstheme="minorHAnsi"/>
                <w:sz w:val="20"/>
                <w:szCs w:val="20"/>
              </w:rPr>
            </w:pPr>
          </w:p>
          <w:p w14:paraId="6586997F" w14:textId="77777777" w:rsidR="00687224" w:rsidRPr="00110689" w:rsidRDefault="00687224" w:rsidP="00A05687">
            <w:pPr>
              <w:rPr>
                <w:rFonts w:cstheme="minorHAnsi"/>
                <w:sz w:val="20"/>
                <w:szCs w:val="20"/>
              </w:rPr>
            </w:pPr>
            <w:r w:rsidRPr="00110689">
              <w:rPr>
                <w:rFonts w:cstheme="minorHAnsi"/>
                <w:sz w:val="20"/>
                <w:szCs w:val="20"/>
              </w:rPr>
              <w:t>Option 2: Upper should be constructed of leather (Original) 0%</w:t>
            </w:r>
          </w:p>
          <w:p w14:paraId="77BB8BF4" w14:textId="77777777" w:rsidR="00687224" w:rsidRPr="00110689" w:rsidRDefault="00687224" w:rsidP="00A05687">
            <w:pPr>
              <w:rPr>
                <w:rFonts w:cstheme="minorHAnsi"/>
                <w:sz w:val="20"/>
                <w:szCs w:val="20"/>
              </w:rPr>
            </w:pPr>
          </w:p>
          <w:p w14:paraId="70F50247" w14:textId="77777777" w:rsidR="00687224" w:rsidRPr="00110689" w:rsidRDefault="00687224" w:rsidP="00A05687">
            <w:pPr>
              <w:rPr>
                <w:rFonts w:cstheme="minorHAnsi"/>
                <w:sz w:val="20"/>
                <w:szCs w:val="20"/>
              </w:rPr>
            </w:pPr>
            <w:r w:rsidRPr="00110689">
              <w:rPr>
                <w:rFonts w:cstheme="minorHAnsi"/>
                <w:sz w:val="20"/>
                <w:szCs w:val="20"/>
              </w:rPr>
              <w:t>A Consensus was reached for Option 1</w:t>
            </w:r>
          </w:p>
        </w:tc>
      </w:tr>
    </w:tbl>
    <w:p w14:paraId="05555714" w14:textId="77777777" w:rsidR="00687224" w:rsidRPr="00110689" w:rsidRDefault="00687224" w:rsidP="00687224">
      <w:pPr>
        <w:rPr>
          <w:sz w:val="20"/>
          <w:szCs w:val="20"/>
        </w:rPr>
      </w:pPr>
    </w:p>
    <w:p w14:paraId="35FA49C6" w14:textId="77777777" w:rsidR="00687224" w:rsidRPr="00110689" w:rsidRDefault="00687224" w:rsidP="00687224">
      <w:pPr>
        <w:rPr>
          <w:sz w:val="20"/>
          <w:szCs w:val="20"/>
        </w:rPr>
      </w:pPr>
    </w:p>
    <w:p w14:paraId="5DED018B" w14:textId="77777777" w:rsidR="00687224" w:rsidRPr="00110689" w:rsidRDefault="00687224" w:rsidP="00687224">
      <w:pPr>
        <w:rPr>
          <w:sz w:val="20"/>
          <w:szCs w:val="20"/>
        </w:rPr>
      </w:pPr>
    </w:p>
    <w:p w14:paraId="68610D22" w14:textId="77777777" w:rsidR="00687224" w:rsidRPr="00110689" w:rsidRDefault="00687224" w:rsidP="00687224">
      <w:pPr>
        <w:rPr>
          <w:sz w:val="20"/>
          <w:szCs w:val="20"/>
        </w:rPr>
      </w:pPr>
    </w:p>
    <w:p w14:paraId="6E41B0CF" w14:textId="77777777" w:rsidR="00687224" w:rsidRPr="00110689" w:rsidRDefault="00687224" w:rsidP="00687224">
      <w:pPr>
        <w:rPr>
          <w:sz w:val="20"/>
          <w:szCs w:val="20"/>
        </w:rPr>
      </w:pPr>
    </w:p>
    <w:p w14:paraId="6928DEC5" w14:textId="77777777" w:rsidR="00687224" w:rsidRPr="00110689" w:rsidRDefault="00687224" w:rsidP="00687224">
      <w:pPr>
        <w:rPr>
          <w:sz w:val="20"/>
          <w:szCs w:val="20"/>
        </w:rPr>
      </w:pPr>
      <w:r w:rsidRPr="00110689">
        <w:rPr>
          <w:sz w:val="20"/>
          <w:szCs w:val="20"/>
        </w:rPr>
        <w:t>12)</w:t>
      </w:r>
    </w:p>
    <w:tbl>
      <w:tblPr>
        <w:tblStyle w:val="TableGrid"/>
        <w:tblW w:w="0" w:type="auto"/>
        <w:tblLook w:val="04A0" w:firstRow="1" w:lastRow="0" w:firstColumn="1" w:lastColumn="0" w:noHBand="0" w:noVBand="1"/>
      </w:tblPr>
      <w:tblGrid>
        <w:gridCol w:w="1193"/>
        <w:gridCol w:w="1047"/>
        <w:gridCol w:w="1047"/>
        <w:gridCol w:w="1201"/>
        <w:gridCol w:w="957"/>
        <w:gridCol w:w="1201"/>
        <w:gridCol w:w="830"/>
        <w:gridCol w:w="1012"/>
      </w:tblGrid>
      <w:tr w:rsidR="00687224" w:rsidRPr="00110689" w14:paraId="3A1EE07D" w14:textId="77777777" w:rsidTr="00A05687">
        <w:tc>
          <w:tcPr>
            <w:tcW w:w="9010" w:type="dxa"/>
            <w:gridSpan w:val="8"/>
          </w:tcPr>
          <w:p w14:paraId="5FF72938" w14:textId="77777777" w:rsidR="00687224" w:rsidRPr="00110689" w:rsidRDefault="00687224" w:rsidP="00A05687">
            <w:pPr>
              <w:rPr>
                <w:sz w:val="20"/>
                <w:szCs w:val="20"/>
              </w:rPr>
            </w:pPr>
            <w:r w:rsidRPr="00110689">
              <w:rPr>
                <w:sz w:val="20"/>
                <w:szCs w:val="20"/>
              </w:rPr>
              <w:t>The following purpose was presented to the panellists in Round 2 in relation to leather as an upper material.</w:t>
            </w:r>
          </w:p>
          <w:p w14:paraId="27F53AA3"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05D74B45" w14:textId="77777777" w:rsidR="00687224" w:rsidRPr="00110689" w:rsidRDefault="00687224" w:rsidP="00A05687">
            <w:pPr>
              <w:rPr>
                <w:sz w:val="20"/>
                <w:szCs w:val="20"/>
              </w:rPr>
            </w:pPr>
          </w:p>
          <w:p w14:paraId="2F6F578E" w14:textId="77777777" w:rsidR="00687224" w:rsidRPr="00110689" w:rsidRDefault="00687224" w:rsidP="00A05687">
            <w:pPr>
              <w:rPr>
                <w:sz w:val="20"/>
                <w:szCs w:val="20"/>
              </w:rPr>
            </w:pPr>
            <w:r w:rsidRPr="00110689">
              <w:rPr>
                <w:sz w:val="20"/>
                <w:szCs w:val="20"/>
              </w:rPr>
              <w:t>Purpose: Leather adapts to foot structures over time</w:t>
            </w:r>
          </w:p>
          <w:p w14:paraId="5D7EB2FC" w14:textId="77777777" w:rsidR="00687224" w:rsidRPr="00110689" w:rsidRDefault="00687224" w:rsidP="00A05687">
            <w:pPr>
              <w:rPr>
                <w:sz w:val="20"/>
                <w:szCs w:val="20"/>
              </w:rPr>
            </w:pPr>
            <w:r w:rsidRPr="00110689">
              <w:rPr>
                <w:sz w:val="20"/>
                <w:szCs w:val="20"/>
              </w:rPr>
              <w:t xml:space="preserve">Median level of Agreement 6 ("Agree") </w:t>
            </w:r>
          </w:p>
          <w:p w14:paraId="60A54390" w14:textId="77777777" w:rsidR="00687224" w:rsidRPr="00110689" w:rsidRDefault="00687224" w:rsidP="00A05687">
            <w:pPr>
              <w:rPr>
                <w:sz w:val="20"/>
                <w:szCs w:val="20"/>
              </w:rPr>
            </w:pPr>
            <w:r w:rsidRPr="00110689">
              <w:rPr>
                <w:sz w:val="20"/>
                <w:szCs w:val="20"/>
              </w:rPr>
              <w:t>7% "Neutral", 20% "Somewhat Agree", 53% "Agree", 20% "Strongly Agree"</w:t>
            </w:r>
          </w:p>
          <w:p w14:paraId="3F1DD93C" w14:textId="77777777" w:rsidR="00687224" w:rsidRPr="00110689" w:rsidRDefault="00687224" w:rsidP="00A05687">
            <w:pPr>
              <w:rPr>
                <w:sz w:val="20"/>
                <w:szCs w:val="20"/>
              </w:rPr>
            </w:pPr>
          </w:p>
          <w:p w14:paraId="7723982D" w14:textId="77777777" w:rsidR="00687224" w:rsidRPr="00110689" w:rsidRDefault="00687224" w:rsidP="00A05687">
            <w:pPr>
              <w:rPr>
                <w:sz w:val="20"/>
                <w:szCs w:val="20"/>
              </w:rPr>
            </w:pPr>
            <w:r w:rsidRPr="00110689">
              <w:rPr>
                <w:sz w:val="20"/>
                <w:szCs w:val="20"/>
              </w:rPr>
              <w:t>Purpose: Leather enhances material stiffness of the footwear</w:t>
            </w:r>
          </w:p>
          <w:p w14:paraId="2B91FE32" w14:textId="77777777" w:rsidR="00687224" w:rsidRPr="00110689" w:rsidRDefault="00687224" w:rsidP="00A05687">
            <w:pPr>
              <w:rPr>
                <w:sz w:val="20"/>
                <w:szCs w:val="20"/>
              </w:rPr>
            </w:pPr>
            <w:r w:rsidRPr="00110689">
              <w:rPr>
                <w:sz w:val="20"/>
                <w:szCs w:val="20"/>
              </w:rPr>
              <w:t xml:space="preserve">Median level of Agreement 6 ("Agree") </w:t>
            </w:r>
          </w:p>
          <w:p w14:paraId="1AD183C8" w14:textId="77777777" w:rsidR="00687224" w:rsidRPr="00110689" w:rsidRDefault="00687224" w:rsidP="00A05687">
            <w:pPr>
              <w:rPr>
                <w:sz w:val="20"/>
                <w:szCs w:val="20"/>
              </w:rPr>
            </w:pPr>
            <w:r w:rsidRPr="00110689">
              <w:rPr>
                <w:sz w:val="20"/>
                <w:szCs w:val="20"/>
              </w:rPr>
              <w:t>7% "Somewhat Disagree", 20% "Neutral", 20% "Somewhat Agree",</w:t>
            </w:r>
          </w:p>
          <w:p w14:paraId="72B94B4C" w14:textId="77777777" w:rsidR="00687224" w:rsidRPr="00110689" w:rsidRDefault="00687224" w:rsidP="00A05687">
            <w:pPr>
              <w:rPr>
                <w:sz w:val="20"/>
                <w:szCs w:val="20"/>
              </w:rPr>
            </w:pPr>
            <w:r w:rsidRPr="00110689">
              <w:rPr>
                <w:sz w:val="20"/>
                <w:szCs w:val="20"/>
              </w:rPr>
              <w:t>53% "Agree"</w:t>
            </w:r>
          </w:p>
          <w:p w14:paraId="498A92ED" w14:textId="77777777" w:rsidR="00687224" w:rsidRPr="00110689" w:rsidRDefault="00687224" w:rsidP="00A05687">
            <w:pPr>
              <w:rPr>
                <w:sz w:val="20"/>
                <w:szCs w:val="20"/>
              </w:rPr>
            </w:pPr>
          </w:p>
          <w:p w14:paraId="643372B9" w14:textId="77777777" w:rsidR="00687224" w:rsidRPr="00110689" w:rsidRDefault="00687224" w:rsidP="00A05687">
            <w:pPr>
              <w:rPr>
                <w:sz w:val="20"/>
                <w:szCs w:val="20"/>
              </w:rPr>
            </w:pPr>
            <w:r w:rsidRPr="00110689">
              <w:rPr>
                <w:sz w:val="20"/>
                <w:szCs w:val="20"/>
              </w:rPr>
              <w:t>Panellist feedback suggested that Leather material do not have uniform tensile strength. The upper material needs to account for the mass of the patient and the potential for increased mechanical stress.</w:t>
            </w:r>
          </w:p>
          <w:p w14:paraId="24C5213D" w14:textId="77777777" w:rsidR="00687224" w:rsidRPr="00110689" w:rsidRDefault="00687224" w:rsidP="00A05687">
            <w:pPr>
              <w:rPr>
                <w:sz w:val="20"/>
                <w:szCs w:val="20"/>
              </w:rPr>
            </w:pPr>
          </w:p>
          <w:p w14:paraId="3998E891" w14:textId="77777777" w:rsidR="00687224" w:rsidRPr="00110689" w:rsidRDefault="00687224" w:rsidP="00A05687">
            <w:pPr>
              <w:rPr>
                <w:sz w:val="20"/>
                <w:szCs w:val="20"/>
              </w:rPr>
            </w:pPr>
            <w:r w:rsidRPr="00110689">
              <w:rPr>
                <w:sz w:val="20"/>
                <w:szCs w:val="20"/>
              </w:rPr>
              <w:t>The statements have been slightly modified based on panellist feedback please rank your level of agreement with these.*</w:t>
            </w:r>
          </w:p>
        </w:tc>
      </w:tr>
      <w:tr w:rsidR="00687224" w:rsidRPr="00110689" w14:paraId="0F4BB654" w14:textId="77777777" w:rsidTr="00A05687">
        <w:tc>
          <w:tcPr>
            <w:tcW w:w="1240" w:type="dxa"/>
            <w:vMerge w:val="restart"/>
          </w:tcPr>
          <w:p w14:paraId="4D96DEC5" w14:textId="77777777" w:rsidR="00687224" w:rsidRPr="00110689" w:rsidRDefault="00687224" w:rsidP="00A05687">
            <w:pPr>
              <w:jc w:val="both"/>
              <w:rPr>
                <w:sz w:val="20"/>
                <w:szCs w:val="20"/>
              </w:rPr>
            </w:pPr>
          </w:p>
        </w:tc>
        <w:tc>
          <w:tcPr>
            <w:tcW w:w="1115" w:type="dxa"/>
          </w:tcPr>
          <w:p w14:paraId="2FED10B9" w14:textId="77777777" w:rsidR="00687224" w:rsidRPr="00110689" w:rsidRDefault="00687224" w:rsidP="00A05687">
            <w:pPr>
              <w:jc w:val="both"/>
              <w:rPr>
                <w:sz w:val="20"/>
                <w:szCs w:val="20"/>
              </w:rPr>
            </w:pPr>
            <w:r w:rsidRPr="00110689">
              <w:rPr>
                <w:sz w:val="20"/>
                <w:szCs w:val="20"/>
              </w:rPr>
              <w:t>Strongly Disagree</w:t>
            </w:r>
          </w:p>
        </w:tc>
        <w:tc>
          <w:tcPr>
            <w:tcW w:w="1115" w:type="dxa"/>
          </w:tcPr>
          <w:p w14:paraId="34A744ED" w14:textId="77777777" w:rsidR="00687224" w:rsidRPr="00110689" w:rsidRDefault="00687224" w:rsidP="00A05687">
            <w:pPr>
              <w:jc w:val="both"/>
              <w:rPr>
                <w:sz w:val="20"/>
                <w:szCs w:val="20"/>
              </w:rPr>
            </w:pPr>
            <w:r w:rsidRPr="00110689">
              <w:rPr>
                <w:sz w:val="20"/>
                <w:szCs w:val="20"/>
              </w:rPr>
              <w:t>Disagree</w:t>
            </w:r>
          </w:p>
        </w:tc>
        <w:tc>
          <w:tcPr>
            <w:tcW w:w="1264" w:type="dxa"/>
          </w:tcPr>
          <w:p w14:paraId="100C0906" w14:textId="77777777" w:rsidR="00687224" w:rsidRPr="00110689" w:rsidRDefault="00687224" w:rsidP="00A05687">
            <w:pPr>
              <w:jc w:val="both"/>
              <w:rPr>
                <w:sz w:val="20"/>
                <w:szCs w:val="20"/>
              </w:rPr>
            </w:pPr>
            <w:r w:rsidRPr="00110689">
              <w:rPr>
                <w:sz w:val="20"/>
                <w:szCs w:val="20"/>
              </w:rPr>
              <w:t>Somewhat Disagree</w:t>
            </w:r>
          </w:p>
        </w:tc>
        <w:tc>
          <w:tcPr>
            <w:tcW w:w="1027" w:type="dxa"/>
          </w:tcPr>
          <w:p w14:paraId="38C2E540" w14:textId="77777777" w:rsidR="00687224" w:rsidRPr="00110689" w:rsidRDefault="00687224" w:rsidP="00A05687">
            <w:pPr>
              <w:jc w:val="both"/>
              <w:rPr>
                <w:sz w:val="20"/>
                <w:szCs w:val="20"/>
              </w:rPr>
            </w:pPr>
            <w:r w:rsidRPr="00110689">
              <w:rPr>
                <w:sz w:val="20"/>
                <w:szCs w:val="20"/>
              </w:rPr>
              <w:t>Neutral</w:t>
            </w:r>
          </w:p>
        </w:tc>
        <w:tc>
          <w:tcPr>
            <w:tcW w:w="1264" w:type="dxa"/>
          </w:tcPr>
          <w:p w14:paraId="27E19953" w14:textId="77777777" w:rsidR="00687224" w:rsidRPr="00110689" w:rsidRDefault="00687224" w:rsidP="00A05687">
            <w:pPr>
              <w:jc w:val="both"/>
              <w:rPr>
                <w:sz w:val="20"/>
                <w:szCs w:val="20"/>
              </w:rPr>
            </w:pPr>
            <w:r w:rsidRPr="00110689">
              <w:rPr>
                <w:sz w:val="20"/>
                <w:szCs w:val="20"/>
              </w:rPr>
              <w:t>Somewhat Agree</w:t>
            </w:r>
          </w:p>
        </w:tc>
        <w:tc>
          <w:tcPr>
            <w:tcW w:w="904" w:type="dxa"/>
          </w:tcPr>
          <w:p w14:paraId="14C3CD29" w14:textId="77777777" w:rsidR="00687224" w:rsidRPr="00110689" w:rsidRDefault="00687224" w:rsidP="00A05687">
            <w:pPr>
              <w:jc w:val="both"/>
              <w:rPr>
                <w:sz w:val="20"/>
                <w:szCs w:val="20"/>
              </w:rPr>
            </w:pPr>
            <w:r w:rsidRPr="00110689">
              <w:rPr>
                <w:sz w:val="20"/>
                <w:szCs w:val="20"/>
              </w:rPr>
              <w:t>Agree</w:t>
            </w:r>
          </w:p>
        </w:tc>
        <w:tc>
          <w:tcPr>
            <w:tcW w:w="1081" w:type="dxa"/>
          </w:tcPr>
          <w:p w14:paraId="36A266BA" w14:textId="77777777" w:rsidR="00687224" w:rsidRPr="00110689" w:rsidRDefault="00687224" w:rsidP="00A05687">
            <w:pPr>
              <w:jc w:val="both"/>
              <w:rPr>
                <w:sz w:val="20"/>
                <w:szCs w:val="20"/>
              </w:rPr>
            </w:pPr>
            <w:r w:rsidRPr="00110689">
              <w:rPr>
                <w:sz w:val="20"/>
                <w:szCs w:val="20"/>
              </w:rPr>
              <w:t>Strongly Agree</w:t>
            </w:r>
          </w:p>
        </w:tc>
      </w:tr>
      <w:tr w:rsidR="00687224" w:rsidRPr="00110689" w14:paraId="3605EE8D" w14:textId="77777777" w:rsidTr="00A05687">
        <w:tc>
          <w:tcPr>
            <w:tcW w:w="1240" w:type="dxa"/>
            <w:vMerge/>
          </w:tcPr>
          <w:p w14:paraId="669E764D" w14:textId="77777777" w:rsidR="00687224" w:rsidRPr="00110689" w:rsidRDefault="00687224" w:rsidP="00A05687">
            <w:pPr>
              <w:jc w:val="center"/>
              <w:rPr>
                <w:sz w:val="20"/>
                <w:szCs w:val="20"/>
              </w:rPr>
            </w:pPr>
          </w:p>
        </w:tc>
        <w:tc>
          <w:tcPr>
            <w:tcW w:w="1115" w:type="dxa"/>
          </w:tcPr>
          <w:p w14:paraId="682D543E" w14:textId="77777777" w:rsidR="00687224" w:rsidRPr="00110689" w:rsidRDefault="00687224" w:rsidP="00A05687">
            <w:pPr>
              <w:jc w:val="center"/>
              <w:rPr>
                <w:sz w:val="20"/>
                <w:szCs w:val="20"/>
              </w:rPr>
            </w:pPr>
            <w:r w:rsidRPr="00110689">
              <w:rPr>
                <w:sz w:val="20"/>
                <w:szCs w:val="20"/>
              </w:rPr>
              <w:t>1</w:t>
            </w:r>
          </w:p>
        </w:tc>
        <w:tc>
          <w:tcPr>
            <w:tcW w:w="1115" w:type="dxa"/>
          </w:tcPr>
          <w:p w14:paraId="2E05BA6C" w14:textId="77777777" w:rsidR="00687224" w:rsidRPr="00110689" w:rsidRDefault="00687224" w:rsidP="00A05687">
            <w:pPr>
              <w:jc w:val="center"/>
              <w:rPr>
                <w:sz w:val="20"/>
                <w:szCs w:val="20"/>
              </w:rPr>
            </w:pPr>
            <w:r w:rsidRPr="00110689">
              <w:rPr>
                <w:sz w:val="20"/>
                <w:szCs w:val="20"/>
              </w:rPr>
              <w:t>2</w:t>
            </w:r>
          </w:p>
        </w:tc>
        <w:tc>
          <w:tcPr>
            <w:tcW w:w="1264" w:type="dxa"/>
          </w:tcPr>
          <w:p w14:paraId="2CCD8A4A" w14:textId="77777777" w:rsidR="00687224" w:rsidRPr="00110689" w:rsidRDefault="00687224" w:rsidP="00A05687">
            <w:pPr>
              <w:jc w:val="center"/>
              <w:rPr>
                <w:sz w:val="20"/>
                <w:szCs w:val="20"/>
              </w:rPr>
            </w:pPr>
            <w:r w:rsidRPr="00110689">
              <w:rPr>
                <w:sz w:val="20"/>
                <w:szCs w:val="20"/>
              </w:rPr>
              <w:t>3</w:t>
            </w:r>
          </w:p>
        </w:tc>
        <w:tc>
          <w:tcPr>
            <w:tcW w:w="1027" w:type="dxa"/>
          </w:tcPr>
          <w:p w14:paraId="643F168B" w14:textId="77777777" w:rsidR="00687224" w:rsidRPr="00110689" w:rsidRDefault="00687224" w:rsidP="00A05687">
            <w:pPr>
              <w:jc w:val="center"/>
              <w:rPr>
                <w:sz w:val="20"/>
                <w:szCs w:val="20"/>
              </w:rPr>
            </w:pPr>
            <w:r w:rsidRPr="00110689">
              <w:rPr>
                <w:sz w:val="20"/>
                <w:szCs w:val="20"/>
              </w:rPr>
              <w:t>4</w:t>
            </w:r>
          </w:p>
        </w:tc>
        <w:tc>
          <w:tcPr>
            <w:tcW w:w="1264" w:type="dxa"/>
          </w:tcPr>
          <w:p w14:paraId="6350AE48" w14:textId="77777777" w:rsidR="00687224" w:rsidRPr="00110689" w:rsidRDefault="00687224" w:rsidP="00A05687">
            <w:pPr>
              <w:jc w:val="center"/>
              <w:rPr>
                <w:sz w:val="20"/>
                <w:szCs w:val="20"/>
              </w:rPr>
            </w:pPr>
            <w:r w:rsidRPr="00110689">
              <w:rPr>
                <w:sz w:val="20"/>
                <w:szCs w:val="20"/>
              </w:rPr>
              <w:t>5</w:t>
            </w:r>
          </w:p>
        </w:tc>
        <w:tc>
          <w:tcPr>
            <w:tcW w:w="904" w:type="dxa"/>
          </w:tcPr>
          <w:p w14:paraId="293AED8E" w14:textId="77777777" w:rsidR="00687224" w:rsidRPr="00110689" w:rsidRDefault="00687224" w:rsidP="00A05687">
            <w:pPr>
              <w:jc w:val="center"/>
              <w:rPr>
                <w:sz w:val="20"/>
                <w:szCs w:val="20"/>
              </w:rPr>
            </w:pPr>
            <w:r w:rsidRPr="00110689">
              <w:rPr>
                <w:sz w:val="20"/>
                <w:szCs w:val="20"/>
              </w:rPr>
              <w:t>6</w:t>
            </w:r>
          </w:p>
        </w:tc>
        <w:tc>
          <w:tcPr>
            <w:tcW w:w="1081" w:type="dxa"/>
          </w:tcPr>
          <w:p w14:paraId="54B81B8E" w14:textId="77777777" w:rsidR="00687224" w:rsidRPr="00110689" w:rsidRDefault="00687224" w:rsidP="00A05687">
            <w:pPr>
              <w:jc w:val="center"/>
              <w:rPr>
                <w:sz w:val="20"/>
                <w:szCs w:val="20"/>
              </w:rPr>
            </w:pPr>
            <w:r w:rsidRPr="00110689">
              <w:rPr>
                <w:sz w:val="20"/>
                <w:szCs w:val="20"/>
              </w:rPr>
              <w:t>7</w:t>
            </w:r>
          </w:p>
        </w:tc>
      </w:tr>
      <w:tr w:rsidR="00687224" w:rsidRPr="00110689" w14:paraId="114B78F5" w14:textId="77777777" w:rsidTr="00A05687">
        <w:tc>
          <w:tcPr>
            <w:tcW w:w="1240" w:type="dxa"/>
          </w:tcPr>
          <w:p w14:paraId="1C9D7A81" w14:textId="77777777" w:rsidR="00687224" w:rsidRPr="00110689" w:rsidRDefault="00687224" w:rsidP="00A05687">
            <w:pPr>
              <w:rPr>
                <w:sz w:val="20"/>
                <w:szCs w:val="20"/>
              </w:rPr>
            </w:pPr>
            <w:r w:rsidRPr="00110689">
              <w:rPr>
                <w:sz w:val="20"/>
                <w:szCs w:val="20"/>
              </w:rPr>
              <w:t>Purpose: Leather may adapt to foot structures over time dependent on the tensile strength of the leather.</w:t>
            </w:r>
          </w:p>
        </w:tc>
        <w:tc>
          <w:tcPr>
            <w:tcW w:w="1115" w:type="dxa"/>
          </w:tcPr>
          <w:p w14:paraId="6071743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7B8340A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75546A7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42850D6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05600ED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512659E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47548A5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54040DF2" w14:textId="77777777" w:rsidTr="00A05687">
        <w:tc>
          <w:tcPr>
            <w:tcW w:w="1240" w:type="dxa"/>
          </w:tcPr>
          <w:p w14:paraId="176C0A93" w14:textId="77777777" w:rsidR="00687224" w:rsidRPr="00110689" w:rsidRDefault="00687224" w:rsidP="00A05687">
            <w:pPr>
              <w:rPr>
                <w:sz w:val="20"/>
                <w:szCs w:val="20"/>
              </w:rPr>
            </w:pPr>
            <w:r w:rsidRPr="00110689">
              <w:rPr>
                <w:sz w:val="20"/>
                <w:szCs w:val="20"/>
              </w:rPr>
              <w:t>Purpose: Leather may enhance material stiffness of the footwear dependent on the tensile strength of the leather.</w:t>
            </w:r>
          </w:p>
        </w:tc>
        <w:tc>
          <w:tcPr>
            <w:tcW w:w="1115" w:type="dxa"/>
          </w:tcPr>
          <w:p w14:paraId="26DE6C6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5" w:type="dxa"/>
          </w:tcPr>
          <w:p w14:paraId="3DF0FAA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60CC35E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7" w:type="dxa"/>
          </w:tcPr>
          <w:p w14:paraId="153CADF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4" w:type="dxa"/>
          </w:tcPr>
          <w:p w14:paraId="53EACEC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04" w:type="dxa"/>
          </w:tcPr>
          <w:p w14:paraId="720B46F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1" w:type="dxa"/>
          </w:tcPr>
          <w:p w14:paraId="35AD4A3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3A97D614" w14:textId="77777777" w:rsidR="00687224" w:rsidRPr="00110689" w:rsidRDefault="00687224" w:rsidP="00687224">
      <w:pPr>
        <w:rPr>
          <w:sz w:val="20"/>
          <w:szCs w:val="20"/>
        </w:rPr>
      </w:pPr>
    </w:p>
    <w:p w14:paraId="6DFC9CF2" w14:textId="77777777" w:rsidR="00687224" w:rsidRPr="00110689" w:rsidRDefault="00687224" w:rsidP="00687224">
      <w:pPr>
        <w:rPr>
          <w:sz w:val="20"/>
          <w:szCs w:val="20"/>
        </w:rPr>
      </w:pPr>
      <w:r w:rsidRPr="00110689">
        <w:rPr>
          <w:sz w:val="20"/>
          <w:szCs w:val="20"/>
        </w:rPr>
        <w:t>13)</w:t>
      </w:r>
    </w:p>
    <w:tbl>
      <w:tblPr>
        <w:tblStyle w:val="TableGrid"/>
        <w:tblW w:w="0" w:type="auto"/>
        <w:tblLook w:val="04A0" w:firstRow="1" w:lastRow="0" w:firstColumn="1" w:lastColumn="0" w:noHBand="0" w:noVBand="1"/>
      </w:tblPr>
      <w:tblGrid>
        <w:gridCol w:w="1478"/>
        <w:gridCol w:w="7010"/>
      </w:tblGrid>
      <w:tr w:rsidR="00687224" w:rsidRPr="00110689" w14:paraId="1992D364" w14:textId="77777777" w:rsidTr="00A05687">
        <w:tc>
          <w:tcPr>
            <w:tcW w:w="9010" w:type="dxa"/>
            <w:gridSpan w:val="2"/>
          </w:tcPr>
          <w:p w14:paraId="0F1DEE65" w14:textId="77777777" w:rsidR="00687224" w:rsidRPr="00110689" w:rsidRDefault="00687224" w:rsidP="00A05687">
            <w:pPr>
              <w:rPr>
                <w:rFonts w:cstheme="minorHAnsi"/>
                <w:sz w:val="20"/>
                <w:szCs w:val="20"/>
              </w:rPr>
            </w:pPr>
          </w:p>
          <w:p w14:paraId="0A4F638C" w14:textId="77777777" w:rsidR="00687224" w:rsidRPr="00110689" w:rsidRDefault="00687224" w:rsidP="00A05687">
            <w:pPr>
              <w:rPr>
                <w:rFonts w:cstheme="minorHAnsi"/>
                <w:sz w:val="20"/>
                <w:szCs w:val="20"/>
              </w:rPr>
            </w:pPr>
            <w:r w:rsidRPr="00110689">
              <w:rPr>
                <w:rFonts w:cstheme="minorHAnsi"/>
                <w:sz w:val="20"/>
                <w:szCs w:val="20"/>
              </w:rPr>
              <w:t xml:space="preserve">The panellists were presented with the following options in relation to the desired design characteristic of the tongue to </w:t>
            </w:r>
            <w:proofErr w:type="spellStart"/>
            <w:r w:rsidRPr="00110689">
              <w:rPr>
                <w:rFonts w:cstheme="minorHAnsi"/>
                <w:sz w:val="20"/>
                <w:szCs w:val="20"/>
              </w:rPr>
              <w:t>topline</w:t>
            </w:r>
            <w:proofErr w:type="spellEnd"/>
            <w:r w:rsidRPr="00110689">
              <w:rPr>
                <w:rFonts w:cstheme="minorHAnsi"/>
                <w:sz w:val="20"/>
                <w:szCs w:val="20"/>
              </w:rPr>
              <w:t xml:space="preserve"> relationship for stability footwear In Round 2.</w:t>
            </w:r>
          </w:p>
          <w:p w14:paraId="22AAB6F2" w14:textId="77777777" w:rsidR="00687224" w:rsidRPr="00110689" w:rsidRDefault="00687224" w:rsidP="00A05687">
            <w:pPr>
              <w:rPr>
                <w:rFonts w:cstheme="minorHAnsi"/>
                <w:sz w:val="20"/>
                <w:szCs w:val="20"/>
              </w:rPr>
            </w:pPr>
            <w:r w:rsidRPr="00110689">
              <w:rPr>
                <w:rFonts w:cstheme="minorHAnsi"/>
                <w:sz w:val="20"/>
                <w:szCs w:val="20"/>
              </w:rPr>
              <w:t>The relative distribution of response is detailed below:</w:t>
            </w:r>
          </w:p>
          <w:p w14:paraId="0A392787" w14:textId="77777777" w:rsidR="00687224" w:rsidRPr="00110689" w:rsidRDefault="00687224" w:rsidP="00A05687">
            <w:pPr>
              <w:rPr>
                <w:rFonts w:cstheme="minorHAnsi"/>
                <w:sz w:val="20"/>
                <w:szCs w:val="20"/>
              </w:rPr>
            </w:pPr>
          </w:p>
          <w:p w14:paraId="4DAE0FB4" w14:textId="77777777" w:rsidR="00687224" w:rsidRPr="00110689" w:rsidRDefault="00687224" w:rsidP="00A05687">
            <w:pPr>
              <w:rPr>
                <w:rFonts w:cstheme="minorHAnsi"/>
                <w:sz w:val="20"/>
                <w:szCs w:val="20"/>
              </w:rPr>
            </w:pPr>
            <w:r w:rsidRPr="00110689">
              <w:rPr>
                <w:rFonts w:cstheme="minorHAnsi"/>
                <w:sz w:val="20"/>
                <w:szCs w:val="20"/>
              </w:rPr>
              <w:t>Option 1: Tongue length optional dependent on patient's preference and manual dexterity 67%</w:t>
            </w:r>
          </w:p>
          <w:p w14:paraId="299D45EE" w14:textId="77777777" w:rsidR="00687224" w:rsidRPr="00110689" w:rsidRDefault="00687224" w:rsidP="00A05687">
            <w:pPr>
              <w:rPr>
                <w:rFonts w:cstheme="minorHAnsi"/>
                <w:sz w:val="20"/>
                <w:szCs w:val="20"/>
              </w:rPr>
            </w:pPr>
            <w:r w:rsidRPr="00110689">
              <w:rPr>
                <w:rFonts w:cstheme="minorHAnsi"/>
                <w:sz w:val="20"/>
                <w:szCs w:val="20"/>
              </w:rPr>
              <w:t xml:space="preserve">Option 2:Tongue extended above </w:t>
            </w:r>
            <w:proofErr w:type="spellStart"/>
            <w:r w:rsidRPr="00110689">
              <w:rPr>
                <w:rFonts w:cstheme="minorHAnsi"/>
                <w:sz w:val="20"/>
                <w:szCs w:val="20"/>
              </w:rPr>
              <w:t>topline</w:t>
            </w:r>
            <w:proofErr w:type="spellEnd"/>
            <w:r w:rsidRPr="00110689">
              <w:rPr>
                <w:rFonts w:cstheme="minorHAnsi"/>
                <w:sz w:val="20"/>
                <w:szCs w:val="20"/>
              </w:rPr>
              <w:t xml:space="preserve"> (Original) 33%</w:t>
            </w:r>
          </w:p>
          <w:p w14:paraId="119097A0" w14:textId="77777777" w:rsidR="00687224" w:rsidRPr="00110689" w:rsidRDefault="00687224" w:rsidP="00A05687">
            <w:pPr>
              <w:rPr>
                <w:rFonts w:cstheme="minorHAnsi"/>
                <w:sz w:val="20"/>
                <w:szCs w:val="20"/>
              </w:rPr>
            </w:pPr>
            <w:r w:rsidRPr="00110689">
              <w:rPr>
                <w:rFonts w:cstheme="minorHAnsi"/>
                <w:sz w:val="20"/>
                <w:szCs w:val="20"/>
              </w:rPr>
              <w:t xml:space="preserve">Option 3:Tongue should be in line with </w:t>
            </w:r>
            <w:proofErr w:type="spellStart"/>
            <w:r w:rsidRPr="00110689">
              <w:rPr>
                <w:rFonts w:cstheme="minorHAnsi"/>
                <w:sz w:val="20"/>
                <w:szCs w:val="20"/>
              </w:rPr>
              <w:t>topline</w:t>
            </w:r>
            <w:proofErr w:type="spellEnd"/>
            <w:r w:rsidRPr="00110689">
              <w:rPr>
                <w:rFonts w:cstheme="minorHAnsi"/>
                <w:sz w:val="20"/>
                <w:szCs w:val="20"/>
              </w:rPr>
              <w:t xml:space="preserve"> (Original) 0%</w:t>
            </w:r>
          </w:p>
          <w:p w14:paraId="731598A2" w14:textId="77777777" w:rsidR="00687224" w:rsidRPr="00110689" w:rsidRDefault="00687224" w:rsidP="00A05687">
            <w:pPr>
              <w:rPr>
                <w:rFonts w:cstheme="minorHAnsi"/>
                <w:sz w:val="20"/>
                <w:szCs w:val="20"/>
              </w:rPr>
            </w:pPr>
          </w:p>
          <w:p w14:paraId="1E8D71F2" w14:textId="77777777" w:rsidR="00687224" w:rsidRPr="00110689" w:rsidRDefault="00687224" w:rsidP="00A05687">
            <w:pPr>
              <w:rPr>
                <w:rFonts w:cstheme="minorHAnsi"/>
                <w:sz w:val="20"/>
                <w:szCs w:val="20"/>
              </w:rPr>
            </w:pPr>
            <w:r w:rsidRPr="00110689">
              <w:rPr>
                <w:rFonts w:cstheme="minorHAnsi"/>
                <w:sz w:val="20"/>
                <w:szCs w:val="20"/>
              </w:rPr>
              <w:t>No specific panellist feedback was given to inform any further modification of these options.</w:t>
            </w:r>
          </w:p>
          <w:p w14:paraId="33590464" w14:textId="77777777" w:rsidR="00687224" w:rsidRPr="00110689" w:rsidRDefault="00687224" w:rsidP="00A05687">
            <w:pPr>
              <w:rPr>
                <w:rFonts w:cstheme="minorHAnsi"/>
                <w:sz w:val="20"/>
                <w:szCs w:val="20"/>
              </w:rPr>
            </w:pPr>
          </w:p>
          <w:p w14:paraId="790A41FF" w14:textId="77777777" w:rsidR="00687224" w:rsidRPr="00110689" w:rsidRDefault="00687224" w:rsidP="00A05687">
            <w:pPr>
              <w:rPr>
                <w:rFonts w:cstheme="minorHAnsi"/>
                <w:sz w:val="20"/>
                <w:szCs w:val="20"/>
              </w:rPr>
            </w:pPr>
            <w:r w:rsidRPr="00110689">
              <w:rPr>
                <w:rFonts w:cstheme="minorHAnsi"/>
                <w:sz w:val="20"/>
                <w:szCs w:val="20"/>
              </w:rPr>
              <w:t xml:space="preserve">Please consider the following two options in reference to the tongue to </w:t>
            </w:r>
            <w:proofErr w:type="spellStart"/>
            <w:r w:rsidRPr="00110689">
              <w:rPr>
                <w:rFonts w:cstheme="minorHAnsi"/>
                <w:sz w:val="20"/>
                <w:szCs w:val="20"/>
              </w:rPr>
              <w:t>topline</w:t>
            </w:r>
            <w:proofErr w:type="spellEnd"/>
            <w:r w:rsidRPr="00110689">
              <w:rPr>
                <w:rFonts w:cstheme="minorHAnsi"/>
                <w:sz w:val="20"/>
                <w:szCs w:val="20"/>
              </w:rPr>
              <w:t xml:space="preserve"> relationship.*</w:t>
            </w:r>
          </w:p>
        </w:tc>
      </w:tr>
      <w:tr w:rsidR="00687224" w:rsidRPr="00110689" w14:paraId="143CDF7A" w14:textId="77777777" w:rsidTr="00A05687">
        <w:trPr>
          <w:trHeight w:val="364"/>
        </w:trPr>
        <w:tc>
          <w:tcPr>
            <w:tcW w:w="1555" w:type="dxa"/>
          </w:tcPr>
          <w:p w14:paraId="30C471A1"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7B480035" w14:textId="77777777" w:rsidR="00687224" w:rsidRPr="00110689" w:rsidRDefault="00687224" w:rsidP="00A05687">
            <w:pPr>
              <w:rPr>
                <w:rFonts w:cstheme="minorHAnsi"/>
                <w:sz w:val="20"/>
                <w:szCs w:val="20"/>
              </w:rPr>
            </w:pPr>
            <w:r w:rsidRPr="00110689">
              <w:rPr>
                <w:rFonts w:cstheme="minorHAnsi"/>
                <w:sz w:val="20"/>
                <w:szCs w:val="20"/>
              </w:rPr>
              <w:t>Option 1:Tongue length optional dependent on patient's preference and manual dexterity</w:t>
            </w:r>
          </w:p>
        </w:tc>
      </w:tr>
      <w:tr w:rsidR="00687224" w:rsidRPr="00110689" w14:paraId="2E2B9443" w14:textId="77777777" w:rsidTr="00A05687">
        <w:tc>
          <w:tcPr>
            <w:tcW w:w="1555" w:type="dxa"/>
          </w:tcPr>
          <w:p w14:paraId="7E560649"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455" w:type="dxa"/>
          </w:tcPr>
          <w:p w14:paraId="453C1CD9" w14:textId="77777777" w:rsidR="00687224" w:rsidRPr="00110689" w:rsidRDefault="00687224" w:rsidP="00A05687">
            <w:pPr>
              <w:rPr>
                <w:rFonts w:cstheme="minorHAnsi"/>
                <w:sz w:val="20"/>
                <w:szCs w:val="20"/>
              </w:rPr>
            </w:pPr>
            <w:r w:rsidRPr="00110689">
              <w:rPr>
                <w:rFonts w:cstheme="minorHAnsi"/>
                <w:sz w:val="20"/>
                <w:szCs w:val="20"/>
              </w:rPr>
              <w:t xml:space="preserve">Option 2: Tongue extended above </w:t>
            </w:r>
            <w:proofErr w:type="spellStart"/>
            <w:r w:rsidRPr="00110689">
              <w:rPr>
                <w:rFonts w:cstheme="minorHAnsi"/>
                <w:sz w:val="20"/>
                <w:szCs w:val="20"/>
              </w:rPr>
              <w:t>topline</w:t>
            </w:r>
            <w:proofErr w:type="spellEnd"/>
            <w:r w:rsidRPr="00110689">
              <w:rPr>
                <w:rFonts w:cstheme="minorHAnsi"/>
                <w:sz w:val="20"/>
                <w:szCs w:val="20"/>
              </w:rPr>
              <w:t xml:space="preserve"> (Original)</w:t>
            </w:r>
          </w:p>
        </w:tc>
      </w:tr>
    </w:tbl>
    <w:p w14:paraId="58E3A99A" w14:textId="77777777" w:rsidR="00687224" w:rsidRPr="00110689" w:rsidRDefault="00687224" w:rsidP="00687224">
      <w:pPr>
        <w:rPr>
          <w:sz w:val="20"/>
          <w:szCs w:val="20"/>
        </w:rPr>
      </w:pPr>
    </w:p>
    <w:p w14:paraId="30EE5BED" w14:textId="77777777" w:rsidR="00687224" w:rsidRPr="00110689" w:rsidRDefault="00687224" w:rsidP="00687224">
      <w:pPr>
        <w:rPr>
          <w:sz w:val="20"/>
          <w:szCs w:val="20"/>
        </w:rPr>
      </w:pPr>
    </w:p>
    <w:p w14:paraId="43496AEA" w14:textId="77777777" w:rsidR="00687224" w:rsidRPr="00110689" w:rsidRDefault="00687224" w:rsidP="00687224">
      <w:pPr>
        <w:rPr>
          <w:sz w:val="20"/>
          <w:szCs w:val="20"/>
        </w:rPr>
      </w:pPr>
      <w:r w:rsidRPr="00110689">
        <w:rPr>
          <w:sz w:val="20"/>
          <w:szCs w:val="20"/>
        </w:rPr>
        <w:t>14)</w:t>
      </w:r>
    </w:p>
    <w:tbl>
      <w:tblPr>
        <w:tblStyle w:val="TableGrid"/>
        <w:tblW w:w="0" w:type="auto"/>
        <w:tblLook w:val="04A0" w:firstRow="1" w:lastRow="0" w:firstColumn="1" w:lastColumn="0" w:noHBand="0" w:noVBand="1"/>
      </w:tblPr>
      <w:tblGrid>
        <w:gridCol w:w="1363"/>
        <w:gridCol w:w="923"/>
        <w:gridCol w:w="1025"/>
        <w:gridCol w:w="1177"/>
        <w:gridCol w:w="908"/>
        <w:gridCol w:w="1177"/>
        <w:gridCol w:w="839"/>
        <w:gridCol w:w="1076"/>
      </w:tblGrid>
      <w:tr w:rsidR="00687224" w:rsidRPr="00110689" w14:paraId="2E48B748" w14:textId="77777777" w:rsidTr="00A05687">
        <w:tc>
          <w:tcPr>
            <w:tcW w:w="9565" w:type="dxa"/>
            <w:gridSpan w:val="8"/>
          </w:tcPr>
          <w:p w14:paraId="72976859" w14:textId="77777777" w:rsidR="00687224" w:rsidRPr="00110689" w:rsidRDefault="00687224" w:rsidP="00A05687">
            <w:pPr>
              <w:rPr>
                <w:sz w:val="20"/>
                <w:szCs w:val="20"/>
              </w:rPr>
            </w:pPr>
            <w:r w:rsidRPr="00110689">
              <w:rPr>
                <w:sz w:val="20"/>
                <w:szCs w:val="20"/>
              </w:rPr>
              <w:t xml:space="preserve">The following purposes were presented to the panellists in Round 2 in relation to the tongue to </w:t>
            </w:r>
            <w:proofErr w:type="spellStart"/>
            <w:r w:rsidRPr="00110689">
              <w:rPr>
                <w:sz w:val="20"/>
                <w:szCs w:val="20"/>
              </w:rPr>
              <w:t>topline</w:t>
            </w:r>
            <w:proofErr w:type="spellEnd"/>
            <w:r w:rsidRPr="00110689">
              <w:rPr>
                <w:sz w:val="20"/>
                <w:szCs w:val="20"/>
              </w:rPr>
              <w:t xml:space="preserve"> relationship.</w:t>
            </w:r>
          </w:p>
          <w:p w14:paraId="358B1A44" w14:textId="77777777" w:rsidR="00687224" w:rsidRPr="00110689" w:rsidRDefault="00687224" w:rsidP="00A05687">
            <w:pPr>
              <w:rPr>
                <w:sz w:val="20"/>
                <w:szCs w:val="20"/>
              </w:rPr>
            </w:pPr>
            <w:r w:rsidRPr="00110689">
              <w:rPr>
                <w:sz w:val="20"/>
                <w:szCs w:val="20"/>
              </w:rPr>
              <w:t>The median level of agreement and the relative distribution of response is detailed below.</w:t>
            </w:r>
          </w:p>
          <w:p w14:paraId="347B66F7" w14:textId="77777777" w:rsidR="00687224" w:rsidRPr="00110689" w:rsidRDefault="00687224" w:rsidP="00A05687">
            <w:pPr>
              <w:rPr>
                <w:sz w:val="20"/>
                <w:szCs w:val="20"/>
              </w:rPr>
            </w:pPr>
          </w:p>
          <w:p w14:paraId="7D29D769" w14:textId="77777777" w:rsidR="00687224" w:rsidRPr="00110689" w:rsidRDefault="00687224" w:rsidP="00A05687">
            <w:pPr>
              <w:rPr>
                <w:sz w:val="20"/>
                <w:szCs w:val="20"/>
              </w:rPr>
            </w:pPr>
            <w:r w:rsidRPr="00110689">
              <w:rPr>
                <w:sz w:val="20"/>
                <w:szCs w:val="20"/>
              </w:rPr>
              <w:t xml:space="preserve">Purpose: Tongue in line with </w:t>
            </w:r>
            <w:proofErr w:type="spellStart"/>
            <w:r w:rsidRPr="00110689">
              <w:rPr>
                <w:sz w:val="20"/>
                <w:szCs w:val="20"/>
              </w:rPr>
              <w:t>topline</w:t>
            </w:r>
            <w:proofErr w:type="spellEnd"/>
            <w:r w:rsidRPr="00110689">
              <w:rPr>
                <w:sz w:val="20"/>
                <w:szCs w:val="20"/>
              </w:rPr>
              <w:t xml:space="preserve"> is to minimise irritation to the anterior aspect of the ankle. </w:t>
            </w:r>
          </w:p>
          <w:p w14:paraId="4939D480" w14:textId="77777777" w:rsidR="00687224" w:rsidRPr="00110689" w:rsidRDefault="00687224" w:rsidP="00A05687">
            <w:pPr>
              <w:rPr>
                <w:sz w:val="20"/>
                <w:szCs w:val="20"/>
              </w:rPr>
            </w:pPr>
            <w:r w:rsidRPr="00110689">
              <w:rPr>
                <w:sz w:val="20"/>
                <w:szCs w:val="20"/>
              </w:rPr>
              <w:t xml:space="preserve">Median level of Agreement 5 ("Somewhat Agree") </w:t>
            </w:r>
          </w:p>
          <w:p w14:paraId="4A9A07FE" w14:textId="77777777" w:rsidR="00687224" w:rsidRPr="00110689" w:rsidRDefault="00687224" w:rsidP="00A05687">
            <w:pPr>
              <w:rPr>
                <w:sz w:val="20"/>
                <w:szCs w:val="20"/>
              </w:rPr>
            </w:pPr>
            <w:r w:rsidRPr="00110689">
              <w:rPr>
                <w:sz w:val="20"/>
                <w:szCs w:val="20"/>
              </w:rPr>
              <w:t xml:space="preserve">13% "Somewhat Disagree", 13% "Neutral", 40% "Somewhat Agree", </w:t>
            </w:r>
          </w:p>
          <w:p w14:paraId="12317EC8" w14:textId="77777777" w:rsidR="00687224" w:rsidRPr="00110689" w:rsidRDefault="00687224" w:rsidP="00A05687">
            <w:pPr>
              <w:rPr>
                <w:sz w:val="20"/>
                <w:szCs w:val="20"/>
              </w:rPr>
            </w:pPr>
            <w:r w:rsidRPr="00110689">
              <w:rPr>
                <w:sz w:val="20"/>
                <w:szCs w:val="20"/>
              </w:rPr>
              <w:t>27% "Agree", 7% "Strongly Agree"</w:t>
            </w:r>
          </w:p>
          <w:p w14:paraId="0FD97A87" w14:textId="77777777" w:rsidR="00687224" w:rsidRPr="00110689" w:rsidRDefault="00687224" w:rsidP="00A05687">
            <w:pPr>
              <w:rPr>
                <w:sz w:val="20"/>
                <w:szCs w:val="20"/>
              </w:rPr>
            </w:pPr>
          </w:p>
          <w:p w14:paraId="253E458A"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for comfort with lacing </w:t>
            </w:r>
          </w:p>
          <w:p w14:paraId="60FE9752" w14:textId="77777777" w:rsidR="00687224" w:rsidRPr="00110689" w:rsidRDefault="00687224" w:rsidP="00A05687">
            <w:pPr>
              <w:rPr>
                <w:sz w:val="20"/>
                <w:szCs w:val="20"/>
              </w:rPr>
            </w:pPr>
            <w:r w:rsidRPr="00110689">
              <w:rPr>
                <w:sz w:val="20"/>
                <w:szCs w:val="20"/>
              </w:rPr>
              <w:t>Median level of Agreement 6 ("Agree")</w:t>
            </w:r>
          </w:p>
          <w:p w14:paraId="22001CFA" w14:textId="77777777" w:rsidR="00687224" w:rsidRPr="00110689" w:rsidRDefault="00687224" w:rsidP="00A05687">
            <w:pPr>
              <w:rPr>
                <w:sz w:val="20"/>
                <w:szCs w:val="20"/>
              </w:rPr>
            </w:pPr>
            <w:r w:rsidRPr="00110689">
              <w:rPr>
                <w:sz w:val="20"/>
                <w:szCs w:val="20"/>
              </w:rPr>
              <w:t>13% "Neutral", 27% "Somewhat Agree", 40% "Agree", 20% "Strongly Agree"</w:t>
            </w:r>
          </w:p>
          <w:p w14:paraId="796463C8" w14:textId="77777777" w:rsidR="00687224" w:rsidRPr="00110689" w:rsidRDefault="00687224" w:rsidP="00A05687">
            <w:pPr>
              <w:rPr>
                <w:sz w:val="20"/>
                <w:szCs w:val="20"/>
              </w:rPr>
            </w:pPr>
          </w:p>
          <w:p w14:paraId="1B54DC01"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the wearer to minimise slippage of the tongue under the fastenings during wear</w:t>
            </w:r>
          </w:p>
          <w:p w14:paraId="2188DF04" w14:textId="77777777" w:rsidR="00687224" w:rsidRPr="00110689" w:rsidRDefault="00687224" w:rsidP="00A05687">
            <w:pPr>
              <w:rPr>
                <w:sz w:val="20"/>
                <w:szCs w:val="20"/>
              </w:rPr>
            </w:pPr>
            <w:r w:rsidRPr="00110689">
              <w:rPr>
                <w:sz w:val="20"/>
                <w:szCs w:val="20"/>
              </w:rPr>
              <w:t xml:space="preserve">Median level of Agreement 6 ("Agree") </w:t>
            </w:r>
          </w:p>
          <w:p w14:paraId="1AE06F54" w14:textId="77777777" w:rsidR="00687224" w:rsidRPr="00110689" w:rsidRDefault="00687224" w:rsidP="00A05687">
            <w:pPr>
              <w:rPr>
                <w:sz w:val="20"/>
                <w:szCs w:val="20"/>
              </w:rPr>
            </w:pPr>
            <w:r w:rsidRPr="00110689">
              <w:rPr>
                <w:sz w:val="20"/>
                <w:szCs w:val="20"/>
              </w:rPr>
              <w:t>13% "Somewhat Disagree", 13% "Neutral", 13% "Somewhat Agree",</w:t>
            </w:r>
          </w:p>
          <w:p w14:paraId="2F1B98F2" w14:textId="77777777" w:rsidR="00687224" w:rsidRPr="00110689" w:rsidRDefault="00687224" w:rsidP="00A05687">
            <w:pPr>
              <w:rPr>
                <w:sz w:val="20"/>
                <w:szCs w:val="20"/>
              </w:rPr>
            </w:pPr>
            <w:r w:rsidRPr="00110689">
              <w:rPr>
                <w:sz w:val="20"/>
                <w:szCs w:val="20"/>
              </w:rPr>
              <w:t>40% "Agree", 21% "Strongly Agree"</w:t>
            </w:r>
          </w:p>
          <w:p w14:paraId="50C754EE" w14:textId="77777777" w:rsidR="00687224" w:rsidRPr="00110689" w:rsidRDefault="00687224" w:rsidP="00A05687">
            <w:pPr>
              <w:rPr>
                <w:sz w:val="20"/>
                <w:szCs w:val="20"/>
              </w:rPr>
            </w:pPr>
          </w:p>
          <w:p w14:paraId="0A120036" w14:textId="77777777" w:rsidR="00687224" w:rsidRPr="00110689" w:rsidRDefault="00687224" w:rsidP="00A05687">
            <w:pPr>
              <w:rPr>
                <w:sz w:val="20"/>
                <w:szCs w:val="20"/>
              </w:rPr>
            </w:pPr>
            <w:r w:rsidRPr="00110689">
              <w:rPr>
                <w:sz w:val="20"/>
                <w:szCs w:val="20"/>
              </w:rPr>
              <w:t>No specific panellist feedback was given to inform any further modification of these statements, However, you may consider the distribution of the panel's response to either change or maintain your previous choice.</w:t>
            </w:r>
          </w:p>
          <w:p w14:paraId="6F9ED19C" w14:textId="77777777" w:rsidR="00687224" w:rsidRPr="00110689" w:rsidRDefault="00687224" w:rsidP="00A05687">
            <w:pPr>
              <w:rPr>
                <w:sz w:val="20"/>
                <w:szCs w:val="20"/>
              </w:rPr>
            </w:pPr>
          </w:p>
          <w:p w14:paraId="3ADC3E24" w14:textId="77777777" w:rsidR="00687224" w:rsidRPr="00110689" w:rsidRDefault="00687224" w:rsidP="00A05687">
            <w:pPr>
              <w:rPr>
                <w:sz w:val="20"/>
                <w:szCs w:val="20"/>
              </w:rPr>
            </w:pPr>
            <w:r w:rsidRPr="00110689">
              <w:rPr>
                <w:sz w:val="20"/>
                <w:szCs w:val="20"/>
              </w:rPr>
              <w:t xml:space="preserve">Please consider the following statements from Round 2 in relation to the purpose of the tongue to </w:t>
            </w:r>
            <w:proofErr w:type="spellStart"/>
            <w:r w:rsidRPr="00110689">
              <w:rPr>
                <w:sz w:val="20"/>
                <w:szCs w:val="20"/>
              </w:rPr>
              <w:t>topline</w:t>
            </w:r>
            <w:proofErr w:type="spellEnd"/>
            <w:r w:rsidRPr="00110689">
              <w:rPr>
                <w:sz w:val="20"/>
                <w:szCs w:val="20"/>
              </w:rPr>
              <w:t xml:space="preserve"> relationship and rank your agreement with them..*</w:t>
            </w:r>
          </w:p>
        </w:tc>
      </w:tr>
      <w:tr w:rsidR="00687224" w:rsidRPr="00110689" w14:paraId="6A89EB2D" w14:textId="77777777" w:rsidTr="00A05687">
        <w:tc>
          <w:tcPr>
            <w:tcW w:w="1696" w:type="dxa"/>
            <w:vMerge w:val="restart"/>
          </w:tcPr>
          <w:p w14:paraId="36AC1495" w14:textId="77777777" w:rsidR="00687224" w:rsidRPr="00110689" w:rsidRDefault="00687224" w:rsidP="00A05687">
            <w:pPr>
              <w:jc w:val="both"/>
              <w:rPr>
                <w:sz w:val="20"/>
                <w:szCs w:val="20"/>
              </w:rPr>
            </w:pPr>
          </w:p>
        </w:tc>
        <w:tc>
          <w:tcPr>
            <w:tcW w:w="923" w:type="dxa"/>
          </w:tcPr>
          <w:p w14:paraId="029E604A" w14:textId="77777777" w:rsidR="00687224" w:rsidRPr="00110689" w:rsidRDefault="00687224" w:rsidP="00A05687">
            <w:pPr>
              <w:jc w:val="both"/>
              <w:rPr>
                <w:sz w:val="20"/>
                <w:szCs w:val="20"/>
              </w:rPr>
            </w:pPr>
            <w:r w:rsidRPr="00110689">
              <w:rPr>
                <w:sz w:val="20"/>
                <w:szCs w:val="20"/>
              </w:rPr>
              <w:t>Strongly Disagree</w:t>
            </w:r>
          </w:p>
        </w:tc>
        <w:tc>
          <w:tcPr>
            <w:tcW w:w="1134" w:type="dxa"/>
          </w:tcPr>
          <w:p w14:paraId="10E0A74A" w14:textId="77777777" w:rsidR="00687224" w:rsidRPr="00110689" w:rsidRDefault="00687224" w:rsidP="00A05687">
            <w:pPr>
              <w:jc w:val="both"/>
              <w:rPr>
                <w:sz w:val="20"/>
                <w:szCs w:val="20"/>
              </w:rPr>
            </w:pPr>
            <w:r w:rsidRPr="00110689">
              <w:rPr>
                <w:sz w:val="20"/>
                <w:szCs w:val="20"/>
              </w:rPr>
              <w:t>Disagree</w:t>
            </w:r>
          </w:p>
        </w:tc>
        <w:tc>
          <w:tcPr>
            <w:tcW w:w="1276" w:type="dxa"/>
          </w:tcPr>
          <w:p w14:paraId="157E8267" w14:textId="77777777" w:rsidR="00687224" w:rsidRPr="00110689" w:rsidRDefault="00687224" w:rsidP="00A05687">
            <w:pPr>
              <w:jc w:val="both"/>
              <w:rPr>
                <w:sz w:val="20"/>
                <w:szCs w:val="20"/>
              </w:rPr>
            </w:pPr>
            <w:r w:rsidRPr="00110689">
              <w:rPr>
                <w:sz w:val="20"/>
                <w:szCs w:val="20"/>
              </w:rPr>
              <w:t>Somewhat Disagree</w:t>
            </w:r>
          </w:p>
        </w:tc>
        <w:tc>
          <w:tcPr>
            <w:tcW w:w="992" w:type="dxa"/>
          </w:tcPr>
          <w:p w14:paraId="315D5C98" w14:textId="77777777" w:rsidR="00687224" w:rsidRPr="00110689" w:rsidRDefault="00687224" w:rsidP="00A05687">
            <w:pPr>
              <w:jc w:val="both"/>
              <w:rPr>
                <w:sz w:val="20"/>
                <w:szCs w:val="20"/>
              </w:rPr>
            </w:pPr>
            <w:r w:rsidRPr="00110689">
              <w:rPr>
                <w:sz w:val="20"/>
                <w:szCs w:val="20"/>
              </w:rPr>
              <w:t>Neutral</w:t>
            </w:r>
          </w:p>
        </w:tc>
        <w:tc>
          <w:tcPr>
            <w:tcW w:w="1276" w:type="dxa"/>
          </w:tcPr>
          <w:p w14:paraId="65B60F61" w14:textId="77777777" w:rsidR="00687224" w:rsidRPr="00110689" w:rsidRDefault="00687224" w:rsidP="00A05687">
            <w:pPr>
              <w:jc w:val="both"/>
              <w:rPr>
                <w:sz w:val="20"/>
                <w:szCs w:val="20"/>
              </w:rPr>
            </w:pPr>
            <w:r w:rsidRPr="00110689">
              <w:rPr>
                <w:sz w:val="20"/>
                <w:szCs w:val="20"/>
              </w:rPr>
              <w:t>Somewhat Agree</w:t>
            </w:r>
          </w:p>
        </w:tc>
        <w:tc>
          <w:tcPr>
            <w:tcW w:w="992" w:type="dxa"/>
          </w:tcPr>
          <w:p w14:paraId="1478E61D" w14:textId="77777777" w:rsidR="00687224" w:rsidRPr="00110689" w:rsidRDefault="00687224" w:rsidP="00A05687">
            <w:pPr>
              <w:jc w:val="both"/>
              <w:rPr>
                <w:sz w:val="20"/>
                <w:szCs w:val="20"/>
              </w:rPr>
            </w:pPr>
            <w:r w:rsidRPr="00110689">
              <w:rPr>
                <w:sz w:val="20"/>
                <w:szCs w:val="20"/>
              </w:rPr>
              <w:t>Agree</w:t>
            </w:r>
          </w:p>
        </w:tc>
        <w:tc>
          <w:tcPr>
            <w:tcW w:w="1276" w:type="dxa"/>
          </w:tcPr>
          <w:p w14:paraId="7D20B342" w14:textId="77777777" w:rsidR="00687224" w:rsidRPr="00110689" w:rsidRDefault="00687224" w:rsidP="00A05687">
            <w:pPr>
              <w:jc w:val="both"/>
              <w:rPr>
                <w:sz w:val="20"/>
                <w:szCs w:val="20"/>
              </w:rPr>
            </w:pPr>
            <w:r w:rsidRPr="00110689">
              <w:rPr>
                <w:sz w:val="20"/>
                <w:szCs w:val="20"/>
              </w:rPr>
              <w:t>Strongly Agree</w:t>
            </w:r>
          </w:p>
        </w:tc>
      </w:tr>
      <w:tr w:rsidR="00687224" w:rsidRPr="00110689" w14:paraId="6AF05FEF" w14:textId="77777777" w:rsidTr="00A05687">
        <w:tc>
          <w:tcPr>
            <w:tcW w:w="1696" w:type="dxa"/>
            <w:vMerge/>
          </w:tcPr>
          <w:p w14:paraId="48101575" w14:textId="77777777" w:rsidR="00687224" w:rsidRPr="00110689" w:rsidRDefault="00687224" w:rsidP="00A05687">
            <w:pPr>
              <w:jc w:val="center"/>
              <w:rPr>
                <w:sz w:val="20"/>
                <w:szCs w:val="20"/>
              </w:rPr>
            </w:pPr>
          </w:p>
        </w:tc>
        <w:tc>
          <w:tcPr>
            <w:tcW w:w="923" w:type="dxa"/>
          </w:tcPr>
          <w:p w14:paraId="2C1409DD" w14:textId="77777777" w:rsidR="00687224" w:rsidRPr="00110689" w:rsidRDefault="00687224" w:rsidP="00A05687">
            <w:pPr>
              <w:jc w:val="center"/>
              <w:rPr>
                <w:sz w:val="20"/>
                <w:szCs w:val="20"/>
              </w:rPr>
            </w:pPr>
            <w:r w:rsidRPr="00110689">
              <w:rPr>
                <w:sz w:val="20"/>
                <w:szCs w:val="20"/>
              </w:rPr>
              <w:t>1</w:t>
            </w:r>
          </w:p>
        </w:tc>
        <w:tc>
          <w:tcPr>
            <w:tcW w:w="1134" w:type="dxa"/>
          </w:tcPr>
          <w:p w14:paraId="17CB2D64" w14:textId="77777777" w:rsidR="00687224" w:rsidRPr="00110689" w:rsidRDefault="00687224" w:rsidP="00A05687">
            <w:pPr>
              <w:jc w:val="center"/>
              <w:rPr>
                <w:sz w:val="20"/>
                <w:szCs w:val="20"/>
              </w:rPr>
            </w:pPr>
            <w:r w:rsidRPr="00110689">
              <w:rPr>
                <w:sz w:val="20"/>
                <w:szCs w:val="20"/>
              </w:rPr>
              <w:t>2</w:t>
            </w:r>
          </w:p>
        </w:tc>
        <w:tc>
          <w:tcPr>
            <w:tcW w:w="1276" w:type="dxa"/>
          </w:tcPr>
          <w:p w14:paraId="68992174" w14:textId="77777777" w:rsidR="00687224" w:rsidRPr="00110689" w:rsidRDefault="00687224" w:rsidP="00A05687">
            <w:pPr>
              <w:jc w:val="center"/>
              <w:rPr>
                <w:sz w:val="20"/>
                <w:szCs w:val="20"/>
              </w:rPr>
            </w:pPr>
            <w:r w:rsidRPr="00110689">
              <w:rPr>
                <w:sz w:val="20"/>
                <w:szCs w:val="20"/>
              </w:rPr>
              <w:t>3</w:t>
            </w:r>
          </w:p>
        </w:tc>
        <w:tc>
          <w:tcPr>
            <w:tcW w:w="992" w:type="dxa"/>
          </w:tcPr>
          <w:p w14:paraId="55A54DF5" w14:textId="77777777" w:rsidR="00687224" w:rsidRPr="00110689" w:rsidRDefault="00687224" w:rsidP="00A05687">
            <w:pPr>
              <w:jc w:val="center"/>
              <w:rPr>
                <w:sz w:val="20"/>
                <w:szCs w:val="20"/>
              </w:rPr>
            </w:pPr>
            <w:r w:rsidRPr="00110689">
              <w:rPr>
                <w:sz w:val="20"/>
                <w:szCs w:val="20"/>
              </w:rPr>
              <w:t>4</w:t>
            </w:r>
          </w:p>
        </w:tc>
        <w:tc>
          <w:tcPr>
            <w:tcW w:w="1276" w:type="dxa"/>
          </w:tcPr>
          <w:p w14:paraId="41ACA2A5" w14:textId="77777777" w:rsidR="00687224" w:rsidRPr="00110689" w:rsidRDefault="00687224" w:rsidP="00A05687">
            <w:pPr>
              <w:jc w:val="center"/>
              <w:rPr>
                <w:sz w:val="20"/>
                <w:szCs w:val="20"/>
              </w:rPr>
            </w:pPr>
            <w:r w:rsidRPr="00110689">
              <w:rPr>
                <w:sz w:val="20"/>
                <w:szCs w:val="20"/>
              </w:rPr>
              <w:t>5</w:t>
            </w:r>
          </w:p>
        </w:tc>
        <w:tc>
          <w:tcPr>
            <w:tcW w:w="992" w:type="dxa"/>
          </w:tcPr>
          <w:p w14:paraId="16E86A56" w14:textId="77777777" w:rsidR="00687224" w:rsidRPr="00110689" w:rsidRDefault="00687224" w:rsidP="00A05687">
            <w:pPr>
              <w:jc w:val="center"/>
              <w:rPr>
                <w:sz w:val="20"/>
                <w:szCs w:val="20"/>
              </w:rPr>
            </w:pPr>
            <w:r w:rsidRPr="00110689">
              <w:rPr>
                <w:sz w:val="20"/>
                <w:szCs w:val="20"/>
              </w:rPr>
              <w:t>6</w:t>
            </w:r>
          </w:p>
        </w:tc>
        <w:tc>
          <w:tcPr>
            <w:tcW w:w="1276" w:type="dxa"/>
          </w:tcPr>
          <w:p w14:paraId="6D442946" w14:textId="77777777" w:rsidR="00687224" w:rsidRPr="00110689" w:rsidRDefault="00687224" w:rsidP="00A05687">
            <w:pPr>
              <w:jc w:val="center"/>
              <w:rPr>
                <w:sz w:val="20"/>
                <w:szCs w:val="20"/>
              </w:rPr>
            </w:pPr>
            <w:r w:rsidRPr="00110689">
              <w:rPr>
                <w:sz w:val="20"/>
                <w:szCs w:val="20"/>
              </w:rPr>
              <w:t>7</w:t>
            </w:r>
          </w:p>
        </w:tc>
      </w:tr>
      <w:tr w:rsidR="00687224" w:rsidRPr="00110689" w14:paraId="2F4EE947" w14:textId="77777777" w:rsidTr="00A05687">
        <w:tc>
          <w:tcPr>
            <w:tcW w:w="1696" w:type="dxa"/>
          </w:tcPr>
          <w:p w14:paraId="229D3742" w14:textId="77777777" w:rsidR="00687224" w:rsidRPr="00110689" w:rsidRDefault="00687224" w:rsidP="00A05687">
            <w:pPr>
              <w:rPr>
                <w:sz w:val="20"/>
                <w:szCs w:val="20"/>
              </w:rPr>
            </w:pPr>
            <w:r w:rsidRPr="00110689">
              <w:rPr>
                <w:sz w:val="20"/>
                <w:szCs w:val="20"/>
              </w:rPr>
              <w:t xml:space="preserve">Purpose: Tongue in line with </w:t>
            </w:r>
            <w:proofErr w:type="spellStart"/>
            <w:r w:rsidRPr="00110689">
              <w:rPr>
                <w:sz w:val="20"/>
                <w:szCs w:val="20"/>
              </w:rPr>
              <w:t>topline</w:t>
            </w:r>
            <w:proofErr w:type="spellEnd"/>
            <w:r w:rsidRPr="00110689">
              <w:rPr>
                <w:sz w:val="20"/>
                <w:szCs w:val="20"/>
              </w:rPr>
              <w:t xml:space="preserve"> is to minimise irritation to the anterior aspect of the ankle</w:t>
            </w:r>
          </w:p>
        </w:tc>
        <w:tc>
          <w:tcPr>
            <w:tcW w:w="923" w:type="dxa"/>
          </w:tcPr>
          <w:p w14:paraId="045D93F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1501BB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7E7873C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6DFDFBE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43B65EC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465EF49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43DA788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3E099BD6" w14:textId="77777777" w:rsidTr="00A05687">
        <w:tc>
          <w:tcPr>
            <w:tcW w:w="1696" w:type="dxa"/>
          </w:tcPr>
          <w:p w14:paraId="0158038A"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for comfort with lacing</w:t>
            </w:r>
          </w:p>
        </w:tc>
        <w:tc>
          <w:tcPr>
            <w:tcW w:w="923" w:type="dxa"/>
          </w:tcPr>
          <w:p w14:paraId="288C883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3251AF7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02C4801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4773DCF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42F105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335AB80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A53DB1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DAB965F" w14:textId="77777777" w:rsidTr="00A05687">
        <w:tc>
          <w:tcPr>
            <w:tcW w:w="1696" w:type="dxa"/>
          </w:tcPr>
          <w:p w14:paraId="11AC3258" w14:textId="77777777" w:rsidR="00687224" w:rsidRPr="00110689" w:rsidRDefault="00687224" w:rsidP="00A05687">
            <w:pPr>
              <w:rPr>
                <w:sz w:val="20"/>
                <w:szCs w:val="20"/>
              </w:rPr>
            </w:pPr>
            <w:r w:rsidRPr="00110689">
              <w:rPr>
                <w:sz w:val="20"/>
                <w:szCs w:val="20"/>
              </w:rPr>
              <w:t xml:space="preserve">Purpose: Tongue extended above </w:t>
            </w:r>
            <w:proofErr w:type="spellStart"/>
            <w:r w:rsidRPr="00110689">
              <w:rPr>
                <w:sz w:val="20"/>
                <w:szCs w:val="20"/>
              </w:rPr>
              <w:t>topline</w:t>
            </w:r>
            <w:proofErr w:type="spellEnd"/>
            <w:r w:rsidRPr="00110689">
              <w:rPr>
                <w:sz w:val="20"/>
                <w:szCs w:val="20"/>
              </w:rPr>
              <w:t xml:space="preserve"> allows the wearer to minimise slippage of the tongue under the fastenings during wear</w:t>
            </w:r>
          </w:p>
        </w:tc>
        <w:tc>
          <w:tcPr>
            <w:tcW w:w="923" w:type="dxa"/>
          </w:tcPr>
          <w:p w14:paraId="1614060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34" w:type="dxa"/>
          </w:tcPr>
          <w:p w14:paraId="19380CE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1653523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15858AC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3F28DD3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92" w:type="dxa"/>
          </w:tcPr>
          <w:p w14:paraId="1DBC3FC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76" w:type="dxa"/>
          </w:tcPr>
          <w:p w14:paraId="59E8A91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AB48B22" w14:textId="77777777" w:rsidR="00687224" w:rsidRPr="00110689" w:rsidRDefault="00687224" w:rsidP="00687224">
      <w:pPr>
        <w:rPr>
          <w:sz w:val="20"/>
          <w:szCs w:val="20"/>
        </w:rPr>
      </w:pPr>
    </w:p>
    <w:p w14:paraId="0B4A8247" w14:textId="77777777" w:rsidR="00687224" w:rsidRPr="00110689" w:rsidRDefault="00687224" w:rsidP="00687224">
      <w:pPr>
        <w:rPr>
          <w:sz w:val="20"/>
          <w:szCs w:val="20"/>
        </w:rPr>
      </w:pPr>
      <w:r w:rsidRPr="00110689">
        <w:rPr>
          <w:sz w:val="20"/>
          <w:szCs w:val="20"/>
        </w:rPr>
        <w:t>15)</w:t>
      </w:r>
    </w:p>
    <w:tbl>
      <w:tblPr>
        <w:tblStyle w:val="TableGrid"/>
        <w:tblW w:w="0" w:type="auto"/>
        <w:tblLook w:val="04A0" w:firstRow="1" w:lastRow="0" w:firstColumn="1" w:lastColumn="0" w:noHBand="0" w:noVBand="1"/>
      </w:tblPr>
      <w:tblGrid>
        <w:gridCol w:w="1364"/>
        <w:gridCol w:w="1022"/>
        <w:gridCol w:w="1020"/>
        <w:gridCol w:w="1201"/>
        <w:gridCol w:w="915"/>
        <w:gridCol w:w="1201"/>
        <w:gridCol w:w="765"/>
        <w:gridCol w:w="1000"/>
      </w:tblGrid>
      <w:tr w:rsidR="00687224" w:rsidRPr="00110689" w14:paraId="0C5DF288" w14:textId="77777777" w:rsidTr="00A05687">
        <w:tc>
          <w:tcPr>
            <w:tcW w:w="9010" w:type="dxa"/>
            <w:gridSpan w:val="8"/>
          </w:tcPr>
          <w:p w14:paraId="447498FD" w14:textId="77777777" w:rsidR="00687224" w:rsidRPr="00110689" w:rsidRDefault="00687224" w:rsidP="00A05687">
            <w:pPr>
              <w:rPr>
                <w:sz w:val="20"/>
                <w:szCs w:val="20"/>
              </w:rPr>
            </w:pPr>
            <w:r w:rsidRPr="00110689">
              <w:rPr>
                <w:sz w:val="20"/>
                <w:szCs w:val="20"/>
              </w:rPr>
              <w:t xml:space="preserve">The panellists were presented with following design considerations for the upper of off the shelf stability footwear in Round 2 based on panellist suggestions in Round 1. </w:t>
            </w:r>
          </w:p>
          <w:p w14:paraId="481DE86B"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3E6A27CA" w14:textId="77777777" w:rsidR="00687224" w:rsidRPr="00110689" w:rsidRDefault="00687224" w:rsidP="00A05687">
            <w:pPr>
              <w:rPr>
                <w:sz w:val="20"/>
                <w:szCs w:val="20"/>
              </w:rPr>
            </w:pPr>
          </w:p>
          <w:p w14:paraId="09853ED6" w14:textId="77777777" w:rsidR="00687224" w:rsidRPr="00110689" w:rsidRDefault="00687224" w:rsidP="00A05687">
            <w:pPr>
              <w:rPr>
                <w:sz w:val="20"/>
                <w:szCs w:val="20"/>
              </w:rPr>
            </w:pPr>
            <w:r w:rsidRPr="00110689">
              <w:rPr>
                <w:sz w:val="20"/>
                <w:szCs w:val="20"/>
              </w:rPr>
              <w:t xml:space="preserve">High topped sandals to be offered as an option for stability footwear ranges for warm weather. </w:t>
            </w:r>
          </w:p>
          <w:p w14:paraId="57C85209" w14:textId="77777777" w:rsidR="00687224" w:rsidRPr="00110689" w:rsidRDefault="00687224" w:rsidP="00A05687">
            <w:pPr>
              <w:rPr>
                <w:sz w:val="20"/>
                <w:szCs w:val="20"/>
              </w:rPr>
            </w:pPr>
            <w:r w:rsidRPr="00110689">
              <w:rPr>
                <w:sz w:val="20"/>
                <w:szCs w:val="20"/>
              </w:rPr>
              <w:t>Median level of Agreement 6 ("Agree")</w:t>
            </w:r>
          </w:p>
          <w:p w14:paraId="3B00093F" w14:textId="77777777" w:rsidR="00687224" w:rsidRPr="00110689" w:rsidRDefault="00687224" w:rsidP="00A05687">
            <w:pPr>
              <w:rPr>
                <w:sz w:val="20"/>
                <w:szCs w:val="20"/>
              </w:rPr>
            </w:pPr>
            <w:r w:rsidRPr="00110689">
              <w:rPr>
                <w:sz w:val="20"/>
                <w:szCs w:val="20"/>
              </w:rPr>
              <w:t>13% "Neutral", 33%, "Somewhat Agree", 27% "Agree", 27% "Strongly Agree"</w:t>
            </w:r>
          </w:p>
          <w:p w14:paraId="0B6F97E5" w14:textId="77777777" w:rsidR="00687224" w:rsidRPr="00110689" w:rsidRDefault="00687224" w:rsidP="00A05687">
            <w:pPr>
              <w:rPr>
                <w:sz w:val="20"/>
                <w:szCs w:val="20"/>
              </w:rPr>
            </w:pPr>
          </w:p>
          <w:p w14:paraId="5322F625" w14:textId="77777777" w:rsidR="00687224" w:rsidRPr="00110689" w:rsidRDefault="00687224" w:rsidP="00A05687">
            <w:pPr>
              <w:rPr>
                <w:sz w:val="20"/>
                <w:szCs w:val="20"/>
              </w:rPr>
            </w:pPr>
            <w:r w:rsidRPr="00110689">
              <w:rPr>
                <w:sz w:val="20"/>
                <w:szCs w:val="20"/>
              </w:rPr>
              <w:t>Ergonomic consideration of internal seams to reduce skin irritation</w:t>
            </w:r>
          </w:p>
          <w:p w14:paraId="7F49CDFE" w14:textId="77777777" w:rsidR="00687224" w:rsidRPr="00110689" w:rsidRDefault="00687224" w:rsidP="00A05687">
            <w:pPr>
              <w:rPr>
                <w:sz w:val="20"/>
                <w:szCs w:val="20"/>
              </w:rPr>
            </w:pPr>
            <w:r w:rsidRPr="00110689">
              <w:rPr>
                <w:sz w:val="20"/>
                <w:szCs w:val="20"/>
              </w:rPr>
              <w:t xml:space="preserve">Median level of Agreement 6 ("Agree") </w:t>
            </w:r>
          </w:p>
          <w:p w14:paraId="4D708056" w14:textId="77777777" w:rsidR="00687224" w:rsidRPr="00110689" w:rsidRDefault="00687224" w:rsidP="00A05687">
            <w:pPr>
              <w:rPr>
                <w:sz w:val="20"/>
                <w:szCs w:val="20"/>
              </w:rPr>
            </w:pPr>
            <w:r w:rsidRPr="00110689">
              <w:rPr>
                <w:sz w:val="20"/>
                <w:szCs w:val="20"/>
              </w:rPr>
              <w:t>67% "Agree", 33% "Strongly Agree"</w:t>
            </w:r>
          </w:p>
          <w:p w14:paraId="6FF82ED8" w14:textId="77777777" w:rsidR="00687224" w:rsidRPr="00110689" w:rsidRDefault="00687224" w:rsidP="00A05687">
            <w:pPr>
              <w:rPr>
                <w:sz w:val="20"/>
                <w:szCs w:val="20"/>
              </w:rPr>
            </w:pPr>
            <w:r w:rsidRPr="00110689">
              <w:rPr>
                <w:sz w:val="20"/>
                <w:szCs w:val="20"/>
              </w:rPr>
              <w:t>A Consensus was reached for this design option</w:t>
            </w:r>
          </w:p>
          <w:p w14:paraId="1F29F8E0" w14:textId="77777777" w:rsidR="00687224" w:rsidRPr="00110689" w:rsidRDefault="00687224" w:rsidP="00A05687">
            <w:pPr>
              <w:rPr>
                <w:sz w:val="20"/>
                <w:szCs w:val="20"/>
              </w:rPr>
            </w:pPr>
          </w:p>
          <w:p w14:paraId="283D6C23" w14:textId="77777777" w:rsidR="00687224" w:rsidRPr="00110689" w:rsidRDefault="00687224" w:rsidP="00A05687">
            <w:pPr>
              <w:rPr>
                <w:sz w:val="20"/>
                <w:szCs w:val="20"/>
              </w:rPr>
            </w:pPr>
            <w:r w:rsidRPr="00110689">
              <w:rPr>
                <w:sz w:val="20"/>
                <w:szCs w:val="20"/>
              </w:rPr>
              <w:t>Slit or loop in the tongue for fastening to minimise tongue slippage</w:t>
            </w:r>
          </w:p>
          <w:p w14:paraId="576A4E7C" w14:textId="77777777" w:rsidR="00687224" w:rsidRPr="00110689" w:rsidRDefault="00687224" w:rsidP="00A05687">
            <w:pPr>
              <w:rPr>
                <w:sz w:val="20"/>
                <w:szCs w:val="20"/>
              </w:rPr>
            </w:pPr>
            <w:r w:rsidRPr="00110689">
              <w:rPr>
                <w:sz w:val="20"/>
                <w:szCs w:val="20"/>
              </w:rPr>
              <w:t xml:space="preserve">Median level of Agreement 6 ("Agree") </w:t>
            </w:r>
          </w:p>
          <w:p w14:paraId="2451C7BC" w14:textId="77777777" w:rsidR="00687224" w:rsidRPr="00110689" w:rsidRDefault="00687224" w:rsidP="00A05687">
            <w:pPr>
              <w:rPr>
                <w:sz w:val="20"/>
                <w:szCs w:val="20"/>
              </w:rPr>
            </w:pPr>
            <w:r w:rsidRPr="00110689">
              <w:rPr>
                <w:sz w:val="20"/>
                <w:szCs w:val="20"/>
              </w:rPr>
              <w:t>13% "Somewhat Agree", 60% "Agree", 27% "Strongly Agree"</w:t>
            </w:r>
          </w:p>
          <w:p w14:paraId="70684538" w14:textId="77777777" w:rsidR="00687224" w:rsidRPr="00110689" w:rsidRDefault="00687224" w:rsidP="00A05687">
            <w:pPr>
              <w:rPr>
                <w:sz w:val="20"/>
                <w:szCs w:val="20"/>
              </w:rPr>
            </w:pPr>
            <w:r w:rsidRPr="00110689">
              <w:rPr>
                <w:sz w:val="20"/>
                <w:szCs w:val="20"/>
              </w:rPr>
              <w:t>A Consensus was reached for this design option</w:t>
            </w:r>
          </w:p>
          <w:p w14:paraId="6B3471F2" w14:textId="77777777" w:rsidR="00687224" w:rsidRPr="00110689" w:rsidRDefault="00687224" w:rsidP="00A05687">
            <w:pPr>
              <w:rPr>
                <w:sz w:val="20"/>
                <w:szCs w:val="20"/>
              </w:rPr>
            </w:pPr>
          </w:p>
          <w:p w14:paraId="560453D0" w14:textId="77777777" w:rsidR="00687224" w:rsidRPr="00110689" w:rsidRDefault="00687224" w:rsidP="00A05687">
            <w:pPr>
              <w:rPr>
                <w:sz w:val="20"/>
                <w:szCs w:val="20"/>
              </w:rPr>
            </w:pPr>
            <w:r w:rsidRPr="00110689">
              <w:rPr>
                <w:sz w:val="20"/>
                <w:szCs w:val="20"/>
              </w:rPr>
              <w:t>No specific panellist feedback was given to inform any further modification of the design option of high topped sandals, However, you may consider the distribution of the panel's response to either change or maintain your previous choice.</w:t>
            </w:r>
          </w:p>
          <w:p w14:paraId="7F1038FC" w14:textId="77777777" w:rsidR="00687224" w:rsidRPr="00110689" w:rsidRDefault="00687224" w:rsidP="00A05687">
            <w:pPr>
              <w:rPr>
                <w:sz w:val="20"/>
                <w:szCs w:val="20"/>
              </w:rPr>
            </w:pPr>
          </w:p>
          <w:p w14:paraId="2C67275D" w14:textId="77777777" w:rsidR="00687224" w:rsidRPr="00110689" w:rsidRDefault="00687224" w:rsidP="00A05687">
            <w:pPr>
              <w:rPr>
                <w:sz w:val="20"/>
                <w:szCs w:val="20"/>
              </w:rPr>
            </w:pPr>
            <w:r w:rsidRPr="00110689">
              <w:rPr>
                <w:sz w:val="20"/>
                <w:szCs w:val="20"/>
              </w:rPr>
              <w:t>Please consider the following statement from Round 2 in relation to the design option for the upper.*</w:t>
            </w:r>
          </w:p>
        </w:tc>
      </w:tr>
      <w:tr w:rsidR="00687224" w:rsidRPr="00110689" w14:paraId="3013697E" w14:textId="77777777" w:rsidTr="00A05687">
        <w:tc>
          <w:tcPr>
            <w:tcW w:w="1553" w:type="dxa"/>
            <w:vMerge w:val="restart"/>
          </w:tcPr>
          <w:p w14:paraId="0B2DF36C" w14:textId="77777777" w:rsidR="00687224" w:rsidRPr="00110689" w:rsidRDefault="00687224" w:rsidP="00A05687">
            <w:pPr>
              <w:jc w:val="both"/>
              <w:rPr>
                <w:sz w:val="20"/>
                <w:szCs w:val="20"/>
              </w:rPr>
            </w:pPr>
          </w:p>
        </w:tc>
        <w:tc>
          <w:tcPr>
            <w:tcW w:w="1068" w:type="dxa"/>
          </w:tcPr>
          <w:p w14:paraId="7CE0298F" w14:textId="77777777" w:rsidR="00687224" w:rsidRPr="00110689" w:rsidRDefault="00687224" w:rsidP="00A05687">
            <w:pPr>
              <w:jc w:val="both"/>
              <w:rPr>
                <w:sz w:val="20"/>
                <w:szCs w:val="20"/>
              </w:rPr>
            </w:pPr>
            <w:r w:rsidRPr="00110689">
              <w:rPr>
                <w:sz w:val="20"/>
                <w:szCs w:val="20"/>
              </w:rPr>
              <w:t>Strongly Disagree</w:t>
            </w:r>
          </w:p>
        </w:tc>
        <w:tc>
          <w:tcPr>
            <w:tcW w:w="1067" w:type="dxa"/>
          </w:tcPr>
          <w:p w14:paraId="3EA73D0C" w14:textId="77777777" w:rsidR="00687224" w:rsidRPr="00110689" w:rsidRDefault="00687224" w:rsidP="00A05687">
            <w:pPr>
              <w:jc w:val="both"/>
              <w:rPr>
                <w:sz w:val="20"/>
                <w:szCs w:val="20"/>
              </w:rPr>
            </w:pPr>
            <w:r w:rsidRPr="00110689">
              <w:rPr>
                <w:sz w:val="20"/>
                <w:szCs w:val="20"/>
              </w:rPr>
              <w:t>Disagree</w:t>
            </w:r>
          </w:p>
        </w:tc>
        <w:tc>
          <w:tcPr>
            <w:tcW w:w="1257" w:type="dxa"/>
          </w:tcPr>
          <w:p w14:paraId="30DDD6FE" w14:textId="77777777" w:rsidR="00687224" w:rsidRPr="00110689" w:rsidRDefault="00687224" w:rsidP="00A05687">
            <w:pPr>
              <w:jc w:val="both"/>
              <w:rPr>
                <w:sz w:val="20"/>
                <w:szCs w:val="20"/>
              </w:rPr>
            </w:pPr>
            <w:r w:rsidRPr="00110689">
              <w:rPr>
                <w:sz w:val="20"/>
                <w:szCs w:val="20"/>
              </w:rPr>
              <w:t>Somewhat Disagree</w:t>
            </w:r>
          </w:p>
        </w:tc>
        <w:tc>
          <w:tcPr>
            <w:tcW w:w="956" w:type="dxa"/>
          </w:tcPr>
          <w:p w14:paraId="498D9BC0" w14:textId="77777777" w:rsidR="00687224" w:rsidRPr="00110689" w:rsidRDefault="00687224" w:rsidP="00A05687">
            <w:pPr>
              <w:jc w:val="both"/>
              <w:rPr>
                <w:sz w:val="20"/>
                <w:szCs w:val="20"/>
              </w:rPr>
            </w:pPr>
            <w:r w:rsidRPr="00110689">
              <w:rPr>
                <w:sz w:val="20"/>
                <w:szCs w:val="20"/>
              </w:rPr>
              <w:t>Neutral</w:t>
            </w:r>
          </w:p>
        </w:tc>
        <w:tc>
          <w:tcPr>
            <w:tcW w:w="1257" w:type="dxa"/>
          </w:tcPr>
          <w:p w14:paraId="589CE78B" w14:textId="77777777" w:rsidR="00687224" w:rsidRPr="00110689" w:rsidRDefault="00687224" w:rsidP="00A05687">
            <w:pPr>
              <w:jc w:val="both"/>
              <w:rPr>
                <w:sz w:val="20"/>
                <w:szCs w:val="20"/>
              </w:rPr>
            </w:pPr>
            <w:r w:rsidRPr="00110689">
              <w:rPr>
                <w:sz w:val="20"/>
                <w:szCs w:val="20"/>
              </w:rPr>
              <w:t>Somewhat Agree</w:t>
            </w:r>
          </w:p>
        </w:tc>
        <w:tc>
          <w:tcPr>
            <w:tcW w:w="798" w:type="dxa"/>
          </w:tcPr>
          <w:p w14:paraId="166BB4B0" w14:textId="77777777" w:rsidR="00687224" w:rsidRPr="00110689" w:rsidRDefault="00687224" w:rsidP="00A05687">
            <w:pPr>
              <w:jc w:val="both"/>
              <w:rPr>
                <w:sz w:val="20"/>
                <w:szCs w:val="20"/>
              </w:rPr>
            </w:pPr>
            <w:r w:rsidRPr="00110689">
              <w:rPr>
                <w:sz w:val="20"/>
                <w:szCs w:val="20"/>
              </w:rPr>
              <w:t>Agree</w:t>
            </w:r>
          </w:p>
        </w:tc>
        <w:tc>
          <w:tcPr>
            <w:tcW w:w="1054" w:type="dxa"/>
          </w:tcPr>
          <w:p w14:paraId="3CFF7AB6" w14:textId="77777777" w:rsidR="00687224" w:rsidRPr="00110689" w:rsidRDefault="00687224" w:rsidP="00A05687">
            <w:pPr>
              <w:jc w:val="both"/>
              <w:rPr>
                <w:sz w:val="20"/>
                <w:szCs w:val="20"/>
              </w:rPr>
            </w:pPr>
            <w:r w:rsidRPr="00110689">
              <w:rPr>
                <w:sz w:val="20"/>
                <w:szCs w:val="20"/>
              </w:rPr>
              <w:t>Strongly Agree</w:t>
            </w:r>
          </w:p>
        </w:tc>
      </w:tr>
      <w:tr w:rsidR="00687224" w:rsidRPr="00110689" w14:paraId="5A162E86" w14:textId="77777777" w:rsidTr="00A05687">
        <w:tc>
          <w:tcPr>
            <w:tcW w:w="1553" w:type="dxa"/>
            <w:vMerge/>
          </w:tcPr>
          <w:p w14:paraId="73C2C449" w14:textId="77777777" w:rsidR="00687224" w:rsidRPr="00110689" w:rsidRDefault="00687224" w:rsidP="00A05687">
            <w:pPr>
              <w:jc w:val="center"/>
              <w:rPr>
                <w:sz w:val="20"/>
                <w:szCs w:val="20"/>
              </w:rPr>
            </w:pPr>
          </w:p>
        </w:tc>
        <w:tc>
          <w:tcPr>
            <w:tcW w:w="1068" w:type="dxa"/>
          </w:tcPr>
          <w:p w14:paraId="11F12998" w14:textId="77777777" w:rsidR="00687224" w:rsidRPr="00110689" w:rsidRDefault="00687224" w:rsidP="00A05687">
            <w:pPr>
              <w:jc w:val="center"/>
              <w:rPr>
                <w:sz w:val="20"/>
                <w:szCs w:val="20"/>
              </w:rPr>
            </w:pPr>
            <w:r w:rsidRPr="00110689">
              <w:rPr>
                <w:sz w:val="20"/>
                <w:szCs w:val="20"/>
              </w:rPr>
              <w:t>1</w:t>
            </w:r>
          </w:p>
        </w:tc>
        <w:tc>
          <w:tcPr>
            <w:tcW w:w="1067" w:type="dxa"/>
          </w:tcPr>
          <w:p w14:paraId="6BD57678" w14:textId="77777777" w:rsidR="00687224" w:rsidRPr="00110689" w:rsidRDefault="00687224" w:rsidP="00A05687">
            <w:pPr>
              <w:jc w:val="center"/>
              <w:rPr>
                <w:sz w:val="20"/>
                <w:szCs w:val="20"/>
              </w:rPr>
            </w:pPr>
            <w:r w:rsidRPr="00110689">
              <w:rPr>
                <w:sz w:val="20"/>
                <w:szCs w:val="20"/>
              </w:rPr>
              <w:t>2</w:t>
            </w:r>
          </w:p>
        </w:tc>
        <w:tc>
          <w:tcPr>
            <w:tcW w:w="1257" w:type="dxa"/>
          </w:tcPr>
          <w:p w14:paraId="772EDA05" w14:textId="77777777" w:rsidR="00687224" w:rsidRPr="00110689" w:rsidRDefault="00687224" w:rsidP="00A05687">
            <w:pPr>
              <w:jc w:val="center"/>
              <w:rPr>
                <w:sz w:val="20"/>
                <w:szCs w:val="20"/>
              </w:rPr>
            </w:pPr>
            <w:r w:rsidRPr="00110689">
              <w:rPr>
                <w:sz w:val="20"/>
                <w:szCs w:val="20"/>
              </w:rPr>
              <w:t>3</w:t>
            </w:r>
          </w:p>
        </w:tc>
        <w:tc>
          <w:tcPr>
            <w:tcW w:w="956" w:type="dxa"/>
          </w:tcPr>
          <w:p w14:paraId="5B6ED88B" w14:textId="77777777" w:rsidR="00687224" w:rsidRPr="00110689" w:rsidRDefault="00687224" w:rsidP="00A05687">
            <w:pPr>
              <w:jc w:val="center"/>
              <w:rPr>
                <w:sz w:val="20"/>
                <w:szCs w:val="20"/>
              </w:rPr>
            </w:pPr>
            <w:r w:rsidRPr="00110689">
              <w:rPr>
                <w:sz w:val="20"/>
                <w:szCs w:val="20"/>
              </w:rPr>
              <w:t>4</w:t>
            </w:r>
          </w:p>
        </w:tc>
        <w:tc>
          <w:tcPr>
            <w:tcW w:w="1257" w:type="dxa"/>
          </w:tcPr>
          <w:p w14:paraId="46762789" w14:textId="77777777" w:rsidR="00687224" w:rsidRPr="00110689" w:rsidRDefault="00687224" w:rsidP="00A05687">
            <w:pPr>
              <w:jc w:val="center"/>
              <w:rPr>
                <w:sz w:val="20"/>
                <w:szCs w:val="20"/>
              </w:rPr>
            </w:pPr>
            <w:r w:rsidRPr="00110689">
              <w:rPr>
                <w:sz w:val="20"/>
                <w:szCs w:val="20"/>
              </w:rPr>
              <w:t>5</w:t>
            </w:r>
          </w:p>
        </w:tc>
        <w:tc>
          <w:tcPr>
            <w:tcW w:w="798" w:type="dxa"/>
          </w:tcPr>
          <w:p w14:paraId="3DD780D8" w14:textId="77777777" w:rsidR="00687224" w:rsidRPr="00110689" w:rsidRDefault="00687224" w:rsidP="00A05687">
            <w:pPr>
              <w:jc w:val="center"/>
              <w:rPr>
                <w:sz w:val="20"/>
                <w:szCs w:val="20"/>
              </w:rPr>
            </w:pPr>
            <w:r w:rsidRPr="00110689">
              <w:rPr>
                <w:sz w:val="20"/>
                <w:szCs w:val="20"/>
              </w:rPr>
              <w:t>6</w:t>
            </w:r>
          </w:p>
        </w:tc>
        <w:tc>
          <w:tcPr>
            <w:tcW w:w="1054" w:type="dxa"/>
          </w:tcPr>
          <w:p w14:paraId="0F76C2A7" w14:textId="77777777" w:rsidR="00687224" w:rsidRPr="00110689" w:rsidRDefault="00687224" w:rsidP="00A05687">
            <w:pPr>
              <w:jc w:val="center"/>
              <w:rPr>
                <w:sz w:val="20"/>
                <w:szCs w:val="20"/>
              </w:rPr>
            </w:pPr>
            <w:r w:rsidRPr="00110689">
              <w:rPr>
                <w:sz w:val="20"/>
                <w:szCs w:val="20"/>
              </w:rPr>
              <w:t>7</w:t>
            </w:r>
          </w:p>
        </w:tc>
      </w:tr>
      <w:tr w:rsidR="00687224" w:rsidRPr="00110689" w14:paraId="6EDDDB15" w14:textId="77777777" w:rsidTr="00A05687">
        <w:tc>
          <w:tcPr>
            <w:tcW w:w="1553" w:type="dxa"/>
          </w:tcPr>
          <w:p w14:paraId="2003AAD1" w14:textId="77777777" w:rsidR="00687224" w:rsidRPr="00110689" w:rsidRDefault="00687224" w:rsidP="00A05687">
            <w:pPr>
              <w:rPr>
                <w:sz w:val="20"/>
                <w:szCs w:val="20"/>
              </w:rPr>
            </w:pPr>
            <w:r w:rsidRPr="00110689">
              <w:rPr>
                <w:sz w:val="20"/>
                <w:szCs w:val="20"/>
              </w:rPr>
              <w:t>High topped sandals to be offered as an option for stability footwear ranges for warm weather</w:t>
            </w:r>
          </w:p>
        </w:tc>
        <w:tc>
          <w:tcPr>
            <w:tcW w:w="1068" w:type="dxa"/>
          </w:tcPr>
          <w:p w14:paraId="47BCC92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7" w:type="dxa"/>
          </w:tcPr>
          <w:p w14:paraId="307CA91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970AB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6" w:type="dxa"/>
          </w:tcPr>
          <w:p w14:paraId="3265CD4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680E44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8" w:type="dxa"/>
          </w:tcPr>
          <w:p w14:paraId="19C2363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54" w:type="dxa"/>
          </w:tcPr>
          <w:p w14:paraId="4AA674D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02AB98D" w14:textId="77777777" w:rsidR="00687224" w:rsidRPr="00110689" w:rsidRDefault="00687224" w:rsidP="00687224">
      <w:pPr>
        <w:rPr>
          <w:sz w:val="20"/>
          <w:szCs w:val="20"/>
        </w:rPr>
      </w:pPr>
    </w:p>
    <w:p w14:paraId="121D390E" w14:textId="77777777" w:rsidR="00687224" w:rsidRPr="00110689" w:rsidRDefault="00687224" w:rsidP="00687224">
      <w:pPr>
        <w:rPr>
          <w:sz w:val="20"/>
          <w:szCs w:val="20"/>
        </w:rPr>
      </w:pPr>
      <w:r w:rsidRPr="00110689">
        <w:rPr>
          <w:sz w:val="20"/>
          <w:szCs w:val="20"/>
        </w:rPr>
        <w:t>16)</w:t>
      </w:r>
    </w:p>
    <w:tbl>
      <w:tblPr>
        <w:tblStyle w:val="TableGrid"/>
        <w:tblW w:w="0" w:type="auto"/>
        <w:tblLook w:val="04A0" w:firstRow="1" w:lastRow="0" w:firstColumn="1" w:lastColumn="0" w:noHBand="0" w:noVBand="1"/>
      </w:tblPr>
      <w:tblGrid>
        <w:gridCol w:w="8488"/>
      </w:tblGrid>
      <w:tr w:rsidR="00687224" w:rsidRPr="00110689" w14:paraId="782CBC50" w14:textId="77777777" w:rsidTr="00A05687">
        <w:tc>
          <w:tcPr>
            <w:tcW w:w="9776" w:type="dxa"/>
          </w:tcPr>
          <w:p w14:paraId="062297F8"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upper please use this optional area to provide us with your reasoning.</w:t>
            </w:r>
          </w:p>
        </w:tc>
      </w:tr>
      <w:tr w:rsidR="00687224" w:rsidRPr="00110689" w14:paraId="3C7C9097" w14:textId="77777777" w:rsidTr="00A05687">
        <w:tc>
          <w:tcPr>
            <w:tcW w:w="9776" w:type="dxa"/>
          </w:tcPr>
          <w:p w14:paraId="6741443E" w14:textId="77777777" w:rsidR="00687224" w:rsidRPr="00110689" w:rsidRDefault="00687224" w:rsidP="00A05687">
            <w:pPr>
              <w:rPr>
                <w:sz w:val="20"/>
                <w:szCs w:val="20"/>
              </w:rPr>
            </w:pPr>
          </w:p>
          <w:p w14:paraId="4DE3F00A" w14:textId="77777777" w:rsidR="00687224" w:rsidRPr="00110689" w:rsidRDefault="00687224" w:rsidP="00A05687">
            <w:pPr>
              <w:rPr>
                <w:sz w:val="20"/>
                <w:szCs w:val="20"/>
              </w:rPr>
            </w:pPr>
          </w:p>
        </w:tc>
      </w:tr>
    </w:tbl>
    <w:p w14:paraId="11C3CC59" w14:textId="77777777" w:rsidR="00687224" w:rsidRPr="00110689" w:rsidRDefault="00687224" w:rsidP="00687224">
      <w:pPr>
        <w:rPr>
          <w:sz w:val="20"/>
          <w:szCs w:val="20"/>
        </w:rPr>
      </w:pPr>
    </w:p>
    <w:p w14:paraId="1F831D7E"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83F13BC" w14:textId="77777777" w:rsidTr="00A05687">
        <w:trPr>
          <w:trHeight w:val="1833"/>
        </w:trPr>
        <w:tc>
          <w:tcPr>
            <w:tcW w:w="9918" w:type="dxa"/>
          </w:tcPr>
          <w:p w14:paraId="040F363B" w14:textId="77777777" w:rsidR="00687224" w:rsidRPr="00110689" w:rsidRDefault="00687224" w:rsidP="00A05687">
            <w:pPr>
              <w:rPr>
                <w:b/>
                <w:bCs/>
                <w:sz w:val="20"/>
                <w:szCs w:val="20"/>
              </w:rPr>
            </w:pPr>
            <w:r w:rsidRPr="00110689">
              <w:rPr>
                <w:b/>
                <w:bCs/>
                <w:sz w:val="20"/>
                <w:szCs w:val="20"/>
              </w:rPr>
              <w:t>Fastening and Facing</w:t>
            </w:r>
          </w:p>
          <w:p w14:paraId="56A02589"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876e0352-80f8-4325-9fcd-5783ed6a486f" \* MERGEFORMATINET </w:instrText>
            </w:r>
            <w:r w:rsidRPr="00110689">
              <w:rPr>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drawing>
                <wp:inline distT="0" distB="0" distL="0" distR="0" wp14:anchorId="51085036" wp14:editId="46FA061A">
                  <wp:extent cx="1677800" cy="1949598"/>
                  <wp:effectExtent l="0" t="0" r="0" b="0"/>
                  <wp:docPr id="748057943" name="Picture 748057943" descr="A picture containing case,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case, accessory&#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705970" cy="1982332"/>
                          </a:xfrm>
                          <a:prstGeom prst="rect">
                            <a:avLst/>
                          </a:prstGeom>
                          <a:noFill/>
                          <a:ln>
                            <a:noFill/>
                          </a:ln>
                        </pic:spPr>
                      </pic:pic>
                    </a:graphicData>
                  </a:graphic>
                </wp:inline>
              </w:drawing>
            </w:r>
            <w:r w:rsidRPr="00110689">
              <w:rPr>
                <w:sz w:val="20"/>
                <w:szCs w:val="20"/>
              </w:rPr>
              <w:fldChar w:fldCharType="end"/>
            </w:r>
          </w:p>
          <w:p w14:paraId="58CCEA23" w14:textId="77777777" w:rsidR="00687224" w:rsidRPr="00110689" w:rsidRDefault="00687224" w:rsidP="00A05687">
            <w:pPr>
              <w:rPr>
                <w:b/>
                <w:bCs/>
                <w:sz w:val="20"/>
                <w:szCs w:val="20"/>
              </w:rPr>
            </w:pPr>
            <w:r w:rsidRPr="00110689">
              <w:rPr>
                <w:sz w:val="20"/>
                <w:szCs w:val="20"/>
              </w:rPr>
              <w:fldChar w:fldCharType="end"/>
            </w:r>
          </w:p>
        </w:tc>
      </w:tr>
      <w:tr w:rsidR="00687224" w:rsidRPr="00110689" w14:paraId="6B112DEB" w14:textId="77777777" w:rsidTr="00A05687">
        <w:tc>
          <w:tcPr>
            <w:tcW w:w="9918" w:type="dxa"/>
          </w:tcPr>
          <w:p w14:paraId="36E4F707"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Fastenings and Facings of standard “Off the Shelf” stability footwear used as a clinical intervention for children with mobility impairment.</w:t>
            </w:r>
          </w:p>
          <w:p w14:paraId="08E59852" w14:textId="77777777" w:rsidR="00687224" w:rsidRPr="00110689" w:rsidRDefault="00687224" w:rsidP="00A05687">
            <w:pPr>
              <w:rPr>
                <w:sz w:val="20"/>
                <w:szCs w:val="20"/>
              </w:rPr>
            </w:pPr>
            <w:r w:rsidRPr="00110689">
              <w:rPr>
                <w:sz w:val="20"/>
                <w:szCs w:val="20"/>
              </w:rPr>
              <w:t xml:space="preserve">Please consider the options offered or rank your level of agreement with the suggested characteristic or purpose of these design characteristics some of which may have been slightly modified based on panellist feedback in Round 2:   </w:t>
            </w:r>
          </w:p>
        </w:tc>
      </w:tr>
    </w:tbl>
    <w:p w14:paraId="0D1B900D" w14:textId="77777777" w:rsidR="00687224" w:rsidRPr="00110689" w:rsidRDefault="00687224" w:rsidP="00687224">
      <w:pPr>
        <w:rPr>
          <w:sz w:val="20"/>
          <w:szCs w:val="20"/>
        </w:rPr>
      </w:pPr>
    </w:p>
    <w:p w14:paraId="757209FA" w14:textId="77777777" w:rsidR="00687224" w:rsidRPr="00110689" w:rsidRDefault="00687224" w:rsidP="00687224">
      <w:pPr>
        <w:rPr>
          <w:sz w:val="20"/>
          <w:szCs w:val="20"/>
        </w:rPr>
      </w:pPr>
      <w:r w:rsidRPr="00110689">
        <w:rPr>
          <w:sz w:val="20"/>
          <w:szCs w:val="20"/>
        </w:rPr>
        <w:t>17)</w:t>
      </w:r>
    </w:p>
    <w:tbl>
      <w:tblPr>
        <w:tblStyle w:val="TableGrid"/>
        <w:tblW w:w="0" w:type="auto"/>
        <w:tblLook w:val="04A0" w:firstRow="1" w:lastRow="0" w:firstColumn="1" w:lastColumn="0" w:noHBand="0" w:noVBand="1"/>
      </w:tblPr>
      <w:tblGrid>
        <w:gridCol w:w="8488"/>
      </w:tblGrid>
      <w:tr w:rsidR="00687224" w:rsidRPr="00110689" w14:paraId="5C81766E" w14:textId="77777777" w:rsidTr="00A05687">
        <w:tc>
          <w:tcPr>
            <w:tcW w:w="9010" w:type="dxa"/>
          </w:tcPr>
          <w:p w14:paraId="32F5B20F"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type of fastening in Round 2 The relative distribution of response is detailed below:</w:t>
            </w:r>
          </w:p>
          <w:p w14:paraId="16BCB534" w14:textId="77777777" w:rsidR="00687224" w:rsidRPr="00110689" w:rsidRDefault="00687224" w:rsidP="00A05687">
            <w:pPr>
              <w:rPr>
                <w:sz w:val="20"/>
                <w:szCs w:val="20"/>
              </w:rPr>
            </w:pPr>
          </w:p>
          <w:p w14:paraId="608057DE" w14:textId="77777777" w:rsidR="00687224" w:rsidRPr="00110689" w:rsidRDefault="00687224" w:rsidP="00A05687">
            <w:pPr>
              <w:rPr>
                <w:sz w:val="20"/>
                <w:szCs w:val="20"/>
              </w:rPr>
            </w:pPr>
            <w:r w:rsidRPr="00110689">
              <w:rPr>
                <w:sz w:val="20"/>
                <w:szCs w:val="20"/>
              </w:rPr>
              <w:t>Option 1: Optional dependent on patient's ability and desired goal (e.g. Velcro for limited hand dexterity, lace for greater stability)  93%</w:t>
            </w:r>
          </w:p>
          <w:p w14:paraId="36B7C088" w14:textId="77777777" w:rsidR="00687224" w:rsidRPr="00110689" w:rsidRDefault="00687224" w:rsidP="00A05687">
            <w:pPr>
              <w:rPr>
                <w:sz w:val="20"/>
                <w:szCs w:val="20"/>
              </w:rPr>
            </w:pPr>
            <w:r w:rsidRPr="00110689">
              <w:rPr>
                <w:sz w:val="20"/>
                <w:szCs w:val="20"/>
              </w:rPr>
              <w:t>Option 2: Velcro (Original) 7%</w:t>
            </w:r>
          </w:p>
          <w:p w14:paraId="4261F5ED" w14:textId="77777777" w:rsidR="00687224" w:rsidRPr="00110689" w:rsidRDefault="00687224" w:rsidP="00A05687">
            <w:pPr>
              <w:rPr>
                <w:sz w:val="20"/>
                <w:szCs w:val="20"/>
              </w:rPr>
            </w:pPr>
            <w:r w:rsidRPr="00110689">
              <w:rPr>
                <w:sz w:val="20"/>
                <w:szCs w:val="20"/>
              </w:rPr>
              <w:t>Option 3: Lace (Original) 0%</w:t>
            </w:r>
          </w:p>
          <w:p w14:paraId="43245ABE" w14:textId="77777777" w:rsidR="00687224" w:rsidRPr="00110689" w:rsidRDefault="00687224" w:rsidP="00A05687">
            <w:pPr>
              <w:rPr>
                <w:sz w:val="20"/>
                <w:szCs w:val="20"/>
              </w:rPr>
            </w:pPr>
            <w:r w:rsidRPr="00110689">
              <w:rPr>
                <w:sz w:val="20"/>
                <w:szCs w:val="20"/>
              </w:rPr>
              <w:t>Option 4:No preference (Original) 0%</w:t>
            </w:r>
          </w:p>
          <w:p w14:paraId="64B9F61A" w14:textId="77777777" w:rsidR="00687224" w:rsidRPr="00110689" w:rsidRDefault="00687224" w:rsidP="00A05687">
            <w:pPr>
              <w:rPr>
                <w:sz w:val="20"/>
                <w:szCs w:val="20"/>
              </w:rPr>
            </w:pPr>
          </w:p>
          <w:p w14:paraId="4D231D6F" w14:textId="77777777" w:rsidR="00687224" w:rsidRPr="00110689" w:rsidRDefault="00687224" w:rsidP="00A05687">
            <w:pPr>
              <w:rPr>
                <w:sz w:val="20"/>
                <w:szCs w:val="20"/>
              </w:rPr>
            </w:pPr>
            <w:r w:rsidRPr="00110689">
              <w:rPr>
                <w:sz w:val="20"/>
                <w:szCs w:val="20"/>
              </w:rPr>
              <w:t>A consensus was reached for Option 1.</w:t>
            </w:r>
          </w:p>
          <w:p w14:paraId="572D0AEE" w14:textId="77777777" w:rsidR="00687224" w:rsidRPr="00110689" w:rsidRDefault="00687224" w:rsidP="00A05687">
            <w:pPr>
              <w:rPr>
                <w:sz w:val="20"/>
                <w:szCs w:val="20"/>
              </w:rPr>
            </w:pPr>
          </w:p>
          <w:p w14:paraId="760943F8" w14:textId="77777777" w:rsidR="00687224" w:rsidRPr="00110689" w:rsidRDefault="00687224" w:rsidP="00A05687">
            <w:pPr>
              <w:rPr>
                <w:sz w:val="20"/>
                <w:szCs w:val="20"/>
              </w:rPr>
            </w:pPr>
            <w:r w:rsidRPr="00110689">
              <w:rPr>
                <w:sz w:val="20"/>
                <w:szCs w:val="20"/>
              </w:rPr>
              <w:t>Panellist feedback suggested that having combination fastenings on offer may also assist donning with adjunct assistive aids such as AFO's</w:t>
            </w:r>
          </w:p>
        </w:tc>
      </w:tr>
    </w:tbl>
    <w:p w14:paraId="6DA9452E" w14:textId="77777777" w:rsidR="00687224" w:rsidRPr="00110689" w:rsidRDefault="00687224" w:rsidP="00687224">
      <w:pPr>
        <w:rPr>
          <w:sz w:val="20"/>
          <w:szCs w:val="20"/>
        </w:rPr>
      </w:pPr>
    </w:p>
    <w:p w14:paraId="11CFF325" w14:textId="77777777" w:rsidR="00687224" w:rsidRPr="00110689" w:rsidRDefault="00687224" w:rsidP="00687224">
      <w:pPr>
        <w:rPr>
          <w:sz w:val="20"/>
          <w:szCs w:val="20"/>
        </w:rPr>
      </w:pPr>
    </w:p>
    <w:p w14:paraId="71AF889D" w14:textId="77777777" w:rsidR="00687224" w:rsidRPr="00110689" w:rsidRDefault="00687224" w:rsidP="00687224">
      <w:pPr>
        <w:rPr>
          <w:sz w:val="20"/>
          <w:szCs w:val="20"/>
        </w:rPr>
      </w:pPr>
    </w:p>
    <w:p w14:paraId="7618D562" w14:textId="77777777" w:rsidR="00687224" w:rsidRPr="00110689" w:rsidRDefault="00687224" w:rsidP="00687224">
      <w:pPr>
        <w:rPr>
          <w:sz w:val="20"/>
          <w:szCs w:val="20"/>
        </w:rPr>
      </w:pPr>
    </w:p>
    <w:p w14:paraId="31BF159A" w14:textId="77777777" w:rsidR="00687224" w:rsidRPr="00110689" w:rsidRDefault="00687224" w:rsidP="00687224">
      <w:pPr>
        <w:rPr>
          <w:sz w:val="20"/>
          <w:szCs w:val="20"/>
        </w:rPr>
      </w:pPr>
    </w:p>
    <w:p w14:paraId="0AAC784F" w14:textId="77777777" w:rsidR="00687224" w:rsidRPr="00110689" w:rsidRDefault="00687224" w:rsidP="00687224">
      <w:pPr>
        <w:rPr>
          <w:sz w:val="20"/>
          <w:szCs w:val="20"/>
        </w:rPr>
      </w:pPr>
    </w:p>
    <w:p w14:paraId="41B00D02" w14:textId="77777777" w:rsidR="003F066E" w:rsidRDefault="003F066E" w:rsidP="00687224">
      <w:pPr>
        <w:rPr>
          <w:sz w:val="20"/>
          <w:szCs w:val="20"/>
        </w:rPr>
      </w:pPr>
    </w:p>
    <w:p w14:paraId="2035C84F" w14:textId="77777777" w:rsidR="003F066E" w:rsidRDefault="003F066E" w:rsidP="00687224">
      <w:pPr>
        <w:rPr>
          <w:sz w:val="20"/>
          <w:szCs w:val="20"/>
        </w:rPr>
      </w:pPr>
    </w:p>
    <w:p w14:paraId="52806A4C" w14:textId="77777777" w:rsidR="003F066E" w:rsidRDefault="003F066E" w:rsidP="00687224">
      <w:pPr>
        <w:rPr>
          <w:sz w:val="20"/>
          <w:szCs w:val="20"/>
        </w:rPr>
      </w:pPr>
    </w:p>
    <w:p w14:paraId="3911F94D" w14:textId="77777777" w:rsidR="003F066E" w:rsidRDefault="003F066E" w:rsidP="00687224">
      <w:pPr>
        <w:rPr>
          <w:sz w:val="20"/>
          <w:szCs w:val="20"/>
        </w:rPr>
      </w:pPr>
    </w:p>
    <w:p w14:paraId="6B49E524" w14:textId="77777777" w:rsidR="003F066E" w:rsidRDefault="003F066E" w:rsidP="00687224">
      <w:pPr>
        <w:rPr>
          <w:sz w:val="20"/>
          <w:szCs w:val="20"/>
        </w:rPr>
      </w:pPr>
    </w:p>
    <w:p w14:paraId="4D427A43" w14:textId="77777777" w:rsidR="003F066E" w:rsidRDefault="003F066E" w:rsidP="00687224">
      <w:pPr>
        <w:rPr>
          <w:sz w:val="20"/>
          <w:szCs w:val="20"/>
        </w:rPr>
      </w:pPr>
    </w:p>
    <w:p w14:paraId="1AE7FB3D" w14:textId="77777777" w:rsidR="003F066E" w:rsidRDefault="003F066E" w:rsidP="00687224">
      <w:pPr>
        <w:rPr>
          <w:sz w:val="20"/>
          <w:szCs w:val="20"/>
        </w:rPr>
      </w:pPr>
    </w:p>
    <w:p w14:paraId="5D5C9FC0" w14:textId="77777777" w:rsidR="003F066E" w:rsidRDefault="003F066E" w:rsidP="00687224">
      <w:pPr>
        <w:rPr>
          <w:sz w:val="20"/>
          <w:szCs w:val="20"/>
        </w:rPr>
      </w:pPr>
    </w:p>
    <w:p w14:paraId="79D50B8C" w14:textId="77777777" w:rsidR="003F066E" w:rsidRDefault="003F066E" w:rsidP="00687224">
      <w:pPr>
        <w:rPr>
          <w:sz w:val="20"/>
          <w:szCs w:val="20"/>
        </w:rPr>
      </w:pPr>
    </w:p>
    <w:p w14:paraId="25BB0442" w14:textId="77777777" w:rsidR="003F066E" w:rsidRDefault="003F066E" w:rsidP="00687224">
      <w:pPr>
        <w:rPr>
          <w:sz w:val="20"/>
          <w:szCs w:val="20"/>
        </w:rPr>
      </w:pPr>
    </w:p>
    <w:p w14:paraId="7BD4A3CF" w14:textId="77777777" w:rsidR="003F066E" w:rsidRDefault="003F066E" w:rsidP="00687224">
      <w:pPr>
        <w:rPr>
          <w:sz w:val="20"/>
          <w:szCs w:val="20"/>
        </w:rPr>
      </w:pPr>
    </w:p>
    <w:p w14:paraId="536B6C76" w14:textId="77777777" w:rsidR="003F066E" w:rsidRDefault="003F066E" w:rsidP="00687224">
      <w:pPr>
        <w:rPr>
          <w:sz w:val="20"/>
          <w:szCs w:val="20"/>
        </w:rPr>
      </w:pPr>
    </w:p>
    <w:p w14:paraId="60777A6E" w14:textId="77777777" w:rsidR="003F066E" w:rsidRDefault="003F066E" w:rsidP="00687224">
      <w:pPr>
        <w:rPr>
          <w:sz w:val="20"/>
          <w:szCs w:val="20"/>
        </w:rPr>
      </w:pPr>
    </w:p>
    <w:p w14:paraId="4D401C5F" w14:textId="77777777" w:rsidR="003F066E" w:rsidRDefault="003F066E" w:rsidP="00687224">
      <w:pPr>
        <w:rPr>
          <w:sz w:val="20"/>
          <w:szCs w:val="20"/>
        </w:rPr>
      </w:pPr>
    </w:p>
    <w:p w14:paraId="15902D7E" w14:textId="62A0C8B1" w:rsidR="00687224" w:rsidRPr="00110689" w:rsidRDefault="00687224" w:rsidP="00687224">
      <w:pPr>
        <w:rPr>
          <w:sz w:val="20"/>
          <w:szCs w:val="20"/>
        </w:rPr>
      </w:pPr>
      <w:r w:rsidRPr="00110689">
        <w:rPr>
          <w:sz w:val="20"/>
          <w:szCs w:val="20"/>
        </w:rPr>
        <w:t>18)</w:t>
      </w:r>
    </w:p>
    <w:tbl>
      <w:tblPr>
        <w:tblStyle w:val="TableGrid"/>
        <w:tblW w:w="0" w:type="auto"/>
        <w:tblLook w:val="04A0" w:firstRow="1" w:lastRow="0" w:firstColumn="1" w:lastColumn="0" w:noHBand="0" w:noVBand="1"/>
      </w:tblPr>
      <w:tblGrid>
        <w:gridCol w:w="1271"/>
        <w:gridCol w:w="1023"/>
        <w:gridCol w:w="1023"/>
        <w:gridCol w:w="1198"/>
        <w:gridCol w:w="921"/>
        <w:gridCol w:w="1198"/>
        <w:gridCol w:w="777"/>
        <w:gridCol w:w="1077"/>
      </w:tblGrid>
      <w:tr w:rsidR="00687224" w:rsidRPr="00110689" w14:paraId="399665A6" w14:textId="77777777" w:rsidTr="00A05687">
        <w:tc>
          <w:tcPr>
            <w:tcW w:w="9010" w:type="dxa"/>
            <w:gridSpan w:val="8"/>
          </w:tcPr>
          <w:p w14:paraId="572DF67D" w14:textId="77777777" w:rsidR="00687224" w:rsidRPr="00110689" w:rsidRDefault="00687224" w:rsidP="00A05687">
            <w:pPr>
              <w:rPr>
                <w:rFonts w:cstheme="minorHAnsi"/>
                <w:sz w:val="20"/>
                <w:szCs w:val="20"/>
              </w:rPr>
            </w:pPr>
            <w:r w:rsidRPr="00110689">
              <w:rPr>
                <w:rFonts w:cstheme="minorHAnsi"/>
                <w:sz w:val="20"/>
                <w:szCs w:val="20"/>
              </w:rPr>
              <w:t xml:space="preserve">The following purposes were presented to the panellists in Round 2 for the type of fastenings. </w:t>
            </w:r>
          </w:p>
          <w:p w14:paraId="195610B3" w14:textId="77777777" w:rsidR="00687224" w:rsidRPr="00110689" w:rsidRDefault="00687224" w:rsidP="00A05687">
            <w:pPr>
              <w:rPr>
                <w:rFonts w:cstheme="minorHAnsi"/>
                <w:sz w:val="20"/>
                <w:szCs w:val="20"/>
              </w:rPr>
            </w:pPr>
            <w:r w:rsidRPr="00110689">
              <w:rPr>
                <w:rFonts w:cstheme="minorHAnsi"/>
                <w:sz w:val="20"/>
                <w:szCs w:val="20"/>
              </w:rPr>
              <w:t>The median level of agreement and relative distribution of response is detailed below.</w:t>
            </w:r>
          </w:p>
          <w:p w14:paraId="15CB5D1A" w14:textId="77777777" w:rsidR="00687224" w:rsidRPr="00110689" w:rsidRDefault="00687224" w:rsidP="00A05687">
            <w:pPr>
              <w:rPr>
                <w:rFonts w:cstheme="minorHAnsi"/>
                <w:sz w:val="20"/>
                <w:szCs w:val="20"/>
              </w:rPr>
            </w:pPr>
          </w:p>
          <w:p w14:paraId="35BF5928" w14:textId="77777777" w:rsidR="00687224" w:rsidRPr="00110689" w:rsidRDefault="00687224" w:rsidP="00A05687">
            <w:pPr>
              <w:rPr>
                <w:rFonts w:cstheme="minorHAnsi"/>
                <w:sz w:val="20"/>
                <w:szCs w:val="20"/>
              </w:rPr>
            </w:pPr>
            <w:r w:rsidRPr="00110689">
              <w:rPr>
                <w:rFonts w:cstheme="minorHAnsi"/>
                <w:sz w:val="20"/>
                <w:szCs w:val="20"/>
              </w:rPr>
              <w:t>Purpose of Velcro fastenings: Assists independence with limited hand dexterity in donning and doffing.</w:t>
            </w:r>
          </w:p>
          <w:p w14:paraId="08CC1B8B" w14:textId="77777777" w:rsidR="00687224" w:rsidRPr="00110689" w:rsidRDefault="00687224" w:rsidP="00A05687">
            <w:pPr>
              <w:rPr>
                <w:rFonts w:cstheme="minorHAnsi"/>
                <w:sz w:val="20"/>
                <w:szCs w:val="20"/>
              </w:rPr>
            </w:pPr>
            <w:r w:rsidRPr="00110689">
              <w:rPr>
                <w:rFonts w:cstheme="minorHAnsi"/>
                <w:sz w:val="20"/>
                <w:szCs w:val="20"/>
              </w:rPr>
              <w:t xml:space="preserve">Median level of Agreement 6 ("Agree") </w:t>
            </w:r>
          </w:p>
          <w:p w14:paraId="194945F7" w14:textId="77777777" w:rsidR="00687224" w:rsidRPr="00110689" w:rsidRDefault="00687224" w:rsidP="00A05687">
            <w:pPr>
              <w:rPr>
                <w:rFonts w:cstheme="minorHAnsi"/>
                <w:sz w:val="20"/>
                <w:szCs w:val="20"/>
              </w:rPr>
            </w:pPr>
            <w:r w:rsidRPr="00110689">
              <w:rPr>
                <w:rFonts w:cstheme="minorHAnsi"/>
                <w:sz w:val="20"/>
                <w:szCs w:val="20"/>
              </w:rPr>
              <w:t>7% "Somewhat Agree", 46% "Agree", 47% "Strongly Agree"</w:t>
            </w:r>
          </w:p>
          <w:p w14:paraId="2B0DDD7D" w14:textId="77777777" w:rsidR="00687224" w:rsidRPr="00110689" w:rsidRDefault="00687224" w:rsidP="00A05687">
            <w:pPr>
              <w:rPr>
                <w:rFonts w:cstheme="minorHAnsi"/>
                <w:sz w:val="20"/>
                <w:szCs w:val="20"/>
              </w:rPr>
            </w:pPr>
            <w:r w:rsidRPr="00110689">
              <w:rPr>
                <w:rFonts w:cstheme="minorHAnsi"/>
                <w:sz w:val="20"/>
                <w:szCs w:val="20"/>
              </w:rPr>
              <w:t>A Consensus was reached for this purpose</w:t>
            </w:r>
          </w:p>
          <w:p w14:paraId="4DF6C632" w14:textId="77777777" w:rsidR="00687224" w:rsidRPr="00110689" w:rsidRDefault="00687224" w:rsidP="00A05687">
            <w:pPr>
              <w:rPr>
                <w:rFonts w:cstheme="minorHAnsi"/>
                <w:sz w:val="20"/>
                <w:szCs w:val="20"/>
              </w:rPr>
            </w:pPr>
          </w:p>
          <w:p w14:paraId="0F1E5870" w14:textId="77777777" w:rsidR="00687224" w:rsidRPr="00110689" w:rsidRDefault="00687224" w:rsidP="00A05687">
            <w:pPr>
              <w:rPr>
                <w:rFonts w:cstheme="minorHAnsi"/>
                <w:sz w:val="20"/>
                <w:szCs w:val="20"/>
              </w:rPr>
            </w:pPr>
            <w:r w:rsidRPr="00110689">
              <w:rPr>
                <w:rFonts w:cstheme="minorHAnsi"/>
                <w:sz w:val="20"/>
                <w:szCs w:val="20"/>
              </w:rPr>
              <w:t>Purpose of lace fastenings: Enhances stability through potential firmer grip to contours of the foot.</w:t>
            </w:r>
          </w:p>
          <w:p w14:paraId="1A338639" w14:textId="77777777" w:rsidR="00687224" w:rsidRPr="00110689" w:rsidRDefault="00687224" w:rsidP="00A05687">
            <w:pPr>
              <w:rPr>
                <w:rFonts w:cstheme="minorHAnsi"/>
                <w:sz w:val="20"/>
                <w:szCs w:val="20"/>
              </w:rPr>
            </w:pPr>
            <w:r w:rsidRPr="00110689">
              <w:rPr>
                <w:rFonts w:cstheme="minorHAnsi"/>
                <w:sz w:val="20"/>
                <w:szCs w:val="20"/>
              </w:rPr>
              <w:t>Median level of Agreement 6 (Agree)</w:t>
            </w:r>
          </w:p>
          <w:p w14:paraId="45B101C3" w14:textId="77777777" w:rsidR="00687224" w:rsidRPr="00110689" w:rsidRDefault="00687224" w:rsidP="00A05687">
            <w:pPr>
              <w:rPr>
                <w:rFonts w:cstheme="minorHAnsi"/>
                <w:sz w:val="20"/>
                <w:szCs w:val="20"/>
              </w:rPr>
            </w:pPr>
            <w:r w:rsidRPr="00110689">
              <w:rPr>
                <w:rFonts w:cstheme="minorHAnsi"/>
                <w:sz w:val="20"/>
                <w:szCs w:val="20"/>
              </w:rPr>
              <w:t>7% "Somewhat Disagree", 7% "Neutral", 13% "Somewhat Agree", 47% "Agree", 26% "Strongly Agree"</w:t>
            </w:r>
          </w:p>
          <w:p w14:paraId="329D7380" w14:textId="77777777" w:rsidR="00687224" w:rsidRPr="00110689" w:rsidRDefault="00687224" w:rsidP="00A05687">
            <w:pPr>
              <w:rPr>
                <w:rFonts w:cstheme="minorHAnsi"/>
                <w:sz w:val="20"/>
                <w:szCs w:val="20"/>
              </w:rPr>
            </w:pPr>
          </w:p>
          <w:p w14:paraId="5D64D149" w14:textId="77777777" w:rsidR="00687224" w:rsidRPr="00110689" w:rsidRDefault="00687224" w:rsidP="00A05687">
            <w:pPr>
              <w:rPr>
                <w:rFonts w:cstheme="minorHAnsi"/>
                <w:sz w:val="20"/>
                <w:szCs w:val="20"/>
              </w:rPr>
            </w:pPr>
            <w:r w:rsidRPr="00110689">
              <w:rPr>
                <w:rFonts w:cstheme="minorHAnsi"/>
                <w:sz w:val="20"/>
                <w:szCs w:val="20"/>
              </w:rPr>
              <w:t xml:space="preserve">No specific panellist feedback was given to inform any further modification of the purpose of lace fastenings. However, you may consider the distribution of the panel's response to either change or maintain your previous choice. </w:t>
            </w:r>
          </w:p>
          <w:p w14:paraId="7FBDCAE9" w14:textId="77777777" w:rsidR="00687224" w:rsidRPr="00110689" w:rsidRDefault="00687224" w:rsidP="00A05687">
            <w:pPr>
              <w:rPr>
                <w:rFonts w:cstheme="minorHAnsi"/>
                <w:sz w:val="20"/>
                <w:szCs w:val="20"/>
              </w:rPr>
            </w:pPr>
          </w:p>
          <w:p w14:paraId="2F1E5457" w14:textId="77777777" w:rsidR="00687224" w:rsidRPr="00110689" w:rsidRDefault="00687224" w:rsidP="00A05687">
            <w:pPr>
              <w:rPr>
                <w:rFonts w:cstheme="minorHAnsi"/>
                <w:sz w:val="20"/>
                <w:szCs w:val="20"/>
              </w:rPr>
            </w:pPr>
            <w:r w:rsidRPr="00110689">
              <w:rPr>
                <w:rFonts w:cstheme="minorHAnsi"/>
                <w:sz w:val="20"/>
                <w:szCs w:val="20"/>
              </w:rPr>
              <w:t>Please consider the following statement from Round 2 in relation to the purpose of a lace fastening.*</w:t>
            </w:r>
          </w:p>
        </w:tc>
      </w:tr>
      <w:tr w:rsidR="00687224" w:rsidRPr="00110689" w14:paraId="26C55C02" w14:textId="77777777" w:rsidTr="00A05687">
        <w:tc>
          <w:tcPr>
            <w:tcW w:w="1364" w:type="dxa"/>
            <w:vMerge w:val="restart"/>
          </w:tcPr>
          <w:p w14:paraId="59C65530" w14:textId="77777777" w:rsidR="00687224" w:rsidRPr="00110689" w:rsidRDefault="00687224" w:rsidP="00A05687">
            <w:pPr>
              <w:jc w:val="both"/>
              <w:rPr>
                <w:sz w:val="20"/>
                <w:szCs w:val="20"/>
              </w:rPr>
            </w:pPr>
          </w:p>
        </w:tc>
        <w:tc>
          <w:tcPr>
            <w:tcW w:w="1078" w:type="dxa"/>
          </w:tcPr>
          <w:p w14:paraId="28BF0202" w14:textId="77777777" w:rsidR="00687224" w:rsidRPr="00110689" w:rsidRDefault="00687224" w:rsidP="00A05687">
            <w:pPr>
              <w:jc w:val="both"/>
              <w:rPr>
                <w:sz w:val="20"/>
                <w:szCs w:val="20"/>
              </w:rPr>
            </w:pPr>
            <w:r w:rsidRPr="00110689">
              <w:rPr>
                <w:sz w:val="20"/>
                <w:szCs w:val="20"/>
              </w:rPr>
              <w:t>Strongly Disagree</w:t>
            </w:r>
          </w:p>
        </w:tc>
        <w:tc>
          <w:tcPr>
            <w:tcW w:w="1078" w:type="dxa"/>
          </w:tcPr>
          <w:p w14:paraId="42BCCBF6" w14:textId="77777777" w:rsidR="00687224" w:rsidRPr="00110689" w:rsidRDefault="00687224" w:rsidP="00A05687">
            <w:pPr>
              <w:jc w:val="both"/>
              <w:rPr>
                <w:sz w:val="20"/>
                <w:szCs w:val="20"/>
              </w:rPr>
            </w:pPr>
            <w:r w:rsidRPr="00110689">
              <w:rPr>
                <w:sz w:val="20"/>
                <w:szCs w:val="20"/>
              </w:rPr>
              <w:t>Disagree</w:t>
            </w:r>
          </w:p>
        </w:tc>
        <w:tc>
          <w:tcPr>
            <w:tcW w:w="1259" w:type="dxa"/>
          </w:tcPr>
          <w:p w14:paraId="5FE96FE9" w14:textId="77777777" w:rsidR="00687224" w:rsidRPr="00110689" w:rsidRDefault="00687224" w:rsidP="00A05687">
            <w:pPr>
              <w:jc w:val="both"/>
              <w:rPr>
                <w:sz w:val="20"/>
                <w:szCs w:val="20"/>
              </w:rPr>
            </w:pPr>
            <w:r w:rsidRPr="00110689">
              <w:rPr>
                <w:sz w:val="20"/>
                <w:szCs w:val="20"/>
              </w:rPr>
              <w:t>Somewhat Disagree</w:t>
            </w:r>
          </w:p>
        </w:tc>
        <w:tc>
          <w:tcPr>
            <w:tcW w:w="971" w:type="dxa"/>
          </w:tcPr>
          <w:p w14:paraId="19772BCB" w14:textId="77777777" w:rsidR="00687224" w:rsidRPr="00110689" w:rsidRDefault="00687224" w:rsidP="00A05687">
            <w:pPr>
              <w:jc w:val="both"/>
              <w:rPr>
                <w:sz w:val="20"/>
                <w:szCs w:val="20"/>
              </w:rPr>
            </w:pPr>
            <w:r w:rsidRPr="00110689">
              <w:rPr>
                <w:sz w:val="20"/>
                <w:szCs w:val="20"/>
              </w:rPr>
              <w:t>Neutral</w:t>
            </w:r>
          </w:p>
        </w:tc>
        <w:tc>
          <w:tcPr>
            <w:tcW w:w="1259" w:type="dxa"/>
          </w:tcPr>
          <w:p w14:paraId="0BD7BEAD" w14:textId="77777777" w:rsidR="00687224" w:rsidRPr="00110689" w:rsidRDefault="00687224" w:rsidP="00A05687">
            <w:pPr>
              <w:jc w:val="both"/>
              <w:rPr>
                <w:sz w:val="20"/>
                <w:szCs w:val="20"/>
              </w:rPr>
            </w:pPr>
            <w:r w:rsidRPr="00110689">
              <w:rPr>
                <w:sz w:val="20"/>
                <w:szCs w:val="20"/>
              </w:rPr>
              <w:t>Somewhat Agree</w:t>
            </w:r>
          </w:p>
        </w:tc>
        <w:tc>
          <w:tcPr>
            <w:tcW w:w="821" w:type="dxa"/>
          </w:tcPr>
          <w:p w14:paraId="6EBAA19A" w14:textId="77777777" w:rsidR="00687224" w:rsidRPr="00110689" w:rsidRDefault="00687224" w:rsidP="00A05687">
            <w:pPr>
              <w:jc w:val="both"/>
              <w:rPr>
                <w:sz w:val="20"/>
                <w:szCs w:val="20"/>
              </w:rPr>
            </w:pPr>
            <w:r w:rsidRPr="00110689">
              <w:rPr>
                <w:sz w:val="20"/>
                <w:szCs w:val="20"/>
              </w:rPr>
              <w:t>Agree</w:t>
            </w:r>
          </w:p>
        </w:tc>
        <w:tc>
          <w:tcPr>
            <w:tcW w:w="1180" w:type="dxa"/>
          </w:tcPr>
          <w:p w14:paraId="08D677FA" w14:textId="77777777" w:rsidR="00687224" w:rsidRPr="00110689" w:rsidRDefault="00687224" w:rsidP="00A05687">
            <w:pPr>
              <w:jc w:val="both"/>
              <w:rPr>
                <w:sz w:val="20"/>
                <w:szCs w:val="20"/>
              </w:rPr>
            </w:pPr>
            <w:r w:rsidRPr="00110689">
              <w:rPr>
                <w:sz w:val="20"/>
                <w:szCs w:val="20"/>
              </w:rPr>
              <w:t>Strongly Agree</w:t>
            </w:r>
          </w:p>
        </w:tc>
      </w:tr>
      <w:tr w:rsidR="00687224" w:rsidRPr="00110689" w14:paraId="2FD9B002" w14:textId="77777777" w:rsidTr="00A05687">
        <w:tc>
          <w:tcPr>
            <w:tcW w:w="1364" w:type="dxa"/>
            <w:vMerge/>
          </w:tcPr>
          <w:p w14:paraId="7C677650" w14:textId="77777777" w:rsidR="00687224" w:rsidRPr="00110689" w:rsidRDefault="00687224" w:rsidP="00A05687">
            <w:pPr>
              <w:jc w:val="center"/>
              <w:rPr>
                <w:sz w:val="20"/>
                <w:szCs w:val="20"/>
              </w:rPr>
            </w:pPr>
          </w:p>
        </w:tc>
        <w:tc>
          <w:tcPr>
            <w:tcW w:w="1078" w:type="dxa"/>
          </w:tcPr>
          <w:p w14:paraId="2832E71B" w14:textId="77777777" w:rsidR="00687224" w:rsidRPr="00110689" w:rsidRDefault="00687224" w:rsidP="00A05687">
            <w:pPr>
              <w:jc w:val="center"/>
              <w:rPr>
                <w:sz w:val="20"/>
                <w:szCs w:val="20"/>
              </w:rPr>
            </w:pPr>
            <w:r w:rsidRPr="00110689">
              <w:rPr>
                <w:sz w:val="20"/>
                <w:szCs w:val="20"/>
              </w:rPr>
              <w:t>1</w:t>
            </w:r>
          </w:p>
        </w:tc>
        <w:tc>
          <w:tcPr>
            <w:tcW w:w="1078" w:type="dxa"/>
          </w:tcPr>
          <w:p w14:paraId="43D8BD04" w14:textId="77777777" w:rsidR="00687224" w:rsidRPr="00110689" w:rsidRDefault="00687224" w:rsidP="00A05687">
            <w:pPr>
              <w:jc w:val="center"/>
              <w:rPr>
                <w:sz w:val="20"/>
                <w:szCs w:val="20"/>
              </w:rPr>
            </w:pPr>
            <w:r w:rsidRPr="00110689">
              <w:rPr>
                <w:sz w:val="20"/>
                <w:szCs w:val="20"/>
              </w:rPr>
              <w:t>2</w:t>
            </w:r>
          </w:p>
        </w:tc>
        <w:tc>
          <w:tcPr>
            <w:tcW w:w="1259" w:type="dxa"/>
          </w:tcPr>
          <w:p w14:paraId="6CD823DC" w14:textId="77777777" w:rsidR="00687224" w:rsidRPr="00110689" w:rsidRDefault="00687224" w:rsidP="00A05687">
            <w:pPr>
              <w:jc w:val="center"/>
              <w:rPr>
                <w:sz w:val="20"/>
                <w:szCs w:val="20"/>
              </w:rPr>
            </w:pPr>
            <w:r w:rsidRPr="00110689">
              <w:rPr>
                <w:sz w:val="20"/>
                <w:szCs w:val="20"/>
              </w:rPr>
              <w:t>3</w:t>
            </w:r>
          </w:p>
        </w:tc>
        <w:tc>
          <w:tcPr>
            <w:tcW w:w="971" w:type="dxa"/>
          </w:tcPr>
          <w:p w14:paraId="3AE48DDB" w14:textId="77777777" w:rsidR="00687224" w:rsidRPr="00110689" w:rsidRDefault="00687224" w:rsidP="00A05687">
            <w:pPr>
              <w:jc w:val="center"/>
              <w:rPr>
                <w:sz w:val="20"/>
                <w:szCs w:val="20"/>
              </w:rPr>
            </w:pPr>
            <w:r w:rsidRPr="00110689">
              <w:rPr>
                <w:sz w:val="20"/>
                <w:szCs w:val="20"/>
              </w:rPr>
              <w:t>4</w:t>
            </w:r>
          </w:p>
        </w:tc>
        <w:tc>
          <w:tcPr>
            <w:tcW w:w="1259" w:type="dxa"/>
          </w:tcPr>
          <w:p w14:paraId="6D22E9CA" w14:textId="77777777" w:rsidR="00687224" w:rsidRPr="00110689" w:rsidRDefault="00687224" w:rsidP="00A05687">
            <w:pPr>
              <w:jc w:val="center"/>
              <w:rPr>
                <w:sz w:val="20"/>
                <w:szCs w:val="20"/>
              </w:rPr>
            </w:pPr>
            <w:r w:rsidRPr="00110689">
              <w:rPr>
                <w:sz w:val="20"/>
                <w:szCs w:val="20"/>
              </w:rPr>
              <w:t>5</w:t>
            </w:r>
          </w:p>
        </w:tc>
        <w:tc>
          <w:tcPr>
            <w:tcW w:w="821" w:type="dxa"/>
          </w:tcPr>
          <w:p w14:paraId="6F6FE56A" w14:textId="77777777" w:rsidR="00687224" w:rsidRPr="00110689" w:rsidRDefault="00687224" w:rsidP="00A05687">
            <w:pPr>
              <w:jc w:val="center"/>
              <w:rPr>
                <w:sz w:val="20"/>
                <w:szCs w:val="20"/>
              </w:rPr>
            </w:pPr>
            <w:r w:rsidRPr="00110689">
              <w:rPr>
                <w:sz w:val="20"/>
                <w:szCs w:val="20"/>
              </w:rPr>
              <w:t>6</w:t>
            </w:r>
          </w:p>
        </w:tc>
        <w:tc>
          <w:tcPr>
            <w:tcW w:w="1180" w:type="dxa"/>
          </w:tcPr>
          <w:p w14:paraId="32C0F73D" w14:textId="77777777" w:rsidR="00687224" w:rsidRPr="00110689" w:rsidRDefault="00687224" w:rsidP="00A05687">
            <w:pPr>
              <w:jc w:val="center"/>
              <w:rPr>
                <w:sz w:val="20"/>
                <w:szCs w:val="20"/>
              </w:rPr>
            </w:pPr>
            <w:r w:rsidRPr="00110689">
              <w:rPr>
                <w:sz w:val="20"/>
                <w:szCs w:val="20"/>
              </w:rPr>
              <w:t>7</w:t>
            </w:r>
          </w:p>
        </w:tc>
      </w:tr>
      <w:tr w:rsidR="00687224" w:rsidRPr="00110689" w14:paraId="353DD0A1" w14:textId="77777777" w:rsidTr="00A05687">
        <w:tc>
          <w:tcPr>
            <w:tcW w:w="1364" w:type="dxa"/>
          </w:tcPr>
          <w:p w14:paraId="4D421631" w14:textId="77777777" w:rsidR="00687224" w:rsidRPr="00110689" w:rsidRDefault="00687224" w:rsidP="00A05687">
            <w:pPr>
              <w:rPr>
                <w:sz w:val="20"/>
                <w:szCs w:val="20"/>
              </w:rPr>
            </w:pPr>
            <w:r w:rsidRPr="00110689">
              <w:rPr>
                <w:sz w:val="20"/>
                <w:szCs w:val="20"/>
              </w:rPr>
              <w:t>Purpose of lace fastenings: Enhances stability through potential firmer grip to the contours of the foot</w:t>
            </w:r>
          </w:p>
        </w:tc>
        <w:tc>
          <w:tcPr>
            <w:tcW w:w="1078" w:type="dxa"/>
          </w:tcPr>
          <w:p w14:paraId="7B5A2A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78" w:type="dxa"/>
          </w:tcPr>
          <w:p w14:paraId="4D30404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4F1E636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71" w:type="dxa"/>
          </w:tcPr>
          <w:p w14:paraId="5BD8DD3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9" w:type="dxa"/>
          </w:tcPr>
          <w:p w14:paraId="29AC06B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1" w:type="dxa"/>
          </w:tcPr>
          <w:p w14:paraId="478A4BA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80" w:type="dxa"/>
          </w:tcPr>
          <w:p w14:paraId="1F8465B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1F79731A" w14:textId="77777777" w:rsidR="00687224" w:rsidRPr="00110689" w:rsidRDefault="00687224" w:rsidP="00687224">
      <w:pPr>
        <w:rPr>
          <w:sz w:val="20"/>
          <w:szCs w:val="20"/>
        </w:rPr>
      </w:pPr>
    </w:p>
    <w:p w14:paraId="11417248" w14:textId="77777777" w:rsidR="00687224" w:rsidRPr="00110689" w:rsidRDefault="00687224" w:rsidP="00687224">
      <w:pPr>
        <w:rPr>
          <w:sz w:val="20"/>
          <w:szCs w:val="20"/>
        </w:rPr>
      </w:pPr>
      <w:r w:rsidRPr="00110689">
        <w:rPr>
          <w:sz w:val="20"/>
          <w:szCs w:val="20"/>
        </w:rPr>
        <w:t>19)</w:t>
      </w:r>
    </w:p>
    <w:tbl>
      <w:tblPr>
        <w:tblStyle w:val="TableGrid"/>
        <w:tblW w:w="0" w:type="auto"/>
        <w:tblLook w:val="04A0" w:firstRow="1" w:lastRow="0" w:firstColumn="1" w:lastColumn="0" w:noHBand="0" w:noVBand="1"/>
      </w:tblPr>
      <w:tblGrid>
        <w:gridCol w:w="8488"/>
      </w:tblGrid>
      <w:tr w:rsidR="00687224" w:rsidRPr="00110689" w14:paraId="2497CA19" w14:textId="77777777" w:rsidTr="00A05687">
        <w:tc>
          <w:tcPr>
            <w:tcW w:w="9010" w:type="dxa"/>
          </w:tcPr>
          <w:p w14:paraId="16C9F2B9" w14:textId="77777777" w:rsidR="00687224" w:rsidRPr="00110689" w:rsidRDefault="00687224" w:rsidP="00A05687">
            <w:pPr>
              <w:rPr>
                <w:sz w:val="20"/>
                <w:szCs w:val="20"/>
              </w:rPr>
            </w:pPr>
            <w:r w:rsidRPr="00110689">
              <w:rPr>
                <w:sz w:val="20"/>
                <w:szCs w:val="20"/>
              </w:rPr>
              <w:t xml:space="preserve">The panellists were presented with the following options in relation to the desired design characteristic of the Position of the facings in Round 2 </w:t>
            </w:r>
          </w:p>
          <w:p w14:paraId="5C717062" w14:textId="77777777" w:rsidR="00687224" w:rsidRPr="00110689" w:rsidRDefault="00687224" w:rsidP="00A05687">
            <w:pPr>
              <w:rPr>
                <w:sz w:val="20"/>
                <w:szCs w:val="20"/>
              </w:rPr>
            </w:pPr>
            <w:r w:rsidRPr="00110689">
              <w:rPr>
                <w:sz w:val="20"/>
                <w:szCs w:val="20"/>
              </w:rPr>
              <w:t>The relative distribution of response is detailed below:</w:t>
            </w:r>
          </w:p>
          <w:p w14:paraId="06F13CE4" w14:textId="77777777" w:rsidR="00687224" w:rsidRPr="00110689" w:rsidRDefault="00687224" w:rsidP="00A05687">
            <w:pPr>
              <w:rPr>
                <w:sz w:val="20"/>
                <w:szCs w:val="20"/>
              </w:rPr>
            </w:pPr>
          </w:p>
          <w:p w14:paraId="6FB9AFC5" w14:textId="77777777" w:rsidR="00687224" w:rsidRPr="00110689" w:rsidRDefault="00687224" w:rsidP="00A05687">
            <w:pPr>
              <w:rPr>
                <w:sz w:val="20"/>
                <w:szCs w:val="20"/>
              </w:rPr>
            </w:pPr>
            <w:r w:rsidRPr="00110689">
              <w:rPr>
                <w:sz w:val="20"/>
                <w:szCs w:val="20"/>
              </w:rPr>
              <w:t>Option 1: Optional dependent on patient's foot and ankle mobility or therapeutic goal (i.e. facings extended to toe box for ease of foot and ankle access, extended to midfoot for greater upper stability) 93%</w:t>
            </w:r>
          </w:p>
          <w:p w14:paraId="41991A91" w14:textId="77777777" w:rsidR="00687224" w:rsidRPr="00110689" w:rsidRDefault="00687224" w:rsidP="00A05687">
            <w:pPr>
              <w:rPr>
                <w:sz w:val="20"/>
                <w:szCs w:val="20"/>
              </w:rPr>
            </w:pPr>
            <w:r w:rsidRPr="00110689">
              <w:rPr>
                <w:sz w:val="20"/>
                <w:szCs w:val="20"/>
              </w:rPr>
              <w:t>Option 2: Facings extended to just behind the toe box (original)</w:t>
            </w:r>
          </w:p>
          <w:p w14:paraId="299D0C36" w14:textId="77777777" w:rsidR="00687224" w:rsidRPr="00110689" w:rsidRDefault="00687224" w:rsidP="00A05687">
            <w:pPr>
              <w:rPr>
                <w:sz w:val="20"/>
                <w:szCs w:val="20"/>
              </w:rPr>
            </w:pPr>
            <w:r w:rsidRPr="00110689">
              <w:rPr>
                <w:sz w:val="20"/>
                <w:szCs w:val="20"/>
              </w:rPr>
              <w:t>7%</w:t>
            </w:r>
          </w:p>
          <w:p w14:paraId="08EA3DCD" w14:textId="77777777" w:rsidR="00687224" w:rsidRPr="00110689" w:rsidRDefault="00687224" w:rsidP="00A05687">
            <w:pPr>
              <w:rPr>
                <w:sz w:val="20"/>
                <w:szCs w:val="20"/>
              </w:rPr>
            </w:pPr>
            <w:r w:rsidRPr="00110689">
              <w:rPr>
                <w:sz w:val="20"/>
                <w:szCs w:val="20"/>
              </w:rPr>
              <w:t>Option 3: Facings extended to midfoot (original) 0%</w:t>
            </w:r>
          </w:p>
          <w:p w14:paraId="1D518E35" w14:textId="77777777" w:rsidR="00687224" w:rsidRPr="00110689" w:rsidRDefault="00687224" w:rsidP="00A05687">
            <w:pPr>
              <w:rPr>
                <w:sz w:val="20"/>
                <w:szCs w:val="20"/>
              </w:rPr>
            </w:pPr>
            <w:r w:rsidRPr="00110689">
              <w:rPr>
                <w:sz w:val="20"/>
                <w:szCs w:val="20"/>
              </w:rPr>
              <w:t>Option 4: No Preference (original) 0%</w:t>
            </w:r>
          </w:p>
          <w:p w14:paraId="5CC94B96" w14:textId="77777777" w:rsidR="00687224" w:rsidRPr="00110689" w:rsidRDefault="00687224" w:rsidP="00A05687">
            <w:pPr>
              <w:rPr>
                <w:sz w:val="20"/>
                <w:szCs w:val="20"/>
              </w:rPr>
            </w:pPr>
          </w:p>
          <w:p w14:paraId="3165AC82" w14:textId="77777777" w:rsidR="00687224" w:rsidRPr="00110689" w:rsidRDefault="00687224" w:rsidP="00A05687">
            <w:pPr>
              <w:rPr>
                <w:sz w:val="20"/>
                <w:szCs w:val="20"/>
              </w:rPr>
            </w:pPr>
            <w:r w:rsidRPr="00110689">
              <w:rPr>
                <w:sz w:val="20"/>
                <w:szCs w:val="20"/>
              </w:rPr>
              <w:t>A consensus was reached for Option 1.</w:t>
            </w:r>
          </w:p>
        </w:tc>
      </w:tr>
    </w:tbl>
    <w:p w14:paraId="6E30F6DF" w14:textId="77777777" w:rsidR="00687224" w:rsidRPr="00110689" w:rsidRDefault="00687224" w:rsidP="00687224">
      <w:pPr>
        <w:rPr>
          <w:sz w:val="20"/>
          <w:szCs w:val="20"/>
        </w:rPr>
      </w:pPr>
    </w:p>
    <w:p w14:paraId="677BC863" w14:textId="77777777" w:rsidR="00687224" w:rsidRPr="00110689" w:rsidRDefault="00687224" w:rsidP="00687224">
      <w:pPr>
        <w:rPr>
          <w:sz w:val="20"/>
          <w:szCs w:val="20"/>
        </w:rPr>
      </w:pPr>
    </w:p>
    <w:p w14:paraId="12C37614" w14:textId="77777777" w:rsidR="00687224" w:rsidRPr="00110689" w:rsidRDefault="00687224" w:rsidP="00687224">
      <w:pPr>
        <w:rPr>
          <w:sz w:val="20"/>
          <w:szCs w:val="20"/>
        </w:rPr>
      </w:pPr>
      <w:r w:rsidRPr="00110689">
        <w:rPr>
          <w:sz w:val="20"/>
          <w:szCs w:val="20"/>
        </w:rPr>
        <w:t>20)</w:t>
      </w:r>
    </w:p>
    <w:tbl>
      <w:tblPr>
        <w:tblStyle w:val="TableGrid"/>
        <w:tblW w:w="0" w:type="auto"/>
        <w:tblLook w:val="04A0" w:firstRow="1" w:lastRow="0" w:firstColumn="1" w:lastColumn="0" w:noHBand="0" w:noVBand="1"/>
      </w:tblPr>
      <w:tblGrid>
        <w:gridCol w:w="1206"/>
        <w:gridCol w:w="1031"/>
        <w:gridCol w:w="1031"/>
        <w:gridCol w:w="1203"/>
        <w:gridCol w:w="931"/>
        <w:gridCol w:w="1203"/>
        <w:gridCol w:w="789"/>
        <w:gridCol w:w="1094"/>
      </w:tblGrid>
      <w:tr w:rsidR="00687224" w:rsidRPr="00110689" w14:paraId="20655DFE" w14:textId="77777777" w:rsidTr="00A05687">
        <w:tc>
          <w:tcPr>
            <w:tcW w:w="9010" w:type="dxa"/>
            <w:gridSpan w:val="8"/>
          </w:tcPr>
          <w:p w14:paraId="6F959742" w14:textId="77777777" w:rsidR="00687224" w:rsidRPr="00110689" w:rsidRDefault="00687224" w:rsidP="00A05687">
            <w:pPr>
              <w:rPr>
                <w:rFonts w:cstheme="minorHAnsi"/>
                <w:sz w:val="20"/>
                <w:szCs w:val="20"/>
              </w:rPr>
            </w:pPr>
            <w:r w:rsidRPr="00110689">
              <w:rPr>
                <w:rFonts w:cstheme="minorHAnsi"/>
                <w:sz w:val="20"/>
                <w:szCs w:val="20"/>
              </w:rPr>
              <w:t>The following purposes were presented to the panellists in Round 2  in relation to the position of the facings.</w:t>
            </w:r>
          </w:p>
          <w:p w14:paraId="58D8AF71" w14:textId="77777777" w:rsidR="00687224" w:rsidRPr="00110689" w:rsidRDefault="00687224" w:rsidP="00A05687">
            <w:pPr>
              <w:rPr>
                <w:rFonts w:cstheme="minorHAnsi"/>
                <w:sz w:val="20"/>
                <w:szCs w:val="20"/>
              </w:rPr>
            </w:pPr>
            <w:r w:rsidRPr="00110689">
              <w:rPr>
                <w:rFonts w:cstheme="minorHAnsi"/>
                <w:sz w:val="20"/>
                <w:szCs w:val="20"/>
              </w:rPr>
              <w:t>The median level of agreement and the relative distribution of response is detailed below.</w:t>
            </w:r>
          </w:p>
          <w:p w14:paraId="0BCF749F" w14:textId="77777777" w:rsidR="00687224" w:rsidRPr="00110689" w:rsidRDefault="00687224" w:rsidP="00A05687">
            <w:pPr>
              <w:rPr>
                <w:rFonts w:cstheme="minorHAnsi"/>
                <w:sz w:val="20"/>
                <w:szCs w:val="20"/>
              </w:rPr>
            </w:pPr>
          </w:p>
          <w:p w14:paraId="30B9A0D3" w14:textId="77777777" w:rsidR="00687224" w:rsidRPr="00110689" w:rsidRDefault="00687224" w:rsidP="00A05687">
            <w:pPr>
              <w:rPr>
                <w:rFonts w:cstheme="minorHAnsi"/>
                <w:sz w:val="20"/>
                <w:szCs w:val="20"/>
              </w:rPr>
            </w:pPr>
            <w:r w:rsidRPr="00110689">
              <w:rPr>
                <w:rFonts w:cstheme="minorHAnsi"/>
                <w:sz w:val="20"/>
                <w:szCs w:val="20"/>
              </w:rPr>
              <w:t xml:space="preserve">Purpose: Facings extended to just behind the toe box allows greater access into the footwear for the child with limited foot and ankle range of motion </w:t>
            </w:r>
          </w:p>
          <w:p w14:paraId="5C5B86CF" w14:textId="77777777" w:rsidR="00687224" w:rsidRPr="00110689" w:rsidRDefault="00687224" w:rsidP="00A05687">
            <w:pPr>
              <w:rPr>
                <w:rFonts w:cstheme="minorHAnsi"/>
                <w:sz w:val="20"/>
                <w:szCs w:val="20"/>
              </w:rPr>
            </w:pPr>
            <w:r w:rsidRPr="00110689">
              <w:rPr>
                <w:rFonts w:cstheme="minorHAnsi"/>
                <w:sz w:val="20"/>
                <w:szCs w:val="20"/>
              </w:rPr>
              <w:t xml:space="preserve">Median level of Agreement 6 ("Agree") </w:t>
            </w:r>
          </w:p>
          <w:p w14:paraId="3E4F89F7" w14:textId="77777777" w:rsidR="00687224" w:rsidRPr="00110689" w:rsidRDefault="00687224" w:rsidP="00A05687">
            <w:pPr>
              <w:rPr>
                <w:rFonts w:cstheme="minorHAnsi"/>
                <w:sz w:val="20"/>
                <w:szCs w:val="20"/>
              </w:rPr>
            </w:pPr>
            <w:r w:rsidRPr="00110689">
              <w:rPr>
                <w:rFonts w:cstheme="minorHAnsi"/>
                <w:sz w:val="20"/>
                <w:szCs w:val="20"/>
              </w:rPr>
              <w:t>7% "Neutral", 66% "Agree", 27% "Strongly Agree"</w:t>
            </w:r>
          </w:p>
          <w:p w14:paraId="0C6CAF9C" w14:textId="77777777" w:rsidR="00687224" w:rsidRPr="00110689" w:rsidRDefault="00687224" w:rsidP="00A05687">
            <w:pPr>
              <w:rPr>
                <w:rFonts w:cstheme="minorHAnsi"/>
                <w:sz w:val="20"/>
                <w:szCs w:val="20"/>
              </w:rPr>
            </w:pPr>
            <w:r w:rsidRPr="00110689">
              <w:rPr>
                <w:rFonts w:cstheme="minorHAnsi"/>
                <w:sz w:val="20"/>
                <w:szCs w:val="20"/>
              </w:rPr>
              <w:t>A consensus was reached for this Purpose</w:t>
            </w:r>
          </w:p>
          <w:p w14:paraId="4099B635" w14:textId="77777777" w:rsidR="00687224" w:rsidRPr="00110689" w:rsidRDefault="00687224" w:rsidP="00A05687">
            <w:pPr>
              <w:rPr>
                <w:rFonts w:cstheme="minorHAnsi"/>
                <w:sz w:val="20"/>
                <w:szCs w:val="20"/>
              </w:rPr>
            </w:pPr>
          </w:p>
          <w:p w14:paraId="63EFF47B" w14:textId="77777777" w:rsidR="00687224" w:rsidRPr="00110689" w:rsidRDefault="00687224" w:rsidP="00A05687">
            <w:pPr>
              <w:rPr>
                <w:rFonts w:cstheme="minorHAnsi"/>
                <w:sz w:val="20"/>
                <w:szCs w:val="20"/>
              </w:rPr>
            </w:pPr>
            <w:r w:rsidRPr="00110689">
              <w:rPr>
                <w:rFonts w:cstheme="minorHAnsi"/>
                <w:sz w:val="20"/>
                <w:szCs w:val="20"/>
              </w:rPr>
              <w:t>Purpose: Facing extended to the midfoot allows the upper to offer greater stability to the foot and ankle.</w:t>
            </w:r>
          </w:p>
          <w:p w14:paraId="0782FBBD" w14:textId="77777777" w:rsidR="00687224" w:rsidRPr="00110689" w:rsidRDefault="00687224" w:rsidP="00A05687">
            <w:pPr>
              <w:rPr>
                <w:rFonts w:cstheme="minorHAnsi"/>
                <w:sz w:val="20"/>
                <w:szCs w:val="20"/>
              </w:rPr>
            </w:pPr>
            <w:r w:rsidRPr="00110689">
              <w:rPr>
                <w:rFonts w:cstheme="minorHAnsi"/>
                <w:sz w:val="20"/>
                <w:szCs w:val="20"/>
              </w:rPr>
              <w:t xml:space="preserve">Median level of Agreement 6 ("Agree") </w:t>
            </w:r>
          </w:p>
          <w:p w14:paraId="47002819" w14:textId="77777777" w:rsidR="00687224" w:rsidRPr="00110689" w:rsidRDefault="00687224" w:rsidP="00A05687">
            <w:pPr>
              <w:rPr>
                <w:rFonts w:cstheme="minorHAnsi"/>
                <w:sz w:val="20"/>
                <w:szCs w:val="20"/>
              </w:rPr>
            </w:pPr>
            <w:r w:rsidRPr="00110689">
              <w:rPr>
                <w:rFonts w:cstheme="minorHAnsi"/>
                <w:sz w:val="20"/>
                <w:szCs w:val="20"/>
              </w:rPr>
              <w:t>7% "Somewhat Disagree", 20% "Neutral", 20% "Somewhat Agree"</w:t>
            </w:r>
          </w:p>
          <w:p w14:paraId="6C0F27E3" w14:textId="77777777" w:rsidR="00687224" w:rsidRPr="00110689" w:rsidRDefault="00687224" w:rsidP="00A05687">
            <w:pPr>
              <w:rPr>
                <w:rFonts w:cstheme="minorHAnsi"/>
                <w:sz w:val="20"/>
                <w:szCs w:val="20"/>
              </w:rPr>
            </w:pPr>
            <w:r w:rsidRPr="00110689">
              <w:rPr>
                <w:rFonts w:cstheme="minorHAnsi"/>
                <w:sz w:val="20"/>
                <w:szCs w:val="20"/>
              </w:rPr>
              <w:t>, 53% "Agree"</w:t>
            </w:r>
          </w:p>
          <w:p w14:paraId="1C7A2362" w14:textId="77777777" w:rsidR="00687224" w:rsidRPr="00110689" w:rsidRDefault="00687224" w:rsidP="00A05687">
            <w:pPr>
              <w:rPr>
                <w:rFonts w:cstheme="minorHAnsi"/>
                <w:sz w:val="20"/>
                <w:szCs w:val="20"/>
              </w:rPr>
            </w:pPr>
          </w:p>
          <w:p w14:paraId="14AC1A15" w14:textId="77777777" w:rsidR="00687224" w:rsidRPr="00110689" w:rsidRDefault="00687224" w:rsidP="00A05687">
            <w:pPr>
              <w:rPr>
                <w:rFonts w:cstheme="minorHAnsi"/>
                <w:sz w:val="20"/>
                <w:szCs w:val="20"/>
              </w:rPr>
            </w:pPr>
            <w:r w:rsidRPr="00110689">
              <w:rPr>
                <w:rFonts w:cstheme="minorHAnsi"/>
                <w:sz w:val="20"/>
                <w:szCs w:val="20"/>
              </w:rPr>
              <w:t>No feedback was given to explain the lack of consensus agreement to the purpose of the facings extended to the midfoot, or to suggest further modification of the statement, although a strong majority of the panel advocated for an optional range of facing extensions to be incorporated in Question 19.</w:t>
            </w:r>
          </w:p>
          <w:p w14:paraId="297142F0" w14:textId="77777777" w:rsidR="00687224" w:rsidRPr="00110689" w:rsidRDefault="00687224" w:rsidP="00A05687">
            <w:pPr>
              <w:rPr>
                <w:rFonts w:cstheme="minorHAnsi"/>
                <w:sz w:val="20"/>
                <w:szCs w:val="20"/>
              </w:rPr>
            </w:pPr>
          </w:p>
          <w:p w14:paraId="7921CA93" w14:textId="77777777" w:rsidR="00687224" w:rsidRPr="00110689" w:rsidRDefault="00687224" w:rsidP="00A05687">
            <w:pPr>
              <w:rPr>
                <w:rFonts w:cstheme="minorHAnsi"/>
                <w:sz w:val="20"/>
                <w:szCs w:val="20"/>
              </w:rPr>
            </w:pPr>
            <w:r w:rsidRPr="00110689">
              <w:rPr>
                <w:rFonts w:cstheme="minorHAnsi"/>
                <w:sz w:val="20"/>
                <w:szCs w:val="20"/>
              </w:rPr>
              <w:t>Please consider the following statement from Round 2 in relation to the purpose of facings extended to the midfoot..*</w:t>
            </w:r>
          </w:p>
        </w:tc>
      </w:tr>
      <w:tr w:rsidR="00687224" w:rsidRPr="00110689" w14:paraId="1A1F381F" w14:textId="77777777" w:rsidTr="00A05687">
        <w:tc>
          <w:tcPr>
            <w:tcW w:w="1315" w:type="dxa"/>
            <w:vMerge w:val="restart"/>
          </w:tcPr>
          <w:p w14:paraId="6BD3A506" w14:textId="77777777" w:rsidR="00687224" w:rsidRPr="00110689" w:rsidRDefault="00687224" w:rsidP="00A05687">
            <w:pPr>
              <w:jc w:val="both"/>
              <w:rPr>
                <w:sz w:val="20"/>
                <w:szCs w:val="20"/>
              </w:rPr>
            </w:pPr>
          </w:p>
        </w:tc>
        <w:tc>
          <w:tcPr>
            <w:tcW w:w="1083" w:type="dxa"/>
          </w:tcPr>
          <w:p w14:paraId="316EC986" w14:textId="77777777" w:rsidR="00687224" w:rsidRPr="00110689" w:rsidRDefault="00687224" w:rsidP="00A05687">
            <w:pPr>
              <w:jc w:val="both"/>
              <w:rPr>
                <w:sz w:val="20"/>
                <w:szCs w:val="20"/>
              </w:rPr>
            </w:pPr>
            <w:r w:rsidRPr="00110689">
              <w:rPr>
                <w:sz w:val="20"/>
                <w:szCs w:val="20"/>
              </w:rPr>
              <w:t>Strongly Disagree</w:t>
            </w:r>
          </w:p>
        </w:tc>
        <w:tc>
          <w:tcPr>
            <w:tcW w:w="1083" w:type="dxa"/>
          </w:tcPr>
          <w:p w14:paraId="0235D45A" w14:textId="77777777" w:rsidR="00687224" w:rsidRPr="00110689" w:rsidRDefault="00687224" w:rsidP="00A05687">
            <w:pPr>
              <w:jc w:val="both"/>
              <w:rPr>
                <w:sz w:val="20"/>
                <w:szCs w:val="20"/>
              </w:rPr>
            </w:pPr>
            <w:r w:rsidRPr="00110689">
              <w:rPr>
                <w:sz w:val="20"/>
                <w:szCs w:val="20"/>
              </w:rPr>
              <w:t>Disagree</w:t>
            </w:r>
          </w:p>
        </w:tc>
        <w:tc>
          <w:tcPr>
            <w:tcW w:w="1260" w:type="dxa"/>
          </w:tcPr>
          <w:p w14:paraId="66203CC9" w14:textId="77777777" w:rsidR="00687224" w:rsidRPr="00110689" w:rsidRDefault="00687224" w:rsidP="00A05687">
            <w:pPr>
              <w:jc w:val="both"/>
              <w:rPr>
                <w:sz w:val="20"/>
                <w:szCs w:val="20"/>
              </w:rPr>
            </w:pPr>
            <w:r w:rsidRPr="00110689">
              <w:rPr>
                <w:sz w:val="20"/>
                <w:szCs w:val="20"/>
              </w:rPr>
              <w:t>Somewhat Disagree</w:t>
            </w:r>
          </w:p>
        </w:tc>
        <w:tc>
          <w:tcPr>
            <w:tcW w:w="980" w:type="dxa"/>
          </w:tcPr>
          <w:p w14:paraId="7DC8DEC8" w14:textId="77777777" w:rsidR="00687224" w:rsidRPr="00110689" w:rsidRDefault="00687224" w:rsidP="00A05687">
            <w:pPr>
              <w:jc w:val="both"/>
              <w:rPr>
                <w:sz w:val="20"/>
                <w:szCs w:val="20"/>
              </w:rPr>
            </w:pPr>
            <w:r w:rsidRPr="00110689">
              <w:rPr>
                <w:sz w:val="20"/>
                <w:szCs w:val="20"/>
              </w:rPr>
              <w:t>Neutral</w:t>
            </w:r>
          </w:p>
        </w:tc>
        <w:tc>
          <w:tcPr>
            <w:tcW w:w="1260" w:type="dxa"/>
          </w:tcPr>
          <w:p w14:paraId="1E17A7DA" w14:textId="77777777" w:rsidR="00687224" w:rsidRPr="00110689" w:rsidRDefault="00687224" w:rsidP="00A05687">
            <w:pPr>
              <w:jc w:val="both"/>
              <w:rPr>
                <w:sz w:val="20"/>
                <w:szCs w:val="20"/>
              </w:rPr>
            </w:pPr>
            <w:r w:rsidRPr="00110689">
              <w:rPr>
                <w:sz w:val="20"/>
                <w:szCs w:val="20"/>
              </w:rPr>
              <w:t>Somewhat Agree</w:t>
            </w:r>
          </w:p>
        </w:tc>
        <w:tc>
          <w:tcPr>
            <w:tcW w:w="834" w:type="dxa"/>
          </w:tcPr>
          <w:p w14:paraId="0C8F2027" w14:textId="77777777" w:rsidR="00687224" w:rsidRPr="00110689" w:rsidRDefault="00687224" w:rsidP="00A05687">
            <w:pPr>
              <w:jc w:val="both"/>
              <w:rPr>
                <w:sz w:val="20"/>
                <w:szCs w:val="20"/>
              </w:rPr>
            </w:pPr>
            <w:r w:rsidRPr="00110689">
              <w:rPr>
                <w:sz w:val="20"/>
                <w:szCs w:val="20"/>
              </w:rPr>
              <w:t>Agree</w:t>
            </w:r>
          </w:p>
        </w:tc>
        <w:tc>
          <w:tcPr>
            <w:tcW w:w="1195" w:type="dxa"/>
          </w:tcPr>
          <w:p w14:paraId="69D1365B" w14:textId="77777777" w:rsidR="00687224" w:rsidRPr="00110689" w:rsidRDefault="00687224" w:rsidP="00A05687">
            <w:pPr>
              <w:jc w:val="both"/>
              <w:rPr>
                <w:sz w:val="20"/>
                <w:szCs w:val="20"/>
              </w:rPr>
            </w:pPr>
            <w:r w:rsidRPr="00110689">
              <w:rPr>
                <w:sz w:val="20"/>
                <w:szCs w:val="20"/>
              </w:rPr>
              <w:t>Strongly Agree</w:t>
            </w:r>
          </w:p>
        </w:tc>
      </w:tr>
      <w:tr w:rsidR="00687224" w:rsidRPr="00110689" w14:paraId="12828865" w14:textId="77777777" w:rsidTr="00A05687">
        <w:tc>
          <w:tcPr>
            <w:tcW w:w="1315" w:type="dxa"/>
            <w:vMerge/>
          </w:tcPr>
          <w:p w14:paraId="3AB8C8CA" w14:textId="77777777" w:rsidR="00687224" w:rsidRPr="00110689" w:rsidRDefault="00687224" w:rsidP="00A05687">
            <w:pPr>
              <w:jc w:val="center"/>
              <w:rPr>
                <w:sz w:val="20"/>
                <w:szCs w:val="20"/>
              </w:rPr>
            </w:pPr>
          </w:p>
        </w:tc>
        <w:tc>
          <w:tcPr>
            <w:tcW w:w="1083" w:type="dxa"/>
          </w:tcPr>
          <w:p w14:paraId="5DFBCAD1" w14:textId="77777777" w:rsidR="00687224" w:rsidRPr="00110689" w:rsidRDefault="00687224" w:rsidP="00A05687">
            <w:pPr>
              <w:jc w:val="center"/>
              <w:rPr>
                <w:sz w:val="20"/>
                <w:szCs w:val="20"/>
              </w:rPr>
            </w:pPr>
            <w:r w:rsidRPr="00110689">
              <w:rPr>
                <w:sz w:val="20"/>
                <w:szCs w:val="20"/>
              </w:rPr>
              <w:t>1</w:t>
            </w:r>
          </w:p>
        </w:tc>
        <w:tc>
          <w:tcPr>
            <w:tcW w:w="1083" w:type="dxa"/>
          </w:tcPr>
          <w:p w14:paraId="1FA0A12C" w14:textId="77777777" w:rsidR="00687224" w:rsidRPr="00110689" w:rsidRDefault="00687224" w:rsidP="00A05687">
            <w:pPr>
              <w:jc w:val="center"/>
              <w:rPr>
                <w:sz w:val="20"/>
                <w:szCs w:val="20"/>
              </w:rPr>
            </w:pPr>
            <w:r w:rsidRPr="00110689">
              <w:rPr>
                <w:sz w:val="20"/>
                <w:szCs w:val="20"/>
              </w:rPr>
              <w:t>2</w:t>
            </w:r>
          </w:p>
        </w:tc>
        <w:tc>
          <w:tcPr>
            <w:tcW w:w="1260" w:type="dxa"/>
          </w:tcPr>
          <w:p w14:paraId="7053E860" w14:textId="77777777" w:rsidR="00687224" w:rsidRPr="00110689" w:rsidRDefault="00687224" w:rsidP="00A05687">
            <w:pPr>
              <w:jc w:val="center"/>
              <w:rPr>
                <w:sz w:val="20"/>
                <w:szCs w:val="20"/>
              </w:rPr>
            </w:pPr>
            <w:r w:rsidRPr="00110689">
              <w:rPr>
                <w:sz w:val="20"/>
                <w:szCs w:val="20"/>
              </w:rPr>
              <w:t>3</w:t>
            </w:r>
          </w:p>
        </w:tc>
        <w:tc>
          <w:tcPr>
            <w:tcW w:w="980" w:type="dxa"/>
          </w:tcPr>
          <w:p w14:paraId="5E06B172" w14:textId="77777777" w:rsidR="00687224" w:rsidRPr="00110689" w:rsidRDefault="00687224" w:rsidP="00A05687">
            <w:pPr>
              <w:jc w:val="center"/>
              <w:rPr>
                <w:sz w:val="20"/>
                <w:szCs w:val="20"/>
              </w:rPr>
            </w:pPr>
            <w:r w:rsidRPr="00110689">
              <w:rPr>
                <w:sz w:val="20"/>
                <w:szCs w:val="20"/>
              </w:rPr>
              <w:t>4</w:t>
            </w:r>
          </w:p>
        </w:tc>
        <w:tc>
          <w:tcPr>
            <w:tcW w:w="1260" w:type="dxa"/>
          </w:tcPr>
          <w:p w14:paraId="41D244F2" w14:textId="77777777" w:rsidR="00687224" w:rsidRPr="00110689" w:rsidRDefault="00687224" w:rsidP="00A05687">
            <w:pPr>
              <w:jc w:val="center"/>
              <w:rPr>
                <w:sz w:val="20"/>
                <w:szCs w:val="20"/>
              </w:rPr>
            </w:pPr>
            <w:r w:rsidRPr="00110689">
              <w:rPr>
                <w:sz w:val="20"/>
                <w:szCs w:val="20"/>
              </w:rPr>
              <w:t>5</w:t>
            </w:r>
          </w:p>
        </w:tc>
        <w:tc>
          <w:tcPr>
            <w:tcW w:w="834" w:type="dxa"/>
          </w:tcPr>
          <w:p w14:paraId="3AABCC49" w14:textId="77777777" w:rsidR="00687224" w:rsidRPr="00110689" w:rsidRDefault="00687224" w:rsidP="00A05687">
            <w:pPr>
              <w:jc w:val="center"/>
              <w:rPr>
                <w:sz w:val="20"/>
                <w:szCs w:val="20"/>
              </w:rPr>
            </w:pPr>
            <w:r w:rsidRPr="00110689">
              <w:rPr>
                <w:sz w:val="20"/>
                <w:szCs w:val="20"/>
              </w:rPr>
              <w:t>6</w:t>
            </w:r>
          </w:p>
        </w:tc>
        <w:tc>
          <w:tcPr>
            <w:tcW w:w="1195" w:type="dxa"/>
          </w:tcPr>
          <w:p w14:paraId="6BC8D439" w14:textId="77777777" w:rsidR="00687224" w:rsidRPr="00110689" w:rsidRDefault="00687224" w:rsidP="00A05687">
            <w:pPr>
              <w:jc w:val="center"/>
              <w:rPr>
                <w:sz w:val="20"/>
                <w:szCs w:val="20"/>
              </w:rPr>
            </w:pPr>
            <w:r w:rsidRPr="00110689">
              <w:rPr>
                <w:sz w:val="20"/>
                <w:szCs w:val="20"/>
              </w:rPr>
              <w:t>7</w:t>
            </w:r>
          </w:p>
        </w:tc>
      </w:tr>
      <w:tr w:rsidR="00687224" w:rsidRPr="00110689" w14:paraId="092F3A12" w14:textId="77777777" w:rsidTr="00A05687">
        <w:tc>
          <w:tcPr>
            <w:tcW w:w="1315" w:type="dxa"/>
          </w:tcPr>
          <w:p w14:paraId="34B73D92" w14:textId="77777777" w:rsidR="00687224" w:rsidRPr="00110689" w:rsidRDefault="00687224" w:rsidP="00A05687">
            <w:pPr>
              <w:rPr>
                <w:sz w:val="20"/>
                <w:szCs w:val="20"/>
              </w:rPr>
            </w:pPr>
            <w:r w:rsidRPr="00110689">
              <w:rPr>
                <w:sz w:val="20"/>
                <w:szCs w:val="20"/>
              </w:rPr>
              <w:t>Purpose: Facing extended to the midfoot allows the upper to offer greater stability to the foot and ankle.</w:t>
            </w:r>
          </w:p>
        </w:tc>
        <w:tc>
          <w:tcPr>
            <w:tcW w:w="1083" w:type="dxa"/>
          </w:tcPr>
          <w:p w14:paraId="74C1CA5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83" w:type="dxa"/>
          </w:tcPr>
          <w:p w14:paraId="497BCC8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0" w:type="dxa"/>
          </w:tcPr>
          <w:p w14:paraId="2D6188E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80" w:type="dxa"/>
          </w:tcPr>
          <w:p w14:paraId="11CD81B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60" w:type="dxa"/>
          </w:tcPr>
          <w:p w14:paraId="13F6697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34" w:type="dxa"/>
          </w:tcPr>
          <w:p w14:paraId="6F38596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95" w:type="dxa"/>
          </w:tcPr>
          <w:p w14:paraId="5FCAFBE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3D373E4" w14:textId="77777777" w:rsidR="00687224" w:rsidRPr="00110689" w:rsidRDefault="00687224" w:rsidP="00687224">
      <w:pPr>
        <w:rPr>
          <w:sz w:val="20"/>
          <w:szCs w:val="20"/>
        </w:rPr>
      </w:pPr>
    </w:p>
    <w:p w14:paraId="1211EA3E" w14:textId="77777777" w:rsidR="00687224" w:rsidRPr="00110689" w:rsidRDefault="00687224" w:rsidP="00687224">
      <w:pPr>
        <w:rPr>
          <w:sz w:val="20"/>
          <w:szCs w:val="20"/>
        </w:rPr>
      </w:pPr>
    </w:p>
    <w:p w14:paraId="5453FC1A" w14:textId="77777777" w:rsidR="00687224" w:rsidRPr="00110689" w:rsidRDefault="00687224" w:rsidP="00687224">
      <w:pPr>
        <w:rPr>
          <w:sz w:val="20"/>
          <w:szCs w:val="20"/>
        </w:rPr>
      </w:pPr>
    </w:p>
    <w:p w14:paraId="34FB5866" w14:textId="77777777" w:rsidR="00687224" w:rsidRPr="00110689" w:rsidRDefault="00687224" w:rsidP="00687224">
      <w:pPr>
        <w:rPr>
          <w:sz w:val="20"/>
          <w:szCs w:val="20"/>
        </w:rPr>
      </w:pPr>
    </w:p>
    <w:p w14:paraId="297B0A90" w14:textId="77777777" w:rsidR="00687224" w:rsidRPr="00110689" w:rsidRDefault="00687224" w:rsidP="00687224">
      <w:pPr>
        <w:rPr>
          <w:sz w:val="20"/>
          <w:szCs w:val="20"/>
        </w:rPr>
      </w:pPr>
    </w:p>
    <w:p w14:paraId="7050F10E" w14:textId="77777777" w:rsidR="00687224" w:rsidRPr="00110689" w:rsidRDefault="00687224" w:rsidP="00687224">
      <w:pPr>
        <w:rPr>
          <w:sz w:val="20"/>
          <w:szCs w:val="20"/>
        </w:rPr>
      </w:pPr>
    </w:p>
    <w:p w14:paraId="6C3C8F82" w14:textId="77777777" w:rsidR="00687224" w:rsidRPr="00110689" w:rsidRDefault="00687224" w:rsidP="00687224">
      <w:pPr>
        <w:rPr>
          <w:sz w:val="20"/>
          <w:szCs w:val="20"/>
        </w:rPr>
      </w:pPr>
      <w:r w:rsidRPr="00110689">
        <w:rPr>
          <w:sz w:val="20"/>
          <w:szCs w:val="20"/>
        </w:rPr>
        <w:t>21)</w:t>
      </w:r>
    </w:p>
    <w:tbl>
      <w:tblPr>
        <w:tblStyle w:val="TableGrid"/>
        <w:tblW w:w="0" w:type="auto"/>
        <w:tblLook w:val="04A0" w:firstRow="1" w:lastRow="0" w:firstColumn="1" w:lastColumn="0" w:noHBand="0" w:noVBand="1"/>
      </w:tblPr>
      <w:tblGrid>
        <w:gridCol w:w="1381"/>
        <w:gridCol w:w="1014"/>
        <w:gridCol w:w="1014"/>
        <w:gridCol w:w="1191"/>
        <w:gridCol w:w="910"/>
        <w:gridCol w:w="1191"/>
        <w:gridCol w:w="764"/>
        <w:gridCol w:w="1023"/>
      </w:tblGrid>
      <w:tr w:rsidR="00687224" w:rsidRPr="00110689" w14:paraId="0C873E00" w14:textId="77777777" w:rsidTr="00A05687">
        <w:tc>
          <w:tcPr>
            <w:tcW w:w="9010" w:type="dxa"/>
            <w:gridSpan w:val="8"/>
          </w:tcPr>
          <w:p w14:paraId="6A5A5DF1" w14:textId="77777777" w:rsidR="00687224" w:rsidRPr="00110689" w:rsidRDefault="00687224" w:rsidP="00A05687">
            <w:pPr>
              <w:rPr>
                <w:rFonts w:cstheme="minorHAnsi"/>
                <w:sz w:val="20"/>
                <w:szCs w:val="20"/>
              </w:rPr>
            </w:pPr>
            <w:r w:rsidRPr="00110689">
              <w:rPr>
                <w:rFonts w:cstheme="minorHAnsi"/>
                <w:sz w:val="20"/>
                <w:szCs w:val="20"/>
              </w:rPr>
              <w:t xml:space="preserve">The panellists were presented with following design considerations for the fastenings and facings of off the shelf stability footwear in Round 2 based on panellist suggestions in Round 1. </w:t>
            </w:r>
          </w:p>
          <w:p w14:paraId="27D2E029" w14:textId="77777777" w:rsidR="00687224" w:rsidRPr="00110689" w:rsidRDefault="00687224" w:rsidP="00A05687">
            <w:pPr>
              <w:rPr>
                <w:rFonts w:cstheme="minorHAnsi"/>
                <w:sz w:val="20"/>
                <w:szCs w:val="20"/>
              </w:rPr>
            </w:pPr>
            <w:r w:rsidRPr="00110689">
              <w:rPr>
                <w:rFonts w:cstheme="minorHAnsi"/>
                <w:sz w:val="20"/>
                <w:szCs w:val="20"/>
              </w:rPr>
              <w:t>The median level of agreement and the relative distribution of response is detailed below.</w:t>
            </w:r>
          </w:p>
          <w:p w14:paraId="5FEE572A" w14:textId="77777777" w:rsidR="00687224" w:rsidRPr="00110689" w:rsidRDefault="00687224" w:rsidP="00A05687">
            <w:pPr>
              <w:rPr>
                <w:rFonts w:cstheme="minorHAnsi"/>
                <w:sz w:val="20"/>
                <w:szCs w:val="20"/>
              </w:rPr>
            </w:pPr>
          </w:p>
          <w:p w14:paraId="5592D108" w14:textId="77777777" w:rsidR="00687224" w:rsidRPr="00110689" w:rsidRDefault="00687224" w:rsidP="00A05687">
            <w:pPr>
              <w:rPr>
                <w:rFonts w:cstheme="minorHAnsi"/>
                <w:sz w:val="20"/>
                <w:szCs w:val="20"/>
              </w:rPr>
            </w:pPr>
          </w:p>
          <w:p w14:paraId="7C69F386" w14:textId="77777777" w:rsidR="00687224" w:rsidRPr="00110689" w:rsidRDefault="00687224" w:rsidP="00A05687">
            <w:pPr>
              <w:rPr>
                <w:rFonts w:cstheme="minorHAnsi"/>
                <w:sz w:val="20"/>
                <w:szCs w:val="20"/>
              </w:rPr>
            </w:pPr>
            <w:r w:rsidRPr="00110689">
              <w:rPr>
                <w:rFonts w:cstheme="minorHAnsi"/>
                <w:sz w:val="20"/>
                <w:szCs w:val="20"/>
              </w:rPr>
              <w:t xml:space="preserve">The Gap between the facings should allow adequate range of fastening adjustment </w:t>
            </w:r>
          </w:p>
          <w:p w14:paraId="07B050CC" w14:textId="77777777" w:rsidR="00687224" w:rsidRPr="00110689" w:rsidRDefault="00687224" w:rsidP="00A05687">
            <w:pPr>
              <w:rPr>
                <w:rFonts w:cstheme="minorHAnsi"/>
                <w:sz w:val="20"/>
                <w:szCs w:val="20"/>
              </w:rPr>
            </w:pPr>
            <w:r w:rsidRPr="00110689">
              <w:rPr>
                <w:rFonts w:cstheme="minorHAnsi"/>
                <w:sz w:val="20"/>
                <w:szCs w:val="20"/>
              </w:rPr>
              <w:t>Median level of Agreement 6 ("Agree")</w:t>
            </w:r>
          </w:p>
          <w:p w14:paraId="121851FE" w14:textId="77777777" w:rsidR="00687224" w:rsidRPr="00110689" w:rsidRDefault="00687224" w:rsidP="00A05687">
            <w:pPr>
              <w:rPr>
                <w:rFonts w:cstheme="minorHAnsi"/>
                <w:sz w:val="20"/>
                <w:szCs w:val="20"/>
              </w:rPr>
            </w:pPr>
            <w:r w:rsidRPr="00110689">
              <w:rPr>
                <w:rFonts w:cstheme="minorHAnsi"/>
                <w:sz w:val="20"/>
                <w:szCs w:val="20"/>
              </w:rPr>
              <w:t>13% "Somewhat Agree", 40% "Agree", 47% "Strongly Agree"</w:t>
            </w:r>
          </w:p>
          <w:p w14:paraId="4A0E335F" w14:textId="77777777" w:rsidR="00687224" w:rsidRPr="00110689" w:rsidRDefault="00687224" w:rsidP="00A05687">
            <w:pPr>
              <w:rPr>
                <w:rFonts w:cstheme="minorHAnsi"/>
                <w:sz w:val="20"/>
                <w:szCs w:val="20"/>
              </w:rPr>
            </w:pPr>
            <w:r w:rsidRPr="00110689">
              <w:rPr>
                <w:rFonts w:cstheme="minorHAnsi"/>
                <w:sz w:val="20"/>
                <w:szCs w:val="20"/>
              </w:rPr>
              <w:t xml:space="preserve">A consensus was reached for this statement </w:t>
            </w:r>
          </w:p>
          <w:p w14:paraId="1DD5A2E6" w14:textId="77777777" w:rsidR="00687224" w:rsidRPr="00110689" w:rsidRDefault="00687224" w:rsidP="00A05687">
            <w:pPr>
              <w:rPr>
                <w:rFonts w:cstheme="minorHAnsi"/>
                <w:sz w:val="20"/>
                <w:szCs w:val="20"/>
              </w:rPr>
            </w:pPr>
          </w:p>
          <w:p w14:paraId="27D70DCD" w14:textId="77777777" w:rsidR="00687224" w:rsidRPr="00110689" w:rsidRDefault="00687224" w:rsidP="00A05687">
            <w:pPr>
              <w:rPr>
                <w:rFonts w:cstheme="minorHAnsi"/>
                <w:sz w:val="20"/>
                <w:szCs w:val="20"/>
              </w:rPr>
            </w:pPr>
            <w:r w:rsidRPr="00110689">
              <w:rPr>
                <w:rFonts w:cstheme="minorHAnsi"/>
                <w:sz w:val="20"/>
                <w:szCs w:val="20"/>
              </w:rPr>
              <w:t xml:space="preserve">Side Zip combination fastening </w:t>
            </w:r>
          </w:p>
          <w:p w14:paraId="00392674" w14:textId="77777777" w:rsidR="00687224" w:rsidRPr="00110689" w:rsidRDefault="00687224" w:rsidP="00A05687">
            <w:pPr>
              <w:rPr>
                <w:rFonts w:cstheme="minorHAnsi"/>
                <w:sz w:val="20"/>
                <w:szCs w:val="20"/>
              </w:rPr>
            </w:pPr>
            <w:r w:rsidRPr="00110689">
              <w:rPr>
                <w:rFonts w:cstheme="minorHAnsi"/>
                <w:sz w:val="20"/>
                <w:szCs w:val="20"/>
              </w:rPr>
              <w:t xml:space="preserve">Median level of Agreement 6 ("Agree") </w:t>
            </w:r>
          </w:p>
          <w:p w14:paraId="2B84CD5D" w14:textId="77777777" w:rsidR="00687224" w:rsidRPr="00110689" w:rsidRDefault="00687224" w:rsidP="00A05687">
            <w:pPr>
              <w:rPr>
                <w:rFonts w:cstheme="minorHAnsi"/>
                <w:sz w:val="20"/>
                <w:szCs w:val="20"/>
              </w:rPr>
            </w:pPr>
            <w:r w:rsidRPr="00110689">
              <w:rPr>
                <w:rFonts w:cstheme="minorHAnsi"/>
                <w:sz w:val="20"/>
                <w:szCs w:val="20"/>
              </w:rPr>
              <w:t>7% "Somewhat Disagree", 20% "Neutral", 13% "Somewhat Agree", 47% "Agree", 13% "Strongly Agree"</w:t>
            </w:r>
          </w:p>
          <w:p w14:paraId="20C73C7C" w14:textId="77777777" w:rsidR="00687224" w:rsidRPr="00110689" w:rsidRDefault="00687224" w:rsidP="00A05687">
            <w:pPr>
              <w:rPr>
                <w:rFonts w:cstheme="minorHAnsi"/>
                <w:sz w:val="20"/>
                <w:szCs w:val="20"/>
              </w:rPr>
            </w:pPr>
          </w:p>
          <w:p w14:paraId="16681ECA" w14:textId="77777777" w:rsidR="00687224" w:rsidRPr="00110689" w:rsidRDefault="00687224" w:rsidP="00A05687">
            <w:pPr>
              <w:rPr>
                <w:rFonts w:cstheme="minorHAnsi"/>
                <w:sz w:val="20"/>
                <w:szCs w:val="20"/>
              </w:rPr>
            </w:pPr>
            <w:r w:rsidRPr="00110689">
              <w:rPr>
                <w:rFonts w:cstheme="minorHAnsi"/>
                <w:sz w:val="20"/>
                <w:szCs w:val="20"/>
              </w:rPr>
              <w:t xml:space="preserve">Panellist feedback suggested potential difficulty with side zip fastening including easy to damage zip mechanism, dangers of damaging skin or nails, and difficulty in fastening zip if lace fastenings are tightened tight enough to contour to the foot and ankle.  </w:t>
            </w:r>
          </w:p>
          <w:p w14:paraId="3371F8A3" w14:textId="77777777" w:rsidR="00687224" w:rsidRPr="00110689" w:rsidRDefault="00687224" w:rsidP="00A05687">
            <w:pPr>
              <w:rPr>
                <w:rFonts w:cstheme="minorHAnsi"/>
                <w:sz w:val="20"/>
                <w:szCs w:val="20"/>
              </w:rPr>
            </w:pPr>
          </w:p>
          <w:p w14:paraId="365C431B" w14:textId="77777777" w:rsidR="00687224" w:rsidRPr="00110689" w:rsidRDefault="00687224" w:rsidP="00A05687">
            <w:pPr>
              <w:rPr>
                <w:rFonts w:cstheme="minorHAnsi"/>
                <w:sz w:val="20"/>
                <w:szCs w:val="20"/>
              </w:rPr>
            </w:pPr>
            <w:r w:rsidRPr="00110689">
              <w:rPr>
                <w:rFonts w:cstheme="minorHAnsi"/>
                <w:sz w:val="20"/>
                <w:szCs w:val="20"/>
              </w:rPr>
              <w:t>Considering panellist feedback please rank your level of agreement to side zip lace combination fastening..*</w:t>
            </w:r>
          </w:p>
        </w:tc>
      </w:tr>
      <w:tr w:rsidR="00687224" w:rsidRPr="00110689" w14:paraId="2B3FE24A" w14:textId="77777777" w:rsidTr="00A05687">
        <w:tc>
          <w:tcPr>
            <w:tcW w:w="1470" w:type="dxa"/>
            <w:vMerge w:val="restart"/>
          </w:tcPr>
          <w:p w14:paraId="3B623BA6" w14:textId="77777777" w:rsidR="00687224" w:rsidRPr="00110689" w:rsidRDefault="00687224" w:rsidP="00A05687">
            <w:pPr>
              <w:jc w:val="both"/>
              <w:rPr>
                <w:sz w:val="20"/>
                <w:szCs w:val="20"/>
              </w:rPr>
            </w:pPr>
          </w:p>
        </w:tc>
        <w:tc>
          <w:tcPr>
            <w:tcW w:w="1072" w:type="dxa"/>
          </w:tcPr>
          <w:p w14:paraId="42972B3E" w14:textId="77777777" w:rsidR="00687224" w:rsidRPr="00110689" w:rsidRDefault="00687224" w:rsidP="00A05687">
            <w:pPr>
              <w:jc w:val="both"/>
              <w:rPr>
                <w:sz w:val="20"/>
                <w:szCs w:val="20"/>
              </w:rPr>
            </w:pPr>
            <w:r w:rsidRPr="00110689">
              <w:rPr>
                <w:sz w:val="20"/>
                <w:szCs w:val="20"/>
              </w:rPr>
              <w:t>Strongly Disagree</w:t>
            </w:r>
          </w:p>
        </w:tc>
        <w:tc>
          <w:tcPr>
            <w:tcW w:w="1072" w:type="dxa"/>
          </w:tcPr>
          <w:p w14:paraId="3C62BE7E" w14:textId="77777777" w:rsidR="00687224" w:rsidRPr="00110689" w:rsidRDefault="00687224" w:rsidP="00A05687">
            <w:pPr>
              <w:jc w:val="both"/>
              <w:rPr>
                <w:sz w:val="20"/>
                <w:szCs w:val="20"/>
              </w:rPr>
            </w:pPr>
            <w:r w:rsidRPr="00110689">
              <w:rPr>
                <w:sz w:val="20"/>
                <w:szCs w:val="20"/>
              </w:rPr>
              <w:t>Disagree</w:t>
            </w:r>
          </w:p>
        </w:tc>
        <w:tc>
          <w:tcPr>
            <w:tcW w:w="1258" w:type="dxa"/>
          </w:tcPr>
          <w:p w14:paraId="3332C0DD" w14:textId="77777777" w:rsidR="00687224" w:rsidRPr="00110689" w:rsidRDefault="00687224" w:rsidP="00A05687">
            <w:pPr>
              <w:jc w:val="both"/>
              <w:rPr>
                <w:sz w:val="20"/>
                <w:szCs w:val="20"/>
              </w:rPr>
            </w:pPr>
            <w:r w:rsidRPr="00110689">
              <w:rPr>
                <w:sz w:val="20"/>
                <w:szCs w:val="20"/>
              </w:rPr>
              <w:t>Somewhat Disagree</w:t>
            </w:r>
          </w:p>
        </w:tc>
        <w:tc>
          <w:tcPr>
            <w:tcW w:w="962" w:type="dxa"/>
          </w:tcPr>
          <w:p w14:paraId="3D1DB700" w14:textId="77777777" w:rsidR="00687224" w:rsidRPr="00110689" w:rsidRDefault="00687224" w:rsidP="00A05687">
            <w:pPr>
              <w:jc w:val="both"/>
              <w:rPr>
                <w:sz w:val="20"/>
                <w:szCs w:val="20"/>
              </w:rPr>
            </w:pPr>
            <w:r w:rsidRPr="00110689">
              <w:rPr>
                <w:sz w:val="20"/>
                <w:szCs w:val="20"/>
              </w:rPr>
              <w:t>Neutral</w:t>
            </w:r>
          </w:p>
        </w:tc>
        <w:tc>
          <w:tcPr>
            <w:tcW w:w="1258" w:type="dxa"/>
          </w:tcPr>
          <w:p w14:paraId="3802573D" w14:textId="77777777" w:rsidR="00687224" w:rsidRPr="00110689" w:rsidRDefault="00687224" w:rsidP="00A05687">
            <w:pPr>
              <w:jc w:val="both"/>
              <w:rPr>
                <w:sz w:val="20"/>
                <w:szCs w:val="20"/>
              </w:rPr>
            </w:pPr>
            <w:r w:rsidRPr="00110689">
              <w:rPr>
                <w:sz w:val="20"/>
                <w:szCs w:val="20"/>
              </w:rPr>
              <w:t>Somewhat Agree</w:t>
            </w:r>
          </w:p>
        </w:tc>
        <w:tc>
          <w:tcPr>
            <w:tcW w:w="808" w:type="dxa"/>
          </w:tcPr>
          <w:p w14:paraId="4CD989A3" w14:textId="77777777" w:rsidR="00687224" w:rsidRPr="00110689" w:rsidRDefault="00687224" w:rsidP="00A05687">
            <w:pPr>
              <w:jc w:val="both"/>
              <w:rPr>
                <w:sz w:val="20"/>
                <w:szCs w:val="20"/>
              </w:rPr>
            </w:pPr>
            <w:r w:rsidRPr="00110689">
              <w:rPr>
                <w:sz w:val="20"/>
                <w:szCs w:val="20"/>
              </w:rPr>
              <w:t>Agree</w:t>
            </w:r>
          </w:p>
        </w:tc>
        <w:tc>
          <w:tcPr>
            <w:tcW w:w="1110" w:type="dxa"/>
          </w:tcPr>
          <w:p w14:paraId="5082212F" w14:textId="77777777" w:rsidR="00687224" w:rsidRPr="00110689" w:rsidRDefault="00687224" w:rsidP="00A05687">
            <w:pPr>
              <w:jc w:val="both"/>
              <w:rPr>
                <w:sz w:val="20"/>
                <w:szCs w:val="20"/>
              </w:rPr>
            </w:pPr>
            <w:r w:rsidRPr="00110689">
              <w:rPr>
                <w:sz w:val="20"/>
                <w:szCs w:val="20"/>
              </w:rPr>
              <w:t>Strongly Agree</w:t>
            </w:r>
          </w:p>
        </w:tc>
      </w:tr>
      <w:tr w:rsidR="00687224" w:rsidRPr="00110689" w14:paraId="2C4B9251" w14:textId="77777777" w:rsidTr="00A05687">
        <w:tc>
          <w:tcPr>
            <w:tcW w:w="1470" w:type="dxa"/>
            <w:vMerge/>
          </w:tcPr>
          <w:p w14:paraId="4CD8FF08" w14:textId="77777777" w:rsidR="00687224" w:rsidRPr="00110689" w:rsidRDefault="00687224" w:rsidP="00A05687">
            <w:pPr>
              <w:jc w:val="center"/>
              <w:rPr>
                <w:sz w:val="20"/>
                <w:szCs w:val="20"/>
              </w:rPr>
            </w:pPr>
          </w:p>
        </w:tc>
        <w:tc>
          <w:tcPr>
            <w:tcW w:w="1072" w:type="dxa"/>
          </w:tcPr>
          <w:p w14:paraId="3BBCC10E" w14:textId="77777777" w:rsidR="00687224" w:rsidRPr="00110689" w:rsidRDefault="00687224" w:rsidP="00A05687">
            <w:pPr>
              <w:jc w:val="center"/>
              <w:rPr>
                <w:sz w:val="20"/>
                <w:szCs w:val="20"/>
              </w:rPr>
            </w:pPr>
            <w:r w:rsidRPr="00110689">
              <w:rPr>
                <w:sz w:val="20"/>
                <w:szCs w:val="20"/>
              </w:rPr>
              <w:t>1</w:t>
            </w:r>
          </w:p>
        </w:tc>
        <w:tc>
          <w:tcPr>
            <w:tcW w:w="1072" w:type="dxa"/>
          </w:tcPr>
          <w:p w14:paraId="5347062F" w14:textId="77777777" w:rsidR="00687224" w:rsidRPr="00110689" w:rsidRDefault="00687224" w:rsidP="00A05687">
            <w:pPr>
              <w:jc w:val="center"/>
              <w:rPr>
                <w:sz w:val="20"/>
                <w:szCs w:val="20"/>
              </w:rPr>
            </w:pPr>
            <w:r w:rsidRPr="00110689">
              <w:rPr>
                <w:sz w:val="20"/>
                <w:szCs w:val="20"/>
              </w:rPr>
              <w:t>2</w:t>
            </w:r>
          </w:p>
        </w:tc>
        <w:tc>
          <w:tcPr>
            <w:tcW w:w="1258" w:type="dxa"/>
          </w:tcPr>
          <w:p w14:paraId="66C51994" w14:textId="77777777" w:rsidR="00687224" w:rsidRPr="00110689" w:rsidRDefault="00687224" w:rsidP="00A05687">
            <w:pPr>
              <w:jc w:val="center"/>
              <w:rPr>
                <w:sz w:val="20"/>
                <w:szCs w:val="20"/>
              </w:rPr>
            </w:pPr>
            <w:r w:rsidRPr="00110689">
              <w:rPr>
                <w:sz w:val="20"/>
                <w:szCs w:val="20"/>
              </w:rPr>
              <w:t>3</w:t>
            </w:r>
          </w:p>
        </w:tc>
        <w:tc>
          <w:tcPr>
            <w:tcW w:w="962" w:type="dxa"/>
          </w:tcPr>
          <w:p w14:paraId="3273412C" w14:textId="77777777" w:rsidR="00687224" w:rsidRPr="00110689" w:rsidRDefault="00687224" w:rsidP="00A05687">
            <w:pPr>
              <w:jc w:val="center"/>
              <w:rPr>
                <w:sz w:val="20"/>
                <w:szCs w:val="20"/>
              </w:rPr>
            </w:pPr>
            <w:r w:rsidRPr="00110689">
              <w:rPr>
                <w:sz w:val="20"/>
                <w:szCs w:val="20"/>
              </w:rPr>
              <w:t>4</w:t>
            </w:r>
          </w:p>
        </w:tc>
        <w:tc>
          <w:tcPr>
            <w:tcW w:w="1258" w:type="dxa"/>
          </w:tcPr>
          <w:p w14:paraId="0A97F8DF" w14:textId="77777777" w:rsidR="00687224" w:rsidRPr="00110689" w:rsidRDefault="00687224" w:rsidP="00A05687">
            <w:pPr>
              <w:jc w:val="center"/>
              <w:rPr>
                <w:sz w:val="20"/>
                <w:szCs w:val="20"/>
              </w:rPr>
            </w:pPr>
            <w:r w:rsidRPr="00110689">
              <w:rPr>
                <w:sz w:val="20"/>
                <w:szCs w:val="20"/>
              </w:rPr>
              <w:t>5</w:t>
            </w:r>
          </w:p>
        </w:tc>
        <w:tc>
          <w:tcPr>
            <w:tcW w:w="808" w:type="dxa"/>
          </w:tcPr>
          <w:p w14:paraId="03334C38" w14:textId="77777777" w:rsidR="00687224" w:rsidRPr="00110689" w:rsidRDefault="00687224" w:rsidP="00A05687">
            <w:pPr>
              <w:jc w:val="center"/>
              <w:rPr>
                <w:sz w:val="20"/>
                <w:szCs w:val="20"/>
              </w:rPr>
            </w:pPr>
            <w:r w:rsidRPr="00110689">
              <w:rPr>
                <w:sz w:val="20"/>
                <w:szCs w:val="20"/>
              </w:rPr>
              <w:t>6</w:t>
            </w:r>
          </w:p>
        </w:tc>
        <w:tc>
          <w:tcPr>
            <w:tcW w:w="1110" w:type="dxa"/>
          </w:tcPr>
          <w:p w14:paraId="61FFC593" w14:textId="77777777" w:rsidR="00687224" w:rsidRPr="00110689" w:rsidRDefault="00687224" w:rsidP="00A05687">
            <w:pPr>
              <w:jc w:val="center"/>
              <w:rPr>
                <w:sz w:val="20"/>
                <w:szCs w:val="20"/>
              </w:rPr>
            </w:pPr>
            <w:r w:rsidRPr="00110689">
              <w:rPr>
                <w:sz w:val="20"/>
                <w:szCs w:val="20"/>
              </w:rPr>
              <w:t>7</w:t>
            </w:r>
          </w:p>
        </w:tc>
      </w:tr>
      <w:tr w:rsidR="00687224" w:rsidRPr="00110689" w14:paraId="38170B19" w14:textId="77777777" w:rsidTr="00A05687">
        <w:tc>
          <w:tcPr>
            <w:tcW w:w="1470" w:type="dxa"/>
          </w:tcPr>
          <w:p w14:paraId="6A38E5D8" w14:textId="77777777" w:rsidR="00687224" w:rsidRPr="00110689" w:rsidRDefault="00687224" w:rsidP="00A05687">
            <w:pPr>
              <w:rPr>
                <w:sz w:val="20"/>
                <w:szCs w:val="20"/>
              </w:rPr>
            </w:pPr>
            <w:r w:rsidRPr="00110689">
              <w:rPr>
                <w:sz w:val="20"/>
                <w:szCs w:val="20"/>
              </w:rPr>
              <w:t>Side zip lace combination fastening</w:t>
            </w:r>
          </w:p>
        </w:tc>
        <w:tc>
          <w:tcPr>
            <w:tcW w:w="1072" w:type="dxa"/>
          </w:tcPr>
          <w:p w14:paraId="23D6870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72" w:type="dxa"/>
          </w:tcPr>
          <w:p w14:paraId="7807FA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8" w:type="dxa"/>
          </w:tcPr>
          <w:p w14:paraId="650FC57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62" w:type="dxa"/>
          </w:tcPr>
          <w:p w14:paraId="291862C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ed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8" w:type="dxa"/>
          </w:tcPr>
          <w:p w14:paraId="2792CE6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08" w:type="dxa"/>
          </w:tcPr>
          <w:p w14:paraId="46060CC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10" w:type="dxa"/>
          </w:tcPr>
          <w:p w14:paraId="71251EA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67118ABB" w14:textId="77777777" w:rsidR="00687224" w:rsidRPr="00110689" w:rsidRDefault="00687224" w:rsidP="00687224">
      <w:pPr>
        <w:rPr>
          <w:sz w:val="20"/>
          <w:szCs w:val="20"/>
        </w:rPr>
      </w:pPr>
    </w:p>
    <w:p w14:paraId="2704212B" w14:textId="77777777" w:rsidR="00687224" w:rsidRPr="00110689" w:rsidRDefault="00687224" w:rsidP="00687224">
      <w:pPr>
        <w:rPr>
          <w:sz w:val="20"/>
          <w:szCs w:val="20"/>
        </w:rPr>
      </w:pPr>
      <w:r w:rsidRPr="00110689">
        <w:rPr>
          <w:sz w:val="20"/>
          <w:szCs w:val="20"/>
        </w:rPr>
        <w:t>22)</w:t>
      </w:r>
    </w:p>
    <w:tbl>
      <w:tblPr>
        <w:tblStyle w:val="TableGrid"/>
        <w:tblW w:w="0" w:type="auto"/>
        <w:tblLook w:val="04A0" w:firstRow="1" w:lastRow="0" w:firstColumn="1" w:lastColumn="0" w:noHBand="0" w:noVBand="1"/>
      </w:tblPr>
      <w:tblGrid>
        <w:gridCol w:w="8488"/>
      </w:tblGrid>
      <w:tr w:rsidR="00687224" w:rsidRPr="00110689" w14:paraId="1B426F86" w14:textId="77777777" w:rsidTr="00A05687">
        <w:tc>
          <w:tcPr>
            <w:tcW w:w="9918" w:type="dxa"/>
          </w:tcPr>
          <w:p w14:paraId="64794469"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fastening and facings please use this optional area to provide us with your reasoning.</w:t>
            </w:r>
          </w:p>
        </w:tc>
      </w:tr>
      <w:tr w:rsidR="00687224" w:rsidRPr="00110689" w14:paraId="6752831B" w14:textId="77777777" w:rsidTr="00A05687">
        <w:tc>
          <w:tcPr>
            <w:tcW w:w="9918" w:type="dxa"/>
          </w:tcPr>
          <w:p w14:paraId="5EBD396D" w14:textId="77777777" w:rsidR="00687224" w:rsidRPr="00110689" w:rsidRDefault="00687224" w:rsidP="00A05687">
            <w:pPr>
              <w:rPr>
                <w:sz w:val="20"/>
                <w:szCs w:val="20"/>
              </w:rPr>
            </w:pPr>
          </w:p>
          <w:p w14:paraId="1C50EAF5" w14:textId="77777777" w:rsidR="00687224" w:rsidRPr="00110689" w:rsidRDefault="00687224" w:rsidP="00A05687">
            <w:pPr>
              <w:rPr>
                <w:sz w:val="20"/>
                <w:szCs w:val="20"/>
              </w:rPr>
            </w:pPr>
          </w:p>
        </w:tc>
      </w:tr>
    </w:tbl>
    <w:p w14:paraId="637C954C" w14:textId="77777777" w:rsidR="00687224" w:rsidRPr="00110689" w:rsidRDefault="00687224" w:rsidP="00687224">
      <w:pPr>
        <w:rPr>
          <w:sz w:val="20"/>
          <w:szCs w:val="20"/>
        </w:rPr>
      </w:pPr>
    </w:p>
    <w:p w14:paraId="3D78736E"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D653EE7" w14:textId="77777777" w:rsidTr="00A05687">
        <w:trPr>
          <w:trHeight w:val="1550"/>
        </w:trPr>
        <w:tc>
          <w:tcPr>
            <w:tcW w:w="9776" w:type="dxa"/>
          </w:tcPr>
          <w:p w14:paraId="50F10F3D" w14:textId="77777777" w:rsidR="00687224" w:rsidRPr="00110689" w:rsidRDefault="00687224" w:rsidP="00A05687">
            <w:pPr>
              <w:rPr>
                <w:b/>
                <w:bCs/>
                <w:sz w:val="20"/>
                <w:szCs w:val="20"/>
              </w:rPr>
            </w:pPr>
            <w:r w:rsidRPr="00110689">
              <w:rPr>
                <w:b/>
                <w:bCs/>
                <w:sz w:val="20"/>
                <w:szCs w:val="20"/>
              </w:rPr>
              <w:t>Heel counter/stiffener</w:t>
            </w:r>
          </w:p>
          <w:p w14:paraId="4AE26D8D" w14:textId="77777777" w:rsidR="00687224" w:rsidRPr="00110689" w:rsidRDefault="00687224" w:rsidP="00A05687">
            <w:pPr>
              <w:jc w:val="right"/>
              <w:rPr>
                <w:noProof/>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002fd626-f8c9-409b-87cc-247ecf0bbafd" \* MERGEFORMATINET </w:instrText>
            </w:r>
            <w:r w:rsidRPr="00110689">
              <w:rPr>
                <w:sz w:val="20"/>
                <w:szCs w:val="20"/>
              </w:rPr>
              <w:fldChar w:fldCharType="separate"/>
            </w: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noProof/>
                <w:sz w:val="20"/>
                <w:szCs w:val="20"/>
              </w:rPr>
              <w:drawing>
                <wp:inline distT="0" distB="0" distL="0" distR="0" wp14:anchorId="00C8EF29" wp14:editId="378BB7F6">
                  <wp:extent cx="1665709" cy="2159504"/>
                  <wp:effectExtent l="0" t="0" r="0" b="0"/>
                  <wp:docPr id="939645633" name="Picture 939645633" descr="A close up of a sho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45633" name="Picture 99" descr="A close up of a shoe&#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88344" cy="2188849"/>
                          </a:xfrm>
                          <a:prstGeom prst="rect">
                            <a:avLst/>
                          </a:prstGeom>
                          <a:noFill/>
                          <a:ln>
                            <a:noFill/>
                          </a:ln>
                        </pic:spPr>
                      </pic:pic>
                    </a:graphicData>
                  </a:graphic>
                </wp:inline>
              </w:drawing>
            </w:r>
            <w:r w:rsidRPr="00110689">
              <w:rPr>
                <w:noProof/>
                <w:sz w:val="20"/>
                <w:szCs w:val="20"/>
              </w:rPr>
              <w:fldChar w:fldCharType="end"/>
            </w:r>
          </w:p>
          <w:p w14:paraId="6B91A49E" w14:textId="77777777" w:rsidR="00687224" w:rsidRPr="00110689" w:rsidRDefault="00687224" w:rsidP="00A05687">
            <w:pPr>
              <w:rPr>
                <w:b/>
                <w:bCs/>
                <w:sz w:val="20"/>
                <w:szCs w:val="20"/>
              </w:rPr>
            </w:pPr>
            <w:r w:rsidRPr="00110689">
              <w:rPr>
                <w:sz w:val="20"/>
                <w:szCs w:val="20"/>
              </w:rPr>
              <w:fldChar w:fldCharType="end"/>
            </w:r>
          </w:p>
        </w:tc>
      </w:tr>
      <w:tr w:rsidR="00687224" w:rsidRPr="00110689" w14:paraId="1251DA59" w14:textId="77777777" w:rsidTr="00A05687">
        <w:tc>
          <w:tcPr>
            <w:tcW w:w="9776" w:type="dxa"/>
          </w:tcPr>
          <w:p w14:paraId="402B0759"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Heel counter/stiffener of standard “Off the Shelf” stability footwear used as a clinical intervention for children with mobility impairment.</w:t>
            </w:r>
          </w:p>
          <w:p w14:paraId="4DC5BC98" w14:textId="77777777" w:rsidR="00687224" w:rsidRPr="00110689" w:rsidRDefault="00687224" w:rsidP="00A05687">
            <w:pPr>
              <w:rPr>
                <w:sz w:val="20"/>
                <w:szCs w:val="20"/>
              </w:rPr>
            </w:pPr>
            <w:r w:rsidRPr="00110689">
              <w:rPr>
                <w:sz w:val="20"/>
                <w:szCs w:val="20"/>
              </w:rPr>
              <w:t xml:space="preserve">Please consider the options offered or rank your level of agreement with the suggested characteristic or purpose of these design characteristics some of which may have been slightly modified based on panellist feedback in Round 2:  </w:t>
            </w:r>
          </w:p>
          <w:p w14:paraId="35E0F633" w14:textId="77777777" w:rsidR="00687224" w:rsidRPr="00110689" w:rsidRDefault="00687224" w:rsidP="00A05687">
            <w:pPr>
              <w:rPr>
                <w:sz w:val="20"/>
                <w:szCs w:val="20"/>
              </w:rPr>
            </w:pPr>
          </w:p>
        </w:tc>
      </w:tr>
    </w:tbl>
    <w:p w14:paraId="6932374F" w14:textId="77777777" w:rsidR="00687224" w:rsidRPr="00110689" w:rsidRDefault="00687224" w:rsidP="00687224">
      <w:pPr>
        <w:rPr>
          <w:sz w:val="20"/>
          <w:szCs w:val="20"/>
        </w:rPr>
      </w:pPr>
    </w:p>
    <w:p w14:paraId="4680CDA1" w14:textId="77777777" w:rsidR="00687224" w:rsidRPr="00110689" w:rsidRDefault="00687224" w:rsidP="00687224">
      <w:pPr>
        <w:rPr>
          <w:sz w:val="20"/>
          <w:szCs w:val="20"/>
        </w:rPr>
      </w:pPr>
      <w:r w:rsidRPr="00110689">
        <w:rPr>
          <w:sz w:val="20"/>
          <w:szCs w:val="20"/>
        </w:rPr>
        <w:t>23)</w:t>
      </w:r>
    </w:p>
    <w:tbl>
      <w:tblPr>
        <w:tblStyle w:val="TableGrid"/>
        <w:tblW w:w="0" w:type="auto"/>
        <w:tblLook w:val="04A0" w:firstRow="1" w:lastRow="0" w:firstColumn="1" w:lastColumn="0" w:noHBand="0" w:noVBand="1"/>
      </w:tblPr>
      <w:tblGrid>
        <w:gridCol w:w="8488"/>
      </w:tblGrid>
      <w:tr w:rsidR="00687224" w:rsidRPr="00110689" w14:paraId="782DFE73" w14:textId="77777777" w:rsidTr="00A05687">
        <w:tc>
          <w:tcPr>
            <w:tcW w:w="9010" w:type="dxa"/>
          </w:tcPr>
          <w:p w14:paraId="565D83F6"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heel counter/stiffener extension in Round 2.</w:t>
            </w:r>
          </w:p>
          <w:p w14:paraId="5C9C527A" w14:textId="77777777" w:rsidR="00687224" w:rsidRPr="00110689" w:rsidRDefault="00687224" w:rsidP="00A05687">
            <w:pPr>
              <w:rPr>
                <w:sz w:val="20"/>
                <w:szCs w:val="20"/>
              </w:rPr>
            </w:pPr>
            <w:r w:rsidRPr="00110689">
              <w:rPr>
                <w:sz w:val="20"/>
                <w:szCs w:val="20"/>
              </w:rPr>
              <w:t>The relative distribution of response is detailed below:</w:t>
            </w:r>
          </w:p>
          <w:p w14:paraId="7414F18D" w14:textId="77777777" w:rsidR="00687224" w:rsidRPr="00110689" w:rsidRDefault="00687224" w:rsidP="00A05687">
            <w:pPr>
              <w:rPr>
                <w:sz w:val="20"/>
                <w:szCs w:val="20"/>
              </w:rPr>
            </w:pPr>
          </w:p>
          <w:p w14:paraId="6283A941" w14:textId="77777777" w:rsidR="00687224" w:rsidRPr="00110689" w:rsidRDefault="00687224" w:rsidP="00A05687">
            <w:pPr>
              <w:rPr>
                <w:sz w:val="20"/>
                <w:szCs w:val="20"/>
              </w:rPr>
            </w:pPr>
            <w:r w:rsidRPr="00110689">
              <w:rPr>
                <w:sz w:val="20"/>
                <w:szCs w:val="20"/>
              </w:rPr>
              <w:t>Option1: Optional range of heel counter extensions dependent on therapeutic need and the patient's foot and ankle anatomy (80%)</w:t>
            </w:r>
          </w:p>
          <w:p w14:paraId="70010657" w14:textId="77777777" w:rsidR="00687224" w:rsidRPr="00110689" w:rsidRDefault="00687224" w:rsidP="00A05687">
            <w:pPr>
              <w:rPr>
                <w:sz w:val="20"/>
                <w:szCs w:val="20"/>
              </w:rPr>
            </w:pPr>
            <w:r w:rsidRPr="00110689">
              <w:rPr>
                <w:sz w:val="20"/>
                <w:szCs w:val="20"/>
              </w:rPr>
              <w:t>Option 2: Heel counter/stiffener extended to the midfoot only (13%)</w:t>
            </w:r>
          </w:p>
          <w:p w14:paraId="725D2EBD" w14:textId="77777777" w:rsidR="00687224" w:rsidRPr="00110689" w:rsidRDefault="00687224" w:rsidP="00A05687">
            <w:pPr>
              <w:rPr>
                <w:sz w:val="20"/>
                <w:szCs w:val="20"/>
              </w:rPr>
            </w:pPr>
            <w:r w:rsidRPr="00110689">
              <w:rPr>
                <w:sz w:val="20"/>
                <w:szCs w:val="20"/>
              </w:rPr>
              <w:t xml:space="preserve">Option 3: Heel counter stiffener, extended to the midfoot and towards </w:t>
            </w:r>
            <w:proofErr w:type="spellStart"/>
            <w:r w:rsidRPr="00110689">
              <w:rPr>
                <w:sz w:val="20"/>
                <w:szCs w:val="20"/>
              </w:rPr>
              <w:t>topline</w:t>
            </w:r>
            <w:proofErr w:type="spellEnd"/>
            <w:r w:rsidRPr="00110689">
              <w:rPr>
                <w:sz w:val="20"/>
                <w:szCs w:val="20"/>
              </w:rPr>
              <w:t xml:space="preserve"> (7%)</w:t>
            </w:r>
          </w:p>
          <w:p w14:paraId="7BD701AB" w14:textId="77777777" w:rsidR="00687224" w:rsidRPr="00110689" w:rsidRDefault="00687224" w:rsidP="00A05687">
            <w:pPr>
              <w:rPr>
                <w:sz w:val="20"/>
                <w:szCs w:val="20"/>
              </w:rPr>
            </w:pPr>
            <w:r w:rsidRPr="00110689">
              <w:rPr>
                <w:sz w:val="20"/>
                <w:szCs w:val="20"/>
              </w:rPr>
              <w:t xml:space="preserve">Option 4: Heel counter/stiffener extended towards the </w:t>
            </w:r>
            <w:proofErr w:type="spellStart"/>
            <w:r w:rsidRPr="00110689">
              <w:rPr>
                <w:sz w:val="20"/>
                <w:szCs w:val="20"/>
              </w:rPr>
              <w:t>topline</w:t>
            </w:r>
            <w:proofErr w:type="spellEnd"/>
            <w:r w:rsidRPr="00110689">
              <w:rPr>
                <w:sz w:val="20"/>
                <w:szCs w:val="20"/>
              </w:rPr>
              <w:t xml:space="preserve">  only (0%)</w:t>
            </w:r>
          </w:p>
          <w:p w14:paraId="0267E474" w14:textId="77777777" w:rsidR="00687224" w:rsidRPr="00110689" w:rsidRDefault="00687224" w:rsidP="00A05687">
            <w:pPr>
              <w:rPr>
                <w:sz w:val="20"/>
                <w:szCs w:val="20"/>
              </w:rPr>
            </w:pPr>
          </w:p>
          <w:p w14:paraId="66B3D5D5" w14:textId="77777777" w:rsidR="00687224" w:rsidRPr="00110689" w:rsidRDefault="00687224" w:rsidP="00A05687">
            <w:pPr>
              <w:rPr>
                <w:sz w:val="20"/>
                <w:szCs w:val="20"/>
              </w:rPr>
            </w:pPr>
            <w:r w:rsidRPr="00110689">
              <w:rPr>
                <w:sz w:val="20"/>
                <w:szCs w:val="20"/>
              </w:rPr>
              <w:t>A Consensus was reached for Option 1:</w:t>
            </w:r>
          </w:p>
          <w:p w14:paraId="1C1F4638" w14:textId="77777777" w:rsidR="00687224" w:rsidRPr="00110689" w:rsidRDefault="00687224" w:rsidP="00A05687">
            <w:pPr>
              <w:rPr>
                <w:sz w:val="20"/>
                <w:szCs w:val="20"/>
              </w:rPr>
            </w:pPr>
          </w:p>
          <w:p w14:paraId="76D583CB" w14:textId="77777777" w:rsidR="00687224" w:rsidRPr="00110689" w:rsidRDefault="00687224" w:rsidP="00A05687">
            <w:pPr>
              <w:rPr>
                <w:sz w:val="20"/>
                <w:szCs w:val="20"/>
              </w:rPr>
            </w:pPr>
            <w:r w:rsidRPr="00110689">
              <w:rPr>
                <w:sz w:val="20"/>
                <w:szCs w:val="20"/>
              </w:rPr>
              <w:t>Panellist Feedback suggested a concern that requesting too many optional features may present manufactures with difficulty in providing a stock boot. Additionally, heel counter changes may affect the fixation of the upper to the sole unit.</w:t>
            </w:r>
          </w:p>
        </w:tc>
      </w:tr>
    </w:tbl>
    <w:p w14:paraId="17877DC9" w14:textId="77777777" w:rsidR="00687224" w:rsidRPr="00110689" w:rsidRDefault="00687224" w:rsidP="00687224">
      <w:pPr>
        <w:rPr>
          <w:sz w:val="20"/>
          <w:szCs w:val="20"/>
        </w:rPr>
      </w:pPr>
    </w:p>
    <w:p w14:paraId="43F1532C" w14:textId="77777777" w:rsidR="00687224" w:rsidRPr="00110689" w:rsidRDefault="00687224" w:rsidP="00687224">
      <w:pPr>
        <w:rPr>
          <w:sz w:val="20"/>
          <w:szCs w:val="20"/>
        </w:rPr>
      </w:pPr>
      <w:r w:rsidRPr="00110689">
        <w:rPr>
          <w:sz w:val="20"/>
          <w:szCs w:val="20"/>
        </w:rPr>
        <w:t>24)</w:t>
      </w:r>
    </w:p>
    <w:tbl>
      <w:tblPr>
        <w:tblStyle w:val="TableGrid"/>
        <w:tblW w:w="0" w:type="auto"/>
        <w:tblLook w:val="04A0" w:firstRow="1" w:lastRow="0" w:firstColumn="1" w:lastColumn="0" w:noHBand="0" w:noVBand="1"/>
      </w:tblPr>
      <w:tblGrid>
        <w:gridCol w:w="1717"/>
        <w:gridCol w:w="972"/>
        <w:gridCol w:w="972"/>
        <w:gridCol w:w="1146"/>
        <w:gridCol w:w="872"/>
        <w:gridCol w:w="1146"/>
        <w:gridCol w:w="729"/>
        <w:gridCol w:w="934"/>
      </w:tblGrid>
      <w:tr w:rsidR="00687224" w:rsidRPr="00110689" w14:paraId="37B960DF" w14:textId="77777777" w:rsidTr="00A05687">
        <w:tc>
          <w:tcPr>
            <w:tcW w:w="9010" w:type="dxa"/>
            <w:gridSpan w:val="8"/>
          </w:tcPr>
          <w:p w14:paraId="1C109FF2" w14:textId="77777777" w:rsidR="00687224" w:rsidRPr="00110689" w:rsidRDefault="00687224" w:rsidP="00A05687">
            <w:pPr>
              <w:rPr>
                <w:sz w:val="20"/>
                <w:szCs w:val="20"/>
              </w:rPr>
            </w:pPr>
            <w:r w:rsidRPr="00110689">
              <w:rPr>
                <w:sz w:val="20"/>
                <w:szCs w:val="20"/>
              </w:rPr>
              <w:t>The following purposes were presented to the panellists in Round 2  in relation to the heel counter/stiffener.</w:t>
            </w:r>
          </w:p>
          <w:p w14:paraId="44D4BC0A" w14:textId="77777777" w:rsidR="00687224" w:rsidRPr="00110689" w:rsidRDefault="00687224" w:rsidP="00A05687">
            <w:pPr>
              <w:rPr>
                <w:sz w:val="20"/>
                <w:szCs w:val="20"/>
              </w:rPr>
            </w:pPr>
            <w:r w:rsidRPr="00110689">
              <w:rPr>
                <w:sz w:val="20"/>
                <w:szCs w:val="20"/>
              </w:rPr>
              <w:t>The median level of agreement and the relative distribution of response is detailed below.</w:t>
            </w:r>
          </w:p>
          <w:p w14:paraId="303E9D28" w14:textId="77777777" w:rsidR="00687224" w:rsidRPr="00110689" w:rsidRDefault="00687224" w:rsidP="00A05687">
            <w:pPr>
              <w:rPr>
                <w:sz w:val="20"/>
                <w:szCs w:val="20"/>
              </w:rPr>
            </w:pPr>
          </w:p>
          <w:p w14:paraId="6D1FD2FB" w14:textId="77777777" w:rsidR="00687224" w:rsidRPr="00110689" w:rsidRDefault="00687224" w:rsidP="00A05687">
            <w:pPr>
              <w:rPr>
                <w:sz w:val="20"/>
                <w:szCs w:val="20"/>
              </w:rPr>
            </w:pPr>
            <w:r w:rsidRPr="00110689">
              <w:rPr>
                <w:sz w:val="20"/>
                <w:szCs w:val="20"/>
              </w:rPr>
              <w:t>Purpose: Heel counter/stiffener extensions can enhance proprioception at the foot and ankle</w:t>
            </w:r>
          </w:p>
          <w:p w14:paraId="78EDE403" w14:textId="77777777" w:rsidR="00687224" w:rsidRPr="00110689" w:rsidRDefault="00687224" w:rsidP="00A05687">
            <w:pPr>
              <w:rPr>
                <w:sz w:val="20"/>
                <w:szCs w:val="20"/>
              </w:rPr>
            </w:pPr>
            <w:r w:rsidRPr="00110689">
              <w:rPr>
                <w:sz w:val="20"/>
                <w:szCs w:val="20"/>
              </w:rPr>
              <w:t xml:space="preserve">Median level of Agreement 5 ("Somewhat Agree") </w:t>
            </w:r>
          </w:p>
          <w:p w14:paraId="5951389B" w14:textId="77777777" w:rsidR="00687224" w:rsidRPr="00110689" w:rsidRDefault="00687224" w:rsidP="00A05687">
            <w:pPr>
              <w:rPr>
                <w:sz w:val="20"/>
                <w:szCs w:val="20"/>
              </w:rPr>
            </w:pPr>
            <w:r w:rsidRPr="00110689">
              <w:rPr>
                <w:sz w:val="20"/>
                <w:szCs w:val="20"/>
              </w:rPr>
              <w:t>20% "Neutral", 46% "Somewhat Agree", 27% "Agree", 7% "Strongly Agree"</w:t>
            </w:r>
          </w:p>
          <w:p w14:paraId="1BF57358" w14:textId="77777777" w:rsidR="00687224" w:rsidRPr="00110689" w:rsidRDefault="00687224" w:rsidP="00A05687">
            <w:pPr>
              <w:rPr>
                <w:sz w:val="20"/>
                <w:szCs w:val="20"/>
              </w:rPr>
            </w:pPr>
          </w:p>
          <w:p w14:paraId="3256B310" w14:textId="77777777" w:rsidR="00687224" w:rsidRPr="00110689" w:rsidRDefault="00687224" w:rsidP="00A05687">
            <w:pPr>
              <w:rPr>
                <w:sz w:val="20"/>
                <w:szCs w:val="20"/>
              </w:rPr>
            </w:pPr>
            <w:r w:rsidRPr="00110689">
              <w:rPr>
                <w:sz w:val="20"/>
                <w:szCs w:val="20"/>
              </w:rPr>
              <w:t>Purpose: Heel counter/stiffener extension offers material stiffness to restrict frontal plane movements at the foot, ankle and midfoot dependent on the extension profile.</w:t>
            </w:r>
          </w:p>
          <w:p w14:paraId="43203A37" w14:textId="77777777" w:rsidR="00687224" w:rsidRPr="00110689" w:rsidRDefault="00687224" w:rsidP="00A05687">
            <w:pPr>
              <w:rPr>
                <w:sz w:val="20"/>
                <w:szCs w:val="20"/>
              </w:rPr>
            </w:pPr>
            <w:r w:rsidRPr="00110689">
              <w:rPr>
                <w:sz w:val="20"/>
                <w:szCs w:val="20"/>
              </w:rPr>
              <w:t xml:space="preserve">Median level of Agreement 6 ("Agree") </w:t>
            </w:r>
          </w:p>
          <w:p w14:paraId="46661BCF" w14:textId="77777777" w:rsidR="00687224" w:rsidRPr="00110689" w:rsidRDefault="00687224" w:rsidP="00A05687">
            <w:pPr>
              <w:rPr>
                <w:sz w:val="20"/>
                <w:szCs w:val="20"/>
              </w:rPr>
            </w:pPr>
            <w:r w:rsidRPr="00110689">
              <w:rPr>
                <w:sz w:val="20"/>
                <w:szCs w:val="20"/>
              </w:rPr>
              <w:t>7% "Neutral", 40% "Somewhat Agree", 40% "Agree", 13% "Strongly Agree"</w:t>
            </w:r>
          </w:p>
          <w:p w14:paraId="5645A725" w14:textId="77777777" w:rsidR="00687224" w:rsidRPr="00110689" w:rsidRDefault="00687224" w:rsidP="00A05687">
            <w:pPr>
              <w:rPr>
                <w:sz w:val="20"/>
                <w:szCs w:val="20"/>
              </w:rPr>
            </w:pPr>
          </w:p>
          <w:p w14:paraId="492A1334" w14:textId="77777777" w:rsidR="00687224" w:rsidRPr="00110689" w:rsidRDefault="00687224" w:rsidP="00A05687">
            <w:pPr>
              <w:rPr>
                <w:sz w:val="20"/>
                <w:szCs w:val="20"/>
              </w:rPr>
            </w:pPr>
            <w:r w:rsidRPr="00110689">
              <w:rPr>
                <w:sz w:val="20"/>
                <w:szCs w:val="20"/>
              </w:rPr>
              <w:t>Panellist feedback suggested partial agreement due to the limited evidence base to support the purpose of the heel counter. Additionally, it was felt control at the heel counter area of the shoe should also consider the vertical ground reaction force component through increased contact area between the inner sole of the shoe and the plantar surface of the child's heel.</w:t>
            </w:r>
          </w:p>
          <w:p w14:paraId="6E2F86C8" w14:textId="77777777" w:rsidR="00687224" w:rsidRPr="00110689" w:rsidRDefault="00687224" w:rsidP="00A05687">
            <w:pPr>
              <w:rPr>
                <w:sz w:val="20"/>
                <w:szCs w:val="20"/>
              </w:rPr>
            </w:pPr>
            <w:r w:rsidRPr="00110689">
              <w:rPr>
                <w:sz w:val="20"/>
                <w:szCs w:val="20"/>
              </w:rPr>
              <w:t>The research team appreciates that there is a paucity of scientific or structured clinical research but we would ask you to consider your years of clinical experience and expertise as to the perceived role of this design adaption.</w:t>
            </w:r>
          </w:p>
          <w:p w14:paraId="30529F24" w14:textId="77777777" w:rsidR="00687224" w:rsidRPr="00110689" w:rsidRDefault="00687224" w:rsidP="00A05687">
            <w:pPr>
              <w:rPr>
                <w:sz w:val="20"/>
                <w:szCs w:val="20"/>
              </w:rPr>
            </w:pPr>
          </w:p>
          <w:p w14:paraId="6CB004E9" w14:textId="77777777" w:rsidR="00687224" w:rsidRPr="00110689" w:rsidRDefault="00687224" w:rsidP="00A05687">
            <w:pPr>
              <w:rPr>
                <w:sz w:val="20"/>
                <w:szCs w:val="20"/>
              </w:rPr>
            </w:pPr>
            <w:r w:rsidRPr="00110689">
              <w:rPr>
                <w:sz w:val="20"/>
                <w:szCs w:val="20"/>
              </w:rPr>
              <w:t>Based on your clinical experience please rank your level of agreement with these proposed purposes and design considerations of the Heel counter/stiffener:*</w:t>
            </w:r>
          </w:p>
        </w:tc>
      </w:tr>
      <w:tr w:rsidR="00687224" w:rsidRPr="00110689" w14:paraId="73F0B8EF" w14:textId="77777777" w:rsidTr="00A05687">
        <w:tc>
          <w:tcPr>
            <w:tcW w:w="1833" w:type="dxa"/>
            <w:vMerge w:val="restart"/>
          </w:tcPr>
          <w:p w14:paraId="5DC61929" w14:textId="77777777" w:rsidR="00687224" w:rsidRPr="00110689" w:rsidRDefault="00687224" w:rsidP="00A05687">
            <w:pPr>
              <w:jc w:val="both"/>
              <w:rPr>
                <w:sz w:val="20"/>
                <w:szCs w:val="20"/>
              </w:rPr>
            </w:pPr>
          </w:p>
        </w:tc>
        <w:tc>
          <w:tcPr>
            <w:tcW w:w="1031" w:type="dxa"/>
          </w:tcPr>
          <w:p w14:paraId="13C0250C" w14:textId="77777777" w:rsidR="00687224" w:rsidRPr="00110689" w:rsidRDefault="00687224" w:rsidP="00A05687">
            <w:pPr>
              <w:jc w:val="both"/>
              <w:rPr>
                <w:sz w:val="20"/>
                <w:szCs w:val="20"/>
              </w:rPr>
            </w:pPr>
            <w:r w:rsidRPr="00110689">
              <w:rPr>
                <w:sz w:val="20"/>
                <w:szCs w:val="20"/>
              </w:rPr>
              <w:t>Strongly Disagree</w:t>
            </w:r>
          </w:p>
        </w:tc>
        <w:tc>
          <w:tcPr>
            <w:tcW w:w="1031" w:type="dxa"/>
          </w:tcPr>
          <w:p w14:paraId="4D59E718" w14:textId="77777777" w:rsidR="00687224" w:rsidRPr="00110689" w:rsidRDefault="00687224" w:rsidP="00A05687">
            <w:pPr>
              <w:jc w:val="both"/>
              <w:rPr>
                <w:sz w:val="20"/>
                <w:szCs w:val="20"/>
              </w:rPr>
            </w:pPr>
            <w:r w:rsidRPr="00110689">
              <w:rPr>
                <w:sz w:val="20"/>
                <w:szCs w:val="20"/>
              </w:rPr>
              <w:t>Disagree</w:t>
            </w:r>
          </w:p>
        </w:tc>
        <w:tc>
          <w:tcPr>
            <w:tcW w:w="1217" w:type="dxa"/>
          </w:tcPr>
          <w:p w14:paraId="0D03643B" w14:textId="77777777" w:rsidR="00687224" w:rsidRPr="00110689" w:rsidRDefault="00687224" w:rsidP="00A05687">
            <w:pPr>
              <w:jc w:val="both"/>
              <w:rPr>
                <w:sz w:val="20"/>
                <w:szCs w:val="20"/>
              </w:rPr>
            </w:pPr>
            <w:r w:rsidRPr="00110689">
              <w:rPr>
                <w:sz w:val="20"/>
                <w:szCs w:val="20"/>
              </w:rPr>
              <w:t>Somewhat Disagree</w:t>
            </w:r>
          </w:p>
        </w:tc>
        <w:tc>
          <w:tcPr>
            <w:tcW w:w="923" w:type="dxa"/>
          </w:tcPr>
          <w:p w14:paraId="5628DD1C" w14:textId="77777777" w:rsidR="00687224" w:rsidRPr="00110689" w:rsidRDefault="00687224" w:rsidP="00A05687">
            <w:pPr>
              <w:jc w:val="both"/>
              <w:rPr>
                <w:sz w:val="20"/>
                <w:szCs w:val="20"/>
              </w:rPr>
            </w:pPr>
            <w:r w:rsidRPr="00110689">
              <w:rPr>
                <w:sz w:val="20"/>
                <w:szCs w:val="20"/>
              </w:rPr>
              <w:t>Neutral</w:t>
            </w:r>
          </w:p>
        </w:tc>
        <w:tc>
          <w:tcPr>
            <w:tcW w:w="1217" w:type="dxa"/>
          </w:tcPr>
          <w:p w14:paraId="78B7656B" w14:textId="77777777" w:rsidR="00687224" w:rsidRPr="00110689" w:rsidRDefault="00687224" w:rsidP="00A05687">
            <w:pPr>
              <w:jc w:val="both"/>
              <w:rPr>
                <w:sz w:val="20"/>
                <w:szCs w:val="20"/>
              </w:rPr>
            </w:pPr>
            <w:r w:rsidRPr="00110689">
              <w:rPr>
                <w:sz w:val="20"/>
                <w:szCs w:val="20"/>
              </w:rPr>
              <w:t>Somewhat Agree</w:t>
            </w:r>
          </w:p>
        </w:tc>
        <w:tc>
          <w:tcPr>
            <w:tcW w:w="769" w:type="dxa"/>
          </w:tcPr>
          <w:p w14:paraId="2EBAA971" w14:textId="77777777" w:rsidR="00687224" w:rsidRPr="00110689" w:rsidRDefault="00687224" w:rsidP="00A05687">
            <w:pPr>
              <w:jc w:val="both"/>
              <w:rPr>
                <w:sz w:val="20"/>
                <w:szCs w:val="20"/>
              </w:rPr>
            </w:pPr>
            <w:r w:rsidRPr="00110689">
              <w:rPr>
                <w:sz w:val="20"/>
                <w:szCs w:val="20"/>
              </w:rPr>
              <w:t>Agree</w:t>
            </w:r>
          </w:p>
        </w:tc>
        <w:tc>
          <w:tcPr>
            <w:tcW w:w="989" w:type="dxa"/>
          </w:tcPr>
          <w:p w14:paraId="4A03195C" w14:textId="77777777" w:rsidR="00687224" w:rsidRPr="00110689" w:rsidRDefault="00687224" w:rsidP="00A05687">
            <w:pPr>
              <w:jc w:val="both"/>
              <w:rPr>
                <w:sz w:val="20"/>
                <w:szCs w:val="20"/>
              </w:rPr>
            </w:pPr>
            <w:r w:rsidRPr="00110689">
              <w:rPr>
                <w:sz w:val="20"/>
                <w:szCs w:val="20"/>
              </w:rPr>
              <w:t>Strongly Agree</w:t>
            </w:r>
          </w:p>
        </w:tc>
      </w:tr>
      <w:tr w:rsidR="00687224" w:rsidRPr="00110689" w14:paraId="490FB2E6" w14:textId="77777777" w:rsidTr="00A05687">
        <w:tc>
          <w:tcPr>
            <w:tcW w:w="1833" w:type="dxa"/>
            <w:vMerge/>
          </w:tcPr>
          <w:p w14:paraId="74F392D8" w14:textId="77777777" w:rsidR="00687224" w:rsidRPr="00110689" w:rsidRDefault="00687224" w:rsidP="00A05687">
            <w:pPr>
              <w:jc w:val="center"/>
              <w:rPr>
                <w:sz w:val="20"/>
                <w:szCs w:val="20"/>
              </w:rPr>
            </w:pPr>
          </w:p>
        </w:tc>
        <w:tc>
          <w:tcPr>
            <w:tcW w:w="1031" w:type="dxa"/>
          </w:tcPr>
          <w:p w14:paraId="3F556992" w14:textId="77777777" w:rsidR="00687224" w:rsidRPr="00110689" w:rsidRDefault="00687224" w:rsidP="00A05687">
            <w:pPr>
              <w:jc w:val="center"/>
              <w:rPr>
                <w:sz w:val="20"/>
                <w:szCs w:val="20"/>
              </w:rPr>
            </w:pPr>
            <w:r w:rsidRPr="00110689">
              <w:rPr>
                <w:sz w:val="20"/>
                <w:szCs w:val="20"/>
              </w:rPr>
              <w:t>1</w:t>
            </w:r>
          </w:p>
        </w:tc>
        <w:tc>
          <w:tcPr>
            <w:tcW w:w="1031" w:type="dxa"/>
          </w:tcPr>
          <w:p w14:paraId="4ABFDEAE" w14:textId="77777777" w:rsidR="00687224" w:rsidRPr="00110689" w:rsidRDefault="00687224" w:rsidP="00A05687">
            <w:pPr>
              <w:jc w:val="center"/>
              <w:rPr>
                <w:sz w:val="20"/>
                <w:szCs w:val="20"/>
              </w:rPr>
            </w:pPr>
            <w:r w:rsidRPr="00110689">
              <w:rPr>
                <w:sz w:val="20"/>
                <w:szCs w:val="20"/>
              </w:rPr>
              <w:t>2</w:t>
            </w:r>
          </w:p>
        </w:tc>
        <w:tc>
          <w:tcPr>
            <w:tcW w:w="1217" w:type="dxa"/>
          </w:tcPr>
          <w:p w14:paraId="3DCE8E7B" w14:textId="77777777" w:rsidR="00687224" w:rsidRPr="00110689" w:rsidRDefault="00687224" w:rsidP="00A05687">
            <w:pPr>
              <w:jc w:val="center"/>
              <w:rPr>
                <w:sz w:val="20"/>
                <w:szCs w:val="20"/>
              </w:rPr>
            </w:pPr>
            <w:r w:rsidRPr="00110689">
              <w:rPr>
                <w:sz w:val="20"/>
                <w:szCs w:val="20"/>
              </w:rPr>
              <w:t>3</w:t>
            </w:r>
          </w:p>
        </w:tc>
        <w:tc>
          <w:tcPr>
            <w:tcW w:w="923" w:type="dxa"/>
          </w:tcPr>
          <w:p w14:paraId="383CD349" w14:textId="77777777" w:rsidR="00687224" w:rsidRPr="00110689" w:rsidRDefault="00687224" w:rsidP="00A05687">
            <w:pPr>
              <w:jc w:val="center"/>
              <w:rPr>
                <w:sz w:val="20"/>
                <w:szCs w:val="20"/>
              </w:rPr>
            </w:pPr>
            <w:r w:rsidRPr="00110689">
              <w:rPr>
                <w:sz w:val="20"/>
                <w:szCs w:val="20"/>
              </w:rPr>
              <w:t>4</w:t>
            </w:r>
          </w:p>
        </w:tc>
        <w:tc>
          <w:tcPr>
            <w:tcW w:w="1217" w:type="dxa"/>
          </w:tcPr>
          <w:p w14:paraId="10825FC1" w14:textId="77777777" w:rsidR="00687224" w:rsidRPr="00110689" w:rsidRDefault="00687224" w:rsidP="00A05687">
            <w:pPr>
              <w:jc w:val="center"/>
              <w:rPr>
                <w:sz w:val="20"/>
                <w:szCs w:val="20"/>
              </w:rPr>
            </w:pPr>
            <w:r w:rsidRPr="00110689">
              <w:rPr>
                <w:sz w:val="20"/>
                <w:szCs w:val="20"/>
              </w:rPr>
              <w:t>5</w:t>
            </w:r>
          </w:p>
        </w:tc>
        <w:tc>
          <w:tcPr>
            <w:tcW w:w="769" w:type="dxa"/>
          </w:tcPr>
          <w:p w14:paraId="74A0267B" w14:textId="77777777" w:rsidR="00687224" w:rsidRPr="00110689" w:rsidRDefault="00687224" w:rsidP="00A05687">
            <w:pPr>
              <w:jc w:val="center"/>
              <w:rPr>
                <w:sz w:val="20"/>
                <w:szCs w:val="20"/>
              </w:rPr>
            </w:pPr>
            <w:r w:rsidRPr="00110689">
              <w:rPr>
                <w:sz w:val="20"/>
                <w:szCs w:val="20"/>
              </w:rPr>
              <w:t>6</w:t>
            </w:r>
          </w:p>
        </w:tc>
        <w:tc>
          <w:tcPr>
            <w:tcW w:w="989" w:type="dxa"/>
          </w:tcPr>
          <w:p w14:paraId="3EF145CE" w14:textId="77777777" w:rsidR="00687224" w:rsidRPr="00110689" w:rsidRDefault="00687224" w:rsidP="00A05687">
            <w:pPr>
              <w:jc w:val="center"/>
              <w:rPr>
                <w:sz w:val="20"/>
                <w:szCs w:val="20"/>
              </w:rPr>
            </w:pPr>
            <w:r w:rsidRPr="00110689">
              <w:rPr>
                <w:sz w:val="20"/>
                <w:szCs w:val="20"/>
              </w:rPr>
              <w:t>7</w:t>
            </w:r>
          </w:p>
        </w:tc>
      </w:tr>
      <w:tr w:rsidR="00687224" w:rsidRPr="00110689" w14:paraId="11D375C8" w14:textId="77777777" w:rsidTr="00A05687">
        <w:tc>
          <w:tcPr>
            <w:tcW w:w="1833" w:type="dxa"/>
          </w:tcPr>
          <w:p w14:paraId="7A4EEAD5" w14:textId="77777777" w:rsidR="00687224" w:rsidRPr="00110689" w:rsidRDefault="00687224" w:rsidP="00A05687">
            <w:pPr>
              <w:rPr>
                <w:sz w:val="20"/>
                <w:szCs w:val="20"/>
              </w:rPr>
            </w:pPr>
            <w:r w:rsidRPr="00110689">
              <w:rPr>
                <w:sz w:val="20"/>
                <w:szCs w:val="20"/>
              </w:rPr>
              <w:t>Purpose: Heel counter/stiffener extensions may enhance proprioception at the foot and ankle.</w:t>
            </w:r>
          </w:p>
        </w:tc>
        <w:tc>
          <w:tcPr>
            <w:tcW w:w="1031" w:type="dxa"/>
          </w:tcPr>
          <w:p w14:paraId="4093DFF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31" w:type="dxa"/>
          </w:tcPr>
          <w:p w14:paraId="0403166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057FAFA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3" w:type="dxa"/>
          </w:tcPr>
          <w:p w14:paraId="0E81AC8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1FC36B6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69" w:type="dxa"/>
          </w:tcPr>
          <w:p w14:paraId="26FB9A5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89" w:type="dxa"/>
          </w:tcPr>
          <w:p w14:paraId="1D5CF29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C1FEC02" w14:textId="77777777" w:rsidTr="00A05687">
        <w:tc>
          <w:tcPr>
            <w:tcW w:w="1833" w:type="dxa"/>
          </w:tcPr>
          <w:p w14:paraId="785A34D9" w14:textId="77777777" w:rsidR="00687224" w:rsidRPr="00110689" w:rsidRDefault="00687224" w:rsidP="00A05687">
            <w:pPr>
              <w:rPr>
                <w:sz w:val="20"/>
                <w:szCs w:val="20"/>
              </w:rPr>
            </w:pPr>
            <w:r w:rsidRPr="00110689">
              <w:rPr>
                <w:sz w:val="20"/>
                <w:szCs w:val="20"/>
              </w:rPr>
              <w:t>Purpose: Heel counter/stiffener extension offers material stiffness that may restrict frontal plane movements at the foot, ankle and midfoot dependent on the extension profile.</w:t>
            </w:r>
          </w:p>
        </w:tc>
        <w:tc>
          <w:tcPr>
            <w:tcW w:w="1031" w:type="dxa"/>
          </w:tcPr>
          <w:p w14:paraId="37AA55B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31" w:type="dxa"/>
          </w:tcPr>
          <w:p w14:paraId="1CA6B16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41EFD20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3" w:type="dxa"/>
          </w:tcPr>
          <w:p w14:paraId="2858E65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7589F10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69" w:type="dxa"/>
          </w:tcPr>
          <w:p w14:paraId="47F137D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89" w:type="dxa"/>
          </w:tcPr>
          <w:p w14:paraId="0BF8354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15C890DF" w14:textId="77777777" w:rsidTr="00A05687">
        <w:tc>
          <w:tcPr>
            <w:tcW w:w="1833" w:type="dxa"/>
          </w:tcPr>
          <w:p w14:paraId="7FADEA0E" w14:textId="77777777" w:rsidR="00687224" w:rsidRPr="00110689" w:rsidRDefault="00687224" w:rsidP="00A05687">
            <w:pPr>
              <w:rPr>
                <w:sz w:val="20"/>
                <w:szCs w:val="20"/>
              </w:rPr>
            </w:pPr>
            <w:r w:rsidRPr="00110689">
              <w:rPr>
                <w:sz w:val="20"/>
                <w:szCs w:val="20"/>
              </w:rPr>
              <w:t>Control of frontal plane movements of the foot and ankle at the heel counter area should also consider vertical ground reaction force contact area, through close contact between the plantar surface of the child's heel and the inner sole of the shoe.</w:t>
            </w:r>
          </w:p>
        </w:tc>
        <w:tc>
          <w:tcPr>
            <w:tcW w:w="1031" w:type="dxa"/>
          </w:tcPr>
          <w:p w14:paraId="4DF9196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31" w:type="dxa"/>
          </w:tcPr>
          <w:p w14:paraId="6850DAE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00EC047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23" w:type="dxa"/>
          </w:tcPr>
          <w:p w14:paraId="797392C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17" w:type="dxa"/>
          </w:tcPr>
          <w:p w14:paraId="61D1F44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69" w:type="dxa"/>
          </w:tcPr>
          <w:p w14:paraId="4E95C22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89" w:type="dxa"/>
          </w:tcPr>
          <w:p w14:paraId="6245408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A6A8617" w14:textId="77777777" w:rsidR="00687224" w:rsidRPr="00110689" w:rsidRDefault="00687224" w:rsidP="00687224">
      <w:pPr>
        <w:rPr>
          <w:sz w:val="20"/>
          <w:szCs w:val="20"/>
        </w:rPr>
      </w:pPr>
    </w:p>
    <w:p w14:paraId="73A6FA57" w14:textId="77777777" w:rsidR="00687224" w:rsidRPr="00110689" w:rsidRDefault="00687224" w:rsidP="00687224">
      <w:pPr>
        <w:rPr>
          <w:sz w:val="20"/>
          <w:szCs w:val="20"/>
        </w:rPr>
      </w:pPr>
      <w:r w:rsidRPr="00110689">
        <w:rPr>
          <w:sz w:val="20"/>
          <w:szCs w:val="20"/>
        </w:rPr>
        <w:t>25)</w:t>
      </w:r>
    </w:p>
    <w:tbl>
      <w:tblPr>
        <w:tblStyle w:val="TableGrid"/>
        <w:tblW w:w="0" w:type="auto"/>
        <w:tblLook w:val="04A0" w:firstRow="1" w:lastRow="0" w:firstColumn="1" w:lastColumn="0" w:noHBand="0" w:noVBand="1"/>
      </w:tblPr>
      <w:tblGrid>
        <w:gridCol w:w="8488"/>
      </w:tblGrid>
      <w:tr w:rsidR="00687224" w:rsidRPr="00110689" w14:paraId="6C80BBE9" w14:textId="77777777" w:rsidTr="00A05687">
        <w:tc>
          <w:tcPr>
            <w:tcW w:w="9493" w:type="dxa"/>
          </w:tcPr>
          <w:p w14:paraId="67DEE193"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heel counter/stiffener please use this optional area to provide us with your reasoning.</w:t>
            </w:r>
          </w:p>
        </w:tc>
      </w:tr>
      <w:tr w:rsidR="00687224" w:rsidRPr="00110689" w14:paraId="5F7C92D9" w14:textId="77777777" w:rsidTr="00A05687">
        <w:tc>
          <w:tcPr>
            <w:tcW w:w="9493" w:type="dxa"/>
          </w:tcPr>
          <w:p w14:paraId="21B5CEFC" w14:textId="77777777" w:rsidR="00687224" w:rsidRPr="00110689" w:rsidRDefault="00687224" w:rsidP="00A05687">
            <w:pPr>
              <w:rPr>
                <w:sz w:val="20"/>
                <w:szCs w:val="20"/>
              </w:rPr>
            </w:pPr>
          </w:p>
          <w:p w14:paraId="56D25E68" w14:textId="77777777" w:rsidR="00687224" w:rsidRPr="00110689" w:rsidRDefault="00687224" w:rsidP="00A05687">
            <w:pPr>
              <w:rPr>
                <w:sz w:val="20"/>
                <w:szCs w:val="20"/>
              </w:rPr>
            </w:pPr>
          </w:p>
        </w:tc>
      </w:tr>
    </w:tbl>
    <w:p w14:paraId="491A6B38" w14:textId="77777777" w:rsidR="00687224" w:rsidRPr="00110689" w:rsidRDefault="00687224" w:rsidP="00687224">
      <w:pPr>
        <w:rPr>
          <w:sz w:val="20"/>
          <w:szCs w:val="20"/>
        </w:rPr>
      </w:pPr>
    </w:p>
    <w:p w14:paraId="15901BC3" w14:textId="77777777" w:rsidR="00687224" w:rsidRPr="00110689" w:rsidRDefault="00687224" w:rsidP="00687224">
      <w:pPr>
        <w:rPr>
          <w:sz w:val="20"/>
          <w:szCs w:val="20"/>
        </w:rPr>
      </w:pPr>
    </w:p>
    <w:p w14:paraId="5485C834" w14:textId="77777777" w:rsidR="00687224" w:rsidRPr="00110689" w:rsidRDefault="00687224" w:rsidP="00687224">
      <w:pPr>
        <w:rPr>
          <w:sz w:val="20"/>
          <w:szCs w:val="20"/>
        </w:rPr>
      </w:pPr>
    </w:p>
    <w:p w14:paraId="2B5E4DDB" w14:textId="77777777" w:rsidR="00687224" w:rsidRPr="00110689" w:rsidRDefault="00687224" w:rsidP="00687224">
      <w:pPr>
        <w:rPr>
          <w:sz w:val="20"/>
          <w:szCs w:val="20"/>
        </w:rPr>
      </w:pPr>
    </w:p>
    <w:p w14:paraId="5BDD91AA" w14:textId="77777777" w:rsidR="00687224" w:rsidRPr="00110689" w:rsidRDefault="00687224" w:rsidP="00687224">
      <w:pPr>
        <w:rPr>
          <w:sz w:val="20"/>
          <w:szCs w:val="20"/>
        </w:rPr>
      </w:pPr>
    </w:p>
    <w:p w14:paraId="5E2A0F0E" w14:textId="77777777" w:rsidR="00687224" w:rsidRPr="00110689" w:rsidRDefault="00687224" w:rsidP="00687224">
      <w:pPr>
        <w:rPr>
          <w:sz w:val="20"/>
          <w:szCs w:val="20"/>
        </w:rPr>
      </w:pPr>
    </w:p>
    <w:p w14:paraId="0E90864C" w14:textId="77777777" w:rsidR="00687224" w:rsidRPr="00110689" w:rsidRDefault="00687224" w:rsidP="00687224">
      <w:pPr>
        <w:rPr>
          <w:sz w:val="20"/>
          <w:szCs w:val="20"/>
        </w:rPr>
      </w:pPr>
    </w:p>
    <w:p w14:paraId="597CCEE6" w14:textId="77777777" w:rsidR="00687224" w:rsidRPr="00110689" w:rsidRDefault="00687224" w:rsidP="00687224">
      <w:pPr>
        <w:rPr>
          <w:sz w:val="20"/>
          <w:szCs w:val="20"/>
        </w:rPr>
      </w:pPr>
    </w:p>
    <w:p w14:paraId="241A3DB9"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048B4500" w14:textId="77777777" w:rsidTr="00A05687">
        <w:trPr>
          <w:trHeight w:val="3676"/>
        </w:trPr>
        <w:tc>
          <w:tcPr>
            <w:tcW w:w="9776" w:type="dxa"/>
          </w:tcPr>
          <w:p w14:paraId="1DBEB8D4" w14:textId="77777777" w:rsidR="00687224" w:rsidRPr="00110689" w:rsidRDefault="00687224" w:rsidP="00A05687">
            <w:pPr>
              <w:rPr>
                <w:b/>
                <w:bCs/>
                <w:sz w:val="20"/>
                <w:szCs w:val="20"/>
              </w:rPr>
            </w:pPr>
            <w:r w:rsidRPr="00110689">
              <w:rPr>
                <w:b/>
                <w:bCs/>
                <w:sz w:val="20"/>
                <w:szCs w:val="20"/>
              </w:rPr>
              <w:t xml:space="preserve">Heel </w:t>
            </w:r>
          </w:p>
          <w:p w14:paraId="38C54F98" w14:textId="77777777" w:rsidR="00687224" w:rsidRPr="00110689" w:rsidRDefault="00687224" w:rsidP="00A05687">
            <w:pPr>
              <w:rPr>
                <w:b/>
                <w:bCs/>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bb78e28e-dbf3-4203-8c8e-534a68b5e4ee" \* MERGEFORMATINET </w:instrText>
            </w:r>
            <w:r w:rsidRPr="00110689">
              <w:rPr>
                <w:sz w:val="20"/>
                <w:szCs w:val="20"/>
              </w:rPr>
              <w:fldChar w:fldCharType="separate"/>
            </w:r>
            <w:r w:rsidRPr="00110689">
              <w:rPr>
                <w:noProof/>
                <w:sz w:val="20"/>
                <w:szCs w:val="20"/>
              </w:rPr>
              <w:drawing>
                <wp:inline distT="0" distB="0" distL="0" distR="0" wp14:anchorId="061D1776" wp14:editId="2519C690">
                  <wp:extent cx="5727700" cy="2980055"/>
                  <wp:effectExtent l="0" t="0" r="0" b="4445"/>
                  <wp:docPr id="1106357860" name="Picture 1106357860" descr="A picture containing indoor, cake, table,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27700" cy="2980055"/>
                          </a:xfrm>
                          <a:prstGeom prst="rect">
                            <a:avLst/>
                          </a:prstGeom>
                          <a:noFill/>
                          <a:ln>
                            <a:noFill/>
                          </a:ln>
                        </pic:spPr>
                      </pic:pic>
                    </a:graphicData>
                  </a:graphic>
                </wp:inline>
              </w:drawing>
            </w:r>
            <w:r w:rsidRPr="00110689">
              <w:rPr>
                <w:sz w:val="20"/>
                <w:szCs w:val="20"/>
              </w:rPr>
              <w:fldChar w:fldCharType="end"/>
            </w:r>
          </w:p>
        </w:tc>
      </w:tr>
      <w:tr w:rsidR="00687224" w:rsidRPr="00110689" w14:paraId="21FCDEC7" w14:textId="77777777" w:rsidTr="00A05687">
        <w:tc>
          <w:tcPr>
            <w:tcW w:w="9776" w:type="dxa"/>
          </w:tcPr>
          <w:p w14:paraId="6DE2CF1D"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Heel of standard “Off the Shelf” stability footwear used as a clinical intervention for children with mobility impairment.</w:t>
            </w:r>
          </w:p>
          <w:p w14:paraId="31307BA1" w14:textId="77777777" w:rsidR="00687224" w:rsidRPr="00110689" w:rsidRDefault="00687224" w:rsidP="00A05687">
            <w:pPr>
              <w:rPr>
                <w:sz w:val="20"/>
                <w:szCs w:val="20"/>
              </w:rPr>
            </w:pPr>
            <w:r w:rsidRPr="00110689">
              <w:rPr>
                <w:sz w:val="20"/>
                <w:szCs w:val="20"/>
              </w:rPr>
              <w:t xml:space="preserve">Please consider the options offered or rank your level of agreement with the suggested characteristic or purpose of these design characteristics some of which may have been slightly modified based on panellist feedback in Round 2:  </w:t>
            </w:r>
          </w:p>
          <w:p w14:paraId="2C039F23" w14:textId="77777777" w:rsidR="00687224" w:rsidRPr="00110689" w:rsidRDefault="00687224" w:rsidP="00A05687">
            <w:pPr>
              <w:rPr>
                <w:sz w:val="20"/>
                <w:szCs w:val="20"/>
              </w:rPr>
            </w:pPr>
          </w:p>
        </w:tc>
      </w:tr>
    </w:tbl>
    <w:p w14:paraId="7CFB42B2" w14:textId="77777777" w:rsidR="00687224" w:rsidRPr="00110689" w:rsidRDefault="00687224" w:rsidP="00687224">
      <w:pPr>
        <w:rPr>
          <w:sz w:val="20"/>
          <w:szCs w:val="20"/>
        </w:rPr>
      </w:pPr>
    </w:p>
    <w:p w14:paraId="4E3A8EAA" w14:textId="77777777" w:rsidR="00687224" w:rsidRPr="00110689" w:rsidRDefault="00687224" w:rsidP="00687224">
      <w:pPr>
        <w:rPr>
          <w:rFonts w:cstheme="minorHAnsi"/>
          <w:sz w:val="20"/>
          <w:szCs w:val="20"/>
        </w:rPr>
      </w:pPr>
      <w:r w:rsidRPr="00110689">
        <w:rPr>
          <w:rFonts w:cstheme="minorHAnsi"/>
          <w:sz w:val="20"/>
          <w:szCs w:val="20"/>
        </w:rPr>
        <w:t>26)</w:t>
      </w:r>
    </w:p>
    <w:tbl>
      <w:tblPr>
        <w:tblStyle w:val="TableGrid"/>
        <w:tblW w:w="0" w:type="auto"/>
        <w:tblLook w:val="04A0" w:firstRow="1" w:lastRow="0" w:firstColumn="1" w:lastColumn="0" w:noHBand="0" w:noVBand="1"/>
      </w:tblPr>
      <w:tblGrid>
        <w:gridCol w:w="1383"/>
        <w:gridCol w:w="7105"/>
      </w:tblGrid>
      <w:tr w:rsidR="00687224" w:rsidRPr="00110689" w14:paraId="2B047094" w14:textId="77777777" w:rsidTr="00A05687">
        <w:tc>
          <w:tcPr>
            <w:tcW w:w="9776" w:type="dxa"/>
            <w:gridSpan w:val="2"/>
          </w:tcPr>
          <w:p w14:paraId="377FEE18"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Heel width in relation to the heel counter" in Round 2.</w:t>
            </w:r>
          </w:p>
          <w:p w14:paraId="41DDDC7F" w14:textId="77777777" w:rsidR="00687224" w:rsidRPr="00110689" w:rsidRDefault="00687224" w:rsidP="00A05687">
            <w:pPr>
              <w:rPr>
                <w:sz w:val="20"/>
                <w:szCs w:val="20"/>
              </w:rPr>
            </w:pPr>
            <w:r w:rsidRPr="00110689">
              <w:rPr>
                <w:sz w:val="20"/>
                <w:szCs w:val="20"/>
              </w:rPr>
              <w:t>The relative distribution of response is detailed below:</w:t>
            </w:r>
          </w:p>
          <w:p w14:paraId="7760BC71" w14:textId="77777777" w:rsidR="00687224" w:rsidRPr="00110689" w:rsidRDefault="00687224" w:rsidP="00A05687">
            <w:pPr>
              <w:rPr>
                <w:sz w:val="20"/>
                <w:szCs w:val="20"/>
              </w:rPr>
            </w:pPr>
          </w:p>
          <w:p w14:paraId="552A1FC1" w14:textId="77777777" w:rsidR="00687224" w:rsidRPr="00110689" w:rsidRDefault="00687224" w:rsidP="00A05687">
            <w:pPr>
              <w:rPr>
                <w:sz w:val="20"/>
                <w:szCs w:val="20"/>
              </w:rPr>
            </w:pPr>
            <w:r w:rsidRPr="00110689">
              <w:rPr>
                <w:sz w:val="20"/>
                <w:szCs w:val="20"/>
              </w:rPr>
              <w:t>Option 1: Heel width extensions should be provided as an optional sole adaption with the heel width extension on standard stability footwear being no wider than the welted seam. (53%)</w:t>
            </w:r>
          </w:p>
          <w:p w14:paraId="4C110DBF" w14:textId="77777777" w:rsidR="00687224" w:rsidRPr="00110689" w:rsidRDefault="00687224" w:rsidP="00A05687">
            <w:pPr>
              <w:rPr>
                <w:sz w:val="20"/>
                <w:szCs w:val="20"/>
              </w:rPr>
            </w:pPr>
            <w:r w:rsidRPr="00110689">
              <w:rPr>
                <w:sz w:val="20"/>
                <w:szCs w:val="20"/>
              </w:rPr>
              <w:t>Option 2: Heel width extended wider than heel counter width (Original) (40%)</w:t>
            </w:r>
          </w:p>
          <w:p w14:paraId="45494209" w14:textId="77777777" w:rsidR="00687224" w:rsidRPr="00110689" w:rsidRDefault="00687224" w:rsidP="00A05687">
            <w:pPr>
              <w:rPr>
                <w:sz w:val="20"/>
                <w:szCs w:val="20"/>
              </w:rPr>
            </w:pPr>
            <w:r w:rsidRPr="00110689">
              <w:rPr>
                <w:sz w:val="20"/>
                <w:szCs w:val="20"/>
              </w:rPr>
              <w:t>Option 3: No preference (Original) (7%)</w:t>
            </w:r>
          </w:p>
          <w:p w14:paraId="26773175" w14:textId="77777777" w:rsidR="00687224" w:rsidRPr="00110689" w:rsidRDefault="00687224" w:rsidP="00A05687">
            <w:pPr>
              <w:rPr>
                <w:sz w:val="20"/>
                <w:szCs w:val="20"/>
              </w:rPr>
            </w:pPr>
            <w:r w:rsidRPr="00110689">
              <w:rPr>
                <w:sz w:val="20"/>
                <w:szCs w:val="20"/>
              </w:rPr>
              <w:t>Option 4: Heel width in line with heel counter width (Original) 0%</w:t>
            </w:r>
          </w:p>
          <w:p w14:paraId="45B11558" w14:textId="77777777" w:rsidR="00687224" w:rsidRPr="00110689" w:rsidRDefault="00687224" w:rsidP="00A05687">
            <w:pPr>
              <w:rPr>
                <w:sz w:val="20"/>
                <w:szCs w:val="20"/>
              </w:rPr>
            </w:pPr>
          </w:p>
          <w:p w14:paraId="358CA185" w14:textId="77777777" w:rsidR="00687224" w:rsidRPr="00110689" w:rsidRDefault="00687224" w:rsidP="00A05687">
            <w:pPr>
              <w:rPr>
                <w:sz w:val="20"/>
                <w:szCs w:val="20"/>
              </w:rPr>
            </w:pPr>
            <w:r w:rsidRPr="00110689">
              <w:rPr>
                <w:sz w:val="20"/>
                <w:szCs w:val="20"/>
              </w:rPr>
              <w:t>No specific panellist feedback was given to inform any further modification of the options of heel width in relation to the heel counter. However, you may consider the distribution of the panel's response to either change or maintain your previous choice.</w:t>
            </w:r>
          </w:p>
          <w:p w14:paraId="6F1D28E8" w14:textId="77777777" w:rsidR="00687224" w:rsidRPr="00110689" w:rsidRDefault="00687224" w:rsidP="00A05687">
            <w:pPr>
              <w:rPr>
                <w:sz w:val="20"/>
                <w:szCs w:val="20"/>
              </w:rPr>
            </w:pPr>
          </w:p>
          <w:p w14:paraId="4CB731F5" w14:textId="77777777" w:rsidR="00687224" w:rsidRPr="00110689" w:rsidRDefault="00687224" w:rsidP="00A05687">
            <w:pPr>
              <w:rPr>
                <w:sz w:val="20"/>
                <w:szCs w:val="20"/>
              </w:rPr>
            </w:pPr>
            <w:r w:rsidRPr="00110689">
              <w:rPr>
                <w:sz w:val="20"/>
                <w:szCs w:val="20"/>
              </w:rPr>
              <w:t>Please consider the following 3 options from Round 2 of the heel width in relation to the heel counter.*</w:t>
            </w:r>
          </w:p>
        </w:tc>
      </w:tr>
      <w:tr w:rsidR="00687224" w:rsidRPr="00110689" w14:paraId="48222383" w14:textId="77777777" w:rsidTr="00A05687">
        <w:tc>
          <w:tcPr>
            <w:tcW w:w="1555" w:type="dxa"/>
          </w:tcPr>
          <w:p w14:paraId="645F98CF"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2761C22" w14:textId="77777777" w:rsidR="00687224" w:rsidRPr="00110689" w:rsidRDefault="00687224" w:rsidP="00A05687">
            <w:pPr>
              <w:rPr>
                <w:sz w:val="20"/>
                <w:szCs w:val="20"/>
              </w:rPr>
            </w:pPr>
            <w:r w:rsidRPr="00110689">
              <w:rPr>
                <w:sz w:val="20"/>
                <w:szCs w:val="20"/>
              </w:rPr>
              <w:t>Heel width in line with heel counter width (Original)</w:t>
            </w:r>
          </w:p>
        </w:tc>
      </w:tr>
      <w:tr w:rsidR="00687224" w:rsidRPr="00110689" w14:paraId="7EFB58F3" w14:textId="77777777" w:rsidTr="00A05687">
        <w:tc>
          <w:tcPr>
            <w:tcW w:w="1555" w:type="dxa"/>
          </w:tcPr>
          <w:p w14:paraId="60B9264A"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9FECC96" w14:textId="77777777" w:rsidR="00687224" w:rsidRPr="00110689" w:rsidRDefault="00687224" w:rsidP="00A05687">
            <w:pPr>
              <w:rPr>
                <w:sz w:val="20"/>
                <w:szCs w:val="20"/>
              </w:rPr>
            </w:pPr>
            <w:r w:rsidRPr="00110689">
              <w:rPr>
                <w:sz w:val="20"/>
                <w:szCs w:val="20"/>
              </w:rPr>
              <w:t>Heel width extended wider than heel counter width (Original)</w:t>
            </w:r>
          </w:p>
        </w:tc>
      </w:tr>
      <w:tr w:rsidR="00687224" w:rsidRPr="00110689" w14:paraId="4DEBD5BD" w14:textId="77777777" w:rsidTr="00A05687">
        <w:tc>
          <w:tcPr>
            <w:tcW w:w="1555" w:type="dxa"/>
          </w:tcPr>
          <w:p w14:paraId="0B9066E7"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DC872E0" w14:textId="77777777" w:rsidR="00687224" w:rsidRPr="00110689" w:rsidRDefault="00687224" w:rsidP="00A05687">
            <w:pPr>
              <w:rPr>
                <w:sz w:val="20"/>
                <w:szCs w:val="20"/>
              </w:rPr>
            </w:pPr>
            <w:r w:rsidRPr="00110689">
              <w:rPr>
                <w:sz w:val="20"/>
                <w:szCs w:val="20"/>
              </w:rPr>
              <w:t>No preference (Original)</w:t>
            </w:r>
          </w:p>
        </w:tc>
      </w:tr>
      <w:tr w:rsidR="00687224" w:rsidRPr="00110689" w14:paraId="01C68F19" w14:textId="77777777" w:rsidTr="00A05687">
        <w:tc>
          <w:tcPr>
            <w:tcW w:w="1555" w:type="dxa"/>
          </w:tcPr>
          <w:p w14:paraId="6B738FBF"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B5E754B" w14:textId="77777777" w:rsidR="00687224" w:rsidRPr="00110689" w:rsidRDefault="00687224" w:rsidP="00A05687">
            <w:pPr>
              <w:rPr>
                <w:sz w:val="20"/>
                <w:szCs w:val="20"/>
              </w:rPr>
            </w:pPr>
            <w:r w:rsidRPr="00110689">
              <w:rPr>
                <w:sz w:val="20"/>
                <w:szCs w:val="20"/>
              </w:rPr>
              <w:t>Heel width extensions should be provided as an optional sole adaption with the heel width extension on standard stability footwear being no wider than the welted seam.</w:t>
            </w:r>
          </w:p>
        </w:tc>
      </w:tr>
    </w:tbl>
    <w:p w14:paraId="396C652F" w14:textId="77777777" w:rsidR="00687224" w:rsidRPr="00110689" w:rsidRDefault="00687224" w:rsidP="00687224">
      <w:pPr>
        <w:rPr>
          <w:sz w:val="20"/>
          <w:szCs w:val="20"/>
        </w:rPr>
      </w:pPr>
    </w:p>
    <w:p w14:paraId="0E729146" w14:textId="77777777" w:rsidR="00687224" w:rsidRPr="00110689" w:rsidRDefault="00687224" w:rsidP="00687224">
      <w:pPr>
        <w:rPr>
          <w:sz w:val="20"/>
          <w:szCs w:val="20"/>
        </w:rPr>
      </w:pPr>
      <w:r w:rsidRPr="00110689">
        <w:rPr>
          <w:sz w:val="20"/>
          <w:szCs w:val="20"/>
        </w:rPr>
        <w:t>27)</w:t>
      </w:r>
    </w:p>
    <w:tbl>
      <w:tblPr>
        <w:tblStyle w:val="TableGrid"/>
        <w:tblW w:w="0" w:type="auto"/>
        <w:tblLook w:val="04A0" w:firstRow="1" w:lastRow="0" w:firstColumn="1" w:lastColumn="0" w:noHBand="0" w:noVBand="1"/>
      </w:tblPr>
      <w:tblGrid>
        <w:gridCol w:w="8488"/>
      </w:tblGrid>
      <w:tr w:rsidR="00687224" w:rsidRPr="00110689" w14:paraId="7FB0A600" w14:textId="77777777" w:rsidTr="00A05687">
        <w:tc>
          <w:tcPr>
            <w:tcW w:w="9010" w:type="dxa"/>
          </w:tcPr>
          <w:p w14:paraId="5C3BE2B3" w14:textId="77777777" w:rsidR="00687224" w:rsidRPr="00110689" w:rsidRDefault="00687224" w:rsidP="00A05687">
            <w:pPr>
              <w:rPr>
                <w:sz w:val="20"/>
                <w:szCs w:val="20"/>
              </w:rPr>
            </w:pPr>
            <w:r w:rsidRPr="00110689">
              <w:rPr>
                <w:sz w:val="20"/>
                <w:szCs w:val="20"/>
              </w:rPr>
              <w:t xml:space="preserve">The following purpose was presented to the panellists in Round 2  in relation to an extended heel width </w:t>
            </w:r>
          </w:p>
          <w:p w14:paraId="0074D6AE"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1D5C8909" w14:textId="77777777" w:rsidR="00687224" w:rsidRPr="00110689" w:rsidRDefault="00687224" w:rsidP="00A05687">
            <w:pPr>
              <w:rPr>
                <w:sz w:val="20"/>
                <w:szCs w:val="20"/>
              </w:rPr>
            </w:pPr>
            <w:r w:rsidRPr="00110689">
              <w:rPr>
                <w:sz w:val="20"/>
                <w:szCs w:val="20"/>
              </w:rPr>
              <w:t>Purpose: Heel width extensions assist medial-lateral stability of the foot and ankle through an increased base of support.</w:t>
            </w:r>
          </w:p>
          <w:p w14:paraId="0201DE1D" w14:textId="77777777" w:rsidR="00687224" w:rsidRPr="00110689" w:rsidRDefault="00687224" w:rsidP="00A05687">
            <w:pPr>
              <w:rPr>
                <w:sz w:val="20"/>
                <w:szCs w:val="20"/>
              </w:rPr>
            </w:pPr>
            <w:r w:rsidRPr="00110689">
              <w:rPr>
                <w:sz w:val="20"/>
                <w:szCs w:val="20"/>
              </w:rPr>
              <w:t xml:space="preserve">Median level of Agreement 6 ("Agree") </w:t>
            </w:r>
          </w:p>
          <w:p w14:paraId="1CB2B439" w14:textId="77777777" w:rsidR="00687224" w:rsidRPr="00110689" w:rsidRDefault="00687224" w:rsidP="00A05687">
            <w:pPr>
              <w:rPr>
                <w:sz w:val="20"/>
                <w:szCs w:val="20"/>
              </w:rPr>
            </w:pPr>
            <w:r w:rsidRPr="00110689">
              <w:rPr>
                <w:sz w:val="20"/>
                <w:szCs w:val="20"/>
              </w:rPr>
              <w:t>7% "Neutral", 7% "Somewhat Agree:, 53% "Agree", 33% "Strongly Agree"</w:t>
            </w:r>
          </w:p>
          <w:p w14:paraId="0EB8BAF4" w14:textId="77777777" w:rsidR="00687224" w:rsidRPr="00110689" w:rsidRDefault="00687224" w:rsidP="00A05687">
            <w:pPr>
              <w:rPr>
                <w:sz w:val="20"/>
                <w:szCs w:val="20"/>
              </w:rPr>
            </w:pPr>
            <w:r w:rsidRPr="00110689">
              <w:rPr>
                <w:sz w:val="20"/>
                <w:szCs w:val="20"/>
              </w:rPr>
              <w:t>A consensus was reached for this statement.</w:t>
            </w:r>
          </w:p>
          <w:p w14:paraId="5FE8D301" w14:textId="77777777" w:rsidR="00687224" w:rsidRPr="00110689" w:rsidRDefault="00687224" w:rsidP="00A05687">
            <w:pPr>
              <w:rPr>
                <w:sz w:val="20"/>
                <w:szCs w:val="20"/>
              </w:rPr>
            </w:pPr>
          </w:p>
          <w:p w14:paraId="01F3C3F1" w14:textId="77777777" w:rsidR="00687224" w:rsidRPr="00110689" w:rsidRDefault="00687224" w:rsidP="00A05687">
            <w:pPr>
              <w:rPr>
                <w:sz w:val="20"/>
                <w:szCs w:val="20"/>
              </w:rPr>
            </w:pPr>
            <w:r w:rsidRPr="00110689">
              <w:rPr>
                <w:sz w:val="20"/>
                <w:szCs w:val="20"/>
              </w:rPr>
              <w:t>Panellist feedback suggested for a wide sole to offer increased stability maximum contact with the insole of the shoe and the plantar surface of the foot is required to maximise vertical GRF contact area:*</w:t>
            </w:r>
          </w:p>
        </w:tc>
      </w:tr>
    </w:tbl>
    <w:p w14:paraId="36DD49B6" w14:textId="77777777" w:rsidR="00687224" w:rsidRPr="00110689" w:rsidRDefault="00687224" w:rsidP="00687224">
      <w:pPr>
        <w:rPr>
          <w:sz w:val="20"/>
          <w:szCs w:val="20"/>
        </w:rPr>
      </w:pPr>
    </w:p>
    <w:p w14:paraId="62619153" w14:textId="77777777" w:rsidR="00687224" w:rsidRPr="00110689" w:rsidRDefault="00687224" w:rsidP="00687224">
      <w:pPr>
        <w:rPr>
          <w:sz w:val="20"/>
          <w:szCs w:val="20"/>
        </w:rPr>
      </w:pPr>
      <w:r w:rsidRPr="00110689">
        <w:rPr>
          <w:sz w:val="20"/>
          <w:szCs w:val="20"/>
        </w:rPr>
        <w:t>28)</w:t>
      </w:r>
    </w:p>
    <w:tbl>
      <w:tblPr>
        <w:tblStyle w:val="TableGrid"/>
        <w:tblW w:w="0" w:type="auto"/>
        <w:tblLook w:val="04A0" w:firstRow="1" w:lastRow="0" w:firstColumn="1" w:lastColumn="0" w:noHBand="0" w:noVBand="1"/>
      </w:tblPr>
      <w:tblGrid>
        <w:gridCol w:w="8488"/>
      </w:tblGrid>
      <w:tr w:rsidR="00687224" w:rsidRPr="00110689" w14:paraId="3452D9A1" w14:textId="77777777" w:rsidTr="00A05687">
        <w:tc>
          <w:tcPr>
            <w:tcW w:w="9010" w:type="dxa"/>
          </w:tcPr>
          <w:p w14:paraId="5410FE8F" w14:textId="77777777" w:rsidR="00687224" w:rsidRPr="00110689" w:rsidRDefault="00687224" w:rsidP="00A05687">
            <w:pPr>
              <w:rPr>
                <w:sz w:val="20"/>
                <w:szCs w:val="20"/>
              </w:rPr>
            </w:pPr>
            <w:r w:rsidRPr="00110689">
              <w:rPr>
                <w:sz w:val="20"/>
                <w:szCs w:val="20"/>
              </w:rPr>
              <w:t xml:space="preserve">The panellists were presented with following design considerations for the heel of off the shelf stability footwear in Round 2 based on panellist suggestions in Round 1. </w:t>
            </w:r>
          </w:p>
          <w:p w14:paraId="2B0292E3"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1CC9C743" w14:textId="77777777" w:rsidR="00687224" w:rsidRPr="00110689" w:rsidRDefault="00687224" w:rsidP="00A05687">
            <w:pPr>
              <w:rPr>
                <w:sz w:val="20"/>
                <w:szCs w:val="20"/>
              </w:rPr>
            </w:pPr>
          </w:p>
          <w:p w14:paraId="03EE230B" w14:textId="77777777" w:rsidR="00687224" w:rsidRPr="00110689" w:rsidRDefault="00687224" w:rsidP="00A05687">
            <w:pPr>
              <w:rPr>
                <w:sz w:val="20"/>
                <w:szCs w:val="20"/>
              </w:rPr>
            </w:pPr>
            <w:r w:rsidRPr="00110689">
              <w:rPr>
                <w:sz w:val="20"/>
                <w:szCs w:val="20"/>
              </w:rPr>
              <w:t>Heel Pitch should not increase ankle instability</w:t>
            </w:r>
          </w:p>
          <w:p w14:paraId="61C31E55" w14:textId="77777777" w:rsidR="00687224" w:rsidRPr="00110689" w:rsidRDefault="00687224" w:rsidP="00A05687">
            <w:pPr>
              <w:rPr>
                <w:sz w:val="20"/>
                <w:szCs w:val="20"/>
              </w:rPr>
            </w:pPr>
            <w:r w:rsidRPr="00110689">
              <w:rPr>
                <w:sz w:val="20"/>
                <w:szCs w:val="20"/>
              </w:rPr>
              <w:t xml:space="preserve">Median level of Agreement 6 ("Agree") </w:t>
            </w:r>
          </w:p>
          <w:p w14:paraId="156F8BB5" w14:textId="77777777" w:rsidR="00687224" w:rsidRPr="00110689" w:rsidRDefault="00687224" w:rsidP="00A05687">
            <w:pPr>
              <w:rPr>
                <w:sz w:val="20"/>
                <w:szCs w:val="20"/>
              </w:rPr>
            </w:pPr>
            <w:r w:rsidRPr="00110689">
              <w:rPr>
                <w:sz w:val="20"/>
                <w:szCs w:val="20"/>
              </w:rPr>
              <w:t>13% "Somewhat Agree", 67% "Agree", 20% "Strongly Agree"</w:t>
            </w:r>
          </w:p>
          <w:p w14:paraId="734F56A6" w14:textId="77777777" w:rsidR="00687224" w:rsidRPr="00110689" w:rsidRDefault="00687224" w:rsidP="00A05687">
            <w:pPr>
              <w:rPr>
                <w:sz w:val="20"/>
                <w:szCs w:val="20"/>
              </w:rPr>
            </w:pPr>
            <w:r w:rsidRPr="00110689">
              <w:rPr>
                <w:sz w:val="20"/>
                <w:szCs w:val="20"/>
              </w:rPr>
              <w:t>A consensus was reached for this statement</w:t>
            </w:r>
          </w:p>
          <w:p w14:paraId="45BC0B7A" w14:textId="77777777" w:rsidR="00687224" w:rsidRPr="00110689" w:rsidRDefault="00687224" w:rsidP="00A05687">
            <w:pPr>
              <w:rPr>
                <w:sz w:val="20"/>
                <w:szCs w:val="20"/>
              </w:rPr>
            </w:pPr>
          </w:p>
          <w:p w14:paraId="5A1113D2" w14:textId="77777777" w:rsidR="00687224" w:rsidRPr="00110689" w:rsidRDefault="00687224" w:rsidP="00A05687">
            <w:pPr>
              <w:rPr>
                <w:sz w:val="20"/>
                <w:szCs w:val="20"/>
              </w:rPr>
            </w:pPr>
            <w:r w:rsidRPr="00110689">
              <w:rPr>
                <w:sz w:val="20"/>
                <w:szCs w:val="20"/>
              </w:rPr>
              <w:t>Heel pitch should allow for adjunct orthotic therapy</w:t>
            </w:r>
          </w:p>
          <w:p w14:paraId="5C324A96" w14:textId="77777777" w:rsidR="00687224" w:rsidRPr="00110689" w:rsidRDefault="00687224" w:rsidP="00A05687">
            <w:pPr>
              <w:rPr>
                <w:sz w:val="20"/>
                <w:szCs w:val="20"/>
              </w:rPr>
            </w:pPr>
            <w:r w:rsidRPr="00110689">
              <w:rPr>
                <w:sz w:val="20"/>
                <w:szCs w:val="20"/>
              </w:rPr>
              <w:t xml:space="preserve">Median level of Agreement 6 ("Agree") </w:t>
            </w:r>
          </w:p>
          <w:p w14:paraId="10643A88" w14:textId="77777777" w:rsidR="00687224" w:rsidRPr="00110689" w:rsidRDefault="00687224" w:rsidP="00A05687">
            <w:pPr>
              <w:rPr>
                <w:sz w:val="20"/>
                <w:szCs w:val="20"/>
              </w:rPr>
            </w:pPr>
            <w:r w:rsidRPr="00110689">
              <w:rPr>
                <w:sz w:val="20"/>
                <w:szCs w:val="20"/>
              </w:rPr>
              <w:t>7% "Somewhat Agree", 73% "Agree", 20% "Strongly Agree"</w:t>
            </w:r>
          </w:p>
          <w:p w14:paraId="7026254E" w14:textId="77777777" w:rsidR="00687224" w:rsidRPr="00110689" w:rsidRDefault="00687224" w:rsidP="00A05687">
            <w:pPr>
              <w:rPr>
                <w:sz w:val="20"/>
                <w:szCs w:val="20"/>
              </w:rPr>
            </w:pPr>
            <w:r w:rsidRPr="00110689">
              <w:rPr>
                <w:sz w:val="20"/>
                <w:szCs w:val="20"/>
              </w:rPr>
              <w:t xml:space="preserve">A consensus was reached for this statement </w:t>
            </w:r>
          </w:p>
          <w:p w14:paraId="0272207E" w14:textId="77777777" w:rsidR="00687224" w:rsidRPr="00110689" w:rsidRDefault="00687224" w:rsidP="00A05687">
            <w:pPr>
              <w:rPr>
                <w:sz w:val="20"/>
                <w:szCs w:val="20"/>
              </w:rPr>
            </w:pPr>
          </w:p>
          <w:p w14:paraId="6F553EB0" w14:textId="77777777" w:rsidR="00687224" w:rsidRPr="00110689" w:rsidRDefault="00687224" w:rsidP="00A05687">
            <w:pPr>
              <w:rPr>
                <w:sz w:val="20"/>
                <w:szCs w:val="20"/>
              </w:rPr>
            </w:pPr>
            <w:r w:rsidRPr="00110689">
              <w:rPr>
                <w:sz w:val="20"/>
                <w:szCs w:val="20"/>
              </w:rPr>
              <w:t>Panellist feedback suggested that ankle Instability would be inevitable due to plantarflexion in propulsion.</w:t>
            </w:r>
          </w:p>
        </w:tc>
      </w:tr>
    </w:tbl>
    <w:p w14:paraId="6973D16C" w14:textId="77777777" w:rsidR="00687224" w:rsidRPr="00110689" w:rsidRDefault="00687224" w:rsidP="00687224">
      <w:pPr>
        <w:rPr>
          <w:sz w:val="20"/>
          <w:szCs w:val="20"/>
        </w:rPr>
      </w:pPr>
    </w:p>
    <w:p w14:paraId="1B361792" w14:textId="77777777" w:rsidR="00687224" w:rsidRPr="00110689" w:rsidRDefault="00687224" w:rsidP="00687224">
      <w:pPr>
        <w:rPr>
          <w:sz w:val="20"/>
          <w:szCs w:val="20"/>
        </w:rPr>
      </w:pPr>
    </w:p>
    <w:p w14:paraId="0532EEC5" w14:textId="77777777" w:rsidR="00687224" w:rsidRPr="00110689" w:rsidRDefault="00687224" w:rsidP="00687224">
      <w:pPr>
        <w:rPr>
          <w:sz w:val="20"/>
          <w:szCs w:val="20"/>
        </w:rPr>
      </w:pPr>
      <w:r w:rsidRPr="00110689">
        <w:rPr>
          <w:sz w:val="20"/>
          <w:szCs w:val="20"/>
        </w:rPr>
        <w:t>29)</w:t>
      </w:r>
    </w:p>
    <w:tbl>
      <w:tblPr>
        <w:tblStyle w:val="TableGrid"/>
        <w:tblW w:w="0" w:type="auto"/>
        <w:tblLook w:val="04A0" w:firstRow="1" w:lastRow="0" w:firstColumn="1" w:lastColumn="0" w:noHBand="0" w:noVBand="1"/>
      </w:tblPr>
      <w:tblGrid>
        <w:gridCol w:w="8488"/>
      </w:tblGrid>
      <w:tr w:rsidR="00687224" w:rsidRPr="00110689" w14:paraId="7E62EC9B" w14:textId="77777777" w:rsidTr="00A05687">
        <w:tc>
          <w:tcPr>
            <w:tcW w:w="9776" w:type="dxa"/>
          </w:tcPr>
          <w:p w14:paraId="0DFEADEC"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he heel</w:t>
            </w:r>
          </w:p>
        </w:tc>
      </w:tr>
      <w:tr w:rsidR="00687224" w:rsidRPr="00110689" w14:paraId="1127C4E3" w14:textId="77777777" w:rsidTr="00A05687">
        <w:tc>
          <w:tcPr>
            <w:tcW w:w="9776" w:type="dxa"/>
          </w:tcPr>
          <w:p w14:paraId="341BE727" w14:textId="77777777" w:rsidR="00687224" w:rsidRPr="00110689" w:rsidRDefault="00687224" w:rsidP="00A05687">
            <w:pPr>
              <w:rPr>
                <w:sz w:val="20"/>
                <w:szCs w:val="20"/>
              </w:rPr>
            </w:pPr>
          </w:p>
          <w:p w14:paraId="2D7F8BED" w14:textId="77777777" w:rsidR="00687224" w:rsidRPr="00110689" w:rsidRDefault="00687224" w:rsidP="00A05687">
            <w:pPr>
              <w:rPr>
                <w:sz w:val="20"/>
                <w:szCs w:val="20"/>
              </w:rPr>
            </w:pPr>
          </w:p>
        </w:tc>
      </w:tr>
    </w:tbl>
    <w:p w14:paraId="3DB8FE60"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586CBA18" w14:textId="77777777" w:rsidTr="00A05687">
        <w:trPr>
          <w:trHeight w:val="1833"/>
        </w:trPr>
        <w:tc>
          <w:tcPr>
            <w:tcW w:w="9918" w:type="dxa"/>
          </w:tcPr>
          <w:p w14:paraId="7D036E68" w14:textId="77777777" w:rsidR="00687224" w:rsidRPr="00110689" w:rsidRDefault="00687224" w:rsidP="00A05687">
            <w:pPr>
              <w:rPr>
                <w:b/>
                <w:bCs/>
                <w:sz w:val="20"/>
                <w:szCs w:val="20"/>
              </w:rPr>
            </w:pPr>
            <w:r w:rsidRPr="00110689">
              <w:rPr>
                <w:b/>
                <w:bCs/>
                <w:sz w:val="20"/>
                <w:szCs w:val="20"/>
              </w:rPr>
              <w:t>Inlay</w:t>
            </w:r>
          </w:p>
          <w:p w14:paraId="07AF7B34" w14:textId="77777777" w:rsidR="00687224" w:rsidRPr="00110689" w:rsidRDefault="00687224" w:rsidP="00A05687">
            <w:pPr>
              <w:jc w:val="right"/>
              <w:rPr>
                <w:sz w:val="20"/>
                <w:szCs w:val="20"/>
              </w:rPr>
            </w:pPr>
            <w:r w:rsidRPr="00110689">
              <w:rPr>
                <w:noProof/>
                <w:sz w:val="20"/>
                <w:szCs w:val="20"/>
              </w:rPr>
              <w:fldChar w:fldCharType="begin"/>
            </w:r>
            <w:r w:rsidRPr="00110689">
              <w:rPr>
                <w:noProof/>
                <w:sz w:val="20"/>
                <w:szCs w:val="20"/>
              </w:rPr>
              <w:instrText xml:space="preserve"> INCLUDEPICTURE "https://lists.office.com/Images/57af78f2-c87d-4466-b7bb-6b6cc99ed124/06fdf347-40c1-479f-af98-28e41617ecfe/T3R8AMQDIX5RC5H50YA8S3J6VI/dc7f5ad5-a7af-4a80-ba68-434157658328" \* MERGEFORMATINET </w:instrText>
            </w:r>
            <w:r w:rsidRPr="00110689">
              <w:rPr>
                <w:noProof/>
                <w:sz w:val="20"/>
                <w:szCs w:val="20"/>
              </w:rPr>
              <w:fldChar w:fldCharType="separate"/>
            </w: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632308b4-e516-4043-97e9-bf2f5b13e680" \* MERGEFORMATINET </w:instrText>
            </w:r>
            <w:r w:rsidRPr="00110689">
              <w:rPr>
                <w:sz w:val="20"/>
                <w:szCs w:val="20"/>
              </w:rPr>
              <w:fldChar w:fldCharType="separate"/>
            </w:r>
            <w:r w:rsidRPr="00110689">
              <w:rPr>
                <w:noProof/>
                <w:sz w:val="20"/>
                <w:szCs w:val="20"/>
              </w:rPr>
              <w:drawing>
                <wp:inline distT="0" distB="0" distL="0" distR="0" wp14:anchorId="68E33ABB" wp14:editId="70510F84">
                  <wp:extent cx="2226385" cy="1640910"/>
                  <wp:effectExtent l="0" t="0" r="0" b="0"/>
                  <wp:docPr id="811221943" name="Picture 811221943" descr="A picture containing indoor, tabl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323632" cy="1712584"/>
                          </a:xfrm>
                          <a:prstGeom prst="rect">
                            <a:avLst/>
                          </a:prstGeom>
                          <a:noFill/>
                          <a:ln>
                            <a:noFill/>
                          </a:ln>
                        </pic:spPr>
                      </pic:pic>
                    </a:graphicData>
                  </a:graphic>
                </wp:inline>
              </w:drawing>
            </w:r>
            <w:r w:rsidRPr="00110689">
              <w:rPr>
                <w:sz w:val="20"/>
                <w:szCs w:val="20"/>
              </w:rPr>
              <w:fldChar w:fldCharType="end"/>
            </w:r>
          </w:p>
          <w:p w14:paraId="72163143" w14:textId="77777777" w:rsidR="00687224" w:rsidRPr="00110689" w:rsidRDefault="00687224" w:rsidP="00A05687">
            <w:pPr>
              <w:rPr>
                <w:b/>
                <w:bCs/>
                <w:sz w:val="20"/>
                <w:szCs w:val="20"/>
              </w:rPr>
            </w:pPr>
            <w:r w:rsidRPr="00110689">
              <w:rPr>
                <w:noProof/>
                <w:sz w:val="20"/>
                <w:szCs w:val="20"/>
              </w:rPr>
              <w:fldChar w:fldCharType="end"/>
            </w:r>
          </w:p>
        </w:tc>
      </w:tr>
      <w:tr w:rsidR="00687224" w:rsidRPr="00110689" w14:paraId="10A8BD6A" w14:textId="77777777" w:rsidTr="00A05687">
        <w:tc>
          <w:tcPr>
            <w:tcW w:w="9918" w:type="dxa"/>
          </w:tcPr>
          <w:p w14:paraId="5E2C1424"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Inlay of standard “Off the Shelf” stability footwear used as a clinical intervention for children with mobility impairment.</w:t>
            </w:r>
          </w:p>
          <w:p w14:paraId="5C0D98B8" w14:textId="77777777" w:rsidR="00687224" w:rsidRPr="00110689" w:rsidRDefault="00687224" w:rsidP="00A05687">
            <w:pPr>
              <w:rPr>
                <w:sz w:val="20"/>
                <w:szCs w:val="20"/>
              </w:rPr>
            </w:pPr>
            <w:r w:rsidRPr="00110689">
              <w:rPr>
                <w:sz w:val="20"/>
                <w:szCs w:val="20"/>
              </w:rPr>
              <w:t>Please consider the options offered or rank your level of agreement with the suggested characteristic or purpose of these design characteristics some of which may have been slightly modified based on panellist feedback in Round 2:</w:t>
            </w:r>
          </w:p>
        </w:tc>
      </w:tr>
    </w:tbl>
    <w:p w14:paraId="34773492" w14:textId="77777777" w:rsidR="00687224" w:rsidRPr="00110689" w:rsidRDefault="00687224" w:rsidP="00687224">
      <w:pPr>
        <w:rPr>
          <w:sz w:val="20"/>
          <w:szCs w:val="20"/>
        </w:rPr>
      </w:pPr>
    </w:p>
    <w:p w14:paraId="5C288D32" w14:textId="77777777" w:rsidR="00687224" w:rsidRPr="00110689" w:rsidRDefault="00687224" w:rsidP="00687224">
      <w:pPr>
        <w:rPr>
          <w:sz w:val="20"/>
          <w:szCs w:val="20"/>
        </w:rPr>
      </w:pPr>
      <w:r w:rsidRPr="00110689">
        <w:rPr>
          <w:sz w:val="20"/>
          <w:szCs w:val="20"/>
        </w:rPr>
        <w:t>30)</w:t>
      </w:r>
    </w:p>
    <w:tbl>
      <w:tblPr>
        <w:tblStyle w:val="TableGrid"/>
        <w:tblW w:w="0" w:type="auto"/>
        <w:tblLook w:val="04A0" w:firstRow="1" w:lastRow="0" w:firstColumn="1" w:lastColumn="0" w:noHBand="0" w:noVBand="1"/>
      </w:tblPr>
      <w:tblGrid>
        <w:gridCol w:w="1379"/>
        <w:gridCol w:w="7109"/>
      </w:tblGrid>
      <w:tr w:rsidR="00687224" w:rsidRPr="00110689" w14:paraId="533C74C0" w14:textId="77777777" w:rsidTr="00A05687">
        <w:tc>
          <w:tcPr>
            <w:tcW w:w="9776" w:type="dxa"/>
            <w:gridSpan w:val="2"/>
          </w:tcPr>
          <w:p w14:paraId="1ABD8DEF"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Inlay in Round 2.</w:t>
            </w:r>
          </w:p>
          <w:p w14:paraId="74FACA56" w14:textId="77777777" w:rsidR="00687224" w:rsidRPr="00110689" w:rsidRDefault="00687224" w:rsidP="00A05687">
            <w:pPr>
              <w:rPr>
                <w:sz w:val="20"/>
                <w:szCs w:val="20"/>
              </w:rPr>
            </w:pPr>
            <w:r w:rsidRPr="00110689">
              <w:rPr>
                <w:sz w:val="20"/>
                <w:szCs w:val="20"/>
              </w:rPr>
              <w:t>The relative distribution of response is detailed below:</w:t>
            </w:r>
          </w:p>
          <w:p w14:paraId="54312E24" w14:textId="77777777" w:rsidR="00687224" w:rsidRPr="00110689" w:rsidRDefault="00687224" w:rsidP="00A05687">
            <w:pPr>
              <w:rPr>
                <w:sz w:val="20"/>
                <w:szCs w:val="20"/>
              </w:rPr>
            </w:pPr>
          </w:p>
          <w:p w14:paraId="7DC4004E" w14:textId="77777777" w:rsidR="00687224" w:rsidRPr="00110689" w:rsidRDefault="00687224" w:rsidP="00A05687">
            <w:pPr>
              <w:rPr>
                <w:sz w:val="20"/>
                <w:szCs w:val="20"/>
              </w:rPr>
            </w:pPr>
            <w:r w:rsidRPr="00110689">
              <w:rPr>
                <w:sz w:val="20"/>
                <w:szCs w:val="20"/>
              </w:rPr>
              <w:t xml:space="preserve">Option 1: The inlay should be contoured to simulate the medial longitudinal arch and to </w:t>
            </w:r>
            <w:proofErr w:type="spellStart"/>
            <w:r w:rsidRPr="00110689">
              <w:rPr>
                <w:sz w:val="20"/>
                <w:szCs w:val="20"/>
              </w:rPr>
              <w:t>cup</w:t>
            </w:r>
            <w:proofErr w:type="spellEnd"/>
            <w:r w:rsidRPr="00110689">
              <w:rPr>
                <w:sz w:val="20"/>
                <w:szCs w:val="20"/>
              </w:rPr>
              <w:t xml:space="preserve"> the heel 54%</w:t>
            </w:r>
          </w:p>
          <w:p w14:paraId="634C9962" w14:textId="77777777" w:rsidR="00687224" w:rsidRPr="00110689" w:rsidRDefault="00687224" w:rsidP="00A05687">
            <w:pPr>
              <w:rPr>
                <w:sz w:val="20"/>
                <w:szCs w:val="20"/>
              </w:rPr>
            </w:pPr>
          </w:p>
          <w:p w14:paraId="0CA537EB" w14:textId="77777777" w:rsidR="00687224" w:rsidRPr="00110689" w:rsidRDefault="00687224" w:rsidP="00A05687">
            <w:pPr>
              <w:rPr>
                <w:sz w:val="20"/>
                <w:szCs w:val="20"/>
              </w:rPr>
            </w:pPr>
            <w:r w:rsidRPr="00110689">
              <w:rPr>
                <w:sz w:val="20"/>
                <w:szCs w:val="20"/>
              </w:rPr>
              <w:t xml:space="preserve">Option 2: The inlay should be contoured to </w:t>
            </w:r>
            <w:proofErr w:type="spellStart"/>
            <w:r w:rsidRPr="00110689">
              <w:rPr>
                <w:sz w:val="20"/>
                <w:szCs w:val="20"/>
              </w:rPr>
              <w:t>cup</w:t>
            </w:r>
            <w:proofErr w:type="spellEnd"/>
            <w:r w:rsidRPr="00110689">
              <w:rPr>
                <w:sz w:val="20"/>
                <w:szCs w:val="20"/>
              </w:rPr>
              <w:t xml:space="preserve"> the heel but not the medial longitudinal arch 33%</w:t>
            </w:r>
          </w:p>
          <w:p w14:paraId="395EFAC1" w14:textId="77777777" w:rsidR="00687224" w:rsidRPr="00110689" w:rsidRDefault="00687224" w:rsidP="00A05687">
            <w:pPr>
              <w:rPr>
                <w:sz w:val="20"/>
                <w:szCs w:val="20"/>
              </w:rPr>
            </w:pPr>
          </w:p>
          <w:p w14:paraId="0BC6836D" w14:textId="77777777" w:rsidR="00687224" w:rsidRPr="00110689" w:rsidRDefault="00687224" w:rsidP="00A05687">
            <w:pPr>
              <w:rPr>
                <w:sz w:val="20"/>
                <w:szCs w:val="20"/>
              </w:rPr>
            </w:pPr>
            <w:r w:rsidRPr="00110689">
              <w:rPr>
                <w:sz w:val="20"/>
                <w:szCs w:val="20"/>
              </w:rPr>
              <w:t>Option 3: The inlay should be contoured to simulate the medial longitudinal arch (Original) 13%</w:t>
            </w:r>
          </w:p>
          <w:p w14:paraId="59ACA0BF" w14:textId="77777777" w:rsidR="00687224" w:rsidRPr="00110689" w:rsidRDefault="00687224" w:rsidP="00A05687">
            <w:pPr>
              <w:rPr>
                <w:sz w:val="20"/>
                <w:szCs w:val="20"/>
              </w:rPr>
            </w:pPr>
          </w:p>
          <w:p w14:paraId="4E9FA969" w14:textId="77777777" w:rsidR="00687224" w:rsidRPr="00110689" w:rsidRDefault="00687224" w:rsidP="00A05687">
            <w:pPr>
              <w:rPr>
                <w:sz w:val="20"/>
                <w:szCs w:val="20"/>
              </w:rPr>
            </w:pPr>
            <w:r w:rsidRPr="00110689">
              <w:rPr>
                <w:sz w:val="20"/>
                <w:szCs w:val="20"/>
              </w:rPr>
              <w:t xml:space="preserve">Panellist feedback suggested, That "off the shelf" stability footwear not just for early walkers therefore contouring to MLA may be required for larger sizes. Mild arch contour similar to that offered in standard retail footwear would be appropriate. The Arch may be easily reduced by clinician to control blistering in low arch feet. </w:t>
            </w:r>
          </w:p>
          <w:p w14:paraId="5E32FBCE" w14:textId="77777777" w:rsidR="00687224" w:rsidRPr="00110689" w:rsidRDefault="00687224" w:rsidP="00A05687">
            <w:pPr>
              <w:rPr>
                <w:sz w:val="20"/>
                <w:szCs w:val="20"/>
              </w:rPr>
            </w:pPr>
            <w:r w:rsidRPr="00110689">
              <w:rPr>
                <w:sz w:val="20"/>
                <w:szCs w:val="20"/>
              </w:rPr>
              <w:t>Ambiguous statement unsure if heel cupping would improve the fit of inlay to shoe or inlay and shoe to patient’s foot</w:t>
            </w:r>
          </w:p>
          <w:p w14:paraId="64F305CB" w14:textId="77777777" w:rsidR="00687224" w:rsidRPr="00110689" w:rsidRDefault="00687224" w:rsidP="00A05687">
            <w:pPr>
              <w:rPr>
                <w:sz w:val="20"/>
                <w:szCs w:val="20"/>
              </w:rPr>
            </w:pPr>
          </w:p>
          <w:p w14:paraId="5A323587" w14:textId="77777777" w:rsidR="00687224" w:rsidRPr="00110689" w:rsidRDefault="00687224" w:rsidP="00A05687">
            <w:pPr>
              <w:rPr>
                <w:sz w:val="20"/>
                <w:szCs w:val="20"/>
              </w:rPr>
            </w:pPr>
            <w:r w:rsidRPr="00110689">
              <w:rPr>
                <w:sz w:val="20"/>
                <w:szCs w:val="20"/>
              </w:rPr>
              <w:t>Slight modification to the options have been addressed panellist based on panellist feedback.*</w:t>
            </w:r>
          </w:p>
        </w:tc>
      </w:tr>
      <w:tr w:rsidR="00687224" w:rsidRPr="00110689" w14:paraId="498A8C8E" w14:textId="77777777" w:rsidTr="00A05687">
        <w:tc>
          <w:tcPr>
            <w:tcW w:w="1555" w:type="dxa"/>
          </w:tcPr>
          <w:p w14:paraId="5157DB7E"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28C4046" w14:textId="77777777" w:rsidR="00687224" w:rsidRPr="00110689" w:rsidRDefault="00687224" w:rsidP="00A05687">
            <w:pPr>
              <w:rPr>
                <w:sz w:val="20"/>
                <w:szCs w:val="20"/>
              </w:rPr>
            </w:pPr>
            <w:r w:rsidRPr="00110689">
              <w:rPr>
                <w:sz w:val="20"/>
                <w:szCs w:val="20"/>
              </w:rPr>
              <w:t>The inlay should cup the child's heel to improve rearfoot fit and be appropriately  contoured to the medial longitudinal arch</w:t>
            </w:r>
          </w:p>
        </w:tc>
      </w:tr>
      <w:tr w:rsidR="00687224" w:rsidRPr="00110689" w14:paraId="1E4E4AF4" w14:textId="77777777" w:rsidTr="00A05687">
        <w:tc>
          <w:tcPr>
            <w:tcW w:w="1555" w:type="dxa"/>
          </w:tcPr>
          <w:p w14:paraId="633EF63B"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01791CB0" w14:textId="77777777" w:rsidR="00687224" w:rsidRPr="00110689" w:rsidRDefault="00687224" w:rsidP="00A05687">
            <w:pPr>
              <w:rPr>
                <w:sz w:val="20"/>
                <w:szCs w:val="20"/>
              </w:rPr>
            </w:pPr>
            <w:r w:rsidRPr="00110689">
              <w:rPr>
                <w:sz w:val="20"/>
                <w:szCs w:val="20"/>
              </w:rPr>
              <w:t>The inlay should  cup the child's heel to improve rearfoot fit but not be contoured to the  medial longitudinal arch</w:t>
            </w:r>
          </w:p>
        </w:tc>
      </w:tr>
      <w:tr w:rsidR="00687224" w:rsidRPr="00110689" w14:paraId="493EC415" w14:textId="77777777" w:rsidTr="00A05687">
        <w:tc>
          <w:tcPr>
            <w:tcW w:w="1555" w:type="dxa"/>
          </w:tcPr>
          <w:p w14:paraId="3C9E4344"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1E8757C4" w14:textId="77777777" w:rsidR="00687224" w:rsidRPr="00110689" w:rsidRDefault="00687224" w:rsidP="00A05687">
            <w:pPr>
              <w:rPr>
                <w:sz w:val="20"/>
                <w:szCs w:val="20"/>
              </w:rPr>
            </w:pPr>
            <w:r w:rsidRPr="00110689">
              <w:rPr>
                <w:sz w:val="20"/>
                <w:szCs w:val="20"/>
              </w:rPr>
              <w:t>The inlay should be appropriately contoured to the medial longitudinal arch</w:t>
            </w:r>
          </w:p>
        </w:tc>
      </w:tr>
    </w:tbl>
    <w:p w14:paraId="07F53738" w14:textId="77777777" w:rsidR="00687224" w:rsidRPr="00110689" w:rsidRDefault="00687224" w:rsidP="00687224">
      <w:pPr>
        <w:rPr>
          <w:sz w:val="20"/>
          <w:szCs w:val="20"/>
        </w:rPr>
      </w:pPr>
    </w:p>
    <w:p w14:paraId="65540DCC" w14:textId="77777777" w:rsidR="00687224" w:rsidRPr="00110689" w:rsidRDefault="00687224" w:rsidP="00687224">
      <w:pPr>
        <w:rPr>
          <w:sz w:val="20"/>
          <w:szCs w:val="20"/>
        </w:rPr>
      </w:pPr>
      <w:r w:rsidRPr="00110689">
        <w:rPr>
          <w:sz w:val="20"/>
          <w:szCs w:val="20"/>
        </w:rPr>
        <w:t>31)</w:t>
      </w:r>
    </w:p>
    <w:tbl>
      <w:tblPr>
        <w:tblStyle w:val="TableGrid"/>
        <w:tblW w:w="0" w:type="auto"/>
        <w:tblLook w:val="04A0" w:firstRow="1" w:lastRow="0" w:firstColumn="1" w:lastColumn="0" w:noHBand="0" w:noVBand="1"/>
      </w:tblPr>
      <w:tblGrid>
        <w:gridCol w:w="1214"/>
        <w:gridCol w:w="1048"/>
        <w:gridCol w:w="1015"/>
        <w:gridCol w:w="1198"/>
        <w:gridCol w:w="909"/>
        <w:gridCol w:w="1198"/>
        <w:gridCol w:w="829"/>
        <w:gridCol w:w="1077"/>
      </w:tblGrid>
      <w:tr w:rsidR="00687224" w:rsidRPr="00110689" w14:paraId="7E0579E7" w14:textId="77777777" w:rsidTr="00A05687">
        <w:tc>
          <w:tcPr>
            <w:tcW w:w="9010" w:type="dxa"/>
            <w:gridSpan w:val="8"/>
          </w:tcPr>
          <w:p w14:paraId="64A23CA0" w14:textId="77777777" w:rsidR="00687224" w:rsidRPr="00110689" w:rsidRDefault="00687224" w:rsidP="00A05687">
            <w:pPr>
              <w:rPr>
                <w:sz w:val="20"/>
                <w:szCs w:val="20"/>
              </w:rPr>
            </w:pPr>
            <w:r w:rsidRPr="00110689">
              <w:rPr>
                <w:sz w:val="20"/>
                <w:szCs w:val="20"/>
              </w:rPr>
              <w:t>The following purpose and design characteristics were presented to the panellists in Round 2  in relation to inlay</w:t>
            </w:r>
          </w:p>
          <w:p w14:paraId="3EFCA715" w14:textId="77777777" w:rsidR="00687224" w:rsidRPr="00110689" w:rsidRDefault="00687224" w:rsidP="00A05687">
            <w:pPr>
              <w:rPr>
                <w:sz w:val="20"/>
                <w:szCs w:val="20"/>
              </w:rPr>
            </w:pPr>
            <w:r w:rsidRPr="00110689">
              <w:rPr>
                <w:sz w:val="20"/>
                <w:szCs w:val="20"/>
              </w:rPr>
              <w:t xml:space="preserve">The median level of agreement and the relative distribution of response is detailed below. </w:t>
            </w:r>
          </w:p>
          <w:p w14:paraId="7DA2AC1D" w14:textId="77777777" w:rsidR="00687224" w:rsidRPr="00110689" w:rsidRDefault="00687224" w:rsidP="00A05687">
            <w:pPr>
              <w:rPr>
                <w:sz w:val="20"/>
                <w:szCs w:val="20"/>
              </w:rPr>
            </w:pPr>
          </w:p>
          <w:p w14:paraId="64B1CC6B" w14:textId="77777777" w:rsidR="00687224" w:rsidRPr="00110689" w:rsidRDefault="00687224" w:rsidP="00A05687">
            <w:pPr>
              <w:rPr>
                <w:sz w:val="20"/>
                <w:szCs w:val="20"/>
              </w:rPr>
            </w:pPr>
            <w:r w:rsidRPr="00110689">
              <w:rPr>
                <w:sz w:val="20"/>
                <w:szCs w:val="20"/>
              </w:rPr>
              <w:t>Removable Inlay should be thick enough to simulate a potential prescriptive foot orthoses</w:t>
            </w:r>
          </w:p>
          <w:p w14:paraId="13FC16B1" w14:textId="77777777" w:rsidR="00687224" w:rsidRPr="00110689" w:rsidRDefault="00687224" w:rsidP="00A05687">
            <w:pPr>
              <w:rPr>
                <w:sz w:val="20"/>
                <w:szCs w:val="20"/>
              </w:rPr>
            </w:pPr>
            <w:r w:rsidRPr="00110689">
              <w:rPr>
                <w:sz w:val="20"/>
                <w:szCs w:val="20"/>
              </w:rPr>
              <w:t>Median level of Agreement 6 ("Agree")</w:t>
            </w:r>
          </w:p>
          <w:p w14:paraId="48FF3468" w14:textId="77777777" w:rsidR="00687224" w:rsidRPr="00110689" w:rsidRDefault="00687224" w:rsidP="00A05687">
            <w:pPr>
              <w:rPr>
                <w:sz w:val="20"/>
                <w:szCs w:val="20"/>
              </w:rPr>
            </w:pPr>
            <w:r w:rsidRPr="00110689">
              <w:rPr>
                <w:sz w:val="20"/>
                <w:szCs w:val="20"/>
              </w:rPr>
              <w:t>67% "Agree", 33% "Strongly Agree"</w:t>
            </w:r>
          </w:p>
          <w:p w14:paraId="018A44CA" w14:textId="77777777" w:rsidR="00687224" w:rsidRPr="00110689" w:rsidRDefault="00687224" w:rsidP="00A05687">
            <w:pPr>
              <w:rPr>
                <w:sz w:val="20"/>
                <w:szCs w:val="20"/>
              </w:rPr>
            </w:pPr>
            <w:r w:rsidRPr="00110689">
              <w:rPr>
                <w:sz w:val="20"/>
                <w:szCs w:val="20"/>
              </w:rPr>
              <w:t>A consensus was reached for this statement</w:t>
            </w:r>
          </w:p>
          <w:p w14:paraId="307DA60B" w14:textId="77777777" w:rsidR="00687224" w:rsidRPr="00110689" w:rsidRDefault="00687224" w:rsidP="00A05687">
            <w:pPr>
              <w:rPr>
                <w:sz w:val="20"/>
                <w:szCs w:val="20"/>
              </w:rPr>
            </w:pPr>
          </w:p>
          <w:p w14:paraId="5F57B15D" w14:textId="77777777" w:rsidR="00687224" w:rsidRPr="00110689" w:rsidRDefault="00687224" w:rsidP="00A05687">
            <w:pPr>
              <w:rPr>
                <w:sz w:val="20"/>
                <w:szCs w:val="20"/>
              </w:rPr>
            </w:pPr>
            <w:r w:rsidRPr="00110689">
              <w:rPr>
                <w:sz w:val="20"/>
                <w:szCs w:val="20"/>
              </w:rPr>
              <w:t xml:space="preserve">Purpose: An inlay contoured to </w:t>
            </w:r>
            <w:proofErr w:type="spellStart"/>
            <w:r w:rsidRPr="00110689">
              <w:rPr>
                <w:sz w:val="20"/>
                <w:szCs w:val="20"/>
              </w:rPr>
              <w:t>cup</w:t>
            </w:r>
            <w:proofErr w:type="spellEnd"/>
            <w:r w:rsidRPr="00110689">
              <w:rPr>
                <w:sz w:val="20"/>
                <w:szCs w:val="20"/>
              </w:rPr>
              <w:t xml:space="preserve"> the heel improves rearfoot fitting Median level of Agreement 5 ("Somewhat Agree")</w:t>
            </w:r>
          </w:p>
          <w:p w14:paraId="423C190F" w14:textId="77777777" w:rsidR="00687224" w:rsidRPr="00110689" w:rsidRDefault="00687224" w:rsidP="00A05687">
            <w:pPr>
              <w:rPr>
                <w:sz w:val="20"/>
                <w:szCs w:val="20"/>
              </w:rPr>
            </w:pPr>
            <w:r w:rsidRPr="00110689">
              <w:rPr>
                <w:sz w:val="20"/>
                <w:szCs w:val="20"/>
              </w:rPr>
              <w:t>7% "Somewhat Disagree", 13% "Neutral", 34% "Somewhat Agree", 33% "Agree", 13% "Strongly Agree"</w:t>
            </w:r>
          </w:p>
          <w:p w14:paraId="169A358F" w14:textId="77777777" w:rsidR="00687224" w:rsidRPr="00110689" w:rsidRDefault="00687224" w:rsidP="00A05687">
            <w:pPr>
              <w:rPr>
                <w:sz w:val="20"/>
                <w:szCs w:val="20"/>
              </w:rPr>
            </w:pPr>
          </w:p>
          <w:p w14:paraId="35057203" w14:textId="77777777" w:rsidR="00687224" w:rsidRPr="00110689" w:rsidRDefault="00687224" w:rsidP="00A05687">
            <w:pPr>
              <w:rPr>
                <w:sz w:val="20"/>
                <w:szCs w:val="20"/>
              </w:rPr>
            </w:pPr>
            <w:r w:rsidRPr="00110689">
              <w:rPr>
                <w:sz w:val="20"/>
                <w:szCs w:val="20"/>
              </w:rPr>
              <w:t>Panellist feedback suggested ambiguity if cupping of the heel would improve the fit of inlay to shoe or the inlay and shoe to the patient’s foot</w:t>
            </w:r>
          </w:p>
          <w:p w14:paraId="2CF3A65F" w14:textId="77777777" w:rsidR="00687224" w:rsidRPr="00110689" w:rsidRDefault="00687224" w:rsidP="00A05687">
            <w:pPr>
              <w:rPr>
                <w:sz w:val="20"/>
                <w:szCs w:val="20"/>
              </w:rPr>
            </w:pPr>
          </w:p>
          <w:p w14:paraId="1A4256B7" w14:textId="77777777" w:rsidR="00687224" w:rsidRPr="00110689" w:rsidRDefault="00687224" w:rsidP="00A05687">
            <w:pPr>
              <w:rPr>
                <w:sz w:val="20"/>
                <w:szCs w:val="20"/>
              </w:rPr>
            </w:pPr>
            <w:r w:rsidRPr="00110689">
              <w:rPr>
                <w:sz w:val="20"/>
                <w:szCs w:val="20"/>
              </w:rPr>
              <w:t>The statement has been slightly modified based on panellist feedback please rank your level of agreement with this.*</w:t>
            </w:r>
          </w:p>
        </w:tc>
      </w:tr>
      <w:tr w:rsidR="00687224" w:rsidRPr="00110689" w14:paraId="7F1E478D" w14:textId="77777777" w:rsidTr="00A05687">
        <w:tc>
          <w:tcPr>
            <w:tcW w:w="1292" w:type="dxa"/>
            <w:vMerge w:val="restart"/>
          </w:tcPr>
          <w:p w14:paraId="33228170" w14:textId="77777777" w:rsidR="00687224" w:rsidRPr="00110689" w:rsidRDefault="00687224" w:rsidP="00A05687">
            <w:pPr>
              <w:jc w:val="both"/>
              <w:rPr>
                <w:sz w:val="20"/>
                <w:szCs w:val="20"/>
              </w:rPr>
            </w:pPr>
          </w:p>
        </w:tc>
        <w:tc>
          <w:tcPr>
            <w:tcW w:w="1114" w:type="dxa"/>
          </w:tcPr>
          <w:p w14:paraId="4DCC7C87"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8D234E3" w14:textId="77777777" w:rsidR="00687224" w:rsidRPr="00110689" w:rsidRDefault="00687224" w:rsidP="00A05687">
            <w:pPr>
              <w:jc w:val="both"/>
              <w:rPr>
                <w:sz w:val="20"/>
                <w:szCs w:val="20"/>
              </w:rPr>
            </w:pPr>
            <w:r w:rsidRPr="00110689">
              <w:rPr>
                <w:sz w:val="20"/>
                <w:szCs w:val="20"/>
              </w:rPr>
              <w:t>Disagree</w:t>
            </w:r>
          </w:p>
        </w:tc>
        <w:tc>
          <w:tcPr>
            <w:tcW w:w="1257" w:type="dxa"/>
          </w:tcPr>
          <w:p w14:paraId="7343CD3E" w14:textId="77777777" w:rsidR="00687224" w:rsidRPr="00110689" w:rsidRDefault="00687224" w:rsidP="00A05687">
            <w:pPr>
              <w:jc w:val="both"/>
              <w:rPr>
                <w:sz w:val="20"/>
                <w:szCs w:val="20"/>
              </w:rPr>
            </w:pPr>
            <w:r w:rsidRPr="00110689">
              <w:rPr>
                <w:sz w:val="20"/>
                <w:szCs w:val="20"/>
              </w:rPr>
              <w:t>Somewhat Disagree</w:t>
            </w:r>
          </w:p>
        </w:tc>
        <w:tc>
          <w:tcPr>
            <w:tcW w:w="951" w:type="dxa"/>
          </w:tcPr>
          <w:p w14:paraId="0B25A921" w14:textId="77777777" w:rsidR="00687224" w:rsidRPr="00110689" w:rsidRDefault="00687224" w:rsidP="00A05687">
            <w:pPr>
              <w:jc w:val="both"/>
              <w:rPr>
                <w:sz w:val="20"/>
                <w:szCs w:val="20"/>
              </w:rPr>
            </w:pPr>
            <w:r w:rsidRPr="00110689">
              <w:rPr>
                <w:sz w:val="20"/>
                <w:szCs w:val="20"/>
              </w:rPr>
              <w:t>Neutral</w:t>
            </w:r>
          </w:p>
        </w:tc>
        <w:tc>
          <w:tcPr>
            <w:tcW w:w="1257" w:type="dxa"/>
          </w:tcPr>
          <w:p w14:paraId="3ED61627" w14:textId="77777777" w:rsidR="00687224" w:rsidRPr="00110689" w:rsidRDefault="00687224" w:rsidP="00A05687">
            <w:pPr>
              <w:jc w:val="both"/>
              <w:rPr>
                <w:sz w:val="20"/>
                <w:szCs w:val="20"/>
              </w:rPr>
            </w:pPr>
            <w:r w:rsidRPr="00110689">
              <w:rPr>
                <w:sz w:val="20"/>
                <w:szCs w:val="20"/>
              </w:rPr>
              <w:t>Somewhat Agree</w:t>
            </w:r>
          </w:p>
        </w:tc>
        <w:tc>
          <w:tcPr>
            <w:tcW w:w="898" w:type="dxa"/>
          </w:tcPr>
          <w:p w14:paraId="361CB4BA" w14:textId="77777777" w:rsidR="00687224" w:rsidRPr="00110689" w:rsidRDefault="00687224" w:rsidP="00A05687">
            <w:pPr>
              <w:jc w:val="both"/>
              <w:rPr>
                <w:sz w:val="20"/>
                <w:szCs w:val="20"/>
              </w:rPr>
            </w:pPr>
            <w:r w:rsidRPr="00110689">
              <w:rPr>
                <w:sz w:val="20"/>
                <w:szCs w:val="20"/>
              </w:rPr>
              <w:t>Agree</w:t>
            </w:r>
          </w:p>
        </w:tc>
        <w:tc>
          <w:tcPr>
            <w:tcW w:w="1177" w:type="dxa"/>
          </w:tcPr>
          <w:p w14:paraId="064E2641" w14:textId="77777777" w:rsidR="00687224" w:rsidRPr="00110689" w:rsidRDefault="00687224" w:rsidP="00A05687">
            <w:pPr>
              <w:jc w:val="both"/>
              <w:rPr>
                <w:sz w:val="20"/>
                <w:szCs w:val="20"/>
              </w:rPr>
            </w:pPr>
            <w:r w:rsidRPr="00110689">
              <w:rPr>
                <w:sz w:val="20"/>
                <w:szCs w:val="20"/>
              </w:rPr>
              <w:t>Strongly Agree</w:t>
            </w:r>
          </w:p>
        </w:tc>
      </w:tr>
      <w:tr w:rsidR="00687224" w:rsidRPr="00110689" w14:paraId="014B90ED" w14:textId="77777777" w:rsidTr="00A05687">
        <w:tc>
          <w:tcPr>
            <w:tcW w:w="1292" w:type="dxa"/>
            <w:vMerge/>
          </w:tcPr>
          <w:p w14:paraId="47ABF86A" w14:textId="77777777" w:rsidR="00687224" w:rsidRPr="00110689" w:rsidRDefault="00687224" w:rsidP="00A05687">
            <w:pPr>
              <w:jc w:val="center"/>
              <w:rPr>
                <w:sz w:val="20"/>
                <w:szCs w:val="20"/>
              </w:rPr>
            </w:pPr>
          </w:p>
        </w:tc>
        <w:tc>
          <w:tcPr>
            <w:tcW w:w="1114" w:type="dxa"/>
          </w:tcPr>
          <w:p w14:paraId="2B65CEA7" w14:textId="77777777" w:rsidR="00687224" w:rsidRPr="00110689" w:rsidRDefault="00687224" w:rsidP="00A05687">
            <w:pPr>
              <w:jc w:val="center"/>
              <w:rPr>
                <w:sz w:val="20"/>
                <w:szCs w:val="20"/>
              </w:rPr>
            </w:pPr>
            <w:r w:rsidRPr="00110689">
              <w:rPr>
                <w:sz w:val="20"/>
                <w:szCs w:val="20"/>
              </w:rPr>
              <w:t>1</w:t>
            </w:r>
          </w:p>
        </w:tc>
        <w:tc>
          <w:tcPr>
            <w:tcW w:w="1064" w:type="dxa"/>
          </w:tcPr>
          <w:p w14:paraId="7BB5B5D4" w14:textId="77777777" w:rsidR="00687224" w:rsidRPr="00110689" w:rsidRDefault="00687224" w:rsidP="00A05687">
            <w:pPr>
              <w:jc w:val="center"/>
              <w:rPr>
                <w:sz w:val="20"/>
                <w:szCs w:val="20"/>
              </w:rPr>
            </w:pPr>
            <w:r w:rsidRPr="00110689">
              <w:rPr>
                <w:sz w:val="20"/>
                <w:szCs w:val="20"/>
              </w:rPr>
              <w:t>2</w:t>
            </w:r>
          </w:p>
        </w:tc>
        <w:tc>
          <w:tcPr>
            <w:tcW w:w="1257" w:type="dxa"/>
          </w:tcPr>
          <w:p w14:paraId="050D8C11" w14:textId="77777777" w:rsidR="00687224" w:rsidRPr="00110689" w:rsidRDefault="00687224" w:rsidP="00A05687">
            <w:pPr>
              <w:jc w:val="center"/>
              <w:rPr>
                <w:sz w:val="20"/>
                <w:szCs w:val="20"/>
              </w:rPr>
            </w:pPr>
            <w:r w:rsidRPr="00110689">
              <w:rPr>
                <w:sz w:val="20"/>
                <w:szCs w:val="20"/>
              </w:rPr>
              <w:t>3</w:t>
            </w:r>
          </w:p>
        </w:tc>
        <w:tc>
          <w:tcPr>
            <w:tcW w:w="951" w:type="dxa"/>
          </w:tcPr>
          <w:p w14:paraId="73C31A00" w14:textId="77777777" w:rsidR="00687224" w:rsidRPr="00110689" w:rsidRDefault="00687224" w:rsidP="00A05687">
            <w:pPr>
              <w:jc w:val="center"/>
              <w:rPr>
                <w:sz w:val="20"/>
                <w:szCs w:val="20"/>
              </w:rPr>
            </w:pPr>
            <w:r w:rsidRPr="00110689">
              <w:rPr>
                <w:sz w:val="20"/>
                <w:szCs w:val="20"/>
              </w:rPr>
              <w:t>4</w:t>
            </w:r>
          </w:p>
        </w:tc>
        <w:tc>
          <w:tcPr>
            <w:tcW w:w="1257" w:type="dxa"/>
          </w:tcPr>
          <w:p w14:paraId="1EC96A30" w14:textId="77777777" w:rsidR="00687224" w:rsidRPr="00110689" w:rsidRDefault="00687224" w:rsidP="00A05687">
            <w:pPr>
              <w:jc w:val="center"/>
              <w:rPr>
                <w:sz w:val="20"/>
                <w:szCs w:val="20"/>
              </w:rPr>
            </w:pPr>
            <w:r w:rsidRPr="00110689">
              <w:rPr>
                <w:sz w:val="20"/>
                <w:szCs w:val="20"/>
              </w:rPr>
              <w:t>5</w:t>
            </w:r>
          </w:p>
        </w:tc>
        <w:tc>
          <w:tcPr>
            <w:tcW w:w="898" w:type="dxa"/>
          </w:tcPr>
          <w:p w14:paraId="2FFB7467" w14:textId="77777777" w:rsidR="00687224" w:rsidRPr="00110689" w:rsidRDefault="00687224" w:rsidP="00A05687">
            <w:pPr>
              <w:jc w:val="center"/>
              <w:rPr>
                <w:sz w:val="20"/>
                <w:szCs w:val="20"/>
              </w:rPr>
            </w:pPr>
            <w:r w:rsidRPr="00110689">
              <w:rPr>
                <w:sz w:val="20"/>
                <w:szCs w:val="20"/>
              </w:rPr>
              <w:t>6</w:t>
            </w:r>
          </w:p>
        </w:tc>
        <w:tc>
          <w:tcPr>
            <w:tcW w:w="1177" w:type="dxa"/>
          </w:tcPr>
          <w:p w14:paraId="5CAD5966" w14:textId="77777777" w:rsidR="00687224" w:rsidRPr="00110689" w:rsidRDefault="00687224" w:rsidP="00A05687">
            <w:pPr>
              <w:jc w:val="center"/>
              <w:rPr>
                <w:sz w:val="20"/>
                <w:szCs w:val="20"/>
              </w:rPr>
            </w:pPr>
            <w:r w:rsidRPr="00110689">
              <w:rPr>
                <w:sz w:val="20"/>
                <w:szCs w:val="20"/>
              </w:rPr>
              <w:t>7</w:t>
            </w:r>
          </w:p>
        </w:tc>
      </w:tr>
      <w:tr w:rsidR="00687224" w:rsidRPr="00110689" w14:paraId="06ED55C9" w14:textId="77777777" w:rsidTr="00A05687">
        <w:tc>
          <w:tcPr>
            <w:tcW w:w="1292" w:type="dxa"/>
          </w:tcPr>
          <w:p w14:paraId="4B0372AB" w14:textId="77777777" w:rsidR="00687224" w:rsidRPr="00110689" w:rsidRDefault="00687224" w:rsidP="00A05687">
            <w:pPr>
              <w:rPr>
                <w:sz w:val="20"/>
                <w:szCs w:val="20"/>
              </w:rPr>
            </w:pPr>
            <w:r w:rsidRPr="00110689">
              <w:rPr>
                <w:sz w:val="20"/>
                <w:szCs w:val="20"/>
              </w:rPr>
              <w:t xml:space="preserve">An inlay contoured to </w:t>
            </w:r>
            <w:proofErr w:type="spellStart"/>
            <w:r w:rsidRPr="00110689">
              <w:rPr>
                <w:sz w:val="20"/>
                <w:szCs w:val="20"/>
              </w:rPr>
              <w:t>cup</w:t>
            </w:r>
            <w:proofErr w:type="spellEnd"/>
            <w:r w:rsidRPr="00110689">
              <w:rPr>
                <w:sz w:val="20"/>
                <w:szCs w:val="20"/>
              </w:rPr>
              <w:t xml:space="preserve"> the heel improves rearfoot fitting of the child's foot to the shoe</w:t>
            </w:r>
          </w:p>
        </w:tc>
        <w:tc>
          <w:tcPr>
            <w:tcW w:w="1114" w:type="dxa"/>
          </w:tcPr>
          <w:p w14:paraId="5E52E82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2DA12A4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1ADF1D1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7C6CB4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143703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98" w:type="dxa"/>
          </w:tcPr>
          <w:p w14:paraId="433501F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177" w:type="dxa"/>
          </w:tcPr>
          <w:p w14:paraId="639930A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5A00B9F0" w14:textId="77777777" w:rsidR="00687224" w:rsidRPr="00110689" w:rsidRDefault="00687224" w:rsidP="00687224">
      <w:pPr>
        <w:rPr>
          <w:sz w:val="20"/>
          <w:szCs w:val="20"/>
        </w:rPr>
      </w:pPr>
    </w:p>
    <w:p w14:paraId="68EA15AF" w14:textId="77777777" w:rsidR="00687224" w:rsidRPr="00110689" w:rsidRDefault="00687224" w:rsidP="00687224">
      <w:pPr>
        <w:rPr>
          <w:sz w:val="20"/>
          <w:szCs w:val="20"/>
        </w:rPr>
      </w:pPr>
      <w:r w:rsidRPr="00110689">
        <w:rPr>
          <w:sz w:val="20"/>
          <w:szCs w:val="20"/>
        </w:rPr>
        <w:t>32)</w:t>
      </w:r>
    </w:p>
    <w:tbl>
      <w:tblPr>
        <w:tblStyle w:val="TableGrid"/>
        <w:tblW w:w="0" w:type="auto"/>
        <w:tblLook w:val="04A0" w:firstRow="1" w:lastRow="0" w:firstColumn="1" w:lastColumn="0" w:noHBand="0" w:noVBand="1"/>
      </w:tblPr>
      <w:tblGrid>
        <w:gridCol w:w="8488"/>
      </w:tblGrid>
      <w:tr w:rsidR="00687224" w:rsidRPr="00110689" w14:paraId="25BBE685" w14:textId="77777777" w:rsidTr="00A05687">
        <w:tc>
          <w:tcPr>
            <w:tcW w:w="9918" w:type="dxa"/>
          </w:tcPr>
          <w:p w14:paraId="774ED12F"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Inlay please use this optional area to provide us with your reasoning.</w:t>
            </w:r>
          </w:p>
        </w:tc>
      </w:tr>
      <w:tr w:rsidR="00687224" w:rsidRPr="00110689" w14:paraId="323C20B7" w14:textId="77777777" w:rsidTr="00A05687">
        <w:tc>
          <w:tcPr>
            <w:tcW w:w="9918" w:type="dxa"/>
          </w:tcPr>
          <w:p w14:paraId="34874C44" w14:textId="77777777" w:rsidR="00687224" w:rsidRPr="00110689" w:rsidRDefault="00687224" w:rsidP="00A05687">
            <w:pPr>
              <w:rPr>
                <w:sz w:val="20"/>
                <w:szCs w:val="20"/>
              </w:rPr>
            </w:pPr>
          </w:p>
          <w:p w14:paraId="45859F46" w14:textId="77777777" w:rsidR="00687224" w:rsidRPr="00110689" w:rsidRDefault="00687224" w:rsidP="00A05687">
            <w:pPr>
              <w:rPr>
                <w:sz w:val="20"/>
                <w:szCs w:val="20"/>
              </w:rPr>
            </w:pPr>
          </w:p>
        </w:tc>
      </w:tr>
    </w:tbl>
    <w:p w14:paraId="47BFCF9E" w14:textId="77777777" w:rsidR="00687224" w:rsidRPr="00110689" w:rsidRDefault="00687224" w:rsidP="00687224">
      <w:pPr>
        <w:rPr>
          <w:sz w:val="20"/>
          <w:szCs w:val="20"/>
        </w:rPr>
      </w:pPr>
    </w:p>
    <w:p w14:paraId="248CB0A6" w14:textId="77777777" w:rsidR="00687224" w:rsidRPr="00110689" w:rsidRDefault="00687224" w:rsidP="00687224">
      <w:pPr>
        <w:rPr>
          <w:sz w:val="20"/>
          <w:szCs w:val="20"/>
        </w:rPr>
      </w:pPr>
      <w:r w:rsidRPr="00110689">
        <w:rPr>
          <w:sz w:val="20"/>
          <w:szCs w:val="20"/>
        </w:rPr>
        <w:br w:type="page"/>
      </w:r>
    </w:p>
    <w:p w14:paraId="44619863"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6BBDB773" w14:textId="77777777" w:rsidTr="00A05687">
        <w:trPr>
          <w:trHeight w:val="1408"/>
        </w:trPr>
        <w:tc>
          <w:tcPr>
            <w:tcW w:w="9010" w:type="dxa"/>
          </w:tcPr>
          <w:p w14:paraId="6F1FDDC3" w14:textId="77777777" w:rsidR="00687224" w:rsidRPr="00110689" w:rsidRDefault="00687224" w:rsidP="00A05687">
            <w:pPr>
              <w:rPr>
                <w:b/>
                <w:bCs/>
                <w:sz w:val="20"/>
                <w:szCs w:val="20"/>
              </w:rPr>
            </w:pPr>
            <w:r w:rsidRPr="00110689">
              <w:rPr>
                <w:b/>
                <w:bCs/>
                <w:sz w:val="20"/>
                <w:szCs w:val="20"/>
              </w:rPr>
              <w:t>Sole unit</w:t>
            </w:r>
          </w:p>
          <w:p w14:paraId="348B6CD7" w14:textId="77777777" w:rsidR="00687224" w:rsidRPr="00110689" w:rsidRDefault="00687224" w:rsidP="00A05687">
            <w:pPr>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3c6a84ae-3bef-42df-b10a-4f80f691ebbb" \* MERGEFORMATINET </w:instrText>
            </w:r>
            <w:r w:rsidRPr="00110689">
              <w:rPr>
                <w:sz w:val="20"/>
                <w:szCs w:val="20"/>
              </w:rPr>
              <w:fldChar w:fldCharType="separate"/>
            </w:r>
            <w:r w:rsidRPr="00110689">
              <w:rPr>
                <w:noProof/>
                <w:sz w:val="20"/>
                <w:szCs w:val="20"/>
              </w:rPr>
              <w:drawing>
                <wp:inline distT="0" distB="0" distL="0" distR="0" wp14:anchorId="70CD3742" wp14:editId="0BCDC602">
                  <wp:extent cx="5727700" cy="1402715"/>
                  <wp:effectExtent l="0" t="0" r="0" b="0"/>
                  <wp:docPr id="570952616" name="Picture 570952616" descr="A picture containing indoor, red,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27700" cy="1402715"/>
                          </a:xfrm>
                          <a:prstGeom prst="rect">
                            <a:avLst/>
                          </a:prstGeom>
                          <a:noFill/>
                          <a:ln>
                            <a:noFill/>
                          </a:ln>
                        </pic:spPr>
                      </pic:pic>
                    </a:graphicData>
                  </a:graphic>
                </wp:inline>
              </w:drawing>
            </w:r>
            <w:r w:rsidRPr="00110689">
              <w:rPr>
                <w:sz w:val="20"/>
                <w:szCs w:val="20"/>
              </w:rPr>
              <w:fldChar w:fldCharType="end"/>
            </w:r>
          </w:p>
          <w:p w14:paraId="63DB3644" w14:textId="77777777" w:rsidR="00687224" w:rsidRPr="00110689" w:rsidRDefault="00687224" w:rsidP="00A05687">
            <w:pPr>
              <w:rPr>
                <w:b/>
                <w:bCs/>
                <w:sz w:val="20"/>
                <w:szCs w:val="20"/>
              </w:rPr>
            </w:pPr>
          </w:p>
        </w:tc>
      </w:tr>
      <w:tr w:rsidR="00687224" w:rsidRPr="00110689" w14:paraId="1B74568A" w14:textId="77777777" w:rsidTr="00A05687">
        <w:tc>
          <w:tcPr>
            <w:tcW w:w="9010" w:type="dxa"/>
          </w:tcPr>
          <w:p w14:paraId="6833B46E"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Sole unit of standard “Off the Shelf” stability footwear used as a clinical intervention for children with mobility impairment.</w:t>
            </w:r>
          </w:p>
          <w:p w14:paraId="229DD154" w14:textId="77777777" w:rsidR="00687224" w:rsidRPr="00110689" w:rsidRDefault="00687224" w:rsidP="00A05687">
            <w:pPr>
              <w:rPr>
                <w:sz w:val="20"/>
                <w:szCs w:val="20"/>
              </w:rPr>
            </w:pPr>
            <w:r w:rsidRPr="00110689">
              <w:rPr>
                <w:sz w:val="20"/>
                <w:szCs w:val="20"/>
              </w:rPr>
              <w:t>Please consider the options offered or rank your level of agreement with the suggested characteristic or purpose of these design characteristics some of which may have been slightly modified based on panellist feedback in Round 2:</w:t>
            </w:r>
          </w:p>
        </w:tc>
      </w:tr>
    </w:tbl>
    <w:p w14:paraId="5928A97F" w14:textId="77777777" w:rsidR="00687224" w:rsidRPr="00110689" w:rsidRDefault="00687224" w:rsidP="00687224">
      <w:pPr>
        <w:rPr>
          <w:sz w:val="20"/>
          <w:szCs w:val="20"/>
        </w:rPr>
      </w:pPr>
    </w:p>
    <w:p w14:paraId="07FB6447" w14:textId="77777777" w:rsidR="00687224" w:rsidRPr="00110689" w:rsidRDefault="00687224" w:rsidP="00687224">
      <w:pPr>
        <w:rPr>
          <w:sz w:val="20"/>
          <w:szCs w:val="20"/>
        </w:rPr>
      </w:pPr>
      <w:r w:rsidRPr="00110689">
        <w:rPr>
          <w:sz w:val="20"/>
          <w:szCs w:val="20"/>
        </w:rPr>
        <w:t>33)</w:t>
      </w:r>
    </w:p>
    <w:tbl>
      <w:tblPr>
        <w:tblStyle w:val="TableGrid"/>
        <w:tblW w:w="0" w:type="auto"/>
        <w:tblLook w:val="04A0" w:firstRow="1" w:lastRow="0" w:firstColumn="1" w:lastColumn="0" w:noHBand="0" w:noVBand="1"/>
      </w:tblPr>
      <w:tblGrid>
        <w:gridCol w:w="8488"/>
      </w:tblGrid>
      <w:tr w:rsidR="00687224" w:rsidRPr="00110689" w14:paraId="7CE7BAA1" w14:textId="77777777" w:rsidTr="00A05687">
        <w:tc>
          <w:tcPr>
            <w:tcW w:w="9010" w:type="dxa"/>
          </w:tcPr>
          <w:p w14:paraId="5242A3ED"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tread depth of the sole unit in Round 2.</w:t>
            </w:r>
          </w:p>
          <w:p w14:paraId="61979469" w14:textId="77777777" w:rsidR="00687224" w:rsidRPr="00110689" w:rsidRDefault="00687224" w:rsidP="00A05687">
            <w:pPr>
              <w:rPr>
                <w:sz w:val="20"/>
                <w:szCs w:val="20"/>
              </w:rPr>
            </w:pPr>
            <w:r w:rsidRPr="00110689">
              <w:rPr>
                <w:sz w:val="20"/>
                <w:szCs w:val="20"/>
              </w:rPr>
              <w:t>The relative distribution of response is detailed below:</w:t>
            </w:r>
          </w:p>
          <w:p w14:paraId="0F256DC5" w14:textId="77777777" w:rsidR="00687224" w:rsidRPr="00110689" w:rsidRDefault="00687224" w:rsidP="00A05687">
            <w:pPr>
              <w:rPr>
                <w:sz w:val="20"/>
                <w:szCs w:val="20"/>
              </w:rPr>
            </w:pPr>
          </w:p>
          <w:p w14:paraId="29F0C814" w14:textId="77777777" w:rsidR="00687224" w:rsidRPr="00110689" w:rsidRDefault="00687224" w:rsidP="00A05687">
            <w:pPr>
              <w:rPr>
                <w:sz w:val="20"/>
                <w:szCs w:val="20"/>
              </w:rPr>
            </w:pPr>
            <w:r w:rsidRPr="00110689">
              <w:rPr>
                <w:sz w:val="20"/>
                <w:szCs w:val="20"/>
              </w:rPr>
              <w:t>Option 1: The tread depth should come in an optional range dependent on the ability of the child and the environment where the footwear is to be used. (87%)</w:t>
            </w:r>
          </w:p>
          <w:p w14:paraId="153872DF" w14:textId="77777777" w:rsidR="00687224" w:rsidRPr="00110689" w:rsidRDefault="00687224" w:rsidP="00A05687">
            <w:pPr>
              <w:rPr>
                <w:sz w:val="20"/>
                <w:szCs w:val="20"/>
              </w:rPr>
            </w:pPr>
          </w:p>
          <w:p w14:paraId="319B930E" w14:textId="77777777" w:rsidR="00687224" w:rsidRPr="00110689" w:rsidRDefault="00687224" w:rsidP="00A05687">
            <w:pPr>
              <w:rPr>
                <w:sz w:val="20"/>
                <w:szCs w:val="20"/>
              </w:rPr>
            </w:pPr>
            <w:r w:rsidRPr="00110689">
              <w:rPr>
                <w:sz w:val="20"/>
                <w:szCs w:val="20"/>
              </w:rPr>
              <w:t>Option 2: A deepened tread (Original) 13%</w:t>
            </w:r>
          </w:p>
          <w:p w14:paraId="386542D9" w14:textId="77777777" w:rsidR="00687224" w:rsidRPr="00110689" w:rsidRDefault="00687224" w:rsidP="00A05687">
            <w:pPr>
              <w:rPr>
                <w:sz w:val="20"/>
                <w:szCs w:val="20"/>
              </w:rPr>
            </w:pPr>
          </w:p>
          <w:p w14:paraId="1FC2529B" w14:textId="77777777" w:rsidR="00687224" w:rsidRPr="00110689" w:rsidRDefault="00687224" w:rsidP="00A05687">
            <w:pPr>
              <w:rPr>
                <w:sz w:val="20"/>
                <w:szCs w:val="20"/>
              </w:rPr>
            </w:pPr>
            <w:r w:rsidRPr="00110689">
              <w:rPr>
                <w:sz w:val="20"/>
                <w:szCs w:val="20"/>
              </w:rPr>
              <w:t>A consensus was reached for Option 1</w:t>
            </w:r>
          </w:p>
        </w:tc>
      </w:tr>
    </w:tbl>
    <w:p w14:paraId="60EFA6C6" w14:textId="77777777" w:rsidR="00687224" w:rsidRPr="00110689" w:rsidRDefault="00687224" w:rsidP="00687224">
      <w:pPr>
        <w:rPr>
          <w:sz w:val="20"/>
          <w:szCs w:val="20"/>
        </w:rPr>
      </w:pPr>
    </w:p>
    <w:p w14:paraId="64DDF689" w14:textId="77777777" w:rsidR="00687224" w:rsidRPr="00110689" w:rsidRDefault="00687224" w:rsidP="00687224">
      <w:pPr>
        <w:rPr>
          <w:sz w:val="20"/>
          <w:szCs w:val="20"/>
        </w:rPr>
      </w:pPr>
      <w:r w:rsidRPr="00110689">
        <w:rPr>
          <w:sz w:val="20"/>
          <w:szCs w:val="20"/>
        </w:rPr>
        <w:t>34)</w:t>
      </w:r>
    </w:p>
    <w:tbl>
      <w:tblPr>
        <w:tblStyle w:val="TableGrid"/>
        <w:tblW w:w="0" w:type="auto"/>
        <w:tblLook w:val="04A0" w:firstRow="1" w:lastRow="0" w:firstColumn="1" w:lastColumn="0" w:noHBand="0" w:noVBand="1"/>
      </w:tblPr>
      <w:tblGrid>
        <w:gridCol w:w="8488"/>
      </w:tblGrid>
      <w:tr w:rsidR="00687224" w:rsidRPr="00110689" w14:paraId="6CC55075" w14:textId="77777777" w:rsidTr="00A05687">
        <w:tc>
          <w:tcPr>
            <w:tcW w:w="9010" w:type="dxa"/>
          </w:tcPr>
          <w:p w14:paraId="3247C23B"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wear characteristics of the sole unit in Round 2.</w:t>
            </w:r>
          </w:p>
          <w:p w14:paraId="05F330D2" w14:textId="77777777" w:rsidR="00687224" w:rsidRPr="00110689" w:rsidRDefault="00687224" w:rsidP="00A05687">
            <w:pPr>
              <w:rPr>
                <w:sz w:val="20"/>
                <w:szCs w:val="20"/>
              </w:rPr>
            </w:pPr>
            <w:r w:rsidRPr="00110689">
              <w:rPr>
                <w:sz w:val="20"/>
                <w:szCs w:val="20"/>
              </w:rPr>
              <w:t>The relative distribution of response is detailed below:</w:t>
            </w:r>
          </w:p>
          <w:p w14:paraId="5DA4A488" w14:textId="77777777" w:rsidR="00687224" w:rsidRPr="00110689" w:rsidRDefault="00687224" w:rsidP="00A05687">
            <w:pPr>
              <w:rPr>
                <w:sz w:val="20"/>
                <w:szCs w:val="20"/>
              </w:rPr>
            </w:pPr>
          </w:p>
          <w:p w14:paraId="1048D0BF" w14:textId="77777777" w:rsidR="00687224" w:rsidRPr="00110689" w:rsidRDefault="00687224" w:rsidP="00A05687">
            <w:pPr>
              <w:rPr>
                <w:sz w:val="20"/>
                <w:szCs w:val="20"/>
              </w:rPr>
            </w:pPr>
            <w:r w:rsidRPr="00110689">
              <w:rPr>
                <w:sz w:val="20"/>
                <w:szCs w:val="20"/>
              </w:rPr>
              <w:t>Option 1: Optional wear resilience of the sole material dependent on the age and ability of the patient. (87%)</w:t>
            </w:r>
          </w:p>
          <w:p w14:paraId="547CF2F9" w14:textId="77777777" w:rsidR="00687224" w:rsidRPr="00110689" w:rsidRDefault="00687224" w:rsidP="00A05687">
            <w:pPr>
              <w:rPr>
                <w:sz w:val="20"/>
                <w:szCs w:val="20"/>
              </w:rPr>
            </w:pPr>
          </w:p>
          <w:p w14:paraId="58820E27" w14:textId="77777777" w:rsidR="00687224" w:rsidRPr="00110689" w:rsidRDefault="00687224" w:rsidP="00A05687">
            <w:pPr>
              <w:rPr>
                <w:sz w:val="20"/>
                <w:szCs w:val="20"/>
              </w:rPr>
            </w:pPr>
            <w:r w:rsidRPr="00110689">
              <w:rPr>
                <w:sz w:val="20"/>
                <w:szCs w:val="20"/>
              </w:rPr>
              <w:t>Option 2: Hard-wearing material (Original) (13%)</w:t>
            </w:r>
          </w:p>
          <w:p w14:paraId="1065C3E4" w14:textId="77777777" w:rsidR="00687224" w:rsidRPr="00110689" w:rsidRDefault="00687224" w:rsidP="00A05687">
            <w:pPr>
              <w:rPr>
                <w:sz w:val="20"/>
                <w:szCs w:val="20"/>
              </w:rPr>
            </w:pPr>
          </w:p>
          <w:p w14:paraId="2B18AD83" w14:textId="77777777" w:rsidR="00687224" w:rsidRPr="00110689" w:rsidRDefault="00687224" w:rsidP="00A05687">
            <w:pPr>
              <w:rPr>
                <w:sz w:val="20"/>
                <w:szCs w:val="20"/>
              </w:rPr>
            </w:pPr>
            <w:r w:rsidRPr="00110689">
              <w:rPr>
                <w:sz w:val="20"/>
                <w:szCs w:val="20"/>
              </w:rPr>
              <w:t>A consensus was reached for Option 1</w:t>
            </w:r>
          </w:p>
        </w:tc>
      </w:tr>
    </w:tbl>
    <w:p w14:paraId="68AC787C" w14:textId="77777777" w:rsidR="00687224" w:rsidRPr="00110689" w:rsidRDefault="00687224" w:rsidP="00687224">
      <w:pPr>
        <w:rPr>
          <w:sz w:val="20"/>
          <w:szCs w:val="20"/>
        </w:rPr>
      </w:pPr>
    </w:p>
    <w:p w14:paraId="3B97211D" w14:textId="77777777" w:rsidR="00687224" w:rsidRPr="00110689" w:rsidRDefault="00687224" w:rsidP="00687224">
      <w:pPr>
        <w:rPr>
          <w:sz w:val="20"/>
          <w:szCs w:val="20"/>
        </w:rPr>
      </w:pPr>
      <w:r w:rsidRPr="00110689">
        <w:rPr>
          <w:sz w:val="20"/>
          <w:szCs w:val="20"/>
        </w:rPr>
        <w:t>35)</w:t>
      </w:r>
    </w:p>
    <w:tbl>
      <w:tblPr>
        <w:tblStyle w:val="TableGrid"/>
        <w:tblW w:w="0" w:type="auto"/>
        <w:tblLook w:val="04A0" w:firstRow="1" w:lastRow="0" w:firstColumn="1" w:lastColumn="0" w:noHBand="0" w:noVBand="1"/>
      </w:tblPr>
      <w:tblGrid>
        <w:gridCol w:w="8488"/>
      </w:tblGrid>
      <w:tr w:rsidR="00687224" w:rsidRPr="00110689" w14:paraId="0B428DBA" w14:textId="77777777" w:rsidTr="00A05687">
        <w:tc>
          <w:tcPr>
            <w:tcW w:w="9010" w:type="dxa"/>
          </w:tcPr>
          <w:p w14:paraId="2FDE16E0" w14:textId="77777777" w:rsidR="00687224" w:rsidRPr="00110689" w:rsidRDefault="00687224" w:rsidP="00A05687">
            <w:pPr>
              <w:rPr>
                <w:sz w:val="20"/>
                <w:szCs w:val="20"/>
              </w:rPr>
            </w:pPr>
            <w:r w:rsidRPr="00110689">
              <w:rPr>
                <w:sz w:val="20"/>
                <w:szCs w:val="20"/>
              </w:rPr>
              <w:t>The following purpose was presented to the panellists in Round 2  in relation to hard wearing sole material.</w:t>
            </w:r>
          </w:p>
          <w:p w14:paraId="762051D5"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50F05D00" w14:textId="77777777" w:rsidR="00687224" w:rsidRPr="00110689" w:rsidRDefault="00687224" w:rsidP="00A05687">
            <w:pPr>
              <w:rPr>
                <w:sz w:val="20"/>
                <w:szCs w:val="20"/>
              </w:rPr>
            </w:pPr>
          </w:p>
          <w:p w14:paraId="302CB652" w14:textId="77777777" w:rsidR="00687224" w:rsidRPr="00110689" w:rsidRDefault="00687224" w:rsidP="00A05687">
            <w:pPr>
              <w:rPr>
                <w:sz w:val="20"/>
                <w:szCs w:val="20"/>
              </w:rPr>
            </w:pPr>
            <w:r w:rsidRPr="00110689">
              <w:rPr>
                <w:sz w:val="20"/>
                <w:szCs w:val="20"/>
              </w:rPr>
              <w:t xml:space="preserve">Purpose: Hard-wearing sole material will prolong the stability effect of the footwear by resisting wear patterns associated with gait pathologies. </w:t>
            </w:r>
          </w:p>
          <w:p w14:paraId="3E5B4227" w14:textId="77777777" w:rsidR="00687224" w:rsidRPr="00110689" w:rsidRDefault="00687224" w:rsidP="00A05687">
            <w:pPr>
              <w:rPr>
                <w:sz w:val="20"/>
                <w:szCs w:val="20"/>
              </w:rPr>
            </w:pPr>
            <w:r w:rsidRPr="00110689">
              <w:rPr>
                <w:sz w:val="20"/>
                <w:szCs w:val="20"/>
              </w:rPr>
              <w:t xml:space="preserve">Median level of Agreement 6 ("Agree") </w:t>
            </w:r>
          </w:p>
          <w:p w14:paraId="4E05AE41" w14:textId="77777777" w:rsidR="00687224" w:rsidRPr="00110689" w:rsidRDefault="00687224" w:rsidP="00A05687">
            <w:pPr>
              <w:rPr>
                <w:sz w:val="20"/>
                <w:szCs w:val="20"/>
              </w:rPr>
            </w:pPr>
            <w:r w:rsidRPr="00110689">
              <w:rPr>
                <w:sz w:val="20"/>
                <w:szCs w:val="20"/>
              </w:rPr>
              <w:t>7% "Neutral", 7% "Somewhat Agree", 79% "Agree", 7% "Strongly Agree"</w:t>
            </w:r>
          </w:p>
          <w:p w14:paraId="4AFAD685" w14:textId="77777777" w:rsidR="00687224" w:rsidRPr="00110689" w:rsidRDefault="00687224" w:rsidP="00A05687">
            <w:pPr>
              <w:rPr>
                <w:sz w:val="20"/>
                <w:szCs w:val="20"/>
              </w:rPr>
            </w:pPr>
          </w:p>
          <w:p w14:paraId="14047D2B" w14:textId="77777777" w:rsidR="00687224" w:rsidRPr="00110689" w:rsidRDefault="00687224" w:rsidP="00A05687">
            <w:pPr>
              <w:rPr>
                <w:sz w:val="20"/>
                <w:szCs w:val="20"/>
              </w:rPr>
            </w:pPr>
            <w:r w:rsidRPr="00110689">
              <w:rPr>
                <w:sz w:val="20"/>
                <w:szCs w:val="20"/>
              </w:rPr>
              <w:t xml:space="preserve">A consensus was reached for this </w:t>
            </w:r>
            <w:proofErr w:type="spellStart"/>
            <w:r w:rsidRPr="00110689">
              <w:rPr>
                <w:sz w:val="20"/>
                <w:szCs w:val="20"/>
              </w:rPr>
              <w:t>Statment</w:t>
            </w:r>
            <w:proofErr w:type="spellEnd"/>
            <w:r w:rsidRPr="00110689">
              <w:rPr>
                <w:sz w:val="20"/>
                <w:szCs w:val="20"/>
              </w:rPr>
              <w:t>.</w:t>
            </w:r>
          </w:p>
        </w:tc>
      </w:tr>
    </w:tbl>
    <w:p w14:paraId="1343C767" w14:textId="77777777" w:rsidR="00687224" w:rsidRPr="00110689" w:rsidRDefault="00687224" w:rsidP="00687224">
      <w:pPr>
        <w:rPr>
          <w:sz w:val="20"/>
          <w:szCs w:val="20"/>
        </w:rPr>
      </w:pPr>
    </w:p>
    <w:p w14:paraId="2A45820D" w14:textId="77777777" w:rsidR="00687224" w:rsidRPr="00110689" w:rsidRDefault="00687224" w:rsidP="00687224">
      <w:pPr>
        <w:rPr>
          <w:sz w:val="20"/>
          <w:szCs w:val="20"/>
        </w:rPr>
      </w:pPr>
      <w:r w:rsidRPr="00110689">
        <w:rPr>
          <w:sz w:val="20"/>
          <w:szCs w:val="20"/>
        </w:rPr>
        <w:t>36)</w:t>
      </w:r>
    </w:p>
    <w:tbl>
      <w:tblPr>
        <w:tblStyle w:val="TableGrid"/>
        <w:tblW w:w="0" w:type="auto"/>
        <w:tblLook w:val="04A0" w:firstRow="1" w:lastRow="0" w:firstColumn="1" w:lastColumn="0" w:noHBand="0" w:noVBand="1"/>
      </w:tblPr>
      <w:tblGrid>
        <w:gridCol w:w="8488"/>
      </w:tblGrid>
      <w:tr w:rsidR="00687224" w:rsidRPr="00110689" w14:paraId="3E5A436A" w14:textId="77777777" w:rsidTr="00A05687">
        <w:tc>
          <w:tcPr>
            <w:tcW w:w="9010" w:type="dxa"/>
          </w:tcPr>
          <w:p w14:paraId="479AF913"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degree of flexibility for the sole unit.  in Round 2.</w:t>
            </w:r>
          </w:p>
          <w:p w14:paraId="1F522B44" w14:textId="77777777" w:rsidR="00687224" w:rsidRPr="00110689" w:rsidRDefault="00687224" w:rsidP="00A05687">
            <w:pPr>
              <w:rPr>
                <w:sz w:val="20"/>
                <w:szCs w:val="20"/>
              </w:rPr>
            </w:pPr>
            <w:r w:rsidRPr="00110689">
              <w:rPr>
                <w:sz w:val="20"/>
                <w:szCs w:val="20"/>
              </w:rPr>
              <w:t>The relative distribution of response is detailed below:</w:t>
            </w:r>
          </w:p>
          <w:p w14:paraId="2E528F9E" w14:textId="77777777" w:rsidR="00687224" w:rsidRPr="00110689" w:rsidRDefault="00687224" w:rsidP="00A05687">
            <w:pPr>
              <w:rPr>
                <w:sz w:val="20"/>
                <w:szCs w:val="20"/>
              </w:rPr>
            </w:pPr>
          </w:p>
          <w:p w14:paraId="305C77EA" w14:textId="77777777" w:rsidR="00687224" w:rsidRPr="00110689" w:rsidRDefault="00687224" w:rsidP="00A05687">
            <w:pPr>
              <w:rPr>
                <w:sz w:val="20"/>
                <w:szCs w:val="20"/>
              </w:rPr>
            </w:pPr>
            <w:r w:rsidRPr="00110689">
              <w:rPr>
                <w:sz w:val="20"/>
                <w:szCs w:val="20"/>
              </w:rPr>
              <w:t>Option 1: The sole unit should come in a range of sole stiffness dependent on the patient's ability or the therapeutic goals, with flexibility of the sole focused at the MPJ area</w:t>
            </w:r>
          </w:p>
          <w:p w14:paraId="66712BD7" w14:textId="77777777" w:rsidR="00687224" w:rsidRPr="00110689" w:rsidRDefault="00687224" w:rsidP="00A05687">
            <w:pPr>
              <w:rPr>
                <w:sz w:val="20"/>
                <w:szCs w:val="20"/>
              </w:rPr>
            </w:pPr>
            <w:r w:rsidRPr="00110689">
              <w:rPr>
                <w:sz w:val="20"/>
                <w:szCs w:val="20"/>
              </w:rPr>
              <w:t>(100%)</w:t>
            </w:r>
          </w:p>
          <w:p w14:paraId="1EABBD29" w14:textId="77777777" w:rsidR="00687224" w:rsidRPr="00110689" w:rsidRDefault="00687224" w:rsidP="00A05687">
            <w:pPr>
              <w:rPr>
                <w:sz w:val="20"/>
                <w:szCs w:val="20"/>
              </w:rPr>
            </w:pPr>
            <w:r w:rsidRPr="00110689">
              <w:rPr>
                <w:sz w:val="20"/>
                <w:szCs w:val="20"/>
              </w:rPr>
              <w:t>Option2 (Other)</w:t>
            </w:r>
          </w:p>
          <w:p w14:paraId="3D849082" w14:textId="77777777" w:rsidR="00687224" w:rsidRPr="00110689" w:rsidRDefault="00687224" w:rsidP="00A05687">
            <w:pPr>
              <w:rPr>
                <w:sz w:val="20"/>
                <w:szCs w:val="20"/>
              </w:rPr>
            </w:pPr>
            <w:r w:rsidRPr="00110689">
              <w:rPr>
                <w:sz w:val="20"/>
                <w:szCs w:val="20"/>
              </w:rPr>
              <w:t>(0%)</w:t>
            </w:r>
          </w:p>
          <w:p w14:paraId="21A89110" w14:textId="77777777" w:rsidR="00687224" w:rsidRPr="00110689" w:rsidRDefault="00687224" w:rsidP="00A05687">
            <w:pPr>
              <w:rPr>
                <w:sz w:val="20"/>
                <w:szCs w:val="20"/>
              </w:rPr>
            </w:pPr>
          </w:p>
          <w:p w14:paraId="5AD1D160" w14:textId="77777777" w:rsidR="00687224" w:rsidRPr="00110689" w:rsidRDefault="00687224" w:rsidP="00A05687">
            <w:pPr>
              <w:rPr>
                <w:sz w:val="20"/>
                <w:szCs w:val="20"/>
              </w:rPr>
            </w:pPr>
            <w:r w:rsidRPr="00110689">
              <w:rPr>
                <w:sz w:val="20"/>
                <w:szCs w:val="20"/>
              </w:rPr>
              <w:t>A consensus was reached for option 1.</w:t>
            </w:r>
          </w:p>
        </w:tc>
      </w:tr>
    </w:tbl>
    <w:p w14:paraId="27D916CC" w14:textId="77777777" w:rsidR="00687224" w:rsidRPr="00110689" w:rsidRDefault="00687224" w:rsidP="00687224">
      <w:pPr>
        <w:rPr>
          <w:sz w:val="20"/>
          <w:szCs w:val="20"/>
        </w:rPr>
      </w:pPr>
    </w:p>
    <w:p w14:paraId="4E4C490E" w14:textId="77777777" w:rsidR="00687224" w:rsidRPr="00110689" w:rsidRDefault="00687224" w:rsidP="00687224">
      <w:pPr>
        <w:rPr>
          <w:sz w:val="20"/>
          <w:szCs w:val="20"/>
        </w:rPr>
      </w:pPr>
    </w:p>
    <w:p w14:paraId="5F9B79B9" w14:textId="77777777" w:rsidR="00687224" w:rsidRPr="00110689" w:rsidRDefault="00687224" w:rsidP="00687224">
      <w:pPr>
        <w:rPr>
          <w:sz w:val="20"/>
          <w:szCs w:val="20"/>
        </w:rPr>
      </w:pPr>
    </w:p>
    <w:p w14:paraId="6A998DAA" w14:textId="77777777" w:rsidR="00687224" w:rsidRPr="00110689" w:rsidRDefault="00687224" w:rsidP="00687224">
      <w:pPr>
        <w:rPr>
          <w:sz w:val="20"/>
          <w:szCs w:val="20"/>
        </w:rPr>
      </w:pPr>
    </w:p>
    <w:p w14:paraId="1FDC9C56" w14:textId="77777777" w:rsidR="00687224" w:rsidRPr="00110689" w:rsidRDefault="00687224" w:rsidP="00687224">
      <w:pPr>
        <w:rPr>
          <w:sz w:val="20"/>
          <w:szCs w:val="20"/>
        </w:rPr>
      </w:pPr>
      <w:r w:rsidRPr="00110689">
        <w:rPr>
          <w:sz w:val="20"/>
          <w:szCs w:val="20"/>
        </w:rPr>
        <w:t>37)</w:t>
      </w:r>
    </w:p>
    <w:tbl>
      <w:tblPr>
        <w:tblStyle w:val="TableGrid"/>
        <w:tblW w:w="0" w:type="auto"/>
        <w:tblLook w:val="04A0" w:firstRow="1" w:lastRow="0" w:firstColumn="1" w:lastColumn="0" w:noHBand="0" w:noVBand="1"/>
      </w:tblPr>
      <w:tblGrid>
        <w:gridCol w:w="1276"/>
        <w:gridCol w:w="1138"/>
        <w:gridCol w:w="1019"/>
        <w:gridCol w:w="1202"/>
        <w:gridCol w:w="912"/>
        <w:gridCol w:w="1202"/>
        <w:gridCol w:w="761"/>
        <w:gridCol w:w="978"/>
      </w:tblGrid>
      <w:tr w:rsidR="00687224" w:rsidRPr="00110689" w14:paraId="28A74879" w14:textId="77777777" w:rsidTr="00A05687">
        <w:tc>
          <w:tcPr>
            <w:tcW w:w="9010" w:type="dxa"/>
            <w:gridSpan w:val="8"/>
          </w:tcPr>
          <w:p w14:paraId="6D664018" w14:textId="77777777" w:rsidR="00687224" w:rsidRPr="00110689" w:rsidRDefault="00687224" w:rsidP="00A05687">
            <w:pPr>
              <w:rPr>
                <w:sz w:val="20"/>
                <w:szCs w:val="20"/>
              </w:rPr>
            </w:pPr>
            <w:r w:rsidRPr="00110689">
              <w:rPr>
                <w:sz w:val="20"/>
                <w:szCs w:val="20"/>
              </w:rPr>
              <w:t xml:space="preserve">The panellists were presented with following design considerations for the sole unit of off the shelf stability footwear in Round 2 based on panellist suggestions in Round 1. </w:t>
            </w:r>
          </w:p>
          <w:p w14:paraId="06B5C30C"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06084D40" w14:textId="77777777" w:rsidR="00687224" w:rsidRPr="00110689" w:rsidRDefault="00687224" w:rsidP="00A05687">
            <w:pPr>
              <w:rPr>
                <w:sz w:val="20"/>
                <w:szCs w:val="20"/>
              </w:rPr>
            </w:pPr>
          </w:p>
          <w:p w14:paraId="078831F9" w14:textId="77777777" w:rsidR="00687224" w:rsidRPr="00110689" w:rsidRDefault="00687224" w:rsidP="00A05687">
            <w:pPr>
              <w:rPr>
                <w:sz w:val="20"/>
                <w:szCs w:val="20"/>
              </w:rPr>
            </w:pPr>
          </w:p>
          <w:p w14:paraId="0EF1C6E5" w14:textId="77777777" w:rsidR="00687224" w:rsidRPr="00110689" w:rsidRDefault="00687224" w:rsidP="00A05687">
            <w:pPr>
              <w:rPr>
                <w:sz w:val="20"/>
                <w:szCs w:val="20"/>
              </w:rPr>
            </w:pPr>
            <w:r w:rsidRPr="00110689">
              <w:rPr>
                <w:sz w:val="20"/>
                <w:szCs w:val="20"/>
              </w:rPr>
              <w:t>Rearfoot to Forefoot width ratio’s kept to lowest practical ratio to assist medial lateral stability</w:t>
            </w:r>
          </w:p>
          <w:p w14:paraId="6C6803D3" w14:textId="77777777" w:rsidR="00687224" w:rsidRPr="00110689" w:rsidRDefault="00687224" w:rsidP="00A05687">
            <w:pPr>
              <w:rPr>
                <w:sz w:val="20"/>
                <w:szCs w:val="20"/>
              </w:rPr>
            </w:pPr>
            <w:r w:rsidRPr="00110689">
              <w:rPr>
                <w:sz w:val="20"/>
                <w:szCs w:val="20"/>
              </w:rPr>
              <w:t>Median level of Agreement 5 ("Somewhat Agree")</w:t>
            </w:r>
          </w:p>
          <w:p w14:paraId="6D679E2D" w14:textId="77777777" w:rsidR="00687224" w:rsidRPr="00110689" w:rsidRDefault="00687224" w:rsidP="00A05687">
            <w:pPr>
              <w:rPr>
                <w:sz w:val="20"/>
                <w:szCs w:val="20"/>
              </w:rPr>
            </w:pPr>
            <w:r w:rsidRPr="00110689">
              <w:rPr>
                <w:sz w:val="20"/>
                <w:szCs w:val="20"/>
              </w:rPr>
              <w:t>27% "Neutral", 27% "Somewhat Agree', 40% "Agree", 6% "Strongly Agree"</w:t>
            </w:r>
          </w:p>
          <w:p w14:paraId="3B2C0D2C" w14:textId="77777777" w:rsidR="00687224" w:rsidRPr="00110689" w:rsidRDefault="00687224" w:rsidP="00A05687">
            <w:pPr>
              <w:rPr>
                <w:sz w:val="20"/>
                <w:szCs w:val="20"/>
              </w:rPr>
            </w:pPr>
          </w:p>
          <w:p w14:paraId="24022F52" w14:textId="77777777" w:rsidR="00687224" w:rsidRPr="00110689" w:rsidRDefault="00687224" w:rsidP="00A05687">
            <w:pPr>
              <w:rPr>
                <w:sz w:val="20"/>
                <w:szCs w:val="20"/>
              </w:rPr>
            </w:pPr>
            <w:r w:rsidRPr="00110689">
              <w:rPr>
                <w:sz w:val="20"/>
                <w:szCs w:val="20"/>
              </w:rPr>
              <w:t xml:space="preserve">The sole unit should be stiffer at the midfoot and rearfoot to assist stability in these regions. </w:t>
            </w:r>
          </w:p>
          <w:p w14:paraId="02DE2A92" w14:textId="77777777" w:rsidR="00687224" w:rsidRPr="00110689" w:rsidRDefault="00687224" w:rsidP="00A05687">
            <w:pPr>
              <w:rPr>
                <w:sz w:val="20"/>
                <w:szCs w:val="20"/>
              </w:rPr>
            </w:pPr>
            <w:r w:rsidRPr="00110689">
              <w:rPr>
                <w:sz w:val="20"/>
                <w:szCs w:val="20"/>
              </w:rPr>
              <w:t>Median level of Agreement 5 (Somewhat Agree)</w:t>
            </w:r>
          </w:p>
          <w:p w14:paraId="2013C4FC" w14:textId="77777777" w:rsidR="00687224" w:rsidRPr="00110689" w:rsidRDefault="00687224" w:rsidP="00A05687">
            <w:pPr>
              <w:rPr>
                <w:sz w:val="20"/>
                <w:szCs w:val="20"/>
              </w:rPr>
            </w:pPr>
            <w:r w:rsidRPr="00110689">
              <w:rPr>
                <w:sz w:val="20"/>
                <w:szCs w:val="20"/>
              </w:rPr>
              <w:t>7% "Somewhat Disagree", 20% "Neutral", 26% "Somewhat Agree", 20% "Agree", 27% "Strongly Agree"</w:t>
            </w:r>
          </w:p>
          <w:p w14:paraId="3178B5E4" w14:textId="77777777" w:rsidR="00687224" w:rsidRPr="00110689" w:rsidRDefault="00687224" w:rsidP="00A05687">
            <w:pPr>
              <w:rPr>
                <w:sz w:val="20"/>
                <w:szCs w:val="20"/>
              </w:rPr>
            </w:pPr>
          </w:p>
          <w:p w14:paraId="7EE6BB19" w14:textId="77777777" w:rsidR="00687224" w:rsidRPr="00110689" w:rsidRDefault="00687224" w:rsidP="00A05687">
            <w:pPr>
              <w:rPr>
                <w:sz w:val="20"/>
                <w:szCs w:val="20"/>
              </w:rPr>
            </w:pPr>
            <w:r w:rsidRPr="00110689">
              <w:rPr>
                <w:sz w:val="20"/>
                <w:szCs w:val="20"/>
              </w:rPr>
              <w:t xml:space="preserve">Panellist feedback suggested the width ratio of forefoot and rearfoot was ambiguous and required further explanation. </w:t>
            </w:r>
          </w:p>
          <w:p w14:paraId="74A4B506" w14:textId="77777777" w:rsidR="00687224" w:rsidRPr="00110689" w:rsidRDefault="00687224" w:rsidP="00A05687">
            <w:pPr>
              <w:rPr>
                <w:sz w:val="20"/>
                <w:szCs w:val="20"/>
              </w:rPr>
            </w:pPr>
          </w:p>
          <w:p w14:paraId="6DC1ACA0" w14:textId="77777777" w:rsidR="00687224" w:rsidRPr="00110689" w:rsidRDefault="00687224" w:rsidP="00A05687">
            <w:pPr>
              <w:rPr>
                <w:sz w:val="20"/>
                <w:szCs w:val="20"/>
              </w:rPr>
            </w:pPr>
            <w:r w:rsidRPr="00110689">
              <w:rPr>
                <w:sz w:val="20"/>
                <w:szCs w:val="20"/>
              </w:rPr>
              <w:t xml:space="preserve">The statement in relation to the sole unit rearfoot to forefoot ratio has been slightly modified based on panellist feedback No specific feedback was offered to offer modification of the statement concerning the stiffness at midfoot and rearfoot sole unit, However, you may consider the distribution of the panel's response to either change or maintain your previous choice to this statement. </w:t>
            </w:r>
          </w:p>
          <w:p w14:paraId="3A08634C" w14:textId="77777777" w:rsidR="00687224" w:rsidRPr="00110689" w:rsidRDefault="00687224" w:rsidP="00A05687">
            <w:pPr>
              <w:rPr>
                <w:sz w:val="20"/>
                <w:szCs w:val="20"/>
              </w:rPr>
            </w:pPr>
          </w:p>
          <w:p w14:paraId="6ED6271C" w14:textId="77777777" w:rsidR="00687224" w:rsidRPr="00110689" w:rsidRDefault="00687224" w:rsidP="00A05687">
            <w:pPr>
              <w:rPr>
                <w:sz w:val="20"/>
                <w:szCs w:val="20"/>
              </w:rPr>
            </w:pPr>
            <w:r w:rsidRPr="00110689">
              <w:rPr>
                <w:sz w:val="20"/>
                <w:szCs w:val="20"/>
              </w:rPr>
              <w:t>Please rank your level of agreement with these statements..*</w:t>
            </w:r>
          </w:p>
        </w:tc>
      </w:tr>
      <w:tr w:rsidR="00687224" w:rsidRPr="00110689" w14:paraId="3DDEF3C8" w14:textId="77777777" w:rsidTr="00A05687">
        <w:tc>
          <w:tcPr>
            <w:tcW w:w="1433" w:type="dxa"/>
            <w:vMerge w:val="restart"/>
          </w:tcPr>
          <w:p w14:paraId="349401A1" w14:textId="77777777" w:rsidR="00687224" w:rsidRPr="00110689" w:rsidRDefault="00687224" w:rsidP="00A05687">
            <w:pPr>
              <w:jc w:val="both"/>
              <w:rPr>
                <w:sz w:val="20"/>
                <w:szCs w:val="20"/>
              </w:rPr>
            </w:pPr>
          </w:p>
        </w:tc>
        <w:tc>
          <w:tcPr>
            <w:tcW w:w="1237" w:type="dxa"/>
          </w:tcPr>
          <w:p w14:paraId="2D0F55C1"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4059A5E7" w14:textId="77777777" w:rsidR="00687224" w:rsidRPr="00110689" w:rsidRDefault="00687224" w:rsidP="00A05687">
            <w:pPr>
              <w:jc w:val="both"/>
              <w:rPr>
                <w:sz w:val="20"/>
                <w:szCs w:val="20"/>
              </w:rPr>
            </w:pPr>
            <w:r w:rsidRPr="00110689">
              <w:rPr>
                <w:sz w:val="20"/>
                <w:szCs w:val="20"/>
              </w:rPr>
              <w:t>Disagree</w:t>
            </w:r>
          </w:p>
        </w:tc>
        <w:tc>
          <w:tcPr>
            <w:tcW w:w="1257" w:type="dxa"/>
          </w:tcPr>
          <w:p w14:paraId="4A3E721F" w14:textId="77777777" w:rsidR="00687224" w:rsidRPr="00110689" w:rsidRDefault="00687224" w:rsidP="00A05687">
            <w:pPr>
              <w:jc w:val="both"/>
              <w:rPr>
                <w:sz w:val="20"/>
                <w:szCs w:val="20"/>
              </w:rPr>
            </w:pPr>
            <w:r w:rsidRPr="00110689">
              <w:rPr>
                <w:sz w:val="20"/>
                <w:szCs w:val="20"/>
              </w:rPr>
              <w:t>Somewhat Disagree</w:t>
            </w:r>
          </w:p>
        </w:tc>
        <w:tc>
          <w:tcPr>
            <w:tcW w:w="951" w:type="dxa"/>
          </w:tcPr>
          <w:p w14:paraId="58ACFBFB" w14:textId="77777777" w:rsidR="00687224" w:rsidRPr="00110689" w:rsidRDefault="00687224" w:rsidP="00A05687">
            <w:pPr>
              <w:jc w:val="both"/>
              <w:rPr>
                <w:sz w:val="20"/>
                <w:szCs w:val="20"/>
              </w:rPr>
            </w:pPr>
            <w:r w:rsidRPr="00110689">
              <w:rPr>
                <w:sz w:val="20"/>
                <w:szCs w:val="20"/>
              </w:rPr>
              <w:t>Neutral</w:t>
            </w:r>
          </w:p>
        </w:tc>
        <w:tc>
          <w:tcPr>
            <w:tcW w:w="1257" w:type="dxa"/>
          </w:tcPr>
          <w:p w14:paraId="7F4BBB86" w14:textId="77777777" w:rsidR="00687224" w:rsidRPr="00110689" w:rsidRDefault="00687224" w:rsidP="00A05687">
            <w:pPr>
              <w:jc w:val="both"/>
              <w:rPr>
                <w:sz w:val="20"/>
                <w:szCs w:val="20"/>
              </w:rPr>
            </w:pPr>
            <w:r w:rsidRPr="00110689">
              <w:rPr>
                <w:sz w:val="20"/>
                <w:szCs w:val="20"/>
              </w:rPr>
              <w:t>Somewhat Agree</w:t>
            </w:r>
          </w:p>
        </w:tc>
        <w:tc>
          <w:tcPr>
            <w:tcW w:w="791" w:type="dxa"/>
          </w:tcPr>
          <w:p w14:paraId="176600BD" w14:textId="77777777" w:rsidR="00687224" w:rsidRPr="00110689" w:rsidRDefault="00687224" w:rsidP="00A05687">
            <w:pPr>
              <w:jc w:val="both"/>
              <w:rPr>
                <w:sz w:val="20"/>
                <w:szCs w:val="20"/>
              </w:rPr>
            </w:pPr>
            <w:r w:rsidRPr="00110689">
              <w:rPr>
                <w:sz w:val="20"/>
                <w:szCs w:val="20"/>
              </w:rPr>
              <w:t>Agree</w:t>
            </w:r>
          </w:p>
        </w:tc>
        <w:tc>
          <w:tcPr>
            <w:tcW w:w="1020" w:type="dxa"/>
          </w:tcPr>
          <w:p w14:paraId="3F370C48" w14:textId="77777777" w:rsidR="00687224" w:rsidRPr="00110689" w:rsidRDefault="00687224" w:rsidP="00A05687">
            <w:pPr>
              <w:jc w:val="both"/>
              <w:rPr>
                <w:sz w:val="20"/>
                <w:szCs w:val="20"/>
              </w:rPr>
            </w:pPr>
            <w:r w:rsidRPr="00110689">
              <w:rPr>
                <w:sz w:val="20"/>
                <w:szCs w:val="20"/>
              </w:rPr>
              <w:t>Strongly Agree</w:t>
            </w:r>
          </w:p>
        </w:tc>
      </w:tr>
      <w:tr w:rsidR="00687224" w:rsidRPr="00110689" w14:paraId="3D428AB2" w14:textId="77777777" w:rsidTr="00A05687">
        <w:tc>
          <w:tcPr>
            <w:tcW w:w="1433" w:type="dxa"/>
            <w:vMerge/>
          </w:tcPr>
          <w:p w14:paraId="2D3B2064" w14:textId="77777777" w:rsidR="00687224" w:rsidRPr="00110689" w:rsidRDefault="00687224" w:rsidP="00A05687">
            <w:pPr>
              <w:jc w:val="center"/>
              <w:rPr>
                <w:sz w:val="20"/>
                <w:szCs w:val="20"/>
              </w:rPr>
            </w:pPr>
          </w:p>
        </w:tc>
        <w:tc>
          <w:tcPr>
            <w:tcW w:w="1237" w:type="dxa"/>
          </w:tcPr>
          <w:p w14:paraId="505662E9" w14:textId="77777777" w:rsidR="00687224" w:rsidRPr="00110689" w:rsidRDefault="00687224" w:rsidP="00A05687">
            <w:pPr>
              <w:jc w:val="center"/>
              <w:rPr>
                <w:sz w:val="20"/>
                <w:szCs w:val="20"/>
              </w:rPr>
            </w:pPr>
            <w:r w:rsidRPr="00110689">
              <w:rPr>
                <w:sz w:val="20"/>
                <w:szCs w:val="20"/>
              </w:rPr>
              <w:t>1</w:t>
            </w:r>
          </w:p>
        </w:tc>
        <w:tc>
          <w:tcPr>
            <w:tcW w:w="1064" w:type="dxa"/>
          </w:tcPr>
          <w:p w14:paraId="1D1D6288" w14:textId="77777777" w:rsidR="00687224" w:rsidRPr="00110689" w:rsidRDefault="00687224" w:rsidP="00A05687">
            <w:pPr>
              <w:jc w:val="center"/>
              <w:rPr>
                <w:sz w:val="20"/>
                <w:szCs w:val="20"/>
              </w:rPr>
            </w:pPr>
            <w:r w:rsidRPr="00110689">
              <w:rPr>
                <w:sz w:val="20"/>
                <w:szCs w:val="20"/>
              </w:rPr>
              <w:t>2</w:t>
            </w:r>
          </w:p>
        </w:tc>
        <w:tc>
          <w:tcPr>
            <w:tcW w:w="1257" w:type="dxa"/>
          </w:tcPr>
          <w:p w14:paraId="0B59C5BD" w14:textId="77777777" w:rsidR="00687224" w:rsidRPr="00110689" w:rsidRDefault="00687224" w:rsidP="00A05687">
            <w:pPr>
              <w:jc w:val="center"/>
              <w:rPr>
                <w:sz w:val="20"/>
                <w:szCs w:val="20"/>
              </w:rPr>
            </w:pPr>
            <w:r w:rsidRPr="00110689">
              <w:rPr>
                <w:sz w:val="20"/>
                <w:szCs w:val="20"/>
              </w:rPr>
              <w:t>3</w:t>
            </w:r>
          </w:p>
        </w:tc>
        <w:tc>
          <w:tcPr>
            <w:tcW w:w="951" w:type="dxa"/>
          </w:tcPr>
          <w:p w14:paraId="0E039E55" w14:textId="77777777" w:rsidR="00687224" w:rsidRPr="00110689" w:rsidRDefault="00687224" w:rsidP="00A05687">
            <w:pPr>
              <w:jc w:val="center"/>
              <w:rPr>
                <w:sz w:val="20"/>
                <w:szCs w:val="20"/>
              </w:rPr>
            </w:pPr>
            <w:r w:rsidRPr="00110689">
              <w:rPr>
                <w:sz w:val="20"/>
                <w:szCs w:val="20"/>
              </w:rPr>
              <w:t>4</w:t>
            </w:r>
          </w:p>
        </w:tc>
        <w:tc>
          <w:tcPr>
            <w:tcW w:w="1257" w:type="dxa"/>
          </w:tcPr>
          <w:p w14:paraId="3BDDDEF9" w14:textId="77777777" w:rsidR="00687224" w:rsidRPr="00110689" w:rsidRDefault="00687224" w:rsidP="00A05687">
            <w:pPr>
              <w:jc w:val="center"/>
              <w:rPr>
                <w:sz w:val="20"/>
                <w:szCs w:val="20"/>
              </w:rPr>
            </w:pPr>
            <w:r w:rsidRPr="00110689">
              <w:rPr>
                <w:sz w:val="20"/>
                <w:szCs w:val="20"/>
              </w:rPr>
              <w:t>5</w:t>
            </w:r>
          </w:p>
        </w:tc>
        <w:tc>
          <w:tcPr>
            <w:tcW w:w="791" w:type="dxa"/>
          </w:tcPr>
          <w:p w14:paraId="49BFC3DC" w14:textId="77777777" w:rsidR="00687224" w:rsidRPr="00110689" w:rsidRDefault="00687224" w:rsidP="00A05687">
            <w:pPr>
              <w:jc w:val="center"/>
              <w:rPr>
                <w:sz w:val="20"/>
                <w:szCs w:val="20"/>
              </w:rPr>
            </w:pPr>
            <w:r w:rsidRPr="00110689">
              <w:rPr>
                <w:sz w:val="20"/>
                <w:szCs w:val="20"/>
              </w:rPr>
              <w:t>6</w:t>
            </w:r>
          </w:p>
        </w:tc>
        <w:tc>
          <w:tcPr>
            <w:tcW w:w="1020" w:type="dxa"/>
          </w:tcPr>
          <w:p w14:paraId="5CC99ABF" w14:textId="77777777" w:rsidR="00687224" w:rsidRPr="00110689" w:rsidRDefault="00687224" w:rsidP="00A05687">
            <w:pPr>
              <w:jc w:val="center"/>
              <w:rPr>
                <w:sz w:val="20"/>
                <w:szCs w:val="20"/>
              </w:rPr>
            </w:pPr>
            <w:r w:rsidRPr="00110689">
              <w:rPr>
                <w:sz w:val="20"/>
                <w:szCs w:val="20"/>
              </w:rPr>
              <w:t>7</w:t>
            </w:r>
          </w:p>
        </w:tc>
      </w:tr>
      <w:tr w:rsidR="00687224" w:rsidRPr="00110689" w14:paraId="53744EE8" w14:textId="77777777" w:rsidTr="00A05687">
        <w:tc>
          <w:tcPr>
            <w:tcW w:w="1433" w:type="dxa"/>
          </w:tcPr>
          <w:p w14:paraId="3CCFAB6D" w14:textId="77777777" w:rsidR="00687224" w:rsidRPr="00110689" w:rsidRDefault="00687224" w:rsidP="00A05687">
            <w:pPr>
              <w:rPr>
                <w:sz w:val="20"/>
                <w:szCs w:val="20"/>
              </w:rPr>
            </w:pPr>
            <w:r w:rsidRPr="00110689">
              <w:rPr>
                <w:sz w:val="20"/>
                <w:szCs w:val="20"/>
              </w:rPr>
              <w:t>The ground contact area ratio between the  rearfoot and forefoot of the sole unit should be kept to the lowest practical ratio to assist medial-lateral stability</w:t>
            </w:r>
          </w:p>
        </w:tc>
        <w:tc>
          <w:tcPr>
            <w:tcW w:w="1237" w:type="dxa"/>
          </w:tcPr>
          <w:p w14:paraId="05F0497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6E4038E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0D386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3DC9967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99EC1A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A77FCC2"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4828774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6E477CC1" w14:textId="77777777" w:rsidTr="00A05687">
        <w:tc>
          <w:tcPr>
            <w:tcW w:w="1433" w:type="dxa"/>
          </w:tcPr>
          <w:p w14:paraId="30040701" w14:textId="77777777" w:rsidR="00687224" w:rsidRPr="00110689" w:rsidRDefault="00687224" w:rsidP="00A05687">
            <w:pPr>
              <w:rPr>
                <w:sz w:val="20"/>
                <w:szCs w:val="20"/>
              </w:rPr>
            </w:pPr>
            <w:r w:rsidRPr="00110689">
              <w:rPr>
                <w:sz w:val="20"/>
                <w:szCs w:val="20"/>
              </w:rPr>
              <w:t>The sole unit should be stiffer at the midfoot and rearfoot to assist stability in these regions.</w:t>
            </w:r>
          </w:p>
        </w:tc>
        <w:tc>
          <w:tcPr>
            <w:tcW w:w="1237" w:type="dxa"/>
          </w:tcPr>
          <w:p w14:paraId="258D7A5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F9B58A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5A52B4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6C7B15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4907962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4317365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6C8CBD4F"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4789D819" w14:textId="77777777" w:rsidR="00687224" w:rsidRPr="00110689" w:rsidRDefault="00687224" w:rsidP="00687224">
      <w:pPr>
        <w:rPr>
          <w:sz w:val="20"/>
          <w:szCs w:val="20"/>
        </w:rPr>
      </w:pPr>
    </w:p>
    <w:p w14:paraId="0E3404C9" w14:textId="77777777" w:rsidR="00687224" w:rsidRPr="00110689" w:rsidRDefault="00687224" w:rsidP="00687224">
      <w:pPr>
        <w:rPr>
          <w:sz w:val="20"/>
          <w:szCs w:val="20"/>
        </w:rPr>
      </w:pPr>
      <w:r w:rsidRPr="00110689">
        <w:rPr>
          <w:sz w:val="20"/>
          <w:szCs w:val="20"/>
        </w:rPr>
        <w:t>38)</w:t>
      </w:r>
    </w:p>
    <w:tbl>
      <w:tblPr>
        <w:tblStyle w:val="TableGrid"/>
        <w:tblW w:w="0" w:type="auto"/>
        <w:tblLook w:val="04A0" w:firstRow="1" w:lastRow="0" w:firstColumn="1" w:lastColumn="0" w:noHBand="0" w:noVBand="1"/>
      </w:tblPr>
      <w:tblGrid>
        <w:gridCol w:w="8488"/>
      </w:tblGrid>
      <w:tr w:rsidR="00687224" w:rsidRPr="00110689" w14:paraId="60B90FE2" w14:textId="77777777" w:rsidTr="00A05687">
        <w:tc>
          <w:tcPr>
            <w:tcW w:w="9010" w:type="dxa"/>
          </w:tcPr>
          <w:p w14:paraId="7CA8545B"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sole unit please use this optional area to provide us with your reasoning.</w:t>
            </w:r>
          </w:p>
        </w:tc>
      </w:tr>
      <w:tr w:rsidR="00687224" w:rsidRPr="00110689" w14:paraId="49F50289" w14:textId="77777777" w:rsidTr="00A05687">
        <w:tc>
          <w:tcPr>
            <w:tcW w:w="9010" w:type="dxa"/>
          </w:tcPr>
          <w:p w14:paraId="36A32F70" w14:textId="77777777" w:rsidR="00687224" w:rsidRPr="00110689" w:rsidRDefault="00687224" w:rsidP="00A05687">
            <w:pPr>
              <w:rPr>
                <w:sz w:val="20"/>
                <w:szCs w:val="20"/>
              </w:rPr>
            </w:pPr>
          </w:p>
          <w:p w14:paraId="2D5FA977" w14:textId="77777777" w:rsidR="00687224" w:rsidRPr="00110689" w:rsidRDefault="00687224" w:rsidP="00A05687">
            <w:pPr>
              <w:rPr>
                <w:sz w:val="20"/>
                <w:szCs w:val="20"/>
              </w:rPr>
            </w:pPr>
          </w:p>
        </w:tc>
      </w:tr>
    </w:tbl>
    <w:p w14:paraId="576F2679" w14:textId="77777777" w:rsidR="00687224" w:rsidRPr="00110689" w:rsidRDefault="00687224" w:rsidP="00687224">
      <w:pPr>
        <w:rPr>
          <w:sz w:val="20"/>
          <w:szCs w:val="20"/>
        </w:rPr>
      </w:pPr>
    </w:p>
    <w:p w14:paraId="5E23CE97"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4972F9DC" w14:textId="77777777" w:rsidTr="00A05687">
        <w:trPr>
          <w:trHeight w:val="1833"/>
        </w:trPr>
        <w:tc>
          <w:tcPr>
            <w:tcW w:w="9010" w:type="dxa"/>
          </w:tcPr>
          <w:p w14:paraId="1EB96082" w14:textId="77777777" w:rsidR="00687224" w:rsidRPr="00110689" w:rsidRDefault="00687224" w:rsidP="00A05687">
            <w:pPr>
              <w:rPr>
                <w:b/>
                <w:bCs/>
                <w:sz w:val="20"/>
                <w:szCs w:val="20"/>
              </w:rPr>
            </w:pPr>
            <w:r w:rsidRPr="00110689">
              <w:rPr>
                <w:b/>
                <w:bCs/>
                <w:sz w:val="20"/>
                <w:szCs w:val="20"/>
              </w:rPr>
              <w:t>Toe spring forefoot/heel rocker</w:t>
            </w:r>
          </w:p>
          <w:p w14:paraId="48B8130C" w14:textId="77777777" w:rsidR="00687224" w:rsidRPr="00110689" w:rsidRDefault="00687224" w:rsidP="00A05687">
            <w:pPr>
              <w:jc w:val="right"/>
              <w:rPr>
                <w:sz w:val="20"/>
                <w:szCs w:val="20"/>
              </w:rPr>
            </w:pPr>
            <w:r w:rsidRPr="00110689">
              <w:rPr>
                <w:sz w:val="20"/>
                <w:szCs w:val="20"/>
              </w:rPr>
              <w:fldChar w:fldCharType="begin"/>
            </w:r>
            <w:r w:rsidRPr="00110689">
              <w:rPr>
                <w:sz w:val="20"/>
                <w:szCs w:val="20"/>
              </w:rPr>
              <w:instrText xml:space="preserve"> INCLUDEPICTURE "https://lists.office.com/Images/57af78f2-c87d-4466-b7bb-6b6cc99ed124/06fdf347-40c1-479f-af98-28e41617ecfe/T3R8AMQDIX5RC5H50YA8S3J6VI/7b0d1d5e-a75a-412b-a098-ca4a6664da6f" \* MERGEFORMATINET </w:instrText>
            </w:r>
            <w:r w:rsidRPr="00110689">
              <w:rPr>
                <w:sz w:val="20"/>
                <w:szCs w:val="20"/>
              </w:rPr>
              <w:fldChar w:fldCharType="separate"/>
            </w:r>
            <w:r w:rsidRPr="00110689">
              <w:rPr>
                <w:noProof/>
                <w:sz w:val="20"/>
                <w:szCs w:val="20"/>
              </w:rPr>
              <w:drawing>
                <wp:inline distT="0" distB="0" distL="0" distR="0" wp14:anchorId="7031E4E9" wp14:editId="4527A299">
                  <wp:extent cx="2628900" cy="1568116"/>
                  <wp:effectExtent l="0" t="0" r="0" b="0"/>
                  <wp:docPr id="1055321299" name="Picture 1055321299"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indoor&#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53782" cy="1582958"/>
                          </a:xfrm>
                          <a:prstGeom prst="rect">
                            <a:avLst/>
                          </a:prstGeom>
                          <a:noFill/>
                          <a:ln>
                            <a:noFill/>
                          </a:ln>
                        </pic:spPr>
                      </pic:pic>
                    </a:graphicData>
                  </a:graphic>
                </wp:inline>
              </w:drawing>
            </w:r>
            <w:r w:rsidRPr="00110689">
              <w:rPr>
                <w:sz w:val="20"/>
                <w:szCs w:val="20"/>
              </w:rPr>
              <w:fldChar w:fldCharType="end"/>
            </w:r>
          </w:p>
          <w:p w14:paraId="58BF998F" w14:textId="77777777" w:rsidR="00687224" w:rsidRPr="00110689" w:rsidRDefault="00687224" w:rsidP="00A05687">
            <w:pPr>
              <w:jc w:val="right"/>
              <w:rPr>
                <w:rFonts w:cstheme="minorHAnsi"/>
                <w:noProof/>
                <w:sz w:val="20"/>
                <w:szCs w:val="20"/>
              </w:rPr>
            </w:pPr>
          </w:p>
        </w:tc>
      </w:tr>
      <w:tr w:rsidR="00687224" w:rsidRPr="00110689" w14:paraId="7410EA37" w14:textId="77777777" w:rsidTr="00A05687">
        <w:tc>
          <w:tcPr>
            <w:tcW w:w="9010" w:type="dxa"/>
          </w:tcPr>
          <w:p w14:paraId="5AE850E0"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toe spring forefoot/heel rocker of standard “Off the Shelf” stability footwear used as a clinical intervention for children with mobility impairment.</w:t>
            </w:r>
          </w:p>
          <w:p w14:paraId="1D73870E" w14:textId="77777777" w:rsidR="00687224" w:rsidRPr="00110689" w:rsidRDefault="00687224" w:rsidP="00A05687">
            <w:pPr>
              <w:rPr>
                <w:sz w:val="20"/>
                <w:szCs w:val="20"/>
              </w:rPr>
            </w:pPr>
            <w:r w:rsidRPr="00110689">
              <w:rPr>
                <w:sz w:val="20"/>
                <w:szCs w:val="20"/>
              </w:rPr>
              <w:t>Please consider the options offered or rank your level of agreement with the suggested characteristic or purpose of these design characteristics some of which may have been slightly modified based on panellist feedback in Round 2:</w:t>
            </w:r>
          </w:p>
        </w:tc>
      </w:tr>
    </w:tbl>
    <w:p w14:paraId="47F640C8" w14:textId="77777777" w:rsidR="00687224" w:rsidRPr="00110689" w:rsidRDefault="00687224" w:rsidP="00687224">
      <w:pPr>
        <w:rPr>
          <w:sz w:val="20"/>
          <w:szCs w:val="20"/>
        </w:rPr>
      </w:pPr>
    </w:p>
    <w:p w14:paraId="4D201BC9" w14:textId="77777777" w:rsidR="00687224" w:rsidRPr="00110689" w:rsidRDefault="00687224" w:rsidP="00687224">
      <w:pPr>
        <w:rPr>
          <w:sz w:val="20"/>
          <w:szCs w:val="20"/>
        </w:rPr>
      </w:pPr>
      <w:r w:rsidRPr="00110689">
        <w:rPr>
          <w:sz w:val="20"/>
          <w:szCs w:val="20"/>
        </w:rPr>
        <w:t>39)</w:t>
      </w:r>
    </w:p>
    <w:tbl>
      <w:tblPr>
        <w:tblStyle w:val="TableGrid"/>
        <w:tblW w:w="0" w:type="auto"/>
        <w:tblLook w:val="04A0" w:firstRow="1" w:lastRow="0" w:firstColumn="1" w:lastColumn="0" w:noHBand="0" w:noVBand="1"/>
      </w:tblPr>
      <w:tblGrid>
        <w:gridCol w:w="1380"/>
        <w:gridCol w:w="7108"/>
      </w:tblGrid>
      <w:tr w:rsidR="00687224" w:rsidRPr="00110689" w14:paraId="76F5600B" w14:textId="77777777" w:rsidTr="00A05687">
        <w:tc>
          <w:tcPr>
            <w:tcW w:w="9776" w:type="dxa"/>
            <w:gridSpan w:val="2"/>
          </w:tcPr>
          <w:p w14:paraId="63D6D3C5"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forefoot rocker  in Round 2.</w:t>
            </w:r>
          </w:p>
          <w:p w14:paraId="43872008" w14:textId="77777777" w:rsidR="00687224" w:rsidRPr="00110689" w:rsidRDefault="00687224" w:rsidP="00A05687">
            <w:pPr>
              <w:rPr>
                <w:sz w:val="20"/>
                <w:szCs w:val="20"/>
              </w:rPr>
            </w:pPr>
            <w:r w:rsidRPr="00110689">
              <w:rPr>
                <w:sz w:val="20"/>
                <w:szCs w:val="20"/>
              </w:rPr>
              <w:t>The relative distribution of response is detailed below:</w:t>
            </w:r>
          </w:p>
          <w:p w14:paraId="31E4A93A" w14:textId="77777777" w:rsidR="00687224" w:rsidRPr="00110689" w:rsidRDefault="00687224" w:rsidP="00A05687">
            <w:pPr>
              <w:rPr>
                <w:sz w:val="20"/>
                <w:szCs w:val="20"/>
              </w:rPr>
            </w:pPr>
          </w:p>
          <w:p w14:paraId="2C3CD323" w14:textId="77777777" w:rsidR="00687224" w:rsidRPr="00110689" w:rsidRDefault="00687224" w:rsidP="00A05687">
            <w:pPr>
              <w:rPr>
                <w:sz w:val="20"/>
                <w:szCs w:val="20"/>
              </w:rPr>
            </w:pPr>
            <w:r w:rsidRPr="00110689">
              <w:rPr>
                <w:sz w:val="20"/>
                <w:szCs w:val="20"/>
              </w:rPr>
              <w:t>Option 1: Stability footwear should come in a range of forefoot rockers dependent on the patient's condition and the stiffness of the sole. (73%)</w:t>
            </w:r>
          </w:p>
          <w:p w14:paraId="347CC0FB" w14:textId="77777777" w:rsidR="00687224" w:rsidRPr="00110689" w:rsidRDefault="00687224" w:rsidP="00A05687">
            <w:pPr>
              <w:rPr>
                <w:sz w:val="20"/>
                <w:szCs w:val="20"/>
              </w:rPr>
            </w:pPr>
          </w:p>
          <w:p w14:paraId="310419CD" w14:textId="77777777" w:rsidR="00687224" w:rsidRPr="00110689" w:rsidRDefault="00687224" w:rsidP="00A05687">
            <w:pPr>
              <w:rPr>
                <w:sz w:val="20"/>
                <w:szCs w:val="20"/>
              </w:rPr>
            </w:pPr>
            <w:r w:rsidRPr="00110689">
              <w:rPr>
                <w:sz w:val="20"/>
                <w:szCs w:val="20"/>
              </w:rPr>
              <w:t>Option 2: Stability footwear should have a reasonable forefoot rocker. (Original) (27%)</w:t>
            </w:r>
          </w:p>
          <w:p w14:paraId="055EA54B" w14:textId="77777777" w:rsidR="00687224" w:rsidRPr="00110689" w:rsidRDefault="00687224" w:rsidP="00A05687">
            <w:pPr>
              <w:rPr>
                <w:sz w:val="20"/>
                <w:szCs w:val="20"/>
              </w:rPr>
            </w:pPr>
          </w:p>
          <w:p w14:paraId="1AF7DD3B" w14:textId="77777777" w:rsidR="00687224" w:rsidRPr="00110689" w:rsidRDefault="00687224" w:rsidP="00A05687">
            <w:pPr>
              <w:rPr>
                <w:sz w:val="20"/>
                <w:szCs w:val="20"/>
              </w:rPr>
            </w:pPr>
            <w:r w:rsidRPr="00110689">
              <w:rPr>
                <w:sz w:val="20"/>
                <w:szCs w:val="20"/>
              </w:rPr>
              <w:t>Panellist feedback suggested that although the variation of rocker's and sole stiffeners offered for conditions  such as Charcot Marie Tooth and toe walking were important these should be offered as a sole adaption prescription rather than a standard design on stability footwear.</w:t>
            </w:r>
          </w:p>
          <w:p w14:paraId="31EECFA4" w14:textId="77777777" w:rsidR="00687224" w:rsidRPr="00110689" w:rsidRDefault="00687224" w:rsidP="00A05687">
            <w:pPr>
              <w:rPr>
                <w:sz w:val="20"/>
                <w:szCs w:val="20"/>
              </w:rPr>
            </w:pPr>
          </w:p>
          <w:p w14:paraId="31A08AB0" w14:textId="77777777" w:rsidR="00687224" w:rsidRPr="00110689" w:rsidRDefault="00687224" w:rsidP="00A05687">
            <w:pPr>
              <w:rPr>
                <w:sz w:val="20"/>
                <w:szCs w:val="20"/>
              </w:rPr>
            </w:pPr>
            <w:r w:rsidRPr="00110689">
              <w:rPr>
                <w:sz w:val="20"/>
                <w:szCs w:val="20"/>
              </w:rPr>
              <w:t xml:space="preserve">A modified option </w:t>
            </w:r>
            <w:proofErr w:type="spellStart"/>
            <w:r w:rsidRPr="00110689">
              <w:rPr>
                <w:sz w:val="20"/>
                <w:szCs w:val="20"/>
              </w:rPr>
              <w:t>as</w:t>
            </w:r>
            <w:proofErr w:type="spellEnd"/>
            <w:r w:rsidRPr="00110689">
              <w:rPr>
                <w:sz w:val="20"/>
                <w:szCs w:val="20"/>
              </w:rPr>
              <w:t xml:space="preserve"> been offered based on panellist feedback.*</w:t>
            </w:r>
          </w:p>
        </w:tc>
      </w:tr>
      <w:tr w:rsidR="00687224" w:rsidRPr="00110689" w14:paraId="0DB139EB" w14:textId="77777777" w:rsidTr="00A05687">
        <w:tc>
          <w:tcPr>
            <w:tcW w:w="1555" w:type="dxa"/>
          </w:tcPr>
          <w:p w14:paraId="3E728B98" w14:textId="77777777" w:rsidR="00687224" w:rsidRPr="00110689" w:rsidRDefault="00687224" w:rsidP="00A05687">
            <w:pP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4B621AF6" w14:textId="77777777" w:rsidR="00687224" w:rsidRPr="00110689" w:rsidRDefault="00687224" w:rsidP="00A05687">
            <w:pPr>
              <w:rPr>
                <w:sz w:val="20"/>
                <w:szCs w:val="20"/>
              </w:rPr>
            </w:pPr>
            <w:r w:rsidRPr="00110689">
              <w:rPr>
                <w:sz w:val="20"/>
                <w:szCs w:val="20"/>
              </w:rPr>
              <w:t>Option 1: Stability footwear should come in a range of forefoot rockers dependent on the patient's condition and the stiffness of the sole.</w:t>
            </w:r>
          </w:p>
        </w:tc>
      </w:tr>
      <w:tr w:rsidR="00687224" w:rsidRPr="00110689" w14:paraId="54FD4EDA" w14:textId="77777777" w:rsidTr="00A05687">
        <w:tc>
          <w:tcPr>
            <w:tcW w:w="1555" w:type="dxa"/>
          </w:tcPr>
          <w:p w14:paraId="6307AB16" w14:textId="77777777" w:rsidR="00687224" w:rsidRPr="00110689" w:rsidRDefault="00687224" w:rsidP="00A05687">
            <w:pPr>
              <w:rPr>
                <w:sz w:val="20"/>
                <w:szCs w:val="20"/>
              </w:rPr>
            </w:pPr>
            <w:r w:rsidRPr="00110689">
              <w:rPr>
                <w:sz w:val="20"/>
                <w:szCs w:val="20"/>
              </w:rPr>
              <w:fldChar w:fldCharType="begin">
                <w:ffData>
                  <w:name w:val="Check2"/>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8221" w:type="dxa"/>
          </w:tcPr>
          <w:p w14:paraId="383B461B" w14:textId="77777777" w:rsidR="00687224" w:rsidRPr="00110689" w:rsidRDefault="00687224" w:rsidP="00A05687">
            <w:pPr>
              <w:rPr>
                <w:sz w:val="20"/>
                <w:szCs w:val="20"/>
              </w:rPr>
            </w:pPr>
            <w:r w:rsidRPr="00110689">
              <w:rPr>
                <w:sz w:val="20"/>
                <w:szCs w:val="20"/>
              </w:rPr>
              <w:t>Option 2: Stability footwear should have a reasonable forefoot rocker as a standard design. With forefoot rocker adaption prescriptions available to meet patient's needs.</w:t>
            </w:r>
          </w:p>
        </w:tc>
      </w:tr>
    </w:tbl>
    <w:p w14:paraId="14C6E142" w14:textId="77777777" w:rsidR="00687224" w:rsidRPr="00110689" w:rsidRDefault="00687224" w:rsidP="00687224">
      <w:pPr>
        <w:rPr>
          <w:sz w:val="20"/>
          <w:szCs w:val="20"/>
        </w:rPr>
      </w:pPr>
    </w:p>
    <w:p w14:paraId="2CBC4F35" w14:textId="77777777" w:rsidR="00687224" w:rsidRPr="00110689" w:rsidRDefault="00687224" w:rsidP="00687224">
      <w:pPr>
        <w:rPr>
          <w:sz w:val="20"/>
          <w:szCs w:val="20"/>
        </w:rPr>
      </w:pPr>
    </w:p>
    <w:p w14:paraId="4F3780DD" w14:textId="77777777" w:rsidR="00687224" w:rsidRPr="00110689" w:rsidRDefault="00687224" w:rsidP="00687224">
      <w:pPr>
        <w:rPr>
          <w:sz w:val="20"/>
          <w:szCs w:val="20"/>
        </w:rPr>
      </w:pPr>
    </w:p>
    <w:p w14:paraId="1F578B9C" w14:textId="77777777" w:rsidR="00687224" w:rsidRPr="00110689" w:rsidRDefault="00687224" w:rsidP="00687224">
      <w:pPr>
        <w:rPr>
          <w:sz w:val="20"/>
          <w:szCs w:val="20"/>
        </w:rPr>
      </w:pPr>
    </w:p>
    <w:p w14:paraId="7C9393AB" w14:textId="77777777" w:rsidR="00687224" w:rsidRPr="00110689" w:rsidRDefault="00687224" w:rsidP="00687224">
      <w:pPr>
        <w:rPr>
          <w:sz w:val="20"/>
          <w:szCs w:val="20"/>
        </w:rPr>
      </w:pPr>
    </w:p>
    <w:p w14:paraId="44950992" w14:textId="77777777" w:rsidR="00687224" w:rsidRPr="00110689" w:rsidRDefault="00687224" w:rsidP="00687224">
      <w:pPr>
        <w:rPr>
          <w:sz w:val="20"/>
          <w:szCs w:val="20"/>
        </w:rPr>
      </w:pPr>
    </w:p>
    <w:p w14:paraId="249D0905" w14:textId="77777777" w:rsidR="00687224" w:rsidRPr="00110689" w:rsidRDefault="00687224" w:rsidP="00687224">
      <w:pPr>
        <w:rPr>
          <w:sz w:val="20"/>
          <w:szCs w:val="20"/>
        </w:rPr>
      </w:pPr>
    </w:p>
    <w:p w14:paraId="376FDCA2" w14:textId="77777777" w:rsidR="00687224" w:rsidRPr="00110689" w:rsidRDefault="00687224" w:rsidP="00687224">
      <w:pPr>
        <w:rPr>
          <w:sz w:val="20"/>
          <w:szCs w:val="20"/>
        </w:rPr>
      </w:pPr>
      <w:r w:rsidRPr="00110689">
        <w:rPr>
          <w:sz w:val="20"/>
          <w:szCs w:val="20"/>
        </w:rPr>
        <w:t>40)</w:t>
      </w:r>
    </w:p>
    <w:tbl>
      <w:tblPr>
        <w:tblStyle w:val="TableGrid"/>
        <w:tblW w:w="0" w:type="auto"/>
        <w:tblLook w:val="04A0" w:firstRow="1" w:lastRow="0" w:firstColumn="1" w:lastColumn="0" w:noHBand="0" w:noVBand="1"/>
      </w:tblPr>
      <w:tblGrid>
        <w:gridCol w:w="8488"/>
      </w:tblGrid>
      <w:tr w:rsidR="00687224" w:rsidRPr="00110689" w14:paraId="7F569B47" w14:textId="77777777" w:rsidTr="00A05687">
        <w:tc>
          <w:tcPr>
            <w:tcW w:w="9010" w:type="dxa"/>
          </w:tcPr>
          <w:p w14:paraId="59700832" w14:textId="77777777" w:rsidR="00687224" w:rsidRPr="00110689" w:rsidRDefault="00687224" w:rsidP="00A05687">
            <w:pPr>
              <w:rPr>
                <w:sz w:val="20"/>
                <w:szCs w:val="20"/>
              </w:rPr>
            </w:pPr>
            <w:r w:rsidRPr="00110689">
              <w:rPr>
                <w:sz w:val="20"/>
                <w:szCs w:val="20"/>
              </w:rPr>
              <w:t>The following purposes were presented to the panellists in Round 2  in  relation to the forefoot rocker</w:t>
            </w:r>
          </w:p>
          <w:p w14:paraId="39F73BBC"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5CBB5F68" w14:textId="77777777" w:rsidR="00687224" w:rsidRPr="00110689" w:rsidRDefault="00687224" w:rsidP="00A05687">
            <w:pPr>
              <w:rPr>
                <w:sz w:val="20"/>
                <w:szCs w:val="20"/>
              </w:rPr>
            </w:pPr>
          </w:p>
          <w:p w14:paraId="1B47F6E5" w14:textId="77777777" w:rsidR="00687224" w:rsidRPr="00110689" w:rsidRDefault="00687224" w:rsidP="00A05687">
            <w:pPr>
              <w:rPr>
                <w:sz w:val="20"/>
                <w:szCs w:val="20"/>
              </w:rPr>
            </w:pPr>
            <w:r w:rsidRPr="00110689">
              <w:rPr>
                <w:sz w:val="20"/>
                <w:szCs w:val="20"/>
              </w:rPr>
              <w:t>Purpose of forefoot rocker: Should facilitate forward progression in terminal stance without impacting on stability.</w:t>
            </w:r>
          </w:p>
          <w:p w14:paraId="32D76810" w14:textId="77777777" w:rsidR="00687224" w:rsidRPr="00110689" w:rsidRDefault="00687224" w:rsidP="00A05687">
            <w:pPr>
              <w:rPr>
                <w:sz w:val="20"/>
                <w:szCs w:val="20"/>
              </w:rPr>
            </w:pPr>
            <w:r w:rsidRPr="00110689">
              <w:rPr>
                <w:sz w:val="20"/>
                <w:szCs w:val="20"/>
              </w:rPr>
              <w:t>Median level of Agreement 6 ("Agree")</w:t>
            </w:r>
          </w:p>
          <w:p w14:paraId="0CC0027C" w14:textId="77777777" w:rsidR="00687224" w:rsidRPr="00110689" w:rsidRDefault="00687224" w:rsidP="00A05687">
            <w:pPr>
              <w:rPr>
                <w:sz w:val="20"/>
                <w:szCs w:val="20"/>
              </w:rPr>
            </w:pPr>
            <w:r w:rsidRPr="00110689">
              <w:rPr>
                <w:sz w:val="20"/>
                <w:szCs w:val="20"/>
              </w:rPr>
              <w:t>7% "Somewhat Agree", 66% "Agree", 27% "Strongly Agree"</w:t>
            </w:r>
          </w:p>
          <w:p w14:paraId="3D2C0C44" w14:textId="77777777" w:rsidR="00687224" w:rsidRPr="00110689" w:rsidRDefault="00687224" w:rsidP="00A05687">
            <w:pPr>
              <w:rPr>
                <w:sz w:val="20"/>
                <w:szCs w:val="20"/>
              </w:rPr>
            </w:pPr>
            <w:r w:rsidRPr="00110689">
              <w:rPr>
                <w:sz w:val="20"/>
                <w:szCs w:val="20"/>
              </w:rPr>
              <w:t xml:space="preserve">A consensus was reached for this statement </w:t>
            </w:r>
          </w:p>
          <w:p w14:paraId="5DDF4F8A" w14:textId="77777777" w:rsidR="00687224" w:rsidRPr="00110689" w:rsidRDefault="00687224" w:rsidP="00A05687">
            <w:pPr>
              <w:rPr>
                <w:sz w:val="20"/>
                <w:szCs w:val="20"/>
              </w:rPr>
            </w:pPr>
          </w:p>
          <w:p w14:paraId="5AFB3BDF" w14:textId="77777777" w:rsidR="00687224" w:rsidRPr="00110689" w:rsidRDefault="00687224" w:rsidP="00A05687">
            <w:pPr>
              <w:rPr>
                <w:sz w:val="20"/>
                <w:szCs w:val="20"/>
              </w:rPr>
            </w:pPr>
            <w:r w:rsidRPr="00110689">
              <w:rPr>
                <w:sz w:val="20"/>
                <w:szCs w:val="20"/>
              </w:rPr>
              <w:t>Design characteristic of forefoot rocker: Should allow adequate ground clearance in swing</w:t>
            </w:r>
          </w:p>
          <w:p w14:paraId="7334B293" w14:textId="77777777" w:rsidR="00687224" w:rsidRPr="00110689" w:rsidRDefault="00687224" w:rsidP="00A05687">
            <w:pPr>
              <w:rPr>
                <w:sz w:val="20"/>
                <w:szCs w:val="20"/>
              </w:rPr>
            </w:pPr>
            <w:r w:rsidRPr="00110689">
              <w:rPr>
                <w:sz w:val="20"/>
                <w:szCs w:val="20"/>
              </w:rPr>
              <w:t>Median level of Agreement 6 ("Agree")</w:t>
            </w:r>
          </w:p>
          <w:p w14:paraId="47B3A611" w14:textId="77777777" w:rsidR="00687224" w:rsidRPr="00110689" w:rsidRDefault="00687224" w:rsidP="00A05687">
            <w:pPr>
              <w:rPr>
                <w:sz w:val="20"/>
                <w:szCs w:val="20"/>
              </w:rPr>
            </w:pPr>
            <w:r w:rsidRPr="00110689">
              <w:rPr>
                <w:sz w:val="20"/>
                <w:szCs w:val="20"/>
              </w:rPr>
              <w:t>7% "Somewhat Agree", 66% "Agree', 27% "Strongly Agree"</w:t>
            </w:r>
          </w:p>
          <w:p w14:paraId="51F6ACF9" w14:textId="77777777" w:rsidR="00687224" w:rsidRPr="00110689" w:rsidRDefault="00687224" w:rsidP="00A05687">
            <w:pPr>
              <w:rPr>
                <w:sz w:val="20"/>
                <w:szCs w:val="20"/>
              </w:rPr>
            </w:pPr>
            <w:r w:rsidRPr="00110689">
              <w:rPr>
                <w:sz w:val="20"/>
                <w:szCs w:val="20"/>
              </w:rPr>
              <w:t>A consensus was reached for this statement</w:t>
            </w:r>
          </w:p>
        </w:tc>
      </w:tr>
    </w:tbl>
    <w:p w14:paraId="388FF64B" w14:textId="77777777" w:rsidR="00687224" w:rsidRPr="00110689" w:rsidRDefault="00687224" w:rsidP="00687224">
      <w:pPr>
        <w:rPr>
          <w:sz w:val="20"/>
          <w:szCs w:val="20"/>
        </w:rPr>
      </w:pPr>
    </w:p>
    <w:p w14:paraId="05E86CB2" w14:textId="77777777" w:rsidR="00687224" w:rsidRPr="00110689" w:rsidRDefault="00687224" w:rsidP="00687224">
      <w:pPr>
        <w:rPr>
          <w:sz w:val="20"/>
          <w:szCs w:val="20"/>
        </w:rPr>
      </w:pPr>
      <w:r w:rsidRPr="00110689">
        <w:rPr>
          <w:sz w:val="20"/>
          <w:szCs w:val="20"/>
        </w:rPr>
        <w:t>41)</w:t>
      </w:r>
    </w:p>
    <w:tbl>
      <w:tblPr>
        <w:tblStyle w:val="TableGrid"/>
        <w:tblW w:w="0" w:type="auto"/>
        <w:tblLook w:val="04A0" w:firstRow="1" w:lastRow="0" w:firstColumn="1" w:lastColumn="0" w:noHBand="0" w:noVBand="1"/>
      </w:tblPr>
      <w:tblGrid>
        <w:gridCol w:w="8488"/>
      </w:tblGrid>
      <w:tr w:rsidR="00687224" w:rsidRPr="00110689" w14:paraId="7E086DE6" w14:textId="77777777" w:rsidTr="00A05687">
        <w:tc>
          <w:tcPr>
            <w:tcW w:w="9010" w:type="dxa"/>
          </w:tcPr>
          <w:p w14:paraId="409EAD26" w14:textId="77777777" w:rsidR="00687224" w:rsidRPr="00110689" w:rsidRDefault="00687224" w:rsidP="00A05687">
            <w:pPr>
              <w:rPr>
                <w:sz w:val="20"/>
                <w:szCs w:val="20"/>
              </w:rPr>
            </w:pPr>
            <w:r w:rsidRPr="00110689">
              <w:rPr>
                <w:sz w:val="20"/>
                <w:szCs w:val="20"/>
              </w:rPr>
              <w:t>The panellists were presented with the following options in relation to the desired design characteristic of the heel rocker in Round 2.</w:t>
            </w:r>
          </w:p>
          <w:p w14:paraId="22656565" w14:textId="77777777" w:rsidR="00687224" w:rsidRPr="00110689" w:rsidRDefault="00687224" w:rsidP="00A05687">
            <w:pPr>
              <w:rPr>
                <w:sz w:val="20"/>
                <w:szCs w:val="20"/>
              </w:rPr>
            </w:pPr>
            <w:r w:rsidRPr="00110689">
              <w:rPr>
                <w:sz w:val="20"/>
                <w:szCs w:val="20"/>
              </w:rPr>
              <w:t>The relative distribution of response is detailed below:</w:t>
            </w:r>
          </w:p>
          <w:p w14:paraId="26EF9E52" w14:textId="77777777" w:rsidR="00687224" w:rsidRPr="00110689" w:rsidRDefault="00687224" w:rsidP="00A05687">
            <w:pPr>
              <w:rPr>
                <w:sz w:val="20"/>
                <w:szCs w:val="20"/>
              </w:rPr>
            </w:pPr>
          </w:p>
          <w:p w14:paraId="51998655" w14:textId="77777777" w:rsidR="00687224" w:rsidRPr="00110689" w:rsidRDefault="00687224" w:rsidP="00A05687">
            <w:pPr>
              <w:rPr>
                <w:sz w:val="20"/>
                <w:szCs w:val="20"/>
              </w:rPr>
            </w:pPr>
            <w:r w:rsidRPr="00110689">
              <w:rPr>
                <w:sz w:val="20"/>
                <w:szCs w:val="20"/>
              </w:rPr>
              <w:t>Option 1: Heel rockers should be offered as a sole adaption prescription dependent on the child's condition rather than a standard design of stability footwear. (100%)</w:t>
            </w:r>
          </w:p>
          <w:p w14:paraId="09C33CDB" w14:textId="77777777" w:rsidR="00687224" w:rsidRPr="00110689" w:rsidRDefault="00687224" w:rsidP="00A05687">
            <w:pPr>
              <w:rPr>
                <w:sz w:val="20"/>
                <w:szCs w:val="20"/>
              </w:rPr>
            </w:pPr>
            <w:r w:rsidRPr="00110689">
              <w:rPr>
                <w:sz w:val="20"/>
                <w:szCs w:val="20"/>
              </w:rPr>
              <w:t xml:space="preserve">Option 2: Stability footwear should have a heel rocker. (Original) (0%) </w:t>
            </w:r>
          </w:p>
          <w:p w14:paraId="22024619" w14:textId="77777777" w:rsidR="00687224" w:rsidRPr="00110689" w:rsidRDefault="00687224" w:rsidP="00A05687">
            <w:pPr>
              <w:rPr>
                <w:sz w:val="20"/>
                <w:szCs w:val="20"/>
              </w:rPr>
            </w:pPr>
          </w:p>
          <w:p w14:paraId="4C47EAD3" w14:textId="77777777" w:rsidR="00687224" w:rsidRPr="00110689" w:rsidRDefault="00687224" w:rsidP="00A05687">
            <w:pPr>
              <w:rPr>
                <w:sz w:val="20"/>
                <w:szCs w:val="20"/>
              </w:rPr>
            </w:pPr>
            <w:r w:rsidRPr="00110689">
              <w:rPr>
                <w:sz w:val="20"/>
                <w:szCs w:val="20"/>
              </w:rPr>
              <w:t>A Consensus was reached for Option 1</w:t>
            </w:r>
          </w:p>
        </w:tc>
      </w:tr>
    </w:tbl>
    <w:p w14:paraId="246D1B2D" w14:textId="77777777" w:rsidR="00687224" w:rsidRPr="00110689" w:rsidRDefault="00687224" w:rsidP="00687224">
      <w:pPr>
        <w:rPr>
          <w:sz w:val="20"/>
          <w:szCs w:val="20"/>
        </w:rPr>
      </w:pPr>
    </w:p>
    <w:p w14:paraId="08B84253" w14:textId="77777777" w:rsidR="00687224" w:rsidRPr="00110689" w:rsidRDefault="00687224" w:rsidP="00687224">
      <w:pPr>
        <w:rPr>
          <w:sz w:val="20"/>
          <w:szCs w:val="20"/>
        </w:rPr>
      </w:pPr>
      <w:r w:rsidRPr="00110689">
        <w:rPr>
          <w:sz w:val="20"/>
          <w:szCs w:val="20"/>
        </w:rPr>
        <w:t>42)</w:t>
      </w:r>
    </w:p>
    <w:tbl>
      <w:tblPr>
        <w:tblStyle w:val="TableGrid"/>
        <w:tblW w:w="0" w:type="auto"/>
        <w:tblLook w:val="04A0" w:firstRow="1" w:lastRow="0" w:firstColumn="1" w:lastColumn="0" w:noHBand="0" w:noVBand="1"/>
      </w:tblPr>
      <w:tblGrid>
        <w:gridCol w:w="8488"/>
      </w:tblGrid>
      <w:tr w:rsidR="00687224" w:rsidRPr="00110689" w14:paraId="50487F5B" w14:textId="77777777" w:rsidTr="00A05687">
        <w:tc>
          <w:tcPr>
            <w:tcW w:w="9010" w:type="dxa"/>
          </w:tcPr>
          <w:p w14:paraId="1FD52DBD" w14:textId="77777777" w:rsidR="00687224" w:rsidRPr="00110689" w:rsidRDefault="00687224" w:rsidP="00A05687">
            <w:pPr>
              <w:rPr>
                <w:sz w:val="20"/>
                <w:szCs w:val="20"/>
              </w:rPr>
            </w:pPr>
            <w:r w:rsidRPr="00110689">
              <w:rPr>
                <w:sz w:val="20"/>
                <w:szCs w:val="20"/>
              </w:rPr>
              <w:t>You may use this optional area to provide us with any further information to your responses on toe spring forefoot/heel rocker.</w:t>
            </w:r>
          </w:p>
        </w:tc>
      </w:tr>
      <w:tr w:rsidR="00687224" w:rsidRPr="00110689" w14:paraId="09F2267A" w14:textId="77777777" w:rsidTr="00A05687">
        <w:tc>
          <w:tcPr>
            <w:tcW w:w="9010" w:type="dxa"/>
          </w:tcPr>
          <w:p w14:paraId="084A9BC8" w14:textId="77777777" w:rsidR="00687224" w:rsidRPr="00110689" w:rsidRDefault="00687224" w:rsidP="00A05687">
            <w:pPr>
              <w:rPr>
                <w:sz w:val="20"/>
                <w:szCs w:val="20"/>
              </w:rPr>
            </w:pPr>
          </w:p>
          <w:p w14:paraId="3146F357" w14:textId="77777777" w:rsidR="00687224" w:rsidRPr="00110689" w:rsidRDefault="00687224" w:rsidP="00A05687">
            <w:pPr>
              <w:rPr>
                <w:sz w:val="20"/>
                <w:szCs w:val="20"/>
              </w:rPr>
            </w:pPr>
          </w:p>
        </w:tc>
      </w:tr>
    </w:tbl>
    <w:p w14:paraId="29BACFF1" w14:textId="77777777" w:rsidR="00687224" w:rsidRPr="00110689" w:rsidRDefault="00687224" w:rsidP="00687224">
      <w:pPr>
        <w:rPr>
          <w:sz w:val="20"/>
          <w:szCs w:val="20"/>
        </w:rPr>
      </w:pPr>
    </w:p>
    <w:tbl>
      <w:tblPr>
        <w:tblStyle w:val="TableGrid"/>
        <w:tblW w:w="0" w:type="auto"/>
        <w:tblLook w:val="04A0" w:firstRow="1" w:lastRow="0" w:firstColumn="1" w:lastColumn="0" w:noHBand="0" w:noVBand="1"/>
      </w:tblPr>
      <w:tblGrid>
        <w:gridCol w:w="8488"/>
      </w:tblGrid>
      <w:tr w:rsidR="00687224" w:rsidRPr="00110689" w14:paraId="06103D4A" w14:textId="77777777" w:rsidTr="00A05687">
        <w:tc>
          <w:tcPr>
            <w:tcW w:w="9010" w:type="dxa"/>
          </w:tcPr>
          <w:p w14:paraId="7EC81E2C" w14:textId="77777777" w:rsidR="00687224" w:rsidRPr="00110689" w:rsidRDefault="00687224" w:rsidP="00A05687">
            <w:pPr>
              <w:rPr>
                <w:b/>
                <w:bCs/>
                <w:sz w:val="20"/>
                <w:szCs w:val="20"/>
              </w:rPr>
            </w:pPr>
            <w:r w:rsidRPr="00110689">
              <w:rPr>
                <w:b/>
                <w:bCs/>
                <w:sz w:val="20"/>
                <w:szCs w:val="20"/>
              </w:rPr>
              <w:t>Weight of the footwear</w:t>
            </w:r>
          </w:p>
          <w:p w14:paraId="5E3A8514" w14:textId="77777777" w:rsidR="00687224" w:rsidRPr="00110689" w:rsidRDefault="00687224" w:rsidP="00A05687">
            <w:pPr>
              <w:rPr>
                <w:b/>
                <w:bCs/>
                <w:sz w:val="20"/>
                <w:szCs w:val="20"/>
              </w:rPr>
            </w:pPr>
          </w:p>
        </w:tc>
      </w:tr>
      <w:tr w:rsidR="00687224" w:rsidRPr="00110689" w14:paraId="59F45A09" w14:textId="77777777" w:rsidTr="00A05687">
        <w:tc>
          <w:tcPr>
            <w:tcW w:w="9010" w:type="dxa"/>
          </w:tcPr>
          <w:p w14:paraId="380BFE60" w14:textId="77777777" w:rsidR="00687224" w:rsidRPr="00110689" w:rsidRDefault="00687224" w:rsidP="00A05687">
            <w:pPr>
              <w:rPr>
                <w:sz w:val="20"/>
                <w:szCs w:val="20"/>
              </w:rPr>
            </w:pPr>
            <w:r w:rsidRPr="00110689">
              <w:rPr>
                <w:sz w:val="20"/>
                <w:szCs w:val="20"/>
              </w:rPr>
              <w:t>In the questions below you will be presented with the collective choices and opinions from Round 2  in relation to the weight of the footwear of standard “Off the Shelf” stability footwear used as a clinical intervention for children with mobility impairment.</w:t>
            </w:r>
          </w:p>
          <w:p w14:paraId="3F2A6F15" w14:textId="77777777" w:rsidR="00687224" w:rsidRPr="00110689" w:rsidRDefault="00687224" w:rsidP="00A05687">
            <w:pPr>
              <w:rPr>
                <w:sz w:val="20"/>
                <w:szCs w:val="20"/>
              </w:rPr>
            </w:pPr>
            <w:r w:rsidRPr="00110689">
              <w:rPr>
                <w:sz w:val="20"/>
                <w:szCs w:val="20"/>
              </w:rPr>
              <w:t>Please consider the options offered or rank your level of agreement with the suggested characteristic or purpose of these design characteristics some of which may have been slightly modified based on panellist feedback in Round 2:</w:t>
            </w:r>
          </w:p>
        </w:tc>
      </w:tr>
    </w:tbl>
    <w:p w14:paraId="0E2EEA35" w14:textId="77777777" w:rsidR="00687224" w:rsidRPr="00110689" w:rsidRDefault="00687224" w:rsidP="00687224">
      <w:pPr>
        <w:rPr>
          <w:sz w:val="20"/>
          <w:szCs w:val="20"/>
        </w:rPr>
      </w:pPr>
    </w:p>
    <w:p w14:paraId="38DBAC0D" w14:textId="77777777" w:rsidR="00687224" w:rsidRPr="00110689" w:rsidRDefault="00687224" w:rsidP="00687224">
      <w:pPr>
        <w:rPr>
          <w:sz w:val="20"/>
          <w:szCs w:val="20"/>
        </w:rPr>
      </w:pPr>
      <w:r w:rsidRPr="00110689">
        <w:rPr>
          <w:sz w:val="20"/>
          <w:szCs w:val="20"/>
        </w:rPr>
        <w:t>43)</w:t>
      </w:r>
    </w:p>
    <w:tbl>
      <w:tblPr>
        <w:tblStyle w:val="TableGrid"/>
        <w:tblW w:w="0" w:type="auto"/>
        <w:tblLook w:val="04A0" w:firstRow="1" w:lastRow="0" w:firstColumn="1" w:lastColumn="0" w:noHBand="0" w:noVBand="1"/>
      </w:tblPr>
      <w:tblGrid>
        <w:gridCol w:w="1438"/>
        <w:gridCol w:w="1041"/>
        <w:gridCol w:w="1008"/>
        <w:gridCol w:w="1189"/>
        <w:gridCol w:w="903"/>
        <w:gridCol w:w="1189"/>
        <w:gridCol w:w="753"/>
        <w:gridCol w:w="967"/>
      </w:tblGrid>
      <w:tr w:rsidR="00687224" w:rsidRPr="00110689" w14:paraId="03EF1A72" w14:textId="77777777" w:rsidTr="00A05687">
        <w:tc>
          <w:tcPr>
            <w:tcW w:w="9010" w:type="dxa"/>
            <w:gridSpan w:val="8"/>
          </w:tcPr>
          <w:p w14:paraId="5E643C6C" w14:textId="77777777" w:rsidR="00687224" w:rsidRPr="00110689" w:rsidRDefault="00687224" w:rsidP="00A05687">
            <w:pPr>
              <w:rPr>
                <w:sz w:val="20"/>
                <w:szCs w:val="20"/>
              </w:rPr>
            </w:pPr>
            <w:r w:rsidRPr="00110689">
              <w:rPr>
                <w:sz w:val="20"/>
                <w:szCs w:val="20"/>
              </w:rPr>
              <w:t>The following purpose and design characteristics were presented to the panellists in Round 2  in relation to the weight of the footwear</w:t>
            </w:r>
          </w:p>
          <w:p w14:paraId="466EE2EF" w14:textId="77777777" w:rsidR="00687224" w:rsidRPr="00110689" w:rsidRDefault="00687224" w:rsidP="00A05687">
            <w:pPr>
              <w:rPr>
                <w:sz w:val="20"/>
                <w:szCs w:val="20"/>
              </w:rPr>
            </w:pPr>
            <w:r w:rsidRPr="00110689">
              <w:rPr>
                <w:sz w:val="20"/>
                <w:szCs w:val="20"/>
              </w:rPr>
              <w:t xml:space="preserve">The median level of agreement and relative distribution of response is detailed below. </w:t>
            </w:r>
          </w:p>
          <w:p w14:paraId="2704D3A7" w14:textId="77777777" w:rsidR="00687224" w:rsidRPr="00110689" w:rsidRDefault="00687224" w:rsidP="00A05687">
            <w:pPr>
              <w:rPr>
                <w:sz w:val="20"/>
                <w:szCs w:val="20"/>
              </w:rPr>
            </w:pPr>
          </w:p>
          <w:p w14:paraId="7F386590" w14:textId="77777777" w:rsidR="00687224" w:rsidRPr="00110689" w:rsidRDefault="00687224" w:rsidP="00A05687">
            <w:pPr>
              <w:rPr>
                <w:sz w:val="20"/>
                <w:szCs w:val="20"/>
              </w:rPr>
            </w:pPr>
            <w:r w:rsidRPr="00110689">
              <w:rPr>
                <w:sz w:val="20"/>
                <w:szCs w:val="20"/>
              </w:rPr>
              <w:t xml:space="preserve">Stability Footwear should be the lowest reasonable mass to reduce physiological cost during mobility </w:t>
            </w:r>
          </w:p>
          <w:p w14:paraId="319D327C" w14:textId="77777777" w:rsidR="00687224" w:rsidRPr="00110689" w:rsidRDefault="00687224" w:rsidP="00A05687">
            <w:pPr>
              <w:rPr>
                <w:sz w:val="20"/>
                <w:szCs w:val="20"/>
              </w:rPr>
            </w:pPr>
            <w:r w:rsidRPr="00110689">
              <w:rPr>
                <w:sz w:val="20"/>
                <w:szCs w:val="20"/>
              </w:rPr>
              <w:t xml:space="preserve">Median level of Agreement 6 ("Agree") </w:t>
            </w:r>
          </w:p>
          <w:p w14:paraId="76A68B8C" w14:textId="77777777" w:rsidR="00687224" w:rsidRPr="00110689" w:rsidRDefault="00687224" w:rsidP="00A05687">
            <w:pPr>
              <w:rPr>
                <w:sz w:val="20"/>
                <w:szCs w:val="20"/>
              </w:rPr>
            </w:pPr>
            <w:r w:rsidRPr="00110689">
              <w:rPr>
                <w:sz w:val="20"/>
                <w:szCs w:val="20"/>
              </w:rPr>
              <w:t>33% 'Somewhat Agree", 40% "Agree", 27% 'Strongly Agree'</w:t>
            </w:r>
          </w:p>
          <w:p w14:paraId="6E446527" w14:textId="77777777" w:rsidR="00687224" w:rsidRPr="00110689" w:rsidRDefault="00687224" w:rsidP="00A05687">
            <w:pPr>
              <w:rPr>
                <w:sz w:val="20"/>
                <w:szCs w:val="20"/>
              </w:rPr>
            </w:pPr>
          </w:p>
          <w:p w14:paraId="50E98D91" w14:textId="77777777" w:rsidR="00687224" w:rsidRPr="00110689" w:rsidRDefault="00687224" w:rsidP="00A05687">
            <w:pPr>
              <w:rPr>
                <w:sz w:val="20"/>
                <w:szCs w:val="20"/>
              </w:rPr>
            </w:pPr>
            <w:r w:rsidRPr="00110689">
              <w:rPr>
                <w:sz w:val="20"/>
                <w:szCs w:val="20"/>
              </w:rPr>
              <w:t xml:space="preserve">Mass of shoe should be dependent on the mass and age of the child </w:t>
            </w:r>
          </w:p>
          <w:p w14:paraId="2AE8CC05" w14:textId="77777777" w:rsidR="00687224" w:rsidRPr="00110689" w:rsidRDefault="00687224" w:rsidP="00A05687">
            <w:pPr>
              <w:rPr>
                <w:sz w:val="20"/>
                <w:szCs w:val="20"/>
              </w:rPr>
            </w:pPr>
            <w:r w:rsidRPr="00110689">
              <w:rPr>
                <w:sz w:val="20"/>
                <w:szCs w:val="20"/>
              </w:rPr>
              <w:t xml:space="preserve">Median level of Agreement 6 ('Agree") </w:t>
            </w:r>
          </w:p>
          <w:p w14:paraId="3FE79536" w14:textId="77777777" w:rsidR="00687224" w:rsidRPr="00110689" w:rsidRDefault="00687224" w:rsidP="00A05687">
            <w:pPr>
              <w:rPr>
                <w:sz w:val="20"/>
                <w:szCs w:val="20"/>
              </w:rPr>
            </w:pPr>
            <w:r w:rsidRPr="00110689">
              <w:rPr>
                <w:sz w:val="20"/>
                <w:szCs w:val="20"/>
              </w:rPr>
              <w:t>13% "Neutral", 20% "Somewhat Agree", 54% "Agree", 13% "Strongly Agree"</w:t>
            </w:r>
          </w:p>
          <w:p w14:paraId="325417B4" w14:textId="77777777" w:rsidR="00687224" w:rsidRPr="00110689" w:rsidRDefault="00687224" w:rsidP="00A05687">
            <w:pPr>
              <w:rPr>
                <w:sz w:val="20"/>
                <w:szCs w:val="20"/>
              </w:rPr>
            </w:pPr>
          </w:p>
          <w:p w14:paraId="5F1E1B1F" w14:textId="77777777" w:rsidR="00687224" w:rsidRPr="00110689" w:rsidRDefault="00687224" w:rsidP="00A05687">
            <w:pPr>
              <w:rPr>
                <w:sz w:val="20"/>
                <w:szCs w:val="20"/>
              </w:rPr>
            </w:pPr>
            <w:r w:rsidRPr="00110689">
              <w:rPr>
                <w:sz w:val="20"/>
                <w:szCs w:val="20"/>
              </w:rPr>
              <w:t>The mass of the shoe should be dependent on the child’s stability needs.</w:t>
            </w:r>
          </w:p>
          <w:p w14:paraId="21036016" w14:textId="77777777" w:rsidR="00687224" w:rsidRPr="00110689" w:rsidRDefault="00687224" w:rsidP="00A05687">
            <w:pPr>
              <w:rPr>
                <w:sz w:val="20"/>
                <w:szCs w:val="20"/>
              </w:rPr>
            </w:pPr>
            <w:r w:rsidRPr="00110689">
              <w:rPr>
                <w:sz w:val="20"/>
                <w:szCs w:val="20"/>
              </w:rPr>
              <w:t xml:space="preserve">Median level of Agreement 6 ("Agree") </w:t>
            </w:r>
          </w:p>
          <w:p w14:paraId="1989EE15" w14:textId="77777777" w:rsidR="00687224" w:rsidRPr="00110689" w:rsidRDefault="00687224" w:rsidP="00A05687">
            <w:pPr>
              <w:rPr>
                <w:sz w:val="20"/>
                <w:szCs w:val="20"/>
              </w:rPr>
            </w:pPr>
            <w:r w:rsidRPr="00110689">
              <w:rPr>
                <w:sz w:val="20"/>
                <w:szCs w:val="20"/>
              </w:rPr>
              <w:t>7% "Neutral", 13% "Somewhat Agree", 67% "Agree", 13% "Strongly Agree"</w:t>
            </w:r>
          </w:p>
          <w:p w14:paraId="5B7F570C" w14:textId="77777777" w:rsidR="00687224" w:rsidRPr="00110689" w:rsidRDefault="00687224" w:rsidP="00A05687">
            <w:pPr>
              <w:rPr>
                <w:sz w:val="20"/>
                <w:szCs w:val="20"/>
              </w:rPr>
            </w:pPr>
            <w:r w:rsidRPr="00110689">
              <w:rPr>
                <w:sz w:val="20"/>
                <w:szCs w:val="20"/>
              </w:rPr>
              <w:t>A consensus was reached for this statement</w:t>
            </w:r>
          </w:p>
          <w:p w14:paraId="3F3B42C6" w14:textId="77777777" w:rsidR="00687224" w:rsidRPr="00110689" w:rsidRDefault="00687224" w:rsidP="00A05687">
            <w:pPr>
              <w:rPr>
                <w:sz w:val="20"/>
                <w:szCs w:val="20"/>
              </w:rPr>
            </w:pPr>
          </w:p>
          <w:p w14:paraId="5F7D707B" w14:textId="77777777" w:rsidR="00687224" w:rsidRPr="00110689" w:rsidRDefault="00687224" w:rsidP="00A05687">
            <w:pPr>
              <w:rPr>
                <w:sz w:val="20"/>
                <w:szCs w:val="20"/>
              </w:rPr>
            </w:pPr>
            <w:r w:rsidRPr="00110689">
              <w:rPr>
                <w:sz w:val="20"/>
                <w:szCs w:val="20"/>
              </w:rPr>
              <w:t xml:space="preserve">Purpose of Increased mass assists stability in stance, </w:t>
            </w:r>
          </w:p>
          <w:p w14:paraId="6A51149E" w14:textId="77777777" w:rsidR="00687224" w:rsidRPr="00110689" w:rsidRDefault="00687224" w:rsidP="00A05687">
            <w:pPr>
              <w:rPr>
                <w:sz w:val="20"/>
                <w:szCs w:val="20"/>
              </w:rPr>
            </w:pPr>
            <w:r w:rsidRPr="00110689">
              <w:rPr>
                <w:sz w:val="20"/>
                <w:szCs w:val="20"/>
              </w:rPr>
              <w:t>Median level of Agreement 5 ("Somewhat Agree")</w:t>
            </w:r>
          </w:p>
          <w:p w14:paraId="4390EDDB" w14:textId="77777777" w:rsidR="00687224" w:rsidRPr="00110689" w:rsidRDefault="00687224" w:rsidP="00A05687">
            <w:pPr>
              <w:rPr>
                <w:sz w:val="20"/>
                <w:szCs w:val="20"/>
              </w:rPr>
            </w:pPr>
            <w:r w:rsidRPr="00110689">
              <w:rPr>
                <w:sz w:val="20"/>
                <w:szCs w:val="20"/>
              </w:rPr>
              <w:t>40% "Neutral", 20% "Somewhat Agree", 40% "Agree"</w:t>
            </w:r>
          </w:p>
          <w:p w14:paraId="2A01B916" w14:textId="77777777" w:rsidR="00687224" w:rsidRPr="00110689" w:rsidRDefault="00687224" w:rsidP="00A05687">
            <w:pPr>
              <w:rPr>
                <w:sz w:val="20"/>
                <w:szCs w:val="20"/>
              </w:rPr>
            </w:pPr>
          </w:p>
          <w:p w14:paraId="1F264242" w14:textId="77777777" w:rsidR="00687224" w:rsidRPr="00110689" w:rsidRDefault="00687224" w:rsidP="00A05687">
            <w:pPr>
              <w:rPr>
                <w:sz w:val="20"/>
                <w:szCs w:val="20"/>
              </w:rPr>
            </w:pPr>
            <w:r w:rsidRPr="00110689">
              <w:rPr>
                <w:sz w:val="20"/>
                <w:szCs w:val="20"/>
              </w:rPr>
              <w:t>Purpose of Increased Mass Assists pendular motion in swing</w:t>
            </w:r>
          </w:p>
          <w:p w14:paraId="19C89979" w14:textId="77777777" w:rsidR="00687224" w:rsidRPr="00110689" w:rsidRDefault="00687224" w:rsidP="00A05687">
            <w:pPr>
              <w:rPr>
                <w:sz w:val="20"/>
                <w:szCs w:val="20"/>
              </w:rPr>
            </w:pPr>
            <w:r w:rsidRPr="00110689">
              <w:rPr>
                <w:sz w:val="20"/>
                <w:szCs w:val="20"/>
              </w:rPr>
              <w:t>Median level of Agreement 5 ("Somewhat Agree")</w:t>
            </w:r>
          </w:p>
          <w:p w14:paraId="3FB472FA" w14:textId="77777777" w:rsidR="00687224" w:rsidRPr="00110689" w:rsidRDefault="00687224" w:rsidP="00A05687">
            <w:pPr>
              <w:rPr>
                <w:sz w:val="20"/>
                <w:szCs w:val="20"/>
              </w:rPr>
            </w:pPr>
            <w:r w:rsidRPr="00110689">
              <w:rPr>
                <w:sz w:val="20"/>
                <w:szCs w:val="20"/>
              </w:rPr>
              <w:t>7% "Somewhat Disagree", 40% "Neutral', 26% "Somewhat Agree"</w:t>
            </w:r>
          </w:p>
          <w:p w14:paraId="08ABA742" w14:textId="77777777" w:rsidR="00687224" w:rsidRPr="00110689" w:rsidRDefault="00687224" w:rsidP="00A05687">
            <w:pPr>
              <w:rPr>
                <w:sz w:val="20"/>
                <w:szCs w:val="20"/>
              </w:rPr>
            </w:pPr>
            <w:r w:rsidRPr="00110689">
              <w:rPr>
                <w:sz w:val="20"/>
                <w:szCs w:val="20"/>
              </w:rPr>
              <w:t>20% "Agree", 7% "Strongly Agree"</w:t>
            </w:r>
          </w:p>
          <w:p w14:paraId="3C3C3890" w14:textId="77777777" w:rsidR="00687224" w:rsidRPr="00110689" w:rsidRDefault="00687224" w:rsidP="00A05687">
            <w:pPr>
              <w:rPr>
                <w:sz w:val="20"/>
                <w:szCs w:val="20"/>
              </w:rPr>
            </w:pPr>
          </w:p>
          <w:p w14:paraId="6D52BEE2" w14:textId="77777777" w:rsidR="00687224" w:rsidRPr="00110689" w:rsidRDefault="00687224" w:rsidP="00A05687">
            <w:pPr>
              <w:rPr>
                <w:sz w:val="20"/>
                <w:szCs w:val="20"/>
              </w:rPr>
            </w:pPr>
            <w:r w:rsidRPr="00110689">
              <w:rPr>
                <w:sz w:val="20"/>
                <w:szCs w:val="20"/>
              </w:rPr>
              <w:t>Panellist feedback suggested that pendular motion may be assisted but increased mass may also cause an adverse effect with instability in swing and preloading increasing difficulty in navigating obstacles and stair climbing.</w:t>
            </w:r>
          </w:p>
          <w:p w14:paraId="1A71C463" w14:textId="77777777" w:rsidR="00687224" w:rsidRPr="00110689" w:rsidRDefault="00687224" w:rsidP="00A05687">
            <w:pPr>
              <w:rPr>
                <w:sz w:val="20"/>
                <w:szCs w:val="20"/>
              </w:rPr>
            </w:pPr>
            <w:r w:rsidRPr="00110689">
              <w:rPr>
                <w:sz w:val="20"/>
                <w:szCs w:val="20"/>
              </w:rPr>
              <w:t>The increased mass of the footwear may unintentionally provide a benefit in strengthening limbs but also may induce early fatigue.</w:t>
            </w:r>
          </w:p>
          <w:p w14:paraId="1987CD2E" w14:textId="77777777" w:rsidR="00687224" w:rsidRPr="00110689" w:rsidRDefault="00687224" w:rsidP="00A05687">
            <w:pPr>
              <w:rPr>
                <w:sz w:val="20"/>
                <w:szCs w:val="20"/>
              </w:rPr>
            </w:pPr>
          </w:p>
          <w:p w14:paraId="09D70E91" w14:textId="77777777" w:rsidR="00687224" w:rsidRPr="00110689" w:rsidRDefault="00687224" w:rsidP="00A05687">
            <w:pPr>
              <w:rPr>
                <w:sz w:val="20"/>
                <w:szCs w:val="20"/>
              </w:rPr>
            </w:pPr>
            <w:r w:rsidRPr="00110689">
              <w:rPr>
                <w:sz w:val="20"/>
                <w:szCs w:val="20"/>
              </w:rPr>
              <w:t xml:space="preserve">A new statement was generated from panellist feedback concerning a potential adverse effect of the weight of the shoe. No specific panellist feedback was given to inform further modification of the other statements, However, you may consider the distribution of the panel's response to either change or maintain your previous choice. </w:t>
            </w:r>
          </w:p>
          <w:p w14:paraId="1A5694A3" w14:textId="77777777" w:rsidR="00687224" w:rsidRPr="00110689" w:rsidRDefault="00687224" w:rsidP="00A05687">
            <w:pPr>
              <w:rPr>
                <w:sz w:val="20"/>
                <w:szCs w:val="20"/>
              </w:rPr>
            </w:pPr>
          </w:p>
          <w:p w14:paraId="06910164" w14:textId="77777777" w:rsidR="00687224" w:rsidRPr="00110689" w:rsidRDefault="00687224" w:rsidP="00A05687">
            <w:pPr>
              <w:rPr>
                <w:sz w:val="20"/>
                <w:szCs w:val="20"/>
              </w:rPr>
            </w:pPr>
            <w:r w:rsidRPr="00110689">
              <w:rPr>
                <w:sz w:val="20"/>
                <w:szCs w:val="20"/>
              </w:rPr>
              <w:t>Please rank your level of agreement with these statements..*</w:t>
            </w:r>
          </w:p>
        </w:tc>
      </w:tr>
      <w:tr w:rsidR="00687224" w:rsidRPr="00110689" w14:paraId="0D0F43CA" w14:textId="77777777" w:rsidTr="00A05687">
        <w:tc>
          <w:tcPr>
            <w:tcW w:w="1552" w:type="dxa"/>
            <w:vMerge w:val="restart"/>
          </w:tcPr>
          <w:p w14:paraId="06D634F9" w14:textId="77777777" w:rsidR="00687224" w:rsidRPr="00110689" w:rsidRDefault="00687224" w:rsidP="00A05687">
            <w:pPr>
              <w:jc w:val="both"/>
              <w:rPr>
                <w:sz w:val="20"/>
                <w:szCs w:val="20"/>
              </w:rPr>
            </w:pPr>
          </w:p>
        </w:tc>
        <w:tc>
          <w:tcPr>
            <w:tcW w:w="1118" w:type="dxa"/>
          </w:tcPr>
          <w:p w14:paraId="62BAF8B7" w14:textId="77777777" w:rsidR="00687224" w:rsidRPr="00110689" w:rsidRDefault="00687224" w:rsidP="00A05687">
            <w:pPr>
              <w:jc w:val="both"/>
              <w:rPr>
                <w:sz w:val="20"/>
                <w:szCs w:val="20"/>
              </w:rPr>
            </w:pPr>
            <w:r w:rsidRPr="00110689">
              <w:rPr>
                <w:sz w:val="20"/>
                <w:szCs w:val="20"/>
              </w:rPr>
              <w:t>Strongly Disagree</w:t>
            </w:r>
          </w:p>
        </w:tc>
        <w:tc>
          <w:tcPr>
            <w:tcW w:w="1064" w:type="dxa"/>
          </w:tcPr>
          <w:p w14:paraId="39E47087" w14:textId="77777777" w:rsidR="00687224" w:rsidRPr="00110689" w:rsidRDefault="00687224" w:rsidP="00A05687">
            <w:pPr>
              <w:jc w:val="both"/>
              <w:rPr>
                <w:sz w:val="20"/>
                <w:szCs w:val="20"/>
              </w:rPr>
            </w:pPr>
            <w:r w:rsidRPr="00110689">
              <w:rPr>
                <w:sz w:val="20"/>
                <w:szCs w:val="20"/>
              </w:rPr>
              <w:t>Disagree</w:t>
            </w:r>
          </w:p>
        </w:tc>
        <w:tc>
          <w:tcPr>
            <w:tcW w:w="1257" w:type="dxa"/>
          </w:tcPr>
          <w:p w14:paraId="0BBDC20A" w14:textId="77777777" w:rsidR="00687224" w:rsidRPr="00110689" w:rsidRDefault="00687224" w:rsidP="00A05687">
            <w:pPr>
              <w:jc w:val="both"/>
              <w:rPr>
                <w:sz w:val="20"/>
                <w:szCs w:val="20"/>
              </w:rPr>
            </w:pPr>
            <w:r w:rsidRPr="00110689">
              <w:rPr>
                <w:sz w:val="20"/>
                <w:szCs w:val="20"/>
              </w:rPr>
              <w:t>Somewhat Disagree</w:t>
            </w:r>
          </w:p>
        </w:tc>
        <w:tc>
          <w:tcPr>
            <w:tcW w:w="951" w:type="dxa"/>
          </w:tcPr>
          <w:p w14:paraId="09C9A8B1" w14:textId="77777777" w:rsidR="00687224" w:rsidRPr="00110689" w:rsidRDefault="00687224" w:rsidP="00A05687">
            <w:pPr>
              <w:jc w:val="both"/>
              <w:rPr>
                <w:sz w:val="20"/>
                <w:szCs w:val="20"/>
              </w:rPr>
            </w:pPr>
            <w:r w:rsidRPr="00110689">
              <w:rPr>
                <w:sz w:val="20"/>
                <w:szCs w:val="20"/>
              </w:rPr>
              <w:t>Neutral</w:t>
            </w:r>
          </w:p>
        </w:tc>
        <w:tc>
          <w:tcPr>
            <w:tcW w:w="1257" w:type="dxa"/>
          </w:tcPr>
          <w:p w14:paraId="1859447A" w14:textId="77777777" w:rsidR="00687224" w:rsidRPr="00110689" w:rsidRDefault="00687224" w:rsidP="00A05687">
            <w:pPr>
              <w:jc w:val="both"/>
              <w:rPr>
                <w:sz w:val="20"/>
                <w:szCs w:val="20"/>
              </w:rPr>
            </w:pPr>
            <w:r w:rsidRPr="00110689">
              <w:rPr>
                <w:sz w:val="20"/>
                <w:szCs w:val="20"/>
              </w:rPr>
              <w:t>Somewhat Agree</w:t>
            </w:r>
          </w:p>
        </w:tc>
        <w:tc>
          <w:tcPr>
            <w:tcW w:w="791" w:type="dxa"/>
          </w:tcPr>
          <w:p w14:paraId="33A4BC4F" w14:textId="77777777" w:rsidR="00687224" w:rsidRPr="00110689" w:rsidRDefault="00687224" w:rsidP="00A05687">
            <w:pPr>
              <w:jc w:val="both"/>
              <w:rPr>
                <w:sz w:val="20"/>
                <w:szCs w:val="20"/>
              </w:rPr>
            </w:pPr>
            <w:r w:rsidRPr="00110689">
              <w:rPr>
                <w:sz w:val="20"/>
                <w:szCs w:val="20"/>
              </w:rPr>
              <w:t>Agree</w:t>
            </w:r>
          </w:p>
        </w:tc>
        <w:tc>
          <w:tcPr>
            <w:tcW w:w="1020" w:type="dxa"/>
          </w:tcPr>
          <w:p w14:paraId="51D9012F" w14:textId="77777777" w:rsidR="00687224" w:rsidRPr="00110689" w:rsidRDefault="00687224" w:rsidP="00A05687">
            <w:pPr>
              <w:jc w:val="both"/>
              <w:rPr>
                <w:sz w:val="20"/>
                <w:szCs w:val="20"/>
              </w:rPr>
            </w:pPr>
            <w:r w:rsidRPr="00110689">
              <w:rPr>
                <w:sz w:val="20"/>
                <w:szCs w:val="20"/>
              </w:rPr>
              <w:t>Strongly Agree</w:t>
            </w:r>
          </w:p>
        </w:tc>
      </w:tr>
      <w:tr w:rsidR="00687224" w:rsidRPr="00110689" w14:paraId="59463F99" w14:textId="77777777" w:rsidTr="00A05687">
        <w:tc>
          <w:tcPr>
            <w:tcW w:w="1552" w:type="dxa"/>
            <w:vMerge/>
          </w:tcPr>
          <w:p w14:paraId="1DA85C73" w14:textId="77777777" w:rsidR="00687224" w:rsidRPr="00110689" w:rsidRDefault="00687224" w:rsidP="00A05687">
            <w:pPr>
              <w:jc w:val="center"/>
              <w:rPr>
                <w:sz w:val="20"/>
                <w:szCs w:val="20"/>
              </w:rPr>
            </w:pPr>
          </w:p>
        </w:tc>
        <w:tc>
          <w:tcPr>
            <w:tcW w:w="1118" w:type="dxa"/>
          </w:tcPr>
          <w:p w14:paraId="5EEF66DE" w14:textId="77777777" w:rsidR="00687224" w:rsidRPr="00110689" w:rsidRDefault="00687224" w:rsidP="00A05687">
            <w:pPr>
              <w:jc w:val="center"/>
              <w:rPr>
                <w:sz w:val="20"/>
                <w:szCs w:val="20"/>
              </w:rPr>
            </w:pPr>
            <w:r w:rsidRPr="00110689">
              <w:rPr>
                <w:sz w:val="20"/>
                <w:szCs w:val="20"/>
              </w:rPr>
              <w:t>1</w:t>
            </w:r>
          </w:p>
        </w:tc>
        <w:tc>
          <w:tcPr>
            <w:tcW w:w="1064" w:type="dxa"/>
          </w:tcPr>
          <w:p w14:paraId="214A2A3E" w14:textId="77777777" w:rsidR="00687224" w:rsidRPr="00110689" w:rsidRDefault="00687224" w:rsidP="00A05687">
            <w:pPr>
              <w:jc w:val="center"/>
              <w:rPr>
                <w:sz w:val="20"/>
                <w:szCs w:val="20"/>
              </w:rPr>
            </w:pPr>
            <w:r w:rsidRPr="00110689">
              <w:rPr>
                <w:sz w:val="20"/>
                <w:szCs w:val="20"/>
              </w:rPr>
              <w:t>2</w:t>
            </w:r>
          </w:p>
        </w:tc>
        <w:tc>
          <w:tcPr>
            <w:tcW w:w="1257" w:type="dxa"/>
          </w:tcPr>
          <w:p w14:paraId="35434CF6" w14:textId="77777777" w:rsidR="00687224" w:rsidRPr="00110689" w:rsidRDefault="00687224" w:rsidP="00A05687">
            <w:pPr>
              <w:jc w:val="center"/>
              <w:rPr>
                <w:sz w:val="20"/>
                <w:szCs w:val="20"/>
              </w:rPr>
            </w:pPr>
            <w:r w:rsidRPr="00110689">
              <w:rPr>
                <w:sz w:val="20"/>
                <w:szCs w:val="20"/>
              </w:rPr>
              <w:t>3</w:t>
            </w:r>
          </w:p>
        </w:tc>
        <w:tc>
          <w:tcPr>
            <w:tcW w:w="951" w:type="dxa"/>
          </w:tcPr>
          <w:p w14:paraId="71EC5B4C" w14:textId="77777777" w:rsidR="00687224" w:rsidRPr="00110689" w:rsidRDefault="00687224" w:rsidP="00A05687">
            <w:pPr>
              <w:jc w:val="center"/>
              <w:rPr>
                <w:sz w:val="20"/>
                <w:szCs w:val="20"/>
              </w:rPr>
            </w:pPr>
            <w:r w:rsidRPr="00110689">
              <w:rPr>
                <w:sz w:val="20"/>
                <w:szCs w:val="20"/>
              </w:rPr>
              <w:t>4</w:t>
            </w:r>
          </w:p>
        </w:tc>
        <w:tc>
          <w:tcPr>
            <w:tcW w:w="1257" w:type="dxa"/>
          </w:tcPr>
          <w:p w14:paraId="13775BF6" w14:textId="77777777" w:rsidR="00687224" w:rsidRPr="00110689" w:rsidRDefault="00687224" w:rsidP="00A05687">
            <w:pPr>
              <w:jc w:val="center"/>
              <w:rPr>
                <w:sz w:val="20"/>
                <w:szCs w:val="20"/>
              </w:rPr>
            </w:pPr>
            <w:r w:rsidRPr="00110689">
              <w:rPr>
                <w:sz w:val="20"/>
                <w:szCs w:val="20"/>
              </w:rPr>
              <w:t>5</w:t>
            </w:r>
          </w:p>
        </w:tc>
        <w:tc>
          <w:tcPr>
            <w:tcW w:w="791" w:type="dxa"/>
          </w:tcPr>
          <w:p w14:paraId="650FAED4" w14:textId="77777777" w:rsidR="00687224" w:rsidRPr="00110689" w:rsidRDefault="00687224" w:rsidP="00A05687">
            <w:pPr>
              <w:jc w:val="center"/>
              <w:rPr>
                <w:sz w:val="20"/>
                <w:szCs w:val="20"/>
              </w:rPr>
            </w:pPr>
            <w:r w:rsidRPr="00110689">
              <w:rPr>
                <w:sz w:val="20"/>
                <w:szCs w:val="20"/>
              </w:rPr>
              <w:t>6</w:t>
            </w:r>
          </w:p>
        </w:tc>
        <w:tc>
          <w:tcPr>
            <w:tcW w:w="1020" w:type="dxa"/>
          </w:tcPr>
          <w:p w14:paraId="25B2D947" w14:textId="77777777" w:rsidR="00687224" w:rsidRPr="00110689" w:rsidRDefault="00687224" w:rsidP="00A05687">
            <w:pPr>
              <w:jc w:val="center"/>
              <w:rPr>
                <w:sz w:val="20"/>
                <w:szCs w:val="20"/>
              </w:rPr>
            </w:pPr>
            <w:r w:rsidRPr="00110689">
              <w:rPr>
                <w:sz w:val="20"/>
                <w:szCs w:val="20"/>
              </w:rPr>
              <w:t>7</w:t>
            </w:r>
          </w:p>
        </w:tc>
      </w:tr>
      <w:tr w:rsidR="00687224" w:rsidRPr="00110689" w14:paraId="133F4BCA" w14:textId="77777777" w:rsidTr="00A05687">
        <w:tc>
          <w:tcPr>
            <w:tcW w:w="1552" w:type="dxa"/>
          </w:tcPr>
          <w:p w14:paraId="7702C35E" w14:textId="77777777" w:rsidR="00687224" w:rsidRPr="00110689" w:rsidRDefault="00687224" w:rsidP="00A05687">
            <w:pPr>
              <w:rPr>
                <w:sz w:val="20"/>
                <w:szCs w:val="20"/>
              </w:rPr>
            </w:pPr>
            <w:r w:rsidRPr="00110689">
              <w:rPr>
                <w:sz w:val="20"/>
                <w:szCs w:val="20"/>
              </w:rPr>
              <w:t>Stability footwear should be the lowest reasonable mass to reduce physiological cost during mobility.</w:t>
            </w:r>
          </w:p>
        </w:tc>
        <w:tc>
          <w:tcPr>
            <w:tcW w:w="1118" w:type="dxa"/>
          </w:tcPr>
          <w:p w14:paraId="400DF7D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72E9D55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0FAA231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0D1174CA"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1BA22C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0CD50B6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64224F0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2AF091A9" w14:textId="77777777" w:rsidTr="00A05687">
        <w:tc>
          <w:tcPr>
            <w:tcW w:w="1552" w:type="dxa"/>
          </w:tcPr>
          <w:p w14:paraId="7E4B4258" w14:textId="77777777" w:rsidR="00687224" w:rsidRPr="00110689" w:rsidRDefault="00687224" w:rsidP="00A05687">
            <w:pPr>
              <w:rPr>
                <w:sz w:val="20"/>
                <w:szCs w:val="20"/>
              </w:rPr>
            </w:pPr>
            <w:r w:rsidRPr="00110689">
              <w:rPr>
                <w:sz w:val="20"/>
                <w:szCs w:val="20"/>
              </w:rPr>
              <w:t>The mass of the shoe should be dependent on the mass and age of the child.</w:t>
            </w:r>
          </w:p>
        </w:tc>
        <w:tc>
          <w:tcPr>
            <w:tcW w:w="1118" w:type="dxa"/>
          </w:tcPr>
          <w:p w14:paraId="283D327D"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4EC6BD7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95ECF0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053908C0"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781172F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5075011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33B7BD9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42D0B804" w14:textId="77777777" w:rsidTr="00A05687">
        <w:tc>
          <w:tcPr>
            <w:tcW w:w="1552" w:type="dxa"/>
          </w:tcPr>
          <w:p w14:paraId="6A10D164" w14:textId="77777777" w:rsidR="00687224" w:rsidRPr="00110689" w:rsidRDefault="00687224" w:rsidP="00A05687">
            <w:pPr>
              <w:rPr>
                <w:sz w:val="20"/>
                <w:szCs w:val="20"/>
              </w:rPr>
            </w:pPr>
            <w:r w:rsidRPr="00110689">
              <w:rPr>
                <w:sz w:val="20"/>
                <w:szCs w:val="20"/>
              </w:rPr>
              <w:t>Purpose of increased mass: Assist stability in stance</w:t>
            </w:r>
          </w:p>
        </w:tc>
        <w:tc>
          <w:tcPr>
            <w:tcW w:w="1118" w:type="dxa"/>
          </w:tcPr>
          <w:p w14:paraId="223DD0B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87D62E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D4766D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7741582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0DF379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2E6485E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6170E36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7E17889B" w14:textId="77777777" w:rsidTr="00A05687">
        <w:tc>
          <w:tcPr>
            <w:tcW w:w="1552" w:type="dxa"/>
          </w:tcPr>
          <w:p w14:paraId="5C3043DF" w14:textId="77777777" w:rsidR="00687224" w:rsidRPr="00110689" w:rsidRDefault="00687224" w:rsidP="00A05687">
            <w:pPr>
              <w:rPr>
                <w:sz w:val="20"/>
                <w:szCs w:val="20"/>
              </w:rPr>
            </w:pPr>
            <w:r w:rsidRPr="00110689">
              <w:rPr>
                <w:sz w:val="20"/>
                <w:szCs w:val="20"/>
              </w:rPr>
              <w:t>Purpose of increased mass: Assists pendular motion in swing</w:t>
            </w:r>
          </w:p>
        </w:tc>
        <w:tc>
          <w:tcPr>
            <w:tcW w:w="1118" w:type="dxa"/>
          </w:tcPr>
          <w:p w14:paraId="42A8BAB9"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5E101695"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2A3F47F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58B9AA66"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5CADDB3"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32A8034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7292A02B"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r w:rsidR="00687224" w:rsidRPr="00110689" w14:paraId="6C00FEE4" w14:textId="77777777" w:rsidTr="00A05687">
        <w:tc>
          <w:tcPr>
            <w:tcW w:w="1552" w:type="dxa"/>
          </w:tcPr>
          <w:p w14:paraId="67E08D3B" w14:textId="77777777" w:rsidR="00687224" w:rsidRPr="00110689" w:rsidRDefault="00687224" w:rsidP="00A05687">
            <w:pPr>
              <w:rPr>
                <w:sz w:val="20"/>
                <w:szCs w:val="20"/>
              </w:rPr>
            </w:pPr>
            <w:r w:rsidRPr="00110689">
              <w:rPr>
                <w:sz w:val="20"/>
                <w:szCs w:val="20"/>
              </w:rPr>
              <w:t>Adverse Effect: Increased mass of the shoe may lead to  difficulty in swing phase with ground clearance, navigating obstacles and stair climbing.</w:t>
            </w:r>
          </w:p>
        </w:tc>
        <w:tc>
          <w:tcPr>
            <w:tcW w:w="1118" w:type="dxa"/>
          </w:tcPr>
          <w:p w14:paraId="2C96F211"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64" w:type="dxa"/>
          </w:tcPr>
          <w:p w14:paraId="35D143A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381D3077"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951" w:type="dxa"/>
          </w:tcPr>
          <w:p w14:paraId="52D9140E"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257" w:type="dxa"/>
          </w:tcPr>
          <w:p w14:paraId="6CE33A38"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791" w:type="dxa"/>
          </w:tcPr>
          <w:p w14:paraId="643D6E14"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c>
          <w:tcPr>
            <w:tcW w:w="1020" w:type="dxa"/>
          </w:tcPr>
          <w:p w14:paraId="23B4D94C" w14:textId="77777777" w:rsidR="00687224" w:rsidRPr="00110689" w:rsidRDefault="00687224" w:rsidP="00A05687">
            <w:pPr>
              <w:jc w:val="center"/>
              <w:rPr>
                <w:sz w:val="20"/>
                <w:szCs w:val="20"/>
              </w:rPr>
            </w:pPr>
            <w:r w:rsidRPr="00110689">
              <w:rPr>
                <w:sz w:val="20"/>
                <w:szCs w:val="20"/>
              </w:rPr>
              <w:fldChar w:fldCharType="begin">
                <w:ffData>
                  <w:name w:val="Check1"/>
                  <w:enabled/>
                  <w:calcOnExit w:val="0"/>
                  <w:checkBox>
                    <w:sizeAuto/>
                    <w:default w:val="0"/>
                  </w:checkBox>
                </w:ffData>
              </w:fldChar>
            </w:r>
            <w:r w:rsidRPr="00110689">
              <w:rPr>
                <w:sz w:val="20"/>
                <w:szCs w:val="20"/>
              </w:rPr>
              <w:instrText xml:space="preserve"> FORMCHECKBOX </w:instrText>
            </w:r>
            <w:r w:rsidR="003D37A0">
              <w:rPr>
                <w:sz w:val="20"/>
                <w:szCs w:val="20"/>
              </w:rPr>
            </w:r>
            <w:r w:rsidR="003D37A0">
              <w:rPr>
                <w:sz w:val="20"/>
                <w:szCs w:val="20"/>
              </w:rPr>
              <w:fldChar w:fldCharType="separate"/>
            </w:r>
            <w:r w:rsidRPr="00110689">
              <w:rPr>
                <w:sz w:val="20"/>
                <w:szCs w:val="20"/>
              </w:rPr>
              <w:fldChar w:fldCharType="end"/>
            </w:r>
          </w:p>
        </w:tc>
      </w:tr>
    </w:tbl>
    <w:p w14:paraId="7D3F5933" w14:textId="77777777" w:rsidR="00687224" w:rsidRPr="00110689" w:rsidRDefault="00687224" w:rsidP="00687224">
      <w:pPr>
        <w:rPr>
          <w:sz w:val="20"/>
          <w:szCs w:val="20"/>
        </w:rPr>
      </w:pPr>
    </w:p>
    <w:p w14:paraId="024DFAC8" w14:textId="77777777" w:rsidR="00687224" w:rsidRPr="00110689" w:rsidRDefault="00687224" w:rsidP="00687224">
      <w:pPr>
        <w:rPr>
          <w:sz w:val="20"/>
          <w:szCs w:val="20"/>
        </w:rPr>
      </w:pPr>
      <w:r w:rsidRPr="00110689">
        <w:rPr>
          <w:sz w:val="20"/>
          <w:szCs w:val="20"/>
        </w:rPr>
        <w:t>44)</w:t>
      </w:r>
    </w:p>
    <w:tbl>
      <w:tblPr>
        <w:tblStyle w:val="TableGrid"/>
        <w:tblW w:w="0" w:type="auto"/>
        <w:tblLook w:val="04A0" w:firstRow="1" w:lastRow="0" w:firstColumn="1" w:lastColumn="0" w:noHBand="0" w:noVBand="1"/>
      </w:tblPr>
      <w:tblGrid>
        <w:gridCol w:w="8488"/>
      </w:tblGrid>
      <w:tr w:rsidR="00687224" w:rsidRPr="00110689" w14:paraId="37CE5A0B" w14:textId="77777777" w:rsidTr="00A05687">
        <w:tc>
          <w:tcPr>
            <w:tcW w:w="9010" w:type="dxa"/>
          </w:tcPr>
          <w:p w14:paraId="049A8AE0" w14:textId="77777777" w:rsidR="00687224" w:rsidRPr="00110689" w:rsidRDefault="00687224" w:rsidP="00A05687">
            <w:pPr>
              <w:rPr>
                <w:sz w:val="20"/>
                <w:szCs w:val="20"/>
              </w:rPr>
            </w:pPr>
            <w:r w:rsidRPr="00110689">
              <w:rPr>
                <w:sz w:val="20"/>
                <w:szCs w:val="20"/>
              </w:rPr>
              <w:t>If your level of agreement was "somewhat agree" or lower for any of the statements in relation to the weight of the footwear please use this optional area to provide us with your reasoning.</w:t>
            </w:r>
          </w:p>
        </w:tc>
      </w:tr>
      <w:tr w:rsidR="00687224" w:rsidRPr="00110689" w14:paraId="27EB166F" w14:textId="77777777" w:rsidTr="00A05687">
        <w:tc>
          <w:tcPr>
            <w:tcW w:w="9010" w:type="dxa"/>
          </w:tcPr>
          <w:p w14:paraId="026117FB" w14:textId="77777777" w:rsidR="00687224" w:rsidRPr="00110689" w:rsidRDefault="00687224" w:rsidP="00A05687">
            <w:pPr>
              <w:rPr>
                <w:sz w:val="20"/>
                <w:szCs w:val="20"/>
              </w:rPr>
            </w:pPr>
          </w:p>
          <w:p w14:paraId="61E1A105" w14:textId="77777777" w:rsidR="00687224" w:rsidRPr="00110689" w:rsidRDefault="00687224" w:rsidP="00A05687">
            <w:pPr>
              <w:rPr>
                <w:sz w:val="20"/>
                <w:szCs w:val="20"/>
              </w:rPr>
            </w:pPr>
          </w:p>
        </w:tc>
      </w:tr>
    </w:tbl>
    <w:p w14:paraId="00C87419" w14:textId="77777777" w:rsidR="00687224" w:rsidRPr="00110689" w:rsidRDefault="00687224" w:rsidP="00687224">
      <w:pPr>
        <w:rPr>
          <w:sz w:val="20"/>
          <w:szCs w:val="20"/>
        </w:rPr>
      </w:pPr>
    </w:p>
    <w:p w14:paraId="251A9968" w14:textId="77777777" w:rsidR="00687224" w:rsidRPr="00110689" w:rsidRDefault="00687224" w:rsidP="00687224">
      <w:pPr>
        <w:rPr>
          <w:sz w:val="20"/>
          <w:szCs w:val="20"/>
        </w:rPr>
      </w:pPr>
      <w:r w:rsidRPr="00110689">
        <w:rPr>
          <w:sz w:val="20"/>
          <w:szCs w:val="20"/>
        </w:rPr>
        <w:br w:type="page"/>
      </w:r>
    </w:p>
    <w:tbl>
      <w:tblPr>
        <w:tblStyle w:val="TableGrid"/>
        <w:tblW w:w="0" w:type="auto"/>
        <w:tblLook w:val="04A0" w:firstRow="1" w:lastRow="0" w:firstColumn="1" w:lastColumn="0" w:noHBand="0" w:noVBand="1"/>
      </w:tblPr>
      <w:tblGrid>
        <w:gridCol w:w="8488"/>
      </w:tblGrid>
      <w:tr w:rsidR="00687224" w:rsidRPr="00110689" w14:paraId="17011980" w14:textId="77777777" w:rsidTr="00A05687">
        <w:tc>
          <w:tcPr>
            <w:tcW w:w="9010" w:type="dxa"/>
          </w:tcPr>
          <w:p w14:paraId="087BF8B6" w14:textId="77777777" w:rsidR="00687224" w:rsidRPr="00110689" w:rsidRDefault="00687224" w:rsidP="00A05687">
            <w:pPr>
              <w:rPr>
                <w:b/>
                <w:bCs/>
                <w:sz w:val="20"/>
                <w:szCs w:val="20"/>
              </w:rPr>
            </w:pPr>
            <w:r w:rsidRPr="00110689">
              <w:rPr>
                <w:b/>
                <w:bCs/>
                <w:sz w:val="20"/>
                <w:szCs w:val="20"/>
              </w:rPr>
              <w:t>Further Design Considerations</w:t>
            </w:r>
          </w:p>
        </w:tc>
      </w:tr>
      <w:tr w:rsidR="00687224" w:rsidRPr="00110689" w14:paraId="3A1538AF" w14:textId="77777777" w:rsidTr="00A05687">
        <w:tc>
          <w:tcPr>
            <w:tcW w:w="9010" w:type="dxa"/>
          </w:tcPr>
          <w:p w14:paraId="203C0840" w14:textId="77777777" w:rsidR="00687224" w:rsidRPr="00110689" w:rsidRDefault="00687224" w:rsidP="00A05687">
            <w:pPr>
              <w:rPr>
                <w:sz w:val="20"/>
                <w:szCs w:val="20"/>
              </w:rPr>
            </w:pPr>
            <w:r w:rsidRPr="00110689">
              <w:rPr>
                <w:sz w:val="20"/>
                <w:szCs w:val="20"/>
              </w:rPr>
              <w:t>The following section provides additional design considerations for "Off the Shelf" Stability footwear suggested by the panellists.</w:t>
            </w:r>
          </w:p>
        </w:tc>
      </w:tr>
    </w:tbl>
    <w:p w14:paraId="5B2C60F6" w14:textId="77777777" w:rsidR="00687224" w:rsidRPr="00110689" w:rsidRDefault="00687224" w:rsidP="00687224">
      <w:pPr>
        <w:rPr>
          <w:sz w:val="20"/>
          <w:szCs w:val="20"/>
        </w:rPr>
      </w:pPr>
    </w:p>
    <w:p w14:paraId="5090952F" w14:textId="77777777" w:rsidR="00687224" w:rsidRPr="00110689" w:rsidRDefault="00687224" w:rsidP="00687224">
      <w:pPr>
        <w:rPr>
          <w:sz w:val="20"/>
          <w:szCs w:val="20"/>
        </w:rPr>
      </w:pPr>
      <w:r w:rsidRPr="00110689">
        <w:rPr>
          <w:sz w:val="20"/>
          <w:szCs w:val="20"/>
        </w:rPr>
        <w:t>45)</w:t>
      </w:r>
    </w:p>
    <w:tbl>
      <w:tblPr>
        <w:tblStyle w:val="TableGrid"/>
        <w:tblW w:w="0" w:type="auto"/>
        <w:tblLook w:val="04A0" w:firstRow="1" w:lastRow="0" w:firstColumn="1" w:lastColumn="0" w:noHBand="0" w:noVBand="1"/>
      </w:tblPr>
      <w:tblGrid>
        <w:gridCol w:w="8488"/>
      </w:tblGrid>
      <w:tr w:rsidR="00687224" w:rsidRPr="00110689" w14:paraId="4A5810B8" w14:textId="77777777" w:rsidTr="00A05687">
        <w:tc>
          <w:tcPr>
            <w:tcW w:w="9010" w:type="dxa"/>
          </w:tcPr>
          <w:p w14:paraId="55B8016B" w14:textId="77777777" w:rsidR="00687224" w:rsidRPr="00110689" w:rsidRDefault="00687224" w:rsidP="00A05687">
            <w:pPr>
              <w:rPr>
                <w:sz w:val="20"/>
                <w:szCs w:val="20"/>
              </w:rPr>
            </w:pPr>
            <w:r w:rsidRPr="00110689">
              <w:rPr>
                <w:sz w:val="20"/>
                <w:szCs w:val="20"/>
              </w:rPr>
              <w:t xml:space="preserve">The Following design consideration was presented to the panellist in Round 2 </w:t>
            </w:r>
          </w:p>
          <w:p w14:paraId="0F1B3B71" w14:textId="77777777" w:rsidR="00687224" w:rsidRPr="00110689" w:rsidRDefault="00687224" w:rsidP="00A05687">
            <w:pPr>
              <w:rPr>
                <w:sz w:val="20"/>
                <w:szCs w:val="20"/>
              </w:rPr>
            </w:pPr>
            <w:r w:rsidRPr="00110689">
              <w:rPr>
                <w:sz w:val="20"/>
                <w:szCs w:val="20"/>
              </w:rPr>
              <w:t xml:space="preserve">The median level of agreement and relative distribution of response is detailed below. </w:t>
            </w:r>
          </w:p>
          <w:p w14:paraId="22C4222A" w14:textId="77777777" w:rsidR="00687224" w:rsidRPr="00110689" w:rsidRDefault="00687224" w:rsidP="00A05687">
            <w:pPr>
              <w:rPr>
                <w:sz w:val="20"/>
                <w:szCs w:val="20"/>
              </w:rPr>
            </w:pPr>
          </w:p>
          <w:p w14:paraId="595F5D01" w14:textId="77777777" w:rsidR="00687224" w:rsidRPr="00110689" w:rsidRDefault="00687224" w:rsidP="00A05687">
            <w:pPr>
              <w:rPr>
                <w:sz w:val="20"/>
                <w:szCs w:val="20"/>
              </w:rPr>
            </w:pPr>
            <w:r w:rsidRPr="00110689">
              <w:rPr>
                <w:sz w:val="20"/>
                <w:szCs w:val="20"/>
              </w:rPr>
              <w:t>Children's "Off the Shelf" stability footwear should come in a range of last dimensions to accommodate proportional differences in foot types.</w:t>
            </w:r>
          </w:p>
          <w:p w14:paraId="3A7FCE99" w14:textId="77777777" w:rsidR="00687224" w:rsidRPr="00110689" w:rsidRDefault="00687224" w:rsidP="00A05687">
            <w:pPr>
              <w:rPr>
                <w:sz w:val="20"/>
                <w:szCs w:val="20"/>
              </w:rPr>
            </w:pPr>
            <w:r w:rsidRPr="00110689">
              <w:rPr>
                <w:sz w:val="20"/>
                <w:szCs w:val="20"/>
              </w:rPr>
              <w:t>Median level of Agreement 6 ("Agree")</w:t>
            </w:r>
          </w:p>
          <w:p w14:paraId="54259840" w14:textId="77777777" w:rsidR="00687224" w:rsidRPr="00110689" w:rsidRDefault="00687224" w:rsidP="00A05687">
            <w:pPr>
              <w:rPr>
                <w:sz w:val="20"/>
                <w:szCs w:val="20"/>
              </w:rPr>
            </w:pPr>
            <w:r w:rsidRPr="00110689">
              <w:rPr>
                <w:sz w:val="20"/>
                <w:szCs w:val="20"/>
              </w:rPr>
              <w:t>7% "Neutral", 46% "Agree", 47% "Strongly Agree",</w:t>
            </w:r>
          </w:p>
          <w:p w14:paraId="414EB2D4" w14:textId="77777777" w:rsidR="00687224" w:rsidRPr="00110689" w:rsidRDefault="00687224" w:rsidP="00A05687">
            <w:pPr>
              <w:rPr>
                <w:sz w:val="20"/>
                <w:szCs w:val="20"/>
              </w:rPr>
            </w:pPr>
          </w:p>
          <w:p w14:paraId="032F5838" w14:textId="77777777" w:rsidR="00687224" w:rsidRPr="00110689" w:rsidRDefault="00687224" w:rsidP="00A05687">
            <w:pPr>
              <w:rPr>
                <w:sz w:val="20"/>
                <w:szCs w:val="20"/>
              </w:rPr>
            </w:pPr>
            <w:r w:rsidRPr="00110689">
              <w:rPr>
                <w:sz w:val="20"/>
                <w:szCs w:val="20"/>
              </w:rPr>
              <w:t>A consensus was reached for this statement.</w:t>
            </w:r>
          </w:p>
        </w:tc>
      </w:tr>
    </w:tbl>
    <w:p w14:paraId="2F863B6A" w14:textId="77777777" w:rsidR="00687224" w:rsidRPr="00110689" w:rsidRDefault="00687224" w:rsidP="00687224">
      <w:pPr>
        <w:rPr>
          <w:sz w:val="20"/>
          <w:szCs w:val="20"/>
        </w:rPr>
      </w:pPr>
    </w:p>
    <w:p w14:paraId="4BA21072" w14:textId="77777777" w:rsidR="00687224" w:rsidRPr="00110689" w:rsidRDefault="00687224" w:rsidP="00687224">
      <w:pPr>
        <w:rPr>
          <w:sz w:val="20"/>
          <w:szCs w:val="20"/>
        </w:rPr>
      </w:pPr>
    </w:p>
    <w:p w14:paraId="235DD56F" w14:textId="77777777" w:rsidR="00687224" w:rsidRPr="00110689" w:rsidRDefault="00687224" w:rsidP="00687224">
      <w:pPr>
        <w:rPr>
          <w:sz w:val="20"/>
          <w:szCs w:val="20"/>
        </w:rPr>
      </w:pPr>
      <w:r w:rsidRPr="00110689">
        <w:rPr>
          <w:sz w:val="20"/>
          <w:szCs w:val="20"/>
        </w:rPr>
        <w:t>46</w:t>
      </w:r>
    </w:p>
    <w:tbl>
      <w:tblPr>
        <w:tblStyle w:val="TableGrid"/>
        <w:tblW w:w="0" w:type="auto"/>
        <w:tblLook w:val="04A0" w:firstRow="1" w:lastRow="0" w:firstColumn="1" w:lastColumn="0" w:noHBand="0" w:noVBand="1"/>
      </w:tblPr>
      <w:tblGrid>
        <w:gridCol w:w="8488"/>
      </w:tblGrid>
      <w:tr w:rsidR="00687224" w:rsidRPr="00110689" w14:paraId="7293B892" w14:textId="77777777" w:rsidTr="00A05687">
        <w:tc>
          <w:tcPr>
            <w:tcW w:w="9010" w:type="dxa"/>
          </w:tcPr>
          <w:p w14:paraId="61D1CC01" w14:textId="77777777" w:rsidR="00687224" w:rsidRPr="00110689" w:rsidRDefault="00687224" w:rsidP="00A05687">
            <w:pPr>
              <w:rPr>
                <w:sz w:val="20"/>
                <w:szCs w:val="20"/>
              </w:rPr>
            </w:pPr>
            <w:r w:rsidRPr="00110689">
              <w:rPr>
                <w:sz w:val="20"/>
                <w:szCs w:val="20"/>
              </w:rPr>
              <w:t xml:space="preserve">The Following design consideration was presented to the panellist in Round 2 </w:t>
            </w:r>
          </w:p>
          <w:p w14:paraId="488C238C" w14:textId="77777777" w:rsidR="00687224" w:rsidRPr="00110689" w:rsidRDefault="00687224" w:rsidP="00A05687">
            <w:pPr>
              <w:rPr>
                <w:sz w:val="20"/>
                <w:szCs w:val="20"/>
              </w:rPr>
            </w:pPr>
            <w:r w:rsidRPr="00110689">
              <w:rPr>
                <w:sz w:val="20"/>
                <w:szCs w:val="20"/>
              </w:rPr>
              <w:t>The median level of agreement and relative distribution of response is detailed below.</w:t>
            </w:r>
          </w:p>
          <w:p w14:paraId="433C7BE3" w14:textId="77777777" w:rsidR="00687224" w:rsidRPr="00110689" w:rsidRDefault="00687224" w:rsidP="00A05687">
            <w:pPr>
              <w:rPr>
                <w:sz w:val="20"/>
                <w:szCs w:val="20"/>
              </w:rPr>
            </w:pPr>
          </w:p>
          <w:p w14:paraId="02699EFE" w14:textId="77777777" w:rsidR="00687224" w:rsidRPr="00110689" w:rsidRDefault="00687224" w:rsidP="00A05687">
            <w:pPr>
              <w:rPr>
                <w:sz w:val="20"/>
                <w:szCs w:val="20"/>
              </w:rPr>
            </w:pPr>
            <w:r w:rsidRPr="00110689">
              <w:rPr>
                <w:sz w:val="20"/>
                <w:szCs w:val="20"/>
              </w:rPr>
              <w:t>Children's "Off the Shelf" stability footwear should come in a range of colours and styles to appeal to children's preferences.</w:t>
            </w:r>
          </w:p>
          <w:p w14:paraId="29051C7D" w14:textId="77777777" w:rsidR="00687224" w:rsidRPr="00110689" w:rsidRDefault="00687224" w:rsidP="00A05687">
            <w:pPr>
              <w:rPr>
                <w:sz w:val="20"/>
                <w:szCs w:val="20"/>
              </w:rPr>
            </w:pPr>
            <w:r w:rsidRPr="00110689">
              <w:rPr>
                <w:sz w:val="20"/>
                <w:szCs w:val="20"/>
              </w:rPr>
              <w:t xml:space="preserve">Median level of Agreement 7 ("Strongly Agree") </w:t>
            </w:r>
          </w:p>
          <w:p w14:paraId="4422B351" w14:textId="77777777" w:rsidR="00687224" w:rsidRPr="00110689" w:rsidRDefault="00687224" w:rsidP="00A05687">
            <w:pPr>
              <w:rPr>
                <w:sz w:val="20"/>
                <w:szCs w:val="20"/>
              </w:rPr>
            </w:pPr>
            <w:r w:rsidRPr="00110689">
              <w:rPr>
                <w:sz w:val="20"/>
                <w:szCs w:val="20"/>
              </w:rPr>
              <w:t>40% "Agree", 60% "Strongly Agree"</w:t>
            </w:r>
          </w:p>
          <w:p w14:paraId="0245F4FC" w14:textId="77777777" w:rsidR="00687224" w:rsidRPr="00110689" w:rsidRDefault="00687224" w:rsidP="00A05687">
            <w:pPr>
              <w:rPr>
                <w:sz w:val="20"/>
                <w:szCs w:val="20"/>
              </w:rPr>
            </w:pPr>
          </w:p>
          <w:p w14:paraId="50D410C2" w14:textId="77777777" w:rsidR="00687224" w:rsidRPr="00110689" w:rsidRDefault="00687224" w:rsidP="00A05687">
            <w:pPr>
              <w:rPr>
                <w:sz w:val="20"/>
                <w:szCs w:val="20"/>
              </w:rPr>
            </w:pPr>
            <w:r w:rsidRPr="00110689">
              <w:rPr>
                <w:sz w:val="20"/>
                <w:szCs w:val="20"/>
              </w:rPr>
              <w:t>A consensus was reached for this statement.</w:t>
            </w:r>
          </w:p>
        </w:tc>
      </w:tr>
    </w:tbl>
    <w:p w14:paraId="281C9E92" w14:textId="77777777" w:rsidR="00687224" w:rsidRPr="00110689" w:rsidRDefault="00687224" w:rsidP="00687224">
      <w:pPr>
        <w:rPr>
          <w:sz w:val="20"/>
          <w:szCs w:val="20"/>
        </w:rPr>
      </w:pPr>
    </w:p>
    <w:p w14:paraId="6CFBFF4F" w14:textId="77777777" w:rsidR="00687224" w:rsidRPr="00110689" w:rsidRDefault="00687224" w:rsidP="00687224">
      <w:pPr>
        <w:rPr>
          <w:sz w:val="20"/>
          <w:szCs w:val="20"/>
        </w:rPr>
      </w:pPr>
    </w:p>
    <w:p w14:paraId="1A7E635A" w14:textId="77777777" w:rsidR="00687224" w:rsidRPr="00110689" w:rsidRDefault="00687224" w:rsidP="00687224">
      <w:pPr>
        <w:rPr>
          <w:sz w:val="20"/>
          <w:szCs w:val="20"/>
        </w:rPr>
      </w:pPr>
    </w:p>
    <w:p w14:paraId="7DB62BAA" w14:textId="77777777" w:rsidR="00687224" w:rsidRPr="00110689" w:rsidRDefault="00687224" w:rsidP="00687224">
      <w:pPr>
        <w:rPr>
          <w:sz w:val="20"/>
          <w:szCs w:val="20"/>
        </w:rPr>
      </w:pPr>
    </w:p>
    <w:p w14:paraId="50B60CE5" w14:textId="77777777" w:rsidR="00687224" w:rsidRPr="00110689" w:rsidRDefault="00687224" w:rsidP="00687224">
      <w:pPr>
        <w:rPr>
          <w:sz w:val="20"/>
          <w:szCs w:val="20"/>
        </w:rPr>
      </w:pPr>
      <w:r w:rsidRPr="00110689">
        <w:rPr>
          <w:sz w:val="20"/>
          <w:szCs w:val="20"/>
        </w:rPr>
        <w:br w:type="page"/>
      </w:r>
    </w:p>
    <w:tbl>
      <w:tblPr>
        <w:tblStyle w:val="TableGrid"/>
        <w:tblW w:w="0" w:type="auto"/>
        <w:tblInd w:w="137" w:type="dxa"/>
        <w:tblLook w:val="04A0" w:firstRow="1" w:lastRow="0" w:firstColumn="1" w:lastColumn="0" w:noHBand="0" w:noVBand="1"/>
      </w:tblPr>
      <w:tblGrid>
        <w:gridCol w:w="8351"/>
      </w:tblGrid>
      <w:tr w:rsidR="00687224" w:rsidRPr="00110689" w14:paraId="3109A59F" w14:textId="77777777" w:rsidTr="0044778C">
        <w:tc>
          <w:tcPr>
            <w:tcW w:w="8351" w:type="dxa"/>
          </w:tcPr>
          <w:p w14:paraId="73199C02" w14:textId="77777777" w:rsidR="00687224" w:rsidRPr="00110689" w:rsidRDefault="00687224" w:rsidP="00A05687">
            <w:pPr>
              <w:rPr>
                <w:sz w:val="20"/>
                <w:szCs w:val="20"/>
              </w:rPr>
            </w:pPr>
            <w:r w:rsidRPr="00110689">
              <w:rPr>
                <w:sz w:val="20"/>
                <w:szCs w:val="20"/>
              </w:rPr>
              <w:t xml:space="preserve">Thank you for taking the time to complete section 2. Your time and participation in this survey are greatly appreciated. </w:t>
            </w:r>
          </w:p>
          <w:p w14:paraId="3882EB5E" w14:textId="77777777" w:rsidR="00687224" w:rsidRPr="00110689" w:rsidRDefault="00687224" w:rsidP="00A05687">
            <w:pPr>
              <w:rPr>
                <w:sz w:val="20"/>
                <w:szCs w:val="20"/>
              </w:rPr>
            </w:pPr>
          </w:p>
          <w:p w14:paraId="118C4BB2" w14:textId="77777777" w:rsidR="00687224" w:rsidRPr="00110689" w:rsidRDefault="00687224" w:rsidP="00A05687">
            <w:pPr>
              <w:rPr>
                <w:sz w:val="20"/>
                <w:szCs w:val="20"/>
              </w:rPr>
            </w:pPr>
            <w:r w:rsidRPr="00110689">
              <w:rPr>
                <w:sz w:val="20"/>
                <w:szCs w:val="20"/>
              </w:rPr>
              <w:t xml:space="preserve">Please remember to submit your answers before closing this form. </w:t>
            </w:r>
          </w:p>
          <w:p w14:paraId="4E409746" w14:textId="77777777" w:rsidR="00687224" w:rsidRPr="00110689" w:rsidRDefault="00687224" w:rsidP="00A05687">
            <w:pPr>
              <w:rPr>
                <w:sz w:val="20"/>
                <w:szCs w:val="20"/>
              </w:rPr>
            </w:pPr>
          </w:p>
          <w:p w14:paraId="1EF82755" w14:textId="77777777" w:rsidR="00687224" w:rsidRPr="00110689" w:rsidRDefault="00687224" w:rsidP="00A05687">
            <w:pPr>
              <w:rPr>
                <w:sz w:val="20"/>
                <w:szCs w:val="20"/>
              </w:rPr>
            </w:pPr>
            <w:r w:rsidRPr="00110689">
              <w:rPr>
                <w:sz w:val="20"/>
                <w:szCs w:val="20"/>
              </w:rPr>
              <w:t>You can find the link for the next section of Round 2 attached to the Delphi survey email.</w:t>
            </w:r>
          </w:p>
        </w:tc>
      </w:tr>
    </w:tbl>
    <w:p w14:paraId="5A239203" w14:textId="20BD90A7" w:rsidR="00687224" w:rsidRPr="00110689" w:rsidRDefault="00687224" w:rsidP="00687224">
      <w:pPr>
        <w:rPr>
          <w:sz w:val="20"/>
          <w:szCs w:val="20"/>
        </w:rPr>
      </w:pPr>
      <w:r w:rsidRPr="00110689">
        <w:rPr>
          <w:caps/>
          <w:noProof/>
          <w:color w:val="808080" w:themeColor="background1" w:themeShade="80"/>
          <w:sz w:val="20"/>
          <w:szCs w:val="20"/>
          <w:lang w:eastAsia="zh-CN"/>
        </w:rPr>
        <mc:AlternateContent>
          <mc:Choice Requires="wps">
            <w:drawing>
              <wp:anchor distT="0" distB="0" distL="118745" distR="118745" simplePos="0" relativeHeight="251658272" behindDoc="1" locked="0" layoutInCell="1" allowOverlap="0" wp14:anchorId="1C95AD69" wp14:editId="64D95048">
                <wp:simplePos x="0" y="0"/>
                <wp:positionH relativeFrom="margin">
                  <wp:posOffset>24765</wp:posOffset>
                </wp:positionH>
                <wp:positionV relativeFrom="page">
                  <wp:posOffset>245745</wp:posOffset>
                </wp:positionV>
                <wp:extent cx="5415915" cy="1756410"/>
                <wp:effectExtent l="0" t="0" r="0" b="0"/>
                <wp:wrapSquare wrapText="bothSides"/>
                <wp:docPr id="317082370" name="Rectangle 317082370"/>
                <wp:cNvGraphicFramePr/>
                <a:graphic xmlns:a="http://schemas.openxmlformats.org/drawingml/2006/main">
                  <a:graphicData uri="http://schemas.microsoft.com/office/word/2010/wordprocessingShape">
                    <wps:wsp>
                      <wps:cNvSpPr/>
                      <wps:spPr>
                        <a:xfrm>
                          <a:off x="0" y="0"/>
                          <a:ext cx="5415915" cy="175641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A340595" w14:textId="77777777" w:rsidR="00687224" w:rsidRDefault="00687224" w:rsidP="00687224">
                            <w:pPr>
                              <w:pStyle w:val="Header"/>
                              <w:jc w:val="right"/>
                              <w:rPr>
                                <w:caps/>
                                <w:color w:val="FFFFFF" w:themeColor="background1"/>
                              </w:rPr>
                            </w:pPr>
                            <w:r>
                              <w:rPr>
                                <w:noProof/>
                              </w:rPr>
                              <w:drawing>
                                <wp:inline distT="0" distB="0" distL="0" distR="0" wp14:anchorId="539F6211" wp14:editId="24820F3A">
                                  <wp:extent cx="977265" cy="1030298"/>
                                  <wp:effectExtent l="0" t="0" r="635" b="0"/>
                                  <wp:docPr id="849404607" name="Picture 8494046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8C72316" w14:textId="77777777" w:rsidR="00687224" w:rsidRPr="00160D90" w:rsidRDefault="00687224" w:rsidP="00687224">
                            <w:pPr>
                              <w:pStyle w:val="Header"/>
                              <w:rPr>
                                <w:rFonts w:cstheme="minorHAnsi"/>
                                <w:caps/>
                                <w:color w:val="FFFFFF" w:themeColor="background1"/>
                                <w:sz w:val="28"/>
                                <w:szCs w:val="28"/>
                              </w:rPr>
                            </w:pPr>
                          </w:p>
                          <w:p w14:paraId="4A99C381"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 xml:space="preserve"> Round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C95AD69" id="Rectangle 317082370" o:spid="_x0000_s1155" style="position:absolute;margin-left:1.95pt;margin-top:19.35pt;width:426.45pt;height:138.3pt;z-index:-251658208;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" o:allowoverlap="f" fillcolor="#4472c4 [3204]" stroked="f" strokeweight="1pt">
                <v:textbox>
                  <w:txbxContent>
                    <w:p w14:paraId="7A340595" w14:textId="77777777" w:rsidR="00687224" w:rsidRDefault="00687224" w:rsidP="00687224">
                      <w:pPr>
                        <w:pStyle w:val="Header"/>
                        <w:jc w:val="right"/>
                        <w:rPr>
                          <w:caps/>
                          <w:color w:val="FFFFFF" w:themeColor="background1"/>
                        </w:rPr>
                      </w:pPr>
                      <w:r>
                        <w:rPr>
                          <w:noProof/>
                        </w:rPr>
                        <w:drawing>
                          <wp:inline distT="0" distB="0" distL="0" distR="0" wp14:anchorId="539F6211" wp14:editId="24820F3A">
                            <wp:extent cx="977265" cy="1030298"/>
                            <wp:effectExtent l="0" t="0" r="635" b="0"/>
                            <wp:docPr id="849404607" name="Picture 8494046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38C72316" w14:textId="77777777" w:rsidR="00687224" w:rsidRPr="00160D90" w:rsidRDefault="00687224" w:rsidP="00687224">
                      <w:pPr>
                        <w:pStyle w:val="Header"/>
                        <w:rPr>
                          <w:rFonts w:cstheme="minorHAnsi"/>
                          <w:caps/>
                          <w:color w:val="FFFFFF" w:themeColor="background1"/>
                          <w:sz w:val="28"/>
                          <w:szCs w:val="28"/>
                        </w:rPr>
                      </w:pPr>
                    </w:p>
                    <w:p w14:paraId="4A99C381" w14:textId="77777777" w:rsidR="00687224" w:rsidRPr="00160D90" w:rsidRDefault="00687224" w:rsidP="00687224">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2</w:t>
                      </w:r>
                      <w:r w:rsidRPr="00160D90">
                        <w:rPr>
                          <w:rFonts w:cstheme="minorHAnsi"/>
                          <w:caps/>
                          <w:color w:val="FFFFFF" w:themeColor="background1"/>
                          <w:sz w:val="28"/>
                          <w:szCs w:val="28"/>
                        </w:rPr>
                        <w:t xml:space="preserve"> </w:t>
                      </w:r>
                      <w:r>
                        <w:rPr>
                          <w:rFonts w:cstheme="minorHAnsi"/>
                          <w:caps/>
                          <w:color w:val="FFFFFF" w:themeColor="background1"/>
                          <w:sz w:val="28"/>
                          <w:szCs w:val="28"/>
                        </w:rPr>
                        <w:t xml:space="preserve"> Round 3</w:t>
                      </w:r>
                    </w:p>
                  </w:txbxContent>
                </v:textbox>
                <w10:wrap type="square" anchorx="margin" anchory="page"/>
              </v:rect>
            </w:pict>
          </mc:Fallback>
        </mc:AlternateContent>
      </w:r>
    </w:p>
    <w:p w14:paraId="21A56159" w14:textId="77777777" w:rsidR="00687224" w:rsidRPr="00110689" w:rsidRDefault="00687224" w:rsidP="00687224">
      <w:pPr>
        <w:rPr>
          <w:sz w:val="20"/>
          <w:szCs w:val="20"/>
        </w:rPr>
      </w:pPr>
    </w:p>
    <w:p w14:paraId="24BDF3C3" w14:textId="77777777" w:rsidR="00933690" w:rsidRDefault="00933690" w:rsidP="005E4E95">
      <w:pPr>
        <w:sectPr w:rsidR="00933690" w:rsidSect="005E1212">
          <w:pgSz w:w="11900" w:h="16840"/>
          <w:pgMar w:top="1440" w:right="1134" w:bottom="1440" w:left="2268" w:header="708" w:footer="708" w:gutter="0"/>
          <w:cols w:space="708"/>
          <w:docGrid w:linePitch="360"/>
        </w:sectPr>
      </w:pPr>
    </w:p>
    <w:p w14:paraId="3B933775" w14:textId="26C2DFA6" w:rsidR="005E4E95" w:rsidRDefault="005E4E95" w:rsidP="005E4E95"/>
    <w:p w14:paraId="75821A6A" w14:textId="103FEAEA" w:rsidR="005E4E95" w:rsidRDefault="005E4E95">
      <w:pPr>
        <w:pStyle w:val="Heading3"/>
        <w:numPr>
          <w:ilvl w:val="1"/>
          <w:numId w:val="19"/>
        </w:numPr>
      </w:pPr>
      <w:bookmarkStart w:id="447" w:name="_Ref132573162"/>
      <w:bookmarkStart w:id="448" w:name="_Toc156403590"/>
      <w:r w:rsidRPr="005E4E95">
        <w:t xml:space="preserve">Delphi Survey Section </w:t>
      </w:r>
      <w:r>
        <w:t>3</w:t>
      </w:r>
      <w:r w:rsidRPr="005E4E95">
        <w:t xml:space="preserve"> Rounds 1-3</w:t>
      </w:r>
      <w:bookmarkEnd w:id="447"/>
      <w:bookmarkEnd w:id="448"/>
    </w:p>
    <w:p w14:paraId="23F3A108" w14:textId="1AA89CC4" w:rsidR="00933690" w:rsidRDefault="00933690" w:rsidP="00933690">
      <w:pPr>
        <w:rPr>
          <w:sz w:val="20"/>
          <w:szCs w:val="20"/>
        </w:rPr>
      </w:pPr>
    </w:p>
    <w:p w14:paraId="1D53292A" w14:textId="48FDB928" w:rsid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3" behindDoc="1" locked="0" layoutInCell="1" allowOverlap="0" wp14:anchorId="22CDDC45" wp14:editId="53474723">
                <wp:simplePos x="0" y="0"/>
                <wp:positionH relativeFrom="margin">
                  <wp:posOffset>1270</wp:posOffset>
                </wp:positionH>
                <wp:positionV relativeFrom="page">
                  <wp:posOffset>1652905</wp:posOffset>
                </wp:positionV>
                <wp:extent cx="5318125" cy="1981200"/>
                <wp:effectExtent l="0" t="0" r="3175" b="0"/>
                <wp:wrapSquare wrapText="bothSides"/>
                <wp:docPr id="1768755384" name="Rectangle 1768755384"/>
                <wp:cNvGraphicFramePr/>
                <a:graphic xmlns:a="http://schemas.openxmlformats.org/drawingml/2006/main">
                  <a:graphicData uri="http://schemas.microsoft.com/office/word/2010/wordprocessingShape">
                    <wps:wsp>
                      <wps:cNvSpPr/>
                      <wps:spPr>
                        <a:xfrm>
                          <a:off x="0" y="0"/>
                          <a:ext cx="5318125" cy="1981200"/>
                        </a:xfrm>
                        <a:prstGeom prst="rect">
                          <a:avLst/>
                        </a:prstGeom>
                        <a:solidFill>
                          <a:srgbClr val="4472C4"/>
                        </a:solidFill>
                        <a:ln w="12700" cap="flat" cmpd="sng" algn="ctr">
                          <a:noFill/>
                          <a:prstDash val="solid"/>
                          <a:miter lim="800000"/>
                        </a:ln>
                        <a:effectLst/>
                      </wps:spPr>
                      <wps:txbx>
                        <w:txbxContent>
                          <w:p w14:paraId="107498D2" w14:textId="77777777" w:rsidR="00933690" w:rsidRDefault="00933690" w:rsidP="00933690">
                            <w:pPr>
                              <w:pStyle w:val="Header"/>
                              <w:jc w:val="right"/>
                              <w:rPr>
                                <w:caps/>
                                <w:color w:val="FFFFFF" w:themeColor="background1"/>
                              </w:rPr>
                            </w:pPr>
                            <w:r>
                              <w:rPr>
                                <w:noProof/>
                              </w:rPr>
                              <w:drawing>
                                <wp:inline distT="0" distB="0" distL="0" distR="0" wp14:anchorId="73B83E71" wp14:editId="7E4065F7">
                                  <wp:extent cx="977265" cy="1030298"/>
                                  <wp:effectExtent l="0" t="0" r="635" b="0"/>
                                  <wp:docPr id="1937422492" name="Picture 19374224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4177260" w14:textId="77777777" w:rsidR="00933690" w:rsidRDefault="00933690" w:rsidP="00933690">
                            <w:pPr>
                              <w:pStyle w:val="Header"/>
                              <w:rPr>
                                <w:caps/>
                                <w:color w:val="FFFFFF" w:themeColor="background1"/>
                              </w:rPr>
                            </w:pPr>
                          </w:p>
                          <w:p w14:paraId="728BAEA7" w14:textId="77777777" w:rsidR="00933690" w:rsidRPr="0064431E" w:rsidRDefault="00933690" w:rsidP="00933690">
                            <w:pPr>
                              <w:pStyle w:val="Header"/>
                              <w:rPr>
                                <w:caps/>
                                <w:color w:val="FFFFFF" w:themeColor="background1"/>
                                <w:sz w:val="32"/>
                                <w:szCs w:val="32"/>
                              </w:rPr>
                            </w:pPr>
                            <w:r w:rsidRPr="0064431E">
                              <w:rPr>
                                <w:caps/>
                                <w:color w:val="FFFFFF" w:themeColor="background1"/>
                                <w:sz w:val="32"/>
                                <w:szCs w:val="32"/>
                              </w:rPr>
                              <w:t>What are children's clinical footwear interventions and how to prescribe them?</w:t>
                            </w:r>
                            <w:r>
                              <w:rPr>
                                <w:caps/>
                                <w:color w:val="FFFFFF" w:themeColor="background1"/>
                                <w:sz w:val="32"/>
                                <w:szCs w:val="32"/>
                              </w:rPr>
                              <w:t xml:space="preserve"> (Section 3 Roun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2CDDC45" id="Rectangle 1768755384" o:spid="_x0000_s1156" style="position:absolute;margin-left:.1pt;margin-top:130.15pt;width:418.75pt;height:156pt;z-index:-251658207;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" o:allowoverlap="f" fillcolor="#4472c4" stroked="f" strokeweight="1pt">
                <v:textbox>
                  <w:txbxContent>
                    <w:p w14:paraId="107498D2" w14:textId="77777777" w:rsidR="00933690" w:rsidRDefault="00933690" w:rsidP="00933690">
                      <w:pPr>
                        <w:pStyle w:val="Header"/>
                        <w:jc w:val="right"/>
                        <w:rPr>
                          <w:caps/>
                          <w:color w:val="FFFFFF" w:themeColor="background1"/>
                        </w:rPr>
                      </w:pPr>
                      <w:r>
                        <w:rPr>
                          <w:noProof/>
                        </w:rPr>
                        <w:drawing>
                          <wp:inline distT="0" distB="0" distL="0" distR="0" wp14:anchorId="73B83E71" wp14:editId="7E4065F7">
                            <wp:extent cx="977265" cy="1030298"/>
                            <wp:effectExtent l="0" t="0" r="635" b="0"/>
                            <wp:docPr id="1937422492" name="Picture 19374224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4177260" w14:textId="77777777" w:rsidR="00933690" w:rsidRDefault="00933690" w:rsidP="00933690">
                      <w:pPr>
                        <w:pStyle w:val="Header"/>
                        <w:rPr>
                          <w:caps/>
                          <w:color w:val="FFFFFF" w:themeColor="background1"/>
                        </w:rPr>
                      </w:pPr>
                    </w:p>
                    <w:p w14:paraId="728BAEA7" w14:textId="77777777" w:rsidR="00933690" w:rsidRPr="0064431E" w:rsidRDefault="00933690" w:rsidP="00933690">
                      <w:pPr>
                        <w:pStyle w:val="Header"/>
                        <w:rPr>
                          <w:caps/>
                          <w:color w:val="FFFFFF" w:themeColor="background1"/>
                          <w:sz w:val="32"/>
                          <w:szCs w:val="32"/>
                        </w:rPr>
                      </w:pPr>
                      <w:r w:rsidRPr="0064431E">
                        <w:rPr>
                          <w:caps/>
                          <w:color w:val="FFFFFF" w:themeColor="background1"/>
                          <w:sz w:val="32"/>
                          <w:szCs w:val="32"/>
                        </w:rPr>
                        <w:t>What are children's clinical footwear interventions and how to prescribe them?</w:t>
                      </w:r>
                      <w:r>
                        <w:rPr>
                          <w:caps/>
                          <w:color w:val="FFFFFF" w:themeColor="background1"/>
                          <w:sz w:val="32"/>
                          <w:szCs w:val="32"/>
                        </w:rPr>
                        <w:t xml:space="preserve"> (Section 3 Round 1)</w:t>
                      </w:r>
                    </w:p>
                  </w:txbxContent>
                </v:textbox>
                <w10:wrap type="square" anchorx="margin" anchory="page"/>
              </v:rect>
            </w:pict>
          </mc:Fallback>
        </mc:AlternateContent>
      </w:r>
    </w:p>
    <w:p w14:paraId="47BC591D" w14:textId="48E0C650"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454360B6" w14:textId="77777777" w:rsidTr="00A05687">
        <w:tc>
          <w:tcPr>
            <w:tcW w:w="9010" w:type="dxa"/>
          </w:tcPr>
          <w:p w14:paraId="1FB386B4" w14:textId="77777777" w:rsidR="00933690" w:rsidRPr="00933690" w:rsidRDefault="00933690" w:rsidP="00933690">
            <w:pPr>
              <w:rPr>
                <w:sz w:val="20"/>
                <w:szCs w:val="20"/>
              </w:rPr>
            </w:pPr>
            <w:r w:rsidRPr="00933690">
              <w:rPr>
                <w:sz w:val="20"/>
                <w:szCs w:val="20"/>
              </w:rPr>
              <w:t>The third section will consist of your ideas and opinions on clinical protocols and outcomes for the provision of “off the shelf” modular stability clinical footwear interventions for children with mobility impairment.</w:t>
            </w:r>
          </w:p>
        </w:tc>
      </w:tr>
    </w:tbl>
    <w:p w14:paraId="44E1FE3C" w14:textId="77777777" w:rsidR="00933690" w:rsidRPr="00933690" w:rsidRDefault="00933690" w:rsidP="00933690">
      <w:pPr>
        <w:rPr>
          <w:sz w:val="20"/>
          <w:szCs w:val="20"/>
        </w:rPr>
      </w:pPr>
    </w:p>
    <w:p w14:paraId="2CE30EA7" w14:textId="77777777" w:rsidR="00933690" w:rsidRPr="00933690" w:rsidRDefault="00933690" w:rsidP="00933690">
      <w:pPr>
        <w:rPr>
          <w:rFonts w:ascii="Times New Roman" w:eastAsia="Times New Roman" w:hAnsi="Times New Roman" w:cs="Times New Roman"/>
          <w:sz w:val="20"/>
          <w:szCs w:val="20"/>
          <w:lang w:eastAsia="en-GB"/>
        </w:rPr>
      </w:pPr>
    </w:p>
    <w:p w14:paraId="1DB5E1C1"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2D47D39F" w14:textId="77777777" w:rsidTr="00A05687">
        <w:trPr>
          <w:trHeight w:val="2776"/>
        </w:trPr>
        <w:tc>
          <w:tcPr>
            <w:tcW w:w="9010" w:type="dxa"/>
          </w:tcPr>
          <w:p w14:paraId="65A26EB8" w14:textId="77777777" w:rsidR="00933690" w:rsidRPr="00933690" w:rsidRDefault="00933690" w:rsidP="00933690">
            <w:pPr>
              <w:rPr>
                <w:b/>
                <w:bCs/>
                <w:sz w:val="20"/>
                <w:szCs w:val="20"/>
              </w:rPr>
            </w:pPr>
            <w:r w:rsidRPr="00933690">
              <w:rPr>
                <w:b/>
                <w:bCs/>
                <w:sz w:val="20"/>
                <w:szCs w:val="20"/>
              </w:rPr>
              <w:t>Section 3</w:t>
            </w:r>
          </w:p>
          <w:p w14:paraId="237E7F3C" w14:textId="77777777" w:rsidR="00933690" w:rsidRPr="00933690" w:rsidRDefault="00933690" w:rsidP="00933690">
            <w:pPr>
              <w:rPr>
                <w:sz w:val="20"/>
                <w:szCs w:val="20"/>
              </w:rPr>
            </w:pPr>
          </w:p>
          <w:p w14:paraId="46E3D3F9" w14:textId="77777777" w:rsidR="00933690" w:rsidRPr="00933690" w:rsidRDefault="00933690" w:rsidP="00933690">
            <w:pPr>
              <w:jc w:val="right"/>
              <w:rPr>
                <w:sz w:val="20"/>
                <w:szCs w:val="20"/>
              </w:rPr>
            </w:pPr>
            <w:r w:rsidRPr="00933690">
              <w:rPr>
                <w:rFonts w:ascii="Times New Roman" w:eastAsia="Times New Roman" w:hAnsi="Times New Roman" w:cs="Times New Roman"/>
                <w:sz w:val="20"/>
                <w:szCs w:val="20"/>
                <w:lang w:eastAsia="en-GB"/>
              </w:rPr>
              <w:fldChar w:fldCharType="begin"/>
            </w:r>
            <w:r w:rsidRPr="00933690">
              <w:rPr>
                <w:rFonts w:ascii="Times New Roman" w:eastAsia="Times New Roman" w:hAnsi="Times New Roman" w:cs="Times New Roman"/>
                <w:sz w:val="20"/>
                <w:szCs w:val="20"/>
                <w:lang w:eastAsia="en-GB"/>
              </w:rPr>
              <w:instrText xml:space="preserve"> INCLUDEPICTURE "https://lists.office.com/Images/57af78f2-c87d-4466-b7bb-6b6cc99ed124/06fdf347-40c1-479f-af98-28e41617ecfe/T5URWVAKQP2C5IPM5ZBO2D75OI/45077db6-0055-429a-84e6-d11ff901058f" \* MERGEFORMATINET </w:instrText>
            </w:r>
            <w:r w:rsidRPr="00933690">
              <w:rPr>
                <w:rFonts w:ascii="Times New Roman" w:eastAsia="Times New Roman" w:hAnsi="Times New Roman" w:cs="Times New Roman"/>
                <w:sz w:val="20"/>
                <w:szCs w:val="20"/>
                <w:lang w:eastAsia="en-GB"/>
              </w:rPr>
              <w:fldChar w:fldCharType="separate"/>
            </w:r>
            <w:r w:rsidRPr="00933690">
              <w:rPr>
                <w:rFonts w:ascii="Times New Roman" w:eastAsia="Times New Roman" w:hAnsi="Times New Roman" w:cs="Times New Roman"/>
                <w:noProof/>
                <w:sz w:val="20"/>
                <w:szCs w:val="20"/>
                <w:lang w:eastAsia="en-GB"/>
              </w:rPr>
              <w:drawing>
                <wp:inline distT="0" distB="0" distL="0" distR="0" wp14:anchorId="52ECEE71" wp14:editId="66843CA4">
                  <wp:extent cx="2739600" cy="2610000"/>
                  <wp:effectExtent l="0" t="0" r="3810" b="0"/>
                  <wp:docPr id="362399376" name="Picture 362399376" descr="A picture containing different, photo, game,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39600" cy="2610000"/>
                          </a:xfrm>
                          <a:prstGeom prst="rect">
                            <a:avLst/>
                          </a:prstGeom>
                          <a:noFill/>
                          <a:ln>
                            <a:noFill/>
                          </a:ln>
                        </pic:spPr>
                      </pic:pic>
                    </a:graphicData>
                  </a:graphic>
                </wp:inline>
              </w:drawing>
            </w:r>
            <w:r w:rsidRPr="00933690">
              <w:rPr>
                <w:rFonts w:ascii="Times New Roman" w:eastAsia="Times New Roman" w:hAnsi="Times New Roman" w:cs="Times New Roman"/>
                <w:sz w:val="20"/>
                <w:szCs w:val="20"/>
                <w:lang w:eastAsia="en-GB"/>
              </w:rPr>
              <w:fldChar w:fldCharType="end"/>
            </w:r>
          </w:p>
        </w:tc>
      </w:tr>
      <w:tr w:rsidR="00933690" w:rsidRPr="00933690" w14:paraId="1757E361" w14:textId="77777777" w:rsidTr="00A05687">
        <w:trPr>
          <w:trHeight w:val="983"/>
        </w:trPr>
        <w:tc>
          <w:tcPr>
            <w:tcW w:w="9010" w:type="dxa"/>
          </w:tcPr>
          <w:p w14:paraId="378E3E46" w14:textId="77777777" w:rsidR="00933690" w:rsidRPr="00933690" w:rsidRDefault="00933690" w:rsidP="00933690">
            <w:pPr>
              <w:rPr>
                <w:sz w:val="20"/>
                <w:szCs w:val="20"/>
              </w:rPr>
            </w:pPr>
            <w:r w:rsidRPr="00933690">
              <w:rPr>
                <w:sz w:val="20"/>
                <w:szCs w:val="20"/>
              </w:rPr>
              <w:t xml:space="preserve">Opinion on prescription and clinical outcomes of "off the shelf" and modular stability footwear clinical interventions for children with mobility impairment. </w:t>
            </w:r>
          </w:p>
          <w:p w14:paraId="66F7D027" w14:textId="77777777" w:rsidR="00933690" w:rsidRPr="00933690" w:rsidRDefault="00933690" w:rsidP="00933690">
            <w:pPr>
              <w:rPr>
                <w:sz w:val="20"/>
                <w:szCs w:val="20"/>
              </w:rPr>
            </w:pPr>
          </w:p>
          <w:p w14:paraId="4BF9685F" w14:textId="77777777" w:rsidR="00933690" w:rsidRPr="00933690" w:rsidRDefault="00933690" w:rsidP="00933690">
            <w:pPr>
              <w:rPr>
                <w:sz w:val="20"/>
                <w:szCs w:val="20"/>
              </w:rPr>
            </w:pPr>
            <w:r w:rsidRPr="00933690">
              <w:rPr>
                <w:sz w:val="20"/>
                <w:szCs w:val="20"/>
              </w:rPr>
              <w:t>This section consists of a series of closed-ended and structured open-ended questions concerning clinical protocols for the issuing of stability footwear as a sole assistive aid or in combination with other assistive aids (ankle foot orthoses (AFO*), walking frames) for children with mobility impairment, and the expected clinical outcomes of these footwear.</w:t>
            </w:r>
          </w:p>
          <w:p w14:paraId="3A25D62F" w14:textId="77777777" w:rsidR="00933690" w:rsidRPr="00933690" w:rsidRDefault="00933690" w:rsidP="00933690">
            <w:pPr>
              <w:rPr>
                <w:rFonts w:ascii="Calibri" w:hAnsi="Calibri" w:cs="Calibri"/>
                <w:sz w:val="20"/>
                <w:szCs w:val="20"/>
              </w:rPr>
            </w:pPr>
          </w:p>
          <w:p w14:paraId="5896A276"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 xml:space="preserve">Please remember to qualify any abbreviation for mobility aids. </w:t>
            </w:r>
          </w:p>
          <w:p w14:paraId="25E37D75" w14:textId="77777777" w:rsidR="00933690" w:rsidRPr="00933690" w:rsidRDefault="00933690" w:rsidP="00933690">
            <w:pPr>
              <w:rPr>
                <w:sz w:val="20"/>
                <w:szCs w:val="20"/>
              </w:rPr>
            </w:pPr>
          </w:p>
          <w:p w14:paraId="2350BD42" w14:textId="77777777" w:rsidR="00933690" w:rsidRPr="00933690" w:rsidRDefault="00933690" w:rsidP="00933690">
            <w:pPr>
              <w:rPr>
                <w:sz w:val="20"/>
                <w:szCs w:val="20"/>
              </w:rPr>
            </w:pPr>
            <w:r w:rsidRPr="00933690">
              <w:rPr>
                <w:sz w:val="20"/>
                <w:szCs w:val="20"/>
              </w:rPr>
              <w:t>The conditions presented were suggested from the research sourced in the scoping review. However, you will be given the opportunity to suggest further conditions you treat or that you consider from your manufacturing experience may benefit from stability footwear intervention.</w:t>
            </w:r>
          </w:p>
          <w:p w14:paraId="6B7958F4" w14:textId="77777777" w:rsidR="00933690" w:rsidRPr="00933690" w:rsidRDefault="00933690" w:rsidP="00933690">
            <w:pPr>
              <w:rPr>
                <w:sz w:val="20"/>
                <w:szCs w:val="20"/>
              </w:rPr>
            </w:pPr>
          </w:p>
          <w:p w14:paraId="29566986" w14:textId="77777777" w:rsidR="00933690" w:rsidRPr="00933690" w:rsidRDefault="00933690" w:rsidP="00933690">
            <w:pPr>
              <w:rPr>
                <w:sz w:val="20"/>
                <w:szCs w:val="20"/>
              </w:rPr>
            </w:pPr>
            <w:r w:rsidRPr="00933690">
              <w:rPr>
                <w:sz w:val="20"/>
                <w:szCs w:val="20"/>
              </w:rPr>
              <w:t>For each condition, a range of topics will be considered, and you will be free to suggest additional aspects you view as necessary, and your reasons for these.</w:t>
            </w:r>
          </w:p>
          <w:p w14:paraId="731B0E45" w14:textId="77777777" w:rsidR="00933690" w:rsidRPr="00933690" w:rsidRDefault="00933690" w:rsidP="00933690">
            <w:pPr>
              <w:rPr>
                <w:sz w:val="20"/>
                <w:szCs w:val="20"/>
              </w:rPr>
            </w:pPr>
          </w:p>
          <w:p w14:paraId="6FFF700A" w14:textId="77777777" w:rsidR="00933690" w:rsidRPr="00933690" w:rsidRDefault="00933690" w:rsidP="00933690">
            <w:pPr>
              <w:numPr>
                <w:ilvl w:val="0"/>
                <w:numId w:val="40"/>
              </w:numPr>
              <w:contextualSpacing/>
              <w:rPr>
                <w:sz w:val="20"/>
                <w:szCs w:val="20"/>
              </w:rPr>
            </w:pPr>
            <w:r w:rsidRPr="00933690">
              <w:rPr>
                <w:sz w:val="20"/>
                <w:szCs w:val="20"/>
              </w:rPr>
              <w:t>Do you have experience of treating or from a manufacturing perspective recommending footwear for This condition?</w:t>
            </w:r>
          </w:p>
          <w:p w14:paraId="357A1CF4" w14:textId="77777777" w:rsidR="00933690" w:rsidRPr="00933690" w:rsidRDefault="00933690" w:rsidP="00933690">
            <w:pPr>
              <w:rPr>
                <w:sz w:val="20"/>
                <w:szCs w:val="20"/>
              </w:rPr>
            </w:pPr>
          </w:p>
          <w:p w14:paraId="28B59715" w14:textId="77777777" w:rsidR="00933690" w:rsidRPr="00933690" w:rsidRDefault="00933690" w:rsidP="00933690">
            <w:pPr>
              <w:numPr>
                <w:ilvl w:val="0"/>
                <w:numId w:val="40"/>
              </w:numPr>
              <w:contextualSpacing/>
              <w:rPr>
                <w:sz w:val="20"/>
                <w:szCs w:val="20"/>
              </w:rPr>
            </w:pPr>
            <w:r w:rsidRPr="00933690">
              <w:rPr>
                <w:sz w:val="20"/>
                <w:szCs w:val="20"/>
              </w:rPr>
              <w:t>Do you feel that this condition is appropriate for stability footwear intervention?</w:t>
            </w:r>
          </w:p>
          <w:p w14:paraId="5971BD52" w14:textId="77777777" w:rsidR="00933690" w:rsidRPr="00933690" w:rsidRDefault="00933690" w:rsidP="00933690">
            <w:pPr>
              <w:rPr>
                <w:sz w:val="20"/>
                <w:szCs w:val="20"/>
              </w:rPr>
            </w:pPr>
          </w:p>
          <w:p w14:paraId="7B78D192" w14:textId="77777777" w:rsidR="00933690" w:rsidRPr="00933690" w:rsidRDefault="00933690" w:rsidP="00933690">
            <w:pPr>
              <w:numPr>
                <w:ilvl w:val="0"/>
                <w:numId w:val="40"/>
              </w:numPr>
              <w:contextualSpacing/>
              <w:rPr>
                <w:sz w:val="20"/>
                <w:szCs w:val="20"/>
              </w:rPr>
            </w:pPr>
            <w:r w:rsidRPr="00933690">
              <w:rPr>
                <w:sz w:val="20"/>
                <w:szCs w:val="20"/>
              </w:rPr>
              <w:t>Degree of mobility impairment (qualify if the footwear is to be used as a sole aid or in combination with another assistive aid).</w:t>
            </w:r>
          </w:p>
          <w:p w14:paraId="650CC59F" w14:textId="77777777" w:rsidR="00933690" w:rsidRPr="00933690" w:rsidRDefault="00933690" w:rsidP="00933690">
            <w:pPr>
              <w:rPr>
                <w:sz w:val="20"/>
                <w:szCs w:val="20"/>
              </w:rPr>
            </w:pPr>
          </w:p>
          <w:p w14:paraId="36066112" w14:textId="77777777" w:rsidR="00933690" w:rsidRPr="00933690" w:rsidRDefault="00933690" w:rsidP="00933690">
            <w:pPr>
              <w:numPr>
                <w:ilvl w:val="0"/>
                <w:numId w:val="40"/>
              </w:numPr>
              <w:contextualSpacing/>
              <w:rPr>
                <w:sz w:val="20"/>
                <w:szCs w:val="20"/>
              </w:rPr>
            </w:pPr>
            <w:r w:rsidRPr="00933690">
              <w:rPr>
                <w:sz w:val="20"/>
                <w:szCs w:val="20"/>
              </w:rPr>
              <w:t>Age of patient, i.e. at what age do you consider appropriate to use this footwear as a mobility  intervention.</w:t>
            </w:r>
          </w:p>
          <w:p w14:paraId="2DC6B021" w14:textId="77777777" w:rsidR="00933690" w:rsidRPr="00933690" w:rsidRDefault="00933690" w:rsidP="00933690">
            <w:pPr>
              <w:rPr>
                <w:sz w:val="20"/>
                <w:szCs w:val="20"/>
              </w:rPr>
            </w:pPr>
          </w:p>
          <w:p w14:paraId="3A5FAB7E" w14:textId="77777777" w:rsidR="00933690" w:rsidRPr="00933690" w:rsidRDefault="00933690" w:rsidP="00933690">
            <w:pPr>
              <w:numPr>
                <w:ilvl w:val="0"/>
                <w:numId w:val="40"/>
              </w:numPr>
              <w:contextualSpacing/>
              <w:rPr>
                <w:sz w:val="20"/>
                <w:szCs w:val="20"/>
              </w:rPr>
            </w:pPr>
            <w:r w:rsidRPr="00933690">
              <w:rPr>
                <w:sz w:val="20"/>
                <w:szCs w:val="20"/>
              </w:rPr>
              <w:t xml:space="preserve">Clinical Outcomes: Changes in gait e.g. reduction/increase in velocity/stride length/ side to side  movement.  </w:t>
            </w:r>
          </w:p>
          <w:p w14:paraId="0342E1E2" w14:textId="77777777" w:rsidR="00933690" w:rsidRPr="00933690" w:rsidRDefault="00933690" w:rsidP="00933690">
            <w:pPr>
              <w:rPr>
                <w:sz w:val="20"/>
                <w:szCs w:val="20"/>
              </w:rPr>
            </w:pPr>
            <w:r w:rsidRPr="00933690">
              <w:rPr>
                <w:sz w:val="20"/>
                <w:szCs w:val="20"/>
              </w:rPr>
              <w:t xml:space="preserve"> </w:t>
            </w:r>
          </w:p>
          <w:p w14:paraId="37E05E2A" w14:textId="77777777" w:rsidR="00933690" w:rsidRPr="00933690" w:rsidRDefault="00933690" w:rsidP="00933690">
            <w:pPr>
              <w:rPr>
                <w:sz w:val="20"/>
                <w:szCs w:val="20"/>
              </w:rPr>
            </w:pPr>
            <w:r w:rsidRPr="00933690">
              <w:rPr>
                <w:sz w:val="20"/>
                <w:szCs w:val="20"/>
              </w:rPr>
              <w:t>An example of answers to a series of questions in relation to a specific condition that would benefit from the clinical prescription of "off the shelf" and modular stability footwear is presented below.</w:t>
            </w:r>
          </w:p>
          <w:p w14:paraId="35893A8A" w14:textId="77777777" w:rsidR="00933690" w:rsidRPr="00933690" w:rsidRDefault="00933690" w:rsidP="00933690">
            <w:pPr>
              <w:rPr>
                <w:sz w:val="20"/>
                <w:szCs w:val="20"/>
              </w:rPr>
            </w:pPr>
          </w:p>
          <w:p w14:paraId="6C97A356" w14:textId="77777777" w:rsidR="00933690" w:rsidRPr="00933690" w:rsidRDefault="00933690" w:rsidP="00933690">
            <w:pPr>
              <w:rPr>
                <w:sz w:val="20"/>
                <w:szCs w:val="20"/>
              </w:rPr>
            </w:pPr>
            <w:r w:rsidRPr="00933690">
              <w:rPr>
                <w:sz w:val="20"/>
                <w:szCs w:val="20"/>
              </w:rPr>
              <w:t>Cerebral palsy</w:t>
            </w:r>
          </w:p>
          <w:p w14:paraId="106206F7" w14:textId="77777777" w:rsidR="00933690" w:rsidRPr="00933690" w:rsidRDefault="00933690" w:rsidP="00933690">
            <w:pPr>
              <w:rPr>
                <w:sz w:val="20"/>
                <w:szCs w:val="20"/>
              </w:rPr>
            </w:pPr>
          </w:p>
          <w:p w14:paraId="1BB1FACA" w14:textId="77777777" w:rsidR="00933690" w:rsidRPr="00933690" w:rsidRDefault="00933690" w:rsidP="00933690">
            <w:pPr>
              <w:rPr>
                <w:sz w:val="20"/>
                <w:szCs w:val="20"/>
              </w:rPr>
            </w:pPr>
            <w:r w:rsidRPr="00933690">
              <w:rPr>
                <w:sz w:val="20"/>
                <w:szCs w:val="20"/>
              </w:rPr>
              <w:t xml:space="preserve">1) Do you have experience in treating this condition </w:t>
            </w:r>
          </w:p>
          <w:p w14:paraId="15EECEAF" w14:textId="77777777" w:rsidR="00933690" w:rsidRPr="00933690" w:rsidRDefault="00933690" w:rsidP="00933690">
            <w:pPr>
              <w:rPr>
                <w:sz w:val="20"/>
                <w:szCs w:val="20"/>
              </w:rPr>
            </w:pPr>
          </w:p>
          <w:p w14:paraId="057BC501" w14:textId="77777777" w:rsidR="00933690" w:rsidRPr="00933690" w:rsidRDefault="00933690" w:rsidP="00933690">
            <w:pPr>
              <w:rPr>
                <w:sz w:val="20"/>
                <w:szCs w:val="20"/>
              </w:rPr>
            </w:pPr>
            <w:r w:rsidRPr="00933690">
              <w:rPr>
                <w:sz w:val="20"/>
                <w:szCs w:val="20"/>
              </w:rPr>
              <w:t>Answer:  (Yes)</w:t>
            </w:r>
          </w:p>
          <w:p w14:paraId="78415807" w14:textId="77777777" w:rsidR="00933690" w:rsidRPr="00933690" w:rsidRDefault="00933690" w:rsidP="00933690">
            <w:pPr>
              <w:rPr>
                <w:sz w:val="20"/>
                <w:szCs w:val="20"/>
              </w:rPr>
            </w:pPr>
          </w:p>
          <w:p w14:paraId="7DDB0C3C" w14:textId="77777777" w:rsidR="00933690" w:rsidRPr="00933690" w:rsidRDefault="00933690" w:rsidP="00933690">
            <w:pPr>
              <w:rPr>
                <w:sz w:val="20"/>
                <w:szCs w:val="20"/>
              </w:rPr>
            </w:pPr>
            <w:r w:rsidRPr="00933690">
              <w:rPr>
                <w:sz w:val="20"/>
                <w:szCs w:val="20"/>
              </w:rPr>
              <w:t>2) Do you feel this condition is appropriate for stability footwear intervention</w:t>
            </w:r>
          </w:p>
          <w:p w14:paraId="57715833" w14:textId="77777777" w:rsidR="00933690" w:rsidRPr="00933690" w:rsidRDefault="00933690" w:rsidP="00933690">
            <w:pPr>
              <w:rPr>
                <w:sz w:val="20"/>
                <w:szCs w:val="20"/>
              </w:rPr>
            </w:pPr>
          </w:p>
          <w:p w14:paraId="325186DA" w14:textId="77777777" w:rsidR="00933690" w:rsidRPr="00933690" w:rsidRDefault="00933690" w:rsidP="00933690">
            <w:pPr>
              <w:rPr>
                <w:sz w:val="20"/>
                <w:szCs w:val="20"/>
              </w:rPr>
            </w:pPr>
            <w:r w:rsidRPr="00933690">
              <w:rPr>
                <w:sz w:val="20"/>
                <w:szCs w:val="20"/>
              </w:rPr>
              <w:t xml:space="preserve"> Answer: (Strongly Agree 7)</w:t>
            </w:r>
          </w:p>
          <w:p w14:paraId="7CAF295D" w14:textId="77777777" w:rsidR="00933690" w:rsidRPr="00933690" w:rsidRDefault="00933690" w:rsidP="00933690">
            <w:pPr>
              <w:rPr>
                <w:sz w:val="20"/>
                <w:szCs w:val="20"/>
              </w:rPr>
            </w:pPr>
          </w:p>
          <w:p w14:paraId="66D2E29F" w14:textId="77777777" w:rsidR="00933690" w:rsidRPr="00933690" w:rsidRDefault="00933690" w:rsidP="00933690">
            <w:pPr>
              <w:rPr>
                <w:sz w:val="20"/>
                <w:szCs w:val="20"/>
              </w:rPr>
            </w:pPr>
            <w:r w:rsidRPr="00933690">
              <w:rPr>
                <w:sz w:val="20"/>
                <w:szCs w:val="20"/>
              </w:rPr>
              <w:t xml:space="preserve">3) The degree of mobility impairment would be: </w:t>
            </w:r>
          </w:p>
          <w:p w14:paraId="434CE81F" w14:textId="77777777" w:rsidR="00933690" w:rsidRPr="00933690" w:rsidRDefault="00933690" w:rsidP="00933690">
            <w:pPr>
              <w:rPr>
                <w:sz w:val="20"/>
                <w:szCs w:val="20"/>
              </w:rPr>
            </w:pPr>
          </w:p>
          <w:p w14:paraId="7871B87D" w14:textId="77777777" w:rsidR="00933690" w:rsidRPr="00933690" w:rsidRDefault="00933690" w:rsidP="00933690">
            <w:pPr>
              <w:rPr>
                <w:sz w:val="20"/>
                <w:szCs w:val="20"/>
              </w:rPr>
            </w:pPr>
            <w:r w:rsidRPr="00933690">
              <w:rPr>
                <w:sz w:val="20"/>
                <w:szCs w:val="20"/>
              </w:rPr>
              <w:t>Answer: For sole use of footwear: Gross Motor Function Classification Score level 1, mild hemiplegia or diplegia where the child is capable of independent ambulation</w:t>
            </w:r>
          </w:p>
          <w:p w14:paraId="3DBF7B56" w14:textId="77777777" w:rsidR="00933690" w:rsidRPr="00933690" w:rsidRDefault="00933690" w:rsidP="00933690">
            <w:pPr>
              <w:rPr>
                <w:sz w:val="20"/>
                <w:szCs w:val="20"/>
              </w:rPr>
            </w:pPr>
            <w:r w:rsidRPr="00933690">
              <w:rPr>
                <w:sz w:val="20"/>
                <w:szCs w:val="20"/>
              </w:rPr>
              <w:t>For combined use with walking frame Level: Gross Motor Function Classification Score level 3 where independent ambulation is extremely limited,</w:t>
            </w:r>
          </w:p>
          <w:p w14:paraId="75EB69AE" w14:textId="77777777" w:rsidR="00933690" w:rsidRPr="00933690" w:rsidRDefault="00933690" w:rsidP="00933690">
            <w:pPr>
              <w:rPr>
                <w:sz w:val="20"/>
                <w:szCs w:val="20"/>
              </w:rPr>
            </w:pPr>
          </w:p>
          <w:p w14:paraId="63423770" w14:textId="77777777" w:rsidR="00933690" w:rsidRPr="00933690" w:rsidRDefault="00933690" w:rsidP="00933690">
            <w:pPr>
              <w:rPr>
                <w:sz w:val="20"/>
                <w:szCs w:val="20"/>
              </w:rPr>
            </w:pPr>
            <w:r w:rsidRPr="00933690">
              <w:rPr>
                <w:sz w:val="20"/>
                <w:szCs w:val="20"/>
              </w:rPr>
              <w:t>4) Concerning this condition, the age range would be:</w:t>
            </w:r>
          </w:p>
          <w:p w14:paraId="7E55AE02" w14:textId="77777777" w:rsidR="00933690" w:rsidRPr="00933690" w:rsidRDefault="00933690" w:rsidP="00933690">
            <w:pPr>
              <w:rPr>
                <w:sz w:val="20"/>
                <w:szCs w:val="20"/>
              </w:rPr>
            </w:pPr>
          </w:p>
          <w:p w14:paraId="38017944" w14:textId="77777777" w:rsidR="00933690" w:rsidRPr="00933690" w:rsidRDefault="00933690" w:rsidP="00933690">
            <w:pPr>
              <w:rPr>
                <w:sz w:val="20"/>
                <w:szCs w:val="20"/>
              </w:rPr>
            </w:pPr>
            <w:r w:rsidRPr="00933690">
              <w:rPr>
                <w:sz w:val="20"/>
                <w:szCs w:val="20"/>
              </w:rPr>
              <w:t>Answer: 1-18 years</w:t>
            </w:r>
          </w:p>
          <w:p w14:paraId="2B95E6F8" w14:textId="77777777" w:rsidR="00933690" w:rsidRPr="00933690" w:rsidRDefault="00933690" w:rsidP="00933690">
            <w:pPr>
              <w:rPr>
                <w:sz w:val="20"/>
                <w:szCs w:val="20"/>
              </w:rPr>
            </w:pPr>
          </w:p>
          <w:p w14:paraId="30CA7397" w14:textId="77777777" w:rsidR="00933690" w:rsidRPr="00933690" w:rsidRDefault="00933690" w:rsidP="00933690">
            <w:pPr>
              <w:rPr>
                <w:sz w:val="20"/>
                <w:szCs w:val="20"/>
              </w:rPr>
            </w:pPr>
            <w:r w:rsidRPr="00933690">
              <w:rPr>
                <w:sz w:val="20"/>
                <w:szCs w:val="20"/>
              </w:rPr>
              <w:t xml:space="preserve">5) Concerning this condition, the clinical outcomes of "off the shelf" and modular stability footwear intervention would be: </w:t>
            </w:r>
          </w:p>
          <w:p w14:paraId="61C123DF" w14:textId="77777777" w:rsidR="00933690" w:rsidRPr="00933690" w:rsidRDefault="00933690" w:rsidP="00933690">
            <w:pPr>
              <w:rPr>
                <w:sz w:val="20"/>
                <w:szCs w:val="20"/>
              </w:rPr>
            </w:pPr>
          </w:p>
          <w:p w14:paraId="498A0ECF" w14:textId="77777777" w:rsidR="00933690" w:rsidRPr="00933690" w:rsidRDefault="00933690" w:rsidP="00933690">
            <w:pPr>
              <w:rPr>
                <w:sz w:val="20"/>
                <w:szCs w:val="20"/>
              </w:rPr>
            </w:pPr>
            <w:r w:rsidRPr="00933690">
              <w:rPr>
                <w:sz w:val="20"/>
                <w:szCs w:val="20"/>
              </w:rPr>
              <w:t>Answer: Increase in: gait velocity, stride length. Reduce side to side sway. Improved walking distance and participation in daily life activities such as play, family outings, walking to school.</w:t>
            </w:r>
          </w:p>
          <w:p w14:paraId="5066EB26" w14:textId="77777777" w:rsidR="00933690" w:rsidRPr="00933690" w:rsidRDefault="00933690" w:rsidP="00933690">
            <w:pPr>
              <w:rPr>
                <w:sz w:val="20"/>
                <w:szCs w:val="20"/>
              </w:rPr>
            </w:pPr>
          </w:p>
        </w:tc>
      </w:tr>
    </w:tbl>
    <w:p w14:paraId="21BABA29" w14:textId="77777777" w:rsidR="00933690" w:rsidRPr="00933690" w:rsidRDefault="00933690" w:rsidP="00933690">
      <w:pPr>
        <w:rPr>
          <w:sz w:val="20"/>
          <w:szCs w:val="20"/>
        </w:rPr>
      </w:pPr>
    </w:p>
    <w:p w14:paraId="13847A09" w14:textId="77777777" w:rsidR="00933690" w:rsidRPr="00933690" w:rsidRDefault="00933690" w:rsidP="00933690">
      <w:pPr>
        <w:rPr>
          <w:sz w:val="20"/>
          <w:szCs w:val="20"/>
        </w:rPr>
      </w:pPr>
      <w:r w:rsidRPr="00933690">
        <w:rPr>
          <w:sz w:val="20"/>
          <w:szCs w:val="20"/>
        </w:rPr>
        <w:t xml:space="preserve">Required Field* </w:t>
      </w:r>
    </w:p>
    <w:p w14:paraId="5C4A5527" w14:textId="77777777" w:rsidR="00933690" w:rsidRPr="00933690" w:rsidRDefault="00933690" w:rsidP="00933690">
      <w:pPr>
        <w:rPr>
          <w:sz w:val="20"/>
          <w:szCs w:val="20"/>
        </w:rPr>
      </w:pPr>
    </w:p>
    <w:p w14:paraId="2AB1A79D" w14:textId="77777777" w:rsidR="00933690" w:rsidRPr="00933690" w:rsidRDefault="00933690" w:rsidP="00933690">
      <w:pPr>
        <w:rPr>
          <w:sz w:val="20"/>
          <w:szCs w:val="20"/>
        </w:rPr>
      </w:pPr>
      <w:r w:rsidRPr="00933690">
        <w:rPr>
          <w:sz w:val="20"/>
          <w:szCs w:val="20"/>
        </w:rPr>
        <w:t>1)</w:t>
      </w:r>
    </w:p>
    <w:tbl>
      <w:tblPr>
        <w:tblStyle w:val="TableGrid"/>
        <w:tblW w:w="0" w:type="auto"/>
        <w:tblLook w:val="04A0" w:firstRow="1" w:lastRow="0" w:firstColumn="1" w:lastColumn="0" w:noHBand="0" w:noVBand="1"/>
      </w:tblPr>
      <w:tblGrid>
        <w:gridCol w:w="8488"/>
      </w:tblGrid>
      <w:tr w:rsidR="00933690" w:rsidRPr="00933690" w14:paraId="22EB3361" w14:textId="77777777" w:rsidTr="00A05687">
        <w:tc>
          <w:tcPr>
            <w:tcW w:w="9010" w:type="dxa"/>
          </w:tcPr>
          <w:p w14:paraId="7C7801D5" w14:textId="77777777" w:rsidR="00933690" w:rsidRPr="00933690" w:rsidRDefault="00933690" w:rsidP="00933690">
            <w:pPr>
              <w:rPr>
                <w:sz w:val="20"/>
                <w:szCs w:val="20"/>
              </w:rPr>
            </w:pPr>
            <w:r w:rsidRPr="00933690">
              <w:rPr>
                <w:b/>
                <w:bCs/>
                <w:sz w:val="20"/>
                <w:szCs w:val="20"/>
              </w:rPr>
              <w:t>Name:</w:t>
            </w:r>
            <w:r w:rsidRPr="00933690">
              <w:rPr>
                <w:sz w:val="20"/>
                <w:szCs w:val="20"/>
              </w:rPr>
              <w:t xml:space="preserve">  *</w:t>
            </w:r>
          </w:p>
        </w:tc>
      </w:tr>
      <w:tr w:rsidR="00933690" w:rsidRPr="00933690" w14:paraId="1D7A7BCF" w14:textId="77777777" w:rsidTr="00A05687">
        <w:tc>
          <w:tcPr>
            <w:tcW w:w="9010" w:type="dxa"/>
          </w:tcPr>
          <w:p w14:paraId="341ED267" w14:textId="77777777" w:rsidR="00933690" w:rsidRPr="00933690" w:rsidRDefault="00933690" w:rsidP="00933690">
            <w:pPr>
              <w:rPr>
                <w:sz w:val="20"/>
                <w:szCs w:val="20"/>
              </w:rPr>
            </w:pPr>
          </w:p>
        </w:tc>
      </w:tr>
    </w:tbl>
    <w:p w14:paraId="7EEC6520" w14:textId="77777777" w:rsidR="00933690" w:rsidRPr="00933690" w:rsidRDefault="00933690" w:rsidP="00933690">
      <w:pPr>
        <w:rPr>
          <w:sz w:val="20"/>
          <w:szCs w:val="20"/>
        </w:rPr>
      </w:pPr>
    </w:p>
    <w:p w14:paraId="4DF06DEB" w14:textId="77777777" w:rsidR="00933690" w:rsidRPr="00933690" w:rsidRDefault="00933690" w:rsidP="00933690">
      <w:pPr>
        <w:rPr>
          <w:sz w:val="20"/>
          <w:szCs w:val="20"/>
        </w:rPr>
      </w:pPr>
      <w:r w:rsidRPr="00933690">
        <w:rPr>
          <w:sz w:val="20"/>
          <w:szCs w:val="20"/>
        </w:rPr>
        <w:br w:type="page"/>
      </w:r>
    </w:p>
    <w:p w14:paraId="1BB59C6D"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415C1959" w14:textId="77777777" w:rsidTr="00A05687">
        <w:tc>
          <w:tcPr>
            <w:tcW w:w="9010" w:type="dxa"/>
          </w:tcPr>
          <w:p w14:paraId="213EC316" w14:textId="77777777" w:rsidR="00933690" w:rsidRPr="00933690" w:rsidRDefault="00933690" w:rsidP="00933690">
            <w:pPr>
              <w:rPr>
                <w:b/>
                <w:bCs/>
                <w:sz w:val="20"/>
                <w:szCs w:val="20"/>
              </w:rPr>
            </w:pPr>
            <w:r w:rsidRPr="00933690">
              <w:rPr>
                <w:b/>
                <w:bCs/>
                <w:sz w:val="20"/>
                <w:szCs w:val="20"/>
              </w:rPr>
              <w:t>Cerebral Palsy</w:t>
            </w:r>
          </w:p>
          <w:p w14:paraId="7FCEF363" w14:textId="77777777" w:rsidR="00933690" w:rsidRPr="00933690" w:rsidRDefault="00933690" w:rsidP="00933690">
            <w:pPr>
              <w:rPr>
                <w:b/>
                <w:bCs/>
                <w:sz w:val="20"/>
                <w:szCs w:val="20"/>
              </w:rPr>
            </w:pPr>
          </w:p>
        </w:tc>
      </w:tr>
      <w:tr w:rsidR="00933690" w:rsidRPr="00933690" w14:paraId="61092E87" w14:textId="77777777" w:rsidTr="00A05687">
        <w:tc>
          <w:tcPr>
            <w:tcW w:w="9010" w:type="dxa"/>
          </w:tcPr>
          <w:p w14:paraId="054532E4"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cerebral palsy. </w:t>
            </w:r>
          </w:p>
          <w:p w14:paraId="4ABE1A36"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7A006B18" w14:textId="77777777" w:rsidR="00933690" w:rsidRPr="00933690" w:rsidRDefault="00933690" w:rsidP="00933690">
            <w:pPr>
              <w:rPr>
                <w:sz w:val="20"/>
                <w:szCs w:val="20"/>
              </w:rPr>
            </w:pPr>
          </w:p>
          <w:p w14:paraId="7D1983FB" w14:textId="77777777" w:rsidR="00933690" w:rsidRPr="00933690" w:rsidRDefault="00933690" w:rsidP="00933690">
            <w:pPr>
              <w:rPr>
                <w:sz w:val="20"/>
                <w:szCs w:val="20"/>
              </w:rPr>
            </w:pPr>
            <w:r w:rsidRPr="00933690">
              <w:rPr>
                <w:sz w:val="20"/>
                <w:szCs w:val="20"/>
              </w:rPr>
              <w:t xml:space="preserve">     Experience treating this condition</w:t>
            </w:r>
          </w:p>
          <w:p w14:paraId="56E93595"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4BB989A4" w14:textId="77777777" w:rsidR="00933690" w:rsidRPr="00933690" w:rsidRDefault="00933690" w:rsidP="00933690">
            <w:pPr>
              <w:rPr>
                <w:sz w:val="20"/>
                <w:szCs w:val="20"/>
              </w:rPr>
            </w:pPr>
            <w:r w:rsidRPr="00933690">
              <w:rPr>
                <w:sz w:val="20"/>
                <w:szCs w:val="20"/>
              </w:rPr>
              <w:t xml:space="preserve">     Degree of mobility impairment</w:t>
            </w:r>
          </w:p>
          <w:p w14:paraId="27E243BA" w14:textId="77777777" w:rsidR="00933690" w:rsidRPr="00933690" w:rsidRDefault="00933690" w:rsidP="00933690">
            <w:pPr>
              <w:rPr>
                <w:sz w:val="20"/>
                <w:szCs w:val="20"/>
              </w:rPr>
            </w:pPr>
            <w:r w:rsidRPr="00933690">
              <w:rPr>
                <w:sz w:val="20"/>
                <w:szCs w:val="20"/>
              </w:rPr>
              <w:t xml:space="preserve">     The age range of patients</w:t>
            </w:r>
          </w:p>
          <w:p w14:paraId="2E4D06AC" w14:textId="77777777" w:rsidR="00933690" w:rsidRPr="00933690" w:rsidRDefault="00933690" w:rsidP="00933690">
            <w:pPr>
              <w:rPr>
                <w:sz w:val="20"/>
                <w:szCs w:val="20"/>
              </w:rPr>
            </w:pPr>
            <w:r w:rsidRPr="00933690">
              <w:rPr>
                <w:sz w:val="20"/>
                <w:szCs w:val="20"/>
              </w:rPr>
              <w:t xml:space="preserve">     Clinical outcomes</w:t>
            </w:r>
          </w:p>
          <w:p w14:paraId="5C05AEA1" w14:textId="77777777" w:rsidR="00933690" w:rsidRPr="00933690" w:rsidRDefault="00933690" w:rsidP="00933690">
            <w:pPr>
              <w:rPr>
                <w:sz w:val="20"/>
                <w:szCs w:val="20"/>
              </w:rPr>
            </w:pPr>
            <w:r w:rsidRPr="00933690">
              <w:rPr>
                <w:sz w:val="20"/>
                <w:szCs w:val="20"/>
              </w:rPr>
              <w:t xml:space="preserve">     </w:t>
            </w:r>
          </w:p>
        </w:tc>
      </w:tr>
    </w:tbl>
    <w:p w14:paraId="384ADB4B" w14:textId="77777777" w:rsidR="00933690" w:rsidRPr="00933690" w:rsidRDefault="00933690" w:rsidP="00933690">
      <w:pPr>
        <w:rPr>
          <w:sz w:val="20"/>
          <w:szCs w:val="20"/>
        </w:rPr>
      </w:pPr>
    </w:p>
    <w:p w14:paraId="2ACB9574" w14:textId="77777777" w:rsidR="00933690" w:rsidRPr="00933690" w:rsidRDefault="00933690" w:rsidP="00933690">
      <w:pPr>
        <w:rPr>
          <w:sz w:val="20"/>
          <w:szCs w:val="20"/>
        </w:rPr>
      </w:pPr>
      <w:r w:rsidRPr="00933690">
        <w:rPr>
          <w:sz w:val="20"/>
          <w:szCs w:val="20"/>
        </w:rPr>
        <w:t>2)</w:t>
      </w:r>
    </w:p>
    <w:tbl>
      <w:tblPr>
        <w:tblStyle w:val="TableGrid"/>
        <w:tblW w:w="0" w:type="auto"/>
        <w:tblLook w:val="04A0" w:firstRow="1" w:lastRow="0" w:firstColumn="1" w:lastColumn="0" w:noHBand="0" w:noVBand="1"/>
      </w:tblPr>
      <w:tblGrid>
        <w:gridCol w:w="1486"/>
        <w:gridCol w:w="7002"/>
      </w:tblGrid>
      <w:tr w:rsidR="00933690" w:rsidRPr="00933690" w14:paraId="55DD1D04" w14:textId="77777777" w:rsidTr="00A05687">
        <w:tc>
          <w:tcPr>
            <w:tcW w:w="9010" w:type="dxa"/>
            <w:gridSpan w:val="2"/>
          </w:tcPr>
          <w:p w14:paraId="5F31485F"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00B25E6D" w14:textId="77777777" w:rsidR="00933690" w:rsidRPr="00933690" w:rsidRDefault="00933690" w:rsidP="00933690">
            <w:pPr>
              <w:rPr>
                <w:sz w:val="20"/>
                <w:szCs w:val="20"/>
              </w:rPr>
            </w:pPr>
            <w:r w:rsidRPr="00933690">
              <w:rPr>
                <w:sz w:val="20"/>
                <w:szCs w:val="20"/>
              </w:rPr>
              <w:t>(Q 8). *</w:t>
            </w:r>
          </w:p>
        </w:tc>
      </w:tr>
      <w:tr w:rsidR="00933690" w:rsidRPr="00933690" w14:paraId="67CF4A51" w14:textId="77777777" w:rsidTr="00A05687">
        <w:tc>
          <w:tcPr>
            <w:tcW w:w="1555" w:type="dxa"/>
          </w:tcPr>
          <w:p w14:paraId="1EAEFCBF"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3A22E59B" w14:textId="77777777" w:rsidR="00933690" w:rsidRPr="00933690" w:rsidRDefault="00933690" w:rsidP="00933690">
            <w:pPr>
              <w:rPr>
                <w:sz w:val="20"/>
                <w:szCs w:val="20"/>
              </w:rPr>
            </w:pPr>
            <w:r w:rsidRPr="00933690">
              <w:rPr>
                <w:sz w:val="20"/>
                <w:szCs w:val="20"/>
              </w:rPr>
              <w:t>Yes</w:t>
            </w:r>
          </w:p>
        </w:tc>
      </w:tr>
      <w:tr w:rsidR="00933690" w:rsidRPr="00933690" w14:paraId="7522E355" w14:textId="77777777" w:rsidTr="00A05687">
        <w:tc>
          <w:tcPr>
            <w:tcW w:w="1555" w:type="dxa"/>
          </w:tcPr>
          <w:p w14:paraId="1662EB8E"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6BF3702A" w14:textId="77777777" w:rsidR="00933690" w:rsidRPr="00933690" w:rsidRDefault="00933690" w:rsidP="00933690">
            <w:pPr>
              <w:rPr>
                <w:sz w:val="20"/>
                <w:szCs w:val="20"/>
              </w:rPr>
            </w:pPr>
            <w:r w:rsidRPr="00933690">
              <w:rPr>
                <w:sz w:val="20"/>
                <w:szCs w:val="20"/>
              </w:rPr>
              <w:t>No</w:t>
            </w:r>
          </w:p>
        </w:tc>
      </w:tr>
    </w:tbl>
    <w:p w14:paraId="56781941" w14:textId="77777777" w:rsidR="00933690" w:rsidRPr="00933690" w:rsidRDefault="00933690" w:rsidP="00933690">
      <w:pPr>
        <w:rPr>
          <w:sz w:val="20"/>
          <w:szCs w:val="20"/>
        </w:rPr>
      </w:pPr>
    </w:p>
    <w:p w14:paraId="586DC9AC" w14:textId="77777777" w:rsidR="00933690" w:rsidRPr="00933690" w:rsidRDefault="00933690" w:rsidP="00933690">
      <w:pPr>
        <w:rPr>
          <w:sz w:val="20"/>
          <w:szCs w:val="20"/>
        </w:rPr>
      </w:pPr>
      <w:r w:rsidRPr="00933690">
        <w:rPr>
          <w:sz w:val="20"/>
          <w:szCs w:val="20"/>
        </w:rPr>
        <w:t>3)</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2A13E950" w14:textId="77777777" w:rsidTr="00A05687">
        <w:tc>
          <w:tcPr>
            <w:tcW w:w="9010" w:type="dxa"/>
            <w:gridSpan w:val="8"/>
          </w:tcPr>
          <w:p w14:paraId="06DEBD61"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31261E42" w14:textId="77777777" w:rsidTr="00A05687">
        <w:tc>
          <w:tcPr>
            <w:tcW w:w="1535" w:type="dxa"/>
            <w:vMerge w:val="restart"/>
          </w:tcPr>
          <w:p w14:paraId="58EA68F2" w14:textId="77777777" w:rsidR="00933690" w:rsidRPr="00933690" w:rsidRDefault="00933690" w:rsidP="00933690">
            <w:pPr>
              <w:jc w:val="both"/>
              <w:rPr>
                <w:sz w:val="20"/>
                <w:szCs w:val="20"/>
              </w:rPr>
            </w:pPr>
          </w:p>
        </w:tc>
        <w:tc>
          <w:tcPr>
            <w:tcW w:w="1074" w:type="dxa"/>
          </w:tcPr>
          <w:p w14:paraId="33C8DF4F"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3C2BB9E8" w14:textId="77777777" w:rsidR="00933690" w:rsidRPr="00933690" w:rsidRDefault="00933690" w:rsidP="00933690">
            <w:pPr>
              <w:jc w:val="both"/>
              <w:rPr>
                <w:sz w:val="20"/>
                <w:szCs w:val="20"/>
              </w:rPr>
            </w:pPr>
            <w:r w:rsidRPr="00933690">
              <w:rPr>
                <w:sz w:val="20"/>
                <w:szCs w:val="20"/>
              </w:rPr>
              <w:t>Disagree</w:t>
            </w:r>
          </w:p>
        </w:tc>
        <w:tc>
          <w:tcPr>
            <w:tcW w:w="1258" w:type="dxa"/>
          </w:tcPr>
          <w:p w14:paraId="7487DBCF" w14:textId="77777777" w:rsidR="00933690" w:rsidRPr="00933690" w:rsidRDefault="00933690" w:rsidP="00933690">
            <w:pPr>
              <w:jc w:val="both"/>
              <w:rPr>
                <w:sz w:val="20"/>
                <w:szCs w:val="20"/>
              </w:rPr>
            </w:pPr>
            <w:r w:rsidRPr="00933690">
              <w:rPr>
                <w:sz w:val="20"/>
                <w:szCs w:val="20"/>
              </w:rPr>
              <w:t>Somewhat Disagree</w:t>
            </w:r>
          </w:p>
        </w:tc>
        <w:tc>
          <w:tcPr>
            <w:tcW w:w="966" w:type="dxa"/>
          </w:tcPr>
          <w:p w14:paraId="1B088EEF" w14:textId="77777777" w:rsidR="00933690" w:rsidRPr="00933690" w:rsidRDefault="00933690" w:rsidP="00933690">
            <w:pPr>
              <w:jc w:val="both"/>
              <w:rPr>
                <w:sz w:val="20"/>
                <w:szCs w:val="20"/>
              </w:rPr>
            </w:pPr>
            <w:r w:rsidRPr="00933690">
              <w:rPr>
                <w:sz w:val="20"/>
                <w:szCs w:val="20"/>
              </w:rPr>
              <w:t>Neutral</w:t>
            </w:r>
          </w:p>
        </w:tc>
        <w:tc>
          <w:tcPr>
            <w:tcW w:w="1258" w:type="dxa"/>
          </w:tcPr>
          <w:p w14:paraId="32602EAE" w14:textId="77777777" w:rsidR="00933690" w:rsidRPr="00933690" w:rsidRDefault="00933690" w:rsidP="00933690">
            <w:pPr>
              <w:jc w:val="both"/>
              <w:rPr>
                <w:sz w:val="20"/>
                <w:szCs w:val="20"/>
              </w:rPr>
            </w:pPr>
            <w:r w:rsidRPr="00933690">
              <w:rPr>
                <w:sz w:val="20"/>
                <w:szCs w:val="20"/>
              </w:rPr>
              <w:t>Somewhat Agree</w:t>
            </w:r>
          </w:p>
        </w:tc>
        <w:tc>
          <w:tcPr>
            <w:tcW w:w="813" w:type="dxa"/>
          </w:tcPr>
          <w:p w14:paraId="2EEBAA78" w14:textId="77777777" w:rsidR="00933690" w:rsidRPr="00933690" w:rsidRDefault="00933690" w:rsidP="00933690">
            <w:pPr>
              <w:jc w:val="both"/>
              <w:rPr>
                <w:sz w:val="20"/>
                <w:szCs w:val="20"/>
              </w:rPr>
            </w:pPr>
            <w:r w:rsidRPr="00933690">
              <w:rPr>
                <w:sz w:val="20"/>
                <w:szCs w:val="20"/>
              </w:rPr>
              <w:t>Agree</w:t>
            </w:r>
          </w:p>
        </w:tc>
        <w:tc>
          <w:tcPr>
            <w:tcW w:w="1032" w:type="dxa"/>
          </w:tcPr>
          <w:p w14:paraId="21F78E98" w14:textId="77777777" w:rsidR="00933690" w:rsidRPr="00933690" w:rsidRDefault="00933690" w:rsidP="00933690">
            <w:pPr>
              <w:jc w:val="both"/>
              <w:rPr>
                <w:sz w:val="20"/>
                <w:szCs w:val="20"/>
              </w:rPr>
            </w:pPr>
            <w:r w:rsidRPr="00933690">
              <w:rPr>
                <w:sz w:val="20"/>
                <w:szCs w:val="20"/>
              </w:rPr>
              <w:t>Strongly Agree</w:t>
            </w:r>
          </w:p>
        </w:tc>
      </w:tr>
      <w:tr w:rsidR="00933690" w:rsidRPr="00933690" w14:paraId="5032D810" w14:textId="77777777" w:rsidTr="00A05687">
        <w:tc>
          <w:tcPr>
            <w:tcW w:w="1535" w:type="dxa"/>
            <w:vMerge/>
          </w:tcPr>
          <w:p w14:paraId="1E6396EE" w14:textId="77777777" w:rsidR="00933690" w:rsidRPr="00933690" w:rsidRDefault="00933690" w:rsidP="00933690">
            <w:pPr>
              <w:jc w:val="center"/>
              <w:rPr>
                <w:sz w:val="20"/>
                <w:szCs w:val="20"/>
              </w:rPr>
            </w:pPr>
          </w:p>
        </w:tc>
        <w:tc>
          <w:tcPr>
            <w:tcW w:w="1074" w:type="dxa"/>
          </w:tcPr>
          <w:p w14:paraId="6DA1F0D7" w14:textId="77777777" w:rsidR="00933690" w:rsidRPr="00933690" w:rsidRDefault="00933690" w:rsidP="00933690">
            <w:pPr>
              <w:jc w:val="center"/>
              <w:rPr>
                <w:sz w:val="20"/>
                <w:szCs w:val="20"/>
              </w:rPr>
            </w:pPr>
            <w:r w:rsidRPr="00933690">
              <w:rPr>
                <w:sz w:val="20"/>
                <w:szCs w:val="20"/>
              </w:rPr>
              <w:t>1</w:t>
            </w:r>
          </w:p>
        </w:tc>
        <w:tc>
          <w:tcPr>
            <w:tcW w:w="1074" w:type="dxa"/>
          </w:tcPr>
          <w:p w14:paraId="78A153C6" w14:textId="77777777" w:rsidR="00933690" w:rsidRPr="00933690" w:rsidRDefault="00933690" w:rsidP="00933690">
            <w:pPr>
              <w:jc w:val="center"/>
              <w:rPr>
                <w:sz w:val="20"/>
                <w:szCs w:val="20"/>
              </w:rPr>
            </w:pPr>
            <w:r w:rsidRPr="00933690">
              <w:rPr>
                <w:sz w:val="20"/>
                <w:szCs w:val="20"/>
              </w:rPr>
              <w:t>2</w:t>
            </w:r>
          </w:p>
        </w:tc>
        <w:tc>
          <w:tcPr>
            <w:tcW w:w="1258" w:type="dxa"/>
          </w:tcPr>
          <w:p w14:paraId="6017D3E1" w14:textId="77777777" w:rsidR="00933690" w:rsidRPr="00933690" w:rsidRDefault="00933690" w:rsidP="00933690">
            <w:pPr>
              <w:jc w:val="center"/>
              <w:rPr>
                <w:sz w:val="20"/>
                <w:szCs w:val="20"/>
              </w:rPr>
            </w:pPr>
            <w:r w:rsidRPr="00933690">
              <w:rPr>
                <w:sz w:val="20"/>
                <w:szCs w:val="20"/>
              </w:rPr>
              <w:t>3</w:t>
            </w:r>
          </w:p>
        </w:tc>
        <w:tc>
          <w:tcPr>
            <w:tcW w:w="966" w:type="dxa"/>
          </w:tcPr>
          <w:p w14:paraId="0D284FCF" w14:textId="77777777" w:rsidR="00933690" w:rsidRPr="00933690" w:rsidRDefault="00933690" w:rsidP="00933690">
            <w:pPr>
              <w:jc w:val="center"/>
              <w:rPr>
                <w:sz w:val="20"/>
                <w:szCs w:val="20"/>
              </w:rPr>
            </w:pPr>
            <w:r w:rsidRPr="00933690">
              <w:rPr>
                <w:sz w:val="20"/>
                <w:szCs w:val="20"/>
              </w:rPr>
              <w:t>4</w:t>
            </w:r>
          </w:p>
        </w:tc>
        <w:tc>
          <w:tcPr>
            <w:tcW w:w="1258" w:type="dxa"/>
          </w:tcPr>
          <w:p w14:paraId="5E8A6F58" w14:textId="77777777" w:rsidR="00933690" w:rsidRPr="00933690" w:rsidRDefault="00933690" w:rsidP="00933690">
            <w:pPr>
              <w:jc w:val="center"/>
              <w:rPr>
                <w:sz w:val="20"/>
                <w:szCs w:val="20"/>
              </w:rPr>
            </w:pPr>
            <w:r w:rsidRPr="00933690">
              <w:rPr>
                <w:sz w:val="20"/>
                <w:szCs w:val="20"/>
              </w:rPr>
              <w:t>5</w:t>
            </w:r>
          </w:p>
        </w:tc>
        <w:tc>
          <w:tcPr>
            <w:tcW w:w="813" w:type="dxa"/>
          </w:tcPr>
          <w:p w14:paraId="7FDE772E" w14:textId="77777777" w:rsidR="00933690" w:rsidRPr="00933690" w:rsidRDefault="00933690" w:rsidP="00933690">
            <w:pPr>
              <w:jc w:val="center"/>
              <w:rPr>
                <w:sz w:val="20"/>
                <w:szCs w:val="20"/>
              </w:rPr>
            </w:pPr>
            <w:r w:rsidRPr="00933690">
              <w:rPr>
                <w:sz w:val="20"/>
                <w:szCs w:val="20"/>
              </w:rPr>
              <w:t>6</w:t>
            </w:r>
          </w:p>
        </w:tc>
        <w:tc>
          <w:tcPr>
            <w:tcW w:w="1032" w:type="dxa"/>
          </w:tcPr>
          <w:p w14:paraId="148F155A" w14:textId="77777777" w:rsidR="00933690" w:rsidRPr="00933690" w:rsidRDefault="00933690" w:rsidP="00933690">
            <w:pPr>
              <w:jc w:val="center"/>
              <w:rPr>
                <w:sz w:val="20"/>
                <w:szCs w:val="20"/>
              </w:rPr>
            </w:pPr>
            <w:r w:rsidRPr="00933690">
              <w:rPr>
                <w:sz w:val="20"/>
                <w:szCs w:val="20"/>
              </w:rPr>
              <w:t>7</w:t>
            </w:r>
          </w:p>
        </w:tc>
      </w:tr>
      <w:tr w:rsidR="00933690" w:rsidRPr="00933690" w14:paraId="100212E7" w14:textId="77777777" w:rsidTr="00A05687">
        <w:tc>
          <w:tcPr>
            <w:tcW w:w="1535" w:type="dxa"/>
          </w:tcPr>
          <w:p w14:paraId="4997CAC2" w14:textId="77777777" w:rsidR="00933690" w:rsidRPr="00933690" w:rsidRDefault="00933690" w:rsidP="00933690">
            <w:pPr>
              <w:rPr>
                <w:sz w:val="20"/>
                <w:szCs w:val="20"/>
              </w:rPr>
            </w:pPr>
            <w:r w:rsidRPr="00933690">
              <w:rPr>
                <w:sz w:val="20"/>
                <w:szCs w:val="20"/>
              </w:rPr>
              <w:t>Cerebral palsy is suitable for stability footwear intervention?</w:t>
            </w:r>
          </w:p>
        </w:tc>
        <w:tc>
          <w:tcPr>
            <w:tcW w:w="1074" w:type="dxa"/>
          </w:tcPr>
          <w:p w14:paraId="5F4A52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4146841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49472D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4AABF6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420E43C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384A0EF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0C2C068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3A9BD673" w14:textId="77777777" w:rsidR="00933690" w:rsidRPr="00933690" w:rsidRDefault="00933690" w:rsidP="00933690">
      <w:pPr>
        <w:rPr>
          <w:sz w:val="20"/>
          <w:szCs w:val="20"/>
        </w:rPr>
      </w:pPr>
    </w:p>
    <w:p w14:paraId="077ECBE7" w14:textId="77777777" w:rsidR="00933690" w:rsidRPr="00933690" w:rsidRDefault="00933690" w:rsidP="00933690">
      <w:pPr>
        <w:rPr>
          <w:sz w:val="20"/>
          <w:szCs w:val="20"/>
        </w:rPr>
      </w:pPr>
      <w:r w:rsidRPr="00933690">
        <w:rPr>
          <w:sz w:val="20"/>
          <w:szCs w:val="20"/>
        </w:rPr>
        <w:t>4)</w:t>
      </w:r>
    </w:p>
    <w:tbl>
      <w:tblPr>
        <w:tblStyle w:val="TableGrid"/>
        <w:tblW w:w="0" w:type="auto"/>
        <w:tblLook w:val="04A0" w:firstRow="1" w:lastRow="0" w:firstColumn="1" w:lastColumn="0" w:noHBand="0" w:noVBand="1"/>
      </w:tblPr>
      <w:tblGrid>
        <w:gridCol w:w="8488"/>
      </w:tblGrid>
      <w:tr w:rsidR="00933690" w:rsidRPr="00933690" w14:paraId="7531BF30" w14:textId="77777777" w:rsidTr="00A05687">
        <w:tc>
          <w:tcPr>
            <w:tcW w:w="9010" w:type="dxa"/>
          </w:tcPr>
          <w:p w14:paraId="26611365"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436FDAC9" w14:textId="77777777" w:rsidTr="00A05687">
        <w:tc>
          <w:tcPr>
            <w:tcW w:w="9010" w:type="dxa"/>
          </w:tcPr>
          <w:p w14:paraId="108088CE" w14:textId="77777777" w:rsidR="00933690" w:rsidRPr="00933690" w:rsidRDefault="00933690" w:rsidP="00933690">
            <w:pPr>
              <w:rPr>
                <w:sz w:val="20"/>
                <w:szCs w:val="20"/>
              </w:rPr>
            </w:pPr>
          </w:p>
          <w:p w14:paraId="2E0CFDC3" w14:textId="77777777" w:rsidR="00933690" w:rsidRPr="00933690" w:rsidRDefault="00933690" w:rsidP="00933690">
            <w:pPr>
              <w:rPr>
                <w:sz w:val="20"/>
                <w:szCs w:val="20"/>
              </w:rPr>
            </w:pPr>
          </w:p>
        </w:tc>
      </w:tr>
    </w:tbl>
    <w:p w14:paraId="35292CA8" w14:textId="77777777" w:rsidR="00933690" w:rsidRPr="00933690" w:rsidRDefault="00933690" w:rsidP="00933690">
      <w:pPr>
        <w:rPr>
          <w:sz w:val="20"/>
          <w:szCs w:val="20"/>
        </w:rPr>
      </w:pPr>
    </w:p>
    <w:p w14:paraId="07A3087E" w14:textId="77777777" w:rsidR="00933690" w:rsidRPr="00933690" w:rsidRDefault="00933690" w:rsidP="00933690">
      <w:pPr>
        <w:rPr>
          <w:sz w:val="20"/>
          <w:szCs w:val="20"/>
        </w:rPr>
      </w:pPr>
      <w:r w:rsidRPr="00933690">
        <w:rPr>
          <w:sz w:val="20"/>
          <w:szCs w:val="20"/>
        </w:rPr>
        <w:t>5)</w:t>
      </w:r>
    </w:p>
    <w:tbl>
      <w:tblPr>
        <w:tblStyle w:val="TableGrid"/>
        <w:tblW w:w="0" w:type="auto"/>
        <w:tblLook w:val="04A0" w:firstRow="1" w:lastRow="0" w:firstColumn="1" w:lastColumn="0" w:noHBand="0" w:noVBand="1"/>
      </w:tblPr>
      <w:tblGrid>
        <w:gridCol w:w="8488"/>
      </w:tblGrid>
      <w:tr w:rsidR="00933690" w:rsidRPr="00933690" w14:paraId="1FC3012A" w14:textId="77777777" w:rsidTr="00A05687">
        <w:tc>
          <w:tcPr>
            <w:tcW w:w="9010" w:type="dxa"/>
          </w:tcPr>
          <w:p w14:paraId="14898CFD"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7BF276C3" w14:textId="77777777" w:rsidR="00933690" w:rsidRPr="00933690" w:rsidRDefault="00933690" w:rsidP="00933690">
            <w:pPr>
              <w:rPr>
                <w:sz w:val="20"/>
                <w:szCs w:val="20"/>
              </w:rPr>
            </w:pPr>
            <w:r w:rsidRPr="00933690">
              <w:rPr>
                <w:sz w:val="20"/>
                <w:szCs w:val="20"/>
              </w:rPr>
              <w:t>*Please qualify if stability footwear is to be used as a sole aid or in combination with another assistive aid.</w:t>
            </w:r>
          </w:p>
        </w:tc>
      </w:tr>
      <w:tr w:rsidR="00933690" w:rsidRPr="00933690" w14:paraId="0C493580" w14:textId="77777777" w:rsidTr="00A05687">
        <w:tc>
          <w:tcPr>
            <w:tcW w:w="9010" w:type="dxa"/>
          </w:tcPr>
          <w:p w14:paraId="17107882" w14:textId="77777777" w:rsidR="00933690" w:rsidRPr="00933690" w:rsidRDefault="00933690" w:rsidP="00933690">
            <w:pPr>
              <w:rPr>
                <w:sz w:val="20"/>
                <w:szCs w:val="20"/>
              </w:rPr>
            </w:pPr>
          </w:p>
          <w:p w14:paraId="6DEBDB4E" w14:textId="77777777" w:rsidR="00933690" w:rsidRPr="00933690" w:rsidRDefault="00933690" w:rsidP="00933690">
            <w:pPr>
              <w:rPr>
                <w:sz w:val="20"/>
                <w:szCs w:val="20"/>
              </w:rPr>
            </w:pPr>
          </w:p>
        </w:tc>
      </w:tr>
    </w:tbl>
    <w:p w14:paraId="6F963435" w14:textId="77777777" w:rsidR="00933690" w:rsidRPr="00933690" w:rsidRDefault="00933690" w:rsidP="00933690">
      <w:pPr>
        <w:rPr>
          <w:sz w:val="20"/>
          <w:szCs w:val="20"/>
        </w:rPr>
      </w:pPr>
      <w:r w:rsidRPr="00933690">
        <w:rPr>
          <w:sz w:val="20"/>
          <w:szCs w:val="20"/>
        </w:rPr>
        <w:t>6)</w:t>
      </w:r>
    </w:p>
    <w:tbl>
      <w:tblPr>
        <w:tblStyle w:val="TableGrid"/>
        <w:tblW w:w="0" w:type="auto"/>
        <w:tblLook w:val="04A0" w:firstRow="1" w:lastRow="0" w:firstColumn="1" w:lastColumn="0" w:noHBand="0" w:noVBand="1"/>
      </w:tblPr>
      <w:tblGrid>
        <w:gridCol w:w="8488"/>
      </w:tblGrid>
      <w:tr w:rsidR="00933690" w:rsidRPr="00933690" w14:paraId="5851B804" w14:textId="77777777" w:rsidTr="00A05687">
        <w:tc>
          <w:tcPr>
            <w:tcW w:w="9010" w:type="dxa"/>
          </w:tcPr>
          <w:p w14:paraId="705DC4BF"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63C06C0E" w14:textId="77777777" w:rsidTr="00A05687">
        <w:tc>
          <w:tcPr>
            <w:tcW w:w="9010" w:type="dxa"/>
          </w:tcPr>
          <w:p w14:paraId="520D4932" w14:textId="77777777" w:rsidR="00933690" w:rsidRPr="00933690" w:rsidRDefault="00933690" w:rsidP="00933690">
            <w:pPr>
              <w:rPr>
                <w:sz w:val="20"/>
                <w:szCs w:val="20"/>
              </w:rPr>
            </w:pPr>
          </w:p>
          <w:p w14:paraId="62BDD18A" w14:textId="77777777" w:rsidR="00933690" w:rsidRPr="00933690" w:rsidRDefault="00933690" w:rsidP="00933690">
            <w:pPr>
              <w:rPr>
                <w:sz w:val="20"/>
                <w:szCs w:val="20"/>
              </w:rPr>
            </w:pPr>
          </w:p>
          <w:p w14:paraId="271C74D3" w14:textId="77777777" w:rsidR="00933690" w:rsidRPr="00933690" w:rsidRDefault="00933690" w:rsidP="00933690">
            <w:pPr>
              <w:rPr>
                <w:sz w:val="20"/>
                <w:szCs w:val="20"/>
              </w:rPr>
            </w:pPr>
          </w:p>
          <w:p w14:paraId="09BA8664" w14:textId="77777777" w:rsidR="00933690" w:rsidRPr="00933690" w:rsidRDefault="00933690" w:rsidP="00933690">
            <w:pPr>
              <w:rPr>
                <w:sz w:val="20"/>
                <w:szCs w:val="20"/>
              </w:rPr>
            </w:pPr>
          </w:p>
          <w:p w14:paraId="53C26598" w14:textId="77777777" w:rsidR="00933690" w:rsidRPr="00933690" w:rsidRDefault="00933690" w:rsidP="00933690">
            <w:pPr>
              <w:rPr>
                <w:sz w:val="20"/>
                <w:szCs w:val="20"/>
              </w:rPr>
            </w:pPr>
          </w:p>
        </w:tc>
      </w:tr>
    </w:tbl>
    <w:p w14:paraId="67FE4E3E" w14:textId="77777777" w:rsidR="00933690" w:rsidRPr="00933690" w:rsidRDefault="00933690" w:rsidP="00933690">
      <w:pPr>
        <w:rPr>
          <w:sz w:val="20"/>
          <w:szCs w:val="20"/>
        </w:rPr>
      </w:pPr>
    </w:p>
    <w:p w14:paraId="220C95B7" w14:textId="77777777" w:rsidR="00933690" w:rsidRPr="00933690" w:rsidRDefault="00933690" w:rsidP="00933690">
      <w:pPr>
        <w:rPr>
          <w:sz w:val="20"/>
          <w:szCs w:val="20"/>
        </w:rPr>
      </w:pPr>
      <w:r w:rsidRPr="00933690">
        <w:rPr>
          <w:sz w:val="20"/>
          <w:szCs w:val="20"/>
        </w:rPr>
        <w:t>7)</w:t>
      </w:r>
    </w:p>
    <w:tbl>
      <w:tblPr>
        <w:tblStyle w:val="TableGrid"/>
        <w:tblW w:w="0" w:type="auto"/>
        <w:tblLook w:val="04A0" w:firstRow="1" w:lastRow="0" w:firstColumn="1" w:lastColumn="0" w:noHBand="0" w:noVBand="1"/>
      </w:tblPr>
      <w:tblGrid>
        <w:gridCol w:w="8488"/>
      </w:tblGrid>
      <w:tr w:rsidR="00933690" w:rsidRPr="00933690" w14:paraId="1EBF42FD" w14:textId="77777777" w:rsidTr="00A05687">
        <w:tc>
          <w:tcPr>
            <w:tcW w:w="9010" w:type="dxa"/>
          </w:tcPr>
          <w:p w14:paraId="57D84440" w14:textId="77777777" w:rsidR="00933690" w:rsidRPr="00933690" w:rsidRDefault="00933690" w:rsidP="00933690">
            <w:pPr>
              <w:rPr>
                <w:sz w:val="20"/>
                <w:szCs w:val="20"/>
              </w:rPr>
            </w:pPr>
            <w:r w:rsidRPr="00933690">
              <w:rPr>
                <w:sz w:val="20"/>
                <w:szCs w:val="20"/>
              </w:rPr>
              <w:t>Clinical outcomes:</w:t>
            </w:r>
          </w:p>
        </w:tc>
      </w:tr>
      <w:tr w:rsidR="00933690" w:rsidRPr="00933690" w14:paraId="13FED59D" w14:textId="77777777" w:rsidTr="00A05687">
        <w:tc>
          <w:tcPr>
            <w:tcW w:w="9010" w:type="dxa"/>
          </w:tcPr>
          <w:p w14:paraId="68EAD51E" w14:textId="77777777" w:rsidR="00933690" w:rsidRPr="00933690" w:rsidRDefault="00933690" w:rsidP="00933690">
            <w:pPr>
              <w:rPr>
                <w:sz w:val="20"/>
                <w:szCs w:val="20"/>
              </w:rPr>
            </w:pPr>
          </w:p>
        </w:tc>
      </w:tr>
    </w:tbl>
    <w:p w14:paraId="1B49CA99" w14:textId="19F9FA5D" w:rsidR="00933690" w:rsidRPr="00933690" w:rsidRDefault="00933690" w:rsidP="00933690">
      <w:pPr>
        <w:rPr>
          <w:sz w:val="20"/>
          <w:szCs w:val="20"/>
        </w:rPr>
      </w:pPr>
    </w:p>
    <w:p w14:paraId="78EE0FB8"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0BF7D509" w14:textId="77777777" w:rsidTr="00A05687">
        <w:tc>
          <w:tcPr>
            <w:tcW w:w="9010" w:type="dxa"/>
          </w:tcPr>
          <w:p w14:paraId="5FDDF243" w14:textId="77777777" w:rsidR="00933690" w:rsidRPr="00933690" w:rsidRDefault="00933690" w:rsidP="00933690">
            <w:pPr>
              <w:rPr>
                <w:b/>
                <w:bCs/>
                <w:sz w:val="20"/>
                <w:szCs w:val="20"/>
              </w:rPr>
            </w:pPr>
            <w:r w:rsidRPr="00933690">
              <w:rPr>
                <w:b/>
                <w:bCs/>
                <w:sz w:val="20"/>
                <w:szCs w:val="20"/>
              </w:rPr>
              <w:t>Pes Planus</w:t>
            </w:r>
          </w:p>
          <w:p w14:paraId="60A3EE3F" w14:textId="77777777" w:rsidR="00933690" w:rsidRPr="00933690" w:rsidRDefault="00933690" w:rsidP="00933690">
            <w:pPr>
              <w:rPr>
                <w:b/>
                <w:bCs/>
                <w:sz w:val="20"/>
                <w:szCs w:val="20"/>
              </w:rPr>
            </w:pPr>
          </w:p>
        </w:tc>
      </w:tr>
      <w:tr w:rsidR="00933690" w:rsidRPr="00933690" w14:paraId="5B9DF528" w14:textId="77777777" w:rsidTr="00A05687">
        <w:tc>
          <w:tcPr>
            <w:tcW w:w="9010" w:type="dxa"/>
          </w:tcPr>
          <w:p w14:paraId="3DB46E32"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pes planus. </w:t>
            </w:r>
          </w:p>
          <w:p w14:paraId="4DF44948"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2FAC362F" w14:textId="77777777" w:rsidR="00933690" w:rsidRPr="00933690" w:rsidRDefault="00933690" w:rsidP="00933690">
            <w:pPr>
              <w:rPr>
                <w:sz w:val="20"/>
                <w:szCs w:val="20"/>
              </w:rPr>
            </w:pPr>
          </w:p>
          <w:p w14:paraId="7CA7798B" w14:textId="77777777" w:rsidR="00933690" w:rsidRPr="00933690" w:rsidRDefault="00933690" w:rsidP="00933690">
            <w:pPr>
              <w:rPr>
                <w:sz w:val="20"/>
                <w:szCs w:val="20"/>
              </w:rPr>
            </w:pPr>
            <w:r w:rsidRPr="00933690">
              <w:rPr>
                <w:sz w:val="20"/>
                <w:szCs w:val="20"/>
              </w:rPr>
              <w:t xml:space="preserve">     Experience treating this condition</w:t>
            </w:r>
          </w:p>
          <w:p w14:paraId="3FEECCD9"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47356458" w14:textId="77777777" w:rsidR="00933690" w:rsidRPr="00933690" w:rsidRDefault="00933690" w:rsidP="00933690">
            <w:pPr>
              <w:rPr>
                <w:sz w:val="20"/>
                <w:szCs w:val="20"/>
              </w:rPr>
            </w:pPr>
            <w:r w:rsidRPr="00933690">
              <w:rPr>
                <w:sz w:val="20"/>
                <w:szCs w:val="20"/>
              </w:rPr>
              <w:t xml:space="preserve">     Degree of mobility impairment</w:t>
            </w:r>
          </w:p>
          <w:p w14:paraId="665750B1" w14:textId="77777777" w:rsidR="00933690" w:rsidRPr="00933690" w:rsidRDefault="00933690" w:rsidP="00933690">
            <w:pPr>
              <w:rPr>
                <w:sz w:val="20"/>
                <w:szCs w:val="20"/>
              </w:rPr>
            </w:pPr>
            <w:r w:rsidRPr="00933690">
              <w:rPr>
                <w:sz w:val="20"/>
                <w:szCs w:val="20"/>
              </w:rPr>
              <w:t xml:space="preserve">     The age range of patients</w:t>
            </w:r>
          </w:p>
          <w:p w14:paraId="3EBF9681" w14:textId="77777777" w:rsidR="00933690" w:rsidRPr="00933690" w:rsidRDefault="00933690" w:rsidP="00933690">
            <w:pPr>
              <w:rPr>
                <w:sz w:val="20"/>
                <w:szCs w:val="20"/>
              </w:rPr>
            </w:pPr>
            <w:r w:rsidRPr="00933690">
              <w:rPr>
                <w:sz w:val="20"/>
                <w:szCs w:val="20"/>
              </w:rPr>
              <w:t xml:space="preserve">     Clinical outcomes</w:t>
            </w:r>
          </w:p>
          <w:p w14:paraId="56FDA489" w14:textId="77777777" w:rsidR="00933690" w:rsidRPr="00933690" w:rsidRDefault="00933690" w:rsidP="00933690">
            <w:pPr>
              <w:rPr>
                <w:sz w:val="20"/>
                <w:szCs w:val="20"/>
              </w:rPr>
            </w:pPr>
            <w:r w:rsidRPr="00933690">
              <w:rPr>
                <w:sz w:val="20"/>
                <w:szCs w:val="20"/>
              </w:rPr>
              <w:t xml:space="preserve">     </w:t>
            </w:r>
          </w:p>
        </w:tc>
      </w:tr>
    </w:tbl>
    <w:p w14:paraId="55D2F41E" w14:textId="77777777" w:rsidR="00933690" w:rsidRPr="00933690" w:rsidRDefault="00933690" w:rsidP="00933690">
      <w:pPr>
        <w:rPr>
          <w:sz w:val="20"/>
          <w:szCs w:val="20"/>
        </w:rPr>
      </w:pPr>
    </w:p>
    <w:p w14:paraId="18EC1504" w14:textId="77777777" w:rsidR="00933690" w:rsidRPr="00933690" w:rsidRDefault="00933690" w:rsidP="00933690">
      <w:pPr>
        <w:rPr>
          <w:sz w:val="20"/>
          <w:szCs w:val="20"/>
        </w:rPr>
      </w:pPr>
      <w:r w:rsidRPr="00933690">
        <w:rPr>
          <w:sz w:val="20"/>
          <w:szCs w:val="20"/>
        </w:rPr>
        <w:t>8)</w:t>
      </w:r>
    </w:p>
    <w:tbl>
      <w:tblPr>
        <w:tblStyle w:val="TableGrid"/>
        <w:tblW w:w="0" w:type="auto"/>
        <w:tblLook w:val="04A0" w:firstRow="1" w:lastRow="0" w:firstColumn="1" w:lastColumn="0" w:noHBand="0" w:noVBand="1"/>
      </w:tblPr>
      <w:tblGrid>
        <w:gridCol w:w="1486"/>
        <w:gridCol w:w="7002"/>
      </w:tblGrid>
      <w:tr w:rsidR="00933690" w:rsidRPr="00933690" w14:paraId="089954FE" w14:textId="77777777" w:rsidTr="00A05687">
        <w:tc>
          <w:tcPr>
            <w:tcW w:w="9010" w:type="dxa"/>
            <w:gridSpan w:val="2"/>
          </w:tcPr>
          <w:p w14:paraId="33EF066E"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73D68AD7" w14:textId="77777777" w:rsidR="00933690" w:rsidRPr="00933690" w:rsidRDefault="00933690" w:rsidP="00933690">
            <w:pPr>
              <w:rPr>
                <w:sz w:val="20"/>
                <w:szCs w:val="20"/>
              </w:rPr>
            </w:pPr>
            <w:r w:rsidRPr="00933690">
              <w:rPr>
                <w:sz w:val="20"/>
                <w:szCs w:val="20"/>
              </w:rPr>
              <w:t>(Q 14).  *</w:t>
            </w:r>
          </w:p>
        </w:tc>
      </w:tr>
      <w:tr w:rsidR="00933690" w:rsidRPr="00933690" w14:paraId="08AC78E6" w14:textId="77777777" w:rsidTr="00A05687">
        <w:tc>
          <w:tcPr>
            <w:tcW w:w="1555" w:type="dxa"/>
          </w:tcPr>
          <w:p w14:paraId="7D5E438D"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245269AB" w14:textId="77777777" w:rsidR="00933690" w:rsidRPr="00933690" w:rsidRDefault="00933690" w:rsidP="00933690">
            <w:pPr>
              <w:rPr>
                <w:sz w:val="20"/>
                <w:szCs w:val="20"/>
              </w:rPr>
            </w:pPr>
            <w:r w:rsidRPr="00933690">
              <w:rPr>
                <w:sz w:val="20"/>
                <w:szCs w:val="20"/>
              </w:rPr>
              <w:t>Yes</w:t>
            </w:r>
          </w:p>
        </w:tc>
      </w:tr>
      <w:tr w:rsidR="00933690" w:rsidRPr="00933690" w14:paraId="5F0F5F66" w14:textId="77777777" w:rsidTr="00A05687">
        <w:tc>
          <w:tcPr>
            <w:tcW w:w="1555" w:type="dxa"/>
          </w:tcPr>
          <w:p w14:paraId="5BA6D6BC"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2A88D991" w14:textId="77777777" w:rsidR="00933690" w:rsidRPr="00933690" w:rsidRDefault="00933690" w:rsidP="00933690">
            <w:pPr>
              <w:rPr>
                <w:sz w:val="20"/>
                <w:szCs w:val="20"/>
              </w:rPr>
            </w:pPr>
            <w:r w:rsidRPr="00933690">
              <w:rPr>
                <w:sz w:val="20"/>
                <w:szCs w:val="20"/>
              </w:rPr>
              <w:t>No</w:t>
            </w:r>
          </w:p>
        </w:tc>
      </w:tr>
    </w:tbl>
    <w:p w14:paraId="6BCBB015" w14:textId="77777777" w:rsidR="00933690" w:rsidRPr="00933690" w:rsidRDefault="00933690" w:rsidP="00933690">
      <w:pPr>
        <w:rPr>
          <w:sz w:val="20"/>
          <w:szCs w:val="20"/>
        </w:rPr>
      </w:pPr>
    </w:p>
    <w:p w14:paraId="002F0247" w14:textId="77777777" w:rsidR="00933690" w:rsidRPr="00933690" w:rsidRDefault="00933690" w:rsidP="00933690">
      <w:pPr>
        <w:rPr>
          <w:sz w:val="20"/>
          <w:szCs w:val="20"/>
        </w:rPr>
      </w:pPr>
      <w:r w:rsidRPr="00933690">
        <w:rPr>
          <w:sz w:val="20"/>
          <w:szCs w:val="20"/>
        </w:rPr>
        <w:t>9)</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4311BC64" w14:textId="77777777" w:rsidTr="00A05687">
        <w:tc>
          <w:tcPr>
            <w:tcW w:w="9010" w:type="dxa"/>
            <w:gridSpan w:val="8"/>
          </w:tcPr>
          <w:p w14:paraId="26771FF5"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13140C44" w14:textId="77777777" w:rsidTr="00A05687">
        <w:tc>
          <w:tcPr>
            <w:tcW w:w="1535" w:type="dxa"/>
            <w:vMerge w:val="restart"/>
          </w:tcPr>
          <w:p w14:paraId="1A752E02" w14:textId="77777777" w:rsidR="00933690" w:rsidRPr="00933690" w:rsidRDefault="00933690" w:rsidP="00933690">
            <w:pPr>
              <w:jc w:val="both"/>
              <w:rPr>
                <w:sz w:val="20"/>
                <w:szCs w:val="20"/>
              </w:rPr>
            </w:pPr>
          </w:p>
        </w:tc>
        <w:tc>
          <w:tcPr>
            <w:tcW w:w="1074" w:type="dxa"/>
          </w:tcPr>
          <w:p w14:paraId="1C72C8DD"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7A907A5B" w14:textId="77777777" w:rsidR="00933690" w:rsidRPr="00933690" w:rsidRDefault="00933690" w:rsidP="00933690">
            <w:pPr>
              <w:jc w:val="both"/>
              <w:rPr>
                <w:sz w:val="20"/>
                <w:szCs w:val="20"/>
              </w:rPr>
            </w:pPr>
            <w:r w:rsidRPr="00933690">
              <w:rPr>
                <w:sz w:val="20"/>
                <w:szCs w:val="20"/>
              </w:rPr>
              <w:t>Disagree</w:t>
            </w:r>
          </w:p>
        </w:tc>
        <w:tc>
          <w:tcPr>
            <w:tcW w:w="1258" w:type="dxa"/>
          </w:tcPr>
          <w:p w14:paraId="13B2FE7B" w14:textId="77777777" w:rsidR="00933690" w:rsidRPr="00933690" w:rsidRDefault="00933690" w:rsidP="00933690">
            <w:pPr>
              <w:jc w:val="both"/>
              <w:rPr>
                <w:sz w:val="20"/>
                <w:szCs w:val="20"/>
              </w:rPr>
            </w:pPr>
            <w:r w:rsidRPr="00933690">
              <w:rPr>
                <w:sz w:val="20"/>
                <w:szCs w:val="20"/>
              </w:rPr>
              <w:t>Somewhat Disagree</w:t>
            </w:r>
          </w:p>
        </w:tc>
        <w:tc>
          <w:tcPr>
            <w:tcW w:w="966" w:type="dxa"/>
          </w:tcPr>
          <w:p w14:paraId="54D96D41" w14:textId="77777777" w:rsidR="00933690" w:rsidRPr="00933690" w:rsidRDefault="00933690" w:rsidP="00933690">
            <w:pPr>
              <w:jc w:val="both"/>
              <w:rPr>
                <w:sz w:val="20"/>
                <w:szCs w:val="20"/>
              </w:rPr>
            </w:pPr>
            <w:r w:rsidRPr="00933690">
              <w:rPr>
                <w:sz w:val="20"/>
                <w:szCs w:val="20"/>
              </w:rPr>
              <w:t>Neutral</w:t>
            </w:r>
          </w:p>
        </w:tc>
        <w:tc>
          <w:tcPr>
            <w:tcW w:w="1258" w:type="dxa"/>
          </w:tcPr>
          <w:p w14:paraId="344135C6" w14:textId="77777777" w:rsidR="00933690" w:rsidRPr="00933690" w:rsidRDefault="00933690" w:rsidP="00933690">
            <w:pPr>
              <w:jc w:val="both"/>
              <w:rPr>
                <w:sz w:val="20"/>
                <w:szCs w:val="20"/>
              </w:rPr>
            </w:pPr>
            <w:r w:rsidRPr="00933690">
              <w:rPr>
                <w:sz w:val="20"/>
                <w:szCs w:val="20"/>
              </w:rPr>
              <w:t>Somewhat Agree</w:t>
            </w:r>
          </w:p>
        </w:tc>
        <w:tc>
          <w:tcPr>
            <w:tcW w:w="813" w:type="dxa"/>
          </w:tcPr>
          <w:p w14:paraId="44B8BAA1" w14:textId="77777777" w:rsidR="00933690" w:rsidRPr="00933690" w:rsidRDefault="00933690" w:rsidP="00933690">
            <w:pPr>
              <w:jc w:val="both"/>
              <w:rPr>
                <w:sz w:val="20"/>
                <w:szCs w:val="20"/>
              </w:rPr>
            </w:pPr>
            <w:r w:rsidRPr="00933690">
              <w:rPr>
                <w:sz w:val="20"/>
                <w:szCs w:val="20"/>
              </w:rPr>
              <w:t>Agree</w:t>
            </w:r>
          </w:p>
        </w:tc>
        <w:tc>
          <w:tcPr>
            <w:tcW w:w="1032" w:type="dxa"/>
          </w:tcPr>
          <w:p w14:paraId="7DDC9A30" w14:textId="77777777" w:rsidR="00933690" w:rsidRPr="00933690" w:rsidRDefault="00933690" w:rsidP="00933690">
            <w:pPr>
              <w:jc w:val="both"/>
              <w:rPr>
                <w:sz w:val="20"/>
                <w:szCs w:val="20"/>
              </w:rPr>
            </w:pPr>
            <w:r w:rsidRPr="00933690">
              <w:rPr>
                <w:sz w:val="20"/>
                <w:szCs w:val="20"/>
              </w:rPr>
              <w:t>Strongly Agree</w:t>
            </w:r>
          </w:p>
        </w:tc>
      </w:tr>
      <w:tr w:rsidR="00933690" w:rsidRPr="00933690" w14:paraId="5574B4A6" w14:textId="77777777" w:rsidTr="00A05687">
        <w:tc>
          <w:tcPr>
            <w:tcW w:w="1535" w:type="dxa"/>
            <w:vMerge/>
          </w:tcPr>
          <w:p w14:paraId="032744AE" w14:textId="77777777" w:rsidR="00933690" w:rsidRPr="00933690" w:rsidRDefault="00933690" w:rsidP="00933690">
            <w:pPr>
              <w:jc w:val="center"/>
              <w:rPr>
                <w:sz w:val="20"/>
                <w:szCs w:val="20"/>
              </w:rPr>
            </w:pPr>
          </w:p>
        </w:tc>
        <w:tc>
          <w:tcPr>
            <w:tcW w:w="1074" w:type="dxa"/>
          </w:tcPr>
          <w:p w14:paraId="14826EA0" w14:textId="77777777" w:rsidR="00933690" w:rsidRPr="00933690" w:rsidRDefault="00933690" w:rsidP="00933690">
            <w:pPr>
              <w:jc w:val="center"/>
              <w:rPr>
                <w:sz w:val="20"/>
                <w:szCs w:val="20"/>
              </w:rPr>
            </w:pPr>
            <w:r w:rsidRPr="00933690">
              <w:rPr>
                <w:sz w:val="20"/>
                <w:szCs w:val="20"/>
              </w:rPr>
              <w:t>1</w:t>
            </w:r>
          </w:p>
        </w:tc>
        <w:tc>
          <w:tcPr>
            <w:tcW w:w="1074" w:type="dxa"/>
          </w:tcPr>
          <w:p w14:paraId="6ADAB86E" w14:textId="77777777" w:rsidR="00933690" w:rsidRPr="00933690" w:rsidRDefault="00933690" w:rsidP="00933690">
            <w:pPr>
              <w:jc w:val="center"/>
              <w:rPr>
                <w:sz w:val="20"/>
                <w:szCs w:val="20"/>
              </w:rPr>
            </w:pPr>
            <w:r w:rsidRPr="00933690">
              <w:rPr>
                <w:sz w:val="20"/>
                <w:szCs w:val="20"/>
              </w:rPr>
              <w:t>2</w:t>
            </w:r>
          </w:p>
        </w:tc>
        <w:tc>
          <w:tcPr>
            <w:tcW w:w="1258" w:type="dxa"/>
          </w:tcPr>
          <w:p w14:paraId="63E24FAA" w14:textId="77777777" w:rsidR="00933690" w:rsidRPr="00933690" w:rsidRDefault="00933690" w:rsidP="00933690">
            <w:pPr>
              <w:jc w:val="center"/>
              <w:rPr>
                <w:sz w:val="20"/>
                <w:szCs w:val="20"/>
              </w:rPr>
            </w:pPr>
            <w:r w:rsidRPr="00933690">
              <w:rPr>
                <w:sz w:val="20"/>
                <w:szCs w:val="20"/>
              </w:rPr>
              <w:t>3</w:t>
            </w:r>
          </w:p>
        </w:tc>
        <w:tc>
          <w:tcPr>
            <w:tcW w:w="966" w:type="dxa"/>
          </w:tcPr>
          <w:p w14:paraId="7C1728C3" w14:textId="77777777" w:rsidR="00933690" w:rsidRPr="00933690" w:rsidRDefault="00933690" w:rsidP="00933690">
            <w:pPr>
              <w:jc w:val="center"/>
              <w:rPr>
                <w:sz w:val="20"/>
                <w:szCs w:val="20"/>
              </w:rPr>
            </w:pPr>
            <w:r w:rsidRPr="00933690">
              <w:rPr>
                <w:sz w:val="20"/>
                <w:szCs w:val="20"/>
              </w:rPr>
              <w:t>4</w:t>
            </w:r>
          </w:p>
        </w:tc>
        <w:tc>
          <w:tcPr>
            <w:tcW w:w="1258" w:type="dxa"/>
          </w:tcPr>
          <w:p w14:paraId="1F83B249" w14:textId="77777777" w:rsidR="00933690" w:rsidRPr="00933690" w:rsidRDefault="00933690" w:rsidP="00933690">
            <w:pPr>
              <w:jc w:val="center"/>
              <w:rPr>
                <w:sz w:val="20"/>
                <w:szCs w:val="20"/>
              </w:rPr>
            </w:pPr>
            <w:r w:rsidRPr="00933690">
              <w:rPr>
                <w:sz w:val="20"/>
                <w:szCs w:val="20"/>
              </w:rPr>
              <w:t>5</w:t>
            </w:r>
          </w:p>
        </w:tc>
        <w:tc>
          <w:tcPr>
            <w:tcW w:w="813" w:type="dxa"/>
          </w:tcPr>
          <w:p w14:paraId="1A5B4E4C" w14:textId="77777777" w:rsidR="00933690" w:rsidRPr="00933690" w:rsidRDefault="00933690" w:rsidP="00933690">
            <w:pPr>
              <w:jc w:val="center"/>
              <w:rPr>
                <w:sz w:val="20"/>
                <w:szCs w:val="20"/>
              </w:rPr>
            </w:pPr>
            <w:r w:rsidRPr="00933690">
              <w:rPr>
                <w:sz w:val="20"/>
                <w:szCs w:val="20"/>
              </w:rPr>
              <w:t>6</w:t>
            </w:r>
          </w:p>
        </w:tc>
        <w:tc>
          <w:tcPr>
            <w:tcW w:w="1032" w:type="dxa"/>
          </w:tcPr>
          <w:p w14:paraId="3BD780CB" w14:textId="77777777" w:rsidR="00933690" w:rsidRPr="00933690" w:rsidRDefault="00933690" w:rsidP="00933690">
            <w:pPr>
              <w:jc w:val="center"/>
              <w:rPr>
                <w:sz w:val="20"/>
                <w:szCs w:val="20"/>
              </w:rPr>
            </w:pPr>
            <w:r w:rsidRPr="00933690">
              <w:rPr>
                <w:sz w:val="20"/>
                <w:szCs w:val="20"/>
              </w:rPr>
              <w:t>7</w:t>
            </w:r>
          </w:p>
        </w:tc>
      </w:tr>
      <w:tr w:rsidR="00933690" w:rsidRPr="00933690" w14:paraId="2472FB94" w14:textId="77777777" w:rsidTr="00A05687">
        <w:tc>
          <w:tcPr>
            <w:tcW w:w="1535" w:type="dxa"/>
          </w:tcPr>
          <w:p w14:paraId="79433A63" w14:textId="77777777" w:rsidR="00933690" w:rsidRPr="00933690" w:rsidRDefault="00933690" w:rsidP="00933690">
            <w:pPr>
              <w:rPr>
                <w:sz w:val="20"/>
                <w:szCs w:val="20"/>
              </w:rPr>
            </w:pPr>
            <w:r w:rsidRPr="00933690">
              <w:rPr>
                <w:sz w:val="20"/>
                <w:szCs w:val="20"/>
              </w:rPr>
              <w:t>Pes planus is suitable for stability footwear intervention?</w:t>
            </w:r>
          </w:p>
        </w:tc>
        <w:tc>
          <w:tcPr>
            <w:tcW w:w="1074" w:type="dxa"/>
          </w:tcPr>
          <w:p w14:paraId="2323F2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351579C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13EDB6A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218461E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6EACE13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7947DB7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54BAFC6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A2A1AA7" w14:textId="77777777" w:rsidR="00933690" w:rsidRPr="00933690" w:rsidRDefault="00933690" w:rsidP="00933690">
      <w:pPr>
        <w:rPr>
          <w:sz w:val="20"/>
          <w:szCs w:val="20"/>
        </w:rPr>
      </w:pPr>
    </w:p>
    <w:p w14:paraId="6C4D7A37" w14:textId="77777777" w:rsidR="00933690" w:rsidRPr="00933690" w:rsidRDefault="00933690" w:rsidP="00933690">
      <w:pPr>
        <w:rPr>
          <w:sz w:val="20"/>
          <w:szCs w:val="20"/>
        </w:rPr>
      </w:pPr>
      <w:r w:rsidRPr="00933690">
        <w:rPr>
          <w:sz w:val="20"/>
          <w:szCs w:val="20"/>
        </w:rPr>
        <w:t>10)</w:t>
      </w:r>
    </w:p>
    <w:tbl>
      <w:tblPr>
        <w:tblStyle w:val="TableGrid"/>
        <w:tblW w:w="0" w:type="auto"/>
        <w:tblLook w:val="04A0" w:firstRow="1" w:lastRow="0" w:firstColumn="1" w:lastColumn="0" w:noHBand="0" w:noVBand="1"/>
      </w:tblPr>
      <w:tblGrid>
        <w:gridCol w:w="8488"/>
      </w:tblGrid>
      <w:tr w:rsidR="00933690" w:rsidRPr="00933690" w14:paraId="5B3988FF" w14:textId="77777777" w:rsidTr="00A05687">
        <w:tc>
          <w:tcPr>
            <w:tcW w:w="9010" w:type="dxa"/>
          </w:tcPr>
          <w:p w14:paraId="7356925A"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51E1BDA9" w14:textId="77777777" w:rsidTr="00A05687">
        <w:tc>
          <w:tcPr>
            <w:tcW w:w="9010" w:type="dxa"/>
          </w:tcPr>
          <w:p w14:paraId="494973AE" w14:textId="77777777" w:rsidR="00933690" w:rsidRPr="00933690" w:rsidRDefault="00933690" w:rsidP="00933690">
            <w:pPr>
              <w:rPr>
                <w:sz w:val="20"/>
                <w:szCs w:val="20"/>
              </w:rPr>
            </w:pPr>
          </w:p>
          <w:p w14:paraId="21E7BA45" w14:textId="77777777" w:rsidR="00933690" w:rsidRPr="00933690" w:rsidRDefault="00933690" w:rsidP="00933690">
            <w:pPr>
              <w:rPr>
                <w:sz w:val="20"/>
                <w:szCs w:val="20"/>
              </w:rPr>
            </w:pPr>
          </w:p>
        </w:tc>
      </w:tr>
    </w:tbl>
    <w:p w14:paraId="5C35D901" w14:textId="77777777" w:rsidR="00933690" w:rsidRPr="00933690" w:rsidRDefault="00933690" w:rsidP="00933690">
      <w:pPr>
        <w:rPr>
          <w:sz w:val="20"/>
          <w:szCs w:val="20"/>
        </w:rPr>
      </w:pPr>
    </w:p>
    <w:p w14:paraId="18D2E8B0" w14:textId="77777777" w:rsidR="00933690" w:rsidRPr="00933690" w:rsidRDefault="00933690" w:rsidP="00933690">
      <w:pPr>
        <w:rPr>
          <w:sz w:val="20"/>
          <w:szCs w:val="20"/>
        </w:rPr>
      </w:pPr>
      <w:r w:rsidRPr="00933690">
        <w:rPr>
          <w:sz w:val="20"/>
          <w:szCs w:val="20"/>
        </w:rPr>
        <w:t>11)</w:t>
      </w:r>
    </w:p>
    <w:tbl>
      <w:tblPr>
        <w:tblStyle w:val="TableGrid"/>
        <w:tblW w:w="0" w:type="auto"/>
        <w:tblLook w:val="04A0" w:firstRow="1" w:lastRow="0" w:firstColumn="1" w:lastColumn="0" w:noHBand="0" w:noVBand="1"/>
      </w:tblPr>
      <w:tblGrid>
        <w:gridCol w:w="8488"/>
      </w:tblGrid>
      <w:tr w:rsidR="00933690" w:rsidRPr="00933690" w14:paraId="0C397A6A" w14:textId="77777777" w:rsidTr="00A05687">
        <w:tc>
          <w:tcPr>
            <w:tcW w:w="9010" w:type="dxa"/>
          </w:tcPr>
          <w:p w14:paraId="6E355BEF"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1014E247"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1E0792B0" w14:textId="77777777" w:rsidTr="00A05687">
        <w:tc>
          <w:tcPr>
            <w:tcW w:w="9010" w:type="dxa"/>
          </w:tcPr>
          <w:p w14:paraId="1419E5F7" w14:textId="77777777" w:rsidR="00933690" w:rsidRPr="00933690" w:rsidRDefault="00933690" w:rsidP="00933690">
            <w:pPr>
              <w:rPr>
                <w:sz w:val="20"/>
                <w:szCs w:val="20"/>
              </w:rPr>
            </w:pPr>
          </w:p>
          <w:p w14:paraId="4097E3B6" w14:textId="77777777" w:rsidR="00933690" w:rsidRPr="00933690" w:rsidRDefault="00933690" w:rsidP="00933690">
            <w:pPr>
              <w:rPr>
                <w:sz w:val="20"/>
                <w:szCs w:val="20"/>
              </w:rPr>
            </w:pPr>
          </w:p>
        </w:tc>
      </w:tr>
    </w:tbl>
    <w:p w14:paraId="23932E0D" w14:textId="77777777" w:rsidR="00933690" w:rsidRPr="00933690" w:rsidRDefault="00933690" w:rsidP="00933690">
      <w:pPr>
        <w:rPr>
          <w:sz w:val="20"/>
          <w:szCs w:val="20"/>
        </w:rPr>
      </w:pPr>
      <w:r w:rsidRPr="00933690">
        <w:rPr>
          <w:sz w:val="20"/>
          <w:szCs w:val="20"/>
        </w:rPr>
        <w:t>12)</w:t>
      </w:r>
    </w:p>
    <w:tbl>
      <w:tblPr>
        <w:tblStyle w:val="TableGrid"/>
        <w:tblW w:w="0" w:type="auto"/>
        <w:tblLook w:val="04A0" w:firstRow="1" w:lastRow="0" w:firstColumn="1" w:lastColumn="0" w:noHBand="0" w:noVBand="1"/>
      </w:tblPr>
      <w:tblGrid>
        <w:gridCol w:w="8488"/>
      </w:tblGrid>
      <w:tr w:rsidR="00933690" w:rsidRPr="00933690" w14:paraId="0633BAD5" w14:textId="77777777" w:rsidTr="00A05687">
        <w:tc>
          <w:tcPr>
            <w:tcW w:w="9010" w:type="dxa"/>
          </w:tcPr>
          <w:p w14:paraId="605A6078"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1ECAFB35" w14:textId="77777777" w:rsidTr="00A05687">
        <w:tc>
          <w:tcPr>
            <w:tcW w:w="9010" w:type="dxa"/>
          </w:tcPr>
          <w:p w14:paraId="09932BB0" w14:textId="77777777" w:rsidR="00933690" w:rsidRPr="00933690" w:rsidRDefault="00933690" w:rsidP="00933690">
            <w:pPr>
              <w:rPr>
                <w:sz w:val="20"/>
                <w:szCs w:val="20"/>
              </w:rPr>
            </w:pPr>
          </w:p>
          <w:p w14:paraId="6DFFBC27" w14:textId="77777777" w:rsidR="00933690" w:rsidRPr="00933690" w:rsidRDefault="00933690" w:rsidP="00933690">
            <w:pPr>
              <w:rPr>
                <w:sz w:val="20"/>
                <w:szCs w:val="20"/>
              </w:rPr>
            </w:pPr>
          </w:p>
          <w:p w14:paraId="06E20D5F" w14:textId="77777777" w:rsidR="00933690" w:rsidRPr="00933690" w:rsidRDefault="00933690" w:rsidP="00933690">
            <w:pPr>
              <w:rPr>
                <w:sz w:val="20"/>
                <w:szCs w:val="20"/>
              </w:rPr>
            </w:pPr>
          </w:p>
          <w:p w14:paraId="2927A9E3" w14:textId="77777777" w:rsidR="00933690" w:rsidRPr="00933690" w:rsidRDefault="00933690" w:rsidP="00933690">
            <w:pPr>
              <w:rPr>
                <w:sz w:val="20"/>
                <w:szCs w:val="20"/>
              </w:rPr>
            </w:pPr>
          </w:p>
          <w:p w14:paraId="71AD4207" w14:textId="77777777" w:rsidR="00933690" w:rsidRPr="00933690" w:rsidRDefault="00933690" w:rsidP="00933690">
            <w:pPr>
              <w:rPr>
                <w:sz w:val="20"/>
                <w:szCs w:val="20"/>
              </w:rPr>
            </w:pPr>
          </w:p>
        </w:tc>
      </w:tr>
    </w:tbl>
    <w:p w14:paraId="5460088C" w14:textId="77777777" w:rsidR="00933690" w:rsidRPr="00933690" w:rsidRDefault="00933690" w:rsidP="00933690">
      <w:pPr>
        <w:rPr>
          <w:sz w:val="20"/>
          <w:szCs w:val="20"/>
        </w:rPr>
      </w:pPr>
      <w:r w:rsidRPr="00933690">
        <w:rPr>
          <w:sz w:val="20"/>
          <w:szCs w:val="20"/>
        </w:rPr>
        <w:t>13)</w:t>
      </w:r>
    </w:p>
    <w:tbl>
      <w:tblPr>
        <w:tblStyle w:val="TableGrid"/>
        <w:tblW w:w="0" w:type="auto"/>
        <w:tblLook w:val="04A0" w:firstRow="1" w:lastRow="0" w:firstColumn="1" w:lastColumn="0" w:noHBand="0" w:noVBand="1"/>
      </w:tblPr>
      <w:tblGrid>
        <w:gridCol w:w="8488"/>
      </w:tblGrid>
      <w:tr w:rsidR="00933690" w:rsidRPr="00933690" w14:paraId="19B66B03" w14:textId="77777777" w:rsidTr="00A05687">
        <w:tc>
          <w:tcPr>
            <w:tcW w:w="9010" w:type="dxa"/>
          </w:tcPr>
          <w:p w14:paraId="0334C000" w14:textId="77777777" w:rsidR="00933690" w:rsidRPr="00933690" w:rsidRDefault="00933690" w:rsidP="00933690">
            <w:pPr>
              <w:rPr>
                <w:sz w:val="20"/>
                <w:szCs w:val="20"/>
              </w:rPr>
            </w:pPr>
            <w:r w:rsidRPr="00933690">
              <w:rPr>
                <w:sz w:val="20"/>
                <w:szCs w:val="20"/>
              </w:rPr>
              <w:t>Clinical outcomes:</w:t>
            </w:r>
          </w:p>
        </w:tc>
      </w:tr>
      <w:tr w:rsidR="00933690" w:rsidRPr="00933690" w14:paraId="3B413462" w14:textId="77777777" w:rsidTr="00A05687">
        <w:tc>
          <w:tcPr>
            <w:tcW w:w="9010" w:type="dxa"/>
          </w:tcPr>
          <w:p w14:paraId="4192E3FD" w14:textId="77777777" w:rsidR="00933690" w:rsidRPr="00933690" w:rsidRDefault="00933690" w:rsidP="00933690">
            <w:pPr>
              <w:rPr>
                <w:sz w:val="20"/>
                <w:szCs w:val="20"/>
              </w:rPr>
            </w:pPr>
          </w:p>
        </w:tc>
      </w:tr>
    </w:tbl>
    <w:p w14:paraId="4F83546A" w14:textId="77777777" w:rsidR="00933690" w:rsidRPr="00933690" w:rsidRDefault="00933690" w:rsidP="00933690">
      <w:pPr>
        <w:rPr>
          <w:sz w:val="20"/>
          <w:szCs w:val="20"/>
        </w:rPr>
      </w:pPr>
    </w:p>
    <w:p w14:paraId="7C4A44EA" w14:textId="00FB11E6"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44730194" w14:textId="77777777" w:rsidTr="00A05687">
        <w:tc>
          <w:tcPr>
            <w:tcW w:w="9010" w:type="dxa"/>
          </w:tcPr>
          <w:p w14:paraId="4842C01D" w14:textId="77777777" w:rsidR="00933690" w:rsidRPr="00933690" w:rsidRDefault="00933690" w:rsidP="00933690">
            <w:pPr>
              <w:rPr>
                <w:b/>
                <w:bCs/>
                <w:sz w:val="20"/>
                <w:szCs w:val="20"/>
              </w:rPr>
            </w:pPr>
            <w:r w:rsidRPr="00933690">
              <w:rPr>
                <w:b/>
                <w:bCs/>
                <w:sz w:val="20"/>
                <w:szCs w:val="20"/>
              </w:rPr>
              <w:t>Toe Walking</w:t>
            </w:r>
          </w:p>
          <w:p w14:paraId="43D10329" w14:textId="77777777" w:rsidR="00933690" w:rsidRPr="00933690" w:rsidRDefault="00933690" w:rsidP="00933690">
            <w:pPr>
              <w:rPr>
                <w:b/>
                <w:bCs/>
                <w:sz w:val="20"/>
                <w:szCs w:val="20"/>
              </w:rPr>
            </w:pPr>
          </w:p>
        </w:tc>
      </w:tr>
      <w:tr w:rsidR="00933690" w:rsidRPr="00933690" w14:paraId="4824224B" w14:textId="77777777" w:rsidTr="00A05687">
        <w:tc>
          <w:tcPr>
            <w:tcW w:w="9010" w:type="dxa"/>
          </w:tcPr>
          <w:p w14:paraId="0B1061C3"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toe walking. </w:t>
            </w:r>
          </w:p>
          <w:p w14:paraId="0E8324E6"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582B41BA" w14:textId="77777777" w:rsidR="00933690" w:rsidRPr="00933690" w:rsidRDefault="00933690" w:rsidP="00933690">
            <w:pPr>
              <w:rPr>
                <w:sz w:val="20"/>
                <w:szCs w:val="20"/>
              </w:rPr>
            </w:pPr>
          </w:p>
          <w:p w14:paraId="0E8562ED" w14:textId="77777777" w:rsidR="00933690" w:rsidRPr="00933690" w:rsidRDefault="00933690" w:rsidP="00933690">
            <w:pPr>
              <w:rPr>
                <w:sz w:val="20"/>
                <w:szCs w:val="20"/>
              </w:rPr>
            </w:pPr>
            <w:r w:rsidRPr="00933690">
              <w:rPr>
                <w:sz w:val="20"/>
                <w:szCs w:val="20"/>
              </w:rPr>
              <w:t xml:space="preserve">     Experience treating this condition</w:t>
            </w:r>
          </w:p>
          <w:p w14:paraId="2E30D638"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2296FE0F" w14:textId="77777777" w:rsidR="00933690" w:rsidRPr="00933690" w:rsidRDefault="00933690" w:rsidP="00933690">
            <w:pPr>
              <w:rPr>
                <w:sz w:val="20"/>
                <w:szCs w:val="20"/>
              </w:rPr>
            </w:pPr>
            <w:r w:rsidRPr="00933690">
              <w:rPr>
                <w:sz w:val="20"/>
                <w:szCs w:val="20"/>
              </w:rPr>
              <w:t xml:space="preserve">     Degree of mobility impairment</w:t>
            </w:r>
          </w:p>
          <w:p w14:paraId="159D4584" w14:textId="77777777" w:rsidR="00933690" w:rsidRPr="00933690" w:rsidRDefault="00933690" w:rsidP="00933690">
            <w:pPr>
              <w:rPr>
                <w:sz w:val="20"/>
                <w:szCs w:val="20"/>
              </w:rPr>
            </w:pPr>
            <w:r w:rsidRPr="00933690">
              <w:rPr>
                <w:sz w:val="20"/>
                <w:szCs w:val="20"/>
              </w:rPr>
              <w:t xml:space="preserve">     The age range of patients</w:t>
            </w:r>
          </w:p>
          <w:p w14:paraId="4D80980B" w14:textId="77777777" w:rsidR="00933690" w:rsidRPr="00933690" w:rsidRDefault="00933690" w:rsidP="00933690">
            <w:pPr>
              <w:rPr>
                <w:sz w:val="20"/>
                <w:szCs w:val="20"/>
              </w:rPr>
            </w:pPr>
            <w:r w:rsidRPr="00933690">
              <w:rPr>
                <w:sz w:val="20"/>
                <w:szCs w:val="20"/>
              </w:rPr>
              <w:t xml:space="preserve">     Clinical outcomes</w:t>
            </w:r>
          </w:p>
          <w:p w14:paraId="5955B596" w14:textId="77777777" w:rsidR="00933690" w:rsidRPr="00933690" w:rsidRDefault="00933690" w:rsidP="00933690">
            <w:pPr>
              <w:rPr>
                <w:sz w:val="20"/>
                <w:szCs w:val="20"/>
              </w:rPr>
            </w:pPr>
            <w:r w:rsidRPr="00933690">
              <w:rPr>
                <w:sz w:val="20"/>
                <w:szCs w:val="20"/>
              </w:rPr>
              <w:t xml:space="preserve">     </w:t>
            </w:r>
          </w:p>
        </w:tc>
      </w:tr>
    </w:tbl>
    <w:p w14:paraId="2D44792E" w14:textId="77777777" w:rsidR="00933690" w:rsidRPr="00933690" w:rsidRDefault="00933690" w:rsidP="00933690">
      <w:pPr>
        <w:rPr>
          <w:sz w:val="20"/>
          <w:szCs w:val="20"/>
        </w:rPr>
      </w:pPr>
    </w:p>
    <w:p w14:paraId="36E99CB3" w14:textId="77777777" w:rsidR="00933690" w:rsidRPr="00933690" w:rsidRDefault="00933690" w:rsidP="00933690">
      <w:pPr>
        <w:rPr>
          <w:sz w:val="20"/>
          <w:szCs w:val="20"/>
        </w:rPr>
      </w:pPr>
      <w:r w:rsidRPr="00933690">
        <w:rPr>
          <w:sz w:val="20"/>
          <w:szCs w:val="20"/>
        </w:rPr>
        <w:t>14)</w:t>
      </w:r>
    </w:p>
    <w:tbl>
      <w:tblPr>
        <w:tblStyle w:val="TableGrid"/>
        <w:tblW w:w="0" w:type="auto"/>
        <w:tblLook w:val="04A0" w:firstRow="1" w:lastRow="0" w:firstColumn="1" w:lastColumn="0" w:noHBand="0" w:noVBand="1"/>
      </w:tblPr>
      <w:tblGrid>
        <w:gridCol w:w="1486"/>
        <w:gridCol w:w="7002"/>
      </w:tblGrid>
      <w:tr w:rsidR="00933690" w:rsidRPr="00933690" w14:paraId="284F5783" w14:textId="77777777" w:rsidTr="00A05687">
        <w:tc>
          <w:tcPr>
            <w:tcW w:w="9010" w:type="dxa"/>
            <w:gridSpan w:val="2"/>
          </w:tcPr>
          <w:p w14:paraId="3B2D4157"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523076EE" w14:textId="77777777" w:rsidR="00933690" w:rsidRPr="00933690" w:rsidRDefault="00933690" w:rsidP="00933690">
            <w:pPr>
              <w:rPr>
                <w:sz w:val="20"/>
                <w:szCs w:val="20"/>
              </w:rPr>
            </w:pPr>
            <w:r w:rsidRPr="00933690">
              <w:rPr>
                <w:sz w:val="20"/>
                <w:szCs w:val="20"/>
              </w:rPr>
              <w:t>(Q 20).  *</w:t>
            </w:r>
          </w:p>
        </w:tc>
      </w:tr>
      <w:tr w:rsidR="00933690" w:rsidRPr="00933690" w14:paraId="6B1031E7" w14:textId="77777777" w:rsidTr="00A05687">
        <w:tc>
          <w:tcPr>
            <w:tcW w:w="1555" w:type="dxa"/>
          </w:tcPr>
          <w:p w14:paraId="06DD0845"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68930413" w14:textId="77777777" w:rsidR="00933690" w:rsidRPr="00933690" w:rsidRDefault="00933690" w:rsidP="00933690">
            <w:pPr>
              <w:rPr>
                <w:sz w:val="20"/>
                <w:szCs w:val="20"/>
              </w:rPr>
            </w:pPr>
            <w:r w:rsidRPr="00933690">
              <w:rPr>
                <w:sz w:val="20"/>
                <w:szCs w:val="20"/>
              </w:rPr>
              <w:t>Yes</w:t>
            </w:r>
          </w:p>
        </w:tc>
      </w:tr>
      <w:tr w:rsidR="00933690" w:rsidRPr="00933690" w14:paraId="4DC9FB65" w14:textId="77777777" w:rsidTr="00A05687">
        <w:tc>
          <w:tcPr>
            <w:tcW w:w="1555" w:type="dxa"/>
          </w:tcPr>
          <w:p w14:paraId="6757656C"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1EDADFD7" w14:textId="77777777" w:rsidR="00933690" w:rsidRPr="00933690" w:rsidRDefault="00933690" w:rsidP="00933690">
            <w:pPr>
              <w:rPr>
                <w:sz w:val="20"/>
                <w:szCs w:val="20"/>
              </w:rPr>
            </w:pPr>
            <w:r w:rsidRPr="00933690">
              <w:rPr>
                <w:sz w:val="20"/>
                <w:szCs w:val="20"/>
              </w:rPr>
              <w:t>No</w:t>
            </w:r>
          </w:p>
        </w:tc>
      </w:tr>
    </w:tbl>
    <w:p w14:paraId="58BE25AF" w14:textId="77777777" w:rsidR="00933690" w:rsidRPr="00933690" w:rsidRDefault="00933690" w:rsidP="00933690">
      <w:pPr>
        <w:rPr>
          <w:sz w:val="20"/>
          <w:szCs w:val="20"/>
        </w:rPr>
      </w:pPr>
    </w:p>
    <w:p w14:paraId="11B89C2B" w14:textId="77777777" w:rsidR="00933690" w:rsidRPr="00933690" w:rsidRDefault="00933690" w:rsidP="00933690">
      <w:pPr>
        <w:rPr>
          <w:sz w:val="20"/>
          <w:szCs w:val="20"/>
        </w:rPr>
      </w:pPr>
      <w:r w:rsidRPr="00933690">
        <w:rPr>
          <w:sz w:val="20"/>
          <w:szCs w:val="20"/>
        </w:rPr>
        <w:t>15)</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63BDE570" w14:textId="77777777" w:rsidTr="00A05687">
        <w:tc>
          <w:tcPr>
            <w:tcW w:w="9010" w:type="dxa"/>
            <w:gridSpan w:val="8"/>
          </w:tcPr>
          <w:p w14:paraId="724BDF2E"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120AC5A0" w14:textId="77777777" w:rsidTr="00A05687">
        <w:tc>
          <w:tcPr>
            <w:tcW w:w="1535" w:type="dxa"/>
            <w:vMerge w:val="restart"/>
          </w:tcPr>
          <w:p w14:paraId="0717F21A" w14:textId="77777777" w:rsidR="00933690" w:rsidRPr="00933690" w:rsidRDefault="00933690" w:rsidP="00933690">
            <w:pPr>
              <w:jc w:val="both"/>
              <w:rPr>
                <w:sz w:val="20"/>
                <w:szCs w:val="20"/>
              </w:rPr>
            </w:pPr>
          </w:p>
        </w:tc>
        <w:tc>
          <w:tcPr>
            <w:tcW w:w="1074" w:type="dxa"/>
          </w:tcPr>
          <w:p w14:paraId="3CAF7EF3"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33A61043" w14:textId="77777777" w:rsidR="00933690" w:rsidRPr="00933690" w:rsidRDefault="00933690" w:rsidP="00933690">
            <w:pPr>
              <w:jc w:val="both"/>
              <w:rPr>
                <w:sz w:val="20"/>
                <w:szCs w:val="20"/>
              </w:rPr>
            </w:pPr>
            <w:r w:rsidRPr="00933690">
              <w:rPr>
                <w:sz w:val="20"/>
                <w:szCs w:val="20"/>
              </w:rPr>
              <w:t>Disagree</w:t>
            </w:r>
          </w:p>
        </w:tc>
        <w:tc>
          <w:tcPr>
            <w:tcW w:w="1258" w:type="dxa"/>
          </w:tcPr>
          <w:p w14:paraId="04CAA7F8" w14:textId="77777777" w:rsidR="00933690" w:rsidRPr="00933690" w:rsidRDefault="00933690" w:rsidP="00933690">
            <w:pPr>
              <w:jc w:val="both"/>
              <w:rPr>
                <w:sz w:val="20"/>
                <w:szCs w:val="20"/>
              </w:rPr>
            </w:pPr>
            <w:r w:rsidRPr="00933690">
              <w:rPr>
                <w:sz w:val="20"/>
                <w:szCs w:val="20"/>
              </w:rPr>
              <w:t>Somewhat Disagree</w:t>
            </w:r>
          </w:p>
        </w:tc>
        <w:tc>
          <w:tcPr>
            <w:tcW w:w="966" w:type="dxa"/>
          </w:tcPr>
          <w:p w14:paraId="6D9A8F76" w14:textId="77777777" w:rsidR="00933690" w:rsidRPr="00933690" w:rsidRDefault="00933690" w:rsidP="00933690">
            <w:pPr>
              <w:jc w:val="both"/>
              <w:rPr>
                <w:sz w:val="20"/>
                <w:szCs w:val="20"/>
              </w:rPr>
            </w:pPr>
            <w:r w:rsidRPr="00933690">
              <w:rPr>
                <w:sz w:val="20"/>
                <w:szCs w:val="20"/>
              </w:rPr>
              <w:t>Neutral</w:t>
            </w:r>
          </w:p>
        </w:tc>
        <w:tc>
          <w:tcPr>
            <w:tcW w:w="1258" w:type="dxa"/>
          </w:tcPr>
          <w:p w14:paraId="5D7E8ED0" w14:textId="77777777" w:rsidR="00933690" w:rsidRPr="00933690" w:rsidRDefault="00933690" w:rsidP="00933690">
            <w:pPr>
              <w:jc w:val="both"/>
              <w:rPr>
                <w:sz w:val="20"/>
                <w:szCs w:val="20"/>
              </w:rPr>
            </w:pPr>
            <w:r w:rsidRPr="00933690">
              <w:rPr>
                <w:sz w:val="20"/>
                <w:szCs w:val="20"/>
              </w:rPr>
              <w:t>Somewhat Agree</w:t>
            </w:r>
          </w:p>
        </w:tc>
        <w:tc>
          <w:tcPr>
            <w:tcW w:w="813" w:type="dxa"/>
          </w:tcPr>
          <w:p w14:paraId="5B399F99" w14:textId="77777777" w:rsidR="00933690" w:rsidRPr="00933690" w:rsidRDefault="00933690" w:rsidP="00933690">
            <w:pPr>
              <w:jc w:val="both"/>
              <w:rPr>
                <w:sz w:val="20"/>
                <w:szCs w:val="20"/>
              </w:rPr>
            </w:pPr>
            <w:r w:rsidRPr="00933690">
              <w:rPr>
                <w:sz w:val="20"/>
                <w:szCs w:val="20"/>
              </w:rPr>
              <w:t>Agree</w:t>
            </w:r>
          </w:p>
        </w:tc>
        <w:tc>
          <w:tcPr>
            <w:tcW w:w="1032" w:type="dxa"/>
          </w:tcPr>
          <w:p w14:paraId="4CAC88D9" w14:textId="77777777" w:rsidR="00933690" w:rsidRPr="00933690" w:rsidRDefault="00933690" w:rsidP="00933690">
            <w:pPr>
              <w:jc w:val="both"/>
              <w:rPr>
                <w:sz w:val="20"/>
                <w:szCs w:val="20"/>
              </w:rPr>
            </w:pPr>
            <w:r w:rsidRPr="00933690">
              <w:rPr>
                <w:sz w:val="20"/>
                <w:szCs w:val="20"/>
              </w:rPr>
              <w:t>Strongly Agree</w:t>
            </w:r>
          </w:p>
        </w:tc>
      </w:tr>
      <w:tr w:rsidR="00933690" w:rsidRPr="00933690" w14:paraId="43B64814" w14:textId="77777777" w:rsidTr="00A05687">
        <w:tc>
          <w:tcPr>
            <w:tcW w:w="1535" w:type="dxa"/>
            <w:vMerge/>
          </w:tcPr>
          <w:p w14:paraId="424C47F8" w14:textId="77777777" w:rsidR="00933690" w:rsidRPr="00933690" w:rsidRDefault="00933690" w:rsidP="00933690">
            <w:pPr>
              <w:jc w:val="center"/>
              <w:rPr>
                <w:sz w:val="20"/>
                <w:szCs w:val="20"/>
              </w:rPr>
            </w:pPr>
          </w:p>
        </w:tc>
        <w:tc>
          <w:tcPr>
            <w:tcW w:w="1074" w:type="dxa"/>
          </w:tcPr>
          <w:p w14:paraId="0371BB75" w14:textId="77777777" w:rsidR="00933690" w:rsidRPr="00933690" w:rsidRDefault="00933690" w:rsidP="00933690">
            <w:pPr>
              <w:jc w:val="center"/>
              <w:rPr>
                <w:sz w:val="20"/>
                <w:szCs w:val="20"/>
              </w:rPr>
            </w:pPr>
            <w:r w:rsidRPr="00933690">
              <w:rPr>
                <w:sz w:val="20"/>
                <w:szCs w:val="20"/>
              </w:rPr>
              <w:t>1</w:t>
            </w:r>
          </w:p>
        </w:tc>
        <w:tc>
          <w:tcPr>
            <w:tcW w:w="1074" w:type="dxa"/>
          </w:tcPr>
          <w:p w14:paraId="3D311A1F" w14:textId="77777777" w:rsidR="00933690" w:rsidRPr="00933690" w:rsidRDefault="00933690" w:rsidP="00933690">
            <w:pPr>
              <w:jc w:val="center"/>
              <w:rPr>
                <w:sz w:val="20"/>
                <w:szCs w:val="20"/>
              </w:rPr>
            </w:pPr>
            <w:r w:rsidRPr="00933690">
              <w:rPr>
                <w:sz w:val="20"/>
                <w:szCs w:val="20"/>
              </w:rPr>
              <w:t>2</w:t>
            </w:r>
          </w:p>
        </w:tc>
        <w:tc>
          <w:tcPr>
            <w:tcW w:w="1258" w:type="dxa"/>
          </w:tcPr>
          <w:p w14:paraId="1FC3EDF5" w14:textId="77777777" w:rsidR="00933690" w:rsidRPr="00933690" w:rsidRDefault="00933690" w:rsidP="00933690">
            <w:pPr>
              <w:jc w:val="center"/>
              <w:rPr>
                <w:sz w:val="20"/>
                <w:szCs w:val="20"/>
              </w:rPr>
            </w:pPr>
            <w:r w:rsidRPr="00933690">
              <w:rPr>
                <w:sz w:val="20"/>
                <w:szCs w:val="20"/>
              </w:rPr>
              <w:t>3</w:t>
            </w:r>
          </w:p>
        </w:tc>
        <w:tc>
          <w:tcPr>
            <w:tcW w:w="966" w:type="dxa"/>
          </w:tcPr>
          <w:p w14:paraId="3A8C898D" w14:textId="77777777" w:rsidR="00933690" w:rsidRPr="00933690" w:rsidRDefault="00933690" w:rsidP="00933690">
            <w:pPr>
              <w:jc w:val="center"/>
              <w:rPr>
                <w:sz w:val="20"/>
                <w:szCs w:val="20"/>
              </w:rPr>
            </w:pPr>
            <w:r w:rsidRPr="00933690">
              <w:rPr>
                <w:sz w:val="20"/>
                <w:szCs w:val="20"/>
              </w:rPr>
              <w:t>4</w:t>
            </w:r>
          </w:p>
        </w:tc>
        <w:tc>
          <w:tcPr>
            <w:tcW w:w="1258" w:type="dxa"/>
          </w:tcPr>
          <w:p w14:paraId="3C85ACE1" w14:textId="77777777" w:rsidR="00933690" w:rsidRPr="00933690" w:rsidRDefault="00933690" w:rsidP="00933690">
            <w:pPr>
              <w:jc w:val="center"/>
              <w:rPr>
                <w:sz w:val="20"/>
                <w:szCs w:val="20"/>
              </w:rPr>
            </w:pPr>
            <w:r w:rsidRPr="00933690">
              <w:rPr>
                <w:sz w:val="20"/>
                <w:szCs w:val="20"/>
              </w:rPr>
              <w:t>5</w:t>
            </w:r>
          </w:p>
        </w:tc>
        <w:tc>
          <w:tcPr>
            <w:tcW w:w="813" w:type="dxa"/>
          </w:tcPr>
          <w:p w14:paraId="6F461897" w14:textId="77777777" w:rsidR="00933690" w:rsidRPr="00933690" w:rsidRDefault="00933690" w:rsidP="00933690">
            <w:pPr>
              <w:jc w:val="center"/>
              <w:rPr>
                <w:sz w:val="20"/>
                <w:szCs w:val="20"/>
              </w:rPr>
            </w:pPr>
            <w:r w:rsidRPr="00933690">
              <w:rPr>
                <w:sz w:val="20"/>
                <w:szCs w:val="20"/>
              </w:rPr>
              <w:t>6</w:t>
            </w:r>
          </w:p>
        </w:tc>
        <w:tc>
          <w:tcPr>
            <w:tcW w:w="1032" w:type="dxa"/>
          </w:tcPr>
          <w:p w14:paraId="6F2A456D" w14:textId="77777777" w:rsidR="00933690" w:rsidRPr="00933690" w:rsidRDefault="00933690" w:rsidP="00933690">
            <w:pPr>
              <w:jc w:val="center"/>
              <w:rPr>
                <w:sz w:val="20"/>
                <w:szCs w:val="20"/>
              </w:rPr>
            </w:pPr>
            <w:r w:rsidRPr="00933690">
              <w:rPr>
                <w:sz w:val="20"/>
                <w:szCs w:val="20"/>
              </w:rPr>
              <w:t>7</w:t>
            </w:r>
          </w:p>
        </w:tc>
      </w:tr>
      <w:tr w:rsidR="00933690" w:rsidRPr="00933690" w14:paraId="5F1EA9A7" w14:textId="77777777" w:rsidTr="00A05687">
        <w:tc>
          <w:tcPr>
            <w:tcW w:w="1535" w:type="dxa"/>
          </w:tcPr>
          <w:p w14:paraId="42F80D3E" w14:textId="77777777" w:rsidR="00933690" w:rsidRPr="00933690" w:rsidRDefault="00933690" w:rsidP="00933690">
            <w:pPr>
              <w:rPr>
                <w:sz w:val="20"/>
                <w:szCs w:val="20"/>
              </w:rPr>
            </w:pPr>
            <w:r w:rsidRPr="00933690">
              <w:rPr>
                <w:sz w:val="20"/>
                <w:szCs w:val="20"/>
              </w:rPr>
              <w:t>Toe walking is suitable for stability footwear intervention?</w:t>
            </w:r>
          </w:p>
        </w:tc>
        <w:tc>
          <w:tcPr>
            <w:tcW w:w="1074" w:type="dxa"/>
          </w:tcPr>
          <w:p w14:paraId="4120E58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26125C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296E19F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7FE75C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69D525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3119ACE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410B07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365F4BE0" w14:textId="77777777" w:rsidR="00933690" w:rsidRPr="00933690" w:rsidRDefault="00933690" w:rsidP="00933690">
      <w:pPr>
        <w:rPr>
          <w:sz w:val="20"/>
          <w:szCs w:val="20"/>
        </w:rPr>
      </w:pPr>
    </w:p>
    <w:p w14:paraId="00EEB2E9" w14:textId="77777777" w:rsidR="00933690" w:rsidRPr="00933690" w:rsidRDefault="00933690" w:rsidP="00933690">
      <w:pPr>
        <w:rPr>
          <w:sz w:val="20"/>
          <w:szCs w:val="20"/>
        </w:rPr>
      </w:pPr>
      <w:r w:rsidRPr="00933690">
        <w:rPr>
          <w:sz w:val="20"/>
          <w:szCs w:val="20"/>
        </w:rPr>
        <w:t>16)</w:t>
      </w:r>
    </w:p>
    <w:tbl>
      <w:tblPr>
        <w:tblStyle w:val="TableGrid"/>
        <w:tblW w:w="0" w:type="auto"/>
        <w:tblLook w:val="04A0" w:firstRow="1" w:lastRow="0" w:firstColumn="1" w:lastColumn="0" w:noHBand="0" w:noVBand="1"/>
      </w:tblPr>
      <w:tblGrid>
        <w:gridCol w:w="8488"/>
      </w:tblGrid>
      <w:tr w:rsidR="00933690" w:rsidRPr="00933690" w14:paraId="4ED3C860" w14:textId="77777777" w:rsidTr="00A05687">
        <w:tc>
          <w:tcPr>
            <w:tcW w:w="9010" w:type="dxa"/>
          </w:tcPr>
          <w:p w14:paraId="605242A6"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5E1D8857" w14:textId="77777777" w:rsidTr="00A05687">
        <w:tc>
          <w:tcPr>
            <w:tcW w:w="9010" w:type="dxa"/>
          </w:tcPr>
          <w:p w14:paraId="2DBAE9A9" w14:textId="77777777" w:rsidR="00933690" w:rsidRPr="00933690" w:rsidRDefault="00933690" w:rsidP="00933690">
            <w:pPr>
              <w:rPr>
                <w:sz w:val="20"/>
                <w:szCs w:val="20"/>
              </w:rPr>
            </w:pPr>
          </w:p>
          <w:p w14:paraId="76A2C99D" w14:textId="77777777" w:rsidR="00933690" w:rsidRPr="00933690" w:rsidRDefault="00933690" w:rsidP="00933690">
            <w:pPr>
              <w:rPr>
                <w:sz w:val="20"/>
                <w:szCs w:val="20"/>
              </w:rPr>
            </w:pPr>
          </w:p>
        </w:tc>
      </w:tr>
    </w:tbl>
    <w:p w14:paraId="2E0458A2" w14:textId="77777777" w:rsidR="00933690" w:rsidRPr="00933690" w:rsidRDefault="00933690" w:rsidP="00933690">
      <w:pPr>
        <w:rPr>
          <w:sz w:val="20"/>
          <w:szCs w:val="20"/>
        </w:rPr>
      </w:pPr>
    </w:p>
    <w:p w14:paraId="77C90F52" w14:textId="77777777" w:rsidR="00933690" w:rsidRPr="00933690" w:rsidRDefault="00933690" w:rsidP="00933690">
      <w:pPr>
        <w:rPr>
          <w:sz w:val="20"/>
          <w:szCs w:val="20"/>
        </w:rPr>
      </w:pPr>
      <w:r w:rsidRPr="00933690">
        <w:rPr>
          <w:sz w:val="20"/>
          <w:szCs w:val="20"/>
        </w:rPr>
        <w:t>17)</w:t>
      </w:r>
    </w:p>
    <w:tbl>
      <w:tblPr>
        <w:tblStyle w:val="TableGrid"/>
        <w:tblW w:w="0" w:type="auto"/>
        <w:tblLook w:val="04A0" w:firstRow="1" w:lastRow="0" w:firstColumn="1" w:lastColumn="0" w:noHBand="0" w:noVBand="1"/>
      </w:tblPr>
      <w:tblGrid>
        <w:gridCol w:w="8488"/>
      </w:tblGrid>
      <w:tr w:rsidR="00933690" w:rsidRPr="00933690" w14:paraId="5207B5A8" w14:textId="77777777" w:rsidTr="00A05687">
        <w:tc>
          <w:tcPr>
            <w:tcW w:w="9010" w:type="dxa"/>
          </w:tcPr>
          <w:p w14:paraId="775DC023"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62A0E896"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134695CC" w14:textId="77777777" w:rsidTr="00A05687">
        <w:tc>
          <w:tcPr>
            <w:tcW w:w="9010" w:type="dxa"/>
          </w:tcPr>
          <w:p w14:paraId="0CD0CED8" w14:textId="77777777" w:rsidR="00933690" w:rsidRPr="00933690" w:rsidRDefault="00933690" w:rsidP="00933690">
            <w:pPr>
              <w:rPr>
                <w:sz w:val="20"/>
                <w:szCs w:val="20"/>
              </w:rPr>
            </w:pPr>
          </w:p>
          <w:p w14:paraId="419BDBA8" w14:textId="77777777" w:rsidR="00933690" w:rsidRPr="00933690" w:rsidRDefault="00933690" w:rsidP="00933690">
            <w:pPr>
              <w:rPr>
                <w:sz w:val="20"/>
                <w:szCs w:val="20"/>
              </w:rPr>
            </w:pPr>
          </w:p>
        </w:tc>
      </w:tr>
    </w:tbl>
    <w:p w14:paraId="15ED7DD1" w14:textId="77777777" w:rsidR="00933690" w:rsidRPr="00933690" w:rsidRDefault="00933690" w:rsidP="00933690">
      <w:pPr>
        <w:rPr>
          <w:sz w:val="20"/>
          <w:szCs w:val="20"/>
        </w:rPr>
      </w:pPr>
    </w:p>
    <w:p w14:paraId="53007212" w14:textId="77777777" w:rsidR="00933690" w:rsidRPr="00933690" w:rsidRDefault="00933690" w:rsidP="00933690">
      <w:pPr>
        <w:rPr>
          <w:sz w:val="20"/>
          <w:szCs w:val="20"/>
        </w:rPr>
      </w:pPr>
      <w:r w:rsidRPr="00933690">
        <w:rPr>
          <w:sz w:val="20"/>
          <w:szCs w:val="20"/>
        </w:rPr>
        <w:t>18)</w:t>
      </w:r>
    </w:p>
    <w:tbl>
      <w:tblPr>
        <w:tblStyle w:val="TableGrid"/>
        <w:tblW w:w="0" w:type="auto"/>
        <w:tblLook w:val="04A0" w:firstRow="1" w:lastRow="0" w:firstColumn="1" w:lastColumn="0" w:noHBand="0" w:noVBand="1"/>
      </w:tblPr>
      <w:tblGrid>
        <w:gridCol w:w="8488"/>
      </w:tblGrid>
      <w:tr w:rsidR="00933690" w:rsidRPr="00933690" w14:paraId="50008B63" w14:textId="77777777" w:rsidTr="00A05687">
        <w:tc>
          <w:tcPr>
            <w:tcW w:w="9010" w:type="dxa"/>
          </w:tcPr>
          <w:p w14:paraId="532510C1"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7154812F" w14:textId="77777777" w:rsidTr="00A05687">
        <w:tc>
          <w:tcPr>
            <w:tcW w:w="9010" w:type="dxa"/>
          </w:tcPr>
          <w:p w14:paraId="3FF0358C" w14:textId="77777777" w:rsidR="00933690" w:rsidRPr="00933690" w:rsidRDefault="00933690" w:rsidP="00933690">
            <w:pPr>
              <w:rPr>
                <w:sz w:val="20"/>
                <w:szCs w:val="20"/>
              </w:rPr>
            </w:pPr>
          </w:p>
          <w:p w14:paraId="7D431ADD" w14:textId="77777777" w:rsidR="00933690" w:rsidRPr="00933690" w:rsidRDefault="00933690" w:rsidP="00933690">
            <w:pPr>
              <w:rPr>
                <w:sz w:val="20"/>
                <w:szCs w:val="20"/>
              </w:rPr>
            </w:pPr>
          </w:p>
          <w:p w14:paraId="126A9CC7" w14:textId="77777777" w:rsidR="00933690" w:rsidRPr="00933690" w:rsidRDefault="00933690" w:rsidP="00933690">
            <w:pPr>
              <w:rPr>
                <w:sz w:val="20"/>
                <w:szCs w:val="20"/>
              </w:rPr>
            </w:pPr>
          </w:p>
          <w:p w14:paraId="1F0D47F3" w14:textId="77777777" w:rsidR="00933690" w:rsidRPr="00933690" w:rsidRDefault="00933690" w:rsidP="00933690">
            <w:pPr>
              <w:rPr>
                <w:sz w:val="20"/>
                <w:szCs w:val="20"/>
              </w:rPr>
            </w:pPr>
          </w:p>
          <w:p w14:paraId="5B8DFDF5" w14:textId="77777777" w:rsidR="00933690" w:rsidRPr="00933690" w:rsidRDefault="00933690" w:rsidP="00933690">
            <w:pPr>
              <w:rPr>
                <w:sz w:val="20"/>
                <w:szCs w:val="20"/>
              </w:rPr>
            </w:pPr>
          </w:p>
        </w:tc>
      </w:tr>
    </w:tbl>
    <w:p w14:paraId="51ECD877" w14:textId="77777777" w:rsidR="00933690" w:rsidRPr="00933690" w:rsidRDefault="00933690" w:rsidP="00933690">
      <w:pPr>
        <w:rPr>
          <w:sz w:val="20"/>
          <w:szCs w:val="20"/>
        </w:rPr>
      </w:pPr>
    </w:p>
    <w:p w14:paraId="063938C2" w14:textId="77777777" w:rsidR="00933690" w:rsidRPr="00933690" w:rsidRDefault="00933690" w:rsidP="00933690">
      <w:pPr>
        <w:rPr>
          <w:sz w:val="20"/>
          <w:szCs w:val="20"/>
        </w:rPr>
      </w:pPr>
      <w:r w:rsidRPr="00933690">
        <w:rPr>
          <w:sz w:val="20"/>
          <w:szCs w:val="20"/>
        </w:rPr>
        <w:t>19)</w:t>
      </w:r>
    </w:p>
    <w:tbl>
      <w:tblPr>
        <w:tblStyle w:val="TableGrid"/>
        <w:tblW w:w="0" w:type="auto"/>
        <w:tblLook w:val="04A0" w:firstRow="1" w:lastRow="0" w:firstColumn="1" w:lastColumn="0" w:noHBand="0" w:noVBand="1"/>
      </w:tblPr>
      <w:tblGrid>
        <w:gridCol w:w="8488"/>
      </w:tblGrid>
      <w:tr w:rsidR="00933690" w:rsidRPr="00933690" w14:paraId="13E42235" w14:textId="77777777" w:rsidTr="00A05687">
        <w:tc>
          <w:tcPr>
            <w:tcW w:w="9010" w:type="dxa"/>
          </w:tcPr>
          <w:p w14:paraId="5C4310B0" w14:textId="77777777" w:rsidR="00933690" w:rsidRPr="00933690" w:rsidRDefault="00933690" w:rsidP="00933690">
            <w:pPr>
              <w:rPr>
                <w:sz w:val="20"/>
                <w:szCs w:val="20"/>
              </w:rPr>
            </w:pPr>
            <w:r w:rsidRPr="00933690">
              <w:rPr>
                <w:sz w:val="20"/>
                <w:szCs w:val="20"/>
              </w:rPr>
              <w:t>Clinical outcomes:</w:t>
            </w:r>
          </w:p>
        </w:tc>
      </w:tr>
      <w:tr w:rsidR="00933690" w:rsidRPr="00933690" w14:paraId="27FEA2F6" w14:textId="77777777" w:rsidTr="00A05687">
        <w:tc>
          <w:tcPr>
            <w:tcW w:w="9010" w:type="dxa"/>
          </w:tcPr>
          <w:p w14:paraId="1D28198E" w14:textId="77777777" w:rsidR="00933690" w:rsidRPr="00933690" w:rsidRDefault="00933690" w:rsidP="00933690">
            <w:pPr>
              <w:rPr>
                <w:sz w:val="20"/>
                <w:szCs w:val="20"/>
              </w:rPr>
            </w:pPr>
          </w:p>
          <w:p w14:paraId="266912B0" w14:textId="77777777" w:rsidR="00933690" w:rsidRPr="00933690" w:rsidRDefault="00933690" w:rsidP="00933690">
            <w:pPr>
              <w:rPr>
                <w:sz w:val="20"/>
                <w:szCs w:val="20"/>
              </w:rPr>
            </w:pPr>
          </w:p>
        </w:tc>
      </w:tr>
    </w:tbl>
    <w:p w14:paraId="1B660303" w14:textId="68927CD4"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238F491B" w14:textId="77777777" w:rsidTr="00A05687">
        <w:tc>
          <w:tcPr>
            <w:tcW w:w="9010" w:type="dxa"/>
          </w:tcPr>
          <w:p w14:paraId="338E4DC0" w14:textId="77777777" w:rsidR="00933690" w:rsidRPr="00933690" w:rsidRDefault="00933690" w:rsidP="00933690">
            <w:pPr>
              <w:rPr>
                <w:b/>
                <w:bCs/>
                <w:sz w:val="20"/>
                <w:szCs w:val="20"/>
              </w:rPr>
            </w:pPr>
            <w:r w:rsidRPr="00933690">
              <w:rPr>
                <w:b/>
                <w:bCs/>
                <w:sz w:val="20"/>
                <w:szCs w:val="20"/>
              </w:rPr>
              <w:t>Duchenne Muscular Dystrophy</w:t>
            </w:r>
          </w:p>
          <w:p w14:paraId="75499969" w14:textId="77777777" w:rsidR="00933690" w:rsidRPr="00933690" w:rsidRDefault="00933690" w:rsidP="00933690">
            <w:pPr>
              <w:rPr>
                <w:b/>
                <w:bCs/>
                <w:sz w:val="20"/>
                <w:szCs w:val="20"/>
              </w:rPr>
            </w:pPr>
          </w:p>
        </w:tc>
      </w:tr>
      <w:tr w:rsidR="00933690" w:rsidRPr="00933690" w14:paraId="3446B124" w14:textId="77777777" w:rsidTr="00A05687">
        <w:tc>
          <w:tcPr>
            <w:tcW w:w="9010" w:type="dxa"/>
          </w:tcPr>
          <w:p w14:paraId="4AF4634E"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Duchenne muscular dystrophy. </w:t>
            </w:r>
          </w:p>
          <w:p w14:paraId="1C9280A7"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3B5E4DED" w14:textId="77777777" w:rsidR="00933690" w:rsidRPr="00933690" w:rsidRDefault="00933690" w:rsidP="00933690">
            <w:pPr>
              <w:rPr>
                <w:sz w:val="20"/>
                <w:szCs w:val="20"/>
              </w:rPr>
            </w:pPr>
          </w:p>
          <w:p w14:paraId="2BE04CF9" w14:textId="77777777" w:rsidR="00933690" w:rsidRPr="00933690" w:rsidRDefault="00933690" w:rsidP="00933690">
            <w:pPr>
              <w:rPr>
                <w:sz w:val="20"/>
                <w:szCs w:val="20"/>
              </w:rPr>
            </w:pPr>
            <w:r w:rsidRPr="00933690">
              <w:rPr>
                <w:sz w:val="20"/>
                <w:szCs w:val="20"/>
              </w:rPr>
              <w:t xml:space="preserve">     Experience treating this condition</w:t>
            </w:r>
          </w:p>
          <w:p w14:paraId="56F5B80F"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2BA2FBDB" w14:textId="77777777" w:rsidR="00933690" w:rsidRPr="00933690" w:rsidRDefault="00933690" w:rsidP="00933690">
            <w:pPr>
              <w:rPr>
                <w:sz w:val="20"/>
                <w:szCs w:val="20"/>
              </w:rPr>
            </w:pPr>
            <w:r w:rsidRPr="00933690">
              <w:rPr>
                <w:sz w:val="20"/>
                <w:szCs w:val="20"/>
              </w:rPr>
              <w:t xml:space="preserve">     Degree of mobility impairment</w:t>
            </w:r>
          </w:p>
          <w:p w14:paraId="26A4C352" w14:textId="77777777" w:rsidR="00933690" w:rsidRPr="00933690" w:rsidRDefault="00933690" w:rsidP="00933690">
            <w:pPr>
              <w:rPr>
                <w:sz w:val="20"/>
                <w:szCs w:val="20"/>
              </w:rPr>
            </w:pPr>
            <w:r w:rsidRPr="00933690">
              <w:rPr>
                <w:sz w:val="20"/>
                <w:szCs w:val="20"/>
              </w:rPr>
              <w:t xml:space="preserve">     The age range of patients</w:t>
            </w:r>
          </w:p>
          <w:p w14:paraId="19E5F490" w14:textId="77777777" w:rsidR="00933690" w:rsidRPr="00933690" w:rsidRDefault="00933690" w:rsidP="00933690">
            <w:pPr>
              <w:rPr>
                <w:sz w:val="20"/>
                <w:szCs w:val="20"/>
              </w:rPr>
            </w:pPr>
            <w:r w:rsidRPr="00933690">
              <w:rPr>
                <w:sz w:val="20"/>
                <w:szCs w:val="20"/>
              </w:rPr>
              <w:t xml:space="preserve">     Clinical outcomes</w:t>
            </w:r>
          </w:p>
          <w:p w14:paraId="25E3EEA3" w14:textId="77777777" w:rsidR="00933690" w:rsidRPr="00933690" w:rsidRDefault="00933690" w:rsidP="00933690">
            <w:pPr>
              <w:rPr>
                <w:sz w:val="20"/>
                <w:szCs w:val="20"/>
              </w:rPr>
            </w:pPr>
            <w:r w:rsidRPr="00933690">
              <w:rPr>
                <w:sz w:val="20"/>
                <w:szCs w:val="20"/>
              </w:rPr>
              <w:t xml:space="preserve">     </w:t>
            </w:r>
          </w:p>
        </w:tc>
      </w:tr>
    </w:tbl>
    <w:p w14:paraId="17068853" w14:textId="77777777" w:rsidR="00933690" w:rsidRPr="00933690" w:rsidRDefault="00933690" w:rsidP="00933690">
      <w:pPr>
        <w:rPr>
          <w:sz w:val="20"/>
          <w:szCs w:val="20"/>
        </w:rPr>
      </w:pPr>
    </w:p>
    <w:p w14:paraId="70A88E3F" w14:textId="77777777" w:rsidR="00933690" w:rsidRPr="00933690" w:rsidRDefault="00933690" w:rsidP="00933690">
      <w:pPr>
        <w:rPr>
          <w:sz w:val="20"/>
          <w:szCs w:val="20"/>
        </w:rPr>
      </w:pPr>
      <w:r w:rsidRPr="00933690">
        <w:rPr>
          <w:sz w:val="20"/>
          <w:szCs w:val="20"/>
        </w:rPr>
        <w:t>20)</w:t>
      </w:r>
    </w:p>
    <w:tbl>
      <w:tblPr>
        <w:tblStyle w:val="TableGrid"/>
        <w:tblW w:w="0" w:type="auto"/>
        <w:tblLook w:val="04A0" w:firstRow="1" w:lastRow="0" w:firstColumn="1" w:lastColumn="0" w:noHBand="0" w:noVBand="1"/>
      </w:tblPr>
      <w:tblGrid>
        <w:gridCol w:w="1486"/>
        <w:gridCol w:w="7002"/>
      </w:tblGrid>
      <w:tr w:rsidR="00933690" w:rsidRPr="00933690" w14:paraId="4BB294B6" w14:textId="77777777" w:rsidTr="00A05687">
        <w:tc>
          <w:tcPr>
            <w:tcW w:w="9010" w:type="dxa"/>
            <w:gridSpan w:val="2"/>
          </w:tcPr>
          <w:p w14:paraId="0D660CA3"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1EFF8589" w14:textId="77777777" w:rsidR="00933690" w:rsidRPr="00933690" w:rsidRDefault="00933690" w:rsidP="00933690">
            <w:pPr>
              <w:rPr>
                <w:sz w:val="20"/>
                <w:szCs w:val="20"/>
              </w:rPr>
            </w:pPr>
            <w:r w:rsidRPr="00933690">
              <w:rPr>
                <w:sz w:val="20"/>
                <w:szCs w:val="20"/>
              </w:rPr>
              <w:t>(Q 26).  *</w:t>
            </w:r>
          </w:p>
        </w:tc>
      </w:tr>
      <w:tr w:rsidR="00933690" w:rsidRPr="00933690" w14:paraId="4ED797BE" w14:textId="77777777" w:rsidTr="00A05687">
        <w:tc>
          <w:tcPr>
            <w:tcW w:w="1555" w:type="dxa"/>
          </w:tcPr>
          <w:p w14:paraId="1CFFEFF2"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21A4EAFC" w14:textId="77777777" w:rsidR="00933690" w:rsidRPr="00933690" w:rsidRDefault="00933690" w:rsidP="00933690">
            <w:pPr>
              <w:rPr>
                <w:sz w:val="20"/>
                <w:szCs w:val="20"/>
              </w:rPr>
            </w:pPr>
            <w:r w:rsidRPr="00933690">
              <w:rPr>
                <w:sz w:val="20"/>
                <w:szCs w:val="20"/>
              </w:rPr>
              <w:t>Yes</w:t>
            </w:r>
          </w:p>
        </w:tc>
      </w:tr>
      <w:tr w:rsidR="00933690" w:rsidRPr="00933690" w14:paraId="0719BBDB" w14:textId="77777777" w:rsidTr="00A05687">
        <w:tc>
          <w:tcPr>
            <w:tcW w:w="1555" w:type="dxa"/>
          </w:tcPr>
          <w:p w14:paraId="3FE537D4"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579B97C1" w14:textId="77777777" w:rsidR="00933690" w:rsidRPr="00933690" w:rsidRDefault="00933690" w:rsidP="00933690">
            <w:pPr>
              <w:rPr>
                <w:sz w:val="20"/>
                <w:szCs w:val="20"/>
              </w:rPr>
            </w:pPr>
            <w:r w:rsidRPr="00933690">
              <w:rPr>
                <w:sz w:val="20"/>
                <w:szCs w:val="20"/>
              </w:rPr>
              <w:t>No</w:t>
            </w:r>
          </w:p>
        </w:tc>
      </w:tr>
    </w:tbl>
    <w:p w14:paraId="014873E3" w14:textId="77777777" w:rsidR="00933690" w:rsidRPr="00933690" w:rsidRDefault="00933690" w:rsidP="00933690">
      <w:pPr>
        <w:rPr>
          <w:sz w:val="20"/>
          <w:szCs w:val="20"/>
        </w:rPr>
      </w:pPr>
    </w:p>
    <w:p w14:paraId="53928F33" w14:textId="77777777" w:rsidR="00933690" w:rsidRPr="00933690" w:rsidRDefault="00933690" w:rsidP="00933690">
      <w:pPr>
        <w:rPr>
          <w:sz w:val="20"/>
          <w:szCs w:val="20"/>
        </w:rPr>
      </w:pPr>
      <w:r w:rsidRPr="00933690">
        <w:rPr>
          <w:sz w:val="20"/>
          <w:szCs w:val="20"/>
        </w:rPr>
        <w:t>21)</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0010F2D7" w14:textId="77777777" w:rsidTr="00A05687">
        <w:tc>
          <w:tcPr>
            <w:tcW w:w="9010" w:type="dxa"/>
            <w:gridSpan w:val="8"/>
          </w:tcPr>
          <w:p w14:paraId="388C7929"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3BA9BD9F" w14:textId="77777777" w:rsidTr="00A05687">
        <w:tc>
          <w:tcPr>
            <w:tcW w:w="1535" w:type="dxa"/>
            <w:vMerge w:val="restart"/>
          </w:tcPr>
          <w:p w14:paraId="2540C686" w14:textId="77777777" w:rsidR="00933690" w:rsidRPr="00933690" w:rsidRDefault="00933690" w:rsidP="00933690">
            <w:pPr>
              <w:jc w:val="both"/>
              <w:rPr>
                <w:sz w:val="20"/>
                <w:szCs w:val="20"/>
              </w:rPr>
            </w:pPr>
          </w:p>
        </w:tc>
        <w:tc>
          <w:tcPr>
            <w:tcW w:w="1074" w:type="dxa"/>
          </w:tcPr>
          <w:p w14:paraId="410CC0CC"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214D297A" w14:textId="77777777" w:rsidR="00933690" w:rsidRPr="00933690" w:rsidRDefault="00933690" w:rsidP="00933690">
            <w:pPr>
              <w:jc w:val="both"/>
              <w:rPr>
                <w:sz w:val="20"/>
                <w:szCs w:val="20"/>
              </w:rPr>
            </w:pPr>
            <w:r w:rsidRPr="00933690">
              <w:rPr>
                <w:sz w:val="20"/>
                <w:szCs w:val="20"/>
              </w:rPr>
              <w:t>Disagree</w:t>
            </w:r>
          </w:p>
        </w:tc>
        <w:tc>
          <w:tcPr>
            <w:tcW w:w="1258" w:type="dxa"/>
          </w:tcPr>
          <w:p w14:paraId="283CFF38" w14:textId="77777777" w:rsidR="00933690" w:rsidRPr="00933690" w:rsidRDefault="00933690" w:rsidP="00933690">
            <w:pPr>
              <w:jc w:val="both"/>
              <w:rPr>
                <w:sz w:val="20"/>
                <w:szCs w:val="20"/>
              </w:rPr>
            </w:pPr>
            <w:r w:rsidRPr="00933690">
              <w:rPr>
                <w:sz w:val="20"/>
                <w:szCs w:val="20"/>
              </w:rPr>
              <w:t>Somewhat Disagree</w:t>
            </w:r>
          </w:p>
        </w:tc>
        <w:tc>
          <w:tcPr>
            <w:tcW w:w="966" w:type="dxa"/>
          </w:tcPr>
          <w:p w14:paraId="4717CF46" w14:textId="77777777" w:rsidR="00933690" w:rsidRPr="00933690" w:rsidRDefault="00933690" w:rsidP="00933690">
            <w:pPr>
              <w:jc w:val="both"/>
              <w:rPr>
                <w:sz w:val="20"/>
                <w:szCs w:val="20"/>
              </w:rPr>
            </w:pPr>
            <w:r w:rsidRPr="00933690">
              <w:rPr>
                <w:sz w:val="20"/>
                <w:szCs w:val="20"/>
              </w:rPr>
              <w:t>Neutral</w:t>
            </w:r>
          </w:p>
        </w:tc>
        <w:tc>
          <w:tcPr>
            <w:tcW w:w="1258" w:type="dxa"/>
          </w:tcPr>
          <w:p w14:paraId="777798A7" w14:textId="77777777" w:rsidR="00933690" w:rsidRPr="00933690" w:rsidRDefault="00933690" w:rsidP="00933690">
            <w:pPr>
              <w:jc w:val="both"/>
              <w:rPr>
                <w:sz w:val="20"/>
                <w:szCs w:val="20"/>
              </w:rPr>
            </w:pPr>
            <w:r w:rsidRPr="00933690">
              <w:rPr>
                <w:sz w:val="20"/>
                <w:szCs w:val="20"/>
              </w:rPr>
              <w:t>Somewhat Agree</w:t>
            </w:r>
          </w:p>
        </w:tc>
        <w:tc>
          <w:tcPr>
            <w:tcW w:w="813" w:type="dxa"/>
          </w:tcPr>
          <w:p w14:paraId="422831E8" w14:textId="77777777" w:rsidR="00933690" w:rsidRPr="00933690" w:rsidRDefault="00933690" w:rsidP="00933690">
            <w:pPr>
              <w:jc w:val="both"/>
              <w:rPr>
                <w:sz w:val="20"/>
                <w:szCs w:val="20"/>
              </w:rPr>
            </w:pPr>
            <w:r w:rsidRPr="00933690">
              <w:rPr>
                <w:sz w:val="20"/>
                <w:szCs w:val="20"/>
              </w:rPr>
              <w:t>Agree</w:t>
            </w:r>
          </w:p>
        </w:tc>
        <w:tc>
          <w:tcPr>
            <w:tcW w:w="1032" w:type="dxa"/>
          </w:tcPr>
          <w:p w14:paraId="1B0F7936" w14:textId="77777777" w:rsidR="00933690" w:rsidRPr="00933690" w:rsidRDefault="00933690" w:rsidP="00933690">
            <w:pPr>
              <w:jc w:val="both"/>
              <w:rPr>
                <w:sz w:val="20"/>
                <w:szCs w:val="20"/>
              </w:rPr>
            </w:pPr>
            <w:r w:rsidRPr="00933690">
              <w:rPr>
                <w:sz w:val="20"/>
                <w:szCs w:val="20"/>
              </w:rPr>
              <w:t>Strongly Agree</w:t>
            </w:r>
          </w:p>
        </w:tc>
      </w:tr>
      <w:tr w:rsidR="00933690" w:rsidRPr="00933690" w14:paraId="25C4E494" w14:textId="77777777" w:rsidTr="00A05687">
        <w:tc>
          <w:tcPr>
            <w:tcW w:w="1535" w:type="dxa"/>
            <w:vMerge/>
          </w:tcPr>
          <w:p w14:paraId="79DC4EA8" w14:textId="77777777" w:rsidR="00933690" w:rsidRPr="00933690" w:rsidRDefault="00933690" w:rsidP="00933690">
            <w:pPr>
              <w:jc w:val="center"/>
              <w:rPr>
                <w:sz w:val="20"/>
                <w:szCs w:val="20"/>
              </w:rPr>
            </w:pPr>
          </w:p>
        </w:tc>
        <w:tc>
          <w:tcPr>
            <w:tcW w:w="1074" w:type="dxa"/>
          </w:tcPr>
          <w:p w14:paraId="13C27154" w14:textId="77777777" w:rsidR="00933690" w:rsidRPr="00933690" w:rsidRDefault="00933690" w:rsidP="00933690">
            <w:pPr>
              <w:jc w:val="center"/>
              <w:rPr>
                <w:sz w:val="20"/>
                <w:szCs w:val="20"/>
              </w:rPr>
            </w:pPr>
            <w:r w:rsidRPr="00933690">
              <w:rPr>
                <w:sz w:val="20"/>
                <w:szCs w:val="20"/>
              </w:rPr>
              <w:t>1</w:t>
            </w:r>
          </w:p>
        </w:tc>
        <w:tc>
          <w:tcPr>
            <w:tcW w:w="1074" w:type="dxa"/>
          </w:tcPr>
          <w:p w14:paraId="25826561" w14:textId="77777777" w:rsidR="00933690" w:rsidRPr="00933690" w:rsidRDefault="00933690" w:rsidP="00933690">
            <w:pPr>
              <w:jc w:val="center"/>
              <w:rPr>
                <w:sz w:val="20"/>
                <w:szCs w:val="20"/>
              </w:rPr>
            </w:pPr>
            <w:r w:rsidRPr="00933690">
              <w:rPr>
                <w:sz w:val="20"/>
                <w:szCs w:val="20"/>
              </w:rPr>
              <w:t>2</w:t>
            </w:r>
          </w:p>
        </w:tc>
        <w:tc>
          <w:tcPr>
            <w:tcW w:w="1258" w:type="dxa"/>
          </w:tcPr>
          <w:p w14:paraId="1678071E" w14:textId="77777777" w:rsidR="00933690" w:rsidRPr="00933690" w:rsidRDefault="00933690" w:rsidP="00933690">
            <w:pPr>
              <w:jc w:val="center"/>
              <w:rPr>
                <w:sz w:val="20"/>
                <w:szCs w:val="20"/>
              </w:rPr>
            </w:pPr>
            <w:r w:rsidRPr="00933690">
              <w:rPr>
                <w:sz w:val="20"/>
                <w:szCs w:val="20"/>
              </w:rPr>
              <w:t>3</w:t>
            </w:r>
          </w:p>
        </w:tc>
        <w:tc>
          <w:tcPr>
            <w:tcW w:w="966" w:type="dxa"/>
          </w:tcPr>
          <w:p w14:paraId="15B5CB50" w14:textId="77777777" w:rsidR="00933690" w:rsidRPr="00933690" w:rsidRDefault="00933690" w:rsidP="00933690">
            <w:pPr>
              <w:jc w:val="center"/>
              <w:rPr>
                <w:sz w:val="20"/>
                <w:szCs w:val="20"/>
              </w:rPr>
            </w:pPr>
            <w:r w:rsidRPr="00933690">
              <w:rPr>
                <w:sz w:val="20"/>
                <w:szCs w:val="20"/>
              </w:rPr>
              <w:t>4</w:t>
            </w:r>
          </w:p>
        </w:tc>
        <w:tc>
          <w:tcPr>
            <w:tcW w:w="1258" w:type="dxa"/>
          </w:tcPr>
          <w:p w14:paraId="7A45857D" w14:textId="77777777" w:rsidR="00933690" w:rsidRPr="00933690" w:rsidRDefault="00933690" w:rsidP="00933690">
            <w:pPr>
              <w:jc w:val="center"/>
              <w:rPr>
                <w:sz w:val="20"/>
                <w:szCs w:val="20"/>
              </w:rPr>
            </w:pPr>
            <w:r w:rsidRPr="00933690">
              <w:rPr>
                <w:sz w:val="20"/>
                <w:szCs w:val="20"/>
              </w:rPr>
              <w:t>5</w:t>
            </w:r>
          </w:p>
        </w:tc>
        <w:tc>
          <w:tcPr>
            <w:tcW w:w="813" w:type="dxa"/>
          </w:tcPr>
          <w:p w14:paraId="581F0CE9" w14:textId="77777777" w:rsidR="00933690" w:rsidRPr="00933690" w:rsidRDefault="00933690" w:rsidP="00933690">
            <w:pPr>
              <w:jc w:val="center"/>
              <w:rPr>
                <w:sz w:val="20"/>
                <w:szCs w:val="20"/>
              </w:rPr>
            </w:pPr>
            <w:r w:rsidRPr="00933690">
              <w:rPr>
                <w:sz w:val="20"/>
                <w:szCs w:val="20"/>
              </w:rPr>
              <w:t>6</w:t>
            </w:r>
          </w:p>
        </w:tc>
        <w:tc>
          <w:tcPr>
            <w:tcW w:w="1032" w:type="dxa"/>
          </w:tcPr>
          <w:p w14:paraId="3A3F3444" w14:textId="77777777" w:rsidR="00933690" w:rsidRPr="00933690" w:rsidRDefault="00933690" w:rsidP="00933690">
            <w:pPr>
              <w:jc w:val="center"/>
              <w:rPr>
                <w:sz w:val="20"/>
                <w:szCs w:val="20"/>
              </w:rPr>
            </w:pPr>
            <w:r w:rsidRPr="00933690">
              <w:rPr>
                <w:sz w:val="20"/>
                <w:szCs w:val="20"/>
              </w:rPr>
              <w:t>7</w:t>
            </w:r>
          </w:p>
        </w:tc>
      </w:tr>
      <w:tr w:rsidR="00933690" w:rsidRPr="00933690" w14:paraId="06F11B52" w14:textId="77777777" w:rsidTr="00A05687">
        <w:tc>
          <w:tcPr>
            <w:tcW w:w="1535" w:type="dxa"/>
          </w:tcPr>
          <w:p w14:paraId="0D81CD5F" w14:textId="77777777" w:rsidR="00933690" w:rsidRPr="00933690" w:rsidRDefault="00933690" w:rsidP="00933690">
            <w:pPr>
              <w:rPr>
                <w:sz w:val="20"/>
                <w:szCs w:val="20"/>
              </w:rPr>
            </w:pPr>
            <w:r w:rsidRPr="00933690">
              <w:rPr>
                <w:sz w:val="20"/>
                <w:szCs w:val="20"/>
              </w:rPr>
              <w:t>Duchenne muscular dystrophy is suitable for stability footwear intervention?</w:t>
            </w:r>
          </w:p>
        </w:tc>
        <w:tc>
          <w:tcPr>
            <w:tcW w:w="1074" w:type="dxa"/>
          </w:tcPr>
          <w:p w14:paraId="47B0738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574DD15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5F6517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44341D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1E4E6F4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420FCD0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7339AEB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AB1D51B" w14:textId="77777777" w:rsidR="00933690" w:rsidRPr="00933690" w:rsidRDefault="00933690" w:rsidP="00933690">
      <w:pPr>
        <w:rPr>
          <w:sz w:val="20"/>
          <w:szCs w:val="20"/>
        </w:rPr>
      </w:pPr>
    </w:p>
    <w:p w14:paraId="43494F1D" w14:textId="77777777" w:rsidR="00933690" w:rsidRPr="00933690" w:rsidRDefault="00933690" w:rsidP="00933690">
      <w:pPr>
        <w:rPr>
          <w:sz w:val="20"/>
          <w:szCs w:val="20"/>
        </w:rPr>
      </w:pPr>
      <w:r w:rsidRPr="00933690">
        <w:rPr>
          <w:sz w:val="20"/>
          <w:szCs w:val="20"/>
        </w:rPr>
        <w:t>22)</w:t>
      </w:r>
    </w:p>
    <w:tbl>
      <w:tblPr>
        <w:tblStyle w:val="TableGrid"/>
        <w:tblW w:w="0" w:type="auto"/>
        <w:tblLook w:val="04A0" w:firstRow="1" w:lastRow="0" w:firstColumn="1" w:lastColumn="0" w:noHBand="0" w:noVBand="1"/>
      </w:tblPr>
      <w:tblGrid>
        <w:gridCol w:w="8488"/>
      </w:tblGrid>
      <w:tr w:rsidR="00933690" w:rsidRPr="00933690" w14:paraId="647450DA" w14:textId="77777777" w:rsidTr="00A05687">
        <w:tc>
          <w:tcPr>
            <w:tcW w:w="9010" w:type="dxa"/>
          </w:tcPr>
          <w:p w14:paraId="6E6CF15C"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7498A0E4" w14:textId="77777777" w:rsidTr="00A05687">
        <w:tc>
          <w:tcPr>
            <w:tcW w:w="9010" w:type="dxa"/>
          </w:tcPr>
          <w:p w14:paraId="5D4EB3E7" w14:textId="77777777" w:rsidR="00933690" w:rsidRPr="00933690" w:rsidRDefault="00933690" w:rsidP="00933690">
            <w:pPr>
              <w:rPr>
                <w:sz w:val="20"/>
                <w:szCs w:val="20"/>
              </w:rPr>
            </w:pPr>
          </w:p>
          <w:p w14:paraId="2F5896A9" w14:textId="77777777" w:rsidR="00933690" w:rsidRPr="00933690" w:rsidRDefault="00933690" w:rsidP="00933690">
            <w:pPr>
              <w:rPr>
                <w:sz w:val="20"/>
                <w:szCs w:val="20"/>
              </w:rPr>
            </w:pPr>
          </w:p>
        </w:tc>
      </w:tr>
    </w:tbl>
    <w:p w14:paraId="1E614051" w14:textId="77777777" w:rsidR="00933690" w:rsidRPr="00933690" w:rsidRDefault="00933690" w:rsidP="00933690">
      <w:pPr>
        <w:rPr>
          <w:sz w:val="20"/>
          <w:szCs w:val="20"/>
        </w:rPr>
      </w:pPr>
    </w:p>
    <w:p w14:paraId="13ED3613" w14:textId="77777777" w:rsidR="00933690" w:rsidRPr="00933690" w:rsidRDefault="00933690" w:rsidP="00933690">
      <w:pPr>
        <w:rPr>
          <w:sz w:val="20"/>
          <w:szCs w:val="20"/>
        </w:rPr>
      </w:pPr>
      <w:r w:rsidRPr="00933690">
        <w:rPr>
          <w:sz w:val="20"/>
          <w:szCs w:val="20"/>
        </w:rPr>
        <w:t>23)</w:t>
      </w:r>
    </w:p>
    <w:tbl>
      <w:tblPr>
        <w:tblStyle w:val="TableGrid"/>
        <w:tblW w:w="0" w:type="auto"/>
        <w:tblLook w:val="04A0" w:firstRow="1" w:lastRow="0" w:firstColumn="1" w:lastColumn="0" w:noHBand="0" w:noVBand="1"/>
      </w:tblPr>
      <w:tblGrid>
        <w:gridCol w:w="8488"/>
      </w:tblGrid>
      <w:tr w:rsidR="00933690" w:rsidRPr="00933690" w14:paraId="041A7A77" w14:textId="77777777" w:rsidTr="00A05687">
        <w:tc>
          <w:tcPr>
            <w:tcW w:w="9010" w:type="dxa"/>
          </w:tcPr>
          <w:p w14:paraId="0E4037CB"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50A925C3"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3C51350F" w14:textId="77777777" w:rsidTr="00A05687">
        <w:tc>
          <w:tcPr>
            <w:tcW w:w="9010" w:type="dxa"/>
          </w:tcPr>
          <w:p w14:paraId="06D8EBCB" w14:textId="77777777" w:rsidR="00933690" w:rsidRPr="00933690" w:rsidRDefault="00933690" w:rsidP="00933690">
            <w:pPr>
              <w:rPr>
                <w:sz w:val="20"/>
                <w:szCs w:val="20"/>
              </w:rPr>
            </w:pPr>
          </w:p>
          <w:p w14:paraId="4ADA85F0" w14:textId="77777777" w:rsidR="00933690" w:rsidRPr="00933690" w:rsidRDefault="00933690" w:rsidP="00933690">
            <w:pPr>
              <w:rPr>
                <w:sz w:val="20"/>
                <w:szCs w:val="20"/>
              </w:rPr>
            </w:pPr>
          </w:p>
        </w:tc>
      </w:tr>
    </w:tbl>
    <w:p w14:paraId="126D575F" w14:textId="77777777" w:rsidR="00933690" w:rsidRPr="00933690" w:rsidRDefault="00933690" w:rsidP="00933690">
      <w:pPr>
        <w:rPr>
          <w:sz w:val="20"/>
          <w:szCs w:val="20"/>
        </w:rPr>
      </w:pPr>
    </w:p>
    <w:p w14:paraId="07BD7F9A" w14:textId="77777777" w:rsidR="00933690" w:rsidRPr="00933690" w:rsidRDefault="00933690" w:rsidP="00933690">
      <w:pPr>
        <w:rPr>
          <w:sz w:val="20"/>
          <w:szCs w:val="20"/>
        </w:rPr>
      </w:pPr>
      <w:r w:rsidRPr="00933690">
        <w:rPr>
          <w:sz w:val="20"/>
          <w:szCs w:val="20"/>
        </w:rPr>
        <w:t>24)</w:t>
      </w:r>
    </w:p>
    <w:tbl>
      <w:tblPr>
        <w:tblStyle w:val="TableGrid"/>
        <w:tblW w:w="0" w:type="auto"/>
        <w:tblLook w:val="04A0" w:firstRow="1" w:lastRow="0" w:firstColumn="1" w:lastColumn="0" w:noHBand="0" w:noVBand="1"/>
      </w:tblPr>
      <w:tblGrid>
        <w:gridCol w:w="8488"/>
      </w:tblGrid>
      <w:tr w:rsidR="00933690" w:rsidRPr="00933690" w14:paraId="03379724" w14:textId="77777777" w:rsidTr="00A05687">
        <w:tc>
          <w:tcPr>
            <w:tcW w:w="9010" w:type="dxa"/>
          </w:tcPr>
          <w:p w14:paraId="0BD4F13E"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321170C9" w14:textId="77777777" w:rsidTr="00A05687">
        <w:tc>
          <w:tcPr>
            <w:tcW w:w="9010" w:type="dxa"/>
          </w:tcPr>
          <w:p w14:paraId="06ADFBBA" w14:textId="77777777" w:rsidR="00933690" w:rsidRPr="00933690" w:rsidRDefault="00933690" w:rsidP="00933690">
            <w:pPr>
              <w:rPr>
                <w:sz w:val="20"/>
                <w:szCs w:val="20"/>
              </w:rPr>
            </w:pPr>
          </w:p>
          <w:p w14:paraId="5B9EB22A" w14:textId="77777777" w:rsidR="00933690" w:rsidRPr="00933690" w:rsidRDefault="00933690" w:rsidP="00933690">
            <w:pPr>
              <w:rPr>
                <w:sz w:val="20"/>
                <w:szCs w:val="20"/>
              </w:rPr>
            </w:pPr>
          </w:p>
          <w:p w14:paraId="7225CA70" w14:textId="77777777" w:rsidR="00933690" w:rsidRPr="00933690" w:rsidRDefault="00933690" w:rsidP="00933690">
            <w:pPr>
              <w:rPr>
                <w:sz w:val="20"/>
                <w:szCs w:val="20"/>
              </w:rPr>
            </w:pPr>
          </w:p>
          <w:p w14:paraId="2ED42FC3" w14:textId="77777777" w:rsidR="00933690" w:rsidRPr="00933690" w:rsidRDefault="00933690" w:rsidP="00933690">
            <w:pPr>
              <w:rPr>
                <w:sz w:val="20"/>
                <w:szCs w:val="20"/>
              </w:rPr>
            </w:pPr>
          </w:p>
          <w:p w14:paraId="1D391619" w14:textId="77777777" w:rsidR="00933690" w:rsidRPr="00933690" w:rsidRDefault="00933690" w:rsidP="00933690">
            <w:pPr>
              <w:rPr>
                <w:sz w:val="20"/>
                <w:szCs w:val="20"/>
              </w:rPr>
            </w:pPr>
          </w:p>
        </w:tc>
      </w:tr>
    </w:tbl>
    <w:p w14:paraId="62208F3B" w14:textId="77777777" w:rsidR="00933690" w:rsidRPr="00933690" w:rsidRDefault="00933690" w:rsidP="00933690">
      <w:pPr>
        <w:rPr>
          <w:sz w:val="20"/>
          <w:szCs w:val="20"/>
        </w:rPr>
      </w:pPr>
    </w:p>
    <w:p w14:paraId="1623BDD3" w14:textId="77777777" w:rsidR="00933690" w:rsidRPr="00933690" w:rsidRDefault="00933690" w:rsidP="00933690">
      <w:pPr>
        <w:rPr>
          <w:sz w:val="20"/>
          <w:szCs w:val="20"/>
        </w:rPr>
      </w:pPr>
      <w:r w:rsidRPr="00933690">
        <w:rPr>
          <w:sz w:val="20"/>
          <w:szCs w:val="20"/>
        </w:rPr>
        <w:t>25)</w:t>
      </w:r>
    </w:p>
    <w:tbl>
      <w:tblPr>
        <w:tblStyle w:val="TableGrid"/>
        <w:tblW w:w="0" w:type="auto"/>
        <w:tblLook w:val="04A0" w:firstRow="1" w:lastRow="0" w:firstColumn="1" w:lastColumn="0" w:noHBand="0" w:noVBand="1"/>
      </w:tblPr>
      <w:tblGrid>
        <w:gridCol w:w="8488"/>
      </w:tblGrid>
      <w:tr w:rsidR="00933690" w:rsidRPr="00933690" w14:paraId="5A1D428D" w14:textId="77777777" w:rsidTr="00A05687">
        <w:tc>
          <w:tcPr>
            <w:tcW w:w="9010" w:type="dxa"/>
          </w:tcPr>
          <w:p w14:paraId="74361700" w14:textId="77777777" w:rsidR="00933690" w:rsidRPr="00933690" w:rsidRDefault="00933690" w:rsidP="00933690">
            <w:pPr>
              <w:rPr>
                <w:sz w:val="20"/>
                <w:szCs w:val="20"/>
              </w:rPr>
            </w:pPr>
            <w:r w:rsidRPr="00933690">
              <w:rPr>
                <w:sz w:val="20"/>
                <w:szCs w:val="20"/>
              </w:rPr>
              <w:t>Clinical outcomes:</w:t>
            </w:r>
          </w:p>
        </w:tc>
      </w:tr>
      <w:tr w:rsidR="00933690" w:rsidRPr="00933690" w14:paraId="3A81F948" w14:textId="77777777" w:rsidTr="00A05687">
        <w:tc>
          <w:tcPr>
            <w:tcW w:w="9010" w:type="dxa"/>
          </w:tcPr>
          <w:p w14:paraId="2F8EF643" w14:textId="77777777" w:rsidR="00933690" w:rsidRPr="00933690" w:rsidRDefault="00933690" w:rsidP="00933690">
            <w:pPr>
              <w:rPr>
                <w:sz w:val="20"/>
                <w:szCs w:val="20"/>
              </w:rPr>
            </w:pPr>
          </w:p>
          <w:p w14:paraId="1A8A366B" w14:textId="77777777" w:rsidR="00933690" w:rsidRPr="00933690" w:rsidRDefault="00933690" w:rsidP="00933690">
            <w:pPr>
              <w:rPr>
                <w:sz w:val="20"/>
                <w:szCs w:val="20"/>
              </w:rPr>
            </w:pPr>
          </w:p>
          <w:p w14:paraId="435664B0" w14:textId="77777777" w:rsidR="00933690" w:rsidRPr="00933690" w:rsidRDefault="00933690" w:rsidP="00933690">
            <w:pPr>
              <w:rPr>
                <w:sz w:val="20"/>
                <w:szCs w:val="20"/>
              </w:rPr>
            </w:pPr>
          </w:p>
          <w:p w14:paraId="64618828" w14:textId="77777777" w:rsidR="00933690" w:rsidRPr="00933690" w:rsidRDefault="00933690" w:rsidP="00933690">
            <w:pPr>
              <w:rPr>
                <w:sz w:val="20"/>
                <w:szCs w:val="20"/>
              </w:rPr>
            </w:pPr>
          </w:p>
          <w:p w14:paraId="0CB146AB" w14:textId="77777777" w:rsidR="00933690" w:rsidRPr="00933690" w:rsidRDefault="00933690" w:rsidP="00933690">
            <w:pPr>
              <w:rPr>
                <w:sz w:val="20"/>
                <w:szCs w:val="20"/>
              </w:rPr>
            </w:pPr>
          </w:p>
          <w:p w14:paraId="07F0C353" w14:textId="77777777" w:rsidR="00933690" w:rsidRPr="00933690" w:rsidRDefault="00933690" w:rsidP="00933690">
            <w:pPr>
              <w:rPr>
                <w:sz w:val="20"/>
                <w:szCs w:val="20"/>
              </w:rPr>
            </w:pPr>
          </w:p>
        </w:tc>
      </w:tr>
    </w:tbl>
    <w:p w14:paraId="1E16C041" w14:textId="4B475A90"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1EFC83BE" w14:textId="77777777" w:rsidTr="00A05687">
        <w:tc>
          <w:tcPr>
            <w:tcW w:w="9010" w:type="dxa"/>
          </w:tcPr>
          <w:p w14:paraId="69DA4518" w14:textId="77777777" w:rsidR="00933690" w:rsidRPr="00933690" w:rsidRDefault="00933690" w:rsidP="00933690">
            <w:pPr>
              <w:rPr>
                <w:b/>
                <w:bCs/>
                <w:sz w:val="20"/>
                <w:szCs w:val="20"/>
              </w:rPr>
            </w:pPr>
            <w:r w:rsidRPr="00933690">
              <w:rPr>
                <w:b/>
                <w:bCs/>
                <w:sz w:val="20"/>
                <w:szCs w:val="20"/>
              </w:rPr>
              <w:t>Spina Bifida</w:t>
            </w:r>
          </w:p>
          <w:p w14:paraId="75998E7F" w14:textId="77777777" w:rsidR="00933690" w:rsidRPr="00933690" w:rsidRDefault="00933690" w:rsidP="00933690">
            <w:pPr>
              <w:rPr>
                <w:b/>
                <w:bCs/>
                <w:sz w:val="20"/>
                <w:szCs w:val="20"/>
              </w:rPr>
            </w:pPr>
          </w:p>
        </w:tc>
      </w:tr>
      <w:tr w:rsidR="00933690" w:rsidRPr="00933690" w14:paraId="3BA13BB6" w14:textId="77777777" w:rsidTr="00A05687">
        <w:tc>
          <w:tcPr>
            <w:tcW w:w="9010" w:type="dxa"/>
          </w:tcPr>
          <w:p w14:paraId="5856CF30"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spina bifida. </w:t>
            </w:r>
          </w:p>
          <w:p w14:paraId="15574300"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4FB21351" w14:textId="77777777" w:rsidR="00933690" w:rsidRPr="00933690" w:rsidRDefault="00933690" w:rsidP="00933690">
            <w:pPr>
              <w:rPr>
                <w:sz w:val="20"/>
                <w:szCs w:val="20"/>
              </w:rPr>
            </w:pPr>
          </w:p>
          <w:p w14:paraId="7D9BECBA" w14:textId="77777777" w:rsidR="00933690" w:rsidRPr="00933690" w:rsidRDefault="00933690" w:rsidP="00933690">
            <w:pPr>
              <w:rPr>
                <w:sz w:val="20"/>
                <w:szCs w:val="20"/>
              </w:rPr>
            </w:pPr>
            <w:r w:rsidRPr="00933690">
              <w:rPr>
                <w:sz w:val="20"/>
                <w:szCs w:val="20"/>
              </w:rPr>
              <w:t xml:space="preserve">     Experience treating this condition</w:t>
            </w:r>
          </w:p>
          <w:p w14:paraId="61D5A7C2"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5C91B7FC" w14:textId="77777777" w:rsidR="00933690" w:rsidRPr="00933690" w:rsidRDefault="00933690" w:rsidP="00933690">
            <w:pPr>
              <w:rPr>
                <w:sz w:val="20"/>
                <w:szCs w:val="20"/>
              </w:rPr>
            </w:pPr>
            <w:r w:rsidRPr="00933690">
              <w:rPr>
                <w:sz w:val="20"/>
                <w:szCs w:val="20"/>
              </w:rPr>
              <w:t xml:space="preserve">     Degree of mobility impairment</w:t>
            </w:r>
          </w:p>
          <w:p w14:paraId="5D4C17B6" w14:textId="77777777" w:rsidR="00933690" w:rsidRPr="00933690" w:rsidRDefault="00933690" w:rsidP="00933690">
            <w:pPr>
              <w:rPr>
                <w:sz w:val="20"/>
                <w:szCs w:val="20"/>
              </w:rPr>
            </w:pPr>
            <w:r w:rsidRPr="00933690">
              <w:rPr>
                <w:sz w:val="20"/>
                <w:szCs w:val="20"/>
              </w:rPr>
              <w:t xml:space="preserve">     The age range of patients</w:t>
            </w:r>
          </w:p>
          <w:p w14:paraId="4B3680CD" w14:textId="77777777" w:rsidR="00933690" w:rsidRPr="00933690" w:rsidRDefault="00933690" w:rsidP="00933690">
            <w:pPr>
              <w:rPr>
                <w:sz w:val="20"/>
                <w:szCs w:val="20"/>
              </w:rPr>
            </w:pPr>
            <w:r w:rsidRPr="00933690">
              <w:rPr>
                <w:sz w:val="20"/>
                <w:szCs w:val="20"/>
              </w:rPr>
              <w:t xml:space="preserve">     Clinical outcomes</w:t>
            </w:r>
          </w:p>
          <w:p w14:paraId="04F81098" w14:textId="77777777" w:rsidR="00933690" w:rsidRPr="00933690" w:rsidRDefault="00933690" w:rsidP="00933690">
            <w:pPr>
              <w:rPr>
                <w:sz w:val="20"/>
                <w:szCs w:val="20"/>
              </w:rPr>
            </w:pPr>
            <w:r w:rsidRPr="00933690">
              <w:rPr>
                <w:sz w:val="20"/>
                <w:szCs w:val="20"/>
              </w:rPr>
              <w:t xml:space="preserve">     </w:t>
            </w:r>
          </w:p>
        </w:tc>
      </w:tr>
    </w:tbl>
    <w:p w14:paraId="337C7A34" w14:textId="77777777" w:rsidR="00933690" w:rsidRPr="00933690" w:rsidRDefault="00933690" w:rsidP="00933690">
      <w:pPr>
        <w:rPr>
          <w:sz w:val="20"/>
          <w:szCs w:val="20"/>
        </w:rPr>
      </w:pPr>
    </w:p>
    <w:p w14:paraId="4968E280" w14:textId="77777777" w:rsidR="00933690" w:rsidRPr="00933690" w:rsidRDefault="00933690" w:rsidP="00933690">
      <w:pPr>
        <w:rPr>
          <w:sz w:val="20"/>
          <w:szCs w:val="20"/>
        </w:rPr>
      </w:pPr>
      <w:r w:rsidRPr="00933690">
        <w:rPr>
          <w:sz w:val="20"/>
          <w:szCs w:val="20"/>
        </w:rPr>
        <w:t>26)</w:t>
      </w:r>
    </w:p>
    <w:tbl>
      <w:tblPr>
        <w:tblStyle w:val="TableGrid"/>
        <w:tblW w:w="0" w:type="auto"/>
        <w:tblLook w:val="04A0" w:firstRow="1" w:lastRow="0" w:firstColumn="1" w:lastColumn="0" w:noHBand="0" w:noVBand="1"/>
      </w:tblPr>
      <w:tblGrid>
        <w:gridCol w:w="1486"/>
        <w:gridCol w:w="7002"/>
      </w:tblGrid>
      <w:tr w:rsidR="00933690" w:rsidRPr="00933690" w14:paraId="6BA08E81" w14:textId="77777777" w:rsidTr="00A05687">
        <w:tc>
          <w:tcPr>
            <w:tcW w:w="9010" w:type="dxa"/>
            <w:gridSpan w:val="2"/>
          </w:tcPr>
          <w:p w14:paraId="57C61886"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65A7A638" w14:textId="77777777" w:rsidR="00933690" w:rsidRPr="00933690" w:rsidRDefault="00933690" w:rsidP="00933690">
            <w:pPr>
              <w:rPr>
                <w:sz w:val="20"/>
                <w:szCs w:val="20"/>
              </w:rPr>
            </w:pPr>
            <w:r w:rsidRPr="00933690">
              <w:rPr>
                <w:sz w:val="20"/>
                <w:szCs w:val="20"/>
              </w:rPr>
              <w:t>(Q 31).  *</w:t>
            </w:r>
          </w:p>
        </w:tc>
      </w:tr>
      <w:tr w:rsidR="00933690" w:rsidRPr="00933690" w14:paraId="02D246AE" w14:textId="77777777" w:rsidTr="00A05687">
        <w:tc>
          <w:tcPr>
            <w:tcW w:w="1555" w:type="dxa"/>
          </w:tcPr>
          <w:p w14:paraId="0987D4BE"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3AF92376" w14:textId="77777777" w:rsidR="00933690" w:rsidRPr="00933690" w:rsidRDefault="00933690" w:rsidP="00933690">
            <w:pPr>
              <w:rPr>
                <w:sz w:val="20"/>
                <w:szCs w:val="20"/>
              </w:rPr>
            </w:pPr>
            <w:r w:rsidRPr="00933690">
              <w:rPr>
                <w:sz w:val="20"/>
                <w:szCs w:val="20"/>
              </w:rPr>
              <w:t>Yes</w:t>
            </w:r>
          </w:p>
        </w:tc>
      </w:tr>
      <w:tr w:rsidR="00933690" w:rsidRPr="00933690" w14:paraId="56F61BFF" w14:textId="77777777" w:rsidTr="00A05687">
        <w:tc>
          <w:tcPr>
            <w:tcW w:w="1555" w:type="dxa"/>
          </w:tcPr>
          <w:p w14:paraId="57EE2866"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6690AAD2" w14:textId="77777777" w:rsidR="00933690" w:rsidRPr="00933690" w:rsidRDefault="00933690" w:rsidP="00933690">
            <w:pPr>
              <w:rPr>
                <w:sz w:val="20"/>
                <w:szCs w:val="20"/>
              </w:rPr>
            </w:pPr>
            <w:r w:rsidRPr="00933690">
              <w:rPr>
                <w:sz w:val="20"/>
                <w:szCs w:val="20"/>
              </w:rPr>
              <w:t>No</w:t>
            </w:r>
          </w:p>
        </w:tc>
      </w:tr>
    </w:tbl>
    <w:p w14:paraId="3A9CDA15" w14:textId="77777777" w:rsidR="00933690" w:rsidRPr="00933690" w:rsidRDefault="00933690" w:rsidP="00933690">
      <w:pPr>
        <w:rPr>
          <w:sz w:val="20"/>
          <w:szCs w:val="20"/>
        </w:rPr>
      </w:pPr>
    </w:p>
    <w:p w14:paraId="2E67264E" w14:textId="77777777" w:rsidR="00933690" w:rsidRPr="00933690" w:rsidRDefault="00933690" w:rsidP="00933690">
      <w:pPr>
        <w:rPr>
          <w:sz w:val="20"/>
          <w:szCs w:val="20"/>
        </w:rPr>
      </w:pPr>
      <w:r w:rsidRPr="00933690">
        <w:rPr>
          <w:sz w:val="20"/>
          <w:szCs w:val="20"/>
        </w:rPr>
        <w:t>27)</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05EC5A63" w14:textId="77777777" w:rsidTr="00A05687">
        <w:tc>
          <w:tcPr>
            <w:tcW w:w="9010" w:type="dxa"/>
            <w:gridSpan w:val="8"/>
          </w:tcPr>
          <w:p w14:paraId="46354D89"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1273CD6D" w14:textId="77777777" w:rsidTr="00A05687">
        <w:tc>
          <w:tcPr>
            <w:tcW w:w="1535" w:type="dxa"/>
            <w:vMerge w:val="restart"/>
          </w:tcPr>
          <w:p w14:paraId="575444BB" w14:textId="77777777" w:rsidR="00933690" w:rsidRPr="00933690" w:rsidRDefault="00933690" w:rsidP="00933690">
            <w:pPr>
              <w:jc w:val="both"/>
              <w:rPr>
                <w:sz w:val="20"/>
                <w:szCs w:val="20"/>
              </w:rPr>
            </w:pPr>
          </w:p>
        </w:tc>
        <w:tc>
          <w:tcPr>
            <w:tcW w:w="1074" w:type="dxa"/>
          </w:tcPr>
          <w:p w14:paraId="56DD9FAF"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0F43F00B" w14:textId="77777777" w:rsidR="00933690" w:rsidRPr="00933690" w:rsidRDefault="00933690" w:rsidP="00933690">
            <w:pPr>
              <w:jc w:val="both"/>
              <w:rPr>
                <w:sz w:val="20"/>
                <w:szCs w:val="20"/>
              </w:rPr>
            </w:pPr>
            <w:r w:rsidRPr="00933690">
              <w:rPr>
                <w:sz w:val="20"/>
                <w:szCs w:val="20"/>
              </w:rPr>
              <w:t>Disagree</w:t>
            </w:r>
          </w:p>
        </w:tc>
        <w:tc>
          <w:tcPr>
            <w:tcW w:w="1258" w:type="dxa"/>
          </w:tcPr>
          <w:p w14:paraId="3C5C85F3" w14:textId="77777777" w:rsidR="00933690" w:rsidRPr="00933690" w:rsidRDefault="00933690" w:rsidP="00933690">
            <w:pPr>
              <w:jc w:val="both"/>
              <w:rPr>
                <w:sz w:val="20"/>
                <w:szCs w:val="20"/>
              </w:rPr>
            </w:pPr>
            <w:r w:rsidRPr="00933690">
              <w:rPr>
                <w:sz w:val="20"/>
                <w:szCs w:val="20"/>
              </w:rPr>
              <w:t>Somewhat Disagree</w:t>
            </w:r>
          </w:p>
        </w:tc>
        <w:tc>
          <w:tcPr>
            <w:tcW w:w="966" w:type="dxa"/>
          </w:tcPr>
          <w:p w14:paraId="448B9EB5" w14:textId="77777777" w:rsidR="00933690" w:rsidRPr="00933690" w:rsidRDefault="00933690" w:rsidP="00933690">
            <w:pPr>
              <w:jc w:val="both"/>
              <w:rPr>
                <w:sz w:val="20"/>
                <w:szCs w:val="20"/>
              </w:rPr>
            </w:pPr>
            <w:r w:rsidRPr="00933690">
              <w:rPr>
                <w:sz w:val="20"/>
                <w:szCs w:val="20"/>
              </w:rPr>
              <w:t>Neutral</w:t>
            </w:r>
          </w:p>
        </w:tc>
        <w:tc>
          <w:tcPr>
            <w:tcW w:w="1258" w:type="dxa"/>
          </w:tcPr>
          <w:p w14:paraId="3B546104" w14:textId="77777777" w:rsidR="00933690" w:rsidRPr="00933690" w:rsidRDefault="00933690" w:rsidP="00933690">
            <w:pPr>
              <w:jc w:val="both"/>
              <w:rPr>
                <w:sz w:val="20"/>
                <w:szCs w:val="20"/>
              </w:rPr>
            </w:pPr>
            <w:r w:rsidRPr="00933690">
              <w:rPr>
                <w:sz w:val="20"/>
                <w:szCs w:val="20"/>
              </w:rPr>
              <w:t>Somewhat Agree</w:t>
            </w:r>
          </w:p>
        </w:tc>
        <w:tc>
          <w:tcPr>
            <w:tcW w:w="813" w:type="dxa"/>
          </w:tcPr>
          <w:p w14:paraId="2F1AB96F" w14:textId="77777777" w:rsidR="00933690" w:rsidRPr="00933690" w:rsidRDefault="00933690" w:rsidP="00933690">
            <w:pPr>
              <w:jc w:val="both"/>
              <w:rPr>
                <w:sz w:val="20"/>
                <w:szCs w:val="20"/>
              </w:rPr>
            </w:pPr>
            <w:r w:rsidRPr="00933690">
              <w:rPr>
                <w:sz w:val="20"/>
                <w:szCs w:val="20"/>
              </w:rPr>
              <w:t>Agree</w:t>
            </w:r>
          </w:p>
        </w:tc>
        <w:tc>
          <w:tcPr>
            <w:tcW w:w="1032" w:type="dxa"/>
          </w:tcPr>
          <w:p w14:paraId="2F48AF24" w14:textId="77777777" w:rsidR="00933690" w:rsidRPr="00933690" w:rsidRDefault="00933690" w:rsidP="00933690">
            <w:pPr>
              <w:jc w:val="both"/>
              <w:rPr>
                <w:sz w:val="20"/>
                <w:szCs w:val="20"/>
              </w:rPr>
            </w:pPr>
            <w:r w:rsidRPr="00933690">
              <w:rPr>
                <w:sz w:val="20"/>
                <w:szCs w:val="20"/>
              </w:rPr>
              <w:t>Strongly Agree</w:t>
            </w:r>
          </w:p>
        </w:tc>
      </w:tr>
      <w:tr w:rsidR="00933690" w:rsidRPr="00933690" w14:paraId="54858041" w14:textId="77777777" w:rsidTr="00A05687">
        <w:tc>
          <w:tcPr>
            <w:tcW w:w="1535" w:type="dxa"/>
            <w:vMerge/>
          </w:tcPr>
          <w:p w14:paraId="7F9C7DCD" w14:textId="77777777" w:rsidR="00933690" w:rsidRPr="00933690" w:rsidRDefault="00933690" w:rsidP="00933690">
            <w:pPr>
              <w:jc w:val="center"/>
              <w:rPr>
                <w:sz w:val="20"/>
                <w:szCs w:val="20"/>
              </w:rPr>
            </w:pPr>
          </w:p>
        </w:tc>
        <w:tc>
          <w:tcPr>
            <w:tcW w:w="1074" w:type="dxa"/>
          </w:tcPr>
          <w:p w14:paraId="31930BF2" w14:textId="77777777" w:rsidR="00933690" w:rsidRPr="00933690" w:rsidRDefault="00933690" w:rsidP="00933690">
            <w:pPr>
              <w:jc w:val="center"/>
              <w:rPr>
                <w:sz w:val="20"/>
                <w:szCs w:val="20"/>
              </w:rPr>
            </w:pPr>
            <w:r w:rsidRPr="00933690">
              <w:rPr>
                <w:sz w:val="20"/>
                <w:szCs w:val="20"/>
              </w:rPr>
              <w:t>1</w:t>
            </w:r>
          </w:p>
        </w:tc>
        <w:tc>
          <w:tcPr>
            <w:tcW w:w="1074" w:type="dxa"/>
          </w:tcPr>
          <w:p w14:paraId="713E2119" w14:textId="77777777" w:rsidR="00933690" w:rsidRPr="00933690" w:rsidRDefault="00933690" w:rsidP="00933690">
            <w:pPr>
              <w:jc w:val="center"/>
              <w:rPr>
                <w:sz w:val="20"/>
                <w:szCs w:val="20"/>
              </w:rPr>
            </w:pPr>
            <w:r w:rsidRPr="00933690">
              <w:rPr>
                <w:sz w:val="20"/>
                <w:szCs w:val="20"/>
              </w:rPr>
              <w:t>2</w:t>
            </w:r>
          </w:p>
        </w:tc>
        <w:tc>
          <w:tcPr>
            <w:tcW w:w="1258" w:type="dxa"/>
          </w:tcPr>
          <w:p w14:paraId="7788A248" w14:textId="77777777" w:rsidR="00933690" w:rsidRPr="00933690" w:rsidRDefault="00933690" w:rsidP="00933690">
            <w:pPr>
              <w:jc w:val="center"/>
              <w:rPr>
                <w:sz w:val="20"/>
                <w:szCs w:val="20"/>
              </w:rPr>
            </w:pPr>
            <w:r w:rsidRPr="00933690">
              <w:rPr>
                <w:sz w:val="20"/>
                <w:szCs w:val="20"/>
              </w:rPr>
              <w:t>3</w:t>
            </w:r>
          </w:p>
        </w:tc>
        <w:tc>
          <w:tcPr>
            <w:tcW w:w="966" w:type="dxa"/>
          </w:tcPr>
          <w:p w14:paraId="4FC69B11" w14:textId="77777777" w:rsidR="00933690" w:rsidRPr="00933690" w:rsidRDefault="00933690" w:rsidP="00933690">
            <w:pPr>
              <w:jc w:val="center"/>
              <w:rPr>
                <w:sz w:val="20"/>
                <w:szCs w:val="20"/>
              </w:rPr>
            </w:pPr>
            <w:r w:rsidRPr="00933690">
              <w:rPr>
                <w:sz w:val="20"/>
                <w:szCs w:val="20"/>
              </w:rPr>
              <w:t>4</w:t>
            </w:r>
          </w:p>
        </w:tc>
        <w:tc>
          <w:tcPr>
            <w:tcW w:w="1258" w:type="dxa"/>
          </w:tcPr>
          <w:p w14:paraId="1137BF35" w14:textId="77777777" w:rsidR="00933690" w:rsidRPr="00933690" w:rsidRDefault="00933690" w:rsidP="00933690">
            <w:pPr>
              <w:jc w:val="center"/>
              <w:rPr>
                <w:sz w:val="20"/>
                <w:szCs w:val="20"/>
              </w:rPr>
            </w:pPr>
            <w:r w:rsidRPr="00933690">
              <w:rPr>
                <w:sz w:val="20"/>
                <w:szCs w:val="20"/>
              </w:rPr>
              <w:t>5</w:t>
            </w:r>
          </w:p>
        </w:tc>
        <w:tc>
          <w:tcPr>
            <w:tcW w:w="813" w:type="dxa"/>
          </w:tcPr>
          <w:p w14:paraId="22AF1A8A" w14:textId="77777777" w:rsidR="00933690" w:rsidRPr="00933690" w:rsidRDefault="00933690" w:rsidP="00933690">
            <w:pPr>
              <w:jc w:val="center"/>
              <w:rPr>
                <w:sz w:val="20"/>
                <w:szCs w:val="20"/>
              </w:rPr>
            </w:pPr>
            <w:r w:rsidRPr="00933690">
              <w:rPr>
                <w:sz w:val="20"/>
                <w:szCs w:val="20"/>
              </w:rPr>
              <w:t>6</w:t>
            </w:r>
          </w:p>
        </w:tc>
        <w:tc>
          <w:tcPr>
            <w:tcW w:w="1032" w:type="dxa"/>
          </w:tcPr>
          <w:p w14:paraId="3299E225" w14:textId="77777777" w:rsidR="00933690" w:rsidRPr="00933690" w:rsidRDefault="00933690" w:rsidP="00933690">
            <w:pPr>
              <w:jc w:val="center"/>
              <w:rPr>
                <w:sz w:val="20"/>
                <w:szCs w:val="20"/>
              </w:rPr>
            </w:pPr>
            <w:r w:rsidRPr="00933690">
              <w:rPr>
                <w:sz w:val="20"/>
                <w:szCs w:val="20"/>
              </w:rPr>
              <w:t>7</w:t>
            </w:r>
          </w:p>
        </w:tc>
      </w:tr>
      <w:tr w:rsidR="00933690" w:rsidRPr="00933690" w14:paraId="026DED4B" w14:textId="77777777" w:rsidTr="00A05687">
        <w:tc>
          <w:tcPr>
            <w:tcW w:w="1535" w:type="dxa"/>
          </w:tcPr>
          <w:p w14:paraId="20961D26" w14:textId="77777777" w:rsidR="00933690" w:rsidRPr="00933690" w:rsidRDefault="00933690" w:rsidP="00933690">
            <w:pPr>
              <w:rPr>
                <w:sz w:val="20"/>
                <w:szCs w:val="20"/>
              </w:rPr>
            </w:pPr>
            <w:r w:rsidRPr="00933690">
              <w:rPr>
                <w:sz w:val="20"/>
                <w:szCs w:val="20"/>
              </w:rPr>
              <w:t>Spina bifida is suitable for stability footwear intervention?</w:t>
            </w:r>
          </w:p>
        </w:tc>
        <w:tc>
          <w:tcPr>
            <w:tcW w:w="1074" w:type="dxa"/>
          </w:tcPr>
          <w:p w14:paraId="39E904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3B710A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7AB2204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1E8D107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24BCB8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76F97E2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5C6AA5F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E3513B0" w14:textId="77777777" w:rsidR="00933690" w:rsidRPr="00933690" w:rsidRDefault="00933690" w:rsidP="00933690">
      <w:pPr>
        <w:rPr>
          <w:sz w:val="20"/>
          <w:szCs w:val="20"/>
        </w:rPr>
      </w:pPr>
    </w:p>
    <w:p w14:paraId="65411EAE" w14:textId="77777777" w:rsidR="00933690" w:rsidRPr="00933690" w:rsidRDefault="00933690" w:rsidP="00933690">
      <w:pPr>
        <w:rPr>
          <w:sz w:val="20"/>
          <w:szCs w:val="20"/>
        </w:rPr>
      </w:pPr>
      <w:r w:rsidRPr="00933690">
        <w:rPr>
          <w:sz w:val="20"/>
          <w:szCs w:val="20"/>
        </w:rPr>
        <w:t>28)</w:t>
      </w:r>
    </w:p>
    <w:tbl>
      <w:tblPr>
        <w:tblStyle w:val="TableGrid"/>
        <w:tblW w:w="0" w:type="auto"/>
        <w:tblLook w:val="04A0" w:firstRow="1" w:lastRow="0" w:firstColumn="1" w:lastColumn="0" w:noHBand="0" w:noVBand="1"/>
      </w:tblPr>
      <w:tblGrid>
        <w:gridCol w:w="8488"/>
      </w:tblGrid>
      <w:tr w:rsidR="00933690" w:rsidRPr="00933690" w14:paraId="3662177B" w14:textId="77777777" w:rsidTr="00A05687">
        <w:tc>
          <w:tcPr>
            <w:tcW w:w="9010" w:type="dxa"/>
          </w:tcPr>
          <w:p w14:paraId="0E42DE98"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44AE6649" w14:textId="77777777" w:rsidTr="00A05687">
        <w:tc>
          <w:tcPr>
            <w:tcW w:w="9010" w:type="dxa"/>
          </w:tcPr>
          <w:p w14:paraId="6C2B8E3E" w14:textId="77777777" w:rsidR="00933690" w:rsidRPr="00933690" w:rsidRDefault="00933690" w:rsidP="00933690">
            <w:pPr>
              <w:rPr>
                <w:sz w:val="20"/>
                <w:szCs w:val="20"/>
              </w:rPr>
            </w:pPr>
          </w:p>
          <w:p w14:paraId="5DFCC214" w14:textId="77777777" w:rsidR="00933690" w:rsidRPr="00933690" w:rsidRDefault="00933690" w:rsidP="00933690">
            <w:pPr>
              <w:rPr>
                <w:sz w:val="20"/>
                <w:szCs w:val="20"/>
              </w:rPr>
            </w:pPr>
          </w:p>
        </w:tc>
      </w:tr>
    </w:tbl>
    <w:p w14:paraId="7196E35F" w14:textId="77777777" w:rsidR="00933690" w:rsidRPr="00933690" w:rsidRDefault="00933690" w:rsidP="00933690">
      <w:pPr>
        <w:rPr>
          <w:sz w:val="20"/>
          <w:szCs w:val="20"/>
        </w:rPr>
      </w:pPr>
    </w:p>
    <w:p w14:paraId="449DA015" w14:textId="77777777" w:rsidR="00933690" w:rsidRPr="00933690" w:rsidRDefault="00933690" w:rsidP="00933690">
      <w:pPr>
        <w:rPr>
          <w:sz w:val="20"/>
          <w:szCs w:val="20"/>
        </w:rPr>
      </w:pPr>
      <w:r w:rsidRPr="00933690">
        <w:rPr>
          <w:sz w:val="20"/>
          <w:szCs w:val="20"/>
        </w:rPr>
        <w:t>29)</w:t>
      </w:r>
    </w:p>
    <w:tbl>
      <w:tblPr>
        <w:tblStyle w:val="TableGrid"/>
        <w:tblW w:w="0" w:type="auto"/>
        <w:tblLook w:val="04A0" w:firstRow="1" w:lastRow="0" w:firstColumn="1" w:lastColumn="0" w:noHBand="0" w:noVBand="1"/>
      </w:tblPr>
      <w:tblGrid>
        <w:gridCol w:w="8488"/>
      </w:tblGrid>
      <w:tr w:rsidR="00933690" w:rsidRPr="00933690" w14:paraId="23AA0AF1" w14:textId="77777777" w:rsidTr="00A05687">
        <w:tc>
          <w:tcPr>
            <w:tcW w:w="9010" w:type="dxa"/>
          </w:tcPr>
          <w:p w14:paraId="6E13271C"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6FD04312"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72C14971" w14:textId="77777777" w:rsidTr="00A05687">
        <w:tc>
          <w:tcPr>
            <w:tcW w:w="9010" w:type="dxa"/>
          </w:tcPr>
          <w:p w14:paraId="4D728DB3" w14:textId="77777777" w:rsidR="00933690" w:rsidRPr="00933690" w:rsidRDefault="00933690" w:rsidP="00933690">
            <w:pPr>
              <w:rPr>
                <w:sz w:val="20"/>
                <w:szCs w:val="20"/>
              </w:rPr>
            </w:pPr>
          </w:p>
          <w:p w14:paraId="3EB2F72D" w14:textId="77777777" w:rsidR="00933690" w:rsidRPr="00933690" w:rsidRDefault="00933690" w:rsidP="00933690">
            <w:pPr>
              <w:rPr>
                <w:sz w:val="20"/>
                <w:szCs w:val="20"/>
              </w:rPr>
            </w:pPr>
          </w:p>
        </w:tc>
      </w:tr>
    </w:tbl>
    <w:p w14:paraId="7C2B7AEB" w14:textId="77777777" w:rsidR="00933690" w:rsidRPr="00933690" w:rsidRDefault="00933690" w:rsidP="00933690">
      <w:pPr>
        <w:rPr>
          <w:sz w:val="20"/>
          <w:szCs w:val="20"/>
        </w:rPr>
      </w:pPr>
    </w:p>
    <w:p w14:paraId="2B1787C7" w14:textId="77777777" w:rsidR="00933690" w:rsidRPr="00933690" w:rsidRDefault="00933690" w:rsidP="00933690">
      <w:pPr>
        <w:rPr>
          <w:sz w:val="20"/>
          <w:szCs w:val="20"/>
        </w:rPr>
      </w:pPr>
      <w:r w:rsidRPr="00933690">
        <w:rPr>
          <w:sz w:val="20"/>
          <w:szCs w:val="20"/>
        </w:rPr>
        <w:t>30)</w:t>
      </w:r>
    </w:p>
    <w:tbl>
      <w:tblPr>
        <w:tblStyle w:val="TableGrid"/>
        <w:tblW w:w="0" w:type="auto"/>
        <w:tblLook w:val="04A0" w:firstRow="1" w:lastRow="0" w:firstColumn="1" w:lastColumn="0" w:noHBand="0" w:noVBand="1"/>
      </w:tblPr>
      <w:tblGrid>
        <w:gridCol w:w="8488"/>
      </w:tblGrid>
      <w:tr w:rsidR="00933690" w:rsidRPr="00933690" w14:paraId="38F70ACA" w14:textId="77777777" w:rsidTr="00A05687">
        <w:tc>
          <w:tcPr>
            <w:tcW w:w="9010" w:type="dxa"/>
          </w:tcPr>
          <w:p w14:paraId="40C0A141"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75A7DD89" w14:textId="77777777" w:rsidTr="00A05687">
        <w:tc>
          <w:tcPr>
            <w:tcW w:w="9010" w:type="dxa"/>
          </w:tcPr>
          <w:p w14:paraId="7865A87E" w14:textId="77777777" w:rsidR="00933690" w:rsidRPr="00933690" w:rsidRDefault="00933690" w:rsidP="00933690">
            <w:pPr>
              <w:rPr>
                <w:sz w:val="20"/>
                <w:szCs w:val="20"/>
              </w:rPr>
            </w:pPr>
          </w:p>
          <w:p w14:paraId="6EFDE40E" w14:textId="77777777" w:rsidR="00933690" w:rsidRPr="00933690" w:rsidRDefault="00933690" w:rsidP="00933690">
            <w:pPr>
              <w:rPr>
                <w:sz w:val="20"/>
                <w:szCs w:val="20"/>
              </w:rPr>
            </w:pPr>
          </w:p>
          <w:p w14:paraId="1D22D7B6" w14:textId="77777777" w:rsidR="00933690" w:rsidRPr="00933690" w:rsidRDefault="00933690" w:rsidP="00933690">
            <w:pPr>
              <w:rPr>
                <w:sz w:val="20"/>
                <w:szCs w:val="20"/>
              </w:rPr>
            </w:pPr>
          </w:p>
          <w:p w14:paraId="5CBA26E0" w14:textId="77777777" w:rsidR="00933690" w:rsidRPr="00933690" w:rsidRDefault="00933690" w:rsidP="00933690">
            <w:pPr>
              <w:rPr>
                <w:sz w:val="20"/>
                <w:szCs w:val="20"/>
              </w:rPr>
            </w:pPr>
          </w:p>
          <w:p w14:paraId="6C723D55" w14:textId="77777777" w:rsidR="00933690" w:rsidRPr="00933690" w:rsidRDefault="00933690" w:rsidP="00933690">
            <w:pPr>
              <w:rPr>
                <w:sz w:val="20"/>
                <w:szCs w:val="20"/>
              </w:rPr>
            </w:pPr>
          </w:p>
        </w:tc>
      </w:tr>
    </w:tbl>
    <w:p w14:paraId="43EAD41E" w14:textId="77777777" w:rsidR="00933690" w:rsidRPr="00933690" w:rsidRDefault="00933690" w:rsidP="00933690">
      <w:pPr>
        <w:rPr>
          <w:sz w:val="20"/>
          <w:szCs w:val="20"/>
        </w:rPr>
      </w:pPr>
    </w:p>
    <w:p w14:paraId="22D86CC6" w14:textId="77777777" w:rsidR="00933690" w:rsidRPr="00933690" w:rsidRDefault="00933690" w:rsidP="00933690">
      <w:pPr>
        <w:rPr>
          <w:sz w:val="20"/>
          <w:szCs w:val="20"/>
        </w:rPr>
      </w:pPr>
      <w:r w:rsidRPr="00933690">
        <w:rPr>
          <w:sz w:val="20"/>
          <w:szCs w:val="20"/>
        </w:rPr>
        <w:t>31)</w:t>
      </w:r>
    </w:p>
    <w:tbl>
      <w:tblPr>
        <w:tblStyle w:val="TableGrid"/>
        <w:tblW w:w="0" w:type="auto"/>
        <w:tblLook w:val="04A0" w:firstRow="1" w:lastRow="0" w:firstColumn="1" w:lastColumn="0" w:noHBand="0" w:noVBand="1"/>
      </w:tblPr>
      <w:tblGrid>
        <w:gridCol w:w="8488"/>
      </w:tblGrid>
      <w:tr w:rsidR="00933690" w:rsidRPr="00933690" w14:paraId="7F0C6ADE" w14:textId="77777777" w:rsidTr="00A05687">
        <w:tc>
          <w:tcPr>
            <w:tcW w:w="9010" w:type="dxa"/>
          </w:tcPr>
          <w:p w14:paraId="63D1B4A8" w14:textId="77777777" w:rsidR="00933690" w:rsidRPr="00933690" w:rsidRDefault="00933690" w:rsidP="00933690">
            <w:pPr>
              <w:rPr>
                <w:sz w:val="20"/>
                <w:szCs w:val="20"/>
              </w:rPr>
            </w:pPr>
            <w:r w:rsidRPr="00933690">
              <w:rPr>
                <w:sz w:val="20"/>
                <w:szCs w:val="20"/>
              </w:rPr>
              <w:t>Clinical outcomes:</w:t>
            </w:r>
          </w:p>
        </w:tc>
      </w:tr>
      <w:tr w:rsidR="00933690" w:rsidRPr="00933690" w14:paraId="523C4883" w14:textId="77777777" w:rsidTr="00A05687">
        <w:tc>
          <w:tcPr>
            <w:tcW w:w="9010" w:type="dxa"/>
          </w:tcPr>
          <w:p w14:paraId="1A6CBEB0" w14:textId="77777777" w:rsidR="00933690" w:rsidRPr="00933690" w:rsidRDefault="00933690" w:rsidP="00933690">
            <w:pPr>
              <w:rPr>
                <w:sz w:val="20"/>
                <w:szCs w:val="20"/>
              </w:rPr>
            </w:pPr>
          </w:p>
          <w:p w14:paraId="58DC191D" w14:textId="77777777" w:rsidR="00933690" w:rsidRPr="00933690" w:rsidRDefault="00933690" w:rsidP="00933690">
            <w:pPr>
              <w:rPr>
                <w:sz w:val="20"/>
                <w:szCs w:val="20"/>
              </w:rPr>
            </w:pPr>
          </w:p>
          <w:p w14:paraId="0EBC49B3" w14:textId="77777777" w:rsidR="00933690" w:rsidRPr="00933690" w:rsidRDefault="00933690" w:rsidP="00933690">
            <w:pPr>
              <w:rPr>
                <w:sz w:val="20"/>
                <w:szCs w:val="20"/>
              </w:rPr>
            </w:pPr>
          </w:p>
          <w:p w14:paraId="68641B89" w14:textId="77777777" w:rsidR="00933690" w:rsidRPr="00933690" w:rsidRDefault="00933690" w:rsidP="00933690">
            <w:pPr>
              <w:rPr>
                <w:sz w:val="20"/>
                <w:szCs w:val="20"/>
              </w:rPr>
            </w:pPr>
          </w:p>
          <w:p w14:paraId="638149DC" w14:textId="77777777" w:rsidR="00933690" w:rsidRPr="00933690" w:rsidRDefault="00933690" w:rsidP="00933690">
            <w:pPr>
              <w:rPr>
                <w:sz w:val="20"/>
                <w:szCs w:val="20"/>
              </w:rPr>
            </w:pPr>
          </w:p>
          <w:p w14:paraId="71FB56C2" w14:textId="77777777" w:rsidR="00933690" w:rsidRPr="00933690" w:rsidRDefault="00933690" w:rsidP="00933690">
            <w:pPr>
              <w:rPr>
                <w:sz w:val="20"/>
                <w:szCs w:val="20"/>
              </w:rPr>
            </w:pPr>
          </w:p>
        </w:tc>
      </w:tr>
    </w:tbl>
    <w:p w14:paraId="6DB6A320" w14:textId="77777777" w:rsidR="00933690" w:rsidRPr="00933690" w:rsidRDefault="00933690" w:rsidP="00933690">
      <w:pPr>
        <w:rPr>
          <w:sz w:val="20"/>
          <w:szCs w:val="20"/>
        </w:rPr>
      </w:pPr>
    </w:p>
    <w:p w14:paraId="129D0527" w14:textId="0B6A31B0"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64FA73CE" w14:textId="77777777" w:rsidTr="00A05687">
        <w:tc>
          <w:tcPr>
            <w:tcW w:w="9010" w:type="dxa"/>
          </w:tcPr>
          <w:p w14:paraId="2CDB6CD4" w14:textId="365C399F" w:rsidR="00933690" w:rsidRPr="00933690" w:rsidRDefault="0083339A" w:rsidP="00933690">
            <w:pPr>
              <w:rPr>
                <w:b/>
                <w:bCs/>
                <w:sz w:val="20"/>
                <w:szCs w:val="20"/>
              </w:rPr>
            </w:pPr>
            <w:r>
              <w:rPr>
                <w:b/>
                <w:bCs/>
                <w:sz w:val="20"/>
                <w:szCs w:val="20"/>
              </w:rPr>
              <w:t>Down</w:t>
            </w:r>
            <w:r w:rsidR="00933690" w:rsidRPr="00933690">
              <w:rPr>
                <w:b/>
                <w:bCs/>
                <w:sz w:val="20"/>
                <w:szCs w:val="20"/>
              </w:rPr>
              <w:t xml:space="preserve"> Syndrome</w:t>
            </w:r>
          </w:p>
          <w:p w14:paraId="78EADBAD" w14:textId="77777777" w:rsidR="00933690" w:rsidRPr="00933690" w:rsidRDefault="00933690" w:rsidP="00933690">
            <w:pPr>
              <w:rPr>
                <w:b/>
                <w:bCs/>
                <w:sz w:val="20"/>
                <w:szCs w:val="20"/>
              </w:rPr>
            </w:pPr>
          </w:p>
        </w:tc>
      </w:tr>
      <w:tr w:rsidR="00933690" w:rsidRPr="00933690" w14:paraId="44B8D11F" w14:textId="77777777" w:rsidTr="00A05687">
        <w:tc>
          <w:tcPr>
            <w:tcW w:w="9010" w:type="dxa"/>
          </w:tcPr>
          <w:p w14:paraId="77399EB1" w14:textId="0B1B6B12"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w:t>
            </w:r>
            <w:r w:rsidR="0083339A">
              <w:rPr>
                <w:sz w:val="20"/>
                <w:szCs w:val="20"/>
              </w:rPr>
              <w:t>Down</w:t>
            </w:r>
            <w:r w:rsidRPr="00933690">
              <w:rPr>
                <w:sz w:val="20"/>
                <w:szCs w:val="20"/>
              </w:rPr>
              <w:t xml:space="preserve"> syndrome. </w:t>
            </w:r>
          </w:p>
          <w:p w14:paraId="7889EBFA"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5E2EC370" w14:textId="77777777" w:rsidR="00933690" w:rsidRPr="00933690" w:rsidRDefault="00933690" w:rsidP="00933690">
            <w:pPr>
              <w:rPr>
                <w:sz w:val="20"/>
                <w:szCs w:val="20"/>
              </w:rPr>
            </w:pPr>
          </w:p>
          <w:p w14:paraId="430C9600" w14:textId="77777777" w:rsidR="00933690" w:rsidRPr="00933690" w:rsidRDefault="00933690" w:rsidP="00933690">
            <w:pPr>
              <w:rPr>
                <w:sz w:val="20"/>
                <w:szCs w:val="20"/>
              </w:rPr>
            </w:pPr>
            <w:r w:rsidRPr="00933690">
              <w:rPr>
                <w:sz w:val="20"/>
                <w:szCs w:val="20"/>
              </w:rPr>
              <w:t xml:space="preserve">     Experience treating this condition</w:t>
            </w:r>
          </w:p>
          <w:p w14:paraId="54E35092"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2F96D153" w14:textId="77777777" w:rsidR="00933690" w:rsidRPr="00933690" w:rsidRDefault="00933690" w:rsidP="00933690">
            <w:pPr>
              <w:rPr>
                <w:sz w:val="20"/>
                <w:szCs w:val="20"/>
              </w:rPr>
            </w:pPr>
            <w:r w:rsidRPr="00933690">
              <w:rPr>
                <w:sz w:val="20"/>
                <w:szCs w:val="20"/>
              </w:rPr>
              <w:t xml:space="preserve">     Degree of mobility impairment</w:t>
            </w:r>
          </w:p>
          <w:p w14:paraId="47E9204A" w14:textId="77777777" w:rsidR="00933690" w:rsidRPr="00933690" w:rsidRDefault="00933690" w:rsidP="00933690">
            <w:pPr>
              <w:rPr>
                <w:sz w:val="20"/>
                <w:szCs w:val="20"/>
              </w:rPr>
            </w:pPr>
            <w:r w:rsidRPr="00933690">
              <w:rPr>
                <w:sz w:val="20"/>
                <w:szCs w:val="20"/>
              </w:rPr>
              <w:t xml:space="preserve">     The age range of patients</w:t>
            </w:r>
          </w:p>
          <w:p w14:paraId="55888721" w14:textId="77777777" w:rsidR="00933690" w:rsidRPr="00933690" w:rsidRDefault="00933690" w:rsidP="00933690">
            <w:pPr>
              <w:rPr>
                <w:sz w:val="20"/>
                <w:szCs w:val="20"/>
              </w:rPr>
            </w:pPr>
            <w:r w:rsidRPr="00933690">
              <w:rPr>
                <w:sz w:val="20"/>
                <w:szCs w:val="20"/>
              </w:rPr>
              <w:t xml:space="preserve">     Clinical outcomes</w:t>
            </w:r>
          </w:p>
          <w:p w14:paraId="71B4EB6E" w14:textId="77777777" w:rsidR="00933690" w:rsidRPr="00933690" w:rsidRDefault="00933690" w:rsidP="00933690">
            <w:pPr>
              <w:rPr>
                <w:sz w:val="20"/>
                <w:szCs w:val="20"/>
              </w:rPr>
            </w:pPr>
            <w:r w:rsidRPr="00933690">
              <w:rPr>
                <w:sz w:val="20"/>
                <w:szCs w:val="20"/>
              </w:rPr>
              <w:t xml:space="preserve">     </w:t>
            </w:r>
          </w:p>
        </w:tc>
      </w:tr>
    </w:tbl>
    <w:p w14:paraId="013B7D57" w14:textId="77777777" w:rsidR="00933690" w:rsidRPr="00933690" w:rsidRDefault="00933690" w:rsidP="00933690">
      <w:pPr>
        <w:rPr>
          <w:sz w:val="20"/>
          <w:szCs w:val="20"/>
        </w:rPr>
      </w:pPr>
    </w:p>
    <w:p w14:paraId="6244155F" w14:textId="77777777" w:rsidR="00933690" w:rsidRPr="00933690" w:rsidRDefault="00933690" w:rsidP="00933690">
      <w:pPr>
        <w:rPr>
          <w:sz w:val="20"/>
          <w:szCs w:val="20"/>
        </w:rPr>
      </w:pPr>
      <w:r w:rsidRPr="00933690">
        <w:rPr>
          <w:sz w:val="20"/>
          <w:szCs w:val="20"/>
        </w:rPr>
        <w:t>32)</w:t>
      </w:r>
    </w:p>
    <w:tbl>
      <w:tblPr>
        <w:tblStyle w:val="TableGrid"/>
        <w:tblW w:w="0" w:type="auto"/>
        <w:tblLook w:val="04A0" w:firstRow="1" w:lastRow="0" w:firstColumn="1" w:lastColumn="0" w:noHBand="0" w:noVBand="1"/>
      </w:tblPr>
      <w:tblGrid>
        <w:gridCol w:w="1486"/>
        <w:gridCol w:w="7002"/>
      </w:tblGrid>
      <w:tr w:rsidR="00933690" w:rsidRPr="00933690" w14:paraId="00CF5103" w14:textId="77777777" w:rsidTr="00A05687">
        <w:tc>
          <w:tcPr>
            <w:tcW w:w="9010" w:type="dxa"/>
            <w:gridSpan w:val="2"/>
          </w:tcPr>
          <w:p w14:paraId="68F4C224"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10C8C236" w14:textId="77777777" w:rsidR="00933690" w:rsidRPr="00933690" w:rsidRDefault="00933690" w:rsidP="00933690">
            <w:pPr>
              <w:rPr>
                <w:sz w:val="20"/>
                <w:szCs w:val="20"/>
              </w:rPr>
            </w:pPr>
            <w:r w:rsidRPr="00933690">
              <w:rPr>
                <w:sz w:val="20"/>
                <w:szCs w:val="20"/>
              </w:rPr>
              <w:t>(Q 38).  *</w:t>
            </w:r>
          </w:p>
        </w:tc>
      </w:tr>
      <w:tr w:rsidR="00933690" w:rsidRPr="00933690" w14:paraId="676230CF" w14:textId="77777777" w:rsidTr="00A05687">
        <w:tc>
          <w:tcPr>
            <w:tcW w:w="1555" w:type="dxa"/>
          </w:tcPr>
          <w:p w14:paraId="2C6386D4"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01384957" w14:textId="77777777" w:rsidR="00933690" w:rsidRPr="00933690" w:rsidRDefault="00933690" w:rsidP="00933690">
            <w:pPr>
              <w:rPr>
                <w:sz w:val="20"/>
                <w:szCs w:val="20"/>
              </w:rPr>
            </w:pPr>
            <w:r w:rsidRPr="00933690">
              <w:rPr>
                <w:sz w:val="20"/>
                <w:szCs w:val="20"/>
              </w:rPr>
              <w:t>Yes</w:t>
            </w:r>
          </w:p>
        </w:tc>
      </w:tr>
      <w:tr w:rsidR="00933690" w:rsidRPr="00933690" w14:paraId="5B8AF36B" w14:textId="77777777" w:rsidTr="00A05687">
        <w:tc>
          <w:tcPr>
            <w:tcW w:w="1555" w:type="dxa"/>
          </w:tcPr>
          <w:p w14:paraId="3CF75F1D"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7908A410" w14:textId="77777777" w:rsidR="00933690" w:rsidRPr="00933690" w:rsidRDefault="00933690" w:rsidP="00933690">
            <w:pPr>
              <w:rPr>
                <w:sz w:val="20"/>
                <w:szCs w:val="20"/>
              </w:rPr>
            </w:pPr>
            <w:r w:rsidRPr="00933690">
              <w:rPr>
                <w:sz w:val="20"/>
                <w:szCs w:val="20"/>
              </w:rPr>
              <w:t>No</w:t>
            </w:r>
          </w:p>
        </w:tc>
      </w:tr>
    </w:tbl>
    <w:p w14:paraId="7CA94894" w14:textId="77777777" w:rsidR="00933690" w:rsidRPr="00933690" w:rsidRDefault="00933690" w:rsidP="00933690">
      <w:pPr>
        <w:rPr>
          <w:sz w:val="20"/>
          <w:szCs w:val="20"/>
        </w:rPr>
      </w:pPr>
    </w:p>
    <w:p w14:paraId="05524783" w14:textId="77777777" w:rsidR="00933690" w:rsidRPr="00933690" w:rsidRDefault="00933690" w:rsidP="00933690">
      <w:pPr>
        <w:rPr>
          <w:sz w:val="20"/>
          <w:szCs w:val="20"/>
        </w:rPr>
      </w:pPr>
      <w:r w:rsidRPr="00933690">
        <w:rPr>
          <w:sz w:val="20"/>
          <w:szCs w:val="20"/>
        </w:rPr>
        <w:t>33)</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25EA0F70" w14:textId="77777777" w:rsidTr="00A05687">
        <w:tc>
          <w:tcPr>
            <w:tcW w:w="9010" w:type="dxa"/>
            <w:gridSpan w:val="8"/>
          </w:tcPr>
          <w:p w14:paraId="408E15E0"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1D2F4BFA" w14:textId="77777777" w:rsidTr="00A05687">
        <w:tc>
          <w:tcPr>
            <w:tcW w:w="1535" w:type="dxa"/>
            <w:vMerge w:val="restart"/>
          </w:tcPr>
          <w:p w14:paraId="1F5F0618" w14:textId="77777777" w:rsidR="00933690" w:rsidRPr="00933690" w:rsidRDefault="00933690" w:rsidP="00933690">
            <w:pPr>
              <w:jc w:val="both"/>
              <w:rPr>
                <w:sz w:val="20"/>
                <w:szCs w:val="20"/>
              </w:rPr>
            </w:pPr>
          </w:p>
        </w:tc>
        <w:tc>
          <w:tcPr>
            <w:tcW w:w="1074" w:type="dxa"/>
          </w:tcPr>
          <w:p w14:paraId="1B79885C"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2070E965" w14:textId="77777777" w:rsidR="00933690" w:rsidRPr="00933690" w:rsidRDefault="00933690" w:rsidP="00933690">
            <w:pPr>
              <w:jc w:val="both"/>
              <w:rPr>
                <w:sz w:val="20"/>
                <w:szCs w:val="20"/>
              </w:rPr>
            </w:pPr>
            <w:r w:rsidRPr="00933690">
              <w:rPr>
                <w:sz w:val="20"/>
                <w:szCs w:val="20"/>
              </w:rPr>
              <w:t>Disagree</w:t>
            </w:r>
          </w:p>
        </w:tc>
        <w:tc>
          <w:tcPr>
            <w:tcW w:w="1258" w:type="dxa"/>
          </w:tcPr>
          <w:p w14:paraId="26B69578" w14:textId="77777777" w:rsidR="00933690" w:rsidRPr="00933690" w:rsidRDefault="00933690" w:rsidP="00933690">
            <w:pPr>
              <w:jc w:val="both"/>
              <w:rPr>
                <w:sz w:val="20"/>
                <w:szCs w:val="20"/>
              </w:rPr>
            </w:pPr>
            <w:r w:rsidRPr="00933690">
              <w:rPr>
                <w:sz w:val="20"/>
                <w:szCs w:val="20"/>
              </w:rPr>
              <w:t>Somewhat Disagree</w:t>
            </w:r>
          </w:p>
        </w:tc>
        <w:tc>
          <w:tcPr>
            <w:tcW w:w="966" w:type="dxa"/>
          </w:tcPr>
          <w:p w14:paraId="4590E4E6" w14:textId="77777777" w:rsidR="00933690" w:rsidRPr="00933690" w:rsidRDefault="00933690" w:rsidP="00933690">
            <w:pPr>
              <w:jc w:val="both"/>
              <w:rPr>
                <w:sz w:val="20"/>
                <w:szCs w:val="20"/>
              </w:rPr>
            </w:pPr>
            <w:r w:rsidRPr="00933690">
              <w:rPr>
                <w:sz w:val="20"/>
                <w:szCs w:val="20"/>
              </w:rPr>
              <w:t>Neutral</w:t>
            </w:r>
          </w:p>
        </w:tc>
        <w:tc>
          <w:tcPr>
            <w:tcW w:w="1258" w:type="dxa"/>
          </w:tcPr>
          <w:p w14:paraId="62AA3042" w14:textId="77777777" w:rsidR="00933690" w:rsidRPr="00933690" w:rsidRDefault="00933690" w:rsidP="00933690">
            <w:pPr>
              <w:jc w:val="both"/>
              <w:rPr>
                <w:sz w:val="20"/>
                <w:szCs w:val="20"/>
              </w:rPr>
            </w:pPr>
            <w:r w:rsidRPr="00933690">
              <w:rPr>
                <w:sz w:val="20"/>
                <w:szCs w:val="20"/>
              </w:rPr>
              <w:t>Somewhat Agree</w:t>
            </w:r>
          </w:p>
        </w:tc>
        <w:tc>
          <w:tcPr>
            <w:tcW w:w="813" w:type="dxa"/>
          </w:tcPr>
          <w:p w14:paraId="360A329D" w14:textId="77777777" w:rsidR="00933690" w:rsidRPr="00933690" w:rsidRDefault="00933690" w:rsidP="00933690">
            <w:pPr>
              <w:jc w:val="both"/>
              <w:rPr>
                <w:sz w:val="20"/>
                <w:szCs w:val="20"/>
              </w:rPr>
            </w:pPr>
            <w:r w:rsidRPr="00933690">
              <w:rPr>
                <w:sz w:val="20"/>
                <w:szCs w:val="20"/>
              </w:rPr>
              <w:t>Agree</w:t>
            </w:r>
          </w:p>
        </w:tc>
        <w:tc>
          <w:tcPr>
            <w:tcW w:w="1032" w:type="dxa"/>
          </w:tcPr>
          <w:p w14:paraId="40447452" w14:textId="77777777" w:rsidR="00933690" w:rsidRPr="00933690" w:rsidRDefault="00933690" w:rsidP="00933690">
            <w:pPr>
              <w:jc w:val="both"/>
              <w:rPr>
                <w:sz w:val="20"/>
                <w:szCs w:val="20"/>
              </w:rPr>
            </w:pPr>
            <w:r w:rsidRPr="00933690">
              <w:rPr>
                <w:sz w:val="20"/>
                <w:szCs w:val="20"/>
              </w:rPr>
              <w:t>Strongly Agree</w:t>
            </w:r>
          </w:p>
        </w:tc>
      </w:tr>
      <w:tr w:rsidR="00933690" w:rsidRPr="00933690" w14:paraId="463339F0" w14:textId="77777777" w:rsidTr="00A05687">
        <w:tc>
          <w:tcPr>
            <w:tcW w:w="1535" w:type="dxa"/>
            <w:vMerge/>
          </w:tcPr>
          <w:p w14:paraId="3A8275A9" w14:textId="77777777" w:rsidR="00933690" w:rsidRPr="00933690" w:rsidRDefault="00933690" w:rsidP="00933690">
            <w:pPr>
              <w:jc w:val="center"/>
              <w:rPr>
                <w:sz w:val="20"/>
                <w:szCs w:val="20"/>
              </w:rPr>
            </w:pPr>
          </w:p>
        </w:tc>
        <w:tc>
          <w:tcPr>
            <w:tcW w:w="1074" w:type="dxa"/>
          </w:tcPr>
          <w:p w14:paraId="39E8A4F1" w14:textId="77777777" w:rsidR="00933690" w:rsidRPr="00933690" w:rsidRDefault="00933690" w:rsidP="00933690">
            <w:pPr>
              <w:jc w:val="center"/>
              <w:rPr>
                <w:sz w:val="20"/>
                <w:szCs w:val="20"/>
              </w:rPr>
            </w:pPr>
            <w:r w:rsidRPr="00933690">
              <w:rPr>
                <w:sz w:val="20"/>
                <w:szCs w:val="20"/>
              </w:rPr>
              <w:t>1</w:t>
            </w:r>
          </w:p>
        </w:tc>
        <w:tc>
          <w:tcPr>
            <w:tcW w:w="1074" w:type="dxa"/>
          </w:tcPr>
          <w:p w14:paraId="2D0C9582" w14:textId="77777777" w:rsidR="00933690" w:rsidRPr="00933690" w:rsidRDefault="00933690" w:rsidP="00933690">
            <w:pPr>
              <w:jc w:val="center"/>
              <w:rPr>
                <w:sz w:val="20"/>
                <w:szCs w:val="20"/>
              </w:rPr>
            </w:pPr>
            <w:r w:rsidRPr="00933690">
              <w:rPr>
                <w:sz w:val="20"/>
                <w:szCs w:val="20"/>
              </w:rPr>
              <w:t>2</w:t>
            </w:r>
          </w:p>
        </w:tc>
        <w:tc>
          <w:tcPr>
            <w:tcW w:w="1258" w:type="dxa"/>
          </w:tcPr>
          <w:p w14:paraId="56D05B8A" w14:textId="77777777" w:rsidR="00933690" w:rsidRPr="00933690" w:rsidRDefault="00933690" w:rsidP="00933690">
            <w:pPr>
              <w:jc w:val="center"/>
              <w:rPr>
                <w:sz w:val="20"/>
                <w:szCs w:val="20"/>
              </w:rPr>
            </w:pPr>
            <w:r w:rsidRPr="00933690">
              <w:rPr>
                <w:sz w:val="20"/>
                <w:szCs w:val="20"/>
              </w:rPr>
              <w:t>3</w:t>
            </w:r>
          </w:p>
        </w:tc>
        <w:tc>
          <w:tcPr>
            <w:tcW w:w="966" w:type="dxa"/>
          </w:tcPr>
          <w:p w14:paraId="1254A9A2" w14:textId="77777777" w:rsidR="00933690" w:rsidRPr="00933690" w:rsidRDefault="00933690" w:rsidP="00933690">
            <w:pPr>
              <w:jc w:val="center"/>
              <w:rPr>
                <w:sz w:val="20"/>
                <w:szCs w:val="20"/>
              </w:rPr>
            </w:pPr>
            <w:r w:rsidRPr="00933690">
              <w:rPr>
                <w:sz w:val="20"/>
                <w:szCs w:val="20"/>
              </w:rPr>
              <w:t>4</w:t>
            </w:r>
          </w:p>
        </w:tc>
        <w:tc>
          <w:tcPr>
            <w:tcW w:w="1258" w:type="dxa"/>
          </w:tcPr>
          <w:p w14:paraId="54FC5FED" w14:textId="77777777" w:rsidR="00933690" w:rsidRPr="00933690" w:rsidRDefault="00933690" w:rsidP="00933690">
            <w:pPr>
              <w:jc w:val="center"/>
              <w:rPr>
                <w:sz w:val="20"/>
                <w:szCs w:val="20"/>
              </w:rPr>
            </w:pPr>
            <w:r w:rsidRPr="00933690">
              <w:rPr>
                <w:sz w:val="20"/>
                <w:szCs w:val="20"/>
              </w:rPr>
              <w:t>5</w:t>
            </w:r>
          </w:p>
        </w:tc>
        <w:tc>
          <w:tcPr>
            <w:tcW w:w="813" w:type="dxa"/>
          </w:tcPr>
          <w:p w14:paraId="70F8EA26" w14:textId="77777777" w:rsidR="00933690" w:rsidRPr="00933690" w:rsidRDefault="00933690" w:rsidP="00933690">
            <w:pPr>
              <w:jc w:val="center"/>
              <w:rPr>
                <w:sz w:val="20"/>
                <w:szCs w:val="20"/>
              </w:rPr>
            </w:pPr>
            <w:r w:rsidRPr="00933690">
              <w:rPr>
                <w:sz w:val="20"/>
                <w:szCs w:val="20"/>
              </w:rPr>
              <w:t>6</w:t>
            </w:r>
          </w:p>
        </w:tc>
        <w:tc>
          <w:tcPr>
            <w:tcW w:w="1032" w:type="dxa"/>
          </w:tcPr>
          <w:p w14:paraId="183BB8F4" w14:textId="77777777" w:rsidR="00933690" w:rsidRPr="00933690" w:rsidRDefault="00933690" w:rsidP="00933690">
            <w:pPr>
              <w:jc w:val="center"/>
              <w:rPr>
                <w:sz w:val="20"/>
                <w:szCs w:val="20"/>
              </w:rPr>
            </w:pPr>
            <w:r w:rsidRPr="00933690">
              <w:rPr>
                <w:sz w:val="20"/>
                <w:szCs w:val="20"/>
              </w:rPr>
              <w:t>7</w:t>
            </w:r>
          </w:p>
        </w:tc>
      </w:tr>
      <w:tr w:rsidR="00933690" w:rsidRPr="00933690" w14:paraId="074C845C" w14:textId="77777777" w:rsidTr="00A05687">
        <w:tc>
          <w:tcPr>
            <w:tcW w:w="1535" w:type="dxa"/>
          </w:tcPr>
          <w:p w14:paraId="36428919" w14:textId="35E75101" w:rsidR="00933690" w:rsidRPr="00933690" w:rsidRDefault="0083339A" w:rsidP="00933690">
            <w:pPr>
              <w:rPr>
                <w:sz w:val="20"/>
                <w:szCs w:val="20"/>
              </w:rPr>
            </w:pPr>
            <w:r>
              <w:rPr>
                <w:sz w:val="20"/>
                <w:szCs w:val="20"/>
              </w:rPr>
              <w:t>Down</w:t>
            </w:r>
            <w:r w:rsidR="00933690" w:rsidRPr="00933690">
              <w:rPr>
                <w:sz w:val="20"/>
                <w:szCs w:val="20"/>
              </w:rPr>
              <w:t xml:space="preserve"> syndrome is suitable for stability footwear intervention?</w:t>
            </w:r>
          </w:p>
        </w:tc>
        <w:tc>
          <w:tcPr>
            <w:tcW w:w="1074" w:type="dxa"/>
          </w:tcPr>
          <w:p w14:paraId="319266E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5882E8E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312D2A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2CB3098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6B81E4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712D95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7CC406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1D7E6151" w14:textId="77777777" w:rsidR="00933690" w:rsidRPr="00933690" w:rsidRDefault="00933690" w:rsidP="00933690">
      <w:pPr>
        <w:rPr>
          <w:sz w:val="20"/>
          <w:szCs w:val="20"/>
        </w:rPr>
      </w:pPr>
    </w:p>
    <w:p w14:paraId="14681421" w14:textId="77777777" w:rsidR="00933690" w:rsidRPr="00933690" w:rsidRDefault="00933690" w:rsidP="00933690">
      <w:pPr>
        <w:rPr>
          <w:sz w:val="20"/>
          <w:szCs w:val="20"/>
        </w:rPr>
      </w:pPr>
      <w:r w:rsidRPr="00933690">
        <w:rPr>
          <w:sz w:val="20"/>
          <w:szCs w:val="20"/>
        </w:rPr>
        <w:t>34)</w:t>
      </w:r>
    </w:p>
    <w:tbl>
      <w:tblPr>
        <w:tblStyle w:val="TableGrid"/>
        <w:tblW w:w="0" w:type="auto"/>
        <w:tblLook w:val="04A0" w:firstRow="1" w:lastRow="0" w:firstColumn="1" w:lastColumn="0" w:noHBand="0" w:noVBand="1"/>
      </w:tblPr>
      <w:tblGrid>
        <w:gridCol w:w="8488"/>
      </w:tblGrid>
      <w:tr w:rsidR="00933690" w:rsidRPr="00933690" w14:paraId="5969F5EA" w14:textId="77777777" w:rsidTr="00A05687">
        <w:tc>
          <w:tcPr>
            <w:tcW w:w="9010" w:type="dxa"/>
          </w:tcPr>
          <w:p w14:paraId="77D8F633"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3788CE95" w14:textId="77777777" w:rsidTr="00A05687">
        <w:tc>
          <w:tcPr>
            <w:tcW w:w="9010" w:type="dxa"/>
          </w:tcPr>
          <w:p w14:paraId="510C07B8" w14:textId="77777777" w:rsidR="00933690" w:rsidRPr="00933690" w:rsidRDefault="00933690" w:rsidP="00933690">
            <w:pPr>
              <w:rPr>
                <w:sz w:val="20"/>
                <w:szCs w:val="20"/>
              </w:rPr>
            </w:pPr>
          </w:p>
          <w:p w14:paraId="55910565" w14:textId="77777777" w:rsidR="00933690" w:rsidRPr="00933690" w:rsidRDefault="00933690" w:rsidP="00933690">
            <w:pPr>
              <w:rPr>
                <w:sz w:val="20"/>
                <w:szCs w:val="20"/>
              </w:rPr>
            </w:pPr>
          </w:p>
        </w:tc>
      </w:tr>
    </w:tbl>
    <w:p w14:paraId="1669EA45" w14:textId="77777777" w:rsidR="00933690" w:rsidRPr="00933690" w:rsidRDefault="00933690" w:rsidP="00933690">
      <w:pPr>
        <w:rPr>
          <w:sz w:val="20"/>
          <w:szCs w:val="20"/>
        </w:rPr>
      </w:pPr>
    </w:p>
    <w:p w14:paraId="784D1F1F" w14:textId="77777777" w:rsidR="00933690" w:rsidRPr="00933690" w:rsidRDefault="00933690" w:rsidP="00933690">
      <w:pPr>
        <w:rPr>
          <w:sz w:val="20"/>
          <w:szCs w:val="20"/>
        </w:rPr>
      </w:pPr>
      <w:r w:rsidRPr="00933690">
        <w:rPr>
          <w:sz w:val="20"/>
          <w:szCs w:val="20"/>
        </w:rPr>
        <w:t>35)</w:t>
      </w:r>
    </w:p>
    <w:tbl>
      <w:tblPr>
        <w:tblStyle w:val="TableGrid"/>
        <w:tblW w:w="0" w:type="auto"/>
        <w:tblLook w:val="04A0" w:firstRow="1" w:lastRow="0" w:firstColumn="1" w:lastColumn="0" w:noHBand="0" w:noVBand="1"/>
      </w:tblPr>
      <w:tblGrid>
        <w:gridCol w:w="8488"/>
      </w:tblGrid>
      <w:tr w:rsidR="00933690" w:rsidRPr="00933690" w14:paraId="6DFF8457" w14:textId="77777777" w:rsidTr="00A05687">
        <w:tc>
          <w:tcPr>
            <w:tcW w:w="9010" w:type="dxa"/>
          </w:tcPr>
          <w:p w14:paraId="41AFE218"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13819A0C"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171FE6D0" w14:textId="77777777" w:rsidTr="00A05687">
        <w:tc>
          <w:tcPr>
            <w:tcW w:w="9010" w:type="dxa"/>
          </w:tcPr>
          <w:p w14:paraId="7E84F078" w14:textId="77777777" w:rsidR="00933690" w:rsidRPr="00933690" w:rsidRDefault="00933690" w:rsidP="00933690">
            <w:pPr>
              <w:rPr>
                <w:sz w:val="20"/>
                <w:szCs w:val="20"/>
              </w:rPr>
            </w:pPr>
          </w:p>
          <w:p w14:paraId="4D0A16F7" w14:textId="77777777" w:rsidR="00933690" w:rsidRPr="00933690" w:rsidRDefault="00933690" w:rsidP="00933690">
            <w:pPr>
              <w:rPr>
                <w:sz w:val="20"/>
                <w:szCs w:val="20"/>
              </w:rPr>
            </w:pPr>
          </w:p>
        </w:tc>
      </w:tr>
    </w:tbl>
    <w:p w14:paraId="3DE66E50" w14:textId="77777777" w:rsidR="00933690" w:rsidRPr="00933690" w:rsidRDefault="00933690" w:rsidP="00933690">
      <w:pPr>
        <w:rPr>
          <w:sz w:val="20"/>
          <w:szCs w:val="20"/>
        </w:rPr>
      </w:pPr>
    </w:p>
    <w:p w14:paraId="4C22C81B" w14:textId="77777777" w:rsidR="00933690" w:rsidRPr="00933690" w:rsidRDefault="00933690" w:rsidP="00933690">
      <w:pPr>
        <w:rPr>
          <w:sz w:val="20"/>
          <w:szCs w:val="20"/>
        </w:rPr>
      </w:pPr>
      <w:r w:rsidRPr="00933690">
        <w:rPr>
          <w:sz w:val="20"/>
          <w:szCs w:val="20"/>
        </w:rPr>
        <w:t>36)</w:t>
      </w:r>
    </w:p>
    <w:tbl>
      <w:tblPr>
        <w:tblStyle w:val="TableGrid"/>
        <w:tblW w:w="0" w:type="auto"/>
        <w:tblLook w:val="04A0" w:firstRow="1" w:lastRow="0" w:firstColumn="1" w:lastColumn="0" w:noHBand="0" w:noVBand="1"/>
      </w:tblPr>
      <w:tblGrid>
        <w:gridCol w:w="8488"/>
      </w:tblGrid>
      <w:tr w:rsidR="00933690" w:rsidRPr="00933690" w14:paraId="202C803F" w14:textId="77777777" w:rsidTr="00A05687">
        <w:tc>
          <w:tcPr>
            <w:tcW w:w="9010" w:type="dxa"/>
          </w:tcPr>
          <w:p w14:paraId="6D6393DD"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134C598D" w14:textId="77777777" w:rsidTr="00A05687">
        <w:tc>
          <w:tcPr>
            <w:tcW w:w="9010" w:type="dxa"/>
          </w:tcPr>
          <w:p w14:paraId="6640A735" w14:textId="77777777" w:rsidR="00933690" w:rsidRPr="00933690" w:rsidRDefault="00933690" w:rsidP="00933690">
            <w:pPr>
              <w:rPr>
                <w:sz w:val="20"/>
                <w:szCs w:val="20"/>
              </w:rPr>
            </w:pPr>
          </w:p>
          <w:p w14:paraId="595B908B" w14:textId="77777777" w:rsidR="00933690" w:rsidRPr="00933690" w:rsidRDefault="00933690" w:rsidP="00933690">
            <w:pPr>
              <w:rPr>
                <w:sz w:val="20"/>
                <w:szCs w:val="20"/>
              </w:rPr>
            </w:pPr>
          </w:p>
          <w:p w14:paraId="28C4FABE" w14:textId="77777777" w:rsidR="00933690" w:rsidRPr="00933690" w:rsidRDefault="00933690" w:rsidP="00933690">
            <w:pPr>
              <w:rPr>
                <w:sz w:val="20"/>
                <w:szCs w:val="20"/>
              </w:rPr>
            </w:pPr>
          </w:p>
          <w:p w14:paraId="27D40120" w14:textId="77777777" w:rsidR="00933690" w:rsidRPr="00933690" w:rsidRDefault="00933690" w:rsidP="00933690">
            <w:pPr>
              <w:rPr>
                <w:sz w:val="20"/>
                <w:szCs w:val="20"/>
              </w:rPr>
            </w:pPr>
          </w:p>
          <w:p w14:paraId="0B3BE1A6" w14:textId="77777777" w:rsidR="00933690" w:rsidRPr="00933690" w:rsidRDefault="00933690" w:rsidP="00933690">
            <w:pPr>
              <w:rPr>
                <w:sz w:val="20"/>
                <w:szCs w:val="20"/>
              </w:rPr>
            </w:pPr>
          </w:p>
        </w:tc>
      </w:tr>
    </w:tbl>
    <w:p w14:paraId="73142B32" w14:textId="77777777" w:rsidR="00933690" w:rsidRPr="00933690" w:rsidRDefault="00933690" w:rsidP="00933690">
      <w:pPr>
        <w:rPr>
          <w:sz w:val="20"/>
          <w:szCs w:val="20"/>
        </w:rPr>
      </w:pPr>
    </w:p>
    <w:p w14:paraId="67CA071C" w14:textId="77777777" w:rsidR="00933690" w:rsidRPr="00933690" w:rsidRDefault="00933690" w:rsidP="00933690">
      <w:pPr>
        <w:rPr>
          <w:sz w:val="20"/>
          <w:szCs w:val="20"/>
        </w:rPr>
      </w:pPr>
      <w:r w:rsidRPr="00933690">
        <w:rPr>
          <w:sz w:val="20"/>
          <w:szCs w:val="20"/>
        </w:rPr>
        <w:t>37)</w:t>
      </w:r>
    </w:p>
    <w:tbl>
      <w:tblPr>
        <w:tblStyle w:val="TableGrid"/>
        <w:tblW w:w="0" w:type="auto"/>
        <w:tblLook w:val="04A0" w:firstRow="1" w:lastRow="0" w:firstColumn="1" w:lastColumn="0" w:noHBand="0" w:noVBand="1"/>
      </w:tblPr>
      <w:tblGrid>
        <w:gridCol w:w="8488"/>
      </w:tblGrid>
      <w:tr w:rsidR="00933690" w:rsidRPr="00933690" w14:paraId="5AAAE7E4" w14:textId="77777777" w:rsidTr="00A05687">
        <w:tc>
          <w:tcPr>
            <w:tcW w:w="9010" w:type="dxa"/>
          </w:tcPr>
          <w:p w14:paraId="4C7FB761" w14:textId="77777777" w:rsidR="00933690" w:rsidRPr="00933690" w:rsidRDefault="00933690" w:rsidP="00933690">
            <w:pPr>
              <w:rPr>
                <w:sz w:val="20"/>
                <w:szCs w:val="20"/>
              </w:rPr>
            </w:pPr>
            <w:r w:rsidRPr="00933690">
              <w:rPr>
                <w:sz w:val="20"/>
                <w:szCs w:val="20"/>
              </w:rPr>
              <w:t>Clinical outcomes:</w:t>
            </w:r>
          </w:p>
        </w:tc>
      </w:tr>
      <w:tr w:rsidR="00933690" w:rsidRPr="00933690" w14:paraId="2B84EDD8" w14:textId="77777777" w:rsidTr="00A05687">
        <w:tc>
          <w:tcPr>
            <w:tcW w:w="9010" w:type="dxa"/>
          </w:tcPr>
          <w:p w14:paraId="698F05FE" w14:textId="77777777" w:rsidR="00933690" w:rsidRPr="00933690" w:rsidRDefault="00933690" w:rsidP="00933690">
            <w:pPr>
              <w:rPr>
                <w:sz w:val="20"/>
                <w:szCs w:val="20"/>
              </w:rPr>
            </w:pPr>
          </w:p>
          <w:p w14:paraId="2EE5DE41" w14:textId="77777777" w:rsidR="00933690" w:rsidRPr="00933690" w:rsidRDefault="00933690" w:rsidP="00933690">
            <w:pPr>
              <w:rPr>
                <w:sz w:val="20"/>
                <w:szCs w:val="20"/>
              </w:rPr>
            </w:pPr>
          </w:p>
          <w:p w14:paraId="438C3C8E" w14:textId="77777777" w:rsidR="00933690" w:rsidRPr="00933690" w:rsidRDefault="00933690" w:rsidP="00933690">
            <w:pPr>
              <w:rPr>
                <w:sz w:val="20"/>
                <w:szCs w:val="20"/>
              </w:rPr>
            </w:pPr>
          </w:p>
          <w:p w14:paraId="75FBDE5D" w14:textId="77777777" w:rsidR="00933690" w:rsidRPr="00933690" w:rsidRDefault="00933690" w:rsidP="00933690">
            <w:pPr>
              <w:rPr>
                <w:sz w:val="20"/>
                <w:szCs w:val="20"/>
              </w:rPr>
            </w:pPr>
          </w:p>
          <w:p w14:paraId="5A8E7A43" w14:textId="77777777" w:rsidR="00933690" w:rsidRPr="00933690" w:rsidRDefault="00933690" w:rsidP="00933690">
            <w:pPr>
              <w:rPr>
                <w:sz w:val="20"/>
                <w:szCs w:val="20"/>
              </w:rPr>
            </w:pPr>
          </w:p>
          <w:p w14:paraId="26F54C82" w14:textId="77777777" w:rsidR="00933690" w:rsidRPr="00933690" w:rsidRDefault="00933690" w:rsidP="00933690">
            <w:pPr>
              <w:rPr>
                <w:sz w:val="20"/>
                <w:szCs w:val="20"/>
              </w:rPr>
            </w:pPr>
          </w:p>
        </w:tc>
      </w:tr>
    </w:tbl>
    <w:p w14:paraId="520A96EC" w14:textId="5044A3CF"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49D860C4" w14:textId="77777777" w:rsidTr="00A05687">
        <w:tc>
          <w:tcPr>
            <w:tcW w:w="9010" w:type="dxa"/>
          </w:tcPr>
          <w:p w14:paraId="7B4CC036" w14:textId="77777777" w:rsidR="00933690" w:rsidRPr="00933690" w:rsidRDefault="00933690" w:rsidP="00933690">
            <w:pPr>
              <w:rPr>
                <w:b/>
                <w:bCs/>
                <w:sz w:val="20"/>
                <w:szCs w:val="20"/>
              </w:rPr>
            </w:pPr>
            <w:proofErr w:type="spellStart"/>
            <w:r w:rsidRPr="00933690">
              <w:rPr>
                <w:b/>
                <w:bCs/>
                <w:sz w:val="20"/>
                <w:szCs w:val="20"/>
              </w:rPr>
              <w:t>Intoeing</w:t>
            </w:r>
            <w:proofErr w:type="spellEnd"/>
          </w:p>
          <w:p w14:paraId="4A76C7B6" w14:textId="77777777" w:rsidR="00933690" w:rsidRPr="00933690" w:rsidRDefault="00933690" w:rsidP="00933690">
            <w:pPr>
              <w:rPr>
                <w:b/>
                <w:bCs/>
                <w:sz w:val="20"/>
                <w:szCs w:val="20"/>
              </w:rPr>
            </w:pPr>
          </w:p>
        </w:tc>
      </w:tr>
      <w:tr w:rsidR="00933690" w:rsidRPr="00933690" w14:paraId="651E6F7D" w14:textId="77777777" w:rsidTr="00A05687">
        <w:tc>
          <w:tcPr>
            <w:tcW w:w="9010" w:type="dxa"/>
          </w:tcPr>
          <w:p w14:paraId="0D051C44"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Duchenne muscular dystrophy. </w:t>
            </w:r>
          </w:p>
          <w:p w14:paraId="181A271C" w14:textId="77777777" w:rsidR="00933690" w:rsidRPr="00933690" w:rsidRDefault="00933690" w:rsidP="00933690">
            <w:pPr>
              <w:rPr>
                <w:sz w:val="20"/>
                <w:szCs w:val="20"/>
              </w:rPr>
            </w:pPr>
            <w:r w:rsidRPr="00933690">
              <w:rPr>
                <w:sz w:val="20"/>
                <w:szCs w:val="20"/>
              </w:rPr>
              <w:t>In the questions below, please consider the following in reference to clinical protocols for issuing "off the shelf" and modular stability footwear as a mobility aid for children:</w:t>
            </w:r>
          </w:p>
          <w:p w14:paraId="3E5B1ECF" w14:textId="77777777" w:rsidR="00933690" w:rsidRPr="00933690" w:rsidRDefault="00933690" w:rsidP="00933690">
            <w:pPr>
              <w:rPr>
                <w:sz w:val="20"/>
                <w:szCs w:val="20"/>
              </w:rPr>
            </w:pPr>
          </w:p>
          <w:p w14:paraId="48B9C989" w14:textId="77777777" w:rsidR="00933690" w:rsidRPr="00933690" w:rsidRDefault="00933690" w:rsidP="00933690">
            <w:pPr>
              <w:rPr>
                <w:sz w:val="20"/>
                <w:szCs w:val="20"/>
              </w:rPr>
            </w:pPr>
            <w:r w:rsidRPr="00933690">
              <w:rPr>
                <w:sz w:val="20"/>
                <w:szCs w:val="20"/>
              </w:rPr>
              <w:t xml:space="preserve">     Experience treating this condition</w:t>
            </w:r>
          </w:p>
          <w:p w14:paraId="1A755A8C" w14:textId="77777777" w:rsidR="00933690" w:rsidRPr="00933690" w:rsidRDefault="00933690" w:rsidP="00933690">
            <w:pPr>
              <w:rPr>
                <w:sz w:val="20"/>
                <w:szCs w:val="20"/>
              </w:rPr>
            </w:pPr>
            <w:r w:rsidRPr="00933690">
              <w:rPr>
                <w:sz w:val="20"/>
                <w:szCs w:val="20"/>
              </w:rPr>
              <w:t xml:space="preserve">     Agreement on the suitability of stability footwear as a treatment for this condition</w:t>
            </w:r>
          </w:p>
          <w:p w14:paraId="231F752B" w14:textId="77777777" w:rsidR="00933690" w:rsidRPr="00933690" w:rsidRDefault="00933690" w:rsidP="00933690">
            <w:pPr>
              <w:rPr>
                <w:sz w:val="20"/>
                <w:szCs w:val="20"/>
              </w:rPr>
            </w:pPr>
            <w:r w:rsidRPr="00933690">
              <w:rPr>
                <w:sz w:val="20"/>
                <w:szCs w:val="20"/>
              </w:rPr>
              <w:t xml:space="preserve">     Degree of mobility impairment</w:t>
            </w:r>
          </w:p>
          <w:p w14:paraId="08DEB0F7" w14:textId="77777777" w:rsidR="00933690" w:rsidRPr="00933690" w:rsidRDefault="00933690" w:rsidP="00933690">
            <w:pPr>
              <w:rPr>
                <w:sz w:val="20"/>
                <w:szCs w:val="20"/>
              </w:rPr>
            </w:pPr>
            <w:r w:rsidRPr="00933690">
              <w:rPr>
                <w:sz w:val="20"/>
                <w:szCs w:val="20"/>
              </w:rPr>
              <w:t xml:space="preserve">     The age range of patients</w:t>
            </w:r>
          </w:p>
          <w:p w14:paraId="6237AC00" w14:textId="77777777" w:rsidR="00933690" w:rsidRPr="00933690" w:rsidRDefault="00933690" w:rsidP="00933690">
            <w:pPr>
              <w:rPr>
                <w:sz w:val="20"/>
                <w:szCs w:val="20"/>
              </w:rPr>
            </w:pPr>
            <w:r w:rsidRPr="00933690">
              <w:rPr>
                <w:sz w:val="20"/>
                <w:szCs w:val="20"/>
              </w:rPr>
              <w:t xml:space="preserve">     Clinical outcomes</w:t>
            </w:r>
          </w:p>
          <w:p w14:paraId="0CCE65A7" w14:textId="77777777" w:rsidR="00933690" w:rsidRPr="00933690" w:rsidRDefault="00933690" w:rsidP="00933690">
            <w:pPr>
              <w:rPr>
                <w:sz w:val="20"/>
                <w:szCs w:val="20"/>
              </w:rPr>
            </w:pPr>
            <w:r w:rsidRPr="00933690">
              <w:rPr>
                <w:sz w:val="20"/>
                <w:szCs w:val="20"/>
              </w:rPr>
              <w:t xml:space="preserve">     </w:t>
            </w:r>
          </w:p>
        </w:tc>
      </w:tr>
    </w:tbl>
    <w:p w14:paraId="5BA7F49C" w14:textId="77777777" w:rsidR="00933690" w:rsidRPr="00933690" w:rsidRDefault="00933690" w:rsidP="00933690">
      <w:pPr>
        <w:rPr>
          <w:sz w:val="20"/>
          <w:szCs w:val="20"/>
        </w:rPr>
      </w:pPr>
    </w:p>
    <w:p w14:paraId="555FFB95" w14:textId="77777777" w:rsidR="00933690" w:rsidRPr="00933690" w:rsidRDefault="00933690" w:rsidP="00933690">
      <w:pPr>
        <w:rPr>
          <w:sz w:val="20"/>
          <w:szCs w:val="20"/>
        </w:rPr>
      </w:pPr>
      <w:r w:rsidRPr="00933690">
        <w:rPr>
          <w:sz w:val="20"/>
          <w:szCs w:val="20"/>
        </w:rPr>
        <w:t>38)</w:t>
      </w:r>
    </w:p>
    <w:tbl>
      <w:tblPr>
        <w:tblStyle w:val="TableGrid"/>
        <w:tblW w:w="0" w:type="auto"/>
        <w:tblLook w:val="04A0" w:firstRow="1" w:lastRow="0" w:firstColumn="1" w:lastColumn="0" w:noHBand="0" w:noVBand="1"/>
      </w:tblPr>
      <w:tblGrid>
        <w:gridCol w:w="1486"/>
        <w:gridCol w:w="7002"/>
      </w:tblGrid>
      <w:tr w:rsidR="00933690" w:rsidRPr="00933690" w14:paraId="70857AD4" w14:textId="77777777" w:rsidTr="00A05687">
        <w:tc>
          <w:tcPr>
            <w:tcW w:w="9010" w:type="dxa"/>
            <w:gridSpan w:val="2"/>
          </w:tcPr>
          <w:p w14:paraId="5E436715" w14:textId="77777777" w:rsidR="00933690" w:rsidRPr="00933690" w:rsidRDefault="00933690" w:rsidP="00933690">
            <w:pPr>
              <w:rPr>
                <w:sz w:val="20"/>
                <w:szCs w:val="20"/>
              </w:rPr>
            </w:pPr>
            <w:r w:rsidRPr="00933690">
              <w:rPr>
                <w:sz w:val="20"/>
                <w:szCs w:val="20"/>
              </w:rPr>
              <w:t xml:space="preserve">Do you have experience in treating this condition? If your answer is no move to the next condition </w:t>
            </w:r>
          </w:p>
          <w:p w14:paraId="5AD6764E" w14:textId="77777777" w:rsidR="00933690" w:rsidRPr="00933690" w:rsidRDefault="00933690" w:rsidP="00933690">
            <w:pPr>
              <w:rPr>
                <w:sz w:val="20"/>
                <w:szCs w:val="20"/>
              </w:rPr>
            </w:pPr>
            <w:r w:rsidRPr="00933690">
              <w:rPr>
                <w:sz w:val="20"/>
                <w:szCs w:val="20"/>
              </w:rPr>
              <w:t>(Q 44).  *</w:t>
            </w:r>
          </w:p>
        </w:tc>
      </w:tr>
      <w:tr w:rsidR="00933690" w:rsidRPr="00933690" w14:paraId="707F4ED6" w14:textId="77777777" w:rsidTr="00A05687">
        <w:tc>
          <w:tcPr>
            <w:tcW w:w="1555" w:type="dxa"/>
          </w:tcPr>
          <w:p w14:paraId="4BC617D1"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098C900F" w14:textId="77777777" w:rsidR="00933690" w:rsidRPr="00933690" w:rsidRDefault="00933690" w:rsidP="00933690">
            <w:pPr>
              <w:rPr>
                <w:sz w:val="20"/>
                <w:szCs w:val="20"/>
              </w:rPr>
            </w:pPr>
            <w:r w:rsidRPr="00933690">
              <w:rPr>
                <w:sz w:val="20"/>
                <w:szCs w:val="20"/>
              </w:rPr>
              <w:t>Yes</w:t>
            </w:r>
          </w:p>
        </w:tc>
      </w:tr>
      <w:tr w:rsidR="00933690" w:rsidRPr="00933690" w14:paraId="46B26257" w14:textId="77777777" w:rsidTr="00A05687">
        <w:tc>
          <w:tcPr>
            <w:tcW w:w="1555" w:type="dxa"/>
          </w:tcPr>
          <w:p w14:paraId="5F005B35"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2BB7D6A6" w14:textId="77777777" w:rsidR="00933690" w:rsidRPr="00933690" w:rsidRDefault="00933690" w:rsidP="00933690">
            <w:pPr>
              <w:rPr>
                <w:sz w:val="20"/>
                <w:szCs w:val="20"/>
              </w:rPr>
            </w:pPr>
            <w:r w:rsidRPr="00933690">
              <w:rPr>
                <w:sz w:val="20"/>
                <w:szCs w:val="20"/>
              </w:rPr>
              <w:t>No</w:t>
            </w:r>
          </w:p>
        </w:tc>
      </w:tr>
    </w:tbl>
    <w:p w14:paraId="44737ABF" w14:textId="77777777" w:rsidR="00933690" w:rsidRPr="00933690" w:rsidRDefault="00933690" w:rsidP="00933690">
      <w:pPr>
        <w:rPr>
          <w:sz w:val="20"/>
          <w:szCs w:val="20"/>
        </w:rPr>
      </w:pPr>
    </w:p>
    <w:p w14:paraId="1D38D4BE" w14:textId="77777777" w:rsidR="00933690" w:rsidRPr="00933690" w:rsidRDefault="00933690" w:rsidP="00933690">
      <w:pPr>
        <w:rPr>
          <w:sz w:val="20"/>
          <w:szCs w:val="20"/>
        </w:rPr>
      </w:pPr>
      <w:r w:rsidRPr="00933690">
        <w:rPr>
          <w:sz w:val="20"/>
          <w:szCs w:val="20"/>
        </w:rPr>
        <w:t>39)</w:t>
      </w:r>
    </w:p>
    <w:tbl>
      <w:tblPr>
        <w:tblStyle w:val="TableGrid"/>
        <w:tblW w:w="0" w:type="auto"/>
        <w:tblLook w:val="04A0" w:firstRow="1" w:lastRow="0" w:firstColumn="1" w:lastColumn="0" w:noHBand="0" w:noVBand="1"/>
      </w:tblPr>
      <w:tblGrid>
        <w:gridCol w:w="1444"/>
        <w:gridCol w:w="1011"/>
        <w:gridCol w:w="1012"/>
        <w:gridCol w:w="1187"/>
        <w:gridCol w:w="910"/>
        <w:gridCol w:w="1187"/>
        <w:gridCol w:w="765"/>
        <w:gridCol w:w="972"/>
      </w:tblGrid>
      <w:tr w:rsidR="00933690" w:rsidRPr="00933690" w14:paraId="2CAA7787" w14:textId="77777777" w:rsidTr="00A05687">
        <w:tc>
          <w:tcPr>
            <w:tcW w:w="9010" w:type="dxa"/>
            <w:gridSpan w:val="8"/>
          </w:tcPr>
          <w:p w14:paraId="28465152" w14:textId="77777777" w:rsidR="00933690" w:rsidRPr="00933690" w:rsidRDefault="00933690" w:rsidP="00933690">
            <w:pPr>
              <w:rPr>
                <w:sz w:val="20"/>
                <w:szCs w:val="20"/>
              </w:rPr>
            </w:pPr>
            <w:r w:rsidRPr="00933690">
              <w:rPr>
                <w:sz w:val="20"/>
                <w:szCs w:val="20"/>
              </w:rPr>
              <w:t>Do you agree this condition is suitable for stability footwear clinical intervention?</w:t>
            </w:r>
          </w:p>
        </w:tc>
      </w:tr>
      <w:tr w:rsidR="00933690" w:rsidRPr="00933690" w14:paraId="5F53D7E5" w14:textId="77777777" w:rsidTr="00A05687">
        <w:tc>
          <w:tcPr>
            <w:tcW w:w="1535" w:type="dxa"/>
            <w:vMerge w:val="restart"/>
          </w:tcPr>
          <w:p w14:paraId="22B84D7D" w14:textId="77777777" w:rsidR="00933690" w:rsidRPr="00933690" w:rsidRDefault="00933690" w:rsidP="00933690">
            <w:pPr>
              <w:jc w:val="both"/>
              <w:rPr>
                <w:sz w:val="20"/>
                <w:szCs w:val="20"/>
              </w:rPr>
            </w:pPr>
          </w:p>
        </w:tc>
        <w:tc>
          <w:tcPr>
            <w:tcW w:w="1074" w:type="dxa"/>
          </w:tcPr>
          <w:p w14:paraId="138166EA" w14:textId="77777777" w:rsidR="00933690" w:rsidRPr="00933690" w:rsidRDefault="00933690" w:rsidP="00933690">
            <w:pPr>
              <w:jc w:val="both"/>
              <w:rPr>
                <w:sz w:val="20"/>
                <w:szCs w:val="20"/>
              </w:rPr>
            </w:pPr>
            <w:r w:rsidRPr="00933690">
              <w:rPr>
                <w:sz w:val="20"/>
                <w:szCs w:val="20"/>
              </w:rPr>
              <w:t>Strongly Disagree</w:t>
            </w:r>
          </w:p>
        </w:tc>
        <w:tc>
          <w:tcPr>
            <w:tcW w:w="1074" w:type="dxa"/>
          </w:tcPr>
          <w:p w14:paraId="6655E2D1" w14:textId="77777777" w:rsidR="00933690" w:rsidRPr="00933690" w:rsidRDefault="00933690" w:rsidP="00933690">
            <w:pPr>
              <w:jc w:val="both"/>
              <w:rPr>
                <w:sz w:val="20"/>
                <w:szCs w:val="20"/>
              </w:rPr>
            </w:pPr>
            <w:r w:rsidRPr="00933690">
              <w:rPr>
                <w:sz w:val="20"/>
                <w:szCs w:val="20"/>
              </w:rPr>
              <w:t>Disagree</w:t>
            </w:r>
          </w:p>
        </w:tc>
        <w:tc>
          <w:tcPr>
            <w:tcW w:w="1258" w:type="dxa"/>
          </w:tcPr>
          <w:p w14:paraId="07EB5488" w14:textId="77777777" w:rsidR="00933690" w:rsidRPr="00933690" w:rsidRDefault="00933690" w:rsidP="00933690">
            <w:pPr>
              <w:jc w:val="both"/>
              <w:rPr>
                <w:sz w:val="20"/>
                <w:szCs w:val="20"/>
              </w:rPr>
            </w:pPr>
            <w:r w:rsidRPr="00933690">
              <w:rPr>
                <w:sz w:val="20"/>
                <w:szCs w:val="20"/>
              </w:rPr>
              <w:t>Somewhat Disagree</w:t>
            </w:r>
          </w:p>
        </w:tc>
        <w:tc>
          <w:tcPr>
            <w:tcW w:w="966" w:type="dxa"/>
          </w:tcPr>
          <w:p w14:paraId="6A168865" w14:textId="77777777" w:rsidR="00933690" w:rsidRPr="00933690" w:rsidRDefault="00933690" w:rsidP="00933690">
            <w:pPr>
              <w:jc w:val="both"/>
              <w:rPr>
                <w:sz w:val="20"/>
                <w:szCs w:val="20"/>
              </w:rPr>
            </w:pPr>
            <w:r w:rsidRPr="00933690">
              <w:rPr>
                <w:sz w:val="20"/>
                <w:szCs w:val="20"/>
              </w:rPr>
              <w:t>Neutral</w:t>
            </w:r>
          </w:p>
        </w:tc>
        <w:tc>
          <w:tcPr>
            <w:tcW w:w="1258" w:type="dxa"/>
          </w:tcPr>
          <w:p w14:paraId="7D7B8439" w14:textId="77777777" w:rsidR="00933690" w:rsidRPr="00933690" w:rsidRDefault="00933690" w:rsidP="00933690">
            <w:pPr>
              <w:jc w:val="both"/>
              <w:rPr>
                <w:sz w:val="20"/>
                <w:szCs w:val="20"/>
              </w:rPr>
            </w:pPr>
            <w:r w:rsidRPr="00933690">
              <w:rPr>
                <w:sz w:val="20"/>
                <w:szCs w:val="20"/>
              </w:rPr>
              <w:t>Somewhat Agree</w:t>
            </w:r>
          </w:p>
        </w:tc>
        <w:tc>
          <w:tcPr>
            <w:tcW w:w="813" w:type="dxa"/>
          </w:tcPr>
          <w:p w14:paraId="068C7061" w14:textId="77777777" w:rsidR="00933690" w:rsidRPr="00933690" w:rsidRDefault="00933690" w:rsidP="00933690">
            <w:pPr>
              <w:jc w:val="both"/>
              <w:rPr>
                <w:sz w:val="20"/>
                <w:szCs w:val="20"/>
              </w:rPr>
            </w:pPr>
            <w:r w:rsidRPr="00933690">
              <w:rPr>
                <w:sz w:val="20"/>
                <w:szCs w:val="20"/>
              </w:rPr>
              <w:t>Agree</w:t>
            </w:r>
          </w:p>
        </w:tc>
        <w:tc>
          <w:tcPr>
            <w:tcW w:w="1032" w:type="dxa"/>
          </w:tcPr>
          <w:p w14:paraId="54BFDB7B" w14:textId="77777777" w:rsidR="00933690" w:rsidRPr="00933690" w:rsidRDefault="00933690" w:rsidP="00933690">
            <w:pPr>
              <w:jc w:val="both"/>
              <w:rPr>
                <w:sz w:val="20"/>
                <w:szCs w:val="20"/>
              </w:rPr>
            </w:pPr>
            <w:r w:rsidRPr="00933690">
              <w:rPr>
                <w:sz w:val="20"/>
                <w:szCs w:val="20"/>
              </w:rPr>
              <w:t>Strongly Agree</w:t>
            </w:r>
          </w:p>
        </w:tc>
      </w:tr>
      <w:tr w:rsidR="00933690" w:rsidRPr="00933690" w14:paraId="72931F7B" w14:textId="77777777" w:rsidTr="00A05687">
        <w:tc>
          <w:tcPr>
            <w:tcW w:w="1535" w:type="dxa"/>
            <w:vMerge/>
          </w:tcPr>
          <w:p w14:paraId="2E8E60B5" w14:textId="77777777" w:rsidR="00933690" w:rsidRPr="00933690" w:rsidRDefault="00933690" w:rsidP="00933690">
            <w:pPr>
              <w:jc w:val="center"/>
              <w:rPr>
                <w:sz w:val="20"/>
                <w:szCs w:val="20"/>
              </w:rPr>
            </w:pPr>
          </w:p>
        </w:tc>
        <w:tc>
          <w:tcPr>
            <w:tcW w:w="1074" w:type="dxa"/>
          </w:tcPr>
          <w:p w14:paraId="2720C48A" w14:textId="77777777" w:rsidR="00933690" w:rsidRPr="00933690" w:rsidRDefault="00933690" w:rsidP="00933690">
            <w:pPr>
              <w:jc w:val="center"/>
              <w:rPr>
                <w:sz w:val="20"/>
                <w:szCs w:val="20"/>
              </w:rPr>
            </w:pPr>
            <w:r w:rsidRPr="00933690">
              <w:rPr>
                <w:sz w:val="20"/>
                <w:szCs w:val="20"/>
              </w:rPr>
              <w:t>1</w:t>
            </w:r>
          </w:p>
        </w:tc>
        <w:tc>
          <w:tcPr>
            <w:tcW w:w="1074" w:type="dxa"/>
          </w:tcPr>
          <w:p w14:paraId="2F20B23C" w14:textId="77777777" w:rsidR="00933690" w:rsidRPr="00933690" w:rsidRDefault="00933690" w:rsidP="00933690">
            <w:pPr>
              <w:jc w:val="center"/>
              <w:rPr>
                <w:sz w:val="20"/>
                <w:szCs w:val="20"/>
              </w:rPr>
            </w:pPr>
            <w:r w:rsidRPr="00933690">
              <w:rPr>
                <w:sz w:val="20"/>
                <w:szCs w:val="20"/>
              </w:rPr>
              <w:t>2</w:t>
            </w:r>
          </w:p>
        </w:tc>
        <w:tc>
          <w:tcPr>
            <w:tcW w:w="1258" w:type="dxa"/>
          </w:tcPr>
          <w:p w14:paraId="146261F2" w14:textId="77777777" w:rsidR="00933690" w:rsidRPr="00933690" w:rsidRDefault="00933690" w:rsidP="00933690">
            <w:pPr>
              <w:jc w:val="center"/>
              <w:rPr>
                <w:sz w:val="20"/>
                <w:szCs w:val="20"/>
              </w:rPr>
            </w:pPr>
            <w:r w:rsidRPr="00933690">
              <w:rPr>
                <w:sz w:val="20"/>
                <w:szCs w:val="20"/>
              </w:rPr>
              <w:t>3</w:t>
            </w:r>
          </w:p>
        </w:tc>
        <w:tc>
          <w:tcPr>
            <w:tcW w:w="966" w:type="dxa"/>
          </w:tcPr>
          <w:p w14:paraId="1D543298" w14:textId="77777777" w:rsidR="00933690" w:rsidRPr="00933690" w:rsidRDefault="00933690" w:rsidP="00933690">
            <w:pPr>
              <w:jc w:val="center"/>
              <w:rPr>
                <w:sz w:val="20"/>
                <w:szCs w:val="20"/>
              </w:rPr>
            </w:pPr>
            <w:r w:rsidRPr="00933690">
              <w:rPr>
                <w:sz w:val="20"/>
                <w:szCs w:val="20"/>
              </w:rPr>
              <w:t>4</w:t>
            </w:r>
          </w:p>
        </w:tc>
        <w:tc>
          <w:tcPr>
            <w:tcW w:w="1258" w:type="dxa"/>
          </w:tcPr>
          <w:p w14:paraId="4225B51B" w14:textId="77777777" w:rsidR="00933690" w:rsidRPr="00933690" w:rsidRDefault="00933690" w:rsidP="00933690">
            <w:pPr>
              <w:jc w:val="center"/>
              <w:rPr>
                <w:sz w:val="20"/>
                <w:szCs w:val="20"/>
              </w:rPr>
            </w:pPr>
            <w:r w:rsidRPr="00933690">
              <w:rPr>
                <w:sz w:val="20"/>
                <w:szCs w:val="20"/>
              </w:rPr>
              <w:t>5</w:t>
            </w:r>
          </w:p>
        </w:tc>
        <w:tc>
          <w:tcPr>
            <w:tcW w:w="813" w:type="dxa"/>
          </w:tcPr>
          <w:p w14:paraId="3BA19604" w14:textId="77777777" w:rsidR="00933690" w:rsidRPr="00933690" w:rsidRDefault="00933690" w:rsidP="00933690">
            <w:pPr>
              <w:jc w:val="center"/>
              <w:rPr>
                <w:sz w:val="20"/>
                <w:szCs w:val="20"/>
              </w:rPr>
            </w:pPr>
            <w:r w:rsidRPr="00933690">
              <w:rPr>
                <w:sz w:val="20"/>
                <w:szCs w:val="20"/>
              </w:rPr>
              <w:t>6</w:t>
            </w:r>
          </w:p>
        </w:tc>
        <w:tc>
          <w:tcPr>
            <w:tcW w:w="1032" w:type="dxa"/>
          </w:tcPr>
          <w:p w14:paraId="4104DCB0" w14:textId="77777777" w:rsidR="00933690" w:rsidRPr="00933690" w:rsidRDefault="00933690" w:rsidP="00933690">
            <w:pPr>
              <w:jc w:val="center"/>
              <w:rPr>
                <w:sz w:val="20"/>
                <w:szCs w:val="20"/>
              </w:rPr>
            </w:pPr>
            <w:r w:rsidRPr="00933690">
              <w:rPr>
                <w:sz w:val="20"/>
                <w:szCs w:val="20"/>
              </w:rPr>
              <w:t>7</w:t>
            </w:r>
          </w:p>
        </w:tc>
      </w:tr>
      <w:tr w:rsidR="00933690" w:rsidRPr="00933690" w14:paraId="02799AA6" w14:textId="77777777" w:rsidTr="00A05687">
        <w:tc>
          <w:tcPr>
            <w:tcW w:w="1535" w:type="dxa"/>
          </w:tcPr>
          <w:p w14:paraId="112B9FD5" w14:textId="77777777" w:rsidR="00933690" w:rsidRPr="00933690" w:rsidRDefault="00933690" w:rsidP="00933690">
            <w:pPr>
              <w:rPr>
                <w:sz w:val="20"/>
                <w:szCs w:val="20"/>
              </w:rPr>
            </w:pPr>
            <w:proofErr w:type="spellStart"/>
            <w:r w:rsidRPr="00933690">
              <w:rPr>
                <w:sz w:val="20"/>
                <w:szCs w:val="20"/>
              </w:rPr>
              <w:t>Intoeing</w:t>
            </w:r>
            <w:proofErr w:type="spellEnd"/>
            <w:r w:rsidRPr="00933690">
              <w:rPr>
                <w:sz w:val="20"/>
                <w:szCs w:val="20"/>
              </w:rPr>
              <w:t xml:space="preserve">  is suitable for stability footwear intervention?</w:t>
            </w:r>
          </w:p>
        </w:tc>
        <w:tc>
          <w:tcPr>
            <w:tcW w:w="1074" w:type="dxa"/>
          </w:tcPr>
          <w:p w14:paraId="519F627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4" w:type="dxa"/>
          </w:tcPr>
          <w:p w14:paraId="6A90DF3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52CF5FF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6" w:type="dxa"/>
          </w:tcPr>
          <w:p w14:paraId="78A0BE7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8" w:type="dxa"/>
          </w:tcPr>
          <w:p w14:paraId="49B90A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13" w:type="dxa"/>
          </w:tcPr>
          <w:p w14:paraId="5AD2781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2" w:type="dxa"/>
          </w:tcPr>
          <w:p w14:paraId="575567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0E2E95BE" w14:textId="77777777" w:rsidR="00933690" w:rsidRPr="00933690" w:rsidRDefault="00933690" w:rsidP="00933690">
      <w:pPr>
        <w:rPr>
          <w:sz w:val="20"/>
          <w:szCs w:val="20"/>
        </w:rPr>
      </w:pPr>
    </w:p>
    <w:p w14:paraId="2C335FC9" w14:textId="77777777" w:rsidR="00933690" w:rsidRPr="00933690" w:rsidRDefault="00933690" w:rsidP="00933690">
      <w:pPr>
        <w:rPr>
          <w:sz w:val="20"/>
          <w:szCs w:val="20"/>
        </w:rPr>
      </w:pPr>
      <w:r w:rsidRPr="00933690">
        <w:rPr>
          <w:sz w:val="20"/>
          <w:szCs w:val="20"/>
        </w:rPr>
        <w:t>40)</w:t>
      </w:r>
    </w:p>
    <w:tbl>
      <w:tblPr>
        <w:tblStyle w:val="TableGrid"/>
        <w:tblW w:w="0" w:type="auto"/>
        <w:tblLook w:val="04A0" w:firstRow="1" w:lastRow="0" w:firstColumn="1" w:lastColumn="0" w:noHBand="0" w:noVBand="1"/>
      </w:tblPr>
      <w:tblGrid>
        <w:gridCol w:w="8488"/>
      </w:tblGrid>
      <w:tr w:rsidR="00933690" w:rsidRPr="00933690" w14:paraId="5B634BFE" w14:textId="77777777" w:rsidTr="00A05687">
        <w:tc>
          <w:tcPr>
            <w:tcW w:w="9010" w:type="dxa"/>
          </w:tcPr>
          <w:p w14:paraId="49EE709E" w14:textId="77777777" w:rsidR="00933690" w:rsidRPr="00933690" w:rsidRDefault="00933690" w:rsidP="00933690">
            <w:pPr>
              <w:rPr>
                <w:sz w:val="20"/>
                <w:szCs w:val="20"/>
              </w:rPr>
            </w:pPr>
            <w:r w:rsidRPr="00933690">
              <w:rPr>
                <w:sz w:val="20"/>
                <w:szCs w:val="20"/>
              </w:rPr>
              <w:t>Please use this area to provide us briefly with the reasoning for your agreement or disagreement of using stability footwear as an intervention for this condition.</w:t>
            </w:r>
          </w:p>
        </w:tc>
      </w:tr>
      <w:tr w:rsidR="00933690" w:rsidRPr="00933690" w14:paraId="171EBFF6" w14:textId="77777777" w:rsidTr="00A05687">
        <w:tc>
          <w:tcPr>
            <w:tcW w:w="9010" w:type="dxa"/>
          </w:tcPr>
          <w:p w14:paraId="0B672D03" w14:textId="77777777" w:rsidR="00933690" w:rsidRPr="00933690" w:rsidRDefault="00933690" w:rsidP="00933690">
            <w:pPr>
              <w:rPr>
                <w:sz w:val="20"/>
                <w:szCs w:val="20"/>
              </w:rPr>
            </w:pPr>
          </w:p>
          <w:p w14:paraId="1036887C" w14:textId="77777777" w:rsidR="00933690" w:rsidRPr="00933690" w:rsidRDefault="00933690" w:rsidP="00933690">
            <w:pPr>
              <w:rPr>
                <w:sz w:val="20"/>
                <w:szCs w:val="20"/>
              </w:rPr>
            </w:pPr>
          </w:p>
        </w:tc>
      </w:tr>
    </w:tbl>
    <w:p w14:paraId="11B6FBB7" w14:textId="77777777" w:rsidR="00933690" w:rsidRPr="00933690" w:rsidRDefault="00933690" w:rsidP="00933690">
      <w:pPr>
        <w:rPr>
          <w:sz w:val="20"/>
          <w:szCs w:val="20"/>
        </w:rPr>
      </w:pPr>
    </w:p>
    <w:p w14:paraId="33E34990" w14:textId="77777777" w:rsidR="00933690" w:rsidRPr="00933690" w:rsidRDefault="00933690" w:rsidP="00933690">
      <w:pPr>
        <w:rPr>
          <w:sz w:val="20"/>
          <w:szCs w:val="20"/>
        </w:rPr>
      </w:pPr>
      <w:r w:rsidRPr="00933690">
        <w:rPr>
          <w:sz w:val="20"/>
          <w:szCs w:val="20"/>
        </w:rPr>
        <w:t>41)</w:t>
      </w:r>
    </w:p>
    <w:tbl>
      <w:tblPr>
        <w:tblStyle w:val="TableGrid"/>
        <w:tblW w:w="0" w:type="auto"/>
        <w:tblLook w:val="04A0" w:firstRow="1" w:lastRow="0" w:firstColumn="1" w:lastColumn="0" w:noHBand="0" w:noVBand="1"/>
      </w:tblPr>
      <w:tblGrid>
        <w:gridCol w:w="8488"/>
      </w:tblGrid>
      <w:tr w:rsidR="00933690" w:rsidRPr="00933690" w14:paraId="11C59FCA" w14:textId="77777777" w:rsidTr="00A05687">
        <w:tc>
          <w:tcPr>
            <w:tcW w:w="9010" w:type="dxa"/>
          </w:tcPr>
          <w:p w14:paraId="3189E7FD" w14:textId="77777777" w:rsidR="00933690" w:rsidRPr="00933690" w:rsidRDefault="00933690" w:rsidP="00933690">
            <w:pPr>
              <w:rPr>
                <w:sz w:val="20"/>
                <w:szCs w:val="20"/>
              </w:rPr>
            </w:pPr>
            <w:r w:rsidRPr="00933690">
              <w:rPr>
                <w:sz w:val="20"/>
                <w:szCs w:val="20"/>
              </w:rPr>
              <w:t>The degree of mobility impairment that would be suitable for this condition is:</w:t>
            </w:r>
          </w:p>
          <w:p w14:paraId="1295A41D"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Please qualify if stability footwear is to be used as a sole aid or in combination with another assistive aid.</w:t>
            </w:r>
          </w:p>
        </w:tc>
      </w:tr>
      <w:tr w:rsidR="00933690" w:rsidRPr="00933690" w14:paraId="109FC30E" w14:textId="77777777" w:rsidTr="00A05687">
        <w:tc>
          <w:tcPr>
            <w:tcW w:w="9010" w:type="dxa"/>
          </w:tcPr>
          <w:p w14:paraId="658FC526" w14:textId="77777777" w:rsidR="00933690" w:rsidRPr="00933690" w:rsidRDefault="00933690" w:rsidP="00933690">
            <w:pPr>
              <w:rPr>
                <w:sz w:val="20"/>
                <w:szCs w:val="20"/>
              </w:rPr>
            </w:pPr>
          </w:p>
          <w:p w14:paraId="578B288E" w14:textId="77777777" w:rsidR="00933690" w:rsidRPr="00933690" w:rsidRDefault="00933690" w:rsidP="00933690">
            <w:pPr>
              <w:rPr>
                <w:sz w:val="20"/>
                <w:szCs w:val="20"/>
              </w:rPr>
            </w:pPr>
          </w:p>
        </w:tc>
      </w:tr>
    </w:tbl>
    <w:p w14:paraId="5C0AA00A" w14:textId="77777777" w:rsidR="00933690" w:rsidRPr="00933690" w:rsidRDefault="00933690" w:rsidP="00933690">
      <w:pPr>
        <w:rPr>
          <w:sz w:val="20"/>
          <w:szCs w:val="20"/>
        </w:rPr>
      </w:pPr>
    </w:p>
    <w:p w14:paraId="1EAA8311" w14:textId="77777777" w:rsidR="00933690" w:rsidRPr="00933690" w:rsidRDefault="00933690" w:rsidP="00933690">
      <w:pPr>
        <w:rPr>
          <w:sz w:val="20"/>
          <w:szCs w:val="20"/>
        </w:rPr>
      </w:pPr>
    </w:p>
    <w:p w14:paraId="0E72D814" w14:textId="77777777" w:rsidR="00933690" w:rsidRPr="00933690" w:rsidRDefault="00933690" w:rsidP="00933690">
      <w:pPr>
        <w:rPr>
          <w:sz w:val="20"/>
          <w:szCs w:val="20"/>
        </w:rPr>
      </w:pPr>
      <w:r w:rsidRPr="00933690">
        <w:rPr>
          <w:sz w:val="20"/>
          <w:szCs w:val="20"/>
        </w:rPr>
        <w:t>42)</w:t>
      </w:r>
    </w:p>
    <w:tbl>
      <w:tblPr>
        <w:tblStyle w:val="TableGrid"/>
        <w:tblW w:w="0" w:type="auto"/>
        <w:tblLook w:val="04A0" w:firstRow="1" w:lastRow="0" w:firstColumn="1" w:lastColumn="0" w:noHBand="0" w:noVBand="1"/>
      </w:tblPr>
      <w:tblGrid>
        <w:gridCol w:w="8488"/>
      </w:tblGrid>
      <w:tr w:rsidR="00933690" w:rsidRPr="00933690" w14:paraId="0F4B3CEC" w14:textId="77777777" w:rsidTr="00A05687">
        <w:tc>
          <w:tcPr>
            <w:tcW w:w="9010" w:type="dxa"/>
          </w:tcPr>
          <w:p w14:paraId="66D833E1" w14:textId="77777777" w:rsidR="00933690" w:rsidRPr="00933690" w:rsidRDefault="00933690" w:rsidP="00933690">
            <w:pPr>
              <w:rPr>
                <w:sz w:val="20"/>
                <w:szCs w:val="20"/>
              </w:rPr>
            </w:pPr>
            <w:r w:rsidRPr="00933690">
              <w:rPr>
                <w:sz w:val="20"/>
                <w:szCs w:val="20"/>
              </w:rPr>
              <w:t>Please indicate in years the age range this footwear intervention should be prescribed clinically for this condition: e.g. 1-5 years.</w:t>
            </w:r>
          </w:p>
        </w:tc>
      </w:tr>
      <w:tr w:rsidR="00933690" w:rsidRPr="00933690" w14:paraId="7F9B237F" w14:textId="77777777" w:rsidTr="00A05687">
        <w:tc>
          <w:tcPr>
            <w:tcW w:w="9010" w:type="dxa"/>
          </w:tcPr>
          <w:p w14:paraId="546CD8B7" w14:textId="77777777" w:rsidR="00933690" w:rsidRPr="00933690" w:rsidRDefault="00933690" w:rsidP="00933690">
            <w:pPr>
              <w:rPr>
                <w:sz w:val="20"/>
                <w:szCs w:val="20"/>
              </w:rPr>
            </w:pPr>
          </w:p>
          <w:p w14:paraId="6EC2BA0C" w14:textId="77777777" w:rsidR="00933690" w:rsidRPr="00933690" w:rsidRDefault="00933690" w:rsidP="00933690">
            <w:pPr>
              <w:rPr>
                <w:sz w:val="20"/>
                <w:szCs w:val="20"/>
              </w:rPr>
            </w:pPr>
          </w:p>
          <w:p w14:paraId="3F6848D5" w14:textId="77777777" w:rsidR="00933690" w:rsidRPr="00933690" w:rsidRDefault="00933690" w:rsidP="00933690">
            <w:pPr>
              <w:rPr>
                <w:sz w:val="20"/>
                <w:szCs w:val="20"/>
              </w:rPr>
            </w:pPr>
          </w:p>
          <w:p w14:paraId="1EBEF191" w14:textId="77777777" w:rsidR="00933690" w:rsidRPr="00933690" w:rsidRDefault="00933690" w:rsidP="00933690">
            <w:pPr>
              <w:rPr>
                <w:sz w:val="20"/>
                <w:szCs w:val="20"/>
              </w:rPr>
            </w:pPr>
          </w:p>
          <w:p w14:paraId="1E460784" w14:textId="77777777" w:rsidR="00933690" w:rsidRPr="00933690" w:rsidRDefault="00933690" w:rsidP="00933690">
            <w:pPr>
              <w:rPr>
                <w:sz w:val="20"/>
                <w:szCs w:val="20"/>
              </w:rPr>
            </w:pPr>
          </w:p>
        </w:tc>
      </w:tr>
    </w:tbl>
    <w:p w14:paraId="7DADC973" w14:textId="77777777" w:rsidR="00933690" w:rsidRPr="00933690" w:rsidRDefault="00933690" w:rsidP="00933690">
      <w:pPr>
        <w:rPr>
          <w:sz w:val="20"/>
          <w:szCs w:val="20"/>
        </w:rPr>
      </w:pPr>
    </w:p>
    <w:p w14:paraId="0F164CF9" w14:textId="77777777" w:rsidR="00933690" w:rsidRPr="00933690" w:rsidRDefault="00933690" w:rsidP="00933690">
      <w:pPr>
        <w:rPr>
          <w:sz w:val="20"/>
          <w:szCs w:val="20"/>
        </w:rPr>
      </w:pPr>
      <w:r w:rsidRPr="00933690">
        <w:rPr>
          <w:sz w:val="20"/>
          <w:szCs w:val="20"/>
        </w:rPr>
        <w:t>43)</w:t>
      </w:r>
    </w:p>
    <w:tbl>
      <w:tblPr>
        <w:tblStyle w:val="TableGrid"/>
        <w:tblW w:w="0" w:type="auto"/>
        <w:tblLook w:val="04A0" w:firstRow="1" w:lastRow="0" w:firstColumn="1" w:lastColumn="0" w:noHBand="0" w:noVBand="1"/>
      </w:tblPr>
      <w:tblGrid>
        <w:gridCol w:w="8488"/>
      </w:tblGrid>
      <w:tr w:rsidR="00933690" w:rsidRPr="00933690" w14:paraId="6A90EF53" w14:textId="77777777" w:rsidTr="00A05687">
        <w:tc>
          <w:tcPr>
            <w:tcW w:w="9010" w:type="dxa"/>
          </w:tcPr>
          <w:p w14:paraId="65939A3C" w14:textId="77777777" w:rsidR="00933690" w:rsidRPr="00933690" w:rsidRDefault="00933690" w:rsidP="00933690">
            <w:pPr>
              <w:rPr>
                <w:sz w:val="20"/>
                <w:szCs w:val="20"/>
              </w:rPr>
            </w:pPr>
            <w:r w:rsidRPr="00933690">
              <w:rPr>
                <w:sz w:val="20"/>
                <w:szCs w:val="20"/>
              </w:rPr>
              <w:t>Clinical outcomes:</w:t>
            </w:r>
          </w:p>
        </w:tc>
      </w:tr>
      <w:tr w:rsidR="00933690" w:rsidRPr="00933690" w14:paraId="2E56C919" w14:textId="77777777" w:rsidTr="00A05687">
        <w:tc>
          <w:tcPr>
            <w:tcW w:w="9010" w:type="dxa"/>
          </w:tcPr>
          <w:p w14:paraId="553A22D6" w14:textId="77777777" w:rsidR="00933690" w:rsidRPr="00933690" w:rsidRDefault="00933690" w:rsidP="00933690">
            <w:pPr>
              <w:rPr>
                <w:sz w:val="20"/>
                <w:szCs w:val="20"/>
              </w:rPr>
            </w:pPr>
          </w:p>
          <w:p w14:paraId="325743DC" w14:textId="77777777" w:rsidR="00933690" w:rsidRPr="00933690" w:rsidRDefault="00933690" w:rsidP="00933690">
            <w:pPr>
              <w:rPr>
                <w:sz w:val="20"/>
                <w:szCs w:val="20"/>
              </w:rPr>
            </w:pPr>
          </w:p>
          <w:p w14:paraId="58D319C6" w14:textId="77777777" w:rsidR="00933690" w:rsidRPr="00933690" w:rsidRDefault="00933690" w:rsidP="00933690">
            <w:pPr>
              <w:rPr>
                <w:sz w:val="20"/>
                <w:szCs w:val="20"/>
              </w:rPr>
            </w:pPr>
          </w:p>
          <w:p w14:paraId="3590AC61" w14:textId="77777777" w:rsidR="00933690" w:rsidRPr="00933690" w:rsidRDefault="00933690" w:rsidP="00933690">
            <w:pPr>
              <w:rPr>
                <w:sz w:val="20"/>
                <w:szCs w:val="20"/>
              </w:rPr>
            </w:pPr>
          </w:p>
          <w:p w14:paraId="0A31CADA" w14:textId="77777777" w:rsidR="00933690" w:rsidRPr="00933690" w:rsidRDefault="00933690" w:rsidP="00933690">
            <w:pPr>
              <w:rPr>
                <w:sz w:val="20"/>
                <w:szCs w:val="20"/>
              </w:rPr>
            </w:pPr>
          </w:p>
          <w:p w14:paraId="333FB6DB" w14:textId="77777777" w:rsidR="00933690" w:rsidRPr="00933690" w:rsidRDefault="00933690" w:rsidP="00933690">
            <w:pPr>
              <w:rPr>
                <w:sz w:val="20"/>
                <w:szCs w:val="20"/>
              </w:rPr>
            </w:pPr>
          </w:p>
        </w:tc>
      </w:tr>
    </w:tbl>
    <w:p w14:paraId="526DA03E" w14:textId="77777777" w:rsidR="00933690" w:rsidRPr="00933690" w:rsidRDefault="00933690" w:rsidP="00933690">
      <w:pPr>
        <w:rPr>
          <w:sz w:val="20"/>
          <w:szCs w:val="20"/>
        </w:rPr>
      </w:pPr>
    </w:p>
    <w:p w14:paraId="52A95465" w14:textId="4D338537" w:rsidR="00933690" w:rsidRPr="00933690" w:rsidRDefault="00933690" w:rsidP="00933690">
      <w:pPr>
        <w:rPr>
          <w:sz w:val="20"/>
          <w:szCs w:val="20"/>
        </w:rPr>
      </w:pPr>
    </w:p>
    <w:p w14:paraId="451799C8" w14:textId="77777777" w:rsidR="00933690" w:rsidRPr="00933690" w:rsidRDefault="00933690" w:rsidP="00933690">
      <w:pPr>
        <w:rPr>
          <w:sz w:val="20"/>
          <w:szCs w:val="20"/>
        </w:rPr>
      </w:pPr>
      <w:r w:rsidRPr="00933690">
        <w:rPr>
          <w:sz w:val="20"/>
          <w:szCs w:val="20"/>
        </w:rPr>
        <w:t>44)</w:t>
      </w:r>
    </w:p>
    <w:tbl>
      <w:tblPr>
        <w:tblStyle w:val="TableGrid"/>
        <w:tblW w:w="0" w:type="auto"/>
        <w:tblLook w:val="04A0" w:firstRow="1" w:lastRow="0" w:firstColumn="1" w:lastColumn="0" w:noHBand="0" w:noVBand="1"/>
      </w:tblPr>
      <w:tblGrid>
        <w:gridCol w:w="8488"/>
      </w:tblGrid>
      <w:tr w:rsidR="00933690" w:rsidRPr="00933690" w14:paraId="275644CF" w14:textId="77777777" w:rsidTr="00A05687">
        <w:tc>
          <w:tcPr>
            <w:tcW w:w="9010" w:type="dxa"/>
          </w:tcPr>
          <w:p w14:paraId="3573677F" w14:textId="77777777" w:rsidR="00933690" w:rsidRPr="00933690" w:rsidRDefault="00933690" w:rsidP="00933690">
            <w:pPr>
              <w:rPr>
                <w:b/>
                <w:bCs/>
                <w:sz w:val="20"/>
                <w:szCs w:val="20"/>
              </w:rPr>
            </w:pPr>
            <w:r w:rsidRPr="00933690">
              <w:rPr>
                <w:b/>
                <w:bCs/>
                <w:sz w:val="20"/>
                <w:szCs w:val="20"/>
              </w:rPr>
              <w:t>Optional Further Information</w:t>
            </w:r>
          </w:p>
        </w:tc>
      </w:tr>
      <w:tr w:rsidR="00933690" w:rsidRPr="00933690" w14:paraId="4719034C" w14:textId="77777777" w:rsidTr="00A05687">
        <w:tc>
          <w:tcPr>
            <w:tcW w:w="9010" w:type="dxa"/>
          </w:tcPr>
          <w:p w14:paraId="339A9297" w14:textId="77777777" w:rsidR="00933690" w:rsidRPr="00933690" w:rsidRDefault="00933690" w:rsidP="00933690">
            <w:pPr>
              <w:rPr>
                <w:sz w:val="20"/>
                <w:szCs w:val="20"/>
              </w:rPr>
            </w:pPr>
            <w:r w:rsidRPr="00933690">
              <w:rPr>
                <w:sz w:val="20"/>
                <w:szCs w:val="20"/>
              </w:rPr>
              <w:t xml:space="preserve">Please use the additional area to provide further conditions where you feel "off the shelf" modular stability footwear would act as a mobility aid. </w:t>
            </w:r>
          </w:p>
          <w:p w14:paraId="4BF67915" w14:textId="77777777" w:rsidR="00933690" w:rsidRPr="00933690" w:rsidRDefault="00933690" w:rsidP="00933690">
            <w:pPr>
              <w:rPr>
                <w:sz w:val="20"/>
                <w:szCs w:val="20"/>
              </w:rPr>
            </w:pPr>
            <w:r w:rsidRPr="00933690">
              <w:rPr>
                <w:sz w:val="20"/>
                <w:szCs w:val="20"/>
              </w:rPr>
              <w:t>Please try to detail your answer with the following considerations</w:t>
            </w:r>
          </w:p>
          <w:p w14:paraId="498FE662" w14:textId="77777777" w:rsidR="00933690" w:rsidRPr="00933690" w:rsidRDefault="00933690" w:rsidP="00933690">
            <w:pPr>
              <w:rPr>
                <w:sz w:val="20"/>
                <w:szCs w:val="20"/>
              </w:rPr>
            </w:pPr>
            <w:r w:rsidRPr="00933690">
              <w:rPr>
                <w:sz w:val="20"/>
                <w:szCs w:val="20"/>
              </w:rPr>
              <w:t>•</w:t>
            </w:r>
            <w:r w:rsidRPr="00933690">
              <w:rPr>
                <w:sz w:val="20"/>
                <w:szCs w:val="20"/>
              </w:rPr>
              <w:tab/>
              <w:t>Condition</w:t>
            </w:r>
          </w:p>
          <w:p w14:paraId="30860995" w14:textId="77777777" w:rsidR="00933690" w:rsidRPr="00933690" w:rsidRDefault="00933690" w:rsidP="00933690">
            <w:pPr>
              <w:rPr>
                <w:sz w:val="20"/>
                <w:szCs w:val="20"/>
              </w:rPr>
            </w:pPr>
            <w:r w:rsidRPr="00933690">
              <w:rPr>
                <w:sz w:val="20"/>
                <w:szCs w:val="20"/>
              </w:rPr>
              <w:t>•</w:t>
            </w:r>
            <w:r w:rsidRPr="00933690">
              <w:rPr>
                <w:sz w:val="20"/>
                <w:szCs w:val="20"/>
              </w:rPr>
              <w:tab/>
              <w:t xml:space="preserve">Severity / Grade of the condition if applicable, </w:t>
            </w:r>
          </w:p>
          <w:p w14:paraId="212A53A6" w14:textId="77777777" w:rsidR="00933690" w:rsidRPr="00933690" w:rsidRDefault="00933690" w:rsidP="00933690">
            <w:pPr>
              <w:rPr>
                <w:sz w:val="20"/>
                <w:szCs w:val="20"/>
              </w:rPr>
            </w:pPr>
            <w:r w:rsidRPr="00933690">
              <w:rPr>
                <w:sz w:val="20"/>
                <w:szCs w:val="20"/>
              </w:rPr>
              <w:t>•</w:t>
            </w:r>
            <w:r w:rsidRPr="00933690">
              <w:rPr>
                <w:sz w:val="20"/>
                <w:szCs w:val="20"/>
              </w:rPr>
              <w:tab/>
              <w:t xml:space="preserve">The age of the patient </w:t>
            </w:r>
          </w:p>
          <w:p w14:paraId="6FD7DBD2" w14:textId="77777777" w:rsidR="00933690" w:rsidRPr="00933690" w:rsidRDefault="00933690" w:rsidP="00933690">
            <w:pPr>
              <w:rPr>
                <w:sz w:val="20"/>
                <w:szCs w:val="20"/>
              </w:rPr>
            </w:pPr>
            <w:r w:rsidRPr="00933690">
              <w:rPr>
                <w:sz w:val="20"/>
                <w:szCs w:val="20"/>
              </w:rPr>
              <w:t xml:space="preserve">•      </w:t>
            </w:r>
            <w:r w:rsidRPr="00933690">
              <w:rPr>
                <w:sz w:val="20"/>
                <w:szCs w:val="20"/>
              </w:rPr>
              <w:tab/>
              <w:t>Clinical Outcomes</w:t>
            </w:r>
          </w:p>
        </w:tc>
      </w:tr>
      <w:tr w:rsidR="00933690" w:rsidRPr="00933690" w14:paraId="03CBAD9D" w14:textId="77777777" w:rsidTr="00A05687">
        <w:tc>
          <w:tcPr>
            <w:tcW w:w="9010" w:type="dxa"/>
          </w:tcPr>
          <w:p w14:paraId="25A045C4" w14:textId="77777777" w:rsidR="00933690" w:rsidRPr="00933690" w:rsidRDefault="00933690" w:rsidP="00933690">
            <w:pPr>
              <w:rPr>
                <w:sz w:val="20"/>
                <w:szCs w:val="20"/>
              </w:rPr>
            </w:pPr>
          </w:p>
          <w:p w14:paraId="40F72A40" w14:textId="77777777" w:rsidR="00933690" w:rsidRPr="00933690" w:rsidRDefault="00933690" w:rsidP="00933690">
            <w:pPr>
              <w:rPr>
                <w:sz w:val="20"/>
                <w:szCs w:val="20"/>
              </w:rPr>
            </w:pPr>
          </w:p>
          <w:p w14:paraId="651CBEDA" w14:textId="77777777" w:rsidR="00933690" w:rsidRPr="00933690" w:rsidRDefault="00933690" w:rsidP="00933690">
            <w:pPr>
              <w:rPr>
                <w:sz w:val="20"/>
                <w:szCs w:val="20"/>
              </w:rPr>
            </w:pPr>
          </w:p>
          <w:p w14:paraId="1AD296BA" w14:textId="77777777" w:rsidR="00933690" w:rsidRPr="00933690" w:rsidRDefault="00933690" w:rsidP="00933690">
            <w:pPr>
              <w:rPr>
                <w:sz w:val="20"/>
                <w:szCs w:val="20"/>
              </w:rPr>
            </w:pPr>
          </w:p>
          <w:p w14:paraId="1BED15C5" w14:textId="77777777" w:rsidR="00933690" w:rsidRPr="00933690" w:rsidRDefault="00933690" w:rsidP="00933690">
            <w:pPr>
              <w:rPr>
                <w:sz w:val="20"/>
                <w:szCs w:val="20"/>
              </w:rPr>
            </w:pPr>
          </w:p>
          <w:p w14:paraId="7168E2E2" w14:textId="77777777" w:rsidR="00933690" w:rsidRPr="00933690" w:rsidRDefault="00933690" w:rsidP="00933690">
            <w:pPr>
              <w:rPr>
                <w:sz w:val="20"/>
                <w:szCs w:val="20"/>
              </w:rPr>
            </w:pPr>
          </w:p>
          <w:p w14:paraId="5FD4DA68" w14:textId="77777777" w:rsidR="00933690" w:rsidRPr="00933690" w:rsidRDefault="00933690" w:rsidP="00933690">
            <w:pPr>
              <w:rPr>
                <w:sz w:val="20"/>
                <w:szCs w:val="20"/>
              </w:rPr>
            </w:pPr>
          </w:p>
        </w:tc>
      </w:tr>
    </w:tbl>
    <w:p w14:paraId="37D00DBE" w14:textId="77777777" w:rsidR="00933690" w:rsidRPr="00933690" w:rsidRDefault="00933690" w:rsidP="00933690">
      <w:pPr>
        <w:rPr>
          <w:sz w:val="20"/>
          <w:szCs w:val="20"/>
        </w:rPr>
      </w:pPr>
      <w:r w:rsidRPr="00933690">
        <w:rPr>
          <w:sz w:val="20"/>
          <w:szCs w:val="20"/>
        </w:rPr>
        <w:br w:type="page"/>
      </w:r>
    </w:p>
    <w:tbl>
      <w:tblPr>
        <w:tblStyle w:val="TableGrid"/>
        <w:tblW w:w="0" w:type="auto"/>
        <w:tblLook w:val="04A0" w:firstRow="1" w:lastRow="0" w:firstColumn="1" w:lastColumn="0" w:noHBand="0" w:noVBand="1"/>
      </w:tblPr>
      <w:tblGrid>
        <w:gridCol w:w="8488"/>
      </w:tblGrid>
      <w:tr w:rsidR="00933690" w:rsidRPr="00933690" w14:paraId="3780D58C" w14:textId="77777777" w:rsidTr="00A05687">
        <w:tc>
          <w:tcPr>
            <w:tcW w:w="9010" w:type="dxa"/>
          </w:tcPr>
          <w:p w14:paraId="43AC0438" w14:textId="77777777" w:rsidR="00933690" w:rsidRPr="00933690" w:rsidRDefault="00933690" w:rsidP="00933690">
            <w:pPr>
              <w:rPr>
                <w:sz w:val="20"/>
                <w:szCs w:val="20"/>
              </w:rPr>
            </w:pPr>
            <w:r w:rsidRPr="00933690">
              <w:rPr>
                <w:sz w:val="20"/>
                <w:szCs w:val="20"/>
              </w:rPr>
              <w:t>Thank you for taking time to complete section 3 of round 1. You have now completed all sections of round 1 of this Delphi survey. Your time and participation is greatly appreciated. Please note that the following rounds will be less time consuming and will be sent in the same format as round 1.</w:t>
            </w:r>
          </w:p>
          <w:p w14:paraId="392ABC26" w14:textId="77777777" w:rsidR="00933690" w:rsidRPr="00933690" w:rsidRDefault="00933690" w:rsidP="00933690">
            <w:pPr>
              <w:rPr>
                <w:sz w:val="20"/>
                <w:szCs w:val="20"/>
              </w:rPr>
            </w:pPr>
            <w:r w:rsidRPr="00933690">
              <w:rPr>
                <w:sz w:val="20"/>
                <w:szCs w:val="20"/>
              </w:rPr>
              <w:t>Remember to submit your answers before closing this form.</w:t>
            </w:r>
          </w:p>
        </w:tc>
      </w:tr>
    </w:tbl>
    <w:p w14:paraId="648D2A3C" w14:textId="77777777" w:rsidR="00933690" w:rsidRP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4" behindDoc="1" locked="0" layoutInCell="1" allowOverlap="0" wp14:anchorId="7A174660" wp14:editId="63993497">
                <wp:simplePos x="0" y="0"/>
                <wp:positionH relativeFrom="margin">
                  <wp:posOffset>13335</wp:posOffset>
                </wp:positionH>
                <wp:positionV relativeFrom="page">
                  <wp:posOffset>269240</wp:posOffset>
                </wp:positionV>
                <wp:extent cx="5392420" cy="1756410"/>
                <wp:effectExtent l="0" t="0" r="5080" b="0"/>
                <wp:wrapSquare wrapText="bothSides"/>
                <wp:docPr id="1519332686" name="Rectangle 1519332686"/>
                <wp:cNvGraphicFramePr/>
                <a:graphic xmlns:a="http://schemas.openxmlformats.org/drawingml/2006/main">
                  <a:graphicData uri="http://schemas.microsoft.com/office/word/2010/wordprocessingShape">
                    <wps:wsp>
                      <wps:cNvSpPr/>
                      <wps:spPr>
                        <a:xfrm>
                          <a:off x="0" y="0"/>
                          <a:ext cx="5392420" cy="1756410"/>
                        </a:xfrm>
                        <a:prstGeom prst="rect">
                          <a:avLst/>
                        </a:prstGeom>
                        <a:solidFill>
                          <a:srgbClr val="4472C4"/>
                        </a:solidFill>
                        <a:ln w="12700" cap="flat" cmpd="sng" algn="ctr">
                          <a:noFill/>
                          <a:prstDash val="solid"/>
                          <a:miter lim="800000"/>
                        </a:ln>
                        <a:effectLst/>
                      </wps:spPr>
                      <wps:txbx>
                        <w:txbxContent>
                          <w:p w14:paraId="0794AABF" w14:textId="77777777" w:rsidR="00933690" w:rsidRDefault="00933690" w:rsidP="00933690">
                            <w:pPr>
                              <w:pStyle w:val="Header"/>
                              <w:jc w:val="right"/>
                              <w:rPr>
                                <w:caps/>
                                <w:color w:val="FFFFFF" w:themeColor="background1"/>
                              </w:rPr>
                            </w:pPr>
                            <w:r>
                              <w:rPr>
                                <w:noProof/>
                              </w:rPr>
                              <w:drawing>
                                <wp:inline distT="0" distB="0" distL="0" distR="0" wp14:anchorId="2C284ABC" wp14:editId="20C7D495">
                                  <wp:extent cx="977265" cy="1030298"/>
                                  <wp:effectExtent l="0" t="0" r="635" b="0"/>
                                  <wp:docPr id="2011550897" name="Picture 20115508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D671828" w14:textId="77777777" w:rsidR="00933690" w:rsidRPr="00160D90" w:rsidRDefault="00933690" w:rsidP="00933690">
                            <w:pPr>
                              <w:pStyle w:val="Header"/>
                              <w:rPr>
                                <w:rFonts w:cstheme="minorHAnsi"/>
                                <w:caps/>
                                <w:color w:val="FFFFFF" w:themeColor="background1"/>
                                <w:sz w:val="28"/>
                                <w:szCs w:val="28"/>
                              </w:rPr>
                            </w:pPr>
                          </w:p>
                          <w:p w14:paraId="2716AE45"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A174660" id="Rectangle 1519332686" o:spid="_x0000_s1157" style="position:absolute;margin-left:1.05pt;margin-top:21.2pt;width:424.6pt;height:138.3pt;z-index:-251658206;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" o:allowoverlap="f" fillcolor="#4472c4" stroked="f" strokeweight="1pt">
                <v:textbox>
                  <w:txbxContent>
                    <w:p w14:paraId="0794AABF" w14:textId="77777777" w:rsidR="00933690" w:rsidRDefault="00933690" w:rsidP="00933690">
                      <w:pPr>
                        <w:pStyle w:val="Header"/>
                        <w:jc w:val="right"/>
                        <w:rPr>
                          <w:caps/>
                          <w:color w:val="FFFFFF" w:themeColor="background1"/>
                        </w:rPr>
                      </w:pPr>
                      <w:r>
                        <w:rPr>
                          <w:noProof/>
                        </w:rPr>
                        <w:drawing>
                          <wp:inline distT="0" distB="0" distL="0" distR="0" wp14:anchorId="2C284ABC" wp14:editId="20C7D495">
                            <wp:extent cx="977265" cy="1030298"/>
                            <wp:effectExtent l="0" t="0" r="635" b="0"/>
                            <wp:docPr id="2011550897" name="Picture 201155089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D671828" w14:textId="77777777" w:rsidR="00933690" w:rsidRPr="00160D90" w:rsidRDefault="00933690" w:rsidP="00933690">
                      <w:pPr>
                        <w:pStyle w:val="Header"/>
                        <w:rPr>
                          <w:rFonts w:cstheme="minorHAnsi"/>
                          <w:caps/>
                          <w:color w:val="FFFFFF" w:themeColor="background1"/>
                          <w:sz w:val="28"/>
                          <w:szCs w:val="28"/>
                        </w:rPr>
                      </w:pPr>
                    </w:p>
                    <w:p w14:paraId="2716AE45"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1</w:t>
                      </w:r>
                    </w:p>
                  </w:txbxContent>
                </v:textbox>
                <w10:wrap type="square" anchorx="margin" anchory="page"/>
              </v:rect>
            </w:pict>
          </mc:Fallback>
        </mc:AlternateContent>
      </w:r>
    </w:p>
    <w:p w14:paraId="169A197D" w14:textId="77777777" w:rsidR="00933690" w:rsidRPr="00933690" w:rsidRDefault="00933690" w:rsidP="00933690">
      <w:pPr>
        <w:rPr>
          <w:sz w:val="20"/>
          <w:szCs w:val="20"/>
        </w:rPr>
      </w:pPr>
    </w:p>
    <w:p w14:paraId="30D09426" w14:textId="77777777" w:rsidR="00933690" w:rsidRPr="00933690" w:rsidRDefault="00933690" w:rsidP="00933690">
      <w:pPr>
        <w:rPr>
          <w:sz w:val="20"/>
          <w:szCs w:val="20"/>
        </w:rPr>
      </w:pPr>
    </w:p>
    <w:p w14:paraId="4CD03113" w14:textId="77777777" w:rsidR="00933690" w:rsidRPr="00933690" w:rsidRDefault="00933690" w:rsidP="00933690">
      <w:pPr>
        <w:rPr>
          <w:sz w:val="20"/>
          <w:szCs w:val="20"/>
        </w:rPr>
      </w:pPr>
    </w:p>
    <w:p w14:paraId="69F77360" w14:textId="77777777" w:rsidR="00933690" w:rsidRPr="00933690" w:rsidRDefault="00933690" w:rsidP="00933690">
      <w:pPr>
        <w:rPr>
          <w:sz w:val="20"/>
          <w:szCs w:val="20"/>
        </w:rPr>
      </w:pPr>
    </w:p>
    <w:p w14:paraId="55122308" w14:textId="77777777" w:rsidR="00933690" w:rsidRPr="00933690" w:rsidRDefault="00933690" w:rsidP="00933690">
      <w:pPr>
        <w:rPr>
          <w:sz w:val="20"/>
          <w:szCs w:val="20"/>
        </w:rPr>
      </w:pPr>
    </w:p>
    <w:p w14:paraId="33D6DF18" w14:textId="77777777" w:rsidR="00933690" w:rsidRPr="00933690" w:rsidRDefault="00933690" w:rsidP="00933690">
      <w:pPr>
        <w:rPr>
          <w:sz w:val="20"/>
          <w:szCs w:val="20"/>
        </w:rPr>
      </w:pPr>
    </w:p>
    <w:p w14:paraId="553978DB" w14:textId="77777777" w:rsidR="00933690" w:rsidRPr="00933690" w:rsidRDefault="00933690" w:rsidP="00933690">
      <w:pPr>
        <w:rPr>
          <w:sz w:val="20"/>
          <w:szCs w:val="20"/>
        </w:rPr>
      </w:pPr>
    </w:p>
    <w:p w14:paraId="18DE3AEF" w14:textId="77777777" w:rsidR="00933690" w:rsidRPr="00933690" w:rsidRDefault="00933690" w:rsidP="00933690">
      <w:pPr>
        <w:rPr>
          <w:sz w:val="20"/>
          <w:szCs w:val="20"/>
        </w:rPr>
      </w:pPr>
    </w:p>
    <w:p w14:paraId="2087A058" w14:textId="77777777" w:rsidR="00933690" w:rsidRPr="00933690" w:rsidRDefault="00933690" w:rsidP="00933690">
      <w:pPr>
        <w:rPr>
          <w:sz w:val="20"/>
          <w:szCs w:val="20"/>
        </w:rPr>
      </w:pPr>
    </w:p>
    <w:p w14:paraId="0E1F0851" w14:textId="77777777" w:rsidR="00933690" w:rsidRPr="00933690" w:rsidRDefault="00933690" w:rsidP="00933690">
      <w:pPr>
        <w:rPr>
          <w:sz w:val="20"/>
          <w:szCs w:val="20"/>
        </w:rPr>
      </w:pPr>
    </w:p>
    <w:p w14:paraId="578ED5AE" w14:textId="77777777" w:rsidR="00933690" w:rsidRPr="00933690" w:rsidRDefault="00933690" w:rsidP="00933690">
      <w:pPr>
        <w:rPr>
          <w:sz w:val="20"/>
          <w:szCs w:val="20"/>
        </w:rPr>
      </w:pPr>
    </w:p>
    <w:p w14:paraId="1DA84E47" w14:textId="77777777" w:rsidR="00933690" w:rsidRPr="00933690" w:rsidRDefault="00933690" w:rsidP="00933690">
      <w:pPr>
        <w:rPr>
          <w:sz w:val="20"/>
          <w:szCs w:val="20"/>
        </w:rPr>
      </w:pPr>
    </w:p>
    <w:p w14:paraId="5CCFBA01" w14:textId="77777777" w:rsidR="00933690" w:rsidRPr="00933690" w:rsidRDefault="00933690" w:rsidP="00933690">
      <w:pPr>
        <w:rPr>
          <w:sz w:val="20"/>
          <w:szCs w:val="20"/>
        </w:rPr>
      </w:pPr>
    </w:p>
    <w:p w14:paraId="281FABC1" w14:textId="77777777" w:rsidR="00933690" w:rsidRPr="00933690" w:rsidRDefault="00933690" w:rsidP="00933690">
      <w:pPr>
        <w:rPr>
          <w:sz w:val="20"/>
          <w:szCs w:val="20"/>
        </w:rPr>
      </w:pPr>
    </w:p>
    <w:p w14:paraId="620CDA76" w14:textId="77777777" w:rsidR="00933690" w:rsidRPr="00933690" w:rsidRDefault="00933690" w:rsidP="00933690">
      <w:pPr>
        <w:rPr>
          <w:sz w:val="20"/>
          <w:szCs w:val="20"/>
        </w:rPr>
      </w:pPr>
    </w:p>
    <w:p w14:paraId="2225C86C" w14:textId="77777777" w:rsidR="00933690" w:rsidRPr="00933690" w:rsidRDefault="00933690" w:rsidP="00933690">
      <w:pPr>
        <w:rPr>
          <w:sz w:val="20"/>
          <w:szCs w:val="20"/>
        </w:rPr>
      </w:pPr>
    </w:p>
    <w:p w14:paraId="1E868BC3" w14:textId="77777777" w:rsidR="00933690" w:rsidRPr="00933690" w:rsidRDefault="00933690" w:rsidP="00933690">
      <w:pPr>
        <w:rPr>
          <w:sz w:val="20"/>
          <w:szCs w:val="20"/>
        </w:rPr>
      </w:pPr>
    </w:p>
    <w:p w14:paraId="2AAC77FB" w14:textId="77777777" w:rsidR="00933690" w:rsidRPr="00933690" w:rsidRDefault="00933690" w:rsidP="00933690">
      <w:pPr>
        <w:rPr>
          <w:sz w:val="20"/>
          <w:szCs w:val="20"/>
        </w:rPr>
      </w:pPr>
    </w:p>
    <w:p w14:paraId="35839E3E" w14:textId="77777777" w:rsidR="00933690" w:rsidRPr="00933690" w:rsidRDefault="00933690" w:rsidP="00933690">
      <w:pPr>
        <w:rPr>
          <w:sz w:val="20"/>
          <w:szCs w:val="20"/>
        </w:rPr>
      </w:pPr>
    </w:p>
    <w:p w14:paraId="155A83FF" w14:textId="77777777" w:rsidR="00933690" w:rsidRPr="00933690" w:rsidRDefault="00933690" w:rsidP="00933690">
      <w:pPr>
        <w:rPr>
          <w:sz w:val="20"/>
          <w:szCs w:val="20"/>
        </w:rPr>
      </w:pPr>
    </w:p>
    <w:p w14:paraId="4C868E73" w14:textId="77777777" w:rsidR="00933690" w:rsidRPr="00933690" w:rsidRDefault="00933690" w:rsidP="00933690">
      <w:pPr>
        <w:rPr>
          <w:sz w:val="20"/>
          <w:szCs w:val="20"/>
        </w:rPr>
      </w:pPr>
    </w:p>
    <w:p w14:paraId="6113B02F" w14:textId="77777777" w:rsidR="00933690" w:rsidRPr="00933690" w:rsidRDefault="00933690" w:rsidP="00933690">
      <w:pPr>
        <w:rPr>
          <w:sz w:val="20"/>
          <w:szCs w:val="20"/>
        </w:rPr>
      </w:pPr>
    </w:p>
    <w:p w14:paraId="4B5AF62E" w14:textId="77777777" w:rsidR="00933690" w:rsidRPr="00933690" w:rsidRDefault="00933690" w:rsidP="00933690">
      <w:pPr>
        <w:rPr>
          <w:sz w:val="20"/>
          <w:szCs w:val="20"/>
        </w:rPr>
      </w:pPr>
    </w:p>
    <w:p w14:paraId="7BA32D41" w14:textId="77777777" w:rsidR="00933690" w:rsidRPr="00933690" w:rsidRDefault="00933690" w:rsidP="00933690">
      <w:pPr>
        <w:rPr>
          <w:sz w:val="20"/>
          <w:szCs w:val="20"/>
        </w:rPr>
      </w:pPr>
    </w:p>
    <w:p w14:paraId="3E0C220E" w14:textId="77777777" w:rsidR="00933690" w:rsidRPr="00933690" w:rsidRDefault="00933690" w:rsidP="00933690">
      <w:pPr>
        <w:rPr>
          <w:sz w:val="20"/>
          <w:szCs w:val="20"/>
        </w:rPr>
      </w:pPr>
    </w:p>
    <w:p w14:paraId="72834E45" w14:textId="77777777" w:rsidR="00933690" w:rsidRPr="00933690" w:rsidRDefault="00933690" w:rsidP="00933690">
      <w:pPr>
        <w:rPr>
          <w:sz w:val="20"/>
          <w:szCs w:val="20"/>
        </w:rPr>
      </w:pPr>
    </w:p>
    <w:p w14:paraId="325EAF71" w14:textId="77777777" w:rsidR="00933690" w:rsidRPr="00933690" w:rsidRDefault="00933690" w:rsidP="00933690">
      <w:pPr>
        <w:rPr>
          <w:sz w:val="20"/>
          <w:szCs w:val="20"/>
        </w:rPr>
      </w:pPr>
    </w:p>
    <w:p w14:paraId="757D5DFC" w14:textId="77777777" w:rsidR="00933690" w:rsidRPr="00933690" w:rsidRDefault="00933690" w:rsidP="00933690">
      <w:pPr>
        <w:rPr>
          <w:sz w:val="20"/>
          <w:szCs w:val="20"/>
        </w:rPr>
      </w:pPr>
    </w:p>
    <w:p w14:paraId="658B87E0" w14:textId="77777777" w:rsidR="00933690" w:rsidRPr="00933690" w:rsidRDefault="00933690" w:rsidP="00933690">
      <w:pPr>
        <w:rPr>
          <w:sz w:val="20"/>
          <w:szCs w:val="20"/>
        </w:rPr>
      </w:pPr>
    </w:p>
    <w:p w14:paraId="34E89BFB" w14:textId="77777777" w:rsidR="00933690" w:rsidRPr="00933690" w:rsidRDefault="00933690" w:rsidP="00933690">
      <w:pPr>
        <w:rPr>
          <w:sz w:val="20"/>
          <w:szCs w:val="20"/>
        </w:rPr>
      </w:pPr>
    </w:p>
    <w:p w14:paraId="5AB4AC79" w14:textId="77777777" w:rsidR="00933690" w:rsidRPr="00933690" w:rsidRDefault="00933690" w:rsidP="00933690">
      <w:pPr>
        <w:rPr>
          <w:sz w:val="20"/>
          <w:szCs w:val="20"/>
        </w:rPr>
      </w:pPr>
    </w:p>
    <w:p w14:paraId="604971F3" w14:textId="77777777" w:rsidR="00933690" w:rsidRPr="00933690" w:rsidRDefault="00933690" w:rsidP="00933690">
      <w:pPr>
        <w:rPr>
          <w:sz w:val="20"/>
          <w:szCs w:val="20"/>
        </w:rPr>
      </w:pPr>
    </w:p>
    <w:p w14:paraId="7CA568DE" w14:textId="77777777" w:rsidR="00933690" w:rsidRPr="00933690" w:rsidRDefault="00933690" w:rsidP="00933690">
      <w:pPr>
        <w:rPr>
          <w:sz w:val="20"/>
          <w:szCs w:val="20"/>
        </w:rPr>
      </w:pPr>
    </w:p>
    <w:p w14:paraId="70B4F492" w14:textId="77777777" w:rsidR="00933690" w:rsidRPr="00933690" w:rsidRDefault="00933690" w:rsidP="00933690">
      <w:pPr>
        <w:rPr>
          <w:sz w:val="20"/>
          <w:szCs w:val="20"/>
        </w:rPr>
      </w:pPr>
    </w:p>
    <w:p w14:paraId="691782D7" w14:textId="77777777" w:rsidR="00933690" w:rsidRPr="00933690" w:rsidRDefault="00933690" w:rsidP="00933690">
      <w:pPr>
        <w:rPr>
          <w:sz w:val="20"/>
          <w:szCs w:val="20"/>
        </w:rPr>
      </w:pPr>
    </w:p>
    <w:p w14:paraId="46037169" w14:textId="77777777" w:rsidR="00933690" w:rsidRP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5" behindDoc="1" locked="0" layoutInCell="1" allowOverlap="0" wp14:anchorId="4ADF300B" wp14:editId="0031409B">
                <wp:simplePos x="0" y="0"/>
                <wp:positionH relativeFrom="margin">
                  <wp:posOffset>-69215</wp:posOffset>
                </wp:positionH>
                <wp:positionV relativeFrom="page">
                  <wp:posOffset>351155</wp:posOffset>
                </wp:positionV>
                <wp:extent cx="5485765" cy="1981200"/>
                <wp:effectExtent l="0" t="0" r="635" b="0"/>
                <wp:wrapSquare wrapText="bothSides"/>
                <wp:docPr id="892175287" name="Rectangle 892175287"/>
                <wp:cNvGraphicFramePr/>
                <a:graphic xmlns:a="http://schemas.openxmlformats.org/drawingml/2006/main">
                  <a:graphicData uri="http://schemas.microsoft.com/office/word/2010/wordprocessingShape">
                    <wps:wsp>
                      <wps:cNvSpPr/>
                      <wps:spPr>
                        <a:xfrm>
                          <a:off x="0" y="0"/>
                          <a:ext cx="5485765" cy="1981200"/>
                        </a:xfrm>
                        <a:prstGeom prst="rect">
                          <a:avLst/>
                        </a:prstGeom>
                        <a:solidFill>
                          <a:srgbClr val="4472C4"/>
                        </a:solidFill>
                        <a:ln w="12700" cap="flat" cmpd="sng" algn="ctr">
                          <a:noFill/>
                          <a:prstDash val="solid"/>
                          <a:miter lim="800000"/>
                        </a:ln>
                        <a:effectLst/>
                      </wps:spPr>
                      <wps:txbx>
                        <w:txbxContent>
                          <w:p w14:paraId="2D331A24" w14:textId="77777777" w:rsidR="00933690" w:rsidRDefault="00933690" w:rsidP="00933690">
                            <w:pPr>
                              <w:pStyle w:val="Header"/>
                              <w:jc w:val="right"/>
                              <w:rPr>
                                <w:caps/>
                                <w:color w:val="FFFFFF" w:themeColor="background1"/>
                              </w:rPr>
                            </w:pPr>
                            <w:r>
                              <w:rPr>
                                <w:noProof/>
                              </w:rPr>
                              <w:drawing>
                                <wp:inline distT="0" distB="0" distL="0" distR="0" wp14:anchorId="6DD354F6" wp14:editId="5F6F5AD3">
                                  <wp:extent cx="977265" cy="1030298"/>
                                  <wp:effectExtent l="0" t="0" r="635" b="0"/>
                                  <wp:docPr id="894952063" name="Picture 8949520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C7EB1E5" w14:textId="77777777" w:rsidR="00933690" w:rsidRDefault="00933690" w:rsidP="00933690">
                            <w:pPr>
                              <w:pStyle w:val="Header"/>
                              <w:rPr>
                                <w:caps/>
                                <w:color w:val="FFFFFF" w:themeColor="background1"/>
                              </w:rPr>
                            </w:pPr>
                          </w:p>
                          <w:p w14:paraId="437B575D" w14:textId="77777777" w:rsidR="00933690" w:rsidRPr="0064431E" w:rsidRDefault="00933690" w:rsidP="00933690">
                            <w:pPr>
                              <w:pStyle w:val="Header"/>
                              <w:rPr>
                                <w:caps/>
                                <w:color w:val="FFFFFF" w:themeColor="background1"/>
                                <w:sz w:val="32"/>
                                <w:szCs w:val="32"/>
                              </w:rPr>
                            </w:pPr>
                            <w:r w:rsidRPr="007205D5">
                              <w:rPr>
                                <w:caps/>
                                <w:color w:val="FFFFFF" w:themeColor="background1"/>
                                <w:sz w:val="32"/>
                                <w:szCs w:val="32"/>
                              </w:rPr>
                              <w:t>Round 2(S3) What are children's clinical footwear interventions and how to prescribe th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ADF300B" id="Rectangle 892175287" o:spid="_x0000_s1158" style="position:absolute;margin-left:-5.45pt;margin-top:27.65pt;width:431.95pt;height:156pt;z-index:-251658205;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" o:allowoverlap="f" fillcolor="#4472c4" stroked="f" strokeweight="1pt">
                <v:textbox>
                  <w:txbxContent>
                    <w:p w14:paraId="2D331A24" w14:textId="77777777" w:rsidR="00933690" w:rsidRDefault="00933690" w:rsidP="00933690">
                      <w:pPr>
                        <w:pStyle w:val="Header"/>
                        <w:jc w:val="right"/>
                        <w:rPr>
                          <w:caps/>
                          <w:color w:val="FFFFFF" w:themeColor="background1"/>
                        </w:rPr>
                      </w:pPr>
                      <w:r>
                        <w:rPr>
                          <w:noProof/>
                        </w:rPr>
                        <w:drawing>
                          <wp:inline distT="0" distB="0" distL="0" distR="0" wp14:anchorId="6DD354F6" wp14:editId="5F6F5AD3">
                            <wp:extent cx="977265" cy="1030298"/>
                            <wp:effectExtent l="0" t="0" r="635" b="0"/>
                            <wp:docPr id="894952063" name="Picture 8949520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1C7EB1E5" w14:textId="77777777" w:rsidR="00933690" w:rsidRDefault="00933690" w:rsidP="00933690">
                      <w:pPr>
                        <w:pStyle w:val="Header"/>
                        <w:rPr>
                          <w:caps/>
                          <w:color w:val="FFFFFF" w:themeColor="background1"/>
                        </w:rPr>
                      </w:pPr>
                    </w:p>
                    <w:p w14:paraId="437B575D" w14:textId="77777777" w:rsidR="00933690" w:rsidRPr="0064431E" w:rsidRDefault="00933690" w:rsidP="00933690">
                      <w:pPr>
                        <w:pStyle w:val="Header"/>
                        <w:rPr>
                          <w:caps/>
                          <w:color w:val="FFFFFF" w:themeColor="background1"/>
                          <w:sz w:val="32"/>
                          <w:szCs w:val="32"/>
                        </w:rPr>
                      </w:pPr>
                      <w:r w:rsidRPr="007205D5">
                        <w:rPr>
                          <w:caps/>
                          <w:color w:val="FFFFFF" w:themeColor="background1"/>
                          <w:sz w:val="32"/>
                          <w:szCs w:val="32"/>
                        </w:rPr>
                        <w:t>Round 2(S3) What are children's clinical footwear interventions and how to prescribe them?</w:t>
                      </w:r>
                    </w:p>
                  </w:txbxContent>
                </v:textbox>
                <w10:wrap type="square" anchorx="margin" anchory="page"/>
              </v:rect>
            </w:pict>
          </mc:Fallback>
        </mc:AlternateContent>
      </w:r>
    </w:p>
    <w:tbl>
      <w:tblPr>
        <w:tblStyle w:val="TableGrid"/>
        <w:tblW w:w="0" w:type="auto"/>
        <w:tblLook w:val="04A0" w:firstRow="1" w:lastRow="0" w:firstColumn="1" w:lastColumn="0" w:noHBand="0" w:noVBand="1"/>
      </w:tblPr>
      <w:tblGrid>
        <w:gridCol w:w="8488"/>
      </w:tblGrid>
      <w:tr w:rsidR="00933690" w:rsidRPr="00933690" w14:paraId="0291A938" w14:textId="77777777" w:rsidTr="00A05687">
        <w:tc>
          <w:tcPr>
            <w:tcW w:w="9010" w:type="dxa"/>
          </w:tcPr>
          <w:p w14:paraId="0D2293ED" w14:textId="77777777" w:rsidR="00933690" w:rsidRPr="00933690" w:rsidRDefault="00933690" w:rsidP="00933690">
            <w:pPr>
              <w:rPr>
                <w:sz w:val="20"/>
                <w:szCs w:val="20"/>
              </w:rPr>
            </w:pPr>
            <w:r w:rsidRPr="00933690">
              <w:rPr>
                <w:sz w:val="20"/>
                <w:szCs w:val="20"/>
              </w:rPr>
              <w:t>The third section will present the feedback of panellists opinions from Round 1 on clinical protocols and outcomes for the provision of “off the shelf” stability footwear clinical interventions for children with mobility impairment.</w:t>
            </w:r>
          </w:p>
        </w:tc>
      </w:tr>
    </w:tbl>
    <w:p w14:paraId="1265C045"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69E5BDD3" w14:textId="77777777" w:rsidTr="00A05687">
        <w:trPr>
          <w:trHeight w:val="2776"/>
        </w:trPr>
        <w:tc>
          <w:tcPr>
            <w:tcW w:w="9010" w:type="dxa"/>
          </w:tcPr>
          <w:p w14:paraId="648DD867" w14:textId="77777777" w:rsidR="00933690" w:rsidRPr="00933690" w:rsidRDefault="00933690" w:rsidP="00933690">
            <w:pPr>
              <w:rPr>
                <w:b/>
                <w:bCs/>
                <w:sz w:val="20"/>
                <w:szCs w:val="20"/>
              </w:rPr>
            </w:pPr>
            <w:r w:rsidRPr="00933690">
              <w:rPr>
                <w:b/>
                <w:bCs/>
                <w:sz w:val="20"/>
                <w:szCs w:val="20"/>
              </w:rPr>
              <w:t>Section 3</w:t>
            </w:r>
          </w:p>
          <w:p w14:paraId="30B3D03E" w14:textId="77777777" w:rsidR="00933690" w:rsidRPr="00933690" w:rsidRDefault="00933690" w:rsidP="00933690">
            <w:pPr>
              <w:rPr>
                <w:sz w:val="20"/>
                <w:szCs w:val="20"/>
              </w:rPr>
            </w:pPr>
          </w:p>
          <w:p w14:paraId="7D48B8C8" w14:textId="77777777" w:rsidR="00933690" w:rsidRPr="00933690" w:rsidRDefault="00933690" w:rsidP="00933690">
            <w:pPr>
              <w:jc w:val="right"/>
              <w:rPr>
                <w:sz w:val="20"/>
                <w:szCs w:val="20"/>
              </w:rPr>
            </w:pPr>
            <w:r w:rsidRPr="00933690">
              <w:rPr>
                <w:rFonts w:ascii="Times New Roman" w:eastAsia="Times New Roman" w:hAnsi="Times New Roman" w:cs="Times New Roman"/>
                <w:sz w:val="20"/>
                <w:szCs w:val="20"/>
                <w:lang w:eastAsia="en-GB"/>
              </w:rPr>
              <w:fldChar w:fldCharType="begin"/>
            </w:r>
            <w:r w:rsidRPr="00933690">
              <w:rPr>
                <w:rFonts w:ascii="Times New Roman" w:eastAsia="Times New Roman" w:hAnsi="Times New Roman" w:cs="Times New Roman"/>
                <w:sz w:val="20"/>
                <w:szCs w:val="20"/>
                <w:lang w:eastAsia="en-GB"/>
              </w:rPr>
              <w:instrText xml:space="preserve"> INCLUDEPICTURE "https://lists.office.com/Images/57af78f2-c87d-4466-b7bb-6b6cc99ed124/06fdf347-40c1-479f-af98-28e41617ecfe/T5URWVAKQP2C5IPM5ZBO2D75OI/45077db6-0055-429a-84e6-d11ff901058f" \* MERGEFORMATINET </w:instrText>
            </w:r>
            <w:r w:rsidRPr="00933690">
              <w:rPr>
                <w:rFonts w:ascii="Times New Roman" w:eastAsia="Times New Roman" w:hAnsi="Times New Roman" w:cs="Times New Roman"/>
                <w:sz w:val="20"/>
                <w:szCs w:val="20"/>
                <w:lang w:eastAsia="en-GB"/>
              </w:rPr>
              <w:fldChar w:fldCharType="separate"/>
            </w:r>
            <w:r w:rsidRPr="00933690">
              <w:rPr>
                <w:rFonts w:ascii="Times New Roman" w:eastAsia="Times New Roman" w:hAnsi="Times New Roman" w:cs="Times New Roman"/>
                <w:noProof/>
                <w:sz w:val="20"/>
                <w:szCs w:val="20"/>
                <w:lang w:eastAsia="en-GB"/>
              </w:rPr>
              <w:drawing>
                <wp:inline distT="0" distB="0" distL="0" distR="0" wp14:anchorId="793C30C7" wp14:editId="15283828">
                  <wp:extent cx="2739600" cy="2610000"/>
                  <wp:effectExtent l="0" t="0" r="3810" b="0"/>
                  <wp:docPr id="682799147" name="Picture 682799147" descr="A picture containing different, photo, game,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39600" cy="2610000"/>
                          </a:xfrm>
                          <a:prstGeom prst="rect">
                            <a:avLst/>
                          </a:prstGeom>
                          <a:noFill/>
                          <a:ln>
                            <a:noFill/>
                          </a:ln>
                        </pic:spPr>
                      </pic:pic>
                    </a:graphicData>
                  </a:graphic>
                </wp:inline>
              </w:drawing>
            </w:r>
            <w:r w:rsidRPr="00933690">
              <w:rPr>
                <w:rFonts w:ascii="Times New Roman" w:eastAsia="Times New Roman" w:hAnsi="Times New Roman" w:cs="Times New Roman"/>
                <w:sz w:val="20"/>
                <w:szCs w:val="20"/>
                <w:lang w:eastAsia="en-GB"/>
              </w:rPr>
              <w:fldChar w:fldCharType="end"/>
            </w:r>
          </w:p>
        </w:tc>
      </w:tr>
      <w:tr w:rsidR="00933690" w:rsidRPr="00933690" w14:paraId="5103BC9A" w14:textId="77777777" w:rsidTr="00A05687">
        <w:trPr>
          <w:trHeight w:val="983"/>
        </w:trPr>
        <w:tc>
          <w:tcPr>
            <w:tcW w:w="9010" w:type="dxa"/>
          </w:tcPr>
          <w:p w14:paraId="2DB03A85" w14:textId="77777777" w:rsidR="00933690" w:rsidRPr="00933690" w:rsidRDefault="00933690" w:rsidP="00933690">
            <w:pPr>
              <w:rPr>
                <w:sz w:val="20"/>
                <w:szCs w:val="20"/>
              </w:rPr>
            </w:pPr>
            <w:r w:rsidRPr="00933690">
              <w:rPr>
                <w:sz w:val="20"/>
                <w:szCs w:val="20"/>
              </w:rPr>
              <w:t xml:space="preserve">Opinion on prescription and clinical outcomes of "off the shelf" stability footwear clinical interventions for children with mobility impairment. </w:t>
            </w:r>
          </w:p>
          <w:p w14:paraId="5CC1C540" w14:textId="77777777" w:rsidR="00933690" w:rsidRPr="00933690" w:rsidRDefault="00933690" w:rsidP="00933690">
            <w:pPr>
              <w:rPr>
                <w:sz w:val="20"/>
                <w:szCs w:val="20"/>
              </w:rPr>
            </w:pPr>
          </w:p>
          <w:p w14:paraId="10B9064A" w14:textId="77777777" w:rsidR="00933690" w:rsidRPr="00933690" w:rsidRDefault="00933690" w:rsidP="00933690">
            <w:pPr>
              <w:rPr>
                <w:sz w:val="20"/>
                <w:szCs w:val="20"/>
              </w:rPr>
            </w:pPr>
            <w:r w:rsidRPr="00933690">
              <w:rPr>
                <w:sz w:val="20"/>
                <w:szCs w:val="20"/>
              </w:rPr>
              <w:t>This section consists of a series of closed-ended and ranked questions concerning clinical protocols for the issuing of stability footwear as a sole assistive aid or in combination with other assistive aids (ankle foot orthoses AFO</w:t>
            </w:r>
            <w:r w:rsidRPr="00933690">
              <w:rPr>
                <w:rFonts w:ascii="Calibri" w:hAnsi="Calibri" w:cs="Calibri"/>
                <w:sz w:val="20"/>
                <w:szCs w:val="20"/>
              </w:rPr>
              <w:t>†</w:t>
            </w:r>
            <w:r w:rsidRPr="00933690">
              <w:rPr>
                <w:sz w:val="20"/>
                <w:szCs w:val="20"/>
              </w:rPr>
              <w:t>, walking frames) for children with mobility impairment, and the expected clinical outcomes of these footwear interventions.</w:t>
            </w:r>
          </w:p>
          <w:p w14:paraId="2532F6C9" w14:textId="77777777" w:rsidR="00933690" w:rsidRPr="00933690" w:rsidRDefault="00933690" w:rsidP="00933690">
            <w:pPr>
              <w:rPr>
                <w:sz w:val="20"/>
                <w:szCs w:val="20"/>
              </w:rPr>
            </w:pPr>
          </w:p>
          <w:p w14:paraId="2F3255D0" w14:textId="77777777" w:rsidR="00933690" w:rsidRPr="00933690" w:rsidRDefault="00933690" w:rsidP="00933690">
            <w:pPr>
              <w:rPr>
                <w:sz w:val="20"/>
                <w:szCs w:val="20"/>
              </w:rPr>
            </w:pPr>
            <w:r w:rsidRPr="00933690">
              <w:rPr>
                <w:rFonts w:ascii="Calibri" w:hAnsi="Calibri" w:cs="Calibri"/>
                <w:sz w:val="20"/>
                <w:szCs w:val="20"/>
              </w:rPr>
              <w:t>†</w:t>
            </w:r>
            <w:r w:rsidRPr="00933690">
              <w:rPr>
                <w:sz w:val="20"/>
                <w:szCs w:val="20"/>
              </w:rPr>
              <w:t xml:space="preserve"> </w:t>
            </w:r>
            <w:r w:rsidRPr="00933690">
              <w:rPr>
                <w:i/>
                <w:iCs/>
                <w:sz w:val="20"/>
                <w:szCs w:val="20"/>
              </w:rPr>
              <w:t>Please remember to qualify any abbreviation for mobility aids.</w:t>
            </w:r>
            <w:r w:rsidRPr="00933690">
              <w:rPr>
                <w:sz w:val="20"/>
                <w:szCs w:val="20"/>
              </w:rPr>
              <w:t xml:space="preserve"> </w:t>
            </w:r>
          </w:p>
          <w:p w14:paraId="3912C968" w14:textId="77777777" w:rsidR="00933690" w:rsidRPr="00933690" w:rsidRDefault="00933690" w:rsidP="00933690">
            <w:pPr>
              <w:rPr>
                <w:sz w:val="20"/>
                <w:szCs w:val="20"/>
              </w:rPr>
            </w:pPr>
          </w:p>
          <w:p w14:paraId="20C56124" w14:textId="77777777" w:rsidR="00933690" w:rsidRPr="00933690" w:rsidRDefault="00933690" w:rsidP="00933690">
            <w:pPr>
              <w:rPr>
                <w:sz w:val="20"/>
                <w:szCs w:val="20"/>
              </w:rPr>
            </w:pPr>
            <w:r w:rsidRPr="00933690">
              <w:rPr>
                <w:sz w:val="20"/>
                <w:szCs w:val="20"/>
              </w:rPr>
              <w:t>The original information provided in this section sourced from the scoping review are listed alongside modified statements informed from the responses gained from panellists in round 1.</w:t>
            </w:r>
          </w:p>
          <w:p w14:paraId="4F2C6B0F" w14:textId="77777777" w:rsidR="00933690" w:rsidRPr="00933690" w:rsidRDefault="00933690" w:rsidP="00933690">
            <w:pPr>
              <w:rPr>
                <w:sz w:val="20"/>
                <w:szCs w:val="20"/>
              </w:rPr>
            </w:pPr>
          </w:p>
          <w:p w14:paraId="7613F523" w14:textId="77777777" w:rsidR="00933690" w:rsidRPr="00933690" w:rsidRDefault="00933690" w:rsidP="00933690">
            <w:pPr>
              <w:rPr>
                <w:sz w:val="20"/>
                <w:szCs w:val="20"/>
              </w:rPr>
            </w:pPr>
            <w:r w:rsidRPr="00933690">
              <w:rPr>
                <w:sz w:val="20"/>
                <w:szCs w:val="20"/>
              </w:rPr>
              <w:t xml:space="preserve">You will be asked to give your preferred option or your level of agreement with these statements (Strongly Disagree to Strongly Agree). </w:t>
            </w:r>
          </w:p>
          <w:p w14:paraId="76B045FC" w14:textId="77777777" w:rsidR="00933690" w:rsidRPr="00933690" w:rsidRDefault="00933690" w:rsidP="00933690">
            <w:pPr>
              <w:rPr>
                <w:sz w:val="20"/>
                <w:szCs w:val="20"/>
              </w:rPr>
            </w:pPr>
          </w:p>
          <w:p w14:paraId="6379C191" w14:textId="77777777" w:rsidR="00933690" w:rsidRPr="00933690" w:rsidRDefault="00933690" w:rsidP="00933690">
            <w:pPr>
              <w:rPr>
                <w:sz w:val="20"/>
                <w:szCs w:val="20"/>
              </w:rPr>
            </w:pPr>
            <w:r w:rsidRPr="00933690">
              <w:rPr>
                <w:sz w:val="20"/>
                <w:szCs w:val="20"/>
              </w:rPr>
              <w:t xml:space="preserve">We will provide you with the opportunity to offer your reasoning for your stance or to suggest any further amendments to the statements (You may also leave these areas blank in this round). All answers will be anonymised and will not be identifiable as your responses. </w:t>
            </w:r>
          </w:p>
        </w:tc>
      </w:tr>
    </w:tbl>
    <w:p w14:paraId="1767537D" w14:textId="77777777" w:rsidR="00933690" w:rsidRPr="00933690" w:rsidRDefault="00933690" w:rsidP="00933690">
      <w:pPr>
        <w:rPr>
          <w:sz w:val="20"/>
          <w:szCs w:val="20"/>
        </w:rPr>
      </w:pPr>
    </w:p>
    <w:p w14:paraId="71FA9954" w14:textId="77777777" w:rsidR="00933690" w:rsidRPr="00933690" w:rsidRDefault="00933690" w:rsidP="00933690">
      <w:pPr>
        <w:rPr>
          <w:sz w:val="20"/>
          <w:szCs w:val="20"/>
        </w:rPr>
      </w:pPr>
      <w:r w:rsidRPr="00933690">
        <w:rPr>
          <w:sz w:val="20"/>
          <w:szCs w:val="20"/>
        </w:rPr>
        <w:t xml:space="preserve">Required Field* </w:t>
      </w:r>
    </w:p>
    <w:p w14:paraId="35D93130" w14:textId="77777777" w:rsidR="00933690" w:rsidRPr="00933690" w:rsidRDefault="00933690" w:rsidP="00933690">
      <w:pPr>
        <w:rPr>
          <w:sz w:val="20"/>
          <w:szCs w:val="20"/>
        </w:rPr>
      </w:pPr>
    </w:p>
    <w:p w14:paraId="6840DA13" w14:textId="77777777" w:rsidR="00933690" w:rsidRPr="00933690" w:rsidRDefault="00933690" w:rsidP="00933690">
      <w:pPr>
        <w:rPr>
          <w:sz w:val="20"/>
          <w:szCs w:val="20"/>
        </w:rPr>
      </w:pPr>
      <w:r w:rsidRPr="00933690">
        <w:rPr>
          <w:sz w:val="20"/>
          <w:szCs w:val="20"/>
        </w:rPr>
        <w:t>1)</w:t>
      </w:r>
    </w:p>
    <w:tbl>
      <w:tblPr>
        <w:tblStyle w:val="TableGrid"/>
        <w:tblW w:w="0" w:type="auto"/>
        <w:tblLook w:val="04A0" w:firstRow="1" w:lastRow="0" w:firstColumn="1" w:lastColumn="0" w:noHBand="0" w:noVBand="1"/>
      </w:tblPr>
      <w:tblGrid>
        <w:gridCol w:w="8488"/>
      </w:tblGrid>
      <w:tr w:rsidR="00933690" w:rsidRPr="00933690" w14:paraId="26FDB4FF" w14:textId="77777777" w:rsidTr="00A05687">
        <w:tc>
          <w:tcPr>
            <w:tcW w:w="9010" w:type="dxa"/>
          </w:tcPr>
          <w:p w14:paraId="1AFAEA5D" w14:textId="77777777" w:rsidR="00933690" w:rsidRPr="00933690" w:rsidRDefault="00933690" w:rsidP="00933690">
            <w:pPr>
              <w:rPr>
                <w:sz w:val="20"/>
                <w:szCs w:val="20"/>
              </w:rPr>
            </w:pPr>
            <w:r w:rsidRPr="00933690">
              <w:rPr>
                <w:b/>
                <w:bCs/>
                <w:sz w:val="20"/>
                <w:szCs w:val="20"/>
              </w:rPr>
              <w:t>Name:</w:t>
            </w:r>
            <w:r w:rsidRPr="00933690">
              <w:rPr>
                <w:sz w:val="20"/>
                <w:szCs w:val="20"/>
              </w:rPr>
              <w:t xml:space="preserve">  *</w:t>
            </w:r>
          </w:p>
        </w:tc>
      </w:tr>
      <w:tr w:rsidR="00933690" w:rsidRPr="00933690" w14:paraId="47BDA285" w14:textId="77777777" w:rsidTr="00A05687">
        <w:tc>
          <w:tcPr>
            <w:tcW w:w="9010" w:type="dxa"/>
          </w:tcPr>
          <w:p w14:paraId="6E1571DA" w14:textId="77777777" w:rsidR="00933690" w:rsidRPr="00933690" w:rsidRDefault="00933690" w:rsidP="00933690">
            <w:pPr>
              <w:rPr>
                <w:sz w:val="20"/>
                <w:szCs w:val="20"/>
              </w:rPr>
            </w:pPr>
          </w:p>
        </w:tc>
      </w:tr>
    </w:tbl>
    <w:p w14:paraId="51109890" w14:textId="77777777" w:rsidR="00933690" w:rsidRPr="00933690" w:rsidRDefault="00933690" w:rsidP="00933690">
      <w:pPr>
        <w:rPr>
          <w:sz w:val="20"/>
          <w:szCs w:val="20"/>
        </w:rPr>
      </w:pPr>
    </w:p>
    <w:p w14:paraId="04B9BAC3" w14:textId="77777777" w:rsidR="00933690" w:rsidRPr="00933690" w:rsidRDefault="00933690" w:rsidP="00933690">
      <w:pPr>
        <w:rPr>
          <w:sz w:val="20"/>
          <w:szCs w:val="20"/>
        </w:rPr>
      </w:pPr>
      <w:r w:rsidRPr="00933690">
        <w:rPr>
          <w:sz w:val="20"/>
          <w:szCs w:val="20"/>
        </w:rPr>
        <w:br w:type="page"/>
      </w:r>
    </w:p>
    <w:p w14:paraId="643E7446" w14:textId="77777777" w:rsidR="00933690" w:rsidRPr="00933690" w:rsidRDefault="00933690" w:rsidP="00933690">
      <w:pPr>
        <w:rPr>
          <w:sz w:val="20"/>
          <w:szCs w:val="20"/>
        </w:rPr>
      </w:pPr>
    </w:p>
    <w:tbl>
      <w:tblPr>
        <w:tblStyle w:val="TableGrid"/>
        <w:tblW w:w="8926" w:type="dxa"/>
        <w:tblLook w:val="04A0" w:firstRow="1" w:lastRow="0" w:firstColumn="1" w:lastColumn="0" w:noHBand="0" w:noVBand="1"/>
      </w:tblPr>
      <w:tblGrid>
        <w:gridCol w:w="8926"/>
      </w:tblGrid>
      <w:tr w:rsidR="00933690" w:rsidRPr="00933690" w14:paraId="4CE60003" w14:textId="77777777" w:rsidTr="00933690">
        <w:tc>
          <w:tcPr>
            <w:tcW w:w="8926" w:type="dxa"/>
          </w:tcPr>
          <w:p w14:paraId="4AFF8C6D" w14:textId="77777777" w:rsidR="00933690" w:rsidRPr="00933690" w:rsidRDefault="00933690" w:rsidP="00933690">
            <w:pPr>
              <w:rPr>
                <w:b/>
                <w:bCs/>
                <w:sz w:val="20"/>
                <w:szCs w:val="20"/>
              </w:rPr>
            </w:pPr>
            <w:r w:rsidRPr="00933690">
              <w:rPr>
                <w:b/>
                <w:bCs/>
                <w:sz w:val="20"/>
                <w:szCs w:val="20"/>
              </w:rPr>
              <w:t>Cerebral Palsy</w:t>
            </w:r>
          </w:p>
          <w:p w14:paraId="48BB1A1F" w14:textId="77777777" w:rsidR="00933690" w:rsidRPr="00933690" w:rsidRDefault="00933690" w:rsidP="00933690">
            <w:pPr>
              <w:rPr>
                <w:b/>
                <w:bCs/>
                <w:sz w:val="20"/>
                <w:szCs w:val="20"/>
              </w:rPr>
            </w:pPr>
          </w:p>
        </w:tc>
      </w:tr>
      <w:tr w:rsidR="00933690" w:rsidRPr="00933690" w14:paraId="3CEE97F3" w14:textId="77777777" w:rsidTr="00933690">
        <w:tc>
          <w:tcPr>
            <w:tcW w:w="8926" w:type="dxa"/>
          </w:tcPr>
          <w:tbl>
            <w:tblPr>
              <w:tblStyle w:val="TableGrid"/>
              <w:tblpPr w:leftFromText="180" w:rightFromText="180" w:vertAnchor="text" w:horzAnchor="margin" w:tblpY="173"/>
              <w:tblW w:w="8647" w:type="dxa"/>
              <w:tblLook w:val="04A0" w:firstRow="1" w:lastRow="0" w:firstColumn="1" w:lastColumn="0" w:noHBand="0" w:noVBand="1"/>
            </w:tblPr>
            <w:tblGrid>
              <w:gridCol w:w="1437"/>
              <w:gridCol w:w="1016"/>
              <w:gridCol w:w="1016"/>
              <w:gridCol w:w="1198"/>
              <w:gridCol w:w="910"/>
              <w:gridCol w:w="1198"/>
              <w:gridCol w:w="758"/>
              <w:gridCol w:w="1114"/>
            </w:tblGrid>
            <w:tr w:rsidR="00933690" w:rsidRPr="00933690" w14:paraId="75B00D41" w14:textId="77777777" w:rsidTr="00933690">
              <w:tc>
                <w:tcPr>
                  <w:tcW w:w="8647" w:type="dxa"/>
                  <w:gridSpan w:val="8"/>
                </w:tcPr>
                <w:p w14:paraId="38E7ED0A" w14:textId="77777777" w:rsidR="00933690" w:rsidRPr="00933690" w:rsidRDefault="00933690" w:rsidP="00933690">
                  <w:pPr>
                    <w:rPr>
                      <w:sz w:val="20"/>
                      <w:szCs w:val="20"/>
                    </w:rPr>
                  </w:pPr>
                  <w:r w:rsidRPr="00933690">
                    <w:rPr>
                      <w:sz w:val="20"/>
                      <w:szCs w:val="20"/>
                    </w:rPr>
                    <w:t>Panellists were asked if cerebral palsy (CP) was a suitable condition for stability footwear intervention in children and their reasoning for this.</w:t>
                  </w:r>
                </w:p>
                <w:p w14:paraId="347D795E" w14:textId="77777777" w:rsidR="00933690" w:rsidRPr="00933690" w:rsidRDefault="00933690" w:rsidP="00933690">
                  <w:pPr>
                    <w:rPr>
                      <w:sz w:val="20"/>
                      <w:szCs w:val="20"/>
                    </w:rPr>
                  </w:pPr>
                </w:p>
                <w:p w14:paraId="4CA5D1BB" w14:textId="77777777" w:rsidR="00933690" w:rsidRPr="00933690" w:rsidRDefault="00933690" w:rsidP="00933690">
                  <w:pPr>
                    <w:rPr>
                      <w:sz w:val="20"/>
                      <w:szCs w:val="20"/>
                    </w:rPr>
                  </w:pPr>
                  <w:r w:rsidRPr="00933690">
                    <w:rPr>
                      <w:sz w:val="20"/>
                      <w:szCs w:val="20"/>
                    </w:rPr>
                    <w:t>The median level of agreement amongst the panellists was "strongly agree" with the majority of responses between "agree" and "strongly agree.</w:t>
                  </w:r>
                </w:p>
                <w:p w14:paraId="106BD0D2" w14:textId="77777777" w:rsidR="00933690" w:rsidRPr="00933690" w:rsidRDefault="00933690" w:rsidP="00933690">
                  <w:pPr>
                    <w:rPr>
                      <w:sz w:val="20"/>
                      <w:szCs w:val="20"/>
                    </w:rPr>
                  </w:pPr>
                  <w:r w:rsidRPr="00933690">
                    <w:rPr>
                      <w:sz w:val="20"/>
                      <w:szCs w:val="20"/>
                    </w:rPr>
                    <w:t>A Consensus was reached with respect to this condition being suitable for stability footwear intervention in Round 1</w:t>
                  </w:r>
                </w:p>
                <w:p w14:paraId="1336D29F" w14:textId="77777777" w:rsidR="00933690" w:rsidRPr="00933690" w:rsidRDefault="00933690" w:rsidP="00933690">
                  <w:pPr>
                    <w:rPr>
                      <w:sz w:val="20"/>
                      <w:szCs w:val="20"/>
                    </w:rPr>
                  </w:pPr>
                </w:p>
                <w:p w14:paraId="393AD86E" w14:textId="77777777" w:rsidR="00933690" w:rsidRPr="00933690" w:rsidRDefault="00933690" w:rsidP="00933690">
                  <w:pPr>
                    <w:rPr>
                      <w:sz w:val="20"/>
                      <w:szCs w:val="20"/>
                    </w:rPr>
                  </w:pPr>
                  <w:r w:rsidRPr="00933690">
                    <w:rPr>
                      <w:sz w:val="20"/>
                      <w:szCs w:val="20"/>
                    </w:rPr>
                    <w:t>Panellist feedback suggested the reasons for stability footwear as an assistive aid for CP were: it could be used alongside other assistive devices such as foot orthoses and walking frames to assist in standing and walking.  It assists with mediolateral stability and proprioception to reduce falls. Other feedback stated that footwear could be issued to children with CP but should be thoroughly assessed for its suitability with clear, measurable outcomes. One panellist felt ankle foot orthoses (AFO) and foot orthoses (FO) used with regular footwear or other footwear modifications such as "tuned" footwear were more applicable interventions. However, a number of panellists felt that stability footwear would offer greater ankle stability than regular footwear and foot orthoses combinations. Other panellists suggested stability footwear as an interim stability aid in some cases when not using their AFO and could make mobility easier than their AFO for some tasks such as getting up off the floor.</w:t>
                  </w:r>
                </w:p>
                <w:p w14:paraId="218DD66B" w14:textId="77777777" w:rsidR="00933690" w:rsidRPr="00933690" w:rsidRDefault="00933690" w:rsidP="00933690">
                  <w:pPr>
                    <w:rPr>
                      <w:sz w:val="20"/>
                      <w:szCs w:val="20"/>
                    </w:rPr>
                  </w:pPr>
                </w:p>
                <w:p w14:paraId="59679445" w14:textId="77777777" w:rsidR="00933690" w:rsidRPr="00933690" w:rsidRDefault="00933690" w:rsidP="00933690">
                  <w:pPr>
                    <w:rPr>
                      <w:sz w:val="20"/>
                      <w:szCs w:val="20"/>
                    </w:rPr>
                  </w:pPr>
                  <w:r w:rsidRPr="00933690">
                    <w:rPr>
                      <w:sz w:val="20"/>
                      <w:szCs w:val="20"/>
                    </w:rPr>
                    <w:t>The following statements have been devised form panellist feedback in relation to the suitability of stability footwear for this condition; please rank your agreement.</w:t>
                  </w:r>
                </w:p>
              </w:tc>
            </w:tr>
            <w:tr w:rsidR="00933690" w:rsidRPr="00933690" w14:paraId="4699AD8B" w14:textId="77777777" w:rsidTr="00933690">
              <w:tc>
                <w:tcPr>
                  <w:tcW w:w="1437" w:type="dxa"/>
                  <w:vMerge w:val="restart"/>
                </w:tcPr>
                <w:p w14:paraId="7DF96FEB" w14:textId="77777777" w:rsidR="00933690" w:rsidRPr="00933690" w:rsidRDefault="00933690" w:rsidP="00933690">
                  <w:pPr>
                    <w:jc w:val="both"/>
                    <w:rPr>
                      <w:sz w:val="20"/>
                      <w:szCs w:val="20"/>
                    </w:rPr>
                  </w:pPr>
                </w:p>
              </w:tc>
              <w:tc>
                <w:tcPr>
                  <w:tcW w:w="1016" w:type="dxa"/>
                </w:tcPr>
                <w:p w14:paraId="65478D92" w14:textId="77777777" w:rsidR="00933690" w:rsidRPr="00933690" w:rsidRDefault="00933690" w:rsidP="00933690">
                  <w:pPr>
                    <w:jc w:val="both"/>
                    <w:rPr>
                      <w:sz w:val="20"/>
                      <w:szCs w:val="20"/>
                    </w:rPr>
                  </w:pPr>
                  <w:r w:rsidRPr="00933690">
                    <w:rPr>
                      <w:sz w:val="20"/>
                      <w:szCs w:val="20"/>
                    </w:rPr>
                    <w:t>Strongly Disagree</w:t>
                  </w:r>
                </w:p>
              </w:tc>
              <w:tc>
                <w:tcPr>
                  <w:tcW w:w="1016" w:type="dxa"/>
                </w:tcPr>
                <w:p w14:paraId="050EF5FB" w14:textId="77777777" w:rsidR="00933690" w:rsidRPr="00933690" w:rsidRDefault="00933690" w:rsidP="00933690">
                  <w:pPr>
                    <w:jc w:val="both"/>
                    <w:rPr>
                      <w:sz w:val="20"/>
                      <w:szCs w:val="20"/>
                    </w:rPr>
                  </w:pPr>
                  <w:r w:rsidRPr="00933690">
                    <w:rPr>
                      <w:sz w:val="20"/>
                      <w:szCs w:val="20"/>
                    </w:rPr>
                    <w:t>Disagree</w:t>
                  </w:r>
                </w:p>
              </w:tc>
              <w:tc>
                <w:tcPr>
                  <w:tcW w:w="1198" w:type="dxa"/>
                </w:tcPr>
                <w:p w14:paraId="29FF4CCA" w14:textId="77777777" w:rsidR="00933690" w:rsidRPr="00933690" w:rsidRDefault="00933690" w:rsidP="00933690">
                  <w:pPr>
                    <w:jc w:val="both"/>
                    <w:rPr>
                      <w:sz w:val="20"/>
                      <w:szCs w:val="20"/>
                    </w:rPr>
                  </w:pPr>
                  <w:r w:rsidRPr="00933690">
                    <w:rPr>
                      <w:sz w:val="20"/>
                      <w:szCs w:val="20"/>
                    </w:rPr>
                    <w:t>Somewhat Disagree</w:t>
                  </w:r>
                </w:p>
              </w:tc>
              <w:tc>
                <w:tcPr>
                  <w:tcW w:w="910" w:type="dxa"/>
                </w:tcPr>
                <w:p w14:paraId="4231BA79" w14:textId="77777777" w:rsidR="00933690" w:rsidRPr="00933690" w:rsidRDefault="00933690" w:rsidP="00933690">
                  <w:pPr>
                    <w:jc w:val="both"/>
                    <w:rPr>
                      <w:sz w:val="20"/>
                      <w:szCs w:val="20"/>
                    </w:rPr>
                  </w:pPr>
                  <w:r w:rsidRPr="00933690">
                    <w:rPr>
                      <w:sz w:val="20"/>
                      <w:szCs w:val="20"/>
                    </w:rPr>
                    <w:t>Neutral</w:t>
                  </w:r>
                </w:p>
              </w:tc>
              <w:tc>
                <w:tcPr>
                  <w:tcW w:w="1198" w:type="dxa"/>
                </w:tcPr>
                <w:p w14:paraId="08CB8CAD" w14:textId="77777777" w:rsidR="00933690" w:rsidRPr="00933690" w:rsidRDefault="00933690" w:rsidP="00933690">
                  <w:pPr>
                    <w:jc w:val="both"/>
                    <w:rPr>
                      <w:sz w:val="20"/>
                      <w:szCs w:val="20"/>
                    </w:rPr>
                  </w:pPr>
                  <w:r w:rsidRPr="00933690">
                    <w:rPr>
                      <w:sz w:val="20"/>
                      <w:szCs w:val="20"/>
                    </w:rPr>
                    <w:t>Somewhat Agree</w:t>
                  </w:r>
                </w:p>
              </w:tc>
              <w:tc>
                <w:tcPr>
                  <w:tcW w:w="758" w:type="dxa"/>
                </w:tcPr>
                <w:p w14:paraId="03E07EBA" w14:textId="77777777" w:rsidR="00933690" w:rsidRPr="00933690" w:rsidRDefault="00933690" w:rsidP="00933690">
                  <w:pPr>
                    <w:jc w:val="both"/>
                    <w:rPr>
                      <w:sz w:val="20"/>
                      <w:szCs w:val="20"/>
                    </w:rPr>
                  </w:pPr>
                  <w:r w:rsidRPr="00933690">
                    <w:rPr>
                      <w:sz w:val="20"/>
                      <w:szCs w:val="20"/>
                    </w:rPr>
                    <w:t>Agree</w:t>
                  </w:r>
                </w:p>
              </w:tc>
              <w:tc>
                <w:tcPr>
                  <w:tcW w:w="1114" w:type="dxa"/>
                </w:tcPr>
                <w:p w14:paraId="566A49AF" w14:textId="77777777" w:rsidR="00933690" w:rsidRPr="00933690" w:rsidRDefault="00933690" w:rsidP="00933690">
                  <w:pPr>
                    <w:jc w:val="both"/>
                    <w:rPr>
                      <w:sz w:val="20"/>
                      <w:szCs w:val="20"/>
                    </w:rPr>
                  </w:pPr>
                  <w:r w:rsidRPr="00933690">
                    <w:rPr>
                      <w:sz w:val="20"/>
                      <w:szCs w:val="20"/>
                    </w:rPr>
                    <w:t>Strongly Agree</w:t>
                  </w:r>
                </w:p>
              </w:tc>
            </w:tr>
            <w:tr w:rsidR="00933690" w:rsidRPr="00933690" w14:paraId="673A2B8D" w14:textId="77777777" w:rsidTr="00933690">
              <w:tc>
                <w:tcPr>
                  <w:tcW w:w="1437" w:type="dxa"/>
                  <w:vMerge/>
                </w:tcPr>
                <w:p w14:paraId="10A387B7" w14:textId="77777777" w:rsidR="00933690" w:rsidRPr="00933690" w:rsidRDefault="00933690" w:rsidP="00933690">
                  <w:pPr>
                    <w:jc w:val="center"/>
                    <w:rPr>
                      <w:sz w:val="20"/>
                      <w:szCs w:val="20"/>
                    </w:rPr>
                  </w:pPr>
                </w:p>
              </w:tc>
              <w:tc>
                <w:tcPr>
                  <w:tcW w:w="1016" w:type="dxa"/>
                </w:tcPr>
                <w:p w14:paraId="6C9A1F44" w14:textId="77777777" w:rsidR="00933690" w:rsidRPr="00933690" w:rsidRDefault="00933690" w:rsidP="00933690">
                  <w:pPr>
                    <w:jc w:val="center"/>
                    <w:rPr>
                      <w:sz w:val="20"/>
                      <w:szCs w:val="20"/>
                    </w:rPr>
                  </w:pPr>
                  <w:r w:rsidRPr="00933690">
                    <w:rPr>
                      <w:sz w:val="20"/>
                      <w:szCs w:val="20"/>
                    </w:rPr>
                    <w:t>1</w:t>
                  </w:r>
                </w:p>
              </w:tc>
              <w:tc>
                <w:tcPr>
                  <w:tcW w:w="1016" w:type="dxa"/>
                </w:tcPr>
                <w:p w14:paraId="6FAE5ED9" w14:textId="77777777" w:rsidR="00933690" w:rsidRPr="00933690" w:rsidRDefault="00933690" w:rsidP="00933690">
                  <w:pPr>
                    <w:jc w:val="center"/>
                    <w:rPr>
                      <w:sz w:val="20"/>
                      <w:szCs w:val="20"/>
                    </w:rPr>
                  </w:pPr>
                  <w:r w:rsidRPr="00933690">
                    <w:rPr>
                      <w:sz w:val="20"/>
                      <w:szCs w:val="20"/>
                    </w:rPr>
                    <w:t>2</w:t>
                  </w:r>
                </w:p>
              </w:tc>
              <w:tc>
                <w:tcPr>
                  <w:tcW w:w="1198" w:type="dxa"/>
                </w:tcPr>
                <w:p w14:paraId="0F79A172" w14:textId="77777777" w:rsidR="00933690" w:rsidRPr="00933690" w:rsidRDefault="00933690" w:rsidP="00933690">
                  <w:pPr>
                    <w:jc w:val="center"/>
                    <w:rPr>
                      <w:sz w:val="20"/>
                      <w:szCs w:val="20"/>
                    </w:rPr>
                  </w:pPr>
                  <w:r w:rsidRPr="00933690">
                    <w:rPr>
                      <w:sz w:val="20"/>
                      <w:szCs w:val="20"/>
                    </w:rPr>
                    <w:t>3</w:t>
                  </w:r>
                </w:p>
              </w:tc>
              <w:tc>
                <w:tcPr>
                  <w:tcW w:w="910" w:type="dxa"/>
                </w:tcPr>
                <w:p w14:paraId="48335A92" w14:textId="77777777" w:rsidR="00933690" w:rsidRPr="00933690" w:rsidRDefault="00933690" w:rsidP="00933690">
                  <w:pPr>
                    <w:jc w:val="center"/>
                    <w:rPr>
                      <w:sz w:val="20"/>
                      <w:szCs w:val="20"/>
                    </w:rPr>
                  </w:pPr>
                  <w:r w:rsidRPr="00933690">
                    <w:rPr>
                      <w:sz w:val="20"/>
                      <w:szCs w:val="20"/>
                    </w:rPr>
                    <w:t>4</w:t>
                  </w:r>
                </w:p>
              </w:tc>
              <w:tc>
                <w:tcPr>
                  <w:tcW w:w="1198" w:type="dxa"/>
                </w:tcPr>
                <w:p w14:paraId="752669CE" w14:textId="77777777" w:rsidR="00933690" w:rsidRPr="00933690" w:rsidRDefault="00933690" w:rsidP="00933690">
                  <w:pPr>
                    <w:jc w:val="center"/>
                    <w:rPr>
                      <w:sz w:val="20"/>
                      <w:szCs w:val="20"/>
                    </w:rPr>
                  </w:pPr>
                  <w:r w:rsidRPr="00933690">
                    <w:rPr>
                      <w:sz w:val="20"/>
                      <w:szCs w:val="20"/>
                    </w:rPr>
                    <w:t>5</w:t>
                  </w:r>
                </w:p>
              </w:tc>
              <w:tc>
                <w:tcPr>
                  <w:tcW w:w="758" w:type="dxa"/>
                </w:tcPr>
                <w:p w14:paraId="5DB5EAB6" w14:textId="77777777" w:rsidR="00933690" w:rsidRPr="00933690" w:rsidRDefault="00933690" w:rsidP="00933690">
                  <w:pPr>
                    <w:jc w:val="center"/>
                    <w:rPr>
                      <w:sz w:val="20"/>
                      <w:szCs w:val="20"/>
                    </w:rPr>
                  </w:pPr>
                  <w:r w:rsidRPr="00933690">
                    <w:rPr>
                      <w:sz w:val="20"/>
                      <w:szCs w:val="20"/>
                    </w:rPr>
                    <w:t>6</w:t>
                  </w:r>
                </w:p>
              </w:tc>
              <w:tc>
                <w:tcPr>
                  <w:tcW w:w="1114" w:type="dxa"/>
                </w:tcPr>
                <w:p w14:paraId="26FA3118" w14:textId="77777777" w:rsidR="00933690" w:rsidRPr="00933690" w:rsidRDefault="00933690" w:rsidP="00933690">
                  <w:pPr>
                    <w:jc w:val="center"/>
                    <w:rPr>
                      <w:sz w:val="20"/>
                      <w:szCs w:val="20"/>
                    </w:rPr>
                  </w:pPr>
                  <w:r w:rsidRPr="00933690">
                    <w:rPr>
                      <w:sz w:val="20"/>
                      <w:szCs w:val="20"/>
                    </w:rPr>
                    <w:t>7</w:t>
                  </w:r>
                </w:p>
              </w:tc>
            </w:tr>
            <w:tr w:rsidR="00933690" w:rsidRPr="00933690" w14:paraId="76F730D0" w14:textId="77777777" w:rsidTr="00933690">
              <w:tc>
                <w:tcPr>
                  <w:tcW w:w="1437" w:type="dxa"/>
                </w:tcPr>
                <w:p w14:paraId="3DA5A527" w14:textId="77777777" w:rsidR="00933690" w:rsidRPr="00933690" w:rsidRDefault="00933690" w:rsidP="00933690">
                  <w:pPr>
                    <w:rPr>
                      <w:sz w:val="20"/>
                      <w:szCs w:val="20"/>
                    </w:rPr>
                  </w:pPr>
                  <w:r w:rsidRPr="00933690">
                    <w:rPr>
                      <w:sz w:val="20"/>
                      <w:szCs w:val="20"/>
                    </w:rPr>
                    <w:t>Stability footwear may assist mediolateral stability and proprioception of the foot and ankle in standing and walking in children with CP.</w:t>
                  </w:r>
                </w:p>
              </w:tc>
              <w:tc>
                <w:tcPr>
                  <w:tcW w:w="1016" w:type="dxa"/>
                </w:tcPr>
                <w:p w14:paraId="16BD965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6" w:type="dxa"/>
                </w:tcPr>
                <w:p w14:paraId="023D8B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0E141B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10" w:type="dxa"/>
                </w:tcPr>
                <w:p w14:paraId="348008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2ECE1AF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8" w:type="dxa"/>
                </w:tcPr>
                <w:p w14:paraId="33EDA2F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14" w:type="dxa"/>
                </w:tcPr>
                <w:p w14:paraId="3E91B5C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296807F" w14:textId="77777777" w:rsidTr="00933690">
              <w:tc>
                <w:tcPr>
                  <w:tcW w:w="1437" w:type="dxa"/>
                </w:tcPr>
                <w:p w14:paraId="04188B22" w14:textId="77777777" w:rsidR="00933690" w:rsidRPr="00933690" w:rsidRDefault="00933690" w:rsidP="00933690">
                  <w:pPr>
                    <w:rPr>
                      <w:sz w:val="20"/>
                      <w:szCs w:val="20"/>
                    </w:rPr>
                  </w:pPr>
                  <w:r w:rsidRPr="00933690">
                    <w:rPr>
                      <w:sz w:val="20"/>
                      <w:szCs w:val="20"/>
                    </w:rPr>
                    <w:t>Stability footwear may be used alongside other assistive aids to assist standing and walking in children with CP.</w:t>
                  </w:r>
                </w:p>
              </w:tc>
              <w:tc>
                <w:tcPr>
                  <w:tcW w:w="1016" w:type="dxa"/>
                </w:tcPr>
                <w:p w14:paraId="3C9E5CA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6" w:type="dxa"/>
                </w:tcPr>
                <w:p w14:paraId="225599E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48FE434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10" w:type="dxa"/>
                </w:tcPr>
                <w:p w14:paraId="5D68E1F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1BB2EB9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8" w:type="dxa"/>
                </w:tcPr>
                <w:p w14:paraId="3A051F0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14" w:type="dxa"/>
                </w:tcPr>
                <w:p w14:paraId="71833B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1450EA8" w14:textId="77777777" w:rsidTr="00933690">
              <w:tc>
                <w:tcPr>
                  <w:tcW w:w="1437" w:type="dxa"/>
                </w:tcPr>
                <w:p w14:paraId="72CC57C8" w14:textId="77777777" w:rsidR="00933690" w:rsidRPr="00933690" w:rsidRDefault="00933690" w:rsidP="00933690">
                  <w:pPr>
                    <w:rPr>
                      <w:sz w:val="20"/>
                      <w:szCs w:val="20"/>
                    </w:rPr>
                  </w:pPr>
                  <w:r w:rsidRPr="00933690">
                    <w:rPr>
                      <w:sz w:val="20"/>
                      <w:szCs w:val="20"/>
                    </w:rPr>
                    <w:t>Stability footwear should only be issued to children with CP after a critical assessment of the child's mobility needs in respect to other assistive aids or footwear modifications, and with clear intervention outcomes.</w:t>
                  </w:r>
                </w:p>
              </w:tc>
              <w:tc>
                <w:tcPr>
                  <w:tcW w:w="1016" w:type="dxa"/>
                </w:tcPr>
                <w:p w14:paraId="245097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6" w:type="dxa"/>
                </w:tcPr>
                <w:p w14:paraId="42C0CB2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793F99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10" w:type="dxa"/>
                </w:tcPr>
                <w:p w14:paraId="17F64B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98" w:type="dxa"/>
                </w:tcPr>
                <w:p w14:paraId="5EB756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8" w:type="dxa"/>
                </w:tcPr>
                <w:p w14:paraId="3A84334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14" w:type="dxa"/>
                </w:tcPr>
                <w:p w14:paraId="7CAF6F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E9B4A62"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cerebral palsy. </w:t>
            </w:r>
          </w:p>
          <w:p w14:paraId="16815C88"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7BC79975" w14:textId="77777777" w:rsidR="00933690" w:rsidRPr="00933690" w:rsidRDefault="00933690" w:rsidP="00933690">
            <w:pPr>
              <w:rPr>
                <w:sz w:val="20"/>
                <w:szCs w:val="20"/>
              </w:rPr>
            </w:pPr>
          </w:p>
          <w:p w14:paraId="3357055B" w14:textId="77777777" w:rsidR="00933690" w:rsidRPr="00933690" w:rsidRDefault="00933690" w:rsidP="00933690">
            <w:pPr>
              <w:rPr>
                <w:sz w:val="20"/>
                <w:szCs w:val="20"/>
              </w:rPr>
            </w:pPr>
            <w:r w:rsidRPr="00933690">
              <w:rPr>
                <w:sz w:val="20"/>
                <w:szCs w:val="20"/>
              </w:rPr>
              <w:t>13 of the 15 (86%) panellists had clinical experience with this condition and provided the information for this section.</w:t>
            </w:r>
          </w:p>
          <w:p w14:paraId="2C75449C" w14:textId="77777777" w:rsidR="00933690" w:rsidRPr="00933690" w:rsidRDefault="00933690" w:rsidP="00933690">
            <w:pPr>
              <w:rPr>
                <w:sz w:val="20"/>
                <w:szCs w:val="20"/>
              </w:rPr>
            </w:pPr>
          </w:p>
          <w:p w14:paraId="29D5D244"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Question 7) </w:t>
            </w:r>
          </w:p>
          <w:p w14:paraId="0AF03A05" w14:textId="77777777" w:rsidR="00933690" w:rsidRPr="00933690" w:rsidRDefault="00933690" w:rsidP="00933690">
            <w:pPr>
              <w:rPr>
                <w:sz w:val="20"/>
                <w:szCs w:val="20"/>
              </w:rPr>
            </w:pPr>
            <w:r w:rsidRPr="00933690">
              <w:rPr>
                <w:sz w:val="20"/>
                <w:szCs w:val="20"/>
              </w:rPr>
              <w:t xml:space="preserve">          </w:t>
            </w:r>
          </w:p>
        </w:tc>
      </w:tr>
    </w:tbl>
    <w:p w14:paraId="28481FB8" w14:textId="77777777" w:rsidR="00933690" w:rsidRPr="00933690" w:rsidRDefault="00933690" w:rsidP="00933690">
      <w:pPr>
        <w:rPr>
          <w:sz w:val="20"/>
          <w:szCs w:val="20"/>
        </w:rPr>
      </w:pPr>
    </w:p>
    <w:p w14:paraId="71F59288" w14:textId="77777777" w:rsidR="00933690" w:rsidRPr="00933690" w:rsidRDefault="00933690" w:rsidP="00933690">
      <w:pPr>
        <w:rPr>
          <w:sz w:val="20"/>
          <w:szCs w:val="20"/>
        </w:rPr>
      </w:pPr>
      <w:r w:rsidRPr="00933690">
        <w:rPr>
          <w:sz w:val="20"/>
          <w:szCs w:val="20"/>
        </w:rPr>
        <w:t>2)</w:t>
      </w:r>
    </w:p>
    <w:p w14:paraId="15D3E9E0" w14:textId="77777777" w:rsidR="00933690" w:rsidRPr="00933690" w:rsidRDefault="00933690" w:rsidP="00933690">
      <w:pPr>
        <w:rPr>
          <w:sz w:val="20"/>
          <w:szCs w:val="20"/>
        </w:rPr>
      </w:pPr>
    </w:p>
    <w:p w14:paraId="7DBFEA4C" w14:textId="77777777" w:rsidR="00933690" w:rsidRPr="00933690" w:rsidRDefault="00933690" w:rsidP="00933690">
      <w:pPr>
        <w:rPr>
          <w:sz w:val="20"/>
          <w:szCs w:val="20"/>
        </w:rPr>
      </w:pPr>
      <w:r w:rsidRPr="00933690">
        <w:rPr>
          <w:sz w:val="20"/>
          <w:szCs w:val="20"/>
        </w:rPr>
        <w:t>3)</w:t>
      </w:r>
    </w:p>
    <w:tbl>
      <w:tblPr>
        <w:tblStyle w:val="TableGrid"/>
        <w:tblW w:w="8827" w:type="dxa"/>
        <w:tblLook w:val="04A0" w:firstRow="1" w:lastRow="0" w:firstColumn="1" w:lastColumn="0" w:noHBand="0" w:noVBand="1"/>
      </w:tblPr>
      <w:tblGrid>
        <w:gridCol w:w="1423"/>
        <w:gridCol w:w="1064"/>
        <w:gridCol w:w="1064"/>
        <w:gridCol w:w="1257"/>
        <w:gridCol w:w="951"/>
        <w:gridCol w:w="1257"/>
        <w:gridCol w:w="791"/>
        <w:gridCol w:w="1020"/>
      </w:tblGrid>
      <w:tr w:rsidR="00933690" w:rsidRPr="00933690" w14:paraId="7A507F75" w14:textId="77777777" w:rsidTr="00A05687">
        <w:tc>
          <w:tcPr>
            <w:tcW w:w="8827" w:type="dxa"/>
            <w:gridSpan w:val="8"/>
          </w:tcPr>
          <w:p w14:paraId="468C6117" w14:textId="77777777" w:rsidR="00933690" w:rsidRPr="00933690" w:rsidRDefault="00933690" w:rsidP="00933690">
            <w:pPr>
              <w:rPr>
                <w:sz w:val="20"/>
                <w:szCs w:val="20"/>
              </w:rPr>
            </w:pPr>
            <w:r w:rsidRPr="00933690">
              <w:rPr>
                <w:sz w:val="20"/>
                <w:szCs w:val="20"/>
              </w:rPr>
              <w:t>Panellists were asked the degree of mobility impairment in children with CP that would be suitable for stability footwear both as a sole aid or in combination with another assistive aid.</w:t>
            </w:r>
          </w:p>
          <w:p w14:paraId="12759663" w14:textId="77777777" w:rsidR="00933690" w:rsidRPr="00933690" w:rsidRDefault="00933690" w:rsidP="00933690">
            <w:pPr>
              <w:rPr>
                <w:sz w:val="20"/>
                <w:szCs w:val="20"/>
              </w:rPr>
            </w:pPr>
          </w:p>
          <w:p w14:paraId="4416FE13" w14:textId="77777777" w:rsidR="00933690" w:rsidRPr="00933690" w:rsidRDefault="00933690" w:rsidP="00933690">
            <w:pPr>
              <w:rPr>
                <w:sz w:val="20"/>
                <w:szCs w:val="20"/>
              </w:rPr>
            </w:pPr>
            <w:r w:rsidRPr="00933690">
              <w:rPr>
                <w:sz w:val="20"/>
                <w:szCs w:val="20"/>
              </w:rPr>
              <w:t>Panellist feedback suggested Stability footwear may be used as a sole aid to assist foot and ankle stability in walking at GMFCS-1 with no significant tone issues. Stability footwear may also be used alongside other assistive devices (AFO's walking frames) to assist stability in walking and standing from GMFCS 1-3 in ambulant children with tonal issues. May be used alongside other assistive devices as a positioning transfer standing aid in non-ambulant GMFCS 3-4 children.</w:t>
            </w:r>
          </w:p>
          <w:p w14:paraId="411DFBE3" w14:textId="77777777" w:rsidR="00933690" w:rsidRPr="00933690" w:rsidRDefault="00933690" w:rsidP="00933690">
            <w:pPr>
              <w:rPr>
                <w:sz w:val="20"/>
                <w:szCs w:val="20"/>
              </w:rPr>
            </w:pPr>
          </w:p>
          <w:p w14:paraId="36551D44" w14:textId="77777777" w:rsidR="00933690" w:rsidRPr="00933690" w:rsidRDefault="00933690" w:rsidP="00933690">
            <w:pPr>
              <w:rPr>
                <w:sz w:val="20"/>
                <w:szCs w:val="20"/>
              </w:rPr>
            </w:pPr>
            <w:r w:rsidRPr="00933690">
              <w:rPr>
                <w:sz w:val="20"/>
                <w:szCs w:val="20"/>
              </w:rPr>
              <w:t>The following statements have been devised from panellist feedback in relation to the degree of mobility impairment in children with CP suitable for stability footwear intervention, please rank your level of agreement.</w:t>
            </w:r>
          </w:p>
        </w:tc>
      </w:tr>
      <w:tr w:rsidR="00933690" w:rsidRPr="00933690" w14:paraId="3863F223" w14:textId="77777777" w:rsidTr="00A05687">
        <w:tc>
          <w:tcPr>
            <w:tcW w:w="1423" w:type="dxa"/>
            <w:vMerge w:val="restart"/>
          </w:tcPr>
          <w:p w14:paraId="7D36AFD3" w14:textId="77777777" w:rsidR="00933690" w:rsidRPr="00933690" w:rsidRDefault="00933690" w:rsidP="00933690">
            <w:pPr>
              <w:jc w:val="both"/>
              <w:rPr>
                <w:sz w:val="20"/>
                <w:szCs w:val="20"/>
              </w:rPr>
            </w:pPr>
          </w:p>
        </w:tc>
        <w:tc>
          <w:tcPr>
            <w:tcW w:w="1064" w:type="dxa"/>
          </w:tcPr>
          <w:p w14:paraId="36042977"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58B77ECA" w14:textId="77777777" w:rsidR="00933690" w:rsidRPr="00933690" w:rsidRDefault="00933690" w:rsidP="00933690">
            <w:pPr>
              <w:jc w:val="both"/>
              <w:rPr>
                <w:sz w:val="20"/>
                <w:szCs w:val="20"/>
              </w:rPr>
            </w:pPr>
            <w:r w:rsidRPr="00933690">
              <w:rPr>
                <w:sz w:val="20"/>
                <w:szCs w:val="20"/>
              </w:rPr>
              <w:t>Disagree</w:t>
            </w:r>
          </w:p>
        </w:tc>
        <w:tc>
          <w:tcPr>
            <w:tcW w:w="1257" w:type="dxa"/>
          </w:tcPr>
          <w:p w14:paraId="1287ECF1" w14:textId="77777777" w:rsidR="00933690" w:rsidRPr="00933690" w:rsidRDefault="00933690" w:rsidP="00933690">
            <w:pPr>
              <w:jc w:val="both"/>
              <w:rPr>
                <w:sz w:val="20"/>
                <w:szCs w:val="20"/>
              </w:rPr>
            </w:pPr>
            <w:r w:rsidRPr="00933690">
              <w:rPr>
                <w:sz w:val="20"/>
                <w:szCs w:val="20"/>
              </w:rPr>
              <w:t>Somewhat Disagree</w:t>
            </w:r>
          </w:p>
        </w:tc>
        <w:tc>
          <w:tcPr>
            <w:tcW w:w="951" w:type="dxa"/>
          </w:tcPr>
          <w:p w14:paraId="0399A010" w14:textId="77777777" w:rsidR="00933690" w:rsidRPr="00933690" w:rsidRDefault="00933690" w:rsidP="00933690">
            <w:pPr>
              <w:jc w:val="both"/>
              <w:rPr>
                <w:sz w:val="20"/>
                <w:szCs w:val="20"/>
              </w:rPr>
            </w:pPr>
            <w:r w:rsidRPr="00933690">
              <w:rPr>
                <w:sz w:val="20"/>
                <w:szCs w:val="20"/>
              </w:rPr>
              <w:t>Neutral</w:t>
            </w:r>
          </w:p>
        </w:tc>
        <w:tc>
          <w:tcPr>
            <w:tcW w:w="1257" w:type="dxa"/>
          </w:tcPr>
          <w:p w14:paraId="379E365E" w14:textId="77777777" w:rsidR="00933690" w:rsidRPr="00933690" w:rsidRDefault="00933690" w:rsidP="00933690">
            <w:pPr>
              <w:jc w:val="both"/>
              <w:rPr>
                <w:sz w:val="20"/>
                <w:szCs w:val="20"/>
              </w:rPr>
            </w:pPr>
            <w:r w:rsidRPr="00933690">
              <w:rPr>
                <w:sz w:val="20"/>
                <w:szCs w:val="20"/>
              </w:rPr>
              <w:t>Somewhat Agree</w:t>
            </w:r>
          </w:p>
        </w:tc>
        <w:tc>
          <w:tcPr>
            <w:tcW w:w="791" w:type="dxa"/>
          </w:tcPr>
          <w:p w14:paraId="4B988299" w14:textId="77777777" w:rsidR="00933690" w:rsidRPr="00933690" w:rsidRDefault="00933690" w:rsidP="00933690">
            <w:pPr>
              <w:jc w:val="both"/>
              <w:rPr>
                <w:sz w:val="20"/>
                <w:szCs w:val="20"/>
              </w:rPr>
            </w:pPr>
            <w:r w:rsidRPr="00933690">
              <w:rPr>
                <w:sz w:val="20"/>
                <w:szCs w:val="20"/>
              </w:rPr>
              <w:t>Agree</w:t>
            </w:r>
          </w:p>
        </w:tc>
        <w:tc>
          <w:tcPr>
            <w:tcW w:w="1020" w:type="dxa"/>
          </w:tcPr>
          <w:p w14:paraId="34D7083E" w14:textId="77777777" w:rsidR="00933690" w:rsidRPr="00933690" w:rsidRDefault="00933690" w:rsidP="00933690">
            <w:pPr>
              <w:jc w:val="both"/>
              <w:rPr>
                <w:sz w:val="20"/>
                <w:szCs w:val="20"/>
              </w:rPr>
            </w:pPr>
            <w:r w:rsidRPr="00933690">
              <w:rPr>
                <w:sz w:val="20"/>
                <w:szCs w:val="20"/>
              </w:rPr>
              <w:t>Strongly Agree</w:t>
            </w:r>
          </w:p>
        </w:tc>
      </w:tr>
      <w:tr w:rsidR="00933690" w:rsidRPr="00933690" w14:paraId="19144025" w14:textId="77777777" w:rsidTr="00A05687">
        <w:tc>
          <w:tcPr>
            <w:tcW w:w="1423" w:type="dxa"/>
            <w:vMerge/>
          </w:tcPr>
          <w:p w14:paraId="6D4D0AB8" w14:textId="77777777" w:rsidR="00933690" w:rsidRPr="00933690" w:rsidRDefault="00933690" w:rsidP="00933690">
            <w:pPr>
              <w:jc w:val="center"/>
              <w:rPr>
                <w:sz w:val="20"/>
                <w:szCs w:val="20"/>
              </w:rPr>
            </w:pPr>
          </w:p>
        </w:tc>
        <w:tc>
          <w:tcPr>
            <w:tcW w:w="1064" w:type="dxa"/>
          </w:tcPr>
          <w:p w14:paraId="3FA12529" w14:textId="77777777" w:rsidR="00933690" w:rsidRPr="00933690" w:rsidRDefault="00933690" w:rsidP="00933690">
            <w:pPr>
              <w:jc w:val="center"/>
              <w:rPr>
                <w:sz w:val="20"/>
                <w:szCs w:val="20"/>
              </w:rPr>
            </w:pPr>
            <w:r w:rsidRPr="00933690">
              <w:rPr>
                <w:sz w:val="20"/>
                <w:szCs w:val="20"/>
              </w:rPr>
              <w:t>1</w:t>
            </w:r>
          </w:p>
        </w:tc>
        <w:tc>
          <w:tcPr>
            <w:tcW w:w="1064" w:type="dxa"/>
          </w:tcPr>
          <w:p w14:paraId="241B7A86" w14:textId="77777777" w:rsidR="00933690" w:rsidRPr="00933690" w:rsidRDefault="00933690" w:rsidP="00933690">
            <w:pPr>
              <w:jc w:val="center"/>
              <w:rPr>
                <w:sz w:val="20"/>
                <w:szCs w:val="20"/>
              </w:rPr>
            </w:pPr>
            <w:r w:rsidRPr="00933690">
              <w:rPr>
                <w:sz w:val="20"/>
                <w:szCs w:val="20"/>
              </w:rPr>
              <w:t>2</w:t>
            </w:r>
          </w:p>
        </w:tc>
        <w:tc>
          <w:tcPr>
            <w:tcW w:w="1257" w:type="dxa"/>
          </w:tcPr>
          <w:p w14:paraId="4D383E58" w14:textId="77777777" w:rsidR="00933690" w:rsidRPr="00933690" w:rsidRDefault="00933690" w:rsidP="00933690">
            <w:pPr>
              <w:jc w:val="center"/>
              <w:rPr>
                <w:sz w:val="20"/>
                <w:szCs w:val="20"/>
              </w:rPr>
            </w:pPr>
            <w:r w:rsidRPr="00933690">
              <w:rPr>
                <w:sz w:val="20"/>
                <w:szCs w:val="20"/>
              </w:rPr>
              <w:t>3</w:t>
            </w:r>
          </w:p>
        </w:tc>
        <w:tc>
          <w:tcPr>
            <w:tcW w:w="951" w:type="dxa"/>
          </w:tcPr>
          <w:p w14:paraId="01BCA3BE" w14:textId="77777777" w:rsidR="00933690" w:rsidRPr="00933690" w:rsidRDefault="00933690" w:rsidP="00933690">
            <w:pPr>
              <w:jc w:val="center"/>
              <w:rPr>
                <w:sz w:val="20"/>
                <w:szCs w:val="20"/>
              </w:rPr>
            </w:pPr>
            <w:r w:rsidRPr="00933690">
              <w:rPr>
                <w:sz w:val="20"/>
                <w:szCs w:val="20"/>
              </w:rPr>
              <w:t>4</w:t>
            </w:r>
          </w:p>
        </w:tc>
        <w:tc>
          <w:tcPr>
            <w:tcW w:w="1257" w:type="dxa"/>
          </w:tcPr>
          <w:p w14:paraId="3CE26779" w14:textId="77777777" w:rsidR="00933690" w:rsidRPr="00933690" w:rsidRDefault="00933690" w:rsidP="00933690">
            <w:pPr>
              <w:jc w:val="center"/>
              <w:rPr>
                <w:sz w:val="20"/>
                <w:szCs w:val="20"/>
              </w:rPr>
            </w:pPr>
            <w:r w:rsidRPr="00933690">
              <w:rPr>
                <w:sz w:val="20"/>
                <w:szCs w:val="20"/>
              </w:rPr>
              <w:t>5</w:t>
            </w:r>
          </w:p>
        </w:tc>
        <w:tc>
          <w:tcPr>
            <w:tcW w:w="791" w:type="dxa"/>
          </w:tcPr>
          <w:p w14:paraId="54A85052" w14:textId="77777777" w:rsidR="00933690" w:rsidRPr="00933690" w:rsidRDefault="00933690" w:rsidP="00933690">
            <w:pPr>
              <w:jc w:val="center"/>
              <w:rPr>
                <w:sz w:val="20"/>
                <w:szCs w:val="20"/>
              </w:rPr>
            </w:pPr>
            <w:r w:rsidRPr="00933690">
              <w:rPr>
                <w:sz w:val="20"/>
                <w:szCs w:val="20"/>
              </w:rPr>
              <w:t>6</w:t>
            </w:r>
          </w:p>
        </w:tc>
        <w:tc>
          <w:tcPr>
            <w:tcW w:w="1020" w:type="dxa"/>
          </w:tcPr>
          <w:p w14:paraId="581E2F95" w14:textId="77777777" w:rsidR="00933690" w:rsidRPr="00933690" w:rsidRDefault="00933690" w:rsidP="00933690">
            <w:pPr>
              <w:jc w:val="center"/>
              <w:rPr>
                <w:sz w:val="20"/>
                <w:szCs w:val="20"/>
              </w:rPr>
            </w:pPr>
            <w:r w:rsidRPr="00933690">
              <w:rPr>
                <w:sz w:val="20"/>
                <w:szCs w:val="20"/>
              </w:rPr>
              <w:t>7</w:t>
            </w:r>
          </w:p>
        </w:tc>
      </w:tr>
      <w:tr w:rsidR="00933690" w:rsidRPr="00933690" w14:paraId="02585853" w14:textId="77777777" w:rsidTr="00A05687">
        <w:tc>
          <w:tcPr>
            <w:tcW w:w="1423" w:type="dxa"/>
          </w:tcPr>
          <w:p w14:paraId="38ED9D30" w14:textId="77777777" w:rsidR="00933690" w:rsidRPr="00933690" w:rsidRDefault="00933690" w:rsidP="00933690">
            <w:pPr>
              <w:rPr>
                <w:sz w:val="20"/>
                <w:szCs w:val="20"/>
              </w:rPr>
            </w:pPr>
            <w:r w:rsidRPr="00933690">
              <w:rPr>
                <w:sz w:val="20"/>
                <w:szCs w:val="20"/>
              </w:rPr>
              <w:t>Stability footwear may be used as a sole assistive intervention  to assist both foot and ankle walking stability in children with GMFCS 1 and no significant tonal issues.</w:t>
            </w:r>
          </w:p>
        </w:tc>
        <w:tc>
          <w:tcPr>
            <w:tcW w:w="1064" w:type="dxa"/>
          </w:tcPr>
          <w:p w14:paraId="0EB41AC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E74CE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217E01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8FD5AA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A8A9EC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2F99BB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5CD8C0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A6394A7" w14:textId="77777777" w:rsidTr="00A05687">
        <w:tc>
          <w:tcPr>
            <w:tcW w:w="1423" w:type="dxa"/>
          </w:tcPr>
          <w:p w14:paraId="124125E5" w14:textId="77777777" w:rsidR="00933690" w:rsidRPr="00933690" w:rsidRDefault="00933690" w:rsidP="00933690">
            <w:pPr>
              <w:rPr>
                <w:sz w:val="20"/>
                <w:szCs w:val="20"/>
              </w:rPr>
            </w:pPr>
            <w:r w:rsidRPr="00933690">
              <w:rPr>
                <w:sz w:val="20"/>
                <w:szCs w:val="20"/>
              </w:rPr>
              <w:t>Stability footwear may be used alongside other assistive aids to assist walking and standing in ambulant children GMFCS 1-3 with tonal issues.</w:t>
            </w:r>
          </w:p>
        </w:tc>
        <w:tc>
          <w:tcPr>
            <w:tcW w:w="1064" w:type="dxa"/>
          </w:tcPr>
          <w:p w14:paraId="68578F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226DD5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804F1D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60BDE22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F98D8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5B61E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46C4E3C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11EA065" w14:textId="77777777" w:rsidTr="00A05687">
        <w:tc>
          <w:tcPr>
            <w:tcW w:w="1423" w:type="dxa"/>
          </w:tcPr>
          <w:p w14:paraId="294A7D19" w14:textId="77777777" w:rsidR="00933690" w:rsidRPr="00933690" w:rsidRDefault="00933690" w:rsidP="00933690">
            <w:pPr>
              <w:rPr>
                <w:sz w:val="20"/>
                <w:szCs w:val="20"/>
              </w:rPr>
            </w:pPr>
            <w:r w:rsidRPr="00933690">
              <w:rPr>
                <w:sz w:val="20"/>
                <w:szCs w:val="20"/>
              </w:rPr>
              <w:t>Stability footwear may be used alongside other assistive aids to assist standing and transfer in non-ambulant children GMFCS 3-4.</w:t>
            </w:r>
          </w:p>
        </w:tc>
        <w:tc>
          <w:tcPr>
            <w:tcW w:w="1064" w:type="dxa"/>
          </w:tcPr>
          <w:p w14:paraId="29ADE4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F341E7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D81377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13A66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88440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4ADE7B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1E9E7C9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EFC1FFA" w14:textId="77777777" w:rsidR="00933690" w:rsidRPr="00933690" w:rsidRDefault="00933690" w:rsidP="00933690">
      <w:pPr>
        <w:rPr>
          <w:sz w:val="20"/>
          <w:szCs w:val="20"/>
        </w:rPr>
      </w:pPr>
    </w:p>
    <w:p w14:paraId="39639921" w14:textId="77777777" w:rsidR="00933690" w:rsidRPr="00933690" w:rsidRDefault="00933690" w:rsidP="00933690">
      <w:pPr>
        <w:rPr>
          <w:sz w:val="20"/>
          <w:szCs w:val="20"/>
        </w:rPr>
      </w:pPr>
    </w:p>
    <w:p w14:paraId="3CF662A0" w14:textId="77777777" w:rsidR="00933690" w:rsidRPr="00933690" w:rsidRDefault="00933690" w:rsidP="00933690">
      <w:pPr>
        <w:rPr>
          <w:sz w:val="20"/>
          <w:szCs w:val="20"/>
        </w:rPr>
      </w:pPr>
    </w:p>
    <w:p w14:paraId="53327395" w14:textId="77777777" w:rsidR="00933690" w:rsidRPr="00933690" w:rsidRDefault="00933690" w:rsidP="00933690">
      <w:pPr>
        <w:rPr>
          <w:sz w:val="20"/>
          <w:szCs w:val="20"/>
        </w:rPr>
      </w:pPr>
      <w:r w:rsidRPr="00933690">
        <w:rPr>
          <w:sz w:val="20"/>
          <w:szCs w:val="20"/>
        </w:rPr>
        <w:t>4)</w:t>
      </w:r>
    </w:p>
    <w:tbl>
      <w:tblPr>
        <w:tblStyle w:val="TableGrid"/>
        <w:tblW w:w="0" w:type="auto"/>
        <w:tblLook w:val="04A0" w:firstRow="1" w:lastRow="0" w:firstColumn="1" w:lastColumn="0" w:noHBand="0" w:noVBand="1"/>
      </w:tblPr>
      <w:tblGrid>
        <w:gridCol w:w="1477"/>
        <w:gridCol w:w="7011"/>
      </w:tblGrid>
      <w:tr w:rsidR="00933690" w:rsidRPr="00933690" w14:paraId="497FC0F3" w14:textId="77777777" w:rsidTr="00933690">
        <w:tc>
          <w:tcPr>
            <w:tcW w:w="8488" w:type="dxa"/>
            <w:gridSpan w:val="2"/>
          </w:tcPr>
          <w:p w14:paraId="518904B4" w14:textId="77777777" w:rsidR="00933690" w:rsidRPr="00933690" w:rsidRDefault="00933690" w:rsidP="00933690">
            <w:pPr>
              <w:rPr>
                <w:rFonts w:cstheme="minorHAnsi"/>
                <w:sz w:val="20"/>
                <w:szCs w:val="20"/>
              </w:rPr>
            </w:pPr>
            <w:r w:rsidRPr="00933690">
              <w:rPr>
                <w:rFonts w:cstheme="minorHAnsi"/>
                <w:sz w:val="20"/>
                <w:szCs w:val="20"/>
              </w:rPr>
              <w:t>Panellists were asked the age range they felt this footwear intervention should be prescribed clinically for  in CP</w:t>
            </w:r>
          </w:p>
          <w:p w14:paraId="1086449C" w14:textId="77777777" w:rsidR="00933690" w:rsidRPr="00933690" w:rsidRDefault="00933690" w:rsidP="00933690">
            <w:pPr>
              <w:rPr>
                <w:rFonts w:cstheme="minorHAnsi"/>
                <w:sz w:val="20"/>
                <w:szCs w:val="20"/>
              </w:rPr>
            </w:pPr>
          </w:p>
          <w:p w14:paraId="0A02D8A3" w14:textId="77777777" w:rsidR="00933690" w:rsidRPr="00933690" w:rsidRDefault="00933690" w:rsidP="00933690">
            <w:pPr>
              <w:rPr>
                <w:rFonts w:cstheme="minorHAnsi"/>
                <w:sz w:val="20"/>
                <w:szCs w:val="20"/>
              </w:rPr>
            </w:pPr>
            <w:r w:rsidRPr="00933690">
              <w:rPr>
                <w:rFonts w:cstheme="minorHAnsi"/>
                <w:sz w:val="20"/>
                <w:szCs w:val="20"/>
              </w:rPr>
              <w:t xml:space="preserve">From panellists feedback, a range of ages was stated varying from 1-4 years for initiation and 16 years -adulthood for an endpoint, however from the reasoning; it was decerned even those panellists who indicated an endpoint of 16 years envisioned the potential for ongoing stability footwear intervention into adulthood if required. Some feedback indicated that footwear should only be used in mild cases (GMFCS 1) in the learning to walk stages then should focus on other orthotic aids. In moderate cases (GMFCS 2-3) where surgery was not indicated in teenage years, supportive footwear may be used alongside orthoses. Other panellists felt initiation and endpoints of treatment should be functionally based on the child's abilities and needs rather than specific age ranges such as displaying the potential to stand and endpoint defined as the need for differing assistive aids. </w:t>
            </w:r>
          </w:p>
          <w:p w14:paraId="2A3D8F07" w14:textId="77777777" w:rsidR="00933690" w:rsidRPr="00933690" w:rsidRDefault="00933690" w:rsidP="00933690">
            <w:pPr>
              <w:rPr>
                <w:rFonts w:cstheme="minorHAnsi"/>
                <w:sz w:val="20"/>
                <w:szCs w:val="20"/>
              </w:rPr>
            </w:pPr>
          </w:p>
          <w:p w14:paraId="16A4C0A9"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724A95EF" w14:textId="77777777" w:rsidTr="00933690">
        <w:tc>
          <w:tcPr>
            <w:tcW w:w="1477" w:type="dxa"/>
          </w:tcPr>
          <w:p w14:paraId="451A14E6"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11" w:type="dxa"/>
          </w:tcPr>
          <w:p w14:paraId="14A0A79B" w14:textId="77777777" w:rsidR="00933690" w:rsidRPr="00933690" w:rsidRDefault="00933690" w:rsidP="00933690">
            <w:pPr>
              <w:rPr>
                <w:rFonts w:cstheme="minorHAnsi"/>
                <w:sz w:val="20"/>
                <w:szCs w:val="20"/>
              </w:rPr>
            </w:pPr>
            <w:r w:rsidRPr="00933690">
              <w:rPr>
                <w:rFonts w:cstheme="minorHAnsi"/>
                <w:sz w:val="20"/>
                <w:szCs w:val="20"/>
              </w:rPr>
              <w:t>1-18 years (with assessed adult transition care)</w:t>
            </w:r>
          </w:p>
        </w:tc>
      </w:tr>
      <w:tr w:rsidR="00933690" w:rsidRPr="00933690" w14:paraId="355657D2" w14:textId="77777777" w:rsidTr="00933690">
        <w:tc>
          <w:tcPr>
            <w:tcW w:w="1477" w:type="dxa"/>
          </w:tcPr>
          <w:p w14:paraId="3266ED9B"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11" w:type="dxa"/>
          </w:tcPr>
          <w:p w14:paraId="31B62FD9" w14:textId="77777777" w:rsidR="00933690" w:rsidRPr="00933690" w:rsidRDefault="00933690" w:rsidP="00933690">
            <w:pPr>
              <w:rPr>
                <w:rFonts w:cstheme="minorHAnsi"/>
                <w:sz w:val="20"/>
                <w:szCs w:val="20"/>
              </w:rPr>
            </w:pPr>
            <w:r w:rsidRPr="00933690">
              <w:rPr>
                <w:rFonts w:cstheme="minorHAnsi"/>
                <w:sz w:val="20"/>
                <w:szCs w:val="20"/>
              </w:rPr>
              <w:t>3-18 years (with assessed adult transition care)</w:t>
            </w:r>
          </w:p>
        </w:tc>
      </w:tr>
      <w:tr w:rsidR="00933690" w:rsidRPr="00933690" w14:paraId="3897BE02" w14:textId="77777777" w:rsidTr="00933690">
        <w:tc>
          <w:tcPr>
            <w:tcW w:w="1477" w:type="dxa"/>
          </w:tcPr>
          <w:p w14:paraId="4C73F1C6"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11" w:type="dxa"/>
          </w:tcPr>
          <w:p w14:paraId="170F14A5"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5D04ECC1" w14:textId="77777777" w:rsidTr="00933690">
        <w:tc>
          <w:tcPr>
            <w:tcW w:w="1477" w:type="dxa"/>
          </w:tcPr>
          <w:p w14:paraId="306111D1"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11" w:type="dxa"/>
          </w:tcPr>
          <w:p w14:paraId="16F55685"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20FB8A0C" w14:textId="77777777" w:rsidR="00933690" w:rsidRPr="00933690" w:rsidRDefault="00933690" w:rsidP="00933690">
      <w:pPr>
        <w:rPr>
          <w:sz w:val="20"/>
          <w:szCs w:val="20"/>
        </w:rPr>
      </w:pPr>
    </w:p>
    <w:p w14:paraId="6CEBB158" w14:textId="77777777" w:rsidR="00933690" w:rsidRPr="00933690" w:rsidRDefault="00933690" w:rsidP="00933690">
      <w:pPr>
        <w:rPr>
          <w:sz w:val="20"/>
          <w:szCs w:val="20"/>
        </w:rPr>
      </w:pPr>
      <w:r w:rsidRPr="00933690">
        <w:rPr>
          <w:sz w:val="20"/>
          <w:szCs w:val="20"/>
        </w:rPr>
        <w:t>5)</w:t>
      </w:r>
    </w:p>
    <w:tbl>
      <w:tblPr>
        <w:tblStyle w:val="TableGrid"/>
        <w:tblW w:w="8500" w:type="dxa"/>
        <w:tblLook w:val="04A0" w:firstRow="1" w:lastRow="0" w:firstColumn="1" w:lastColumn="0" w:noHBand="0" w:noVBand="1"/>
      </w:tblPr>
      <w:tblGrid>
        <w:gridCol w:w="1660"/>
        <w:gridCol w:w="993"/>
        <w:gridCol w:w="992"/>
        <w:gridCol w:w="1169"/>
        <w:gridCol w:w="889"/>
        <w:gridCol w:w="1169"/>
        <w:gridCol w:w="742"/>
        <w:gridCol w:w="886"/>
      </w:tblGrid>
      <w:tr w:rsidR="00933690" w:rsidRPr="00933690" w14:paraId="1A60AC51" w14:textId="77777777" w:rsidTr="00933690">
        <w:tc>
          <w:tcPr>
            <w:tcW w:w="8500" w:type="dxa"/>
            <w:gridSpan w:val="8"/>
          </w:tcPr>
          <w:p w14:paraId="28FF65A5" w14:textId="77777777" w:rsidR="00933690" w:rsidRPr="00933690" w:rsidRDefault="00933690" w:rsidP="00933690">
            <w:pPr>
              <w:rPr>
                <w:sz w:val="20"/>
                <w:szCs w:val="20"/>
              </w:rPr>
            </w:pPr>
            <w:r w:rsidRPr="00933690">
              <w:rPr>
                <w:sz w:val="20"/>
                <w:szCs w:val="20"/>
              </w:rPr>
              <w:t>Panellists were asked what clinical outcomes would be used to evaluate the effectiveness of "Off the Shelf" Stability footwear for children with CP:</w:t>
            </w:r>
          </w:p>
          <w:p w14:paraId="68EB3B56" w14:textId="77777777" w:rsidR="00933690" w:rsidRPr="00933690" w:rsidRDefault="00933690" w:rsidP="00933690">
            <w:pPr>
              <w:rPr>
                <w:sz w:val="20"/>
                <w:szCs w:val="20"/>
              </w:rPr>
            </w:pPr>
          </w:p>
          <w:p w14:paraId="23504EA0"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orld Health Organisation International Classification of Functioning Child and Youth version (WHO ICF-CY). These were goals based on body structures and function and those based on Quality of Life measures (QoL). </w:t>
            </w:r>
          </w:p>
          <w:p w14:paraId="5AE517AE" w14:textId="77777777" w:rsidR="00933690" w:rsidRPr="00933690" w:rsidRDefault="00933690" w:rsidP="00933690">
            <w:pPr>
              <w:rPr>
                <w:sz w:val="20"/>
                <w:szCs w:val="20"/>
              </w:rPr>
            </w:pPr>
            <w:r w:rsidRPr="00933690">
              <w:rPr>
                <w:sz w:val="20"/>
                <w:szCs w:val="20"/>
              </w:rPr>
              <w:t xml:space="preserve">Concerning body structure, passive ankle range of motion (ROM) was suggested to monitor any flexural contracture. The majority of outcomes were focused on body function. These included kinematic and spatiotemporal measures. Kinematic outcomes suggested optimising or normalising gait movement patterns using referenced scales such as the Edinburgh Gait Scale. Spatiotemporal outcomes included increased walking velocity, 6-minute walk test (6MWT) Timed Up and Go (TUG), stride length, and cadence. Gross motor proficiency measures were also suggested including, motor milestones and </w:t>
            </w:r>
            <w:proofErr w:type="spellStart"/>
            <w:r w:rsidRPr="00933690">
              <w:rPr>
                <w:sz w:val="20"/>
                <w:szCs w:val="20"/>
              </w:rPr>
              <w:t>Bruininks-Oseretsky</w:t>
            </w:r>
            <w:proofErr w:type="spellEnd"/>
            <w:r w:rsidRPr="00933690">
              <w:rPr>
                <w:sz w:val="20"/>
                <w:szCs w:val="20"/>
              </w:rPr>
              <w:t xml:space="preserve"> Test of Motor Proficiency (BOT-2), frequency of falls was also suggested as a measure of the child's motor performance. Physiological outcomes such as perceived exertion measures (BORG) with motor tasks were also purposed. </w:t>
            </w:r>
          </w:p>
          <w:p w14:paraId="21CA59F6" w14:textId="77777777" w:rsidR="00933690" w:rsidRPr="00933690" w:rsidRDefault="00933690" w:rsidP="00933690">
            <w:pPr>
              <w:rPr>
                <w:sz w:val="20"/>
                <w:szCs w:val="20"/>
              </w:rPr>
            </w:pPr>
            <w:r w:rsidRPr="00933690">
              <w:rPr>
                <w:sz w:val="20"/>
                <w:szCs w:val="20"/>
              </w:rPr>
              <w:t>QoL outcome measures suggested included pain rating and measures of activities of daily living (ADL) walking to school, shops, playparks and interaction with peers.</w:t>
            </w:r>
          </w:p>
          <w:p w14:paraId="6AE9ED7C" w14:textId="77777777" w:rsidR="00933690" w:rsidRPr="00933690" w:rsidRDefault="00933690" w:rsidP="00933690">
            <w:pPr>
              <w:rPr>
                <w:sz w:val="20"/>
                <w:szCs w:val="20"/>
              </w:rPr>
            </w:pPr>
          </w:p>
          <w:p w14:paraId="2B4893F3"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117279EF" w14:textId="77777777" w:rsidTr="00933690">
        <w:tc>
          <w:tcPr>
            <w:tcW w:w="1792" w:type="dxa"/>
            <w:vMerge w:val="restart"/>
          </w:tcPr>
          <w:p w14:paraId="09BF6D81" w14:textId="77777777" w:rsidR="00933690" w:rsidRPr="00933690" w:rsidRDefault="00933690" w:rsidP="00933690">
            <w:pPr>
              <w:jc w:val="both"/>
              <w:rPr>
                <w:sz w:val="20"/>
                <w:szCs w:val="20"/>
              </w:rPr>
            </w:pPr>
          </w:p>
        </w:tc>
        <w:tc>
          <w:tcPr>
            <w:tcW w:w="1064" w:type="dxa"/>
          </w:tcPr>
          <w:p w14:paraId="0FD8ABAF"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063F066F" w14:textId="77777777" w:rsidR="00933690" w:rsidRPr="00933690" w:rsidRDefault="00933690" w:rsidP="00933690">
            <w:pPr>
              <w:jc w:val="both"/>
              <w:rPr>
                <w:sz w:val="20"/>
                <w:szCs w:val="20"/>
              </w:rPr>
            </w:pPr>
            <w:r w:rsidRPr="00933690">
              <w:rPr>
                <w:sz w:val="20"/>
                <w:szCs w:val="20"/>
              </w:rPr>
              <w:t>Disagree</w:t>
            </w:r>
          </w:p>
        </w:tc>
        <w:tc>
          <w:tcPr>
            <w:tcW w:w="1257" w:type="dxa"/>
          </w:tcPr>
          <w:p w14:paraId="3AE68A18" w14:textId="77777777" w:rsidR="00933690" w:rsidRPr="00933690" w:rsidRDefault="00933690" w:rsidP="00933690">
            <w:pPr>
              <w:jc w:val="both"/>
              <w:rPr>
                <w:sz w:val="20"/>
                <w:szCs w:val="20"/>
              </w:rPr>
            </w:pPr>
            <w:r w:rsidRPr="00933690">
              <w:rPr>
                <w:sz w:val="20"/>
                <w:szCs w:val="20"/>
              </w:rPr>
              <w:t>Somewhat Disagree</w:t>
            </w:r>
          </w:p>
        </w:tc>
        <w:tc>
          <w:tcPr>
            <w:tcW w:w="951" w:type="dxa"/>
          </w:tcPr>
          <w:p w14:paraId="394C9648" w14:textId="77777777" w:rsidR="00933690" w:rsidRPr="00933690" w:rsidRDefault="00933690" w:rsidP="00933690">
            <w:pPr>
              <w:jc w:val="both"/>
              <w:rPr>
                <w:sz w:val="20"/>
                <w:szCs w:val="20"/>
              </w:rPr>
            </w:pPr>
            <w:r w:rsidRPr="00933690">
              <w:rPr>
                <w:sz w:val="20"/>
                <w:szCs w:val="20"/>
              </w:rPr>
              <w:t>Neutral</w:t>
            </w:r>
          </w:p>
        </w:tc>
        <w:tc>
          <w:tcPr>
            <w:tcW w:w="1257" w:type="dxa"/>
          </w:tcPr>
          <w:p w14:paraId="4A2E20A5" w14:textId="77777777" w:rsidR="00933690" w:rsidRPr="00933690" w:rsidRDefault="00933690" w:rsidP="00933690">
            <w:pPr>
              <w:jc w:val="both"/>
              <w:rPr>
                <w:sz w:val="20"/>
                <w:szCs w:val="20"/>
              </w:rPr>
            </w:pPr>
            <w:r w:rsidRPr="00933690">
              <w:rPr>
                <w:sz w:val="20"/>
                <w:szCs w:val="20"/>
              </w:rPr>
              <w:t>Somewhat Agree</w:t>
            </w:r>
          </w:p>
        </w:tc>
        <w:tc>
          <w:tcPr>
            <w:tcW w:w="791" w:type="dxa"/>
          </w:tcPr>
          <w:p w14:paraId="66A747A2" w14:textId="77777777" w:rsidR="00933690" w:rsidRPr="00933690" w:rsidRDefault="00933690" w:rsidP="00933690">
            <w:pPr>
              <w:jc w:val="both"/>
              <w:rPr>
                <w:sz w:val="20"/>
                <w:szCs w:val="20"/>
              </w:rPr>
            </w:pPr>
            <w:r w:rsidRPr="00933690">
              <w:rPr>
                <w:sz w:val="20"/>
                <w:szCs w:val="20"/>
              </w:rPr>
              <w:t>Agree</w:t>
            </w:r>
          </w:p>
        </w:tc>
        <w:tc>
          <w:tcPr>
            <w:tcW w:w="324" w:type="dxa"/>
          </w:tcPr>
          <w:p w14:paraId="3A740F0F" w14:textId="77777777" w:rsidR="00933690" w:rsidRPr="00933690" w:rsidRDefault="00933690" w:rsidP="00933690">
            <w:pPr>
              <w:jc w:val="both"/>
              <w:rPr>
                <w:sz w:val="20"/>
                <w:szCs w:val="20"/>
              </w:rPr>
            </w:pPr>
            <w:r w:rsidRPr="00933690">
              <w:rPr>
                <w:sz w:val="20"/>
                <w:szCs w:val="20"/>
              </w:rPr>
              <w:t>Strongly Agree</w:t>
            </w:r>
          </w:p>
        </w:tc>
      </w:tr>
      <w:tr w:rsidR="00933690" w:rsidRPr="00933690" w14:paraId="1DAC1FCD" w14:textId="77777777" w:rsidTr="00933690">
        <w:tc>
          <w:tcPr>
            <w:tcW w:w="1792" w:type="dxa"/>
            <w:vMerge/>
          </w:tcPr>
          <w:p w14:paraId="6FBC843D" w14:textId="77777777" w:rsidR="00933690" w:rsidRPr="00933690" w:rsidRDefault="00933690" w:rsidP="00933690">
            <w:pPr>
              <w:jc w:val="center"/>
              <w:rPr>
                <w:sz w:val="20"/>
                <w:szCs w:val="20"/>
              </w:rPr>
            </w:pPr>
          </w:p>
        </w:tc>
        <w:tc>
          <w:tcPr>
            <w:tcW w:w="1064" w:type="dxa"/>
          </w:tcPr>
          <w:p w14:paraId="2E29FDC4" w14:textId="77777777" w:rsidR="00933690" w:rsidRPr="00933690" w:rsidRDefault="00933690" w:rsidP="00933690">
            <w:pPr>
              <w:jc w:val="center"/>
              <w:rPr>
                <w:sz w:val="20"/>
                <w:szCs w:val="20"/>
              </w:rPr>
            </w:pPr>
            <w:r w:rsidRPr="00933690">
              <w:rPr>
                <w:sz w:val="20"/>
                <w:szCs w:val="20"/>
              </w:rPr>
              <w:t>1</w:t>
            </w:r>
          </w:p>
        </w:tc>
        <w:tc>
          <w:tcPr>
            <w:tcW w:w="1064" w:type="dxa"/>
          </w:tcPr>
          <w:p w14:paraId="1BF9075F" w14:textId="77777777" w:rsidR="00933690" w:rsidRPr="00933690" w:rsidRDefault="00933690" w:rsidP="00933690">
            <w:pPr>
              <w:jc w:val="center"/>
              <w:rPr>
                <w:sz w:val="20"/>
                <w:szCs w:val="20"/>
              </w:rPr>
            </w:pPr>
            <w:r w:rsidRPr="00933690">
              <w:rPr>
                <w:sz w:val="20"/>
                <w:szCs w:val="20"/>
              </w:rPr>
              <w:t>2</w:t>
            </w:r>
          </w:p>
        </w:tc>
        <w:tc>
          <w:tcPr>
            <w:tcW w:w="1257" w:type="dxa"/>
          </w:tcPr>
          <w:p w14:paraId="3B9C7FB5" w14:textId="77777777" w:rsidR="00933690" w:rsidRPr="00933690" w:rsidRDefault="00933690" w:rsidP="00933690">
            <w:pPr>
              <w:jc w:val="center"/>
              <w:rPr>
                <w:sz w:val="20"/>
                <w:szCs w:val="20"/>
              </w:rPr>
            </w:pPr>
            <w:r w:rsidRPr="00933690">
              <w:rPr>
                <w:sz w:val="20"/>
                <w:szCs w:val="20"/>
              </w:rPr>
              <w:t>3</w:t>
            </w:r>
          </w:p>
        </w:tc>
        <w:tc>
          <w:tcPr>
            <w:tcW w:w="951" w:type="dxa"/>
          </w:tcPr>
          <w:p w14:paraId="7DDC256E" w14:textId="77777777" w:rsidR="00933690" w:rsidRPr="00933690" w:rsidRDefault="00933690" w:rsidP="00933690">
            <w:pPr>
              <w:jc w:val="center"/>
              <w:rPr>
                <w:sz w:val="20"/>
                <w:szCs w:val="20"/>
              </w:rPr>
            </w:pPr>
            <w:r w:rsidRPr="00933690">
              <w:rPr>
                <w:sz w:val="20"/>
                <w:szCs w:val="20"/>
              </w:rPr>
              <w:t>4</w:t>
            </w:r>
          </w:p>
        </w:tc>
        <w:tc>
          <w:tcPr>
            <w:tcW w:w="1257" w:type="dxa"/>
          </w:tcPr>
          <w:p w14:paraId="0194F5A2" w14:textId="77777777" w:rsidR="00933690" w:rsidRPr="00933690" w:rsidRDefault="00933690" w:rsidP="00933690">
            <w:pPr>
              <w:jc w:val="center"/>
              <w:rPr>
                <w:sz w:val="20"/>
                <w:szCs w:val="20"/>
              </w:rPr>
            </w:pPr>
            <w:r w:rsidRPr="00933690">
              <w:rPr>
                <w:sz w:val="20"/>
                <w:szCs w:val="20"/>
              </w:rPr>
              <w:t>5</w:t>
            </w:r>
          </w:p>
        </w:tc>
        <w:tc>
          <w:tcPr>
            <w:tcW w:w="791" w:type="dxa"/>
          </w:tcPr>
          <w:p w14:paraId="4AA00751" w14:textId="77777777" w:rsidR="00933690" w:rsidRPr="00933690" w:rsidRDefault="00933690" w:rsidP="00933690">
            <w:pPr>
              <w:jc w:val="center"/>
              <w:rPr>
                <w:sz w:val="20"/>
                <w:szCs w:val="20"/>
              </w:rPr>
            </w:pPr>
            <w:r w:rsidRPr="00933690">
              <w:rPr>
                <w:sz w:val="20"/>
                <w:szCs w:val="20"/>
              </w:rPr>
              <w:t>6</w:t>
            </w:r>
          </w:p>
        </w:tc>
        <w:tc>
          <w:tcPr>
            <w:tcW w:w="324" w:type="dxa"/>
          </w:tcPr>
          <w:p w14:paraId="7845827E" w14:textId="77777777" w:rsidR="00933690" w:rsidRPr="00933690" w:rsidRDefault="00933690" w:rsidP="00933690">
            <w:pPr>
              <w:jc w:val="center"/>
              <w:rPr>
                <w:sz w:val="20"/>
                <w:szCs w:val="20"/>
              </w:rPr>
            </w:pPr>
            <w:r w:rsidRPr="00933690">
              <w:rPr>
                <w:sz w:val="20"/>
                <w:szCs w:val="20"/>
              </w:rPr>
              <w:t>7</w:t>
            </w:r>
          </w:p>
        </w:tc>
      </w:tr>
      <w:tr w:rsidR="00933690" w:rsidRPr="00933690" w14:paraId="4915B8CE" w14:textId="77777777" w:rsidTr="00933690">
        <w:tc>
          <w:tcPr>
            <w:tcW w:w="1792" w:type="dxa"/>
          </w:tcPr>
          <w:p w14:paraId="6F4CB10B" w14:textId="77777777" w:rsidR="00933690" w:rsidRPr="00933690" w:rsidRDefault="00933690" w:rsidP="00933690">
            <w:pPr>
              <w:rPr>
                <w:sz w:val="20"/>
                <w:szCs w:val="20"/>
              </w:rPr>
            </w:pPr>
            <w:r w:rsidRPr="00933690">
              <w:rPr>
                <w:sz w:val="20"/>
                <w:szCs w:val="20"/>
              </w:rPr>
              <w:t>Passive Ankle ROM</w:t>
            </w:r>
          </w:p>
        </w:tc>
        <w:tc>
          <w:tcPr>
            <w:tcW w:w="1064" w:type="dxa"/>
          </w:tcPr>
          <w:p w14:paraId="6C30EE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C33E5C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E0203D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E5A2A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40CBB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78791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56DBCB5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F475F2C" w14:textId="77777777" w:rsidTr="00933690">
        <w:tc>
          <w:tcPr>
            <w:tcW w:w="1792" w:type="dxa"/>
          </w:tcPr>
          <w:p w14:paraId="615F80A3" w14:textId="77777777" w:rsidR="00933690" w:rsidRPr="00933690" w:rsidRDefault="00933690" w:rsidP="00933690">
            <w:pPr>
              <w:rPr>
                <w:sz w:val="20"/>
                <w:szCs w:val="20"/>
              </w:rPr>
            </w:pPr>
            <w:r w:rsidRPr="00933690">
              <w:rPr>
                <w:sz w:val="20"/>
                <w:szCs w:val="20"/>
              </w:rPr>
              <w:t>Kinematics: Optimising gait movement patterns  (Edinburgh Gait Scale)</w:t>
            </w:r>
          </w:p>
        </w:tc>
        <w:tc>
          <w:tcPr>
            <w:tcW w:w="1064" w:type="dxa"/>
          </w:tcPr>
          <w:p w14:paraId="27D6EA3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AE359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EDE2B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C3AFE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E33C3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2CCCB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15B0EB8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90AB28B" w14:textId="77777777" w:rsidTr="00933690">
        <w:tc>
          <w:tcPr>
            <w:tcW w:w="1792" w:type="dxa"/>
          </w:tcPr>
          <w:p w14:paraId="301AF460" w14:textId="77777777" w:rsidR="00933690" w:rsidRPr="00933690" w:rsidRDefault="00933690" w:rsidP="00933690">
            <w:pPr>
              <w:rPr>
                <w:sz w:val="20"/>
                <w:szCs w:val="20"/>
              </w:rPr>
            </w:pPr>
            <w:r w:rsidRPr="00933690">
              <w:rPr>
                <w:sz w:val="20"/>
                <w:szCs w:val="20"/>
              </w:rPr>
              <w:t>Spatiotemporal: Increased walking  velocity, 6MWT, TUG, stride length, cadence</w:t>
            </w:r>
          </w:p>
        </w:tc>
        <w:tc>
          <w:tcPr>
            <w:tcW w:w="1064" w:type="dxa"/>
          </w:tcPr>
          <w:p w14:paraId="151DD5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485123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017FA8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62F207B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A1FFEF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885BFC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7E1BBC1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11B83DD" w14:textId="77777777" w:rsidTr="00933690">
        <w:tc>
          <w:tcPr>
            <w:tcW w:w="1792" w:type="dxa"/>
          </w:tcPr>
          <w:p w14:paraId="7A70345E" w14:textId="77777777" w:rsidR="00933690" w:rsidRPr="00933690" w:rsidRDefault="00933690" w:rsidP="00933690">
            <w:pPr>
              <w:rPr>
                <w:sz w:val="20"/>
                <w:szCs w:val="20"/>
              </w:rPr>
            </w:pPr>
            <w:r w:rsidRPr="00933690">
              <w:rPr>
                <w:sz w:val="20"/>
                <w:szCs w:val="20"/>
              </w:rPr>
              <w:t>Motor skill proficiency: Number of falls</w:t>
            </w:r>
          </w:p>
        </w:tc>
        <w:tc>
          <w:tcPr>
            <w:tcW w:w="1064" w:type="dxa"/>
          </w:tcPr>
          <w:p w14:paraId="3D95EA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B64DB0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73383B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E50099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F8C11E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B98ED3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54D2412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163BBF8" w14:textId="77777777" w:rsidTr="00933690">
        <w:tc>
          <w:tcPr>
            <w:tcW w:w="1792" w:type="dxa"/>
          </w:tcPr>
          <w:p w14:paraId="379E7C51" w14:textId="77777777" w:rsidR="00933690" w:rsidRPr="00933690" w:rsidRDefault="00933690" w:rsidP="00933690">
            <w:pPr>
              <w:rPr>
                <w:sz w:val="20"/>
                <w:szCs w:val="20"/>
              </w:rPr>
            </w:pPr>
            <w:r w:rsidRPr="00933690">
              <w:rPr>
                <w:sz w:val="20"/>
                <w:szCs w:val="20"/>
              </w:rPr>
              <w:t xml:space="preserve">Motor skill proficiency: </w:t>
            </w:r>
          </w:p>
          <w:p w14:paraId="561410C2" w14:textId="77777777" w:rsidR="00933690" w:rsidRPr="00933690" w:rsidRDefault="00933690" w:rsidP="00933690">
            <w:pPr>
              <w:rPr>
                <w:sz w:val="20"/>
                <w:szCs w:val="20"/>
              </w:rPr>
            </w:pPr>
            <w:r w:rsidRPr="00933690">
              <w:rPr>
                <w:sz w:val="20"/>
                <w:szCs w:val="20"/>
              </w:rPr>
              <w:t>Gross Motor Skills  (BOT-2)</w:t>
            </w:r>
          </w:p>
        </w:tc>
        <w:tc>
          <w:tcPr>
            <w:tcW w:w="1064" w:type="dxa"/>
          </w:tcPr>
          <w:p w14:paraId="5AD3BA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7A464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8A9DE3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7BE5C1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CE09B9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FBE3F5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7090784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34BD6E8" w14:textId="77777777" w:rsidTr="00933690">
        <w:tc>
          <w:tcPr>
            <w:tcW w:w="1792" w:type="dxa"/>
          </w:tcPr>
          <w:p w14:paraId="1A2F1A7F" w14:textId="77777777" w:rsidR="00933690" w:rsidRPr="00933690" w:rsidRDefault="00933690" w:rsidP="00933690">
            <w:pPr>
              <w:rPr>
                <w:sz w:val="20"/>
                <w:szCs w:val="20"/>
              </w:rPr>
            </w:pPr>
            <w:r w:rsidRPr="00933690">
              <w:rPr>
                <w:sz w:val="20"/>
                <w:szCs w:val="20"/>
              </w:rPr>
              <w:t>Physiological: Perceived exertion (BORG)</w:t>
            </w:r>
          </w:p>
        </w:tc>
        <w:tc>
          <w:tcPr>
            <w:tcW w:w="1064" w:type="dxa"/>
          </w:tcPr>
          <w:p w14:paraId="1C18484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A9A03A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18B87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50CF4F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C3736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D2886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06AB43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2764CDE" w14:textId="77777777" w:rsidTr="00933690">
        <w:tc>
          <w:tcPr>
            <w:tcW w:w="1792" w:type="dxa"/>
          </w:tcPr>
          <w:p w14:paraId="3F807C31" w14:textId="77777777" w:rsidR="00933690" w:rsidRPr="00933690" w:rsidRDefault="00933690" w:rsidP="00933690">
            <w:pPr>
              <w:rPr>
                <w:sz w:val="20"/>
                <w:szCs w:val="20"/>
              </w:rPr>
            </w:pPr>
            <w:r w:rsidRPr="00933690">
              <w:rPr>
                <w:sz w:val="20"/>
                <w:szCs w:val="20"/>
              </w:rPr>
              <w:t>QoL: Pain</w:t>
            </w:r>
          </w:p>
        </w:tc>
        <w:tc>
          <w:tcPr>
            <w:tcW w:w="1064" w:type="dxa"/>
          </w:tcPr>
          <w:p w14:paraId="3F292BA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97CAD4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F10C0E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0C45F2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882B50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967BC4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2BAF285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79AB7A0D" w14:textId="77777777" w:rsidR="00933690" w:rsidRPr="00933690" w:rsidRDefault="00933690" w:rsidP="00933690">
            <w:pPr>
              <w:jc w:val="center"/>
              <w:rPr>
                <w:sz w:val="20"/>
                <w:szCs w:val="20"/>
              </w:rPr>
            </w:pPr>
          </w:p>
        </w:tc>
      </w:tr>
      <w:tr w:rsidR="00933690" w:rsidRPr="00933690" w14:paraId="39194497" w14:textId="77777777" w:rsidTr="00933690">
        <w:tc>
          <w:tcPr>
            <w:tcW w:w="1792" w:type="dxa"/>
          </w:tcPr>
          <w:p w14:paraId="4F6FBC23" w14:textId="77777777" w:rsidR="00933690" w:rsidRPr="00933690" w:rsidRDefault="00933690" w:rsidP="00933690">
            <w:pPr>
              <w:rPr>
                <w:sz w:val="20"/>
                <w:szCs w:val="20"/>
              </w:rPr>
            </w:pPr>
            <w:r w:rsidRPr="00933690">
              <w:rPr>
                <w:sz w:val="20"/>
                <w:szCs w:val="20"/>
              </w:rPr>
              <w:t>QoL: ADL (daily mobility and social interaction)</w:t>
            </w:r>
          </w:p>
        </w:tc>
        <w:tc>
          <w:tcPr>
            <w:tcW w:w="1064" w:type="dxa"/>
          </w:tcPr>
          <w:p w14:paraId="0C915C3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F8C5B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6A36C8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6865BD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B7F26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7FB51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24" w:type="dxa"/>
          </w:tcPr>
          <w:p w14:paraId="0F7FE8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19692E2C" w14:textId="77777777" w:rsidR="00933690" w:rsidRPr="00933690" w:rsidRDefault="00933690" w:rsidP="00933690">
      <w:pPr>
        <w:rPr>
          <w:sz w:val="20"/>
          <w:szCs w:val="20"/>
        </w:rPr>
      </w:pPr>
    </w:p>
    <w:p w14:paraId="731D153D" w14:textId="77777777" w:rsidR="00933690" w:rsidRPr="00933690" w:rsidRDefault="00933690" w:rsidP="00933690">
      <w:pPr>
        <w:rPr>
          <w:sz w:val="20"/>
          <w:szCs w:val="20"/>
        </w:rPr>
      </w:pPr>
    </w:p>
    <w:p w14:paraId="3DC4BB66" w14:textId="77777777" w:rsidR="00933690" w:rsidRPr="00933690" w:rsidRDefault="00933690" w:rsidP="00933690">
      <w:pPr>
        <w:rPr>
          <w:sz w:val="20"/>
          <w:szCs w:val="20"/>
        </w:rPr>
      </w:pPr>
      <w:r w:rsidRPr="00933690">
        <w:rPr>
          <w:sz w:val="20"/>
          <w:szCs w:val="20"/>
        </w:rPr>
        <w:t>6)</w:t>
      </w:r>
    </w:p>
    <w:tbl>
      <w:tblPr>
        <w:tblStyle w:val="TableGrid"/>
        <w:tblW w:w="0" w:type="auto"/>
        <w:tblLook w:val="04A0" w:firstRow="1" w:lastRow="0" w:firstColumn="1" w:lastColumn="0" w:noHBand="0" w:noVBand="1"/>
      </w:tblPr>
      <w:tblGrid>
        <w:gridCol w:w="8488"/>
      </w:tblGrid>
      <w:tr w:rsidR="00933690" w:rsidRPr="00933690" w14:paraId="61DCE82D" w14:textId="77777777" w:rsidTr="00A05687">
        <w:tc>
          <w:tcPr>
            <w:tcW w:w="9010" w:type="dxa"/>
          </w:tcPr>
          <w:p w14:paraId="3F5603CF" w14:textId="77777777" w:rsidR="00933690" w:rsidRPr="00933690" w:rsidRDefault="00933690" w:rsidP="00933690">
            <w:pPr>
              <w:rPr>
                <w:sz w:val="20"/>
                <w:szCs w:val="20"/>
              </w:rPr>
            </w:pPr>
            <w:r w:rsidRPr="00933690">
              <w:rPr>
                <w:sz w:val="20"/>
                <w:szCs w:val="20"/>
              </w:rPr>
              <w:t>You may use this optional area if you wish to provide any further information on stability footwear intervention in children with CP.</w:t>
            </w:r>
          </w:p>
        </w:tc>
      </w:tr>
      <w:tr w:rsidR="00933690" w:rsidRPr="00933690" w14:paraId="71A97B73" w14:textId="77777777" w:rsidTr="00A05687">
        <w:tc>
          <w:tcPr>
            <w:tcW w:w="9010" w:type="dxa"/>
          </w:tcPr>
          <w:p w14:paraId="72C3E73A" w14:textId="77777777" w:rsidR="00933690" w:rsidRPr="00933690" w:rsidRDefault="00933690" w:rsidP="00933690">
            <w:pPr>
              <w:rPr>
                <w:sz w:val="20"/>
                <w:szCs w:val="20"/>
              </w:rPr>
            </w:pPr>
          </w:p>
          <w:p w14:paraId="608A96F3" w14:textId="77777777" w:rsidR="00933690" w:rsidRPr="00933690" w:rsidRDefault="00933690" w:rsidP="00933690">
            <w:pPr>
              <w:rPr>
                <w:sz w:val="20"/>
                <w:szCs w:val="20"/>
              </w:rPr>
            </w:pPr>
          </w:p>
          <w:p w14:paraId="3FCDE449" w14:textId="77777777" w:rsidR="00933690" w:rsidRPr="00933690" w:rsidRDefault="00933690" w:rsidP="00933690">
            <w:pPr>
              <w:rPr>
                <w:sz w:val="20"/>
                <w:szCs w:val="20"/>
              </w:rPr>
            </w:pPr>
          </w:p>
          <w:p w14:paraId="58BB8F99" w14:textId="77777777" w:rsidR="00933690" w:rsidRPr="00933690" w:rsidRDefault="00933690" w:rsidP="00933690">
            <w:pPr>
              <w:rPr>
                <w:sz w:val="20"/>
                <w:szCs w:val="20"/>
              </w:rPr>
            </w:pPr>
          </w:p>
          <w:p w14:paraId="2E80BA93" w14:textId="77777777" w:rsidR="00933690" w:rsidRPr="00933690" w:rsidRDefault="00933690" w:rsidP="00933690">
            <w:pPr>
              <w:rPr>
                <w:sz w:val="20"/>
                <w:szCs w:val="20"/>
              </w:rPr>
            </w:pPr>
          </w:p>
          <w:p w14:paraId="1B8252A6" w14:textId="77777777" w:rsidR="00933690" w:rsidRPr="00933690" w:rsidRDefault="00933690" w:rsidP="00933690">
            <w:pPr>
              <w:rPr>
                <w:sz w:val="20"/>
                <w:szCs w:val="20"/>
              </w:rPr>
            </w:pPr>
          </w:p>
        </w:tc>
      </w:tr>
    </w:tbl>
    <w:p w14:paraId="0DF1E01E" w14:textId="77777777" w:rsidR="00933690" w:rsidRPr="00933690" w:rsidRDefault="00933690" w:rsidP="00933690">
      <w:pPr>
        <w:rPr>
          <w:sz w:val="20"/>
          <w:szCs w:val="20"/>
        </w:rPr>
      </w:pPr>
      <w:r w:rsidRPr="00933690">
        <w:rPr>
          <w:sz w:val="20"/>
          <w:szCs w:val="20"/>
        </w:rPr>
        <w:br w:type="page"/>
      </w:r>
    </w:p>
    <w:p w14:paraId="132FA3C3" w14:textId="77777777" w:rsidR="00933690" w:rsidRPr="00933690" w:rsidRDefault="00933690" w:rsidP="00933690">
      <w:pPr>
        <w:rPr>
          <w:sz w:val="20"/>
          <w:szCs w:val="20"/>
        </w:rPr>
      </w:pPr>
    </w:p>
    <w:tbl>
      <w:tblPr>
        <w:tblStyle w:val="TableGrid"/>
        <w:tblW w:w="8500" w:type="dxa"/>
        <w:tblLook w:val="04A0" w:firstRow="1" w:lastRow="0" w:firstColumn="1" w:lastColumn="0" w:noHBand="0" w:noVBand="1"/>
      </w:tblPr>
      <w:tblGrid>
        <w:gridCol w:w="8500"/>
      </w:tblGrid>
      <w:tr w:rsidR="00933690" w:rsidRPr="00933690" w14:paraId="02BEC685" w14:textId="77777777" w:rsidTr="00933690">
        <w:tc>
          <w:tcPr>
            <w:tcW w:w="8500" w:type="dxa"/>
          </w:tcPr>
          <w:p w14:paraId="25AA208C" w14:textId="77777777" w:rsidR="00933690" w:rsidRPr="00933690" w:rsidRDefault="00933690" w:rsidP="00933690">
            <w:pPr>
              <w:rPr>
                <w:b/>
                <w:bCs/>
                <w:sz w:val="20"/>
                <w:szCs w:val="20"/>
              </w:rPr>
            </w:pPr>
            <w:r w:rsidRPr="00933690">
              <w:rPr>
                <w:b/>
                <w:bCs/>
                <w:sz w:val="20"/>
                <w:szCs w:val="20"/>
              </w:rPr>
              <w:t>Pes Planus</w:t>
            </w:r>
          </w:p>
          <w:p w14:paraId="0AAF50E3" w14:textId="77777777" w:rsidR="00933690" w:rsidRPr="00933690" w:rsidRDefault="00933690" w:rsidP="00933690">
            <w:pPr>
              <w:rPr>
                <w:b/>
                <w:bCs/>
                <w:sz w:val="20"/>
                <w:szCs w:val="20"/>
              </w:rPr>
            </w:pPr>
          </w:p>
        </w:tc>
      </w:tr>
      <w:tr w:rsidR="00933690" w:rsidRPr="00933690" w14:paraId="66BE7A38" w14:textId="77777777" w:rsidTr="00933690">
        <w:tc>
          <w:tcPr>
            <w:tcW w:w="8500" w:type="dxa"/>
          </w:tcPr>
          <w:p w14:paraId="6BD29CAD"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pes planus. </w:t>
            </w:r>
          </w:p>
          <w:p w14:paraId="09D19A2E"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49148E88" w14:textId="77777777" w:rsidR="00933690" w:rsidRPr="00933690" w:rsidRDefault="00933690" w:rsidP="00933690">
            <w:pPr>
              <w:rPr>
                <w:sz w:val="20"/>
                <w:szCs w:val="20"/>
              </w:rPr>
            </w:pPr>
          </w:p>
          <w:p w14:paraId="34ACDD9C" w14:textId="77777777" w:rsidR="00933690" w:rsidRPr="00933690" w:rsidRDefault="00933690" w:rsidP="00933690">
            <w:pPr>
              <w:rPr>
                <w:sz w:val="20"/>
                <w:szCs w:val="20"/>
              </w:rPr>
            </w:pPr>
            <w:r w:rsidRPr="00933690">
              <w:rPr>
                <w:sz w:val="20"/>
                <w:szCs w:val="20"/>
              </w:rPr>
              <w:t xml:space="preserve">15 of the 15 panellists 100% had clinical experience with this condition and provided the information for this section.     </w:t>
            </w:r>
          </w:p>
        </w:tc>
      </w:tr>
    </w:tbl>
    <w:p w14:paraId="34639A4D" w14:textId="77777777" w:rsidR="00933690" w:rsidRPr="00933690" w:rsidRDefault="00933690" w:rsidP="00933690">
      <w:pPr>
        <w:rPr>
          <w:sz w:val="20"/>
          <w:szCs w:val="20"/>
        </w:rPr>
      </w:pPr>
    </w:p>
    <w:p w14:paraId="6C233B49" w14:textId="77777777" w:rsidR="00933690" w:rsidRPr="00933690" w:rsidRDefault="00933690" w:rsidP="00933690">
      <w:pPr>
        <w:rPr>
          <w:sz w:val="20"/>
          <w:szCs w:val="20"/>
        </w:rPr>
      </w:pPr>
      <w:r w:rsidRPr="00933690">
        <w:rPr>
          <w:sz w:val="20"/>
          <w:szCs w:val="20"/>
        </w:rPr>
        <w:t>7)</w:t>
      </w:r>
    </w:p>
    <w:tbl>
      <w:tblPr>
        <w:tblStyle w:val="TableGrid"/>
        <w:tblW w:w="8500" w:type="dxa"/>
        <w:tblLook w:val="04A0" w:firstRow="1" w:lastRow="0" w:firstColumn="1" w:lastColumn="0" w:noHBand="0" w:noVBand="1"/>
      </w:tblPr>
      <w:tblGrid>
        <w:gridCol w:w="1523"/>
        <w:gridCol w:w="1015"/>
        <w:gridCol w:w="1015"/>
        <w:gridCol w:w="1197"/>
        <w:gridCol w:w="909"/>
        <w:gridCol w:w="1197"/>
        <w:gridCol w:w="758"/>
        <w:gridCol w:w="886"/>
      </w:tblGrid>
      <w:tr w:rsidR="00933690" w:rsidRPr="00933690" w14:paraId="26193690" w14:textId="77777777" w:rsidTr="00933690">
        <w:tc>
          <w:tcPr>
            <w:tcW w:w="8500" w:type="dxa"/>
            <w:gridSpan w:val="8"/>
          </w:tcPr>
          <w:p w14:paraId="1EA64C05" w14:textId="77777777" w:rsidR="00933690" w:rsidRPr="00933690" w:rsidRDefault="00933690" w:rsidP="00933690">
            <w:pPr>
              <w:rPr>
                <w:sz w:val="20"/>
                <w:szCs w:val="20"/>
              </w:rPr>
            </w:pPr>
            <w:r w:rsidRPr="00933690">
              <w:rPr>
                <w:sz w:val="20"/>
                <w:szCs w:val="20"/>
              </w:rPr>
              <w:t>Panellists were asked if Pes Planus was a suitable condition for stability footwear intervention in children and their reasoning for this.</w:t>
            </w:r>
          </w:p>
          <w:p w14:paraId="6CBF0FE4" w14:textId="77777777" w:rsidR="00933690" w:rsidRPr="00933690" w:rsidRDefault="00933690" w:rsidP="00933690">
            <w:pPr>
              <w:rPr>
                <w:sz w:val="20"/>
                <w:szCs w:val="20"/>
              </w:rPr>
            </w:pPr>
          </w:p>
          <w:p w14:paraId="78D180E1" w14:textId="77777777" w:rsidR="00933690" w:rsidRPr="00933690" w:rsidRDefault="00933690" w:rsidP="00933690">
            <w:pPr>
              <w:rPr>
                <w:sz w:val="20"/>
                <w:szCs w:val="20"/>
              </w:rPr>
            </w:pPr>
            <w:r w:rsidRPr="00933690">
              <w:rPr>
                <w:sz w:val="20"/>
                <w:szCs w:val="20"/>
              </w:rPr>
              <w:t>The median level of agreement amongst the panellists was "somewhat agree" with the majority of responses between "neutral" and "agree".</w:t>
            </w:r>
          </w:p>
          <w:p w14:paraId="184A3D0A" w14:textId="77777777" w:rsidR="00933690" w:rsidRPr="00933690" w:rsidRDefault="00933690" w:rsidP="00933690">
            <w:pPr>
              <w:rPr>
                <w:sz w:val="20"/>
                <w:szCs w:val="20"/>
              </w:rPr>
            </w:pPr>
          </w:p>
          <w:p w14:paraId="73146180" w14:textId="77777777" w:rsidR="00933690" w:rsidRPr="00933690" w:rsidRDefault="00933690" w:rsidP="00933690">
            <w:pPr>
              <w:rPr>
                <w:sz w:val="20"/>
                <w:szCs w:val="20"/>
              </w:rPr>
            </w:pPr>
            <w:r w:rsidRPr="00933690">
              <w:rPr>
                <w:sz w:val="20"/>
                <w:szCs w:val="20"/>
              </w:rPr>
              <w:t>Panellist feedback suggested that stability footwear may be used to assist foot and ankle stability in children but only in cases that required more control than could be offered by foot orthoses alone. This was thought to be where mobile symptomatic pes planus is associated with significant ankle instability (hypermobility) leading to tripping and falling or developmental delay in gross motor skills.</w:t>
            </w:r>
          </w:p>
          <w:p w14:paraId="6FED6688" w14:textId="77777777" w:rsidR="00933690" w:rsidRPr="00933690" w:rsidRDefault="00933690" w:rsidP="00933690">
            <w:pPr>
              <w:rPr>
                <w:sz w:val="20"/>
                <w:szCs w:val="20"/>
              </w:rPr>
            </w:pPr>
          </w:p>
          <w:p w14:paraId="01835324"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1BC03269" w14:textId="77777777" w:rsidTr="00933690">
        <w:tc>
          <w:tcPr>
            <w:tcW w:w="1651" w:type="dxa"/>
            <w:vMerge w:val="restart"/>
          </w:tcPr>
          <w:p w14:paraId="304F0BC8" w14:textId="77777777" w:rsidR="00933690" w:rsidRPr="00933690" w:rsidRDefault="00933690" w:rsidP="00933690">
            <w:pPr>
              <w:jc w:val="both"/>
              <w:rPr>
                <w:sz w:val="20"/>
                <w:szCs w:val="20"/>
              </w:rPr>
            </w:pPr>
          </w:p>
        </w:tc>
        <w:tc>
          <w:tcPr>
            <w:tcW w:w="1064" w:type="dxa"/>
          </w:tcPr>
          <w:p w14:paraId="6383B1FC"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4E500D31" w14:textId="77777777" w:rsidR="00933690" w:rsidRPr="00933690" w:rsidRDefault="00933690" w:rsidP="00933690">
            <w:pPr>
              <w:jc w:val="both"/>
              <w:rPr>
                <w:sz w:val="20"/>
                <w:szCs w:val="20"/>
              </w:rPr>
            </w:pPr>
            <w:r w:rsidRPr="00933690">
              <w:rPr>
                <w:sz w:val="20"/>
                <w:szCs w:val="20"/>
              </w:rPr>
              <w:t>Disagree</w:t>
            </w:r>
          </w:p>
        </w:tc>
        <w:tc>
          <w:tcPr>
            <w:tcW w:w="1257" w:type="dxa"/>
          </w:tcPr>
          <w:p w14:paraId="7016DD86" w14:textId="77777777" w:rsidR="00933690" w:rsidRPr="00933690" w:rsidRDefault="00933690" w:rsidP="00933690">
            <w:pPr>
              <w:jc w:val="both"/>
              <w:rPr>
                <w:sz w:val="20"/>
                <w:szCs w:val="20"/>
              </w:rPr>
            </w:pPr>
            <w:r w:rsidRPr="00933690">
              <w:rPr>
                <w:sz w:val="20"/>
                <w:szCs w:val="20"/>
              </w:rPr>
              <w:t>Somewhat Disagree</w:t>
            </w:r>
          </w:p>
        </w:tc>
        <w:tc>
          <w:tcPr>
            <w:tcW w:w="951" w:type="dxa"/>
          </w:tcPr>
          <w:p w14:paraId="383D5DE2" w14:textId="77777777" w:rsidR="00933690" w:rsidRPr="00933690" w:rsidRDefault="00933690" w:rsidP="00933690">
            <w:pPr>
              <w:jc w:val="both"/>
              <w:rPr>
                <w:sz w:val="20"/>
                <w:szCs w:val="20"/>
              </w:rPr>
            </w:pPr>
            <w:r w:rsidRPr="00933690">
              <w:rPr>
                <w:sz w:val="20"/>
                <w:szCs w:val="20"/>
              </w:rPr>
              <w:t>Neutral</w:t>
            </w:r>
          </w:p>
        </w:tc>
        <w:tc>
          <w:tcPr>
            <w:tcW w:w="1257" w:type="dxa"/>
          </w:tcPr>
          <w:p w14:paraId="254778DA" w14:textId="77777777" w:rsidR="00933690" w:rsidRPr="00933690" w:rsidRDefault="00933690" w:rsidP="00933690">
            <w:pPr>
              <w:jc w:val="both"/>
              <w:rPr>
                <w:sz w:val="20"/>
                <w:szCs w:val="20"/>
              </w:rPr>
            </w:pPr>
            <w:r w:rsidRPr="00933690">
              <w:rPr>
                <w:sz w:val="20"/>
                <w:szCs w:val="20"/>
              </w:rPr>
              <w:t>Somewhat Agree</w:t>
            </w:r>
          </w:p>
        </w:tc>
        <w:tc>
          <w:tcPr>
            <w:tcW w:w="791" w:type="dxa"/>
          </w:tcPr>
          <w:p w14:paraId="41F3FD31" w14:textId="77777777" w:rsidR="00933690" w:rsidRPr="00933690" w:rsidRDefault="00933690" w:rsidP="00933690">
            <w:pPr>
              <w:jc w:val="both"/>
              <w:rPr>
                <w:sz w:val="20"/>
                <w:szCs w:val="20"/>
              </w:rPr>
            </w:pPr>
            <w:r w:rsidRPr="00933690">
              <w:rPr>
                <w:sz w:val="20"/>
                <w:szCs w:val="20"/>
              </w:rPr>
              <w:t>Agree</w:t>
            </w:r>
          </w:p>
        </w:tc>
        <w:tc>
          <w:tcPr>
            <w:tcW w:w="465" w:type="dxa"/>
          </w:tcPr>
          <w:p w14:paraId="48450AE8" w14:textId="77777777" w:rsidR="00933690" w:rsidRPr="00933690" w:rsidRDefault="00933690" w:rsidP="00933690">
            <w:pPr>
              <w:jc w:val="both"/>
              <w:rPr>
                <w:sz w:val="20"/>
                <w:szCs w:val="20"/>
              </w:rPr>
            </w:pPr>
            <w:r w:rsidRPr="00933690">
              <w:rPr>
                <w:sz w:val="20"/>
                <w:szCs w:val="20"/>
              </w:rPr>
              <w:t>Strongly Agree</w:t>
            </w:r>
          </w:p>
        </w:tc>
      </w:tr>
      <w:tr w:rsidR="00933690" w:rsidRPr="00933690" w14:paraId="5B12B498" w14:textId="77777777" w:rsidTr="00933690">
        <w:tc>
          <w:tcPr>
            <w:tcW w:w="1651" w:type="dxa"/>
            <w:vMerge/>
          </w:tcPr>
          <w:p w14:paraId="375AAE9A" w14:textId="77777777" w:rsidR="00933690" w:rsidRPr="00933690" w:rsidRDefault="00933690" w:rsidP="00933690">
            <w:pPr>
              <w:jc w:val="center"/>
              <w:rPr>
                <w:sz w:val="20"/>
                <w:szCs w:val="20"/>
              </w:rPr>
            </w:pPr>
          </w:p>
        </w:tc>
        <w:tc>
          <w:tcPr>
            <w:tcW w:w="1064" w:type="dxa"/>
          </w:tcPr>
          <w:p w14:paraId="2CE91639" w14:textId="77777777" w:rsidR="00933690" w:rsidRPr="00933690" w:rsidRDefault="00933690" w:rsidP="00933690">
            <w:pPr>
              <w:jc w:val="center"/>
              <w:rPr>
                <w:sz w:val="20"/>
                <w:szCs w:val="20"/>
              </w:rPr>
            </w:pPr>
            <w:r w:rsidRPr="00933690">
              <w:rPr>
                <w:sz w:val="20"/>
                <w:szCs w:val="20"/>
              </w:rPr>
              <w:t>1</w:t>
            </w:r>
          </w:p>
        </w:tc>
        <w:tc>
          <w:tcPr>
            <w:tcW w:w="1064" w:type="dxa"/>
          </w:tcPr>
          <w:p w14:paraId="05065F1A" w14:textId="77777777" w:rsidR="00933690" w:rsidRPr="00933690" w:rsidRDefault="00933690" w:rsidP="00933690">
            <w:pPr>
              <w:jc w:val="center"/>
              <w:rPr>
                <w:sz w:val="20"/>
                <w:szCs w:val="20"/>
              </w:rPr>
            </w:pPr>
            <w:r w:rsidRPr="00933690">
              <w:rPr>
                <w:sz w:val="20"/>
                <w:szCs w:val="20"/>
              </w:rPr>
              <w:t>2</w:t>
            </w:r>
          </w:p>
        </w:tc>
        <w:tc>
          <w:tcPr>
            <w:tcW w:w="1257" w:type="dxa"/>
          </w:tcPr>
          <w:p w14:paraId="607B2C7B" w14:textId="77777777" w:rsidR="00933690" w:rsidRPr="00933690" w:rsidRDefault="00933690" w:rsidP="00933690">
            <w:pPr>
              <w:jc w:val="center"/>
              <w:rPr>
                <w:sz w:val="20"/>
                <w:szCs w:val="20"/>
              </w:rPr>
            </w:pPr>
            <w:r w:rsidRPr="00933690">
              <w:rPr>
                <w:sz w:val="20"/>
                <w:szCs w:val="20"/>
              </w:rPr>
              <w:t>3</w:t>
            </w:r>
          </w:p>
        </w:tc>
        <w:tc>
          <w:tcPr>
            <w:tcW w:w="951" w:type="dxa"/>
          </w:tcPr>
          <w:p w14:paraId="706641D3" w14:textId="77777777" w:rsidR="00933690" w:rsidRPr="00933690" w:rsidRDefault="00933690" w:rsidP="00933690">
            <w:pPr>
              <w:jc w:val="center"/>
              <w:rPr>
                <w:sz w:val="20"/>
                <w:szCs w:val="20"/>
              </w:rPr>
            </w:pPr>
            <w:r w:rsidRPr="00933690">
              <w:rPr>
                <w:sz w:val="20"/>
                <w:szCs w:val="20"/>
              </w:rPr>
              <w:t>4</w:t>
            </w:r>
          </w:p>
        </w:tc>
        <w:tc>
          <w:tcPr>
            <w:tcW w:w="1257" w:type="dxa"/>
          </w:tcPr>
          <w:p w14:paraId="1DF81F02" w14:textId="77777777" w:rsidR="00933690" w:rsidRPr="00933690" w:rsidRDefault="00933690" w:rsidP="00933690">
            <w:pPr>
              <w:jc w:val="center"/>
              <w:rPr>
                <w:sz w:val="20"/>
                <w:szCs w:val="20"/>
              </w:rPr>
            </w:pPr>
            <w:r w:rsidRPr="00933690">
              <w:rPr>
                <w:sz w:val="20"/>
                <w:szCs w:val="20"/>
              </w:rPr>
              <w:t>5</w:t>
            </w:r>
          </w:p>
        </w:tc>
        <w:tc>
          <w:tcPr>
            <w:tcW w:w="791" w:type="dxa"/>
          </w:tcPr>
          <w:p w14:paraId="52CA642C" w14:textId="77777777" w:rsidR="00933690" w:rsidRPr="00933690" w:rsidRDefault="00933690" w:rsidP="00933690">
            <w:pPr>
              <w:jc w:val="center"/>
              <w:rPr>
                <w:sz w:val="20"/>
                <w:szCs w:val="20"/>
              </w:rPr>
            </w:pPr>
            <w:r w:rsidRPr="00933690">
              <w:rPr>
                <w:sz w:val="20"/>
                <w:szCs w:val="20"/>
              </w:rPr>
              <w:t>6</w:t>
            </w:r>
          </w:p>
        </w:tc>
        <w:tc>
          <w:tcPr>
            <w:tcW w:w="465" w:type="dxa"/>
          </w:tcPr>
          <w:p w14:paraId="3971BAA9" w14:textId="77777777" w:rsidR="00933690" w:rsidRPr="00933690" w:rsidRDefault="00933690" w:rsidP="00933690">
            <w:pPr>
              <w:jc w:val="center"/>
              <w:rPr>
                <w:sz w:val="20"/>
                <w:szCs w:val="20"/>
              </w:rPr>
            </w:pPr>
            <w:r w:rsidRPr="00933690">
              <w:rPr>
                <w:sz w:val="20"/>
                <w:szCs w:val="20"/>
              </w:rPr>
              <w:t>7</w:t>
            </w:r>
          </w:p>
        </w:tc>
      </w:tr>
      <w:tr w:rsidR="00933690" w:rsidRPr="00933690" w14:paraId="512163B6" w14:textId="77777777" w:rsidTr="00933690">
        <w:tc>
          <w:tcPr>
            <w:tcW w:w="1651" w:type="dxa"/>
          </w:tcPr>
          <w:p w14:paraId="77A704D4" w14:textId="77777777" w:rsidR="00933690" w:rsidRPr="00933690" w:rsidRDefault="00933690" w:rsidP="00933690">
            <w:pPr>
              <w:rPr>
                <w:sz w:val="20"/>
                <w:szCs w:val="20"/>
              </w:rPr>
            </w:pPr>
            <w:r w:rsidRPr="00933690">
              <w:rPr>
                <w:sz w:val="20"/>
                <w:szCs w:val="20"/>
              </w:rPr>
              <w:t xml:space="preserve">Stability footwear may assist foot and ankle stability in children with symptomatic mobile pes planus  </w:t>
            </w:r>
          </w:p>
        </w:tc>
        <w:tc>
          <w:tcPr>
            <w:tcW w:w="1064" w:type="dxa"/>
          </w:tcPr>
          <w:p w14:paraId="5D71428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D115B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DDEFC2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6E7C5CB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3FE2F7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96F2D9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5" w:type="dxa"/>
          </w:tcPr>
          <w:p w14:paraId="7933BE8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55DE8EC" w14:textId="77777777" w:rsidTr="00933690">
        <w:tc>
          <w:tcPr>
            <w:tcW w:w="1651" w:type="dxa"/>
          </w:tcPr>
          <w:p w14:paraId="08FB2426" w14:textId="77777777" w:rsidR="00933690" w:rsidRPr="00933690" w:rsidRDefault="00933690" w:rsidP="00933690">
            <w:pPr>
              <w:rPr>
                <w:sz w:val="20"/>
                <w:szCs w:val="20"/>
              </w:rPr>
            </w:pPr>
            <w:r w:rsidRPr="00933690">
              <w:rPr>
                <w:sz w:val="20"/>
                <w:szCs w:val="20"/>
              </w:rPr>
              <w:t>Stability footwear is a suitable secondary line intervention for symptomatic mobile pes planus in children where foot orthoses have not resolved associated symptoms</w:t>
            </w:r>
          </w:p>
        </w:tc>
        <w:tc>
          <w:tcPr>
            <w:tcW w:w="1064" w:type="dxa"/>
          </w:tcPr>
          <w:p w14:paraId="25A66FE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D2040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96A3A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5B42B0A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88021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68C71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5" w:type="dxa"/>
          </w:tcPr>
          <w:p w14:paraId="64E58CF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0EBD95FB" w14:textId="77777777" w:rsidR="00933690" w:rsidRDefault="00933690" w:rsidP="00933690">
      <w:pPr>
        <w:rPr>
          <w:sz w:val="20"/>
          <w:szCs w:val="20"/>
        </w:rPr>
      </w:pPr>
    </w:p>
    <w:p w14:paraId="76F1184A" w14:textId="77777777" w:rsidR="00933690" w:rsidRDefault="00933690" w:rsidP="00933690">
      <w:pPr>
        <w:rPr>
          <w:sz w:val="20"/>
          <w:szCs w:val="20"/>
        </w:rPr>
      </w:pPr>
    </w:p>
    <w:p w14:paraId="4D898FFB" w14:textId="77777777" w:rsidR="00933690" w:rsidRDefault="00933690" w:rsidP="00933690">
      <w:pPr>
        <w:rPr>
          <w:sz w:val="20"/>
          <w:szCs w:val="20"/>
        </w:rPr>
      </w:pPr>
    </w:p>
    <w:p w14:paraId="1C02C9F2" w14:textId="77777777" w:rsidR="00933690" w:rsidRDefault="00933690" w:rsidP="00933690">
      <w:pPr>
        <w:rPr>
          <w:sz w:val="20"/>
          <w:szCs w:val="20"/>
        </w:rPr>
      </w:pPr>
    </w:p>
    <w:p w14:paraId="489986A8" w14:textId="77777777" w:rsidR="00933690" w:rsidRDefault="00933690" w:rsidP="00933690">
      <w:pPr>
        <w:rPr>
          <w:sz w:val="20"/>
          <w:szCs w:val="20"/>
        </w:rPr>
      </w:pPr>
    </w:p>
    <w:p w14:paraId="3C81CF71" w14:textId="77777777" w:rsidR="00933690" w:rsidRPr="00933690" w:rsidRDefault="00933690" w:rsidP="00933690">
      <w:pPr>
        <w:rPr>
          <w:sz w:val="20"/>
          <w:szCs w:val="20"/>
        </w:rPr>
      </w:pPr>
    </w:p>
    <w:p w14:paraId="1A2F7569" w14:textId="77777777" w:rsidR="00933690" w:rsidRPr="00933690" w:rsidRDefault="00933690" w:rsidP="00933690">
      <w:pPr>
        <w:rPr>
          <w:sz w:val="20"/>
          <w:szCs w:val="20"/>
        </w:rPr>
      </w:pPr>
      <w:r w:rsidRPr="00933690">
        <w:rPr>
          <w:sz w:val="20"/>
          <w:szCs w:val="20"/>
        </w:rPr>
        <w:t>8)</w:t>
      </w:r>
    </w:p>
    <w:tbl>
      <w:tblPr>
        <w:tblStyle w:val="TableGrid"/>
        <w:tblW w:w="8500" w:type="dxa"/>
        <w:tblLook w:val="04A0" w:firstRow="1" w:lastRow="0" w:firstColumn="1" w:lastColumn="0" w:noHBand="0" w:noVBand="1"/>
      </w:tblPr>
      <w:tblGrid>
        <w:gridCol w:w="1391"/>
        <w:gridCol w:w="1037"/>
        <w:gridCol w:w="1037"/>
        <w:gridCol w:w="1224"/>
        <w:gridCol w:w="928"/>
        <w:gridCol w:w="1224"/>
        <w:gridCol w:w="773"/>
        <w:gridCol w:w="886"/>
      </w:tblGrid>
      <w:tr w:rsidR="00933690" w:rsidRPr="00933690" w14:paraId="09A8F97A" w14:textId="77777777" w:rsidTr="00933690">
        <w:tc>
          <w:tcPr>
            <w:tcW w:w="8500" w:type="dxa"/>
            <w:gridSpan w:val="8"/>
          </w:tcPr>
          <w:p w14:paraId="29B7EB9A" w14:textId="77777777" w:rsidR="00933690" w:rsidRPr="00933690" w:rsidRDefault="00933690" w:rsidP="00933690">
            <w:pPr>
              <w:rPr>
                <w:sz w:val="20"/>
                <w:szCs w:val="20"/>
              </w:rPr>
            </w:pPr>
            <w:r w:rsidRPr="00933690">
              <w:rPr>
                <w:sz w:val="20"/>
                <w:szCs w:val="20"/>
              </w:rPr>
              <w:t>Panellists were asked the degree of mobility impairment in children with pes planus that would be suitable for stability footwear both as a sole aid or in combination with another assistive aid.</w:t>
            </w:r>
          </w:p>
          <w:p w14:paraId="0FD63E1A" w14:textId="77777777" w:rsidR="00933690" w:rsidRPr="00933690" w:rsidRDefault="00933690" w:rsidP="00933690">
            <w:pPr>
              <w:rPr>
                <w:sz w:val="20"/>
                <w:szCs w:val="20"/>
              </w:rPr>
            </w:pPr>
          </w:p>
          <w:p w14:paraId="2919260A" w14:textId="77777777" w:rsidR="00933690" w:rsidRPr="00933690" w:rsidRDefault="00933690" w:rsidP="00933690">
            <w:pPr>
              <w:rPr>
                <w:sz w:val="20"/>
                <w:szCs w:val="20"/>
              </w:rPr>
            </w:pPr>
            <w:r w:rsidRPr="00933690">
              <w:rPr>
                <w:sz w:val="20"/>
                <w:szCs w:val="20"/>
              </w:rPr>
              <w:t>Panellist feedback suggested that stability footwear should be used alongside orthoses in severe symptomatic pes planes. Severe or extreme was characterised by the panellists if the pes planus was associated with marked insufficiency of the posterior tibialis function (accessory navicular, muscle atrophy), significant foot and ankle instability that lead to tripping or falling or if pes planus was associated with developmental conditions that affected gross motor development.</w:t>
            </w:r>
          </w:p>
          <w:p w14:paraId="44D5291F" w14:textId="77777777" w:rsidR="00933690" w:rsidRPr="00933690" w:rsidRDefault="00933690" w:rsidP="00933690">
            <w:pPr>
              <w:rPr>
                <w:sz w:val="20"/>
                <w:szCs w:val="20"/>
              </w:rPr>
            </w:pPr>
          </w:p>
          <w:p w14:paraId="40975BC9" w14:textId="77777777" w:rsidR="00933690" w:rsidRPr="00933690" w:rsidRDefault="00933690" w:rsidP="00933690">
            <w:pPr>
              <w:rPr>
                <w:sz w:val="20"/>
                <w:szCs w:val="20"/>
              </w:rPr>
            </w:pPr>
            <w:r w:rsidRPr="00933690">
              <w:rPr>
                <w:sz w:val="20"/>
                <w:szCs w:val="20"/>
              </w:rPr>
              <w:t>The following statements have been devised from panellist feedback in relation to the degree of mobility impairment in children with symptomatic pes planus suitable for stability footwear intervention.</w:t>
            </w:r>
          </w:p>
        </w:tc>
      </w:tr>
      <w:tr w:rsidR="00933690" w:rsidRPr="00933690" w14:paraId="14EC6FD2" w14:textId="77777777" w:rsidTr="00933690">
        <w:tc>
          <w:tcPr>
            <w:tcW w:w="1431" w:type="dxa"/>
            <w:vMerge w:val="restart"/>
          </w:tcPr>
          <w:p w14:paraId="32776D6D" w14:textId="77777777" w:rsidR="00933690" w:rsidRPr="00933690" w:rsidRDefault="00933690" w:rsidP="00933690">
            <w:pPr>
              <w:jc w:val="both"/>
              <w:rPr>
                <w:sz w:val="20"/>
                <w:szCs w:val="20"/>
              </w:rPr>
            </w:pPr>
          </w:p>
        </w:tc>
        <w:tc>
          <w:tcPr>
            <w:tcW w:w="1064" w:type="dxa"/>
          </w:tcPr>
          <w:p w14:paraId="2AADB99A"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65B61BF7" w14:textId="77777777" w:rsidR="00933690" w:rsidRPr="00933690" w:rsidRDefault="00933690" w:rsidP="00933690">
            <w:pPr>
              <w:jc w:val="both"/>
              <w:rPr>
                <w:sz w:val="20"/>
                <w:szCs w:val="20"/>
              </w:rPr>
            </w:pPr>
            <w:r w:rsidRPr="00933690">
              <w:rPr>
                <w:sz w:val="20"/>
                <w:szCs w:val="20"/>
              </w:rPr>
              <w:t>Disagree</w:t>
            </w:r>
          </w:p>
        </w:tc>
        <w:tc>
          <w:tcPr>
            <w:tcW w:w="1257" w:type="dxa"/>
          </w:tcPr>
          <w:p w14:paraId="165BB677" w14:textId="77777777" w:rsidR="00933690" w:rsidRPr="00933690" w:rsidRDefault="00933690" w:rsidP="00933690">
            <w:pPr>
              <w:jc w:val="both"/>
              <w:rPr>
                <w:sz w:val="20"/>
                <w:szCs w:val="20"/>
              </w:rPr>
            </w:pPr>
            <w:r w:rsidRPr="00933690">
              <w:rPr>
                <w:sz w:val="20"/>
                <w:szCs w:val="20"/>
              </w:rPr>
              <w:t>Somewhat Disagree</w:t>
            </w:r>
          </w:p>
        </w:tc>
        <w:tc>
          <w:tcPr>
            <w:tcW w:w="951" w:type="dxa"/>
          </w:tcPr>
          <w:p w14:paraId="57739DA4" w14:textId="77777777" w:rsidR="00933690" w:rsidRPr="00933690" w:rsidRDefault="00933690" w:rsidP="00933690">
            <w:pPr>
              <w:jc w:val="both"/>
              <w:rPr>
                <w:sz w:val="20"/>
                <w:szCs w:val="20"/>
              </w:rPr>
            </w:pPr>
            <w:r w:rsidRPr="00933690">
              <w:rPr>
                <w:sz w:val="20"/>
                <w:szCs w:val="20"/>
              </w:rPr>
              <w:t>Neutral</w:t>
            </w:r>
          </w:p>
        </w:tc>
        <w:tc>
          <w:tcPr>
            <w:tcW w:w="1257" w:type="dxa"/>
          </w:tcPr>
          <w:p w14:paraId="09736F14" w14:textId="77777777" w:rsidR="00933690" w:rsidRPr="00933690" w:rsidRDefault="00933690" w:rsidP="00933690">
            <w:pPr>
              <w:jc w:val="both"/>
              <w:rPr>
                <w:sz w:val="20"/>
                <w:szCs w:val="20"/>
              </w:rPr>
            </w:pPr>
            <w:r w:rsidRPr="00933690">
              <w:rPr>
                <w:sz w:val="20"/>
                <w:szCs w:val="20"/>
              </w:rPr>
              <w:t>Somewhat Agree</w:t>
            </w:r>
          </w:p>
        </w:tc>
        <w:tc>
          <w:tcPr>
            <w:tcW w:w="791" w:type="dxa"/>
          </w:tcPr>
          <w:p w14:paraId="2C790538" w14:textId="77777777" w:rsidR="00933690" w:rsidRPr="00933690" w:rsidRDefault="00933690" w:rsidP="00933690">
            <w:pPr>
              <w:jc w:val="both"/>
              <w:rPr>
                <w:sz w:val="20"/>
                <w:szCs w:val="20"/>
              </w:rPr>
            </w:pPr>
            <w:r w:rsidRPr="00933690">
              <w:rPr>
                <w:sz w:val="20"/>
                <w:szCs w:val="20"/>
              </w:rPr>
              <w:t>Agree</w:t>
            </w:r>
          </w:p>
        </w:tc>
        <w:tc>
          <w:tcPr>
            <w:tcW w:w="685" w:type="dxa"/>
          </w:tcPr>
          <w:p w14:paraId="39C9FC9A" w14:textId="77777777" w:rsidR="00933690" w:rsidRPr="00933690" w:rsidRDefault="00933690" w:rsidP="00933690">
            <w:pPr>
              <w:jc w:val="both"/>
              <w:rPr>
                <w:sz w:val="20"/>
                <w:szCs w:val="20"/>
              </w:rPr>
            </w:pPr>
            <w:r w:rsidRPr="00933690">
              <w:rPr>
                <w:sz w:val="20"/>
                <w:szCs w:val="20"/>
              </w:rPr>
              <w:t>Strongly Agree</w:t>
            </w:r>
          </w:p>
        </w:tc>
      </w:tr>
      <w:tr w:rsidR="00933690" w:rsidRPr="00933690" w14:paraId="0016E898" w14:textId="77777777" w:rsidTr="00933690">
        <w:tc>
          <w:tcPr>
            <w:tcW w:w="1431" w:type="dxa"/>
            <w:vMerge/>
          </w:tcPr>
          <w:p w14:paraId="4D8A96E4" w14:textId="77777777" w:rsidR="00933690" w:rsidRPr="00933690" w:rsidRDefault="00933690" w:rsidP="00933690">
            <w:pPr>
              <w:jc w:val="center"/>
              <w:rPr>
                <w:sz w:val="20"/>
                <w:szCs w:val="20"/>
              </w:rPr>
            </w:pPr>
          </w:p>
        </w:tc>
        <w:tc>
          <w:tcPr>
            <w:tcW w:w="1064" w:type="dxa"/>
          </w:tcPr>
          <w:p w14:paraId="58CB8D3B" w14:textId="77777777" w:rsidR="00933690" w:rsidRPr="00933690" w:rsidRDefault="00933690" w:rsidP="00933690">
            <w:pPr>
              <w:jc w:val="center"/>
              <w:rPr>
                <w:sz w:val="20"/>
                <w:szCs w:val="20"/>
              </w:rPr>
            </w:pPr>
            <w:r w:rsidRPr="00933690">
              <w:rPr>
                <w:sz w:val="20"/>
                <w:szCs w:val="20"/>
              </w:rPr>
              <w:t>1</w:t>
            </w:r>
          </w:p>
        </w:tc>
        <w:tc>
          <w:tcPr>
            <w:tcW w:w="1064" w:type="dxa"/>
          </w:tcPr>
          <w:p w14:paraId="13F5F990" w14:textId="77777777" w:rsidR="00933690" w:rsidRPr="00933690" w:rsidRDefault="00933690" w:rsidP="00933690">
            <w:pPr>
              <w:jc w:val="center"/>
              <w:rPr>
                <w:sz w:val="20"/>
                <w:szCs w:val="20"/>
              </w:rPr>
            </w:pPr>
            <w:r w:rsidRPr="00933690">
              <w:rPr>
                <w:sz w:val="20"/>
                <w:szCs w:val="20"/>
              </w:rPr>
              <w:t>2</w:t>
            </w:r>
          </w:p>
        </w:tc>
        <w:tc>
          <w:tcPr>
            <w:tcW w:w="1257" w:type="dxa"/>
          </w:tcPr>
          <w:p w14:paraId="5E73B6B8" w14:textId="77777777" w:rsidR="00933690" w:rsidRPr="00933690" w:rsidRDefault="00933690" w:rsidP="00933690">
            <w:pPr>
              <w:jc w:val="center"/>
              <w:rPr>
                <w:sz w:val="20"/>
                <w:szCs w:val="20"/>
              </w:rPr>
            </w:pPr>
            <w:r w:rsidRPr="00933690">
              <w:rPr>
                <w:sz w:val="20"/>
                <w:szCs w:val="20"/>
              </w:rPr>
              <w:t>3</w:t>
            </w:r>
          </w:p>
        </w:tc>
        <w:tc>
          <w:tcPr>
            <w:tcW w:w="951" w:type="dxa"/>
          </w:tcPr>
          <w:p w14:paraId="18358D88" w14:textId="77777777" w:rsidR="00933690" w:rsidRPr="00933690" w:rsidRDefault="00933690" w:rsidP="00933690">
            <w:pPr>
              <w:jc w:val="center"/>
              <w:rPr>
                <w:sz w:val="20"/>
                <w:szCs w:val="20"/>
              </w:rPr>
            </w:pPr>
            <w:r w:rsidRPr="00933690">
              <w:rPr>
                <w:sz w:val="20"/>
                <w:szCs w:val="20"/>
              </w:rPr>
              <w:t>4</w:t>
            </w:r>
          </w:p>
        </w:tc>
        <w:tc>
          <w:tcPr>
            <w:tcW w:w="1257" w:type="dxa"/>
          </w:tcPr>
          <w:p w14:paraId="59836855" w14:textId="77777777" w:rsidR="00933690" w:rsidRPr="00933690" w:rsidRDefault="00933690" w:rsidP="00933690">
            <w:pPr>
              <w:jc w:val="center"/>
              <w:rPr>
                <w:sz w:val="20"/>
                <w:szCs w:val="20"/>
              </w:rPr>
            </w:pPr>
            <w:r w:rsidRPr="00933690">
              <w:rPr>
                <w:sz w:val="20"/>
                <w:szCs w:val="20"/>
              </w:rPr>
              <w:t>5</w:t>
            </w:r>
          </w:p>
        </w:tc>
        <w:tc>
          <w:tcPr>
            <w:tcW w:w="791" w:type="dxa"/>
          </w:tcPr>
          <w:p w14:paraId="21465B20" w14:textId="77777777" w:rsidR="00933690" w:rsidRPr="00933690" w:rsidRDefault="00933690" w:rsidP="00933690">
            <w:pPr>
              <w:jc w:val="center"/>
              <w:rPr>
                <w:sz w:val="20"/>
                <w:szCs w:val="20"/>
              </w:rPr>
            </w:pPr>
            <w:r w:rsidRPr="00933690">
              <w:rPr>
                <w:sz w:val="20"/>
                <w:szCs w:val="20"/>
              </w:rPr>
              <w:t>6</w:t>
            </w:r>
          </w:p>
        </w:tc>
        <w:tc>
          <w:tcPr>
            <w:tcW w:w="685" w:type="dxa"/>
          </w:tcPr>
          <w:p w14:paraId="232290BA" w14:textId="77777777" w:rsidR="00933690" w:rsidRPr="00933690" w:rsidRDefault="00933690" w:rsidP="00933690">
            <w:pPr>
              <w:jc w:val="center"/>
              <w:rPr>
                <w:sz w:val="20"/>
                <w:szCs w:val="20"/>
              </w:rPr>
            </w:pPr>
            <w:r w:rsidRPr="00933690">
              <w:rPr>
                <w:sz w:val="20"/>
                <w:szCs w:val="20"/>
              </w:rPr>
              <w:t>7</w:t>
            </w:r>
          </w:p>
        </w:tc>
      </w:tr>
      <w:tr w:rsidR="00933690" w:rsidRPr="00933690" w14:paraId="3193A824" w14:textId="77777777" w:rsidTr="00933690">
        <w:tc>
          <w:tcPr>
            <w:tcW w:w="1431" w:type="dxa"/>
          </w:tcPr>
          <w:p w14:paraId="09E5CB77" w14:textId="77777777" w:rsidR="00933690" w:rsidRPr="00933690" w:rsidRDefault="00933690" w:rsidP="00933690">
            <w:pPr>
              <w:rPr>
                <w:sz w:val="20"/>
                <w:szCs w:val="20"/>
              </w:rPr>
            </w:pPr>
            <w:r w:rsidRPr="00933690">
              <w:rPr>
                <w:sz w:val="20"/>
                <w:szCs w:val="20"/>
              </w:rPr>
              <w:t>Stability Footwear may be used alongside foot orthoses in children with insufficiency of posterior tibialis function.</w:t>
            </w:r>
          </w:p>
        </w:tc>
        <w:tc>
          <w:tcPr>
            <w:tcW w:w="1064" w:type="dxa"/>
          </w:tcPr>
          <w:p w14:paraId="4FBB493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EF4477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C67A13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EA078C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D46FE5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797BC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5" w:type="dxa"/>
          </w:tcPr>
          <w:p w14:paraId="432D07D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CF24B56" w14:textId="77777777" w:rsidTr="00933690">
        <w:tc>
          <w:tcPr>
            <w:tcW w:w="1431" w:type="dxa"/>
          </w:tcPr>
          <w:p w14:paraId="08A6346A" w14:textId="77777777" w:rsidR="00933690" w:rsidRPr="00933690" w:rsidRDefault="00933690" w:rsidP="00933690">
            <w:pPr>
              <w:rPr>
                <w:sz w:val="20"/>
                <w:szCs w:val="20"/>
              </w:rPr>
            </w:pPr>
            <w:r w:rsidRPr="00933690">
              <w:rPr>
                <w:sz w:val="20"/>
                <w:szCs w:val="20"/>
              </w:rPr>
              <w:t>Stability Footwear may be used alongside foot orthoses in children with significant foot and ankle instability associated with tripping and falling.</w:t>
            </w:r>
          </w:p>
        </w:tc>
        <w:tc>
          <w:tcPr>
            <w:tcW w:w="1064" w:type="dxa"/>
          </w:tcPr>
          <w:p w14:paraId="6B3576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D228F6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1E3D4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C52B53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BFF56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D9F89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5" w:type="dxa"/>
          </w:tcPr>
          <w:p w14:paraId="1C64AA9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051ACC7" w14:textId="77777777" w:rsidTr="00933690">
        <w:tc>
          <w:tcPr>
            <w:tcW w:w="1431" w:type="dxa"/>
          </w:tcPr>
          <w:p w14:paraId="5640F736" w14:textId="77777777" w:rsidR="00933690" w:rsidRPr="00933690" w:rsidRDefault="00933690" w:rsidP="00933690">
            <w:pPr>
              <w:rPr>
                <w:sz w:val="20"/>
                <w:szCs w:val="20"/>
              </w:rPr>
            </w:pPr>
            <w:r w:rsidRPr="00933690">
              <w:rPr>
                <w:sz w:val="20"/>
                <w:szCs w:val="20"/>
              </w:rPr>
              <w:t>Stability footwear may be used alongside foot orthoses in children with conditions associated with motor delay</w:t>
            </w:r>
          </w:p>
        </w:tc>
        <w:tc>
          <w:tcPr>
            <w:tcW w:w="1064" w:type="dxa"/>
          </w:tcPr>
          <w:p w14:paraId="1558AB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5C0177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55132D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717DF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9F3C38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7A0EC4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5" w:type="dxa"/>
          </w:tcPr>
          <w:p w14:paraId="53946E2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585DF807" w14:textId="77777777" w:rsidR="00933690" w:rsidRPr="00933690" w:rsidRDefault="00933690" w:rsidP="00933690">
      <w:pPr>
        <w:rPr>
          <w:sz w:val="20"/>
          <w:szCs w:val="20"/>
        </w:rPr>
      </w:pPr>
    </w:p>
    <w:p w14:paraId="2801050E" w14:textId="77777777" w:rsidR="00933690" w:rsidRPr="00933690" w:rsidRDefault="00933690" w:rsidP="00933690">
      <w:pPr>
        <w:rPr>
          <w:sz w:val="20"/>
          <w:szCs w:val="20"/>
        </w:rPr>
      </w:pPr>
    </w:p>
    <w:p w14:paraId="4A2BAA26" w14:textId="77777777" w:rsidR="00933690" w:rsidRDefault="00933690" w:rsidP="00933690">
      <w:pPr>
        <w:rPr>
          <w:sz w:val="20"/>
          <w:szCs w:val="20"/>
        </w:rPr>
      </w:pPr>
    </w:p>
    <w:p w14:paraId="41D210D0" w14:textId="77777777" w:rsidR="00933690" w:rsidRDefault="00933690" w:rsidP="00933690">
      <w:pPr>
        <w:rPr>
          <w:sz w:val="20"/>
          <w:szCs w:val="20"/>
        </w:rPr>
      </w:pPr>
    </w:p>
    <w:p w14:paraId="3900A649" w14:textId="77777777" w:rsidR="00933690" w:rsidRDefault="00933690" w:rsidP="00933690">
      <w:pPr>
        <w:rPr>
          <w:sz w:val="20"/>
          <w:szCs w:val="20"/>
        </w:rPr>
      </w:pPr>
    </w:p>
    <w:p w14:paraId="102D3A36" w14:textId="77777777" w:rsidR="00933690" w:rsidRDefault="00933690" w:rsidP="00933690">
      <w:pPr>
        <w:rPr>
          <w:sz w:val="20"/>
          <w:szCs w:val="20"/>
        </w:rPr>
      </w:pPr>
    </w:p>
    <w:p w14:paraId="647C5A3E" w14:textId="77777777" w:rsidR="00933690" w:rsidRDefault="00933690" w:rsidP="00933690">
      <w:pPr>
        <w:rPr>
          <w:sz w:val="20"/>
          <w:szCs w:val="20"/>
        </w:rPr>
      </w:pPr>
    </w:p>
    <w:p w14:paraId="197DB253" w14:textId="77777777" w:rsidR="00933690" w:rsidRPr="00933690" w:rsidRDefault="00933690" w:rsidP="00933690">
      <w:pPr>
        <w:rPr>
          <w:sz w:val="20"/>
          <w:szCs w:val="20"/>
        </w:rPr>
      </w:pPr>
    </w:p>
    <w:p w14:paraId="082B5943" w14:textId="77777777" w:rsidR="00933690" w:rsidRPr="00933690" w:rsidRDefault="00933690" w:rsidP="00933690">
      <w:pPr>
        <w:rPr>
          <w:sz w:val="20"/>
          <w:szCs w:val="20"/>
        </w:rPr>
      </w:pPr>
      <w:r w:rsidRPr="00933690">
        <w:rPr>
          <w:sz w:val="20"/>
          <w:szCs w:val="20"/>
        </w:rPr>
        <w:t>9)</w:t>
      </w:r>
    </w:p>
    <w:tbl>
      <w:tblPr>
        <w:tblStyle w:val="TableGrid"/>
        <w:tblW w:w="8642" w:type="dxa"/>
        <w:tblLook w:val="04A0" w:firstRow="1" w:lastRow="0" w:firstColumn="1" w:lastColumn="0" w:noHBand="0" w:noVBand="1"/>
      </w:tblPr>
      <w:tblGrid>
        <w:gridCol w:w="1555"/>
        <w:gridCol w:w="7087"/>
      </w:tblGrid>
      <w:tr w:rsidR="00933690" w:rsidRPr="00933690" w14:paraId="3DDE01BC" w14:textId="77777777" w:rsidTr="00933690">
        <w:tc>
          <w:tcPr>
            <w:tcW w:w="8642" w:type="dxa"/>
            <w:gridSpan w:val="2"/>
          </w:tcPr>
          <w:p w14:paraId="020C1092" w14:textId="77777777" w:rsidR="00933690" w:rsidRPr="00933690" w:rsidRDefault="00933690" w:rsidP="00933690">
            <w:pPr>
              <w:rPr>
                <w:rFonts w:cstheme="minorHAnsi"/>
                <w:sz w:val="20"/>
                <w:szCs w:val="20"/>
              </w:rPr>
            </w:pPr>
            <w:r w:rsidRPr="00933690">
              <w:rPr>
                <w:rFonts w:cstheme="minorHAnsi"/>
                <w:sz w:val="20"/>
                <w:szCs w:val="20"/>
              </w:rPr>
              <w:t>Panellists were asked the age range they felt this footwear intervention should be prescribed clinically for Pes Planus,</w:t>
            </w:r>
          </w:p>
          <w:p w14:paraId="23E4717B" w14:textId="77777777" w:rsidR="00933690" w:rsidRPr="00933690" w:rsidRDefault="00933690" w:rsidP="00933690">
            <w:pPr>
              <w:rPr>
                <w:rFonts w:cstheme="minorHAnsi"/>
                <w:sz w:val="20"/>
                <w:szCs w:val="20"/>
              </w:rPr>
            </w:pPr>
          </w:p>
          <w:p w14:paraId="0DE23742" w14:textId="77777777" w:rsidR="00933690" w:rsidRPr="00933690" w:rsidRDefault="00933690" w:rsidP="00933690">
            <w:pPr>
              <w:rPr>
                <w:rFonts w:cstheme="minorHAnsi"/>
                <w:sz w:val="20"/>
                <w:szCs w:val="20"/>
              </w:rPr>
            </w:pPr>
            <w:r w:rsidRPr="00933690">
              <w:rPr>
                <w:rFonts w:cstheme="minorHAnsi"/>
                <w:sz w:val="20"/>
                <w:szCs w:val="20"/>
              </w:rPr>
              <w:t xml:space="preserve">Panellists feedback suggested a range of ages were stated varying from 1-5 years for initiation and 15-21 years for an endpoint, however, like in CP from reasoning; it was decerned even those panellists who indicated an endpoint of 15 years envisioned assessment for ongoing support in adulthood if required. Other panellists suggested initiation and endpoints of treatment should be functionally based on the child's abilities and needs rather than a specific age range such as displaying the potential to stand and endpoint defined as the need for ongoing stability footwear assistance. </w:t>
            </w:r>
          </w:p>
          <w:p w14:paraId="3A6E929A" w14:textId="77777777" w:rsidR="00933690" w:rsidRPr="00933690" w:rsidRDefault="00933690" w:rsidP="00933690">
            <w:pPr>
              <w:rPr>
                <w:rFonts w:cstheme="minorHAnsi"/>
                <w:sz w:val="20"/>
                <w:szCs w:val="20"/>
              </w:rPr>
            </w:pPr>
          </w:p>
          <w:p w14:paraId="3EFAFD8E"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38EB4035" w14:textId="77777777" w:rsidTr="00933690">
        <w:tc>
          <w:tcPr>
            <w:tcW w:w="1555" w:type="dxa"/>
          </w:tcPr>
          <w:p w14:paraId="08F55846"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47483A24" w14:textId="77777777" w:rsidR="00933690" w:rsidRPr="00933690" w:rsidRDefault="00933690" w:rsidP="00933690">
            <w:pPr>
              <w:rPr>
                <w:rFonts w:cstheme="minorHAnsi"/>
                <w:sz w:val="20"/>
                <w:szCs w:val="20"/>
              </w:rPr>
            </w:pPr>
            <w:r w:rsidRPr="00933690">
              <w:rPr>
                <w:rFonts w:cstheme="minorHAnsi"/>
                <w:sz w:val="20"/>
                <w:szCs w:val="20"/>
              </w:rPr>
              <w:t>1-18 years (with assessed adult transition care)</w:t>
            </w:r>
          </w:p>
        </w:tc>
      </w:tr>
      <w:tr w:rsidR="00933690" w:rsidRPr="00933690" w14:paraId="20348AFA" w14:textId="77777777" w:rsidTr="00933690">
        <w:tc>
          <w:tcPr>
            <w:tcW w:w="1555" w:type="dxa"/>
          </w:tcPr>
          <w:p w14:paraId="340B15E2"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285356C5" w14:textId="77777777" w:rsidR="00933690" w:rsidRPr="00933690" w:rsidRDefault="00933690" w:rsidP="00933690">
            <w:pPr>
              <w:rPr>
                <w:rFonts w:cstheme="minorHAnsi"/>
                <w:sz w:val="20"/>
                <w:szCs w:val="20"/>
              </w:rPr>
            </w:pPr>
            <w:r w:rsidRPr="00933690">
              <w:rPr>
                <w:rFonts w:cstheme="minorHAnsi"/>
                <w:sz w:val="20"/>
                <w:szCs w:val="20"/>
              </w:rPr>
              <w:t>5-18 years (with assessed adult transition care)</w:t>
            </w:r>
          </w:p>
        </w:tc>
      </w:tr>
      <w:tr w:rsidR="00933690" w:rsidRPr="00933690" w14:paraId="03907CC1" w14:textId="77777777" w:rsidTr="00933690">
        <w:tc>
          <w:tcPr>
            <w:tcW w:w="1555" w:type="dxa"/>
          </w:tcPr>
          <w:p w14:paraId="1AC45045"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78482A6D"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4E7F1530" w14:textId="77777777" w:rsidTr="00933690">
        <w:tc>
          <w:tcPr>
            <w:tcW w:w="1555" w:type="dxa"/>
          </w:tcPr>
          <w:p w14:paraId="590EB3FB"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241B830B"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7C5CA441" w14:textId="77777777" w:rsidR="00933690" w:rsidRPr="00933690" w:rsidRDefault="00933690" w:rsidP="00933690">
      <w:pPr>
        <w:rPr>
          <w:sz w:val="20"/>
          <w:szCs w:val="20"/>
        </w:rPr>
      </w:pPr>
    </w:p>
    <w:p w14:paraId="09165F4E" w14:textId="77777777" w:rsidR="00933690" w:rsidRPr="00933690" w:rsidRDefault="00933690" w:rsidP="00933690">
      <w:pPr>
        <w:rPr>
          <w:sz w:val="20"/>
          <w:szCs w:val="20"/>
        </w:rPr>
      </w:pPr>
      <w:r w:rsidRPr="00933690">
        <w:rPr>
          <w:sz w:val="20"/>
          <w:szCs w:val="20"/>
        </w:rPr>
        <w:t>10)</w:t>
      </w:r>
    </w:p>
    <w:tbl>
      <w:tblPr>
        <w:tblStyle w:val="TableGrid"/>
        <w:tblW w:w="8784" w:type="dxa"/>
        <w:tblLook w:val="04A0" w:firstRow="1" w:lastRow="0" w:firstColumn="1" w:lastColumn="0" w:noHBand="0" w:noVBand="1"/>
      </w:tblPr>
      <w:tblGrid>
        <w:gridCol w:w="1727"/>
        <w:gridCol w:w="1028"/>
        <w:gridCol w:w="1028"/>
        <w:gridCol w:w="1214"/>
        <w:gridCol w:w="920"/>
        <w:gridCol w:w="1214"/>
        <w:gridCol w:w="767"/>
        <w:gridCol w:w="886"/>
      </w:tblGrid>
      <w:tr w:rsidR="00933690" w:rsidRPr="00933690" w14:paraId="156D3B4B" w14:textId="77777777" w:rsidTr="00933690">
        <w:tc>
          <w:tcPr>
            <w:tcW w:w="8784" w:type="dxa"/>
            <w:gridSpan w:val="8"/>
          </w:tcPr>
          <w:p w14:paraId="3A52F965" w14:textId="77777777" w:rsidR="00933690" w:rsidRPr="00933690" w:rsidRDefault="00933690" w:rsidP="00933690">
            <w:pPr>
              <w:rPr>
                <w:sz w:val="20"/>
                <w:szCs w:val="20"/>
              </w:rPr>
            </w:pPr>
            <w:r w:rsidRPr="00933690">
              <w:rPr>
                <w:sz w:val="20"/>
                <w:szCs w:val="20"/>
              </w:rPr>
              <w:t>Panellists were asked what clinical outcomes would be used to evaluate the effectiveness of "Off the Shelf" Stability footwear for children with pes planus:</w:t>
            </w:r>
          </w:p>
          <w:p w14:paraId="1C366B2A" w14:textId="77777777" w:rsidR="00933690" w:rsidRPr="00933690" w:rsidRDefault="00933690" w:rsidP="00933690">
            <w:pPr>
              <w:rPr>
                <w:sz w:val="20"/>
                <w:szCs w:val="20"/>
              </w:rPr>
            </w:pPr>
          </w:p>
          <w:p w14:paraId="6EB9EB11"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HO ICF-CY. These were goals based on body structures and function and those based on QoL measures. </w:t>
            </w:r>
          </w:p>
          <w:p w14:paraId="6D7BEFF2" w14:textId="77777777" w:rsidR="00933690" w:rsidRPr="00933690" w:rsidRDefault="00933690" w:rsidP="00933690">
            <w:pPr>
              <w:rPr>
                <w:sz w:val="20"/>
                <w:szCs w:val="20"/>
              </w:rPr>
            </w:pPr>
            <w:r w:rsidRPr="00933690">
              <w:rPr>
                <w:sz w:val="20"/>
                <w:szCs w:val="20"/>
              </w:rPr>
              <w:t>Concerning body structure, monitoring foot posture using the FPI was suggested. Body function outcomes included kinematic and spatiotemporal measures. Kinematic outcomes suggested optimising or normalising gait movement patterns, specifically those of the foot and ankle. Spatiotemporal outcomes included increased walking velocity, 6MWT and TUG. Gross motor proficiency measures were also discussed, Gross motor milestones, BOT-2 and frequency of falls.</w:t>
            </w:r>
          </w:p>
          <w:p w14:paraId="46B11205" w14:textId="77777777" w:rsidR="00933690" w:rsidRPr="00933690" w:rsidRDefault="00933690" w:rsidP="00933690">
            <w:pPr>
              <w:rPr>
                <w:sz w:val="20"/>
                <w:szCs w:val="20"/>
              </w:rPr>
            </w:pPr>
            <w:r w:rsidRPr="00933690">
              <w:rPr>
                <w:sz w:val="20"/>
                <w:szCs w:val="20"/>
              </w:rPr>
              <w:t>QoL measures suggested by the panellists included pain rating and measures of ADL, walking to school, shops, playparks and interaction with peers.</w:t>
            </w:r>
          </w:p>
          <w:p w14:paraId="120D3471" w14:textId="77777777" w:rsidR="00933690" w:rsidRPr="00933690" w:rsidRDefault="00933690" w:rsidP="00933690">
            <w:pPr>
              <w:rPr>
                <w:sz w:val="20"/>
                <w:szCs w:val="20"/>
              </w:rPr>
            </w:pPr>
          </w:p>
          <w:p w14:paraId="1FA198BD"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56E876E1" w14:textId="77777777" w:rsidTr="00933690">
        <w:tc>
          <w:tcPr>
            <w:tcW w:w="1792" w:type="dxa"/>
            <w:vMerge w:val="restart"/>
          </w:tcPr>
          <w:p w14:paraId="1A885B4E" w14:textId="77777777" w:rsidR="00933690" w:rsidRPr="00933690" w:rsidRDefault="00933690" w:rsidP="00933690">
            <w:pPr>
              <w:jc w:val="both"/>
              <w:rPr>
                <w:sz w:val="20"/>
                <w:szCs w:val="20"/>
              </w:rPr>
            </w:pPr>
          </w:p>
        </w:tc>
        <w:tc>
          <w:tcPr>
            <w:tcW w:w="1064" w:type="dxa"/>
          </w:tcPr>
          <w:p w14:paraId="7C237581"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775FE293" w14:textId="77777777" w:rsidR="00933690" w:rsidRPr="00933690" w:rsidRDefault="00933690" w:rsidP="00933690">
            <w:pPr>
              <w:jc w:val="both"/>
              <w:rPr>
                <w:sz w:val="20"/>
                <w:szCs w:val="20"/>
              </w:rPr>
            </w:pPr>
            <w:r w:rsidRPr="00933690">
              <w:rPr>
                <w:sz w:val="20"/>
                <w:szCs w:val="20"/>
              </w:rPr>
              <w:t>Disagree</w:t>
            </w:r>
          </w:p>
        </w:tc>
        <w:tc>
          <w:tcPr>
            <w:tcW w:w="1257" w:type="dxa"/>
          </w:tcPr>
          <w:p w14:paraId="34842667" w14:textId="77777777" w:rsidR="00933690" w:rsidRPr="00933690" w:rsidRDefault="00933690" w:rsidP="00933690">
            <w:pPr>
              <w:jc w:val="both"/>
              <w:rPr>
                <w:sz w:val="20"/>
                <w:szCs w:val="20"/>
              </w:rPr>
            </w:pPr>
            <w:r w:rsidRPr="00933690">
              <w:rPr>
                <w:sz w:val="20"/>
                <w:szCs w:val="20"/>
              </w:rPr>
              <w:t>Somewhat Disagree</w:t>
            </w:r>
          </w:p>
        </w:tc>
        <w:tc>
          <w:tcPr>
            <w:tcW w:w="951" w:type="dxa"/>
          </w:tcPr>
          <w:p w14:paraId="4CC200C7" w14:textId="77777777" w:rsidR="00933690" w:rsidRPr="00933690" w:rsidRDefault="00933690" w:rsidP="00933690">
            <w:pPr>
              <w:jc w:val="both"/>
              <w:rPr>
                <w:sz w:val="20"/>
                <w:szCs w:val="20"/>
              </w:rPr>
            </w:pPr>
            <w:r w:rsidRPr="00933690">
              <w:rPr>
                <w:sz w:val="20"/>
                <w:szCs w:val="20"/>
              </w:rPr>
              <w:t>Neutral</w:t>
            </w:r>
          </w:p>
        </w:tc>
        <w:tc>
          <w:tcPr>
            <w:tcW w:w="1257" w:type="dxa"/>
          </w:tcPr>
          <w:p w14:paraId="49A4B772" w14:textId="77777777" w:rsidR="00933690" w:rsidRPr="00933690" w:rsidRDefault="00933690" w:rsidP="00933690">
            <w:pPr>
              <w:jc w:val="both"/>
              <w:rPr>
                <w:sz w:val="20"/>
                <w:szCs w:val="20"/>
              </w:rPr>
            </w:pPr>
            <w:r w:rsidRPr="00933690">
              <w:rPr>
                <w:sz w:val="20"/>
                <w:szCs w:val="20"/>
              </w:rPr>
              <w:t>Somewhat Agree</w:t>
            </w:r>
          </w:p>
        </w:tc>
        <w:tc>
          <w:tcPr>
            <w:tcW w:w="791" w:type="dxa"/>
          </w:tcPr>
          <w:p w14:paraId="4F1E727F" w14:textId="77777777" w:rsidR="00933690" w:rsidRPr="00933690" w:rsidRDefault="00933690" w:rsidP="00933690">
            <w:pPr>
              <w:jc w:val="both"/>
              <w:rPr>
                <w:sz w:val="20"/>
                <w:szCs w:val="20"/>
              </w:rPr>
            </w:pPr>
            <w:r w:rsidRPr="00933690">
              <w:rPr>
                <w:sz w:val="20"/>
                <w:szCs w:val="20"/>
              </w:rPr>
              <w:t>Agree</w:t>
            </w:r>
          </w:p>
        </w:tc>
        <w:tc>
          <w:tcPr>
            <w:tcW w:w="608" w:type="dxa"/>
          </w:tcPr>
          <w:p w14:paraId="5E1B430F" w14:textId="77777777" w:rsidR="00933690" w:rsidRPr="00933690" w:rsidRDefault="00933690" w:rsidP="00933690">
            <w:pPr>
              <w:jc w:val="both"/>
              <w:rPr>
                <w:sz w:val="20"/>
                <w:szCs w:val="20"/>
              </w:rPr>
            </w:pPr>
            <w:r w:rsidRPr="00933690">
              <w:rPr>
                <w:sz w:val="20"/>
                <w:szCs w:val="20"/>
              </w:rPr>
              <w:t>Strongly Agree</w:t>
            </w:r>
          </w:p>
        </w:tc>
      </w:tr>
      <w:tr w:rsidR="00933690" w:rsidRPr="00933690" w14:paraId="7F1E030D" w14:textId="77777777" w:rsidTr="00933690">
        <w:tc>
          <w:tcPr>
            <w:tcW w:w="1792" w:type="dxa"/>
            <w:vMerge/>
          </w:tcPr>
          <w:p w14:paraId="2F258D2D" w14:textId="77777777" w:rsidR="00933690" w:rsidRPr="00933690" w:rsidRDefault="00933690" w:rsidP="00933690">
            <w:pPr>
              <w:jc w:val="center"/>
              <w:rPr>
                <w:sz w:val="20"/>
                <w:szCs w:val="20"/>
              </w:rPr>
            </w:pPr>
          </w:p>
        </w:tc>
        <w:tc>
          <w:tcPr>
            <w:tcW w:w="1064" w:type="dxa"/>
          </w:tcPr>
          <w:p w14:paraId="4EA5BF5A" w14:textId="77777777" w:rsidR="00933690" w:rsidRPr="00933690" w:rsidRDefault="00933690" w:rsidP="00933690">
            <w:pPr>
              <w:jc w:val="center"/>
              <w:rPr>
                <w:sz w:val="20"/>
                <w:szCs w:val="20"/>
              </w:rPr>
            </w:pPr>
            <w:r w:rsidRPr="00933690">
              <w:rPr>
                <w:sz w:val="20"/>
                <w:szCs w:val="20"/>
              </w:rPr>
              <w:t>1</w:t>
            </w:r>
          </w:p>
        </w:tc>
        <w:tc>
          <w:tcPr>
            <w:tcW w:w="1064" w:type="dxa"/>
          </w:tcPr>
          <w:p w14:paraId="47AACEE4" w14:textId="77777777" w:rsidR="00933690" w:rsidRPr="00933690" w:rsidRDefault="00933690" w:rsidP="00933690">
            <w:pPr>
              <w:jc w:val="center"/>
              <w:rPr>
                <w:sz w:val="20"/>
                <w:szCs w:val="20"/>
              </w:rPr>
            </w:pPr>
            <w:r w:rsidRPr="00933690">
              <w:rPr>
                <w:sz w:val="20"/>
                <w:szCs w:val="20"/>
              </w:rPr>
              <w:t>2</w:t>
            </w:r>
          </w:p>
        </w:tc>
        <w:tc>
          <w:tcPr>
            <w:tcW w:w="1257" w:type="dxa"/>
          </w:tcPr>
          <w:p w14:paraId="7ECFC994" w14:textId="77777777" w:rsidR="00933690" w:rsidRPr="00933690" w:rsidRDefault="00933690" w:rsidP="00933690">
            <w:pPr>
              <w:jc w:val="center"/>
              <w:rPr>
                <w:sz w:val="20"/>
                <w:szCs w:val="20"/>
              </w:rPr>
            </w:pPr>
            <w:r w:rsidRPr="00933690">
              <w:rPr>
                <w:sz w:val="20"/>
                <w:szCs w:val="20"/>
              </w:rPr>
              <w:t>3</w:t>
            </w:r>
          </w:p>
        </w:tc>
        <w:tc>
          <w:tcPr>
            <w:tcW w:w="951" w:type="dxa"/>
          </w:tcPr>
          <w:p w14:paraId="04754149" w14:textId="77777777" w:rsidR="00933690" w:rsidRPr="00933690" w:rsidRDefault="00933690" w:rsidP="00933690">
            <w:pPr>
              <w:jc w:val="center"/>
              <w:rPr>
                <w:sz w:val="20"/>
                <w:szCs w:val="20"/>
              </w:rPr>
            </w:pPr>
            <w:r w:rsidRPr="00933690">
              <w:rPr>
                <w:sz w:val="20"/>
                <w:szCs w:val="20"/>
              </w:rPr>
              <w:t>4</w:t>
            </w:r>
          </w:p>
        </w:tc>
        <w:tc>
          <w:tcPr>
            <w:tcW w:w="1257" w:type="dxa"/>
          </w:tcPr>
          <w:p w14:paraId="21562D37" w14:textId="77777777" w:rsidR="00933690" w:rsidRPr="00933690" w:rsidRDefault="00933690" w:rsidP="00933690">
            <w:pPr>
              <w:jc w:val="center"/>
              <w:rPr>
                <w:sz w:val="20"/>
                <w:szCs w:val="20"/>
              </w:rPr>
            </w:pPr>
            <w:r w:rsidRPr="00933690">
              <w:rPr>
                <w:sz w:val="20"/>
                <w:szCs w:val="20"/>
              </w:rPr>
              <w:t>5</w:t>
            </w:r>
          </w:p>
        </w:tc>
        <w:tc>
          <w:tcPr>
            <w:tcW w:w="791" w:type="dxa"/>
          </w:tcPr>
          <w:p w14:paraId="02116A74" w14:textId="77777777" w:rsidR="00933690" w:rsidRPr="00933690" w:rsidRDefault="00933690" w:rsidP="00933690">
            <w:pPr>
              <w:jc w:val="center"/>
              <w:rPr>
                <w:sz w:val="20"/>
                <w:szCs w:val="20"/>
              </w:rPr>
            </w:pPr>
            <w:r w:rsidRPr="00933690">
              <w:rPr>
                <w:sz w:val="20"/>
                <w:szCs w:val="20"/>
              </w:rPr>
              <w:t>6</w:t>
            </w:r>
          </w:p>
        </w:tc>
        <w:tc>
          <w:tcPr>
            <w:tcW w:w="608" w:type="dxa"/>
          </w:tcPr>
          <w:p w14:paraId="712DA4F3" w14:textId="77777777" w:rsidR="00933690" w:rsidRPr="00933690" w:rsidRDefault="00933690" w:rsidP="00933690">
            <w:pPr>
              <w:jc w:val="center"/>
              <w:rPr>
                <w:sz w:val="20"/>
                <w:szCs w:val="20"/>
              </w:rPr>
            </w:pPr>
            <w:r w:rsidRPr="00933690">
              <w:rPr>
                <w:sz w:val="20"/>
                <w:szCs w:val="20"/>
              </w:rPr>
              <w:t>7</w:t>
            </w:r>
          </w:p>
        </w:tc>
      </w:tr>
      <w:tr w:rsidR="00933690" w:rsidRPr="00933690" w14:paraId="670BF6AF" w14:textId="77777777" w:rsidTr="00933690">
        <w:tc>
          <w:tcPr>
            <w:tcW w:w="1792" w:type="dxa"/>
          </w:tcPr>
          <w:p w14:paraId="3D67F58C" w14:textId="77777777" w:rsidR="00933690" w:rsidRPr="00933690" w:rsidRDefault="00933690" w:rsidP="00933690">
            <w:pPr>
              <w:rPr>
                <w:sz w:val="20"/>
                <w:szCs w:val="20"/>
              </w:rPr>
            </w:pPr>
            <w:r w:rsidRPr="00933690">
              <w:rPr>
                <w:sz w:val="20"/>
                <w:szCs w:val="20"/>
              </w:rPr>
              <w:t>Foot Posture FPI-6</w:t>
            </w:r>
          </w:p>
        </w:tc>
        <w:tc>
          <w:tcPr>
            <w:tcW w:w="1064" w:type="dxa"/>
          </w:tcPr>
          <w:p w14:paraId="5843BE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9DDAE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87EC7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2CA400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406F23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987A94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24763C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9FEF9AF" w14:textId="77777777" w:rsidTr="00933690">
        <w:tc>
          <w:tcPr>
            <w:tcW w:w="1792" w:type="dxa"/>
          </w:tcPr>
          <w:p w14:paraId="51038651" w14:textId="77777777" w:rsidR="00933690" w:rsidRPr="00933690" w:rsidRDefault="00933690" w:rsidP="00933690">
            <w:pPr>
              <w:rPr>
                <w:sz w:val="20"/>
                <w:szCs w:val="20"/>
              </w:rPr>
            </w:pPr>
            <w:r w:rsidRPr="00933690">
              <w:rPr>
                <w:sz w:val="20"/>
                <w:szCs w:val="20"/>
              </w:rPr>
              <w:t>Kinematics: Optimising gait movement patterns     (Foot and ankle)</w:t>
            </w:r>
          </w:p>
        </w:tc>
        <w:tc>
          <w:tcPr>
            <w:tcW w:w="1064" w:type="dxa"/>
          </w:tcPr>
          <w:p w14:paraId="0F44BD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B17429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662AB3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250443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C54B70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8FEA6B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0C4DA6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61D1EFC" w14:textId="77777777" w:rsidTr="00933690">
        <w:tc>
          <w:tcPr>
            <w:tcW w:w="1792" w:type="dxa"/>
          </w:tcPr>
          <w:p w14:paraId="65BD7E12" w14:textId="77777777" w:rsidR="00933690" w:rsidRPr="00933690" w:rsidRDefault="00933690" w:rsidP="00933690">
            <w:pPr>
              <w:rPr>
                <w:sz w:val="20"/>
                <w:szCs w:val="20"/>
              </w:rPr>
            </w:pPr>
            <w:r w:rsidRPr="00933690">
              <w:rPr>
                <w:sz w:val="20"/>
                <w:szCs w:val="20"/>
              </w:rPr>
              <w:t>Spatiotemporal: Increase walking velocity, 6MWT, TUG</w:t>
            </w:r>
          </w:p>
        </w:tc>
        <w:tc>
          <w:tcPr>
            <w:tcW w:w="1064" w:type="dxa"/>
          </w:tcPr>
          <w:p w14:paraId="319A6E0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C7BD53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5AE79B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17F3A5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8ED06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80DE54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6821DC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C635B6E" w14:textId="77777777" w:rsidTr="00933690">
        <w:tc>
          <w:tcPr>
            <w:tcW w:w="1792" w:type="dxa"/>
          </w:tcPr>
          <w:p w14:paraId="563AA6D3" w14:textId="77777777" w:rsidR="00933690" w:rsidRPr="00933690" w:rsidRDefault="00933690" w:rsidP="00933690">
            <w:pPr>
              <w:rPr>
                <w:sz w:val="20"/>
                <w:szCs w:val="20"/>
              </w:rPr>
            </w:pPr>
            <w:r w:rsidRPr="00933690">
              <w:rPr>
                <w:sz w:val="20"/>
                <w:szCs w:val="20"/>
              </w:rPr>
              <w:t>Motor skill proficiency: Number of falls</w:t>
            </w:r>
          </w:p>
        </w:tc>
        <w:tc>
          <w:tcPr>
            <w:tcW w:w="1064" w:type="dxa"/>
          </w:tcPr>
          <w:p w14:paraId="231EE17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2BC72E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29054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60455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F42CA4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056BF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3B0B52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B56752A" w14:textId="77777777" w:rsidTr="00933690">
        <w:tc>
          <w:tcPr>
            <w:tcW w:w="1792" w:type="dxa"/>
          </w:tcPr>
          <w:p w14:paraId="4AB753CA" w14:textId="77777777" w:rsidR="00933690" w:rsidRPr="00933690" w:rsidRDefault="00933690" w:rsidP="00933690">
            <w:pPr>
              <w:rPr>
                <w:sz w:val="20"/>
                <w:szCs w:val="20"/>
              </w:rPr>
            </w:pPr>
            <w:r w:rsidRPr="00933690">
              <w:rPr>
                <w:sz w:val="20"/>
                <w:szCs w:val="20"/>
              </w:rPr>
              <w:t xml:space="preserve">Motor skill proficiency: </w:t>
            </w:r>
          </w:p>
          <w:p w14:paraId="76165B80" w14:textId="77777777" w:rsidR="00933690" w:rsidRPr="00933690" w:rsidRDefault="00933690" w:rsidP="00933690">
            <w:pPr>
              <w:rPr>
                <w:sz w:val="20"/>
                <w:szCs w:val="20"/>
              </w:rPr>
            </w:pPr>
            <w:r w:rsidRPr="00933690">
              <w:rPr>
                <w:sz w:val="20"/>
                <w:szCs w:val="20"/>
              </w:rPr>
              <w:t>Gross Motor Skills  (BOT-2)</w:t>
            </w:r>
          </w:p>
        </w:tc>
        <w:tc>
          <w:tcPr>
            <w:tcW w:w="1064" w:type="dxa"/>
          </w:tcPr>
          <w:p w14:paraId="52C125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6CE3DB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122DC0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16052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755AD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CF20E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7D1FE3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54AA771" w14:textId="77777777" w:rsidTr="00933690">
        <w:tc>
          <w:tcPr>
            <w:tcW w:w="1792" w:type="dxa"/>
          </w:tcPr>
          <w:p w14:paraId="4ED9A772" w14:textId="77777777" w:rsidR="00933690" w:rsidRPr="00933690" w:rsidRDefault="00933690" w:rsidP="00933690">
            <w:pPr>
              <w:rPr>
                <w:sz w:val="20"/>
                <w:szCs w:val="20"/>
              </w:rPr>
            </w:pPr>
            <w:r w:rsidRPr="00933690">
              <w:rPr>
                <w:sz w:val="20"/>
                <w:szCs w:val="20"/>
              </w:rPr>
              <w:t>QoL: Pain</w:t>
            </w:r>
          </w:p>
        </w:tc>
        <w:tc>
          <w:tcPr>
            <w:tcW w:w="1064" w:type="dxa"/>
          </w:tcPr>
          <w:p w14:paraId="0EF99C6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8F2DD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829A5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0C81C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803CA7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47B137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50A6AD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254A7A83" w14:textId="77777777" w:rsidR="00933690" w:rsidRPr="00933690" w:rsidRDefault="00933690" w:rsidP="00933690">
            <w:pPr>
              <w:jc w:val="center"/>
              <w:rPr>
                <w:sz w:val="20"/>
                <w:szCs w:val="20"/>
              </w:rPr>
            </w:pPr>
          </w:p>
        </w:tc>
      </w:tr>
      <w:tr w:rsidR="00933690" w:rsidRPr="00933690" w14:paraId="45F04156" w14:textId="77777777" w:rsidTr="00933690">
        <w:tc>
          <w:tcPr>
            <w:tcW w:w="1792" w:type="dxa"/>
          </w:tcPr>
          <w:p w14:paraId="0C066834" w14:textId="77777777" w:rsidR="00933690" w:rsidRPr="00933690" w:rsidRDefault="00933690" w:rsidP="00933690">
            <w:pPr>
              <w:rPr>
                <w:sz w:val="20"/>
                <w:szCs w:val="20"/>
              </w:rPr>
            </w:pPr>
            <w:r w:rsidRPr="00933690">
              <w:rPr>
                <w:sz w:val="20"/>
                <w:szCs w:val="20"/>
              </w:rPr>
              <w:t>QoL: ADL (daily mobility and social interaction)</w:t>
            </w:r>
          </w:p>
        </w:tc>
        <w:tc>
          <w:tcPr>
            <w:tcW w:w="1064" w:type="dxa"/>
          </w:tcPr>
          <w:p w14:paraId="6CD857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2A857F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F42BF7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EB94A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55E539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EB8D1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8" w:type="dxa"/>
          </w:tcPr>
          <w:p w14:paraId="134E827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D0750DE" w14:textId="77777777" w:rsidR="00933690" w:rsidRPr="00933690" w:rsidRDefault="00933690" w:rsidP="00933690">
      <w:pPr>
        <w:rPr>
          <w:sz w:val="20"/>
          <w:szCs w:val="20"/>
        </w:rPr>
      </w:pPr>
    </w:p>
    <w:p w14:paraId="0CB61936" w14:textId="77777777" w:rsidR="00933690" w:rsidRPr="00933690" w:rsidRDefault="00933690" w:rsidP="00933690">
      <w:pPr>
        <w:rPr>
          <w:sz w:val="20"/>
          <w:szCs w:val="20"/>
        </w:rPr>
      </w:pPr>
    </w:p>
    <w:p w14:paraId="40F1E7D0" w14:textId="77777777" w:rsidR="00933690" w:rsidRPr="00933690" w:rsidRDefault="00933690" w:rsidP="00933690">
      <w:pPr>
        <w:rPr>
          <w:sz w:val="20"/>
          <w:szCs w:val="20"/>
        </w:rPr>
      </w:pPr>
      <w:r w:rsidRPr="00933690">
        <w:rPr>
          <w:sz w:val="20"/>
          <w:szCs w:val="20"/>
        </w:rPr>
        <w:t>11)</w:t>
      </w:r>
    </w:p>
    <w:tbl>
      <w:tblPr>
        <w:tblStyle w:val="TableGrid"/>
        <w:tblW w:w="8784" w:type="dxa"/>
        <w:tblLook w:val="04A0" w:firstRow="1" w:lastRow="0" w:firstColumn="1" w:lastColumn="0" w:noHBand="0" w:noVBand="1"/>
      </w:tblPr>
      <w:tblGrid>
        <w:gridCol w:w="8784"/>
      </w:tblGrid>
      <w:tr w:rsidR="00933690" w:rsidRPr="00933690" w14:paraId="6E6BD274" w14:textId="77777777" w:rsidTr="00933690">
        <w:tc>
          <w:tcPr>
            <w:tcW w:w="8784" w:type="dxa"/>
          </w:tcPr>
          <w:p w14:paraId="1B56DD13" w14:textId="77777777" w:rsidR="00933690" w:rsidRPr="00933690" w:rsidRDefault="00933690" w:rsidP="00933690">
            <w:pPr>
              <w:rPr>
                <w:sz w:val="20"/>
                <w:szCs w:val="20"/>
              </w:rPr>
            </w:pPr>
            <w:r w:rsidRPr="00933690">
              <w:rPr>
                <w:sz w:val="20"/>
                <w:szCs w:val="20"/>
              </w:rPr>
              <w:t>You may use this optional area if you wish to provide any further information on stability footwear intervention in children with pes planus.</w:t>
            </w:r>
          </w:p>
        </w:tc>
      </w:tr>
      <w:tr w:rsidR="00933690" w:rsidRPr="00933690" w14:paraId="48BD28C0" w14:textId="77777777" w:rsidTr="00933690">
        <w:tc>
          <w:tcPr>
            <w:tcW w:w="8784" w:type="dxa"/>
          </w:tcPr>
          <w:p w14:paraId="3975A0F4" w14:textId="77777777" w:rsidR="00933690" w:rsidRPr="00933690" w:rsidRDefault="00933690" w:rsidP="00933690">
            <w:pPr>
              <w:rPr>
                <w:sz w:val="20"/>
                <w:szCs w:val="20"/>
              </w:rPr>
            </w:pPr>
          </w:p>
          <w:p w14:paraId="70AC915F" w14:textId="77777777" w:rsidR="00933690" w:rsidRPr="00933690" w:rsidRDefault="00933690" w:rsidP="00933690">
            <w:pPr>
              <w:rPr>
                <w:sz w:val="20"/>
                <w:szCs w:val="20"/>
              </w:rPr>
            </w:pPr>
          </w:p>
          <w:p w14:paraId="2751D676" w14:textId="77777777" w:rsidR="00933690" w:rsidRPr="00933690" w:rsidRDefault="00933690" w:rsidP="00933690">
            <w:pPr>
              <w:rPr>
                <w:sz w:val="20"/>
                <w:szCs w:val="20"/>
              </w:rPr>
            </w:pPr>
          </w:p>
          <w:p w14:paraId="099D248B" w14:textId="77777777" w:rsidR="00933690" w:rsidRPr="00933690" w:rsidRDefault="00933690" w:rsidP="00933690">
            <w:pPr>
              <w:rPr>
                <w:sz w:val="20"/>
                <w:szCs w:val="20"/>
              </w:rPr>
            </w:pPr>
          </w:p>
          <w:p w14:paraId="6C8F9A65" w14:textId="77777777" w:rsidR="00933690" w:rsidRPr="00933690" w:rsidRDefault="00933690" w:rsidP="00933690">
            <w:pPr>
              <w:rPr>
                <w:sz w:val="20"/>
                <w:szCs w:val="20"/>
              </w:rPr>
            </w:pPr>
          </w:p>
          <w:p w14:paraId="5C2313D8" w14:textId="77777777" w:rsidR="00933690" w:rsidRPr="00933690" w:rsidRDefault="00933690" w:rsidP="00933690">
            <w:pPr>
              <w:rPr>
                <w:sz w:val="20"/>
                <w:szCs w:val="20"/>
              </w:rPr>
            </w:pPr>
          </w:p>
        </w:tc>
      </w:tr>
    </w:tbl>
    <w:p w14:paraId="1BD11B14" w14:textId="77777777" w:rsidR="00933690" w:rsidRPr="00933690" w:rsidRDefault="00933690" w:rsidP="00933690">
      <w:pPr>
        <w:rPr>
          <w:sz w:val="20"/>
          <w:szCs w:val="20"/>
        </w:rPr>
      </w:pPr>
    </w:p>
    <w:tbl>
      <w:tblPr>
        <w:tblStyle w:val="TableGrid"/>
        <w:tblW w:w="8784" w:type="dxa"/>
        <w:tblLook w:val="04A0" w:firstRow="1" w:lastRow="0" w:firstColumn="1" w:lastColumn="0" w:noHBand="0" w:noVBand="1"/>
      </w:tblPr>
      <w:tblGrid>
        <w:gridCol w:w="8784"/>
      </w:tblGrid>
      <w:tr w:rsidR="00933690" w:rsidRPr="00933690" w14:paraId="56DDA7B0" w14:textId="77777777" w:rsidTr="00933690">
        <w:tc>
          <w:tcPr>
            <w:tcW w:w="8784" w:type="dxa"/>
          </w:tcPr>
          <w:p w14:paraId="40089320" w14:textId="77777777" w:rsidR="00933690" w:rsidRPr="00933690" w:rsidRDefault="00933690" w:rsidP="00933690">
            <w:pPr>
              <w:rPr>
                <w:b/>
                <w:bCs/>
                <w:sz w:val="20"/>
                <w:szCs w:val="20"/>
              </w:rPr>
            </w:pPr>
            <w:r w:rsidRPr="00933690">
              <w:rPr>
                <w:b/>
                <w:bCs/>
                <w:sz w:val="20"/>
                <w:szCs w:val="20"/>
              </w:rPr>
              <w:t>Toe Walking</w:t>
            </w:r>
          </w:p>
          <w:p w14:paraId="240109B2" w14:textId="77777777" w:rsidR="00933690" w:rsidRPr="00933690" w:rsidRDefault="00933690" w:rsidP="00933690">
            <w:pPr>
              <w:rPr>
                <w:b/>
                <w:bCs/>
                <w:sz w:val="20"/>
                <w:szCs w:val="20"/>
              </w:rPr>
            </w:pPr>
          </w:p>
        </w:tc>
      </w:tr>
      <w:tr w:rsidR="00933690" w:rsidRPr="00933690" w14:paraId="1C7036A3" w14:textId="77777777" w:rsidTr="00933690">
        <w:tc>
          <w:tcPr>
            <w:tcW w:w="8784" w:type="dxa"/>
          </w:tcPr>
          <w:p w14:paraId="1076E35B"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toe walking. </w:t>
            </w:r>
          </w:p>
          <w:p w14:paraId="3BFCDA6C"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6E543C32" w14:textId="77777777" w:rsidR="00933690" w:rsidRPr="00933690" w:rsidRDefault="00933690" w:rsidP="00933690">
            <w:pPr>
              <w:rPr>
                <w:sz w:val="20"/>
                <w:szCs w:val="20"/>
              </w:rPr>
            </w:pPr>
          </w:p>
          <w:p w14:paraId="309637A3" w14:textId="77777777" w:rsidR="00933690" w:rsidRPr="00933690" w:rsidRDefault="00933690" w:rsidP="00933690">
            <w:pPr>
              <w:rPr>
                <w:sz w:val="20"/>
                <w:szCs w:val="20"/>
              </w:rPr>
            </w:pPr>
          </w:p>
          <w:p w14:paraId="0DE12A3B" w14:textId="77777777" w:rsidR="00933690" w:rsidRPr="00933690" w:rsidRDefault="00933690" w:rsidP="00933690">
            <w:pPr>
              <w:rPr>
                <w:sz w:val="20"/>
                <w:szCs w:val="20"/>
              </w:rPr>
            </w:pPr>
            <w:r w:rsidRPr="00933690">
              <w:rPr>
                <w:sz w:val="20"/>
                <w:szCs w:val="20"/>
              </w:rPr>
              <w:t xml:space="preserve">15 of the 15 panellists 100% had clinical experience with this condition and provided the information for this section.    </w:t>
            </w:r>
          </w:p>
          <w:p w14:paraId="121DCDE3" w14:textId="77777777" w:rsidR="00933690" w:rsidRPr="00933690" w:rsidRDefault="00933690" w:rsidP="00933690">
            <w:pPr>
              <w:rPr>
                <w:sz w:val="20"/>
                <w:szCs w:val="20"/>
              </w:rPr>
            </w:pPr>
            <w:r w:rsidRPr="00933690">
              <w:rPr>
                <w:sz w:val="20"/>
                <w:szCs w:val="20"/>
              </w:rPr>
              <w:t xml:space="preserve">     </w:t>
            </w:r>
          </w:p>
        </w:tc>
      </w:tr>
    </w:tbl>
    <w:p w14:paraId="17ECD566" w14:textId="77777777" w:rsidR="00933690" w:rsidRPr="00933690" w:rsidRDefault="00933690" w:rsidP="00933690">
      <w:pPr>
        <w:rPr>
          <w:sz w:val="20"/>
          <w:szCs w:val="20"/>
        </w:rPr>
      </w:pPr>
    </w:p>
    <w:p w14:paraId="73C356C9" w14:textId="77777777" w:rsidR="00933690" w:rsidRPr="00933690" w:rsidRDefault="00933690" w:rsidP="00933690">
      <w:pPr>
        <w:rPr>
          <w:sz w:val="20"/>
          <w:szCs w:val="20"/>
        </w:rPr>
      </w:pPr>
      <w:r w:rsidRPr="00933690">
        <w:rPr>
          <w:sz w:val="20"/>
          <w:szCs w:val="20"/>
        </w:rPr>
        <w:t>12)</w:t>
      </w:r>
    </w:p>
    <w:tbl>
      <w:tblPr>
        <w:tblStyle w:val="TableGrid"/>
        <w:tblW w:w="8784" w:type="dxa"/>
        <w:tblLook w:val="04A0" w:firstRow="1" w:lastRow="0" w:firstColumn="1" w:lastColumn="0" w:noHBand="0" w:noVBand="1"/>
      </w:tblPr>
      <w:tblGrid>
        <w:gridCol w:w="1613"/>
        <w:gridCol w:w="1023"/>
        <w:gridCol w:w="1024"/>
        <w:gridCol w:w="1208"/>
        <w:gridCol w:w="916"/>
        <w:gridCol w:w="1208"/>
        <w:gridCol w:w="764"/>
        <w:gridCol w:w="1028"/>
      </w:tblGrid>
      <w:tr w:rsidR="00933690" w:rsidRPr="00933690" w14:paraId="7E728D26" w14:textId="77777777" w:rsidTr="00474EB5">
        <w:tc>
          <w:tcPr>
            <w:tcW w:w="8784" w:type="dxa"/>
            <w:gridSpan w:val="8"/>
          </w:tcPr>
          <w:p w14:paraId="27E547B8" w14:textId="77777777" w:rsidR="00933690" w:rsidRPr="00933690" w:rsidRDefault="00933690" w:rsidP="00933690">
            <w:pPr>
              <w:rPr>
                <w:sz w:val="20"/>
                <w:szCs w:val="20"/>
              </w:rPr>
            </w:pPr>
            <w:r w:rsidRPr="00933690">
              <w:rPr>
                <w:sz w:val="20"/>
                <w:szCs w:val="20"/>
              </w:rPr>
              <w:t>Panellists were asked if toe walking was a suitable condition for stability footwear intervention in children and their reasoning for this.</w:t>
            </w:r>
          </w:p>
          <w:p w14:paraId="21FD2A7F" w14:textId="77777777" w:rsidR="00933690" w:rsidRPr="00933690" w:rsidRDefault="00933690" w:rsidP="00933690">
            <w:pPr>
              <w:rPr>
                <w:sz w:val="20"/>
                <w:szCs w:val="20"/>
              </w:rPr>
            </w:pPr>
          </w:p>
          <w:p w14:paraId="08541D03" w14:textId="77777777" w:rsidR="00933690" w:rsidRPr="00933690" w:rsidRDefault="00933690" w:rsidP="00933690">
            <w:pPr>
              <w:rPr>
                <w:sz w:val="20"/>
                <w:szCs w:val="20"/>
              </w:rPr>
            </w:pPr>
            <w:r w:rsidRPr="00933690">
              <w:rPr>
                <w:sz w:val="20"/>
                <w:szCs w:val="20"/>
              </w:rPr>
              <w:t>The median level of agreement amongst the panellists was "neutral" with the majority of responses between "neutral" and "somewhat agree".</w:t>
            </w:r>
          </w:p>
          <w:p w14:paraId="1DE9AB86" w14:textId="77777777" w:rsidR="00933690" w:rsidRPr="00933690" w:rsidRDefault="00933690" w:rsidP="00933690">
            <w:pPr>
              <w:rPr>
                <w:sz w:val="20"/>
                <w:szCs w:val="20"/>
              </w:rPr>
            </w:pPr>
          </w:p>
          <w:p w14:paraId="2865E655" w14:textId="77777777" w:rsidR="00933690" w:rsidRPr="00933690" w:rsidRDefault="00933690" w:rsidP="00933690">
            <w:pPr>
              <w:rPr>
                <w:sz w:val="20"/>
                <w:szCs w:val="20"/>
              </w:rPr>
            </w:pPr>
            <w:r w:rsidRPr="00933690">
              <w:rPr>
                <w:sz w:val="20"/>
                <w:szCs w:val="20"/>
              </w:rPr>
              <w:t>Panellist feedback suggested that the issue with the suitability for stability footwear used as an intervention for this condition was the highly heterogeneous nature of toe walking. Some panellist stated that it may only be used in mild to moderate idiopathic toe walking (ITW)  it was not to be used if toe walking was severe or associated with Autistic Spectrum Disorder or hypertonia. Other suggestions were the stability footwear should have a stiffened sole or used alongside carbon plate insole addition to limit 3rd rocker engagement. If the toe walking was associated with hypermobility and foot posture issues stability footwear may be used. Other panellist felt there was limited evidence for this intervention even in ITW.</w:t>
            </w:r>
          </w:p>
          <w:p w14:paraId="68421CA0" w14:textId="77777777" w:rsidR="00933690" w:rsidRPr="00933690" w:rsidRDefault="00933690" w:rsidP="00933690">
            <w:pPr>
              <w:rPr>
                <w:sz w:val="20"/>
                <w:szCs w:val="20"/>
              </w:rPr>
            </w:pPr>
          </w:p>
          <w:p w14:paraId="4B51067B"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70356591" w14:textId="77777777" w:rsidTr="00474EB5">
        <w:tc>
          <w:tcPr>
            <w:tcW w:w="1613" w:type="dxa"/>
            <w:vMerge w:val="restart"/>
          </w:tcPr>
          <w:p w14:paraId="0B9DDD4C" w14:textId="77777777" w:rsidR="00933690" w:rsidRPr="00933690" w:rsidRDefault="00933690" w:rsidP="00933690">
            <w:pPr>
              <w:jc w:val="both"/>
              <w:rPr>
                <w:sz w:val="20"/>
                <w:szCs w:val="20"/>
              </w:rPr>
            </w:pPr>
          </w:p>
        </w:tc>
        <w:tc>
          <w:tcPr>
            <w:tcW w:w="1023" w:type="dxa"/>
          </w:tcPr>
          <w:p w14:paraId="423F7511" w14:textId="77777777" w:rsidR="00933690" w:rsidRPr="00933690" w:rsidRDefault="00933690" w:rsidP="00933690">
            <w:pPr>
              <w:jc w:val="both"/>
              <w:rPr>
                <w:sz w:val="20"/>
                <w:szCs w:val="20"/>
              </w:rPr>
            </w:pPr>
            <w:r w:rsidRPr="00933690">
              <w:rPr>
                <w:sz w:val="20"/>
                <w:szCs w:val="20"/>
              </w:rPr>
              <w:t>Strongly Disagree</w:t>
            </w:r>
          </w:p>
        </w:tc>
        <w:tc>
          <w:tcPr>
            <w:tcW w:w="1024" w:type="dxa"/>
          </w:tcPr>
          <w:p w14:paraId="177AD975" w14:textId="77777777" w:rsidR="00933690" w:rsidRPr="00933690" w:rsidRDefault="00933690" w:rsidP="00933690">
            <w:pPr>
              <w:jc w:val="both"/>
              <w:rPr>
                <w:sz w:val="20"/>
                <w:szCs w:val="20"/>
              </w:rPr>
            </w:pPr>
            <w:r w:rsidRPr="00933690">
              <w:rPr>
                <w:sz w:val="20"/>
                <w:szCs w:val="20"/>
              </w:rPr>
              <w:t>Disagree</w:t>
            </w:r>
          </w:p>
        </w:tc>
        <w:tc>
          <w:tcPr>
            <w:tcW w:w="1208" w:type="dxa"/>
          </w:tcPr>
          <w:p w14:paraId="5EF50D88" w14:textId="77777777" w:rsidR="00933690" w:rsidRPr="00933690" w:rsidRDefault="00933690" w:rsidP="00933690">
            <w:pPr>
              <w:jc w:val="both"/>
              <w:rPr>
                <w:sz w:val="20"/>
                <w:szCs w:val="20"/>
              </w:rPr>
            </w:pPr>
            <w:r w:rsidRPr="00933690">
              <w:rPr>
                <w:sz w:val="20"/>
                <w:szCs w:val="20"/>
              </w:rPr>
              <w:t>Somewhat Disagree</w:t>
            </w:r>
          </w:p>
        </w:tc>
        <w:tc>
          <w:tcPr>
            <w:tcW w:w="916" w:type="dxa"/>
          </w:tcPr>
          <w:p w14:paraId="7A1504CD" w14:textId="77777777" w:rsidR="00933690" w:rsidRPr="00933690" w:rsidRDefault="00933690" w:rsidP="00933690">
            <w:pPr>
              <w:jc w:val="both"/>
              <w:rPr>
                <w:sz w:val="20"/>
                <w:szCs w:val="20"/>
              </w:rPr>
            </w:pPr>
            <w:r w:rsidRPr="00933690">
              <w:rPr>
                <w:sz w:val="20"/>
                <w:szCs w:val="20"/>
              </w:rPr>
              <w:t>Neutral</w:t>
            </w:r>
          </w:p>
        </w:tc>
        <w:tc>
          <w:tcPr>
            <w:tcW w:w="1208" w:type="dxa"/>
          </w:tcPr>
          <w:p w14:paraId="136629FB" w14:textId="77777777" w:rsidR="00933690" w:rsidRPr="00933690" w:rsidRDefault="00933690" w:rsidP="00933690">
            <w:pPr>
              <w:jc w:val="both"/>
              <w:rPr>
                <w:sz w:val="20"/>
                <w:szCs w:val="20"/>
              </w:rPr>
            </w:pPr>
            <w:r w:rsidRPr="00933690">
              <w:rPr>
                <w:sz w:val="20"/>
                <w:szCs w:val="20"/>
              </w:rPr>
              <w:t>Somewhat Agree</w:t>
            </w:r>
          </w:p>
        </w:tc>
        <w:tc>
          <w:tcPr>
            <w:tcW w:w="764" w:type="dxa"/>
          </w:tcPr>
          <w:p w14:paraId="51653F40" w14:textId="77777777" w:rsidR="00933690" w:rsidRPr="00933690" w:rsidRDefault="00933690" w:rsidP="00933690">
            <w:pPr>
              <w:jc w:val="both"/>
              <w:rPr>
                <w:sz w:val="20"/>
                <w:szCs w:val="20"/>
              </w:rPr>
            </w:pPr>
            <w:r w:rsidRPr="00933690">
              <w:rPr>
                <w:sz w:val="20"/>
                <w:szCs w:val="20"/>
              </w:rPr>
              <w:t>Agree</w:t>
            </w:r>
          </w:p>
        </w:tc>
        <w:tc>
          <w:tcPr>
            <w:tcW w:w="1028" w:type="dxa"/>
          </w:tcPr>
          <w:p w14:paraId="34385584" w14:textId="77777777" w:rsidR="00933690" w:rsidRPr="00933690" w:rsidRDefault="00933690" w:rsidP="00933690">
            <w:pPr>
              <w:jc w:val="both"/>
              <w:rPr>
                <w:sz w:val="20"/>
                <w:szCs w:val="20"/>
              </w:rPr>
            </w:pPr>
            <w:r w:rsidRPr="00933690">
              <w:rPr>
                <w:sz w:val="20"/>
                <w:szCs w:val="20"/>
              </w:rPr>
              <w:t>Strongly Agree</w:t>
            </w:r>
          </w:p>
        </w:tc>
      </w:tr>
      <w:tr w:rsidR="00933690" w:rsidRPr="00933690" w14:paraId="1E6C5E9C" w14:textId="77777777" w:rsidTr="00474EB5">
        <w:tc>
          <w:tcPr>
            <w:tcW w:w="1613" w:type="dxa"/>
            <w:vMerge/>
          </w:tcPr>
          <w:p w14:paraId="4B8669DB" w14:textId="77777777" w:rsidR="00933690" w:rsidRPr="00933690" w:rsidRDefault="00933690" w:rsidP="00933690">
            <w:pPr>
              <w:jc w:val="center"/>
              <w:rPr>
                <w:sz w:val="20"/>
                <w:szCs w:val="20"/>
              </w:rPr>
            </w:pPr>
          </w:p>
        </w:tc>
        <w:tc>
          <w:tcPr>
            <w:tcW w:w="1023" w:type="dxa"/>
          </w:tcPr>
          <w:p w14:paraId="7E97CBE6" w14:textId="77777777" w:rsidR="00933690" w:rsidRPr="00933690" w:rsidRDefault="00933690" w:rsidP="00933690">
            <w:pPr>
              <w:jc w:val="center"/>
              <w:rPr>
                <w:sz w:val="20"/>
                <w:szCs w:val="20"/>
              </w:rPr>
            </w:pPr>
            <w:r w:rsidRPr="00933690">
              <w:rPr>
                <w:sz w:val="20"/>
                <w:szCs w:val="20"/>
              </w:rPr>
              <w:t>1</w:t>
            </w:r>
          </w:p>
        </w:tc>
        <w:tc>
          <w:tcPr>
            <w:tcW w:w="1024" w:type="dxa"/>
          </w:tcPr>
          <w:p w14:paraId="2076327D" w14:textId="77777777" w:rsidR="00933690" w:rsidRPr="00933690" w:rsidRDefault="00933690" w:rsidP="00933690">
            <w:pPr>
              <w:jc w:val="center"/>
              <w:rPr>
                <w:sz w:val="20"/>
                <w:szCs w:val="20"/>
              </w:rPr>
            </w:pPr>
            <w:r w:rsidRPr="00933690">
              <w:rPr>
                <w:sz w:val="20"/>
                <w:szCs w:val="20"/>
              </w:rPr>
              <w:t>2</w:t>
            </w:r>
          </w:p>
        </w:tc>
        <w:tc>
          <w:tcPr>
            <w:tcW w:w="1208" w:type="dxa"/>
          </w:tcPr>
          <w:p w14:paraId="717BA9AB" w14:textId="77777777" w:rsidR="00933690" w:rsidRPr="00933690" w:rsidRDefault="00933690" w:rsidP="00933690">
            <w:pPr>
              <w:jc w:val="center"/>
              <w:rPr>
                <w:sz w:val="20"/>
                <w:szCs w:val="20"/>
              </w:rPr>
            </w:pPr>
            <w:r w:rsidRPr="00933690">
              <w:rPr>
                <w:sz w:val="20"/>
                <w:szCs w:val="20"/>
              </w:rPr>
              <w:t>3</w:t>
            </w:r>
          </w:p>
        </w:tc>
        <w:tc>
          <w:tcPr>
            <w:tcW w:w="916" w:type="dxa"/>
          </w:tcPr>
          <w:p w14:paraId="3028F12B" w14:textId="77777777" w:rsidR="00933690" w:rsidRPr="00933690" w:rsidRDefault="00933690" w:rsidP="00933690">
            <w:pPr>
              <w:jc w:val="center"/>
              <w:rPr>
                <w:sz w:val="20"/>
                <w:szCs w:val="20"/>
              </w:rPr>
            </w:pPr>
            <w:r w:rsidRPr="00933690">
              <w:rPr>
                <w:sz w:val="20"/>
                <w:szCs w:val="20"/>
              </w:rPr>
              <w:t>4</w:t>
            </w:r>
          </w:p>
        </w:tc>
        <w:tc>
          <w:tcPr>
            <w:tcW w:w="1208" w:type="dxa"/>
          </w:tcPr>
          <w:p w14:paraId="2DB8D5C4" w14:textId="77777777" w:rsidR="00933690" w:rsidRPr="00933690" w:rsidRDefault="00933690" w:rsidP="00933690">
            <w:pPr>
              <w:jc w:val="center"/>
              <w:rPr>
                <w:sz w:val="20"/>
                <w:szCs w:val="20"/>
              </w:rPr>
            </w:pPr>
            <w:r w:rsidRPr="00933690">
              <w:rPr>
                <w:sz w:val="20"/>
                <w:szCs w:val="20"/>
              </w:rPr>
              <w:t>5</w:t>
            </w:r>
          </w:p>
        </w:tc>
        <w:tc>
          <w:tcPr>
            <w:tcW w:w="764" w:type="dxa"/>
          </w:tcPr>
          <w:p w14:paraId="26ED7D32" w14:textId="77777777" w:rsidR="00933690" w:rsidRPr="00933690" w:rsidRDefault="00933690" w:rsidP="00933690">
            <w:pPr>
              <w:jc w:val="center"/>
              <w:rPr>
                <w:sz w:val="20"/>
                <w:szCs w:val="20"/>
              </w:rPr>
            </w:pPr>
            <w:r w:rsidRPr="00933690">
              <w:rPr>
                <w:sz w:val="20"/>
                <w:szCs w:val="20"/>
              </w:rPr>
              <w:t>6</w:t>
            </w:r>
          </w:p>
        </w:tc>
        <w:tc>
          <w:tcPr>
            <w:tcW w:w="1028" w:type="dxa"/>
          </w:tcPr>
          <w:p w14:paraId="7FE8BB74" w14:textId="77777777" w:rsidR="00933690" w:rsidRPr="00933690" w:rsidRDefault="00933690" w:rsidP="00933690">
            <w:pPr>
              <w:jc w:val="center"/>
              <w:rPr>
                <w:sz w:val="20"/>
                <w:szCs w:val="20"/>
              </w:rPr>
            </w:pPr>
            <w:r w:rsidRPr="00933690">
              <w:rPr>
                <w:sz w:val="20"/>
                <w:szCs w:val="20"/>
              </w:rPr>
              <w:t>7</w:t>
            </w:r>
          </w:p>
        </w:tc>
      </w:tr>
      <w:tr w:rsidR="00933690" w:rsidRPr="00933690" w14:paraId="35AA9BE4" w14:textId="77777777" w:rsidTr="00474EB5">
        <w:tc>
          <w:tcPr>
            <w:tcW w:w="1613" w:type="dxa"/>
          </w:tcPr>
          <w:p w14:paraId="3E7637C0" w14:textId="77777777" w:rsidR="00933690" w:rsidRPr="00933690" w:rsidRDefault="00933690" w:rsidP="00933690">
            <w:pPr>
              <w:rPr>
                <w:sz w:val="20"/>
                <w:szCs w:val="20"/>
              </w:rPr>
            </w:pPr>
            <w:r w:rsidRPr="00933690">
              <w:rPr>
                <w:sz w:val="20"/>
                <w:szCs w:val="20"/>
              </w:rPr>
              <w:t xml:space="preserve">Stability footwear may be a suitable treatment if used alongside other stiffened components (insole, sole) for ITW with no associated hypertonia    </w:t>
            </w:r>
          </w:p>
        </w:tc>
        <w:tc>
          <w:tcPr>
            <w:tcW w:w="1023" w:type="dxa"/>
          </w:tcPr>
          <w:p w14:paraId="584599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4" w:type="dxa"/>
          </w:tcPr>
          <w:p w14:paraId="0123063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08" w:type="dxa"/>
          </w:tcPr>
          <w:p w14:paraId="37B207D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16" w:type="dxa"/>
          </w:tcPr>
          <w:p w14:paraId="43E425E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08" w:type="dxa"/>
          </w:tcPr>
          <w:p w14:paraId="228F60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4" w:type="dxa"/>
          </w:tcPr>
          <w:p w14:paraId="717B5D3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24B458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56C4622" w14:textId="77777777" w:rsidTr="00474EB5">
        <w:tc>
          <w:tcPr>
            <w:tcW w:w="1613" w:type="dxa"/>
          </w:tcPr>
          <w:p w14:paraId="6D2B5158" w14:textId="77777777" w:rsidR="00933690" w:rsidRPr="00933690" w:rsidRDefault="00933690" w:rsidP="00933690">
            <w:pPr>
              <w:rPr>
                <w:sz w:val="20"/>
                <w:szCs w:val="20"/>
              </w:rPr>
            </w:pPr>
            <w:r w:rsidRPr="00933690">
              <w:rPr>
                <w:sz w:val="20"/>
                <w:szCs w:val="20"/>
              </w:rPr>
              <w:t>Stability footwear may be used for toe walking in developmental conditions with hypermobility and gross motor delay</w:t>
            </w:r>
          </w:p>
        </w:tc>
        <w:tc>
          <w:tcPr>
            <w:tcW w:w="1023" w:type="dxa"/>
          </w:tcPr>
          <w:p w14:paraId="31DC7C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4" w:type="dxa"/>
          </w:tcPr>
          <w:p w14:paraId="72ACAA9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08" w:type="dxa"/>
          </w:tcPr>
          <w:p w14:paraId="65199F8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16" w:type="dxa"/>
          </w:tcPr>
          <w:p w14:paraId="2309BFE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08" w:type="dxa"/>
          </w:tcPr>
          <w:p w14:paraId="4813F4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4" w:type="dxa"/>
          </w:tcPr>
          <w:p w14:paraId="408A8A4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DE8C2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5CB272C" w14:textId="77777777" w:rsidR="00933690" w:rsidRPr="00933690" w:rsidRDefault="00933690" w:rsidP="00933690">
      <w:pPr>
        <w:rPr>
          <w:sz w:val="20"/>
          <w:szCs w:val="20"/>
        </w:rPr>
      </w:pPr>
    </w:p>
    <w:p w14:paraId="7DAA8BE3" w14:textId="77777777" w:rsidR="00933690" w:rsidRPr="00933690" w:rsidRDefault="00933690" w:rsidP="00933690">
      <w:pPr>
        <w:rPr>
          <w:sz w:val="20"/>
          <w:szCs w:val="20"/>
        </w:rPr>
      </w:pPr>
      <w:r w:rsidRPr="00933690">
        <w:rPr>
          <w:sz w:val="20"/>
          <w:szCs w:val="20"/>
        </w:rPr>
        <w:t>13)</w:t>
      </w:r>
    </w:p>
    <w:tbl>
      <w:tblPr>
        <w:tblStyle w:val="TableGrid"/>
        <w:tblW w:w="8784" w:type="dxa"/>
        <w:tblLook w:val="04A0" w:firstRow="1" w:lastRow="0" w:firstColumn="1" w:lastColumn="0" w:noHBand="0" w:noVBand="1"/>
      </w:tblPr>
      <w:tblGrid>
        <w:gridCol w:w="1455"/>
        <w:gridCol w:w="1050"/>
        <w:gridCol w:w="1050"/>
        <w:gridCol w:w="1240"/>
        <w:gridCol w:w="939"/>
        <w:gridCol w:w="1240"/>
        <w:gridCol w:w="782"/>
        <w:gridCol w:w="1028"/>
      </w:tblGrid>
      <w:tr w:rsidR="00933690" w:rsidRPr="00933690" w14:paraId="063525F3" w14:textId="77777777" w:rsidTr="00474EB5">
        <w:tc>
          <w:tcPr>
            <w:tcW w:w="8784" w:type="dxa"/>
            <w:gridSpan w:val="8"/>
          </w:tcPr>
          <w:p w14:paraId="12C5798E" w14:textId="77777777" w:rsidR="00933690" w:rsidRPr="00933690" w:rsidRDefault="00933690" w:rsidP="00933690">
            <w:pPr>
              <w:rPr>
                <w:sz w:val="20"/>
                <w:szCs w:val="20"/>
              </w:rPr>
            </w:pPr>
            <w:r w:rsidRPr="00933690">
              <w:rPr>
                <w:sz w:val="20"/>
                <w:szCs w:val="20"/>
              </w:rPr>
              <w:t>Panellists were asked the degree of mobility impairment in children with toe walking that would be suitable for stability footwear both as a sole aid or in combination with another assistive aid.</w:t>
            </w:r>
          </w:p>
          <w:p w14:paraId="3CD4FA41" w14:textId="77777777" w:rsidR="00933690" w:rsidRPr="00933690" w:rsidRDefault="00933690" w:rsidP="00933690">
            <w:pPr>
              <w:rPr>
                <w:sz w:val="20"/>
                <w:szCs w:val="20"/>
              </w:rPr>
            </w:pPr>
          </w:p>
          <w:p w14:paraId="519155E5" w14:textId="77777777" w:rsidR="00933690" w:rsidRPr="00933690" w:rsidRDefault="00933690" w:rsidP="00933690">
            <w:pPr>
              <w:rPr>
                <w:sz w:val="20"/>
                <w:szCs w:val="20"/>
              </w:rPr>
            </w:pPr>
            <w:r w:rsidRPr="00933690">
              <w:rPr>
                <w:sz w:val="20"/>
                <w:szCs w:val="20"/>
              </w:rPr>
              <w:t xml:space="preserve">Panellist feedback suggested that stability footwear may be used in combination with restrictive components (reduced forefoot rocker, carbon fibre insole plate) in type 1-2 ITW patients, the child must be able to achieve a standing </w:t>
            </w:r>
            <w:proofErr w:type="spellStart"/>
            <w:r w:rsidRPr="00933690">
              <w:rPr>
                <w:sz w:val="20"/>
                <w:szCs w:val="20"/>
              </w:rPr>
              <w:t>plantargrade</w:t>
            </w:r>
            <w:proofErr w:type="spellEnd"/>
            <w:r w:rsidRPr="00933690">
              <w:rPr>
                <w:sz w:val="20"/>
                <w:szCs w:val="20"/>
              </w:rPr>
              <w:t xml:space="preserve"> position. Other panellist felt the use for this footwear only if the child's own footwear could not accommodate an AFO.</w:t>
            </w:r>
          </w:p>
          <w:p w14:paraId="4F991A91" w14:textId="77777777" w:rsidR="00933690" w:rsidRPr="00933690" w:rsidRDefault="00933690" w:rsidP="00933690">
            <w:pPr>
              <w:rPr>
                <w:sz w:val="20"/>
                <w:szCs w:val="20"/>
              </w:rPr>
            </w:pPr>
          </w:p>
          <w:p w14:paraId="3F9D077D" w14:textId="77777777" w:rsidR="00933690" w:rsidRPr="00933690" w:rsidRDefault="00933690" w:rsidP="00933690">
            <w:pPr>
              <w:rPr>
                <w:sz w:val="20"/>
                <w:szCs w:val="20"/>
              </w:rPr>
            </w:pPr>
            <w:r w:rsidRPr="00933690">
              <w:rPr>
                <w:sz w:val="20"/>
                <w:szCs w:val="20"/>
              </w:rPr>
              <w:t>The following statements have been devised from panellist feedback in relation to the degree of mobility impairment in children with toe walking suitable for stability footwear intervention, please rank your level of agreement.</w:t>
            </w:r>
          </w:p>
        </w:tc>
      </w:tr>
      <w:tr w:rsidR="00933690" w:rsidRPr="00933690" w14:paraId="3935C80F" w14:textId="77777777" w:rsidTr="00474EB5">
        <w:tc>
          <w:tcPr>
            <w:tcW w:w="1455" w:type="dxa"/>
            <w:vMerge w:val="restart"/>
          </w:tcPr>
          <w:p w14:paraId="3FFD7F18" w14:textId="77777777" w:rsidR="00933690" w:rsidRPr="00933690" w:rsidRDefault="00933690" w:rsidP="00933690">
            <w:pPr>
              <w:jc w:val="both"/>
              <w:rPr>
                <w:sz w:val="20"/>
                <w:szCs w:val="20"/>
              </w:rPr>
            </w:pPr>
          </w:p>
        </w:tc>
        <w:tc>
          <w:tcPr>
            <w:tcW w:w="1050" w:type="dxa"/>
          </w:tcPr>
          <w:p w14:paraId="7B018ED0" w14:textId="77777777" w:rsidR="00933690" w:rsidRPr="00933690" w:rsidRDefault="00933690" w:rsidP="00933690">
            <w:pPr>
              <w:jc w:val="both"/>
              <w:rPr>
                <w:sz w:val="20"/>
                <w:szCs w:val="20"/>
              </w:rPr>
            </w:pPr>
            <w:r w:rsidRPr="00933690">
              <w:rPr>
                <w:sz w:val="20"/>
                <w:szCs w:val="20"/>
              </w:rPr>
              <w:t>Strongly Disagree</w:t>
            </w:r>
          </w:p>
        </w:tc>
        <w:tc>
          <w:tcPr>
            <w:tcW w:w="1050" w:type="dxa"/>
          </w:tcPr>
          <w:p w14:paraId="05D0AC44" w14:textId="77777777" w:rsidR="00933690" w:rsidRPr="00933690" w:rsidRDefault="00933690" w:rsidP="00933690">
            <w:pPr>
              <w:jc w:val="both"/>
              <w:rPr>
                <w:sz w:val="20"/>
                <w:szCs w:val="20"/>
              </w:rPr>
            </w:pPr>
            <w:r w:rsidRPr="00933690">
              <w:rPr>
                <w:sz w:val="20"/>
                <w:szCs w:val="20"/>
              </w:rPr>
              <w:t>Disagree</w:t>
            </w:r>
          </w:p>
        </w:tc>
        <w:tc>
          <w:tcPr>
            <w:tcW w:w="1240" w:type="dxa"/>
          </w:tcPr>
          <w:p w14:paraId="316D52FE" w14:textId="77777777" w:rsidR="00933690" w:rsidRPr="00933690" w:rsidRDefault="00933690" w:rsidP="00933690">
            <w:pPr>
              <w:jc w:val="both"/>
              <w:rPr>
                <w:sz w:val="20"/>
                <w:szCs w:val="20"/>
              </w:rPr>
            </w:pPr>
            <w:r w:rsidRPr="00933690">
              <w:rPr>
                <w:sz w:val="20"/>
                <w:szCs w:val="20"/>
              </w:rPr>
              <w:t>Somewhat Disagree</w:t>
            </w:r>
          </w:p>
        </w:tc>
        <w:tc>
          <w:tcPr>
            <w:tcW w:w="939" w:type="dxa"/>
          </w:tcPr>
          <w:p w14:paraId="4A15AD25" w14:textId="77777777" w:rsidR="00933690" w:rsidRPr="00933690" w:rsidRDefault="00933690" w:rsidP="00933690">
            <w:pPr>
              <w:jc w:val="both"/>
              <w:rPr>
                <w:sz w:val="20"/>
                <w:szCs w:val="20"/>
              </w:rPr>
            </w:pPr>
            <w:r w:rsidRPr="00933690">
              <w:rPr>
                <w:sz w:val="20"/>
                <w:szCs w:val="20"/>
              </w:rPr>
              <w:t>Neutral</w:t>
            </w:r>
          </w:p>
        </w:tc>
        <w:tc>
          <w:tcPr>
            <w:tcW w:w="1240" w:type="dxa"/>
          </w:tcPr>
          <w:p w14:paraId="3CA03A3C" w14:textId="77777777" w:rsidR="00933690" w:rsidRPr="00933690" w:rsidRDefault="00933690" w:rsidP="00933690">
            <w:pPr>
              <w:jc w:val="both"/>
              <w:rPr>
                <w:sz w:val="20"/>
                <w:szCs w:val="20"/>
              </w:rPr>
            </w:pPr>
            <w:r w:rsidRPr="00933690">
              <w:rPr>
                <w:sz w:val="20"/>
                <w:szCs w:val="20"/>
              </w:rPr>
              <w:t>Somewhat Agree</w:t>
            </w:r>
          </w:p>
        </w:tc>
        <w:tc>
          <w:tcPr>
            <w:tcW w:w="782" w:type="dxa"/>
          </w:tcPr>
          <w:p w14:paraId="69E6E8CF" w14:textId="77777777" w:rsidR="00933690" w:rsidRPr="00933690" w:rsidRDefault="00933690" w:rsidP="00933690">
            <w:pPr>
              <w:jc w:val="both"/>
              <w:rPr>
                <w:sz w:val="20"/>
                <w:szCs w:val="20"/>
              </w:rPr>
            </w:pPr>
            <w:r w:rsidRPr="00933690">
              <w:rPr>
                <w:sz w:val="20"/>
                <w:szCs w:val="20"/>
              </w:rPr>
              <w:t>Agree</w:t>
            </w:r>
          </w:p>
        </w:tc>
        <w:tc>
          <w:tcPr>
            <w:tcW w:w="1028" w:type="dxa"/>
          </w:tcPr>
          <w:p w14:paraId="5A7E454F" w14:textId="77777777" w:rsidR="00933690" w:rsidRPr="00933690" w:rsidRDefault="00933690" w:rsidP="00933690">
            <w:pPr>
              <w:jc w:val="both"/>
              <w:rPr>
                <w:sz w:val="20"/>
                <w:szCs w:val="20"/>
              </w:rPr>
            </w:pPr>
            <w:r w:rsidRPr="00933690">
              <w:rPr>
                <w:sz w:val="20"/>
                <w:szCs w:val="20"/>
              </w:rPr>
              <w:t>Strongly Agree</w:t>
            </w:r>
          </w:p>
        </w:tc>
      </w:tr>
      <w:tr w:rsidR="00933690" w:rsidRPr="00933690" w14:paraId="4B90F297" w14:textId="77777777" w:rsidTr="00474EB5">
        <w:tc>
          <w:tcPr>
            <w:tcW w:w="1455" w:type="dxa"/>
            <w:vMerge/>
          </w:tcPr>
          <w:p w14:paraId="5F48B18D" w14:textId="77777777" w:rsidR="00933690" w:rsidRPr="00933690" w:rsidRDefault="00933690" w:rsidP="00933690">
            <w:pPr>
              <w:jc w:val="center"/>
              <w:rPr>
                <w:sz w:val="20"/>
                <w:szCs w:val="20"/>
              </w:rPr>
            </w:pPr>
          </w:p>
        </w:tc>
        <w:tc>
          <w:tcPr>
            <w:tcW w:w="1050" w:type="dxa"/>
          </w:tcPr>
          <w:p w14:paraId="02D060B8" w14:textId="77777777" w:rsidR="00933690" w:rsidRPr="00933690" w:rsidRDefault="00933690" w:rsidP="00933690">
            <w:pPr>
              <w:jc w:val="center"/>
              <w:rPr>
                <w:sz w:val="20"/>
                <w:szCs w:val="20"/>
              </w:rPr>
            </w:pPr>
            <w:r w:rsidRPr="00933690">
              <w:rPr>
                <w:sz w:val="20"/>
                <w:szCs w:val="20"/>
              </w:rPr>
              <w:t>1</w:t>
            </w:r>
          </w:p>
        </w:tc>
        <w:tc>
          <w:tcPr>
            <w:tcW w:w="1050" w:type="dxa"/>
          </w:tcPr>
          <w:p w14:paraId="0F1B14F0" w14:textId="77777777" w:rsidR="00933690" w:rsidRPr="00933690" w:rsidRDefault="00933690" w:rsidP="00933690">
            <w:pPr>
              <w:jc w:val="center"/>
              <w:rPr>
                <w:sz w:val="20"/>
                <w:szCs w:val="20"/>
              </w:rPr>
            </w:pPr>
            <w:r w:rsidRPr="00933690">
              <w:rPr>
                <w:sz w:val="20"/>
                <w:szCs w:val="20"/>
              </w:rPr>
              <w:t>2</w:t>
            </w:r>
          </w:p>
        </w:tc>
        <w:tc>
          <w:tcPr>
            <w:tcW w:w="1240" w:type="dxa"/>
          </w:tcPr>
          <w:p w14:paraId="1CFF0778" w14:textId="77777777" w:rsidR="00933690" w:rsidRPr="00933690" w:rsidRDefault="00933690" w:rsidP="00933690">
            <w:pPr>
              <w:jc w:val="center"/>
              <w:rPr>
                <w:sz w:val="20"/>
                <w:szCs w:val="20"/>
              </w:rPr>
            </w:pPr>
            <w:r w:rsidRPr="00933690">
              <w:rPr>
                <w:sz w:val="20"/>
                <w:szCs w:val="20"/>
              </w:rPr>
              <w:t>3</w:t>
            </w:r>
          </w:p>
        </w:tc>
        <w:tc>
          <w:tcPr>
            <w:tcW w:w="939" w:type="dxa"/>
          </w:tcPr>
          <w:p w14:paraId="7ECE4D9F" w14:textId="77777777" w:rsidR="00933690" w:rsidRPr="00933690" w:rsidRDefault="00933690" w:rsidP="00933690">
            <w:pPr>
              <w:jc w:val="center"/>
              <w:rPr>
                <w:sz w:val="20"/>
                <w:szCs w:val="20"/>
              </w:rPr>
            </w:pPr>
            <w:r w:rsidRPr="00933690">
              <w:rPr>
                <w:sz w:val="20"/>
                <w:szCs w:val="20"/>
              </w:rPr>
              <w:t>4</w:t>
            </w:r>
          </w:p>
        </w:tc>
        <w:tc>
          <w:tcPr>
            <w:tcW w:w="1240" w:type="dxa"/>
          </w:tcPr>
          <w:p w14:paraId="4B84D475" w14:textId="77777777" w:rsidR="00933690" w:rsidRPr="00933690" w:rsidRDefault="00933690" w:rsidP="00933690">
            <w:pPr>
              <w:jc w:val="center"/>
              <w:rPr>
                <w:sz w:val="20"/>
                <w:szCs w:val="20"/>
              </w:rPr>
            </w:pPr>
            <w:r w:rsidRPr="00933690">
              <w:rPr>
                <w:sz w:val="20"/>
                <w:szCs w:val="20"/>
              </w:rPr>
              <w:t>5</w:t>
            </w:r>
          </w:p>
        </w:tc>
        <w:tc>
          <w:tcPr>
            <w:tcW w:w="782" w:type="dxa"/>
          </w:tcPr>
          <w:p w14:paraId="41D7648B" w14:textId="77777777" w:rsidR="00933690" w:rsidRPr="00933690" w:rsidRDefault="00933690" w:rsidP="00933690">
            <w:pPr>
              <w:jc w:val="center"/>
              <w:rPr>
                <w:sz w:val="20"/>
                <w:szCs w:val="20"/>
              </w:rPr>
            </w:pPr>
            <w:r w:rsidRPr="00933690">
              <w:rPr>
                <w:sz w:val="20"/>
                <w:szCs w:val="20"/>
              </w:rPr>
              <w:t>6</w:t>
            </w:r>
          </w:p>
        </w:tc>
        <w:tc>
          <w:tcPr>
            <w:tcW w:w="1028" w:type="dxa"/>
          </w:tcPr>
          <w:p w14:paraId="7F3912BE" w14:textId="77777777" w:rsidR="00933690" w:rsidRPr="00933690" w:rsidRDefault="00933690" w:rsidP="00933690">
            <w:pPr>
              <w:jc w:val="center"/>
              <w:rPr>
                <w:sz w:val="20"/>
                <w:szCs w:val="20"/>
              </w:rPr>
            </w:pPr>
            <w:r w:rsidRPr="00933690">
              <w:rPr>
                <w:sz w:val="20"/>
                <w:szCs w:val="20"/>
              </w:rPr>
              <w:t>7</w:t>
            </w:r>
          </w:p>
        </w:tc>
      </w:tr>
      <w:tr w:rsidR="00933690" w:rsidRPr="00933690" w14:paraId="2696EC41" w14:textId="77777777" w:rsidTr="00474EB5">
        <w:tc>
          <w:tcPr>
            <w:tcW w:w="1455" w:type="dxa"/>
          </w:tcPr>
          <w:p w14:paraId="12B77688" w14:textId="77777777" w:rsidR="00933690" w:rsidRPr="00933690" w:rsidRDefault="00933690" w:rsidP="00933690">
            <w:pPr>
              <w:rPr>
                <w:sz w:val="20"/>
                <w:szCs w:val="20"/>
              </w:rPr>
            </w:pPr>
            <w:r w:rsidRPr="00933690">
              <w:rPr>
                <w:sz w:val="20"/>
                <w:szCs w:val="20"/>
              </w:rPr>
              <w:t xml:space="preserve">Stability footwear may be used alongside other stiffened components for ITW Type 1-2, when the child is able to achieve a </w:t>
            </w:r>
            <w:proofErr w:type="spellStart"/>
            <w:r w:rsidRPr="00933690">
              <w:rPr>
                <w:sz w:val="20"/>
                <w:szCs w:val="20"/>
              </w:rPr>
              <w:t>plantargrade</w:t>
            </w:r>
            <w:proofErr w:type="spellEnd"/>
            <w:r w:rsidRPr="00933690">
              <w:rPr>
                <w:sz w:val="20"/>
                <w:szCs w:val="20"/>
              </w:rPr>
              <w:t xml:space="preserve"> position</w:t>
            </w:r>
          </w:p>
        </w:tc>
        <w:tc>
          <w:tcPr>
            <w:tcW w:w="1050" w:type="dxa"/>
          </w:tcPr>
          <w:p w14:paraId="234AF38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0" w:type="dxa"/>
          </w:tcPr>
          <w:p w14:paraId="0D6E78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0" w:type="dxa"/>
          </w:tcPr>
          <w:p w14:paraId="6215D35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9" w:type="dxa"/>
          </w:tcPr>
          <w:p w14:paraId="7A595BD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0" w:type="dxa"/>
          </w:tcPr>
          <w:p w14:paraId="5125198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2" w:type="dxa"/>
          </w:tcPr>
          <w:p w14:paraId="1751226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EA121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06F248BE" w14:textId="77777777" w:rsidR="00933690" w:rsidRPr="00933690" w:rsidRDefault="00933690" w:rsidP="00933690">
      <w:pPr>
        <w:rPr>
          <w:sz w:val="20"/>
          <w:szCs w:val="20"/>
        </w:rPr>
      </w:pPr>
    </w:p>
    <w:p w14:paraId="17DD4D4F" w14:textId="77777777" w:rsidR="00933690" w:rsidRPr="00933690" w:rsidRDefault="00933690" w:rsidP="00933690">
      <w:pPr>
        <w:rPr>
          <w:sz w:val="20"/>
          <w:szCs w:val="20"/>
        </w:rPr>
      </w:pPr>
    </w:p>
    <w:p w14:paraId="1FEB9097" w14:textId="77777777" w:rsidR="00933690" w:rsidRPr="00933690" w:rsidRDefault="00933690" w:rsidP="00933690">
      <w:pPr>
        <w:rPr>
          <w:sz w:val="20"/>
          <w:szCs w:val="20"/>
        </w:rPr>
      </w:pPr>
    </w:p>
    <w:p w14:paraId="2B16AFDF" w14:textId="77777777" w:rsidR="00933690" w:rsidRPr="00933690" w:rsidRDefault="00933690" w:rsidP="00933690">
      <w:pPr>
        <w:rPr>
          <w:sz w:val="20"/>
          <w:szCs w:val="20"/>
        </w:rPr>
      </w:pPr>
      <w:r w:rsidRPr="00933690">
        <w:rPr>
          <w:sz w:val="20"/>
          <w:szCs w:val="20"/>
        </w:rPr>
        <w:t>14)</w:t>
      </w:r>
    </w:p>
    <w:tbl>
      <w:tblPr>
        <w:tblStyle w:val="TableGrid"/>
        <w:tblW w:w="8642" w:type="dxa"/>
        <w:tblLook w:val="04A0" w:firstRow="1" w:lastRow="0" w:firstColumn="1" w:lastColumn="0" w:noHBand="0" w:noVBand="1"/>
      </w:tblPr>
      <w:tblGrid>
        <w:gridCol w:w="1555"/>
        <w:gridCol w:w="7087"/>
      </w:tblGrid>
      <w:tr w:rsidR="00933690" w:rsidRPr="00933690" w14:paraId="49BF901D" w14:textId="77777777" w:rsidTr="00933690">
        <w:tc>
          <w:tcPr>
            <w:tcW w:w="8642" w:type="dxa"/>
            <w:gridSpan w:val="2"/>
          </w:tcPr>
          <w:p w14:paraId="2065CEA3" w14:textId="77777777" w:rsidR="00933690" w:rsidRPr="00933690" w:rsidRDefault="00933690" w:rsidP="00933690">
            <w:pPr>
              <w:rPr>
                <w:rFonts w:cstheme="minorHAnsi"/>
                <w:sz w:val="20"/>
                <w:szCs w:val="20"/>
              </w:rPr>
            </w:pPr>
            <w:r w:rsidRPr="00933690">
              <w:rPr>
                <w:rFonts w:cstheme="minorHAnsi"/>
                <w:sz w:val="20"/>
                <w:szCs w:val="20"/>
              </w:rPr>
              <w:t xml:space="preserve">Panellists were asked the age range they felt this footwear intervention should be prescribed clinically for in toe walking </w:t>
            </w:r>
          </w:p>
          <w:p w14:paraId="7CB507C5" w14:textId="77777777" w:rsidR="00933690" w:rsidRPr="00933690" w:rsidRDefault="00933690" w:rsidP="00933690">
            <w:pPr>
              <w:rPr>
                <w:rFonts w:cstheme="minorHAnsi"/>
                <w:sz w:val="20"/>
                <w:szCs w:val="20"/>
              </w:rPr>
            </w:pPr>
          </w:p>
          <w:p w14:paraId="47F8187C" w14:textId="77777777" w:rsidR="00933690" w:rsidRPr="00933690" w:rsidRDefault="00933690" w:rsidP="00933690">
            <w:pPr>
              <w:rPr>
                <w:rFonts w:cstheme="minorHAnsi"/>
                <w:sz w:val="20"/>
                <w:szCs w:val="20"/>
              </w:rPr>
            </w:pPr>
            <w:r w:rsidRPr="00933690">
              <w:rPr>
                <w:rFonts w:cstheme="minorHAnsi"/>
                <w:sz w:val="20"/>
                <w:szCs w:val="20"/>
              </w:rPr>
              <w:t>Panellists feedback suggested a range of ages were stated varying from 1-4 years for initiation and 8-18 years for an endpoint. Other panellists suggested initiation and endpoints of treatment should be functionally based on the child's abilities and needs rather than age-specific.</w:t>
            </w:r>
          </w:p>
          <w:p w14:paraId="13D03A12" w14:textId="77777777" w:rsidR="00933690" w:rsidRPr="00933690" w:rsidRDefault="00933690" w:rsidP="00933690">
            <w:pPr>
              <w:rPr>
                <w:rFonts w:cstheme="minorHAnsi"/>
                <w:sz w:val="20"/>
                <w:szCs w:val="20"/>
              </w:rPr>
            </w:pPr>
          </w:p>
          <w:p w14:paraId="36508308"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092B9136" w14:textId="77777777" w:rsidTr="00933690">
        <w:tc>
          <w:tcPr>
            <w:tcW w:w="1555" w:type="dxa"/>
          </w:tcPr>
          <w:p w14:paraId="550889F1"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43A0C17C" w14:textId="77777777" w:rsidR="00933690" w:rsidRPr="00933690" w:rsidRDefault="00933690" w:rsidP="00933690">
            <w:pPr>
              <w:rPr>
                <w:rFonts w:cstheme="minorHAnsi"/>
                <w:sz w:val="20"/>
                <w:szCs w:val="20"/>
              </w:rPr>
            </w:pPr>
            <w:r w:rsidRPr="00933690">
              <w:rPr>
                <w:rFonts w:cstheme="minorHAnsi"/>
                <w:sz w:val="20"/>
                <w:szCs w:val="20"/>
              </w:rPr>
              <w:t>1-18 years</w:t>
            </w:r>
          </w:p>
        </w:tc>
      </w:tr>
      <w:tr w:rsidR="00933690" w:rsidRPr="00933690" w14:paraId="63938D6E" w14:textId="77777777" w:rsidTr="00933690">
        <w:tc>
          <w:tcPr>
            <w:tcW w:w="1555" w:type="dxa"/>
          </w:tcPr>
          <w:p w14:paraId="676E6BF4"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12305758" w14:textId="77777777" w:rsidR="00933690" w:rsidRPr="00933690" w:rsidRDefault="00933690" w:rsidP="00933690">
            <w:pPr>
              <w:rPr>
                <w:rFonts w:cstheme="minorHAnsi"/>
                <w:sz w:val="20"/>
                <w:szCs w:val="20"/>
              </w:rPr>
            </w:pPr>
            <w:r w:rsidRPr="00933690">
              <w:rPr>
                <w:rFonts w:cstheme="minorHAnsi"/>
                <w:sz w:val="20"/>
                <w:szCs w:val="20"/>
              </w:rPr>
              <w:t>4-18 years</w:t>
            </w:r>
          </w:p>
        </w:tc>
      </w:tr>
      <w:tr w:rsidR="00933690" w:rsidRPr="00933690" w14:paraId="266C6C62" w14:textId="77777777" w:rsidTr="00933690">
        <w:tc>
          <w:tcPr>
            <w:tcW w:w="1555" w:type="dxa"/>
          </w:tcPr>
          <w:p w14:paraId="2EA59339"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210DB884" w14:textId="77777777" w:rsidR="00933690" w:rsidRPr="00933690" w:rsidRDefault="00933690" w:rsidP="00933690">
            <w:pPr>
              <w:rPr>
                <w:rFonts w:cstheme="minorHAnsi"/>
                <w:sz w:val="20"/>
                <w:szCs w:val="20"/>
              </w:rPr>
            </w:pPr>
            <w:r w:rsidRPr="00933690">
              <w:rPr>
                <w:rFonts w:cstheme="minorHAnsi"/>
                <w:sz w:val="20"/>
                <w:szCs w:val="20"/>
              </w:rPr>
              <w:t>4-8 years</w:t>
            </w:r>
          </w:p>
        </w:tc>
      </w:tr>
      <w:tr w:rsidR="00933690" w:rsidRPr="00933690" w14:paraId="6D672044" w14:textId="77777777" w:rsidTr="00933690">
        <w:tc>
          <w:tcPr>
            <w:tcW w:w="1555" w:type="dxa"/>
          </w:tcPr>
          <w:p w14:paraId="2886A992"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512401D5"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0A54816D" w14:textId="77777777" w:rsidTr="00933690">
        <w:tc>
          <w:tcPr>
            <w:tcW w:w="1555" w:type="dxa"/>
          </w:tcPr>
          <w:p w14:paraId="284DD361"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4CB301AF"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66F5E6D2" w14:textId="77777777" w:rsidR="00933690" w:rsidRPr="00933690" w:rsidRDefault="00933690" w:rsidP="00933690">
      <w:pPr>
        <w:rPr>
          <w:sz w:val="20"/>
          <w:szCs w:val="20"/>
        </w:rPr>
      </w:pPr>
    </w:p>
    <w:p w14:paraId="02A4F749" w14:textId="77777777" w:rsidR="00933690" w:rsidRPr="00933690" w:rsidRDefault="00933690" w:rsidP="00933690">
      <w:pPr>
        <w:rPr>
          <w:sz w:val="20"/>
          <w:szCs w:val="20"/>
        </w:rPr>
      </w:pPr>
      <w:r w:rsidRPr="00933690">
        <w:rPr>
          <w:sz w:val="20"/>
          <w:szCs w:val="20"/>
        </w:rPr>
        <w:t>15)</w:t>
      </w:r>
    </w:p>
    <w:tbl>
      <w:tblPr>
        <w:tblStyle w:val="TableGrid"/>
        <w:tblW w:w="8642" w:type="dxa"/>
        <w:tblLook w:val="04A0" w:firstRow="1" w:lastRow="0" w:firstColumn="1" w:lastColumn="0" w:noHBand="0" w:noVBand="1"/>
      </w:tblPr>
      <w:tblGrid>
        <w:gridCol w:w="1613"/>
        <w:gridCol w:w="999"/>
        <w:gridCol w:w="1000"/>
        <w:gridCol w:w="1179"/>
        <w:gridCol w:w="896"/>
        <w:gridCol w:w="1179"/>
        <w:gridCol w:w="748"/>
        <w:gridCol w:w="1028"/>
      </w:tblGrid>
      <w:tr w:rsidR="00933690" w:rsidRPr="00933690" w14:paraId="5D607D30" w14:textId="77777777" w:rsidTr="00474EB5">
        <w:tc>
          <w:tcPr>
            <w:tcW w:w="8642" w:type="dxa"/>
            <w:gridSpan w:val="8"/>
          </w:tcPr>
          <w:p w14:paraId="0DAF5BB4" w14:textId="77777777" w:rsidR="00933690" w:rsidRPr="00933690" w:rsidRDefault="00933690" w:rsidP="00933690">
            <w:pPr>
              <w:rPr>
                <w:sz w:val="20"/>
                <w:szCs w:val="20"/>
              </w:rPr>
            </w:pPr>
            <w:r w:rsidRPr="00933690">
              <w:rPr>
                <w:sz w:val="20"/>
                <w:szCs w:val="20"/>
              </w:rPr>
              <w:t>Panellists were asked what clinical outcomes would be used to evaluate the effectiveness of "Off the Shelf" Stability footwear for children with Toe Walking:</w:t>
            </w:r>
          </w:p>
          <w:p w14:paraId="1B5DB401" w14:textId="77777777" w:rsidR="00933690" w:rsidRPr="00933690" w:rsidRDefault="00933690" w:rsidP="00933690">
            <w:pPr>
              <w:rPr>
                <w:sz w:val="20"/>
                <w:szCs w:val="20"/>
              </w:rPr>
            </w:pPr>
          </w:p>
          <w:p w14:paraId="74CF49E6"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HO ICF-CY. These were goals based on body structures and function and those based on QoL measures. </w:t>
            </w:r>
          </w:p>
          <w:p w14:paraId="4F52FDF5" w14:textId="77777777" w:rsidR="00933690" w:rsidRPr="00933690" w:rsidRDefault="00933690" w:rsidP="00933690">
            <w:pPr>
              <w:rPr>
                <w:sz w:val="20"/>
                <w:szCs w:val="20"/>
              </w:rPr>
            </w:pPr>
            <w:r w:rsidRPr="00933690">
              <w:rPr>
                <w:sz w:val="20"/>
                <w:szCs w:val="20"/>
              </w:rPr>
              <w:t xml:space="preserve">Concerning body structure, passive ankle ROM was suggested to monitor any flexural contracture. Body function outcomes included kinematic, kinetic and spatiotemporal measures. Kinematic outcomes suggested optimising or normalising gait patterns including heel and forefoot contact timing ankle ROM, Kinetic outcomes purposed in-shoe pressure measurements of heel and forefoot loading. Spatiotemporal outcomes included increased walking velocity, 6MWT and TUG. </w:t>
            </w:r>
          </w:p>
          <w:p w14:paraId="3DE56E28" w14:textId="77777777" w:rsidR="00933690" w:rsidRPr="00933690" w:rsidRDefault="00933690" w:rsidP="00933690">
            <w:pPr>
              <w:rPr>
                <w:sz w:val="20"/>
                <w:szCs w:val="20"/>
              </w:rPr>
            </w:pPr>
            <w:r w:rsidRPr="00933690">
              <w:rPr>
                <w:sz w:val="20"/>
                <w:szCs w:val="20"/>
              </w:rPr>
              <w:t>QoL measures suggested by the panellists included pain rating and measures of ADL walking to school, shops, playparks and interaction with peers.</w:t>
            </w:r>
          </w:p>
          <w:p w14:paraId="25BFB951" w14:textId="77777777" w:rsidR="00933690" w:rsidRPr="00933690" w:rsidRDefault="00933690" w:rsidP="00933690">
            <w:pPr>
              <w:rPr>
                <w:sz w:val="20"/>
                <w:szCs w:val="20"/>
              </w:rPr>
            </w:pPr>
          </w:p>
          <w:p w14:paraId="47352886"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1C7841EE" w14:textId="77777777" w:rsidTr="00474EB5">
        <w:tc>
          <w:tcPr>
            <w:tcW w:w="1613" w:type="dxa"/>
            <w:vMerge w:val="restart"/>
          </w:tcPr>
          <w:p w14:paraId="59AF727A" w14:textId="77777777" w:rsidR="00933690" w:rsidRPr="00933690" w:rsidRDefault="00933690" w:rsidP="00933690">
            <w:pPr>
              <w:jc w:val="both"/>
              <w:rPr>
                <w:sz w:val="20"/>
                <w:szCs w:val="20"/>
              </w:rPr>
            </w:pPr>
          </w:p>
        </w:tc>
        <w:tc>
          <w:tcPr>
            <w:tcW w:w="999" w:type="dxa"/>
          </w:tcPr>
          <w:p w14:paraId="3AC79C92" w14:textId="77777777" w:rsidR="00933690" w:rsidRPr="00933690" w:rsidRDefault="00933690" w:rsidP="00933690">
            <w:pPr>
              <w:jc w:val="both"/>
              <w:rPr>
                <w:sz w:val="20"/>
                <w:szCs w:val="20"/>
              </w:rPr>
            </w:pPr>
            <w:r w:rsidRPr="00933690">
              <w:rPr>
                <w:sz w:val="20"/>
                <w:szCs w:val="20"/>
              </w:rPr>
              <w:t>Strongly Disagree</w:t>
            </w:r>
          </w:p>
        </w:tc>
        <w:tc>
          <w:tcPr>
            <w:tcW w:w="1000" w:type="dxa"/>
          </w:tcPr>
          <w:p w14:paraId="16CE563F" w14:textId="77777777" w:rsidR="00933690" w:rsidRPr="00933690" w:rsidRDefault="00933690" w:rsidP="00933690">
            <w:pPr>
              <w:jc w:val="both"/>
              <w:rPr>
                <w:sz w:val="20"/>
                <w:szCs w:val="20"/>
              </w:rPr>
            </w:pPr>
            <w:r w:rsidRPr="00933690">
              <w:rPr>
                <w:sz w:val="20"/>
                <w:szCs w:val="20"/>
              </w:rPr>
              <w:t>Disagree</w:t>
            </w:r>
          </w:p>
        </w:tc>
        <w:tc>
          <w:tcPr>
            <w:tcW w:w="1179" w:type="dxa"/>
          </w:tcPr>
          <w:p w14:paraId="04CF7420" w14:textId="77777777" w:rsidR="00933690" w:rsidRPr="00933690" w:rsidRDefault="00933690" w:rsidP="00933690">
            <w:pPr>
              <w:jc w:val="both"/>
              <w:rPr>
                <w:sz w:val="20"/>
                <w:szCs w:val="20"/>
              </w:rPr>
            </w:pPr>
            <w:r w:rsidRPr="00933690">
              <w:rPr>
                <w:sz w:val="20"/>
                <w:szCs w:val="20"/>
              </w:rPr>
              <w:t>Somewhat Disagree</w:t>
            </w:r>
          </w:p>
        </w:tc>
        <w:tc>
          <w:tcPr>
            <w:tcW w:w="896" w:type="dxa"/>
          </w:tcPr>
          <w:p w14:paraId="25A69CCF" w14:textId="77777777" w:rsidR="00933690" w:rsidRPr="00933690" w:rsidRDefault="00933690" w:rsidP="00933690">
            <w:pPr>
              <w:jc w:val="both"/>
              <w:rPr>
                <w:sz w:val="20"/>
                <w:szCs w:val="20"/>
              </w:rPr>
            </w:pPr>
            <w:r w:rsidRPr="00933690">
              <w:rPr>
                <w:sz w:val="20"/>
                <w:szCs w:val="20"/>
              </w:rPr>
              <w:t>Neutral</w:t>
            </w:r>
          </w:p>
        </w:tc>
        <w:tc>
          <w:tcPr>
            <w:tcW w:w="1179" w:type="dxa"/>
          </w:tcPr>
          <w:p w14:paraId="03DA78FC" w14:textId="77777777" w:rsidR="00933690" w:rsidRPr="00933690" w:rsidRDefault="00933690" w:rsidP="00933690">
            <w:pPr>
              <w:jc w:val="both"/>
              <w:rPr>
                <w:sz w:val="20"/>
                <w:szCs w:val="20"/>
              </w:rPr>
            </w:pPr>
            <w:r w:rsidRPr="00933690">
              <w:rPr>
                <w:sz w:val="20"/>
                <w:szCs w:val="20"/>
              </w:rPr>
              <w:t>Somewhat Agree</w:t>
            </w:r>
          </w:p>
        </w:tc>
        <w:tc>
          <w:tcPr>
            <w:tcW w:w="748" w:type="dxa"/>
          </w:tcPr>
          <w:p w14:paraId="6F600F78" w14:textId="77777777" w:rsidR="00933690" w:rsidRPr="00933690" w:rsidRDefault="00933690" w:rsidP="00933690">
            <w:pPr>
              <w:jc w:val="both"/>
              <w:rPr>
                <w:sz w:val="20"/>
                <w:szCs w:val="20"/>
              </w:rPr>
            </w:pPr>
            <w:r w:rsidRPr="00933690">
              <w:rPr>
                <w:sz w:val="20"/>
                <w:szCs w:val="20"/>
              </w:rPr>
              <w:t>Agree</w:t>
            </w:r>
          </w:p>
        </w:tc>
        <w:tc>
          <w:tcPr>
            <w:tcW w:w="1028" w:type="dxa"/>
          </w:tcPr>
          <w:p w14:paraId="533E6A13" w14:textId="77777777" w:rsidR="00933690" w:rsidRPr="00933690" w:rsidRDefault="00933690" w:rsidP="00933690">
            <w:pPr>
              <w:jc w:val="both"/>
              <w:rPr>
                <w:sz w:val="20"/>
                <w:szCs w:val="20"/>
              </w:rPr>
            </w:pPr>
            <w:r w:rsidRPr="00933690">
              <w:rPr>
                <w:sz w:val="20"/>
                <w:szCs w:val="20"/>
              </w:rPr>
              <w:t>Strongly Agree</w:t>
            </w:r>
          </w:p>
        </w:tc>
      </w:tr>
      <w:tr w:rsidR="00933690" w:rsidRPr="00933690" w14:paraId="4288507E" w14:textId="77777777" w:rsidTr="00474EB5">
        <w:tc>
          <w:tcPr>
            <w:tcW w:w="1613" w:type="dxa"/>
            <w:vMerge/>
          </w:tcPr>
          <w:p w14:paraId="4C8617EF" w14:textId="77777777" w:rsidR="00933690" w:rsidRPr="00933690" w:rsidRDefault="00933690" w:rsidP="00933690">
            <w:pPr>
              <w:jc w:val="center"/>
              <w:rPr>
                <w:sz w:val="20"/>
                <w:szCs w:val="20"/>
              </w:rPr>
            </w:pPr>
          </w:p>
        </w:tc>
        <w:tc>
          <w:tcPr>
            <w:tcW w:w="999" w:type="dxa"/>
          </w:tcPr>
          <w:p w14:paraId="4F5108CF" w14:textId="77777777" w:rsidR="00933690" w:rsidRPr="00933690" w:rsidRDefault="00933690" w:rsidP="00933690">
            <w:pPr>
              <w:jc w:val="center"/>
              <w:rPr>
                <w:sz w:val="20"/>
                <w:szCs w:val="20"/>
              </w:rPr>
            </w:pPr>
            <w:r w:rsidRPr="00933690">
              <w:rPr>
                <w:sz w:val="20"/>
                <w:szCs w:val="20"/>
              </w:rPr>
              <w:t>1</w:t>
            </w:r>
          </w:p>
        </w:tc>
        <w:tc>
          <w:tcPr>
            <w:tcW w:w="1000" w:type="dxa"/>
          </w:tcPr>
          <w:p w14:paraId="72CBD6FF" w14:textId="77777777" w:rsidR="00933690" w:rsidRPr="00933690" w:rsidRDefault="00933690" w:rsidP="00933690">
            <w:pPr>
              <w:jc w:val="center"/>
              <w:rPr>
                <w:sz w:val="20"/>
                <w:szCs w:val="20"/>
              </w:rPr>
            </w:pPr>
            <w:r w:rsidRPr="00933690">
              <w:rPr>
                <w:sz w:val="20"/>
                <w:szCs w:val="20"/>
              </w:rPr>
              <w:t>2</w:t>
            </w:r>
          </w:p>
        </w:tc>
        <w:tc>
          <w:tcPr>
            <w:tcW w:w="1179" w:type="dxa"/>
          </w:tcPr>
          <w:p w14:paraId="1103E0C3" w14:textId="77777777" w:rsidR="00933690" w:rsidRPr="00933690" w:rsidRDefault="00933690" w:rsidP="00933690">
            <w:pPr>
              <w:jc w:val="center"/>
              <w:rPr>
                <w:sz w:val="20"/>
                <w:szCs w:val="20"/>
              </w:rPr>
            </w:pPr>
            <w:r w:rsidRPr="00933690">
              <w:rPr>
                <w:sz w:val="20"/>
                <w:szCs w:val="20"/>
              </w:rPr>
              <w:t>3</w:t>
            </w:r>
          </w:p>
        </w:tc>
        <w:tc>
          <w:tcPr>
            <w:tcW w:w="896" w:type="dxa"/>
          </w:tcPr>
          <w:p w14:paraId="5CD25083" w14:textId="77777777" w:rsidR="00933690" w:rsidRPr="00933690" w:rsidRDefault="00933690" w:rsidP="00933690">
            <w:pPr>
              <w:jc w:val="center"/>
              <w:rPr>
                <w:sz w:val="20"/>
                <w:szCs w:val="20"/>
              </w:rPr>
            </w:pPr>
            <w:r w:rsidRPr="00933690">
              <w:rPr>
                <w:sz w:val="20"/>
                <w:szCs w:val="20"/>
              </w:rPr>
              <w:t>4</w:t>
            </w:r>
          </w:p>
        </w:tc>
        <w:tc>
          <w:tcPr>
            <w:tcW w:w="1179" w:type="dxa"/>
          </w:tcPr>
          <w:p w14:paraId="0B6789DC" w14:textId="77777777" w:rsidR="00933690" w:rsidRPr="00933690" w:rsidRDefault="00933690" w:rsidP="00933690">
            <w:pPr>
              <w:jc w:val="center"/>
              <w:rPr>
                <w:sz w:val="20"/>
                <w:szCs w:val="20"/>
              </w:rPr>
            </w:pPr>
            <w:r w:rsidRPr="00933690">
              <w:rPr>
                <w:sz w:val="20"/>
                <w:szCs w:val="20"/>
              </w:rPr>
              <w:t>5</w:t>
            </w:r>
          </w:p>
        </w:tc>
        <w:tc>
          <w:tcPr>
            <w:tcW w:w="748" w:type="dxa"/>
          </w:tcPr>
          <w:p w14:paraId="1E206F5A" w14:textId="77777777" w:rsidR="00933690" w:rsidRPr="00933690" w:rsidRDefault="00933690" w:rsidP="00933690">
            <w:pPr>
              <w:jc w:val="center"/>
              <w:rPr>
                <w:sz w:val="20"/>
                <w:szCs w:val="20"/>
              </w:rPr>
            </w:pPr>
            <w:r w:rsidRPr="00933690">
              <w:rPr>
                <w:sz w:val="20"/>
                <w:szCs w:val="20"/>
              </w:rPr>
              <w:t>6</w:t>
            </w:r>
          </w:p>
        </w:tc>
        <w:tc>
          <w:tcPr>
            <w:tcW w:w="1028" w:type="dxa"/>
          </w:tcPr>
          <w:p w14:paraId="5D5C8C89" w14:textId="77777777" w:rsidR="00933690" w:rsidRPr="00933690" w:rsidRDefault="00933690" w:rsidP="00933690">
            <w:pPr>
              <w:jc w:val="center"/>
              <w:rPr>
                <w:sz w:val="20"/>
                <w:szCs w:val="20"/>
              </w:rPr>
            </w:pPr>
            <w:r w:rsidRPr="00933690">
              <w:rPr>
                <w:sz w:val="20"/>
                <w:szCs w:val="20"/>
              </w:rPr>
              <w:t>7</w:t>
            </w:r>
          </w:p>
        </w:tc>
      </w:tr>
      <w:tr w:rsidR="00933690" w:rsidRPr="00933690" w14:paraId="44EC8E14" w14:textId="77777777" w:rsidTr="00474EB5">
        <w:tc>
          <w:tcPr>
            <w:tcW w:w="1613" w:type="dxa"/>
          </w:tcPr>
          <w:p w14:paraId="0284BAC2" w14:textId="77777777" w:rsidR="00933690" w:rsidRPr="00933690" w:rsidRDefault="00933690" w:rsidP="00933690">
            <w:pPr>
              <w:rPr>
                <w:sz w:val="20"/>
                <w:szCs w:val="20"/>
              </w:rPr>
            </w:pPr>
            <w:r w:rsidRPr="00933690">
              <w:rPr>
                <w:sz w:val="20"/>
                <w:szCs w:val="20"/>
              </w:rPr>
              <w:t>Passive Ankle ROM</w:t>
            </w:r>
          </w:p>
        </w:tc>
        <w:tc>
          <w:tcPr>
            <w:tcW w:w="999" w:type="dxa"/>
          </w:tcPr>
          <w:p w14:paraId="38FD54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69AB42B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6A2C77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46DFE3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619EFD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7C12C6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77459E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70DA344" w14:textId="77777777" w:rsidTr="00474EB5">
        <w:tc>
          <w:tcPr>
            <w:tcW w:w="1613" w:type="dxa"/>
          </w:tcPr>
          <w:p w14:paraId="4213709A" w14:textId="77777777" w:rsidR="00933690" w:rsidRPr="00933690" w:rsidRDefault="00933690" w:rsidP="00933690">
            <w:pPr>
              <w:rPr>
                <w:sz w:val="20"/>
                <w:szCs w:val="20"/>
              </w:rPr>
            </w:pPr>
            <w:r w:rsidRPr="00933690">
              <w:rPr>
                <w:sz w:val="20"/>
                <w:szCs w:val="20"/>
              </w:rPr>
              <w:t>Kinematics: Optimising gait movement patterns   (Heel forefoot contact timing ankle ROM)</w:t>
            </w:r>
          </w:p>
        </w:tc>
        <w:tc>
          <w:tcPr>
            <w:tcW w:w="999" w:type="dxa"/>
          </w:tcPr>
          <w:p w14:paraId="7ED3ADE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19C2FDE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6892C34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615993F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448F49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47F1252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092BF97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22592EB" w14:textId="77777777" w:rsidTr="00474EB5">
        <w:tc>
          <w:tcPr>
            <w:tcW w:w="1613" w:type="dxa"/>
          </w:tcPr>
          <w:p w14:paraId="613D5685" w14:textId="77777777" w:rsidR="00933690" w:rsidRPr="00933690" w:rsidRDefault="00933690" w:rsidP="00933690">
            <w:pPr>
              <w:rPr>
                <w:sz w:val="20"/>
                <w:szCs w:val="20"/>
              </w:rPr>
            </w:pPr>
            <w:r w:rsidRPr="00933690">
              <w:rPr>
                <w:sz w:val="20"/>
                <w:szCs w:val="20"/>
              </w:rPr>
              <w:t>Kinetic: In-shoe pressure measurement (Heel and Forefoot loading)</w:t>
            </w:r>
          </w:p>
        </w:tc>
        <w:tc>
          <w:tcPr>
            <w:tcW w:w="999" w:type="dxa"/>
          </w:tcPr>
          <w:p w14:paraId="092D1F0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230C534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AE33DF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6ACD9DB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6D27BBD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285ECD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57ED35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02969B9" w14:textId="77777777" w:rsidTr="00474EB5">
        <w:tc>
          <w:tcPr>
            <w:tcW w:w="1613" w:type="dxa"/>
          </w:tcPr>
          <w:p w14:paraId="3682228E" w14:textId="77777777" w:rsidR="00933690" w:rsidRPr="00933690" w:rsidRDefault="00933690" w:rsidP="00933690">
            <w:pPr>
              <w:rPr>
                <w:sz w:val="20"/>
                <w:szCs w:val="20"/>
              </w:rPr>
            </w:pPr>
            <w:r w:rsidRPr="00933690">
              <w:rPr>
                <w:sz w:val="20"/>
                <w:szCs w:val="20"/>
              </w:rPr>
              <w:t>Spatiotemporal Increased walking velocity, 6MWT, TUG</w:t>
            </w:r>
          </w:p>
        </w:tc>
        <w:tc>
          <w:tcPr>
            <w:tcW w:w="999" w:type="dxa"/>
          </w:tcPr>
          <w:p w14:paraId="39746B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4251518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44B2A78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14D1B1F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4BA46AD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7DA31F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7602454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3D2D316" w14:textId="77777777" w:rsidTr="00474EB5">
        <w:tc>
          <w:tcPr>
            <w:tcW w:w="1613" w:type="dxa"/>
          </w:tcPr>
          <w:p w14:paraId="5FC9B473" w14:textId="77777777" w:rsidR="00933690" w:rsidRPr="00933690" w:rsidRDefault="00933690" w:rsidP="00933690">
            <w:pPr>
              <w:rPr>
                <w:sz w:val="20"/>
                <w:szCs w:val="20"/>
              </w:rPr>
            </w:pPr>
            <w:r w:rsidRPr="00933690">
              <w:rPr>
                <w:sz w:val="20"/>
                <w:szCs w:val="20"/>
              </w:rPr>
              <w:t>QoL: Pain</w:t>
            </w:r>
          </w:p>
        </w:tc>
        <w:tc>
          <w:tcPr>
            <w:tcW w:w="999" w:type="dxa"/>
          </w:tcPr>
          <w:p w14:paraId="581C7C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57D70F8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707C2A1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666802C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3F3F9CA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066A99E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429DF7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413EDDE1" w14:textId="77777777" w:rsidR="00933690" w:rsidRPr="00933690" w:rsidRDefault="00933690" w:rsidP="00933690">
            <w:pPr>
              <w:jc w:val="center"/>
              <w:rPr>
                <w:sz w:val="20"/>
                <w:szCs w:val="20"/>
              </w:rPr>
            </w:pPr>
          </w:p>
        </w:tc>
      </w:tr>
      <w:tr w:rsidR="00933690" w:rsidRPr="00933690" w14:paraId="235B0F67" w14:textId="77777777" w:rsidTr="00474EB5">
        <w:tc>
          <w:tcPr>
            <w:tcW w:w="1613" w:type="dxa"/>
          </w:tcPr>
          <w:p w14:paraId="69F8BE5E" w14:textId="77777777" w:rsidR="00933690" w:rsidRPr="00933690" w:rsidRDefault="00933690" w:rsidP="00933690">
            <w:pPr>
              <w:rPr>
                <w:sz w:val="20"/>
                <w:szCs w:val="20"/>
              </w:rPr>
            </w:pPr>
            <w:r w:rsidRPr="00933690">
              <w:rPr>
                <w:sz w:val="20"/>
                <w:szCs w:val="20"/>
              </w:rPr>
              <w:t>QoL: ADL (daily mobility and social interaction)</w:t>
            </w:r>
          </w:p>
        </w:tc>
        <w:tc>
          <w:tcPr>
            <w:tcW w:w="999" w:type="dxa"/>
          </w:tcPr>
          <w:p w14:paraId="06AC120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123BCC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B162CA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3CBADD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67CB914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07903B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433D57B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76AA8EC" w14:textId="77777777" w:rsidR="00933690" w:rsidRPr="00933690" w:rsidRDefault="00933690" w:rsidP="00933690">
      <w:pPr>
        <w:rPr>
          <w:sz w:val="20"/>
          <w:szCs w:val="20"/>
        </w:rPr>
      </w:pPr>
    </w:p>
    <w:p w14:paraId="51DF6304" w14:textId="77777777" w:rsidR="00933690" w:rsidRPr="00933690" w:rsidRDefault="00933690" w:rsidP="00933690">
      <w:pPr>
        <w:rPr>
          <w:sz w:val="20"/>
          <w:szCs w:val="20"/>
        </w:rPr>
      </w:pPr>
    </w:p>
    <w:p w14:paraId="01E65EE8" w14:textId="77777777" w:rsidR="00933690" w:rsidRPr="00933690" w:rsidRDefault="00933690" w:rsidP="00933690">
      <w:pPr>
        <w:rPr>
          <w:sz w:val="20"/>
          <w:szCs w:val="20"/>
        </w:rPr>
      </w:pPr>
      <w:r w:rsidRPr="00933690">
        <w:rPr>
          <w:sz w:val="20"/>
          <w:szCs w:val="20"/>
        </w:rPr>
        <w:t>16)</w:t>
      </w:r>
    </w:p>
    <w:tbl>
      <w:tblPr>
        <w:tblStyle w:val="TableGrid"/>
        <w:tblW w:w="8500" w:type="dxa"/>
        <w:tblLook w:val="04A0" w:firstRow="1" w:lastRow="0" w:firstColumn="1" w:lastColumn="0" w:noHBand="0" w:noVBand="1"/>
      </w:tblPr>
      <w:tblGrid>
        <w:gridCol w:w="8500"/>
      </w:tblGrid>
      <w:tr w:rsidR="00933690" w:rsidRPr="00933690" w14:paraId="3B5D8162" w14:textId="77777777" w:rsidTr="00933690">
        <w:tc>
          <w:tcPr>
            <w:tcW w:w="8500" w:type="dxa"/>
          </w:tcPr>
          <w:p w14:paraId="7DD3A492" w14:textId="77777777" w:rsidR="00933690" w:rsidRPr="00933690" w:rsidRDefault="00933690" w:rsidP="00933690">
            <w:pPr>
              <w:rPr>
                <w:sz w:val="20"/>
                <w:szCs w:val="20"/>
              </w:rPr>
            </w:pPr>
            <w:r w:rsidRPr="00933690">
              <w:rPr>
                <w:sz w:val="20"/>
                <w:szCs w:val="20"/>
              </w:rPr>
              <w:t>You may use this optional area if you wish to provide any further information on stability footwear intervention in children who toe walk.</w:t>
            </w:r>
          </w:p>
        </w:tc>
      </w:tr>
      <w:tr w:rsidR="00933690" w:rsidRPr="00933690" w14:paraId="39E31AA8" w14:textId="77777777" w:rsidTr="00933690">
        <w:tc>
          <w:tcPr>
            <w:tcW w:w="8500" w:type="dxa"/>
          </w:tcPr>
          <w:p w14:paraId="0D395F40" w14:textId="77777777" w:rsidR="00933690" w:rsidRPr="00933690" w:rsidRDefault="00933690" w:rsidP="00933690">
            <w:pPr>
              <w:rPr>
                <w:sz w:val="20"/>
                <w:szCs w:val="20"/>
              </w:rPr>
            </w:pPr>
          </w:p>
          <w:p w14:paraId="6D07DB23" w14:textId="77777777" w:rsidR="00933690" w:rsidRPr="00933690" w:rsidRDefault="00933690" w:rsidP="00933690">
            <w:pPr>
              <w:rPr>
                <w:sz w:val="20"/>
                <w:szCs w:val="20"/>
              </w:rPr>
            </w:pPr>
          </w:p>
          <w:p w14:paraId="616EB317" w14:textId="77777777" w:rsidR="00933690" w:rsidRPr="00933690" w:rsidRDefault="00933690" w:rsidP="00933690">
            <w:pPr>
              <w:rPr>
                <w:sz w:val="20"/>
                <w:szCs w:val="20"/>
              </w:rPr>
            </w:pPr>
          </w:p>
          <w:p w14:paraId="6ED9706A" w14:textId="77777777" w:rsidR="00933690" w:rsidRPr="00933690" w:rsidRDefault="00933690" w:rsidP="00933690">
            <w:pPr>
              <w:rPr>
                <w:sz w:val="20"/>
                <w:szCs w:val="20"/>
              </w:rPr>
            </w:pPr>
          </w:p>
          <w:p w14:paraId="26BA8467" w14:textId="77777777" w:rsidR="00933690" w:rsidRPr="00933690" w:rsidRDefault="00933690" w:rsidP="00933690">
            <w:pPr>
              <w:rPr>
                <w:sz w:val="20"/>
                <w:szCs w:val="20"/>
              </w:rPr>
            </w:pPr>
          </w:p>
          <w:p w14:paraId="5C761A7D" w14:textId="77777777" w:rsidR="00933690" w:rsidRPr="00933690" w:rsidRDefault="00933690" w:rsidP="00933690">
            <w:pPr>
              <w:rPr>
                <w:sz w:val="20"/>
                <w:szCs w:val="20"/>
              </w:rPr>
            </w:pPr>
          </w:p>
        </w:tc>
      </w:tr>
    </w:tbl>
    <w:p w14:paraId="5882726D" w14:textId="77777777" w:rsidR="00933690" w:rsidRPr="00933690" w:rsidRDefault="00933690" w:rsidP="00933690">
      <w:pPr>
        <w:rPr>
          <w:sz w:val="20"/>
          <w:szCs w:val="20"/>
        </w:rPr>
      </w:pPr>
    </w:p>
    <w:p w14:paraId="1F6C9FCF" w14:textId="77777777" w:rsidR="00933690" w:rsidRPr="00933690" w:rsidRDefault="00933690" w:rsidP="00933690">
      <w:pPr>
        <w:rPr>
          <w:sz w:val="20"/>
          <w:szCs w:val="20"/>
        </w:rPr>
      </w:pPr>
    </w:p>
    <w:tbl>
      <w:tblPr>
        <w:tblStyle w:val="TableGrid"/>
        <w:tblW w:w="8500" w:type="dxa"/>
        <w:tblLook w:val="04A0" w:firstRow="1" w:lastRow="0" w:firstColumn="1" w:lastColumn="0" w:noHBand="0" w:noVBand="1"/>
      </w:tblPr>
      <w:tblGrid>
        <w:gridCol w:w="8500"/>
      </w:tblGrid>
      <w:tr w:rsidR="00933690" w:rsidRPr="00933690" w14:paraId="1AD25C06" w14:textId="77777777" w:rsidTr="00474EB5">
        <w:tc>
          <w:tcPr>
            <w:tcW w:w="8500" w:type="dxa"/>
          </w:tcPr>
          <w:p w14:paraId="253B845E" w14:textId="77777777" w:rsidR="00933690" w:rsidRPr="00933690" w:rsidRDefault="00933690" w:rsidP="00933690">
            <w:pPr>
              <w:rPr>
                <w:b/>
                <w:bCs/>
                <w:sz w:val="20"/>
                <w:szCs w:val="20"/>
              </w:rPr>
            </w:pPr>
            <w:r w:rsidRPr="00933690">
              <w:rPr>
                <w:b/>
                <w:bCs/>
                <w:sz w:val="20"/>
                <w:szCs w:val="20"/>
              </w:rPr>
              <w:t>Duchenne Muscular Dystrophy</w:t>
            </w:r>
          </w:p>
          <w:p w14:paraId="7751DE84" w14:textId="77777777" w:rsidR="00933690" w:rsidRPr="00933690" w:rsidRDefault="00933690" w:rsidP="00933690">
            <w:pPr>
              <w:rPr>
                <w:b/>
                <w:bCs/>
                <w:sz w:val="20"/>
                <w:szCs w:val="20"/>
              </w:rPr>
            </w:pPr>
          </w:p>
        </w:tc>
      </w:tr>
      <w:tr w:rsidR="00933690" w:rsidRPr="00933690" w14:paraId="3BB75192" w14:textId="77777777" w:rsidTr="00474EB5">
        <w:tc>
          <w:tcPr>
            <w:tcW w:w="8500" w:type="dxa"/>
          </w:tcPr>
          <w:p w14:paraId="13212594" w14:textId="77777777" w:rsidR="00933690" w:rsidRPr="00933690" w:rsidRDefault="00933690" w:rsidP="00933690">
            <w:pPr>
              <w:rPr>
                <w:sz w:val="20"/>
                <w:szCs w:val="20"/>
              </w:rPr>
            </w:pPr>
            <w:r w:rsidRPr="00933690">
              <w:rPr>
                <w:sz w:val="20"/>
                <w:szCs w:val="20"/>
              </w:rPr>
              <w:t>From the research stability footwear has been proposed as a clinical intervention for children with Duchenne Muscular Dystrophy (DMD). In the questions below you will be presented with the collective opinion of panellists from Round 1 in relation to the suitability of stability footwear as a clinical intervention.</w:t>
            </w:r>
          </w:p>
          <w:p w14:paraId="79AB589B" w14:textId="77777777" w:rsidR="00933690" w:rsidRPr="00933690" w:rsidRDefault="00933690" w:rsidP="00933690">
            <w:pPr>
              <w:rPr>
                <w:sz w:val="20"/>
                <w:szCs w:val="20"/>
              </w:rPr>
            </w:pPr>
          </w:p>
          <w:p w14:paraId="3D733B34" w14:textId="77777777" w:rsidR="00933690" w:rsidRPr="00933690" w:rsidRDefault="00933690" w:rsidP="00933690">
            <w:pPr>
              <w:rPr>
                <w:sz w:val="20"/>
                <w:szCs w:val="20"/>
              </w:rPr>
            </w:pPr>
            <w:r w:rsidRPr="00933690">
              <w:rPr>
                <w:sz w:val="20"/>
                <w:szCs w:val="20"/>
              </w:rPr>
              <w:t>11 of the 15 panellists 73% had clinical experience with this condition and provided the information for this section.</w:t>
            </w:r>
          </w:p>
          <w:p w14:paraId="08B30E57" w14:textId="77777777" w:rsidR="00933690" w:rsidRPr="00933690" w:rsidRDefault="00933690" w:rsidP="00933690">
            <w:pPr>
              <w:rPr>
                <w:sz w:val="20"/>
                <w:szCs w:val="20"/>
              </w:rPr>
            </w:pPr>
            <w:r w:rsidRPr="00933690">
              <w:rPr>
                <w:sz w:val="20"/>
                <w:szCs w:val="20"/>
              </w:rPr>
              <w:t xml:space="preserve">    </w:t>
            </w:r>
          </w:p>
          <w:p w14:paraId="5839C7EA"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Question 22)      </w:t>
            </w:r>
          </w:p>
        </w:tc>
      </w:tr>
    </w:tbl>
    <w:p w14:paraId="02C127A8" w14:textId="77777777" w:rsidR="00933690" w:rsidRPr="00933690" w:rsidRDefault="00933690" w:rsidP="00933690">
      <w:pPr>
        <w:rPr>
          <w:sz w:val="20"/>
          <w:szCs w:val="20"/>
        </w:rPr>
      </w:pPr>
    </w:p>
    <w:p w14:paraId="471B14CC" w14:textId="77777777" w:rsidR="00933690" w:rsidRPr="00933690" w:rsidRDefault="00933690" w:rsidP="00933690">
      <w:pPr>
        <w:rPr>
          <w:sz w:val="20"/>
          <w:szCs w:val="20"/>
        </w:rPr>
      </w:pPr>
      <w:r w:rsidRPr="00933690">
        <w:rPr>
          <w:sz w:val="20"/>
          <w:szCs w:val="20"/>
        </w:rPr>
        <w:t>17)</w:t>
      </w:r>
    </w:p>
    <w:tbl>
      <w:tblPr>
        <w:tblStyle w:val="TableGrid"/>
        <w:tblW w:w="8500" w:type="dxa"/>
        <w:tblLook w:val="04A0" w:firstRow="1" w:lastRow="0" w:firstColumn="1" w:lastColumn="0" w:noHBand="0" w:noVBand="1"/>
      </w:tblPr>
      <w:tblGrid>
        <w:gridCol w:w="1494"/>
        <w:gridCol w:w="1020"/>
        <w:gridCol w:w="1020"/>
        <w:gridCol w:w="1203"/>
        <w:gridCol w:w="913"/>
        <w:gridCol w:w="1203"/>
        <w:gridCol w:w="761"/>
        <w:gridCol w:w="886"/>
      </w:tblGrid>
      <w:tr w:rsidR="00933690" w:rsidRPr="00933690" w14:paraId="1CD66F89" w14:textId="77777777" w:rsidTr="00474EB5">
        <w:tc>
          <w:tcPr>
            <w:tcW w:w="8500" w:type="dxa"/>
            <w:gridSpan w:val="8"/>
          </w:tcPr>
          <w:p w14:paraId="74F9BBDD" w14:textId="77777777" w:rsidR="00933690" w:rsidRPr="00933690" w:rsidRDefault="00933690" w:rsidP="00933690">
            <w:pPr>
              <w:rPr>
                <w:sz w:val="20"/>
                <w:szCs w:val="20"/>
              </w:rPr>
            </w:pPr>
            <w:r w:rsidRPr="00933690">
              <w:rPr>
                <w:sz w:val="20"/>
                <w:szCs w:val="20"/>
              </w:rPr>
              <w:t>Panellists were asked if DMD was a suitable condition for stability footwear intervention in children and their reasoning for this.</w:t>
            </w:r>
          </w:p>
          <w:p w14:paraId="2BA8F164" w14:textId="77777777" w:rsidR="00933690" w:rsidRPr="00933690" w:rsidRDefault="00933690" w:rsidP="00933690">
            <w:pPr>
              <w:rPr>
                <w:sz w:val="20"/>
                <w:szCs w:val="20"/>
              </w:rPr>
            </w:pPr>
          </w:p>
          <w:p w14:paraId="0B415695" w14:textId="77777777" w:rsidR="00933690" w:rsidRPr="00933690" w:rsidRDefault="00933690" w:rsidP="00933690">
            <w:pPr>
              <w:rPr>
                <w:sz w:val="20"/>
                <w:szCs w:val="20"/>
              </w:rPr>
            </w:pPr>
            <w:r w:rsidRPr="00933690">
              <w:rPr>
                <w:sz w:val="20"/>
                <w:szCs w:val="20"/>
              </w:rPr>
              <w:t xml:space="preserve">The median level of agreement amongst the panellists was "somewhat </w:t>
            </w:r>
            <w:proofErr w:type="spellStart"/>
            <w:r w:rsidRPr="00933690">
              <w:rPr>
                <w:sz w:val="20"/>
                <w:szCs w:val="20"/>
              </w:rPr>
              <w:t>agreel</w:t>
            </w:r>
            <w:proofErr w:type="spellEnd"/>
            <w:r w:rsidRPr="00933690">
              <w:rPr>
                <w:sz w:val="20"/>
                <w:szCs w:val="20"/>
              </w:rPr>
              <w:t>" with the majority of responses between "neutral" and "strongly agree".</w:t>
            </w:r>
          </w:p>
          <w:p w14:paraId="64A35005" w14:textId="77777777" w:rsidR="00933690" w:rsidRPr="00933690" w:rsidRDefault="00933690" w:rsidP="00933690">
            <w:pPr>
              <w:rPr>
                <w:sz w:val="20"/>
                <w:szCs w:val="20"/>
              </w:rPr>
            </w:pPr>
          </w:p>
          <w:p w14:paraId="6841AB01" w14:textId="77777777" w:rsidR="00933690" w:rsidRPr="00933690" w:rsidRDefault="00933690" w:rsidP="00933690">
            <w:pPr>
              <w:rPr>
                <w:sz w:val="20"/>
                <w:szCs w:val="20"/>
              </w:rPr>
            </w:pPr>
            <w:r w:rsidRPr="00933690">
              <w:rPr>
                <w:sz w:val="20"/>
                <w:szCs w:val="20"/>
              </w:rPr>
              <w:t>Panellist feedback suggested there was a dispersion of responses concerning the suitability of stability footwear for this condition. Some panellist felt there were no significant foot posture issues with DMD and if there were that foot orthoses were a more cost-effective measure. Whereas others felt it could help stabilise rearfoot and ankle motion in early stages and could be used in later stages if there was a loss of ankle range of motion or assist standing balance alongside other assistive aids (AFO). Some felt it may hinder walking in later stages due to muscle weakness and knee extension ability.</w:t>
            </w:r>
          </w:p>
          <w:p w14:paraId="3A4A2160" w14:textId="77777777" w:rsidR="00933690" w:rsidRPr="00933690" w:rsidRDefault="00933690" w:rsidP="00933690">
            <w:pPr>
              <w:rPr>
                <w:sz w:val="20"/>
                <w:szCs w:val="20"/>
              </w:rPr>
            </w:pPr>
          </w:p>
          <w:p w14:paraId="48EF3BD0"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39D06811" w14:textId="77777777" w:rsidTr="00474EB5">
        <w:tc>
          <w:tcPr>
            <w:tcW w:w="1547" w:type="dxa"/>
            <w:vMerge w:val="restart"/>
          </w:tcPr>
          <w:p w14:paraId="69818D7E" w14:textId="77777777" w:rsidR="00933690" w:rsidRPr="00933690" w:rsidRDefault="00933690" w:rsidP="00933690">
            <w:pPr>
              <w:jc w:val="both"/>
              <w:rPr>
                <w:sz w:val="20"/>
                <w:szCs w:val="20"/>
              </w:rPr>
            </w:pPr>
          </w:p>
        </w:tc>
        <w:tc>
          <w:tcPr>
            <w:tcW w:w="1035" w:type="dxa"/>
          </w:tcPr>
          <w:p w14:paraId="2A1E19DA" w14:textId="77777777" w:rsidR="00933690" w:rsidRPr="00933690" w:rsidRDefault="00933690" w:rsidP="00933690">
            <w:pPr>
              <w:jc w:val="both"/>
              <w:rPr>
                <w:sz w:val="20"/>
                <w:szCs w:val="20"/>
              </w:rPr>
            </w:pPr>
            <w:r w:rsidRPr="00933690">
              <w:rPr>
                <w:sz w:val="20"/>
                <w:szCs w:val="20"/>
              </w:rPr>
              <w:t>Strongly Disagree</w:t>
            </w:r>
          </w:p>
        </w:tc>
        <w:tc>
          <w:tcPr>
            <w:tcW w:w="1035" w:type="dxa"/>
          </w:tcPr>
          <w:p w14:paraId="5FD29C6E" w14:textId="77777777" w:rsidR="00933690" w:rsidRPr="00933690" w:rsidRDefault="00933690" w:rsidP="00933690">
            <w:pPr>
              <w:jc w:val="both"/>
              <w:rPr>
                <w:sz w:val="20"/>
                <w:szCs w:val="20"/>
              </w:rPr>
            </w:pPr>
            <w:r w:rsidRPr="00933690">
              <w:rPr>
                <w:sz w:val="20"/>
                <w:szCs w:val="20"/>
              </w:rPr>
              <w:t>Disagree</w:t>
            </w:r>
          </w:p>
        </w:tc>
        <w:tc>
          <w:tcPr>
            <w:tcW w:w="1221" w:type="dxa"/>
          </w:tcPr>
          <w:p w14:paraId="2DC818CE" w14:textId="77777777" w:rsidR="00933690" w:rsidRPr="00933690" w:rsidRDefault="00933690" w:rsidP="00933690">
            <w:pPr>
              <w:jc w:val="both"/>
              <w:rPr>
                <w:sz w:val="20"/>
                <w:szCs w:val="20"/>
              </w:rPr>
            </w:pPr>
            <w:r w:rsidRPr="00933690">
              <w:rPr>
                <w:sz w:val="20"/>
                <w:szCs w:val="20"/>
              </w:rPr>
              <w:t>Somewhat Disagree</w:t>
            </w:r>
          </w:p>
        </w:tc>
        <w:tc>
          <w:tcPr>
            <w:tcW w:w="926" w:type="dxa"/>
          </w:tcPr>
          <w:p w14:paraId="706C5F70" w14:textId="77777777" w:rsidR="00933690" w:rsidRPr="00933690" w:rsidRDefault="00933690" w:rsidP="00933690">
            <w:pPr>
              <w:jc w:val="both"/>
              <w:rPr>
                <w:sz w:val="20"/>
                <w:szCs w:val="20"/>
              </w:rPr>
            </w:pPr>
            <w:r w:rsidRPr="00933690">
              <w:rPr>
                <w:sz w:val="20"/>
                <w:szCs w:val="20"/>
              </w:rPr>
              <w:t>Neutral</w:t>
            </w:r>
          </w:p>
        </w:tc>
        <w:tc>
          <w:tcPr>
            <w:tcW w:w="1221" w:type="dxa"/>
          </w:tcPr>
          <w:p w14:paraId="08964C45" w14:textId="77777777" w:rsidR="00933690" w:rsidRPr="00933690" w:rsidRDefault="00933690" w:rsidP="00933690">
            <w:pPr>
              <w:jc w:val="both"/>
              <w:rPr>
                <w:sz w:val="20"/>
                <w:szCs w:val="20"/>
              </w:rPr>
            </w:pPr>
            <w:r w:rsidRPr="00933690">
              <w:rPr>
                <w:sz w:val="20"/>
                <w:szCs w:val="20"/>
              </w:rPr>
              <w:t>Somewhat Agree</w:t>
            </w:r>
          </w:p>
        </w:tc>
        <w:tc>
          <w:tcPr>
            <w:tcW w:w="771" w:type="dxa"/>
          </w:tcPr>
          <w:p w14:paraId="08F89ADB" w14:textId="77777777" w:rsidR="00933690" w:rsidRPr="00933690" w:rsidRDefault="00933690" w:rsidP="00933690">
            <w:pPr>
              <w:jc w:val="both"/>
              <w:rPr>
                <w:sz w:val="20"/>
                <w:szCs w:val="20"/>
              </w:rPr>
            </w:pPr>
            <w:r w:rsidRPr="00933690">
              <w:rPr>
                <w:sz w:val="20"/>
                <w:szCs w:val="20"/>
              </w:rPr>
              <w:t>Agree</w:t>
            </w:r>
          </w:p>
        </w:tc>
        <w:tc>
          <w:tcPr>
            <w:tcW w:w="744" w:type="dxa"/>
          </w:tcPr>
          <w:p w14:paraId="44598858" w14:textId="77777777" w:rsidR="00933690" w:rsidRPr="00933690" w:rsidRDefault="00933690" w:rsidP="00933690">
            <w:pPr>
              <w:jc w:val="both"/>
              <w:rPr>
                <w:sz w:val="20"/>
                <w:szCs w:val="20"/>
              </w:rPr>
            </w:pPr>
            <w:r w:rsidRPr="00933690">
              <w:rPr>
                <w:sz w:val="20"/>
                <w:szCs w:val="20"/>
              </w:rPr>
              <w:t>Strongly Agree</w:t>
            </w:r>
          </w:p>
        </w:tc>
      </w:tr>
      <w:tr w:rsidR="00933690" w:rsidRPr="00933690" w14:paraId="4CFFF8F2" w14:textId="77777777" w:rsidTr="00474EB5">
        <w:tc>
          <w:tcPr>
            <w:tcW w:w="1547" w:type="dxa"/>
            <w:vMerge/>
          </w:tcPr>
          <w:p w14:paraId="0B3534B0" w14:textId="77777777" w:rsidR="00933690" w:rsidRPr="00933690" w:rsidRDefault="00933690" w:rsidP="00933690">
            <w:pPr>
              <w:jc w:val="center"/>
              <w:rPr>
                <w:sz w:val="20"/>
                <w:szCs w:val="20"/>
              </w:rPr>
            </w:pPr>
          </w:p>
        </w:tc>
        <w:tc>
          <w:tcPr>
            <w:tcW w:w="1035" w:type="dxa"/>
          </w:tcPr>
          <w:p w14:paraId="1332F59E" w14:textId="77777777" w:rsidR="00933690" w:rsidRPr="00933690" w:rsidRDefault="00933690" w:rsidP="00933690">
            <w:pPr>
              <w:jc w:val="center"/>
              <w:rPr>
                <w:sz w:val="20"/>
                <w:szCs w:val="20"/>
              </w:rPr>
            </w:pPr>
            <w:r w:rsidRPr="00933690">
              <w:rPr>
                <w:sz w:val="20"/>
                <w:szCs w:val="20"/>
              </w:rPr>
              <w:t>1</w:t>
            </w:r>
          </w:p>
        </w:tc>
        <w:tc>
          <w:tcPr>
            <w:tcW w:w="1035" w:type="dxa"/>
          </w:tcPr>
          <w:p w14:paraId="25057249" w14:textId="77777777" w:rsidR="00933690" w:rsidRPr="00933690" w:rsidRDefault="00933690" w:rsidP="00933690">
            <w:pPr>
              <w:jc w:val="center"/>
              <w:rPr>
                <w:sz w:val="20"/>
                <w:szCs w:val="20"/>
              </w:rPr>
            </w:pPr>
            <w:r w:rsidRPr="00933690">
              <w:rPr>
                <w:sz w:val="20"/>
                <w:szCs w:val="20"/>
              </w:rPr>
              <w:t>2</w:t>
            </w:r>
          </w:p>
        </w:tc>
        <w:tc>
          <w:tcPr>
            <w:tcW w:w="1221" w:type="dxa"/>
          </w:tcPr>
          <w:p w14:paraId="5CFE23B9" w14:textId="77777777" w:rsidR="00933690" w:rsidRPr="00933690" w:rsidRDefault="00933690" w:rsidP="00933690">
            <w:pPr>
              <w:jc w:val="center"/>
              <w:rPr>
                <w:sz w:val="20"/>
                <w:szCs w:val="20"/>
              </w:rPr>
            </w:pPr>
            <w:r w:rsidRPr="00933690">
              <w:rPr>
                <w:sz w:val="20"/>
                <w:szCs w:val="20"/>
              </w:rPr>
              <w:t>3</w:t>
            </w:r>
          </w:p>
        </w:tc>
        <w:tc>
          <w:tcPr>
            <w:tcW w:w="926" w:type="dxa"/>
          </w:tcPr>
          <w:p w14:paraId="1CAD5BCE" w14:textId="77777777" w:rsidR="00933690" w:rsidRPr="00933690" w:rsidRDefault="00933690" w:rsidP="00933690">
            <w:pPr>
              <w:jc w:val="center"/>
              <w:rPr>
                <w:sz w:val="20"/>
                <w:szCs w:val="20"/>
              </w:rPr>
            </w:pPr>
            <w:r w:rsidRPr="00933690">
              <w:rPr>
                <w:sz w:val="20"/>
                <w:szCs w:val="20"/>
              </w:rPr>
              <w:t>4</w:t>
            </w:r>
          </w:p>
        </w:tc>
        <w:tc>
          <w:tcPr>
            <w:tcW w:w="1221" w:type="dxa"/>
          </w:tcPr>
          <w:p w14:paraId="41A7C162" w14:textId="77777777" w:rsidR="00933690" w:rsidRPr="00933690" w:rsidRDefault="00933690" w:rsidP="00933690">
            <w:pPr>
              <w:jc w:val="center"/>
              <w:rPr>
                <w:sz w:val="20"/>
                <w:szCs w:val="20"/>
              </w:rPr>
            </w:pPr>
            <w:r w:rsidRPr="00933690">
              <w:rPr>
                <w:sz w:val="20"/>
                <w:szCs w:val="20"/>
              </w:rPr>
              <w:t>5</w:t>
            </w:r>
          </w:p>
        </w:tc>
        <w:tc>
          <w:tcPr>
            <w:tcW w:w="771" w:type="dxa"/>
          </w:tcPr>
          <w:p w14:paraId="5BB29462" w14:textId="77777777" w:rsidR="00933690" w:rsidRPr="00933690" w:rsidRDefault="00933690" w:rsidP="00933690">
            <w:pPr>
              <w:jc w:val="center"/>
              <w:rPr>
                <w:sz w:val="20"/>
                <w:szCs w:val="20"/>
              </w:rPr>
            </w:pPr>
            <w:r w:rsidRPr="00933690">
              <w:rPr>
                <w:sz w:val="20"/>
                <w:szCs w:val="20"/>
              </w:rPr>
              <w:t>6</w:t>
            </w:r>
          </w:p>
        </w:tc>
        <w:tc>
          <w:tcPr>
            <w:tcW w:w="744" w:type="dxa"/>
          </w:tcPr>
          <w:p w14:paraId="6CF34DE3" w14:textId="77777777" w:rsidR="00933690" w:rsidRPr="00933690" w:rsidRDefault="00933690" w:rsidP="00933690">
            <w:pPr>
              <w:jc w:val="center"/>
              <w:rPr>
                <w:sz w:val="20"/>
                <w:szCs w:val="20"/>
              </w:rPr>
            </w:pPr>
            <w:r w:rsidRPr="00933690">
              <w:rPr>
                <w:sz w:val="20"/>
                <w:szCs w:val="20"/>
              </w:rPr>
              <w:t>7</w:t>
            </w:r>
          </w:p>
        </w:tc>
      </w:tr>
      <w:tr w:rsidR="00933690" w:rsidRPr="00933690" w14:paraId="2F8E772B" w14:textId="77777777" w:rsidTr="00474EB5">
        <w:tc>
          <w:tcPr>
            <w:tcW w:w="1547" w:type="dxa"/>
          </w:tcPr>
          <w:p w14:paraId="12FE42F2" w14:textId="77777777" w:rsidR="00933690" w:rsidRPr="00933690" w:rsidRDefault="00933690" w:rsidP="00933690">
            <w:pPr>
              <w:rPr>
                <w:sz w:val="20"/>
                <w:szCs w:val="20"/>
              </w:rPr>
            </w:pPr>
            <w:r w:rsidRPr="00933690">
              <w:rPr>
                <w:sz w:val="20"/>
                <w:szCs w:val="20"/>
              </w:rPr>
              <w:t>Stability footwear should only be issued to children with DMD after a critical assessment of the child's mobility needs in respect to other assistive aids</w:t>
            </w:r>
          </w:p>
        </w:tc>
        <w:tc>
          <w:tcPr>
            <w:tcW w:w="1035" w:type="dxa"/>
          </w:tcPr>
          <w:p w14:paraId="3F5AE80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35" w:type="dxa"/>
          </w:tcPr>
          <w:p w14:paraId="1D840B2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21" w:type="dxa"/>
          </w:tcPr>
          <w:p w14:paraId="6DAD340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6" w:type="dxa"/>
          </w:tcPr>
          <w:p w14:paraId="28B2E93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21" w:type="dxa"/>
          </w:tcPr>
          <w:p w14:paraId="72A9744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1" w:type="dxa"/>
          </w:tcPr>
          <w:p w14:paraId="69DF13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2DEE71B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077E6ABE" w14:textId="77777777" w:rsidR="00933690" w:rsidRPr="00933690" w:rsidRDefault="00933690" w:rsidP="00933690">
      <w:pPr>
        <w:rPr>
          <w:sz w:val="20"/>
          <w:szCs w:val="20"/>
        </w:rPr>
      </w:pPr>
    </w:p>
    <w:p w14:paraId="17D19E64" w14:textId="77777777" w:rsidR="00933690" w:rsidRPr="00933690" w:rsidRDefault="00933690" w:rsidP="00933690">
      <w:pPr>
        <w:rPr>
          <w:sz w:val="20"/>
          <w:szCs w:val="20"/>
        </w:rPr>
      </w:pPr>
      <w:r w:rsidRPr="00933690">
        <w:rPr>
          <w:sz w:val="20"/>
          <w:szCs w:val="20"/>
        </w:rPr>
        <w:t>18)</w:t>
      </w:r>
    </w:p>
    <w:tbl>
      <w:tblPr>
        <w:tblStyle w:val="TableGrid"/>
        <w:tblW w:w="8749" w:type="dxa"/>
        <w:tblLook w:val="04A0" w:firstRow="1" w:lastRow="0" w:firstColumn="1" w:lastColumn="0" w:noHBand="0" w:noVBand="1"/>
      </w:tblPr>
      <w:tblGrid>
        <w:gridCol w:w="1345"/>
        <w:gridCol w:w="1064"/>
        <w:gridCol w:w="1064"/>
        <w:gridCol w:w="1257"/>
        <w:gridCol w:w="951"/>
        <w:gridCol w:w="1257"/>
        <w:gridCol w:w="791"/>
        <w:gridCol w:w="1020"/>
      </w:tblGrid>
      <w:tr w:rsidR="00933690" w:rsidRPr="00933690" w14:paraId="156E1B6E" w14:textId="77777777" w:rsidTr="00A05687">
        <w:tc>
          <w:tcPr>
            <w:tcW w:w="8749" w:type="dxa"/>
            <w:gridSpan w:val="8"/>
          </w:tcPr>
          <w:p w14:paraId="5FB631FA" w14:textId="77777777" w:rsidR="00933690" w:rsidRPr="00933690" w:rsidRDefault="00933690" w:rsidP="00933690">
            <w:pPr>
              <w:rPr>
                <w:sz w:val="20"/>
                <w:szCs w:val="20"/>
              </w:rPr>
            </w:pPr>
            <w:r w:rsidRPr="00933690">
              <w:rPr>
                <w:sz w:val="20"/>
                <w:szCs w:val="20"/>
              </w:rPr>
              <w:t>Panellists were asked the degree of mobility impairment in children with DMD that would be suitable for stability footwear both as a sole aid or in combination with another assistive aid.</w:t>
            </w:r>
          </w:p>
          <w:p w14:paraId="6BA820E1" w14:textId="77777777" w:rsidR="00933690" w:rsidRPr="00933690" w:rsidRDefault="00933690" w:rsidP="00933690">
            <w:pPr>
              <w:rPr>
                <w:sz w:val="20"/>
                <w:szCs w:val="20"/>
              </w:rPr>
            </w:pPr>
          </w:p>
          <w:p w14:paraId="2C024882" w14:textId="77777777" w:rsidR="00933690" w:rsidRPr="00933690" w:rsidRDefault="00933690" w:rsidP="00933690">
            <w:pPr>
              <w:rPr>
                <w:sz w:val="20"/>
                <w:szCs w:val="20"/>
              </w:rPr>
            </w:pPr>
            <w:r w:rsidRPr="00933690">
              <w:rPr>
                <w:sz w:val="20"/>
                <w:szCs w:val="20"/>
              </w:rPr>
              <w:t>Panellist feedback suggested that stability footwear may be used as a sole aid or in combination with foot orthosis for foot and ankle instability in early ambulatory stage DMD (walks with some limitations to velocity and balance, can stair climb). In late ambulatory stage DMD, (Loss of ankle ROM, difficulty with walking distances and stair climbing) stability footwear may be used in combination with an AFO and walking frames to assist with mobility. In Early non-ambulatory DMD, (Mobility requires a wheelchair, but the child may still weight-bear for a limited time) stability footwear may be used with AFOs and standing frames to assist with standing and transfer tasks.</w:t>
            </w:r>
          </w:p>
          <w:p w14:paraId="6EA464F0" w14:textId="77777777" w:rsidR="00933690" w:rsidRPr="00933690" w:rsidRDefault="00933690" w:rsidP="00933690">
            <w:pPr>
              <w:rPr>
                <w:sz w:val="20"/>
                <w:szCs w:val="20"/>
              </w:rPr>
            </w:pPr>
          </w:p>
          <w:p w14:paraId="33C1307E" w14:textId="77777777" w:rsidR="00933690" w:rsidRPr="00933690" w:rsidRDefault="00933690" w:rsidP="00933690">
            <w:pPr>
              <w:rPr>
                <w:sz w:val="20"/>
                <w:szCs w:val="20"/>
              </w:rPr>
            </w:pPr>
            <w:r w:rsidRPr="00933690">
              <w:rPr>
                <w:sz w:val="20"/>
                <w:szCs w:val="20"/>
              </w:rPr>
              <w:t>The following statements have been devised from panellist feedback in relation to the degree of mobility impairment in children with DMD suitable for stability footwear intervention; please rank your level of agreement.</w:t>
            </w:r>
          </w:p>
        </w:tc>
      </w:tr>
      <w:tr w:rsidR="00933690" w:rsidRPr="00933690" w14:paraId="57D951A5" w14:textId="77777777" w:rsidTr="00A05687">
        <w:tc>
          <w:tcPr>
            <w:tcW w:w="1345" w:type="dxa"/>
            <w:vMerge w:val="restart"/>
          </w:tcPr>
          <w:p w14:paraId="3C1F13A4" w14:textId="77777777" w:rsidR="00933690" w:rsidRPr="00933690" w:rsidRDefault="00933690" w:rsidP="00933690">
            <w:pPr>
              <w:jc w:val="both"/>
              <w:rPr>
                <w:sz w:val="20"/>
                <w:szCs w:val="20"/>
              </w:rPr>
            </w:pPr>
          </w:p>
        </w:tc>
        <w:tc>
          <w:tcPr>
            <w:tcW w:w="1064" w:type="dxa"/>
          </w:tcPr>
          <w:p w14:paraId="0F415BC3"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596A11DE" w14:textId="77777777" w:rsidR="00933690" w:rsidRPr="00933690" w:rsidRDefault="00933690" w:rsidP="00933690">
            <w:pPr>
              <w:jc w:val="both"/>
              <w:rPr>
                <w:sz w:val="20"/>
                <w:szCs w:val="20"/>
              </w:rPr>
            </w:pPr>
            <w:r w:rsidRPr="00933690">
              <w:rPr>
                <w:sz w:val="20"/>
                <w:szCs w:val="20"/>
              </w:rPr>
              <w:t>Disagree</w:t>
            </w:r>
          </w:p>
        </w:tc>
        <w:tc>
          <w:tcPr>
            <w:tcW w:w="1257" w:type="dxa"/>
          </w:tcPr>
          <w:p w14:paraId="553C5D2B" w14:textId="77777777" w:rsidR="00933690" w:rsidRPr="00933690" w:rsidRDefault="00933690" w:rsidP="00933690">
            <w:pPr>
              <w:jc w:val="both"/>
              <w:rPr>
                <w:sz w:val="20"/>
                <w:szCs w:val="20"/>
              </w:rPr>
            </w:pPr>
            <w:r w:rsidRPr="00933690">
              <w:rPr>
                <w:sz w:val="20"/>
                <w:szCs w:val="20"/>
              </w:rPr>
              <w:t>Somewhat Disagree</w:t>
            </w:r>
          </w:p>
        </w:tc>
        <w:tc>
          <w:tcPr>
            <w:tcW w:w="951" w:type="dxa"/>
          </w:tcPr>
          <w:p w14:paraId="07CF2D91" w14:textId="77777777" w:rsidR="00933690" w:rsidRPr="00933690" w:rsidRDefault="00933690" w:rsidP="00933690">
            <w:pPr>
              <w:jc w:val="both"/>
              <w:rPr>
                <w:sz w:val="20"/>
                <w:szCs w:val="20"/>
              </w:rPr>
            </w:pPr>
            <w:r w:rsidRPr="00933690">
              <w:rPr>
                <w:sz w:val="20"/>
                <w:szCs w:val="20"/>
              </w:rPr>
              <w:t>Neutral</w:t>
            </w:r>
          </w:p>
        </w:tc>
        <w:tc>
          <w:tcPr>
            <w:tcW w:w="1257" w:type="dxa"/>
          </w:tcPr>
          <w:p w14:paraId="3213B937" w14:textId="77777777" w:rsidR="00933690" w:rsidRPr="00933690" w:rsidRDefault="00933690" w:rsidP="00933690">
            <w:pPr>
              <w:jc w:val="both"/>
              <w:rPr>
                <w:sz w:val="20"/>
                <w:szCs w:val="20"/>
              </w:rPr>
            </w:pPr>
            <w:r w:rsidRPr="00933690">
              <w:rPr>
                <w:sz w:val="20"/>
                <w:szCs w:val="20"/>
              </w:rPr>
              <w:t>Somewhat Agree</w:t>
            </w:r>
          </w:p>
        </w:tc>
        <w:tc>
          <w:tcPr>
            <w:tcW w:w="791" w:type="dxa"/>
          </w:tcPr>
          <w:p w14:paraId="39B54CE5" w14:textId="77777777" w:rsidR="00933690" w:rsidRPr="00933690" w:rsidRDefault="00933690" w:rsidP="00933690">
            <w:pPr>
              <w:jc w:val="both"/>
              <w:rPr>
                <w:sz w:val="20"/>
                <w:szCs w:val="20"/>
              </w:rPr>
            </w:pPr>
            <w:r w:rsidRPr="00933690">
              <w:rPr>
                <w:sz w:val="20"/>
                <w:szCs w:val="20"/>
              </w:rPr>
              <w:t>Agree</w:t>
            </w:r>
          </w:p>
        </w:tc>
        <w:tc>
          <w:tcPr>
            <w:tcW w:w="1020" w:type="dxa"/>
          </w:tcPr>
          <w:p w14:paraId="7B53C5D4" w14:textId="77777777" w:rsidR="00933690" w:rsidRPr="00933690" w:rsidRDefault="00933690" w:rsidP="00933690">
            <w:pPr>
              <w:jc w:val="both"/>
              <w:rPr>
                <w:sz w:val="20"/>
                <w:szCs w:val="20"/>
              </w:rPr>
            </w:pPr>
            <w:r w:rsidRPr="00933690">
              <w:rPr>
                <w:sz w:val="20"/>
                <w:szCs w:val="20"/>
              </w:rPr>
              <w:t>Strongly Agree</w:t>
            </w:r>
          </w:p>
        </w:tc>
      </w:tr>
      <w:tr w:rsidR="00933690" w:rsidRPr="00933690" w14:paraId="76C07444" w14:textId="77777777" w:rsidTr="00A05687">
        <w:tc>
          <w:tcPr>
            <w:tcW w:w="1345" w:type="dxa"/>
            <w:vMerge/>
          </w:tcPr>
          <w:p w14:paraId="471E1C0E" w14:textId="77777777" w:rsidR="00933690" w:rsidRPr="00933690" w:rsidRDefault="00933690" w:rsidP="00933690">
            <w:pPr>
              <w:jc w:val="center"/>
              <w:rPr>
                <w:sz w:val="20"/>
                <w:szCs w:val="20"/>
              </w:rPr>
            </w:pPr>
          </w:p>
        </w:tc>
        <w:tc>
          <w:tcPr>
            <w:tcW w:w="1064" w:type="dxa"/>
          </w:tcPr>
          <w:p w14:paraId="69271B40" w14:textId="77777777" w:rsidR="00933690" w:rsidRPr="00933690" w:rsidRDefault="00933690" w:rsidP="00933690">
            <w:pPr>
              <w:jc w:val="center"/>
              <w:rPr>
                <w:sz w:val="20"/>
                <w:szCs w:val="20"/>
              </w:rPr>
            </w:pPr>
            <w:r w:rsidRPr="00933690">
              <w:rPr>
                <w:sz w:val="20"/>
                <w:szCs w:val="20"/>
              </w:rPr>
              <w:t>1</w:t>
            </w:r>
          </w:p>
        </w:tc>
        <w:tc>
          <w:tcPr>
            <w:tcW w:w="1064" w:type="dxa"/>
          </w:tcPr>
          <w:p w14:paraId="1C4D621C" w14:textId="77777777" w:rsidR="00933690" w:rsidRPr="00933690" w:rsidRDefault="00933690" w:rsidP="00933690">
            <w:pPr>
              <w:jc w:val="center"/>
              <w:rPr>
                <w:sz w:val="20"/>
                <w:szCs w:val="20"/>
              </w:rPr>
            </w:pPr>
            <w:r w:rsidRPr="00933690">
              <w:rPr>
                <w:sz w:val="20"/>
                <w:szCs w:val="20"/>
              </w:rPr>
              <w:t>2</w:t>
            </w:r>
          </w:p>
        </w:tc>
        <w:tc>
          <w:tcPr>
            <w:tcW w:w="1257" w:type="dxa"/>
          </w:tcPr>
          <w:p w14:paraId="5FB98950" w14:textId="77777777" w:rsidR="00933690" w:rsidRPr="00933690" w:rsidRDefault="00933690" w:rsidP="00933690">
            <w:pPr>
              <w:jc w:val="center"/>
              <w:rPr>
                <w:sz w:val="20"/>
                <w:szCs w:val="20"/>
              </w:rPr>
            </w:pPr>
            <w:r w:rsidRPr="00933690">
              <w:rPr>
                <w:sz w:val="20"/>
                <w:szCs w:val="20"/>
              </w:rPr>
              <w:t>3</w:t>
            </w:r>
          </w:p>
        </w:tc>
        <w:tc>
          <w:tcPr>
            <w:tcW w:w="951" w:type="dxa"/>
          </w:tcPr>
          <w:p w14:paraId="6BD5A44B" w14:textId="77777777" w:rsidR="00933690" w:rsidRPr="00933690" w:rsidRDefault="00933690" w:rsidP="00933690">
            <w:pPr>
              <w:jc w:val="center"/>
              <w:rPr>
                <w:sz w:val="20"/>
                <w:szCs w:val="20"/>
              </w:rPr>
            </w:pPr>
            <w:r w:rsidRPr="00933690">
              <w:rPr>
                <w:sz w:val="20"/>
                <w:szCs w:val="20"/>
              </w:rPr>
              <w:t>4</w:t>
            </w:r>
          </w:p>
        </w:tc>
        <w:tc>
          <w:tcPr>
            <w:tcW w:w="1257" w:type="dxa"/>
          </w:tcPr>
          <w:p w14:paraId="7E0CB01A" w14:textId="77777777" w:rsidR="00933690" w:rsidRPr="00933690" w:rsidRDefault="00933690" w:rsidP="00933690">
            <w:pPr>
              <w:jc w:val="center"/>
              <w:rPr>
                <w:sz w:val="20"/>
                <w:szCs w:val="20"/>
              </w:rPr>
            </w:pPr>
            <w:r w:rsidRPr="00933690">
              <w:rPr>
                <w:sz w:val="20"/>
                <w:szCs w:val="20"/>
              </w:rPr>
              <w:t>5</w:t>
            </w:r>
          </w:p>
        </w:tc>
        <w:tc>
          <w:tcPr>
            <w:tcW w:w="791" w:type="dxa"/>
          </w:tcPr>
          <w:p w14:paraId="47CCD426" w14:textId="77777777" w:rsidR="00933690" w:rsidRPr="00933690" w:rsidRDefault="00933690" w:rsidP="00933690">
            <w:pPr>
              <w:jc w:val="center"/>
              <w:rPr>
                <w:sz w:val="20"/>
                <w:szCs w:val="20"/>
              </w:rPr>
            </w:pPr>
            <w:r w:rsidRPr="00933690">
              <w:rPr>
                <w:sz w:val="20"/>
                <w:szCs w:val="20"/>
              </w:rPr>
              <w:t>6</w:t>
            </w:r>
          </w:p>
        </w:tc>
        <w:tc>
          <w:tcPr>
            <w:tcW w:w="1020" w:type="dxa"/>
          </w:tcPr>
          <w:p w14:paraId="17F395A4" w14:textId="77777777" w:rsidR="00933690" w:rsidRPr="00933690" w:rsidRDefault="00933690" w:rsidP="00933690">
            <w:pPr>
              <w:jc w:val="center"/>
              <w:rPr>
                <w:sz w:val="20"/>
                <w:szCs w:val="20"/>
              </w:rPr>
            </w:pPr>
            <w:r w:rsidRPr="00933690">
              <w:rPr>
                <w:sz w:val="20"/>
                <w:szCs w:val="20"/>
              </w:rPr>
              <w:t>7</w:t>
            </w:r>
          </w:p>
        </w:tc>
      </w:tr>
      <w:tr w:rsidR="00933690" w:rsidRPr="00933690" w14:paraId="2129E364" w14:textId="77777777" w:rsidTr="00A05687">
        <w:tc>
          <w:tcPr>
            <w:tcW w:w="1345" w:type="dxa"/>
          </w:tcPr>
          <w:p w14:paraId="50393DAD" w14:textId="77777777" w:rsidR="00933690" w:rsidRPr="00933690" w:rsidRDefault="00933690" w:rsidP="00933690">
            <w:pPr>
              <w:rPr>
                <w:sz w:val="20"/>
                <w:szCs w:val="20"/>
              </w:rPr>
            </w:pPr>
            <w:r w:rsidRPr="00933690">
              <w:rPr>
                <w:sz w:val="20"/>
                <w:szCs w:val="20"/>
              </w:rPr>
              <w:t>Stability Footwear may be used alongside foot orthoses to assist foot and ankle stability in early ambulatory stages.</w:t>
            </w:r>
          </w:p>
        </w:tc>
        <w:tc>
          <w:tcPr>
            <w:tcW w:w="1064" w:type="dxa"/>
          </w:tcPr>
          <w:p w14:paraId="3F0002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E5E24C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CB66F2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DD37BF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548A21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E7FAFC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4386B06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F0D48A8" w14:textId="77777777" w:rsidTr="00A05687">
        <w:tc>
          <w:tcPr>
            <w:tcW w:w="1345" w:type="dxa"/>
          </w:tcPr>
          <w:p w14:paraId="5F053EDB" w14:textId="77777777" w:rsidR="00933690" w:rsidRPr="00933690" w:rsidRDefault="00933690" w:rsidP="00933690">
            <w:pPr>
              <w:rPr>
                <w:sz w:val="20"/>
                <w:szCs w:val="20"/>
              </w:rPr>
            </w:pPr>
            <w:r w:rsidRPr="00933690">
              <w:rPr>
                <w:sz w:val="20"/>
                <w:szCs w:val="20"/>
              </w:rPr>
              <w:t>Stability Footwear may be used alongside AFO's and walking frames to assist walking in late ambulatory stages.</w:t>
            </w:r>
          </w:p>
        </w:tc>
        <w:tc>
          <w:tcPr>
            <w:tcW w:w="1064" w:type="dxa"/>
          </w:tcPr>
          <w:p w14:paraId="674934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E82E1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E127E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693EC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3E0EEA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72F6D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31907CB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02A704B" w14:textId="77777777" w:rsidTr="00A05687">
        <w:tc>
          <w:tcPr>
            <w:tcW w:w="1345" w:type="dxa"/>
          </w:tcPr>
          <w:p w14:paraId="0BA91626" w14:textId="77777777" w:rsidR="00933690" w:rsidRPr="00933690" w:rsidRDefault="00933690" w:rsidP="00933690">
            <w:pPr>
              <w:rPr>
                <w:sz w:val="20"/>
                <w:szCs w:val="20"/>
              </w:rPr>
            </w:pPr>
            <w:r w:rsidRPr="00933690">
              <w:rPr>
                <w:sz w:val="20"/>
                <w:szCs w:val="20"/>
              </w:rPr>
              <w:t>Stability Footwear may be used alongside AFO's and standing frames to assist standing and transfer in early non ambulatory stages.</w:t>
            </w:r>
          </w:p>
        </w:tc>
        <w:tc>
          <w:tcPr>
            <w:tcW w:w="1064" w:type="dxa"/>
          </w:tcPr>
          <w:p w14:paraId="70C35D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1E17D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286FB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5F5C8BD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C6E48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DD569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0" w:type="dxa"/>
          </w:tcPr>
          <w:p w14:paraId="6F33C5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722CAFB" w14:textId="77777777" w:rsidR="00933690" w:rsidRPr="00933690" w:rsidRDefault="00933690" w:rsidP="00933690">
      <w:pPr>
        <w:rPr>
          <w:sz w:val="20"/>
          <w:szCs w:val="20"/>
        </w:rPr>
      </w:pPr>
    </w:p>
    <w:p w14:paraId="3CD1E1F1" w14:textId="77777777" w:rsidR="00933690" w:rsidRPr="00933690" w:rsidRDefault="00933690" w:rsidP="00933690">
      <w:pPr>
        <w:rPr>
          <w:sz w:val="20"/>
          <w:szCs w:val="20"/>
        </w:rPr>
      </w:pPr>
    </w:p>
    <w:p w14:paraId="5AD59D76" w14:textId="77777777" w:rsidR="00933690" w:rsidRPr="00933690" w:rsidRDefault="00933690" w:rsidP="00933690">
      <w:pPr>
        <w:rPr>
          <w:sz w:val="20"/>
          <w:szCs w:val="20"/>
        </w:rPr>
      </w:pPr>
    </w:p>
    <w:p w14:paraId="50069993" w14:textId="77777777" w:rsidR="00933690" w:rsidRPr="00933690" w:rsidRDefault="00933690" w:rsidP="00933690">
      <w:pPr>
        <w:rPr>
          <w:sz w:val="20"/>
          <w:szCs w:val="20"/>
        </w:rPr>
      </w:pPr>
      <w:r w:rsidRPr="00933690">
        <w:rPr>
          <w:sz w:val="20"/>
          <w:szCs w:val="20"/>
        </w:rPr>
        <w:t>19)</w:t>
      </w:r>
    </w:p>
    <w:tbl>
      <w:tblPr>
        <w:tblStyle w:val="TableGrid"/>
        <w:tblW w:w="8642" w:type="dxa"/>
        <w:tblLook w:val="04A0" w:firstRow="1" w:lastRow="0" w:firstColumn="1" w:lastColumn="0" w:noHBand="0" w:noVBand="1"/>
      </w:tblPr>
      <w:tblGrid>
        <w:gridCol w:w="1555"/>
        <w:gridCol w:w="7087"/>
      </w:tblGrid>
      <w:tr w:rsidR="00933690" w:rsidRPr="00933690" w14:paraId="2BAF6CE7" w14:textId="77777777" w:rsidTr="00474EB5">
        <w:tc>
          <w:tcPr>
            <w:tcW w:w="8642" w:type="dxa"/>
            <w:gridSpan w:val="2"/>
          </w:tcPr>
          <w:p w14:paraId="283E70D9" w14:textId="77777777" w:rsidR="00933690" w:rsidRPr="00933690" w:rsidRDefault="00933690" w:rsidP="00933690">
            <w:pPr>
              <w:rPr>
                <w:rFonts w:cstheme="minorHAnsi"/>
                <w:sz w:val="20"/>
                <w:szCs w:val="20"/>
              </w:rPr>
            </w:pPr>
            <w:r w:rsidRPr="00933690">
              <w:rPr>
                <w:rFonts w:cstheme="minorHAnsi"/>
                <w:sz w:val="20"/>
                <w:szCs w:val="20"/>
              </w:rPr>
              <w:t xml:space="preserve">Panellists were asked the age range they felt this footwear intervention should be prescribed clinically for in DMD </w:t>
            </w:r>
          </w:p>
          <w:p w14:paraId="7E7C0381" w14:textId="77777777" w:rsidR="00933690" w:rsidRPr="00933690" w:rsidRDefault="00933690" w:rsidP="00933690">
            <w:pPr>
              <w:rPr>
                <w:rFonts w:cstheme="minorHAnsi"/>
                <w:sz w:val="20"/>
                <w:szCs w:val="20"/>
              </w:rPr>
            </w:pPr>
          </w:p>
          <w:p w14:paraId="769F616C" w14:textId="77777777" w:rsidR="00933690" w:rsidRPr="00933690" w:rsidRDefault="00933690" w:rsidP="00933690">
            <w:pPr>
              <w:rPr>
                <w:rFonts w:cstheme="minorHAnsi"/>
                <w:sz w:val="20"/>
                <w:szCs w:val="20"/>
              </w:rPr>
            </w:pPr>
            <w:r w:rsidRPr="00933690">
              <w:rPr>
                <w:rFonts w:cstheme="minorHAnsi"/>
                <w:sz w:val="20"/>
                <w:szCs w:val="20"/>
              </w:rPr>
              <w:t>Panellists feedback suggested a range of ages were stated varying from 1-5 for initiation and 9-18 for an endpoint. Other panellists suggested initiation and endpoints of treatment should be functionally based on the child's abilities and needs rather than chronological.</w:t>
            </w:r>
          </w:p>
          <w:p w14:paraId="5B696C49" w14:textId="77777777" w:rsidR="00933690" w:rsidRPr="00933690" w:rsidRDefault="00933690" w:rsidP="00933690">
            <w:pPr>
              <w:rPr>
                <w:rFonts w:cstheme="minorHAnsi"/>
                <w:sz w:val="20"/>
                <w:szCs w:val="20"/>
              </w:rPr>
            </w:pPr>
          </w:p>
          <w:p w14:paraId="766C16B1"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038BEA41" w14:textId="77777777" w:rsidTr="00474EB5">
        <w:tc>
          <w:tcPr>
            <w:tcW w:w="1555" w:type="dxa"/>
          </w:tcPr>
          <w:p w14:paraId="03F1A347"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68118799" w14:textId="77777777" w:rsidR="00933690" w:rsidRPr="00933690" w:rsidRDefault="00933690" w:rsidP="00933690">
            <w:pPr>
              <w:rPr>
                <w:rFonts w:cstheme="minorHAnsi"/>
                <w:sz w:val="20"/>
                <w:szCs w:val="20"/>
              </w:rPr>
            </w:pPr>
            <w:r w:rsidRPr="00933690">
              <w:rPr>
                <w:rFonts w:cstheme="minorHAnsi"/>
                <w:sz w:val="20"/>
                <w:szCs w:val="20"/>
              </w:rPr>
              <w:t>1-18 years</w:t>
            </w:r>
          </w:p>
        </w:tc>
      </w:tr>
      <w:tr w:rsidR="00933690" w:rsidRPr="00933690" w14:paraId="3C1C5831" w14:textId="77777777" w:rsidTr="00474EB5">
        <w:tc>
          <w:tcPr>
            <w:tcW w:w="1555" w:type="dxa"/>
          </w:tcPr>
          <w:p w14:paraId="29A661C8"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6F0208E6" w14:textId="77777777" w:rsidR="00933690" w:rsidRPr="00933690" w:rsidRDefault="00933690" w:rsidP="00933690">
            <w:pPr>
              <w:rPr>
                <w:rFonts w:cstheme="minorHAnsi"/>
                <w:sz w:val="20"/>
                <w:szCs w:val="20"/>
              </w:rPr>
            </w:pPr>
            <w:r w:rsidRPr="00933690">
              <w:rPr>
                <w:rFonts w:cstheme="minorHAnsi"/>
                <w:sz w:val="20"/>
                <w:szCs w:val="20"/>
              </w:rPr>
              <w:t xml:space="preserve">4-18 years </w:t>
            </w:r>
          </w:p>
        </w:tc>
      </w:tr>
      <w:tr w:rsidR="00933690" w:rsidRPr="00933690" w14:paraId="41E1D9B1" w14:textId="77777777" w:rsidTr="00474EB5">
        <w:tc>
          <w:tcPr>
            <w:tcW w:w="1555" w:type="dxa"/>
          </w:tcPr>
          <w:p w14:paraId="2670145D"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34C9EEFB" w14:textId="77777777" w:rsidR="00933690" w:rsidRPr="00933690" w:rsidRDefault="00933690" w:rsidP="00933690">
            <w:pPr>
              <w:rPr>
                <w:rFonts w:cstheme="minorHAnsi"/>
                <w:sz w:val="20"/>
                <w:szCs w:val="20"/>
              </w:rPr>
            </w:pPr>
            <w:r w:rsidRPr="00933690">
              <w:rPr>
                <w:rFonts w:cstheme="minorHAnsi"/>
                <w:sz w:val="20"/>
                <w:szCs w:val="20"/>
              </w:rPr>
              <w:t>4-9 years</w:t>
            </w:r>
          </w:p>
        </w:tc>
      </w:tr>
      <w:tr w:rsidR="00933690" w:rsidRPr="00933690" w14:paraId="71CCB867" w14:textId="77777777" w:rsidTr="00474EB5">
        <w:tc>
          <w:tcPr>
            <w:tcW w:w="1555" w:type="dxa"/>
          </w:tcPr>
          <w:p w14:paraId="10693239"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2EB85CCC"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0CAF45DB" w14:textId="77777777" w:rsidTr="00474EB5">
        <w:tc>
          <w:tcPr>
            <w:tcW w:w="1555" w:type="dxa"/>
          </w:tcPr>
          <w:p w14:paraId="55CB2D65"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087" w:type="dxa"/>
          </w:tcPr>
          <w:p w14:paraId="6E995DC5"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3B179CA1" w14:textId="77777777" w:rsidR="00933690" w:rsidRPr="00933690" w:rsidRDefault="00933690" w:rsidP="00933690">
      <w:pPr>
        <w:rPr>
          <w:sz w:val="20"/>
          <w:szCs w:val="20"/>
        </w:rPr>
      </w:pPr>
    </w:p>
    <w:p w14:paraId="13E09D90" w14:textId="77777777" w:rsidR="00933690" w:rsidRPr="00933690" w:rsidRDefault="00933690" w:rsidP="00933690">
      <w:pPr>
        <w:rPr>
          <w:sz w:val="20"/>
          <w:szCs w:val="20"/>
        </w:rPr>
      </w:pPr>
      <w:r w:rsidRPr="00933690">
        <w:rPr>
          <w:sz w:val="20"/>
          <w:szCs w:val="20"/>
        </w:rPr>
        <w:t>20)</w:t>
      </w:r>
    </w:p>
    <w:tbl>
      <w:tblPr>
        <w:tblStyle w:val="TableGrid"/>
        <w:tblW w:w="8642" w:type="dxa"/>
        <w:tblLook w:val="04A0" w:firstRow="1" w:lastRow="0" w:firstColumn="1" w:lastColumn="0" w:noHBand="0" w:noVBand="1"/>
      </w:tblPr>
      <w:tblGrid>
        <w:gridCol w:w="1613"/>
        <w:gridCol w:w="999"/>
        <w:gridCol w:w="1000"/>
        <w:gridCol w:w="1179"/>
        <w:gridCol w:w="896"/>
        <w:gridCol w:w="1179"/>
        <w:gridCol w:w="748"/>
        <w:gridCol w:w="1028"/>
      </w:tblGrid>
      <w:tr w:rsidR="00933690" w:rsidRPr="00933690" w14:paraId="576938E8" w14:textId="77777777" w:rsidTr="00933690">
        <w:tc>
          <w:tcPr>
            <w:tcW w:w="8642" w:type="dxa"/>
            <w:gridSpan w:val="8"/>
          </w:tcPr>
          <w:p w14:paraId="2B096552" w14:textId="77777777" w:rsidR="00933690" w:rsidRPr="00933690" w:rsidRDefault="00933690" w:rsidP="00933690">
            <w:pPr>
              <w:rPr>
                <w:sz w:val="20"/>
                <w:szCs w:val="20"/>
              </w:rPr>
            </w:pPr>
            <w:r w:rsidRPr="00933690">
              <w:rPr>
                <w:sz w:val="20"/>
                <w:szCs w:val="20"/>
              </w:rPr>
              <w:t>Panellists were asked what clinical outcomes would be used to evaluate the effectiveness of "Off the Shelf" Stability footwear for children with DMD:</w:t>
            </w:r>
          </w:p>
          <w:p w14:paraId="2280C39F" w14:textId="77777777" w:rsidR="00933690" w:rsidRPr="00933690" w:rsidRDefault="00933690" w:rsidP="00933690">
            <w:pPr>
              <w:rPr>
                <w:sz w:val="20"/>
                <w:szCs w:val="20"/>
              </w:rPr>
            </w:pPr>
          </w:p>
          <w:p w14:paraId="40DD7384"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HO ICF-CY. These were goals based on body structures and function and those based on QoL measures. </w:t>
            </w:r>
          </w:p>
          <w:p w14:paraId="0AA5771B" w14:textId="77777777" w:rsidR="00933690" w:rsidRPr="00933690" w:rsidRDefault="00933690" w:rsidP="00933690">
            <w:pPr>
              <w:rPr>
                <w:sz w:val="20"/>
                <w:szCs w:val="20"/>
              </w:rPr>
            </w:pPr>
            <w:r w:rsidRPr="00933690">
              <w:rPr>
                <w:sz w:val="20"/>
                <w:szCs w:val="20"/>
              </w:rPr>
              <w:t>Concerning body structure, passive ankle ROM was suggested to monitor any flexural contracture. Body function outcomes included kinematic, kinetic and spatiotemporal measures. Kinematic outcomes suggested optimising or normalising gait patterns including heel and forefoot contact timing and ankle ROM, Kinetic outcomes purposed in-shoe pressure measurements of heel and forefoot loading. Spatiotemporal outcomes included increased walking velocity, 6MWT. Gross motor proficiency measures were suggested such as frequency of falls and the four square step test.</w:t>
            </w:r>
          </w:p>
          <w:p w14:paraId="08D70CB8" w14:textId="77777777" w:rsidR="00933690" w:rsidRPr="00933690" w:rsidRDefault="00933690" w:rsidP="00933690">
            <w:pPr>
              <w:rPr>
                <w:sz w:val="20"/>
                <w:szCs w:val="20"/>
              </w:rPr>
            </w:pPr>
            <w:r w:rsidRPr="00933690">
              <w:rPr>
                <w:sz w:val="20"/>
                <w:szCs w:val="20"/>
              </w:rPr>
              <w:t>QoL measures suggested by the panellists included pain rating and measures of ADL walking to school, shops, playparks and interaction with peers.</w:t>
            </w:r>
          </w:p>
          <w:p w14:paraId="3D0FB461" w14:textId="77777777" w:rsidR="00933690" w:rsidRPr="00933690" w:rsidRDefault="00933690" w:rsidP="00933690">
            <w:pPr>
              <w:rPr>
                <w:sz w:val="20"/>
                <w:szCs w:val="20"/>
              </w:rPr>
            </w:pPr>
          </w:p>
          <w:p w14:paraId="1E87B64C"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773E0CAA" w14:textId="77777777" w:rsidTr="00933690">
        <w:tc>
          <w:tcPr>
            <w:tcW w:w="1613" w:type="dxa"/>
            <w:vMerge w:val="restart"/>
          </w:tcPr>
          <w:p w14:paraId="7AB8F811" w14:textId="77777777" w:rsidR="00933690" w:rsidRPr="00933690" w:rsidRDefault="00933690" w:rsidP="00933690">
            <w:pPr>
              <w:jc w:val="both"/>
              <w:rPr>
                <w:sz w:val="20"/>
                <w:szCs w:val="20"/>
              </w:rPr>
            </w:pPr>
          </w:p>
        </w:tc>
        <w:tc>
          <w:tcPr>
            <w:tcW w:w="999" w:type="dxa"/>
          </w:tcPr>
          <w:p w14:paraId="25119193" w14:textId="77777777" w:rsidR="00933690" w:rsidRPr="00933690" w:rsidRDefault="00933690" w:rsidP="00933690">
            <w:pPr>
              <w:jc w:val="both"/>
              <w:rPr>
                <w:sz w:val="20"/>
                <w:szCs w:val="20"/>
              </w:rPr>
            </w:pPr>
            <w:r w:rsidRPr="00933690">
              <w:rPr>
                <w:sz w:val="20"/>
                <w:szCs w:val="20"/>
              </w:rPr>
              <w:t>Strongly Disagree</w:t>
            </w:r>
          </w:p>
        </w:tc>
        <w:tc>
          <w:tcPr>
            <w:tcW w:w="1000" w:type="dxa"/>
          </w:tcPr>
          <w:p w14:paraId="2E0A6F5F" w14:textId="77777777" w:rsidR="00933690" w:rsidRPr="00933690" w:rsidRDefault="00933690" w:rsidP="00933690">
            <w:pPr>
              <w:jc w:val="both"/>
              <w:rPr>
                <w:sz w:val="20"/>
                <w:szCs w:val="20"/>
              </w:rPr>
            </w:pPr>
            <w:r w:rsidRPr="00933690">
              <w:rPr>
                <w:sz w:val="20"/>
                <w:szCs w:val="20"/>
              </w:rPr>
              <w:t>Disagree</w:t>
            </w:r>
          </w:p>
        </w:tc>
        <w:tc>
          <w:tcPr>
            <w:tcW w:w="1179" w:type="dxa"/>
          </w:tcPr>
          <w:p w14:paraId="615F677A" w14:textId="77777777" w:rsidR="00933690" w:rsidRPr="00933690" w:rsidRDefault="00933690" w:rsidP="00933690">
            <w:pPr>
              <w:jc w:val="both"/>
              <w:rPr>
                <w:sz w:val="20"/>
                <w:szCs w:val="20"/>
              </w:rPr>
            </w:pPr>
            <w:r w:rsidRPr="00933690">
              <w:rPr>
                <w:sz w:val="20"/>
                <w:szCs w:val="20"/>
              </w:rPr>
              <w:t>Somewhat Disagree</w:t>
            </w:r>
          </w:p>
        </w:tc>
        <w:tc>
          <w:tcPr>
            <w:tcW w:w="896" w:type="dxa"/>
          </w:tcPr>
          <w:p w14:paraId="2411969A" w14:textId="77777777" w:rsidR="00933690" w:rsidRPr="00933690" w:rsidRDefault="00933690" w:rsidP="00933690">
            <w:pPr>
              <w:jc w:val="both"/>
              <w:rPr>
                <w:sz w:val="20"/>
                <w:szCs w:val="20"/>
              </w:rPr>
            </w:pPr>
            <w:r w:rsidRPr="00933690">
              <w:rPr>
                <w:sz w:val="20"/>
                <w:szCs w:val="20"/>
              </w:rPr>
              <w:t>Neutral</w:t>
            </w:r>
          </w:p>
        </w:tc>
        <w:tc>
          <w:tcPr>
            <w:tcW w:w="1179" w:type="dxa"/>
          </w:tcPr>
          <w:p w14:paraId="51CB5F45" w14:textId="77777777" w:rsidR="00933690" w:rsidRPr="00933690" w:rsidRDefault="00933690" w:rsidP="00933690">
            <w:pPr>
              <w:jc w:val="both"/>
              <w:rPr>
                <w:sz w:val="20"/>
                <w:szCs w:val="20"/>
              </w:rPr>
            </w:pPr>
            <w:r w:rsidRPr="00933690">
              <w:rPr>
                <w:sz w:val="20"/>
                <w:szCs w:val="20"/>
              </w:rPr>
              <w:t>Somewhat Agree</w:t>
            </w:r>
          </w:p>
        </w:tc>
        <w:tc>
          <w:tcPr>
            <w:tcW w:w="748" w:type="dxa"/>
          </w:tcPr>
          <w:p w14:paraId="0212C54B" w14:textId="77777777" w:rsidR="00933690" w:rsidRPr="00933690" w:rsidRDefault="00933690" w:rsidP="00933690">
            <w:pPr>
              <w:jc w:val="both"/>
              <w:rPr>
                <w:sz w:val="20"/>
                <w:szCs w:val="20"/>
              </w:rPr>
            </w:pPr>
            <w:r w:rsidRPr="00933690">
              <w:rPr>
                <w:sz w:val="20"/>
                <w:szCs w:val="20"/>
              </w:rPr>
              <w:t>Agree</w:t>
            </w:r>
          </w:p>
        </w:tc>
        <w:tc>
          <w:tcPr>
            <w:tcW w:w="1028" w:type="dxa"/>
          </w:tcPr>
          <w:p w14:paraId="25277EF4" w14:textId="77777777" w:rsidR="00933690" w:rsidRPr="00933690" w:rsidRDefault="00933690" w:rsidP="00933690">
            <w:pPr>
              <w:jc w:val="both"/>
              <w:rPr>
                <w:sz w:val="20"/>
                <w:szCs w:val="20"/>
              </w:rPr>
            </w:pPr>
            <w:r w:rsidRPr="00933690">
              <w:rPr>
                <w:sz w:val="20"/>
                <w:szCs w:val="20"/>
              </w:rPr>
              <w:t>Strongly Agree</w:t>
            </w:r>
          </w:p>
        </w:tc>
      </w:tr>
      <w:tr w:rsidR="00933690" w:rsidRPr="00933690" w14:paraId="36DD7E6C" w14:textId="77777777" w:rsidTr="00933690">
        <w:tc>
          <w:tcPr>
            <w:tcW w:w="1613" w:type="dxa"/>
            <w:vMerge/>
          </w:tcPr>
          <w:p w14:paraId="2278C52E" w14:textId="77777777" w:rsidR="00933690" w:rsidRPr="00933690" w:rsidRDefault="00933690" w:rsidP="00933690">
            <w:pPr>
              <w:jc w:val="center"/>
              <w:rPr>
                <w:sz w:val="20"/>
                <w:szCs w:val="20"/>
              </w:rPr>
            </w:pPr>
          </w:p>
        </w:tc>
        <w:tc>
          <w:tcPr>
            <w:tcW w:w="999" w:type="dxa"/>
          </w:tcPr>
          <w:p w14:paraId="0E312D16" w14:textId="77777777" w:rsidR="00933690" w:rsidRPr="00933690" w:rsidRDefault="00933690" w:rsidP="00933690">
            <w:pPr>
              <w:jc w:val="center"/>
              <w:rPr>
                <w:sz w:val="20"/>
                <w:szCs w:val="20"/>
              </w:rPr>
            </w:pPr>
            <w:r w:rsidRPr="00933690">
              <w:rPr>
                <w:sz w:val="20"/>
                <w:szCs w:val="20"/>
              </w:rPr>
              <w:t>1</w:t>
            </w:r>
          </w:p>
        </w:tc>
        <w:tc>
          <w:tcPr>
            <w:tcW w:w="1000" w:type="dxa"/>
          </w:tcPr>
          <w:p w14:paraId="0F9B6163" w14:textId="77777777" w:rsidR="00933690" w:rsidRPr="00933690" w:rsidRDefault="00933690" w:rsidP="00933690">
            <w:pPr>
              <w:jc w:val="center"/>
              <w:rPr>
                <w:sz w:val="20"/>
                <w:szCs w:val="20"/>
              </w:rPr>
            </w:pPr>
            <w:r w:rsidRPr="00933690">
              <w:rPr>
                <w:sz w:val="20"/>
                <w:szCs w:val="20"/>
              </w:rPr>
              <w:t>2</w:t>
            </w:r>
          </w:p>
        </w:tc>
        <w:tc>
          <w:tcPr>
            <w:tcW w:w="1179" w:type="dxa"/>
          </w:tcPr>
          <w:p w14:paraId="56F3D5E0" w14:textId="77777777" w:rsidR="00933690" w:rsidRPr="00933690" w:rsidRDefault="00933690" w:rsidP="00933690">
            <w:pPr>
              <w:jc w:val="center"/>
              <w:rPr>
                <w:sz w:val="20"/>
                <w:szCs w:val="20"/>
              </w:rPr>
            </w:pPr>
            <w:r w:rsidRPr="00933690">
              <w:rPr>
                <w:sz w:val="20"/>
                <w:szCs w:val="20"/>
              </w:rPr>
              <w:t>3</w:t>
            </w:r>
          </w:p>
        </w:tc>
        <w:tc>
          <w:tcPr>
            <w:tcW w:w="896" w:type="dxa"/>
          </w:tcPr>
          <w:p w14:paraId="6360D414" w14:textId="77777777" w:rsidR="00933690" w:rsidRPr="00933690" w:rsidRDefault="00933690" w:rsidP="00933690">
            <w:pPr>
              <w:jc w:val="center"/>
              <w:rPr>
                <w:sz w:val="20"/>
                <w:szCs w:val="20"/>
              </w:rPr>
            </w:pPr>
            <w:r w:rsidRPr="00933690">
              <w:rPr>
                <w:sz w:val="20"/>
                <w:szCs w:val="20"/>
              </w:rPr>
              <w:t>4</w:t>
            </w:r>
          </w:p>
        </w:tc>
        <w:tc>
          <w:tcPr>
            <w:tcW w:w="1179" w:type="dxa"/>
          </w:tcPr>
          <w:p w14:paraId="14B4FE13" w14:textId="77777777" w:rsidR="00933690" w:rsidRPr="00933690" w:rsidRDefault="00933690" w:rsidP="00933690">
            <w:pPr>
              <w:jc w:val="center"/>
              <w:rPr>
                <w:sz w:val="20"/>
                <w:szCs w:val="20"/>
              </w:rPr>
            </w:pPr>
            <w:r w:rsidRPr="00933690">
              <w:rPr>
                <w:sz w:val="20"/>
                <w:szCs w:val="20"/>
              </w:rPr>
              <w:t>5</w:t>
            </w:r>
          </w:p>
        </w:tc>
        <w:tc>
          <w:tcPr>
            <w:tcW w:w="748" w:type="dxa"/>
          </w:tcPr>
          <w:p w14:paraId="7E83ED93" w14:textId="77777777" w:rsidR="00933690" w:rsidRPr="00933690" w:rsidRDefault="00933690" w:rsidP="00933690">
            <w:pPr>
              <w:jc w:val="center"/>
              <w:rPr>
                <w:sz w:val="20"/>
                <w:szCs w:val="20"/>
              </w:rPr>
            </w:pPr>
            <w:r w:rsidRPr="00933690">
              <w:rPr>
                <w:sz w:val="20"/>
                <w:szCs w:val="20"/>
              </w:rPr>
              <w:t>6</w:t>
            </w:r>
          </w:p>
        </w:tc>
        <w:tc>
          <w:tcPr>
            <w:tcW w:w="1028" w:type="dxa"/>
          </w:tcPr>
          <w:p w14:paraId="263E15F7" w14:textId="77777777" w:rsidR="00933690" w:rsidRPr="00933690" w:rsidRDefault="00933690" w:rsidP="00933690">
            <w:pPr>
              <w:jc w:val="center"/>
              <w:rPr>
                <w:sz w:val="20"/>
                <w:szCs w:val="20"/>
              </w:rPr>
            </w:pPr>
            <w:r w:rsidRPr="00933690">
              <w:rPr>
                <w:sz w:val="20"/>
                <w:szCs w:val="20"/>
              </w:rPr>
              <w:t>7</w:t>
            </w:r>
          </w:p>
        </w:tc>
      </w:tr>
      <w:tr w:rsidR="00933690" w:rsidRPr="00933690" w14:paraId="137A3904" w14:textId="77777777" w:rsidTr="00933690">
        <w:tc>
          <w:tcPr>
            <w:tcW w:w="1613" w:type="dxa"/>
          </w:tcPr>
          <w:p w14:paraId="6A47B8F8" w14:textId="77777777" w:rsidR="00933690" w:rsidRPr="00933690" w:rsidRDefault="00933690" w:rsidP="00933690">
            <w:pPr>
              <w:rPr>
                <w:sz w:val="20"/>
                <w:szCs w:val="20"/>
              </w:rPr>
            </w:pPr>
            <w:r w:rsidRPr="00933690">
              <w:rPr>
                <w:sz w:val="20"/>
                <w:szCs w:val="20"/>
              </w:rPr>
              <w:t>Passive Ankle ROM</w:t>
            </w:r>
          </w:p>
        </w:tc>
        <w:tc>
          <w:tcPr>
            <w:tcW w:w="999" w:type="dxa"/>
          </w:tcPr>
          <w:p w14:paraId="5C8FE3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172024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4713B3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59CCD4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1FB843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490B438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502AC2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94BF08D" w14:textId="77777777" w:rsidTr="00933690">
        <w:tc>
          <w:tcPr>
            <w:tcW w:w="1613" w:type="dxa"/>
          </w:tcPr>
          <w:p w14:paraId="52EA18B5" w14:textId="77777777" w:rsidR="00933690" w:rsidRPr="00933690" w:rsidRDefault="00933690" w:rsidP="00933690">
            <w:pPr>
              <w:rPr>
                <w:sz w:val="20"/>
                <w:szCs w:val="20"/>
              </w:rPr>
            </w:pPr>
            <w:r w:rsidRPr="00933690">
              <w:rPr>
                <w:sz w:val="20"/>
                <w:szCs w:val="20"/>
              </w:rPr>
              <w:t>Kinematics: Optimising gait movement patterns      (Heel and forefoot contact timing, ankle ROM)</w:t>
            </w:r>
          </w:p>
        </w:tc>
        <w:tc>
          <w:tcPr>
            <w:tcW w:w="999" w:type="dxa"/>
          </w:tcPr>
          <w:p w14:paraId="79C2B1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3D2C858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700A72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5BE944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EE463C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3AD517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BF8F7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D9D7D9F" w14:textId="77777777" w:rsidTr="00933690">
        <w:tc>
          <w:tcPr>
            <w:tcW w:w="1613" w:type="dxa"/>
          </w:tcPr>
          <w:p w14:paraId="31582691" w14:textId="77777777" w:rsidR="00933690" w:rsidRPr="00933690" w:rsidRDefault="00933690" w:rsidP="00933690">
            <w:pPr>
              <w:rPr>
                <w:sz w:val="20"/>
                <w:szCs w:val="20"/>
              </w:rPr>
            </w:pPr>
            <w:r w:rsidRPr="00933690">
              <w:rPr>
                <w:sz w:val="20"/>
                <w:szCs w:val="20"/>
              </w:rPr>
              <w:t>Kinetic: In-shoe pressure measurement (Heel and Forefoot loading)</w:t>
            </w:r>
          </w:p>
        </w:tc>
        <w:tc>
          <w:tcPr>
            <w:tcW w:w="999" w:type="dxa"/>
          </w:tcPr>
          <w:p w14:paraId="1DCC5E3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44485AF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6D7C6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3EF06C9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883E46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66DF33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BC91E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9E8A450" w14:textId="77777777" w:rsidTr="00933690">
        <w:tc>
          <w:tcPr>
            <w:tcW w:w="1613" w:type="dxa"/>
          </w:tcPr>
          <w:p w14:paraId="6DE8EEF6" w14:textId="77777777" w:rsidR="00933690" w:rsidRPr="00933690" w:rsidRDefault="00933690" w:rsidP="00933690">
            <w:pPr>
              <w:rPr>
                <w:sz w:val="20"/>
                <w:szCs w:val="20"/>
              </w:rPr>
            </w:pPr>
            <w:r w:rsidRPr="00933690">
              <w:rPr>
                <w:sz w:val="20"/>
                <w:szCs w:val="20"/>
              </w:rPr>
              <w:t>Spatiotemporal Increased walking velocity, 6MWT</w:t>
            </w:r>
          </w:p>
        </w:tc>
        <w:tc>
          <w:tcPr>
            <w:tcW w:w="999" w:type="dxa"/>
          </w:tcPr>
          <w:p w14:paraId="1C24480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36EC2DB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DA221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6FE1181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967084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70B523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70103C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00BD6C7" w14:textId="77777777" w:rsidTr="00933690">
        <w:tc>
          <w:tcPr>
            <w:tcW w:w="1613" w:type="dxa"/>
          </w:tcPr>
          <w:p w14:paraId="2CF45386" w14:textId="77777777" w:rsidR="00933690" w:rsidRPr="00933690" w:rsidRDefault="00933690" w:rsidP="00933690">
            <w:pPr>
              <w:rPr>
                <w:sz w:val="20"/>
                <w:szCs w:val="20"/>
              </w:rPr>
            </w:pPr>
            <w:r w:rsidRPr="00933690">
              <w:rPr>
                <w:sz w:val="20"/>
                <w:szCs w:val="20"/>
              </w:rPr>
              <w:t>Gross motor proficiency: four square step test</w:t>
            </w:r>
          </w:p>
        </w:tc>
        <w:tc>
          <w:tcPr>
            <w:tcW w:w="999" w:type="dxa"/>
          </w:tcPr>
          <w:p w14:paraId="343519F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7430F9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5DB0A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0F3C0B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0D85060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4345F8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6E5F7B5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C83DDB6" w14:textId="77777777" w:rsidTr="00933690">
        <w:tc>
          <w:tcPr>
            <w:tcW w:w="1613" w:type="dxa"/>
          </w:tcPr>
          <w:p w14:paraId="413B7B37" w14:textId="77777777" w:rsidR="00933690" w:rsidRPr="00933690" w:rsidRDefault="00933690" w:rsidP="00933690">
            <w:pPr>
              <w:rPr>
                <w:sz w:val="20"/>
                <w:szCs w:val="20"/>
              </w:rPr>
            </w:pPr>
            <w:r w:rsidRPr="00933690">
              <w:rPr>
                <w:sz w:val="20"/>
                <w:szCs w:val="20"/>
              </w:rPr>
              <w:t>Gross motor proficiency: Number of falls</w:t>
            </w:r>
          </w:p>
        </w:tc>
        <w:tc>
          <w:tcPr>
            <w:tcW w:w="999" w:type="dxa"/>
          </w:tcPr>
          <w:p w14:paraId="21F2CE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7AEA4AA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093E4C8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3609729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37DC52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2B0128C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668662A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FAA0837" w14:textId="77777777" w:rsidTr="00933690">
        <w:tc>
          <w:tcPr>
            <w:tcW w:w="1613" w:type="dxa"/>
          </w:tcPr>
          <w:p w14:paraId="79DD73AB" w14:textId="77777777" w:rsidR="00933690" w:rsidRPr="00933690" w:rsidRDefault="00933690" w:rsidP="00933690">
            <w:pPr>
              <w:rPr>
                <w:sz w:val="20"/>
                <w:szCs w:val="20"/>
              </w:rPr>
            </w:pPr>
            <w:r w:rsidRPr="00933690">
              <w:rPr>
                <w:sz w:val="20"/>
                <w:szCs w:val="20"/>
              </w:rPr>
              <w:t>QoL: Pain</w:t>
            </w:r>
          </w:p>
        </w:tc>
        <w:tc>
          <w:tcPr>
            <w:tcW w:w="999" w:type="dxa"/>
          </w:tcPr>
          <w:p w14:paraId="3FAB5E2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2C48FCA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07125D4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6690495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485BBB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023A85A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A253F6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21FE9BC1" w14:textId="77777777" w:rsidR="00933690" w:rsidRPr="00933690" w:rsidRDefault="00933690" w:rsidP="00933690">
            <w:pPr>
              <w:jc w:val="center"/>
              <w:rPr>
                <w:sz w:val="20"/>
                <w:szCs w:val="20"/>
              </w:rPr>
            </w:pPr>
          </w:p>
        </w:tc>
      </w:tr>
      <w:tr w:rsidR="00933690" w:rsidRPr="00933690" w14:paraId="6A7815E3" w14:textId="77777777" w:rsidTr="00933690">
        <w:tc>
          <w:tcPr>
            <w:tcW w:w="1613" w:type="dxa"/>
          </w:tcPr>
          <w:p w14:paraId="7909FC4B" w14:textId="77777777" w:rsidR="00933690" w:rsidRPr="00933690" w:rsidRDefault="00933690" w:rsidP="00933690">
            <w:pPr>
              <w:rPr>
                <w:sz w:val="20"/>
                <w:szCs w:val="20"/>
              </w:rPr>
            </w:pPr>
            <w:r w:rsidRPr="00933690">
              <w:rPr>
                <w:sz w:val="20"/>
                <w:szCs w:val="20"/>
              </w:rPr>
              <w:t>QoL: ADL (daily mobility and social interaction)</w:t>
            </w:r>
          </w:p>
        </w:tc>
        <w:tc>
          <w:tcPr>
            <w:tcW w:w="999" w:type="dxa"/>
          </w:tcPr>
          <w:p w14:paraId="0F20D3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0" w:type="dxa"/>
          </w:tcPr>
          <w:p w14:paraId="794D01F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1A5171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6" w:type="dxa"/>
          </w:tcPr>
          <w:p w14:paraId="416A86D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9" w:type="dxa"/>
          </w:tcPr>
          <w:p w14:paraId="2EC3C9C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8" w:type="dxa"/>
          </w:tcPr>
          <w:p w14:paraId="282007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6FD21B8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1BEC96AF" w14:textId="77777777" w:rsidR="00933690" w:rsidRPr="00933690" w:rsidRDefault="00933690" w:rsidP="00933690">
      <w:pPr>
        <w:rPr>
          <w:sz w:val="20"/>
          <w:szCs w:val="20"/>
        </w:rPr>
      </w:pPr>
    </w:p>
    <w:p w14:paraId="5E5D7CA8" w14:textId="77777777" w:rsidR="00933690" w:rsidRPr="00933690" w:rsidRDefault="00933690" w:rsidP="00933690">
      <w:pPr>
        <w:rPr>
          <w:sz w:val="20"/>
          <w:szCs w:val="20"/>
        </w:rPr>
      </w:pPr>
    </w:p>
    <w:p w14:paraId="43842501" w14:textId="77777777" w:rsidR="00933690" w:rsidRPr="00933690" w:rsidRDefault="00933690" w:rsidP="00933690">
      <w:pPr>
        <w:rPr>
          <w:sz w:val="20"/>
          <w:szCs w:val="20"/>
        </w:rPr>
      </w:pPr>
      <w:r w:rsidRPr="00933690">
        <w:rPr>
          <w:sz w:val="20"/>
          <w:szCs w:val="20"/>
        </w:rPr>
        <w:t>21)</w:t>
      </w:r>
    </w:p>
    <w:tbl>
      <w:tblPr>
        <w:tblStyle w:val="TableGrid"/>
        <w:tblW w:w="8642" w:type="dxa"/>
        <w:tblLook w:val="04A0" w:firstRow="1" w:lastRow="0" w:firstColumn="1" w:lastColumn="0" w:noHBand="0" w:noVBand="1"/>
      </w:tblPr>
      <w:tblGrid>
        <w:gridCol w:w="8642"/>
      </w:tblGrid>
      <w:tr w:rsidR="00933690" w:rsidRPr="00933690" w14:paraId="08671A82" w14:textId="77777777" w:rsidTr="00933690">
        <w:tc>
          <w:tcPr>
            <w:tcW w:w="8642" w:type="dxa"/>
          </w:tcPr>
          <w:p w14:paraId="3F8C6763" w14:textId="77777777" w:rsidR="00933690" w:rsidRPr="00933690" w:rsidRDefault="00933690" w:rsidP="00933690">
            <w:pPr>
              <w:rPr>
                <w:sz w:val="20"/>
                <w:szCs w:val="20"/>
              </w:rPr>
            </w:pPr>
            <w:r w:rsidRPr="00933690">
              <w:rPr>
                <w:sz w:val="20"/>
                <w:szCs w:val="20"/>
              </w:rPr>
              <w:t>You may use this optional area if you wish to provide any further information on stability footwear intervention in children with DMD.</w:t>
            </w:r>
          </w:p>
        </w:tc>
      </w:tr>
      <w:tr w:rsidR="00933690" w:rsidRPr="00933690" w14:paraId="1B0FF5DB" w14:textId="77777777" w:rsidTr="00933690">
        <w:tc>
          <w:tcPr>
            <w:tcW w:w="8642" w:type="dxa"/>
          </w:tcPr>
          <w:p w14:paraId="7670A306" w14:textId="77777777" w:rsidR="00933690" w:rsidRPr="00933690" w:rsidRDefault="00933690" w:rsidP="00933690">
            <w:pPr>
              <w:rPr>
                <w:sz w:val="20"/>
                <w:szCs w:val="20"/>
              </w:rPr>
            </w:pPr>
          </w:p>
          <w:p w14:paraId="5A2B070D" w14:textId="77777777" w:rsidR="00933690" w:rsidRPr="00933690" w:rsidRDefault="00933690" w:rsidP="00933690">
            <w:pPr>
              <w:rPr>
                <w:sz w:val="20"/>
                <w:szCs w:val="20"/>
              </w:rPr>
            </w:pPr>
          </w:p>
          <w:p w14:paraId="3FBA70E3" w14:textId="77777777" w:rsidR="00933690" w:rsidRPr="00933690" w:rsidRDefault="00933690" w:rsidP="00933690">
            <w:pPr>
              <w:rPr>
                <w:sz w:val="20"/>
                <w:szCs w:val="20"/>
              </w:rPr>
            </w:pPr>
          </w:p>
          <w:p w14:paraId="6E899545" w14:textId="77777777" w:rsidR="00933690" w:rsidRPr="00933690" w:rsidRDefault="00933690" w:rsidP="00933690">
            <w:pPr>
              <w:rPr>
                <w:sz w:val="20"/>
                <w:szCs w:val="20"/>
              </w:rPr>
            </w:pPr>
          </w:p>
          <w:p w14:paraId="2F306BFB" w14:textId="77777777" w:rsidR="00933690" w:rsidRPr="00933690" w:rsidRDefault="00933690" w:rsidP="00933690">
            <w:pPr>
              <w:rPr>
                <w:sz w:val="20"/>
                <w:szCs w:val="20"/>
              </w:rPr>
            </w:pPr>
          </w:p>
          <w:p w14:paraId="6FAB5605" w14:textId="77777777" w:rsidR="00933690" w:rsidRPr="00933690" w:rsidRDefault="00933690" w:rsidP="00933690">
            <w:pPr>
              <w:rPr>
                <w:sz w:val="20"/>
                <w:szCs w:val="20"/>
              </w:rPr>
            </w:pPr>
          </w:p>
        </w:tc>
      </w:tr>
    </w:tbl>
    <w:p w14:paraId="4E5785BC" w14:textId="77777777" w:rsidR="00933690" w:rsidRPr="00933690" w:rsidRDefault="00933690" w:rsidP="00933690">
      <w:pPr>
        <w:rPr>
          <w:sz w:val="20"/>
          <w:szCs w:val="20"/>
        </w:rPr>
      </w:pPr>
    </w:p>
    <w:p w14:paraId="0EB25976" w14:textId="77777777" w:rsidR="00933690" w:rsidRPr="00933690" w:rsidRDefault="00933690" w:rsidP="00933690">
      <w:pPr>
        <w:rPr>
          <w:sz w:val="20"/>
          <w:szCs w:val="20"/>
        </w:rPr>
      </w:pPr>
    </w:p>
    <w:tbl>
      <w:tblPr>
        <w:tblStyle w:val="TableGrid"/>
        <w:tblW w:w="8642" w:type="dxa"/>
        <w:tblLook w:val="04A0" w:firstRow="1" w:lastRow="0" w:firstColumn="1" w:lastColumn="0" w:noHBand="0" w:noVBand="1"/>
      </w:tblPr>
      <w:tblGrid>
        <w:gridCol w:w="8642"/>
      </w:tblGrid>
      <w:tr w:rsidR="00933690" w:rsidRPr="00933690" w14:paraId="4FD2FD92" w14:textId="77777777" w:rsidTr="00933690">
        <w:tc>
          <w:tcPr>
            <w:tcW w:w="8642" w:type="dxa"/>
          </w:tcPr>
          <w:p w14:paraId="6B1EC760" w14:textId="77777777" w:rsidR="00933690" w:rsidRPr="00933690" w:rsidRDefault="00933690" w:rsidP="00933690">
            <w:pPr>
              <w:rPr>
                <w:b/>
                <w:bCs/>
                <w:sz w:val="20"/>
                <w:szCs w:val="20"/>
              </w:rPr>
            </w:pPr>
            <w:r w:rsidRPr="00933690">
              <w:rPr>
                <w:b/>
                <w:bCs/>
                <w:sz w:val="20"/>
                <w:szCs w:val="20"/>
              </w:rPr>
              <w:t>Spina Bifida</w:t>
            </w:r>
          </w:p>
          <w:p w14:paraId="16D3A0F8" w14:textId="77777777" w:rsidR="00933690" w:rsidRPr="00933690" w:rsidRDefault="00933690" w:rsidP="00933690">
            <w:pPr>
              <w:rPr>
                <w:b/>
                <w:bCs/>
                <w:sz w:val="20"/>
                <w:szCs w:val="20"/>
              </w:rPr>
            </w:pPr>
          </w:p>
        </w:tc>
      </w:tr>
      <w:tr w:rsidR="00933690" w:rsidRPr="00933690" w14:paraId="45D7B03A" w14:textId="77777777" w:rsidTr="00933690">
        <w:tc>
          <w:tcPr>
            <w:tcW w:w="8642" w:type="dxa"/>
          </w:tcPr>
          <w:p w14:paraId="6C569BB5"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spinal bifida. </w:t>
            </w:r>
          </w:p>
          <w:p w14:paraId="51A06E82"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12BC3F88" w14:textId="77777777" w:rsidR="00933690" w:rsidRPr="00933690" w:rsidRDefault="00933690" w:rsidP="00933690">
            <w:pPr>
              <w:rPr>
                <w:sz w:val="20"/>
                <w:szCs w:val="20"/>
              </w:rPr>
            </w:pPr>
          </w:p>
          <w:p w14:paraId="5ADDF0C3" w14:textId="77777777" w:rsidR="00933690" w:rsidRPr="00933690" w:rsidRDefault="00933690" w:rsidP="00933690">
            <w:pPr>
              <w:rPr>
                <w:sz w:val="20"/>
                <w:szCs w:val="20"/>
              </w:rPr>
            </w:pPr>
          </w:p>
          <w:p w14:paraId="0F6A5710" w14:textId="77777777" w:rsidR="00933690" w:rsidRPr="00933690" w:rsidRDefault="00933690" w:rsidP="00933690">
            <w:pPr>
              <w:rPr>
                <w:sz w:val="20"/>
                <w:szCs w:val="20"/>
              </w:rPr>
            </w:pPr>
            <w:r w:rsidRPr="00933690">
              <w:rPr>
                <w:sz w:val="20"/>
                <w:szCs w:val="20"/>
              </w:rPr>
              <w:t>10 of the 15 panellists 66% had clinical experience with this condition and provided the information for this section.</w:t>
            </w:r>
          </w:p>
          <w:p w14:paraId="7D9ABBB4" w14:textId="77777777" w:rsidR="00933690" w:rsidRPr="00933690" w:rsidRDefault="00933690" w:rsidP="00933690">
            <w:pPr>
              <w:rPr>
                <w:sz w:val="20"/>
                <w:szCs w:val="20"/>
              </w:rPr>
            </w:pPr>
          </w:p>
          <w:p w14:paraId="341FDFC1"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Question 27)          </w:t>
            </w:r>
          </w:p>
        </w:tc>
      </w:tr>
    </w:tbl>
    <w:p w14:paraId="7E9074FD" w14:textId="77777777" w:rsidR="00933690" w:rsidRPr="00933690" w:rsidRDefault="00933690" w:rsidP="00933690">
      <w:pPr>
        <w:rPr>
          <w:sz w:val="20"/>
          <w:szCs w:val="20"/>
        </w:rPr>
      </w:pPr>
    </w:p>
    <w:p w14:paraId="06E4F889" w14:textId="77777777" w:rsidR="00933690" w:rsidRPr="00933690" w:rsidRDefault="00933690" w:rsidP="00933690">
      <w:pPr>
        <w:rPr>
          <w:sz w:val="20"/>
          <w:szCs w:val="20"/>
        </w:rPr>
      </w:pPr>
      <w:r w:rsidRPr="00933690">
        <w:rPr>
          <w:sz w:val="20"/>
          <w:szCs w:val="20"/>
        </w:rPr>
        <w:t>22)</w:t>
      </w:r>
    </w:p>
    <w:tbl>
      <w:tblPr>
        <w:tblStyle w:val="TableGrid"/>
        <w:tblW w:w="8642" w:type="dxa"/>
        <w:tblLook w:val="04A0" w:firstRow="1" w:lastRow="0" w:firstColumn="1" w:lastColumn="0" w:noHBand="0" w:noVBand="1"/>
      </w:tblPr>
      <w:tblGrid>
        <w:gridCol w:w="1547"/>
        <w:gridCol w:w="1035"/>
        <w:gridCol w:w="1035"/>
        <w:gridCol w:w="1221"/>
        <w:gridCol w:w="926"/>
        <w:gridCol w:w="1221"/>
        <w:gridCol w:w="771"/>
        <w:gridCol w:w="886"/>
      </w:tblGrid>
      <w:tr w:rsidR="00933690" w:rsidRPr="00933690" w14:paraId="2024B40B" w14:textId="77777777" w:rsidTr="00933690">
        <w:tc>
          <w:tcPr>
            <w:tcW w:w="8642" w:type="dxa"/>
            <w:gridSpan w:val="8"/>
          </w:tcPr>
          <w:p w14:paraId="191F6588" w14:textId="77777777" w:rsidR="00933690" w:rsidRPr="00933690" w:rsidRDefault="00933690" w:rsidP="00933690">
            <w:pPr>
              <w:rPr>
                <w:sz w:val="20"/>
                <w:szCs w:val="20"/>
              </w:rPr>
            </w:pPr>
            <w:r w:rsidRPr="00933690">
              <w:rPr>
                <w:sz w:val="20"/>
                <w:szCs w:val="20"/>
              </w:rPr>
              <w:t>Panellists were asked if spina bifida (SB) was a suitable condition for stability footwear intervention in children and their reasoning for this.</w:t>
            </w:r>
          </w:p>
          <w:p w14:paraId="6486CA00" w14:textId="77777777" w:rsidR="00933690" w:rsidRPr="00933690" w:rsidRDefault="00933690" w:rsidP="00933690">
            <w:pPr>
              <w:rPr>
                <w:sz w:val="20"/>
                <w:szCs w:val="20"/>
              </w:rPr>
            </w:pPr>
          </w:p>
          <w:p w14:paraId="220059AA" w14:textId="77777777" w:rsidR="00933690" w:rsidRPr="00933690" w:rsidRDefault="00933690" w:rsidP="00933690">
            <w:pPr>
              <w:rPr>
                <w:sz w:val="20"/>
                <w:szCs w:val="20"/>
              </w:rPr>
            </w:pPr>
            <w:r w:rsidRPr="00933690">
              <w:rPr>
                <w:sz w:val="20"/>
                <w:szCs w:val="20"/>
              </w:rPr>
              <w:t>The median level of agreement amongst the panellists was " agree" with the majority of responses between "agree" and "strongly agree.</w:t>
            </w:r>
          </w:p>
          <w:p w14:paraId="027C854F" w14:textId="77777777" w:rsidR="00933690" w:rsidRPr="00933690" w:rsidRDefault="00933690" w:rsidP="00933690">
            <w:pPr>
              <w:rPr>
                <w:sz w:val="20"/>
                <w:szCs w:val="20"/>
              </w:rPr>
            </w:pPr>
            <w:r w:rsidRPr="00933690">
              <w:rPr>
                <w:sz w:val="20"/>
                <w:szCs w:val="20"/>
              </w:rPr>
              <w:t>A Consensus was reached with respect to this condition being suitable for stability footwear intervention in Round 1</w:t>
            </w:r>
          </w:p>
          <w:p w14:paraId="7E12E42A" w14:textId="77777777" w:rsidR="00933690" w:rsidRPr="00933690" w:rsidRDefault="00933690" w:rsidP="00933690">
            <w:pPr>
              <w:rPr>
                <w:sz w:val="20"/>
                <w:szCs w:val="20"/>
              </w:rPr>
            </w:pPr>
          </w:p>
          <w:p w14:paraId="35C80F81" w14:textId="77777777" w:rsidR="00933690" w:rsidRPr="00933690" w:rsidRDefault="00933690" w:rsidP="00933690">
            <w:pPr>
              <w:rPr>
                <w:sz w:val="20"/>
                <w:szCs w:val="20"/>
              </w:rPr>
            </w:pPr>
            <w:r w:rsidRPr="00933690">
              <w:rPr>
                <w:sz w:val="20"/>
                <w:szCs w:val="20"/>
              </w:rPr>
              <w:t>Panellist feedback suggested that although stability footwear was suitable for children with SB even with low-level spinal involvement other assistive aids would be required alongside stability footwear. Additionally, stability footwear would have to offer a range of dimensional measures to the last to accommodate foot deformity with underlying sensory neuropathy.</w:t>
            </w:r>
          </w:p>
          <w:p w14:paraId="5707962A" w14:textId="77777777" w:rsidR="00933690" w:rsidRPr="00933690" w:rsidRDefault="00933690" w:rsidP="00933690">
            <w:pPr>
              <w:rPr>
                <w:sz w:val="20"/>
                <w:szCs w:val="20"/>
              </w:rPr>
            </w:pPr>
          </w:p>
          <w:p w14:paraId="59189BFA"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7458E394" w14:textId="77777777" w:rsidTr="00933690">
        <w:tc>
          <w:tcPr>
            <w:tcW w:w="1651" w:type="dxa"/>
            <w:vMerge w:val="restart"/>
          </w:tcPr>
          <w:p w14:paraId="3B1BC4E4" w14:textId="77777777" w:rsidR="00933690" w:rsidRPr="00933690" w:rsidRDefault="00933690" w:rsidP="00933690">
            <w:pPr>
              <w:jc w:val="both"/>
              <w:rPr>
                <w:sz w:val="20"/>
                <w:szCs w:val="20"/>
              </w:rPr>
            </w:pPr>
          </w:p>
        </w:tc>
        <w:tc>
          <w:tcPr>
            <w:tcW w:w="1064" w:type="dxa"/>
          </w:tcPr>
          <w:p w14:paraId="335D2FD4"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1900990E" w14:textId="77777777" w:rsidR="00933690" w:rsidRPr="00933690" w:rsidRDefault="00933690" w:rsidP="00933690">
            <w:pPr>
              <w:jc w:val="both"/>
              <w:rPr>
                <w:sz w:val="20"/>
                <w:szCs w:val="20"/>
              </w:rPr>
            </w:pPr>
            <w:r w:rsidRPr="00933690">
              <w:rPr>
                <w:sz w:val="20"/>
                <w:szCs w:val="20"/>
              </w:rPr>
              <w:t>Disagree</w:t>
            </w:r>
          </w:p>
        </w:tc>
        <w:tc>
          <w:tcPr>
            <w:tcW w:w="1257" w:type="dxa"/>
          </w:tcPr>
          <w:p w14:paraId="46FC7B0A" w14:textId="77777777" w:rsidR="00933690" w:rsidRPr="00933690" w:rsidRDefault="00933690" w:rsidP="00933690">
            <w:pPr>
              <w:jc w:val="both"/>
              <w:rPr>
                <w:sz w:val="20"/>
                <w:szCs w:val="20"/>
              </w:rPr>
            </w:pPr>
            <w:r w:rsidRPr="00933690">
              <w:rPr>
                <w:sz w:val="20"/>
                <w:szCs w:val="20"/>
              </w:rPr>
              <w:t>Somewhat Disagree</w:t>
            </w:r>
          </w:p>
        </w:tc>
        <w:tc>
          <w:tcPr>
            <w:tcW w:w="951" w:type="dxa"/>
          </w:tcPr>
          <w:p w14:paraId="5F08F703" w14:textId="77777777" w:rsidR="00933690" w:rsidRPr="00933690" w:rsidRDefault="00933690" w:rsidP="00933690">
            <w:pPr>
              <w:jc w:val="both"/>
              <w:rPr>
                <w:sz w:val="20"/>
                <w:szCs w:val="20"/>
              </w:rPr>
            </w:pPr>
            <w:r w:rsidRPr="00933690">
              <w:rPr>
                <w:sz w:val="20"/>
                <w:szCs w:val="20"/>
              </w:rPr>
              <w:t>Neutral</w:t>
            </w:r>
          </w:p>
        </w:tc>
        <w:tc>
          <w:tcPr>
            <w:tcW w:w="1257" w:type="dxa"/>
          </w:tcPr>
          <w:p w14:paraId="75F919C2" w14:textId="77777777" w:rsidR="00933690" w:rsidRPr="00933690" w:rsidRDefault="00933690" w:rsidP="00933690">
            <w:pPr>
              <w:jc w:val="both"/>
              <w:rPr>
                <w:sz w:val="20"/>
                <w:szCs w:val="20"/>
              </w:rPr>
            </w:pPr>
            <w:r w:rsidRPr="00933690">
              <w:rPr>
                <w:sz w:val="20"/>
                <w:szCs w:val="20"/>
              </w:rPr>
              <w:t>Somewhat Agree</w:t>
            </w:r>
          </w:p>
        </w:tc>
        <w:tc>
          <w:tcPr>
            <w:tcW w:w="791" w:type="dxa"/>
          </w:tcPr>
          <w:p w14:paraId="705E285A" w14:textId="77777777" w:rsidR="00933690" w:rsidRPr="00933690" w:rsidRDefault="00933690" w:rsidP="00933690">
            <w:pPr>
              <w:jc w:val="both"/>
              <w:rPr>
                <w:sz w:val="20"/>
                <w:szCs w:val="20"/>
              </w:rPr>
            </w:pPr>
            <w:r w:rsidRPr="00933690">
              <w:rPr>
                <w:sz w:val="20"/>
                <w:szCs w:val="20"/>
              </w:rPr>
              <w:t>Agree</w:t>
            </w:r>
          </w:p>
        </w:tc>
        <w:tc>
          <w:tcPr>
            <w:tcW w:w="607" w:type="dxa"/>
          </w:tcPr>
          <w:p w14:paraId="673EEEB7" w14:textId="77777777" w:rsidR="00933690" w:rsidRPr="00933690" w:rsidRDefault="00933690" w:rsidP="00933690">
            <w:pPr>
              <w:jc w:val="both"/>
              <w:rPr>
                <w:sz w:val="20"/>
                <w:szCs w:val="20"/>
              </w:rPr>
            </w:pPr>
            <w:r w:rsidRPr="00933690">
              <w:rPr>
                <w:sz w:val="20"/>
                <w:szCs w:val="20"/>
              </w:rPr>
              <w:t>Strongly Agree</w:t>
            </w:r>
          </w:p>
        </w:tc>
      </w:tr>
      <w:tr w:rsidR="00933690" w:rsidRPr="00933690" w14:paraId="404EDBAD" w14:textId="77777777" w:rsidTr="00933690">
        <w:tc>
          <w:tcPr>
            <w:tcW w:w="1651" w:type="dxa"/>
            <w:vMerge/>
          </w:tcPr>
          <w:p w14:paraId="111FA3B3" w14:textId="77777777" w:rsidR="00933690" w:rsidRPr="00933690" w:rsidRDefault="00933690" w:rsidP="00933690">
            <w:pPr>
              <w:jc w:val="center"/>
              <w:rPr>
                <w:sz w:val="20"/>
                <w:szCs w:val="20"/>
              </w:rPr>
            </w:pPr>
          </w:p>
        </w:tc>
        <w:tc>
          <w:tcPr>
            <w:tcW w:w="1064" w:type="dxa"/>
          </w:tcPr>
          <w:p w14:paraId="05D7B21E" w14:textId="77777777" w:rsidR="00933690" w:rsidRPr="00933690" w:rsidRDefault="00933690" w:rsidP="00933690">
            <w:pPr>
              <w:jc w:val="center"/>
              <w:rPr>
                <w:sz w:val="20"/>
                <w:szCs w:val="20"/>
              </w:rPr>
            </w:pPr>
            <w:r w:rsidRPr="00933690">
              <w:rPr>
                <w:sz w:val="20"/>
                <w:szCs w:val="20"/>
              </w:rPr>
              <w:t>1</w:t>
            </w:r>
          </w:p>
        </w:tc>
        <w:tc>
          <w:tcPr>
            <w:tcW w:w="1064" w:type="dxa"/>
          </w:tcPr>
          <w:p w14:paraId="3ED8E331" w14:textId="77777777" w:rsidR="00933690" w:rsidRPr="00933690" w:rsidRDefault="00933690" w:rsidP="00933690">
            <w:pPr>
              <w:jc w:val="center"/>
              <w:rPr>
                <w:sz w:val="20"/>
                <w:szCs w:val="20"/>
              </w:rPr>
            </w:pPr>
            <w:r w:rsidRPr="00933690">
              <w:rPr>
                <w:sz w:val="20"/>
                <w:szCs w:val="20"/>
              </w:rPr>
              <w:t>2</w:t>
            </w:r>
          </w:p>
        </w:tc>
        <w:tc>
          <w:tcPr>
            <w:tcW w:w="1257" w:type="dxa"/>
          </w:tcPr>
          <w:p w14:paraId="2190B4C8" w14:textId="77777777" w:rsidR="00933690" w:rsidRPr="00933690" w:rsidRDefault="00933690" w:rsidP="00933690">
            <w:pPr>
              <w:jc w:val="center"/>
              <w:rPr>
                <w:sz w:val="20"/>
                <w:szCs w:val="20"/>
              </w:rPr>
            </w:pPr>
            <w:r w:rsidRPr="00933690">
              <w:rPr>
                <w:sz w:val="20"/>
                <w:szCs w:val="20"/>
              </w:rPr>
              <w:t>3</w:t>
            </w:r>
          </w:p>
        </w:tc>
        <w:tc>
          <w:tcPr>
            <w:tcW w:w="951" w:type="dxa"/>
          </w:tcPr>
          <w:p w14:paraId="4774184D" w14:textId="77777777" w:rsidR="00933690" w:rsidRPr="00933690" w:rsidRDefault="00933690" w:rsidP="00933690">
            <w:pPr>
              <w:jc w:val="center"/>
              <w:rPr>
                <w:sz w:val="20"/>
                <w:szCs w:val="20"/>
              </w:rPr>
            </w:pPr>
            <w:r w:rsidRPr="00933690">
              <w:rPr>
                <w:sz w:val="20"/>
                <w:szCs w:val="20"/>
              </w:rPr>
              <w:t>4</w:t>
            </w:r>
          </w:p>
        </w:tc>
        <w:tc>
          <w:tcPr>
            <w:tcW w:w="1257" w:type="dxa"/>
          </w:tcPr>
          <w:p w14:paraId="4BD50BED" w14:textId="77777777" w:rsidR="00933690" w:rsidRPr="00933690" w:rsidRDefault="00933690" w:rsidP="00933690">
            <w:pPr>
              <w:jc w:val="center"/>
              <w:rPr>
                <w:sz w:val="20"/>
                <w:szCs w:val="20"/>
              </w:rPr>
            </w:pPr>
            <w:r w:rsidRPr="00933690">
              <w:rPr>
                <w:sz w:val="20"/>
                <w:szCs w:val="20"/>
              </w:rPr>
              <w:t>5</w:t>
            </w:r>
          </w:p>
        </w:tc>
        <w:tc>
          <w:tcPr>
            <w:tcW w:w="791" w:type="dxa"/>
          </w:tcPr>
          <w:p w14:paraId="473767A7" w14:textId="77777777" w:rsidR="00933690" w:rsidRPr="00933690" w:rsidRDefault="00933690" w:rsidP="00933690">
            <w:pPr>
              <w:jc w:val="center"/>
              <w:rPr>
                <w:sz w:val="20"/>
                <w:szCs w:val="20"/>
              </w:rPr>
            </w:pPr>
            <w:r w:rsidRPr="00933690">
              <w:rPr>
                <w:sz w:val="20"/>
                <w:szCs w:val="20"/>
              </w:rPr>
              <w:t>6</w:t>
            </w:r>
          </w:p>
        </w:tc>
        <w:tc>
          <w:tcPr>
            <w:tcW w:w="607" w:type="dxa"/>
          </w:tcPr>
          <w:p w14:paraId="3390425E" w14:textId="77777777" w:rsidR="00933690" w:rsidRPr="00933690" w:rsidRDefault="00933690" w:rsidP="00933690">
            <w:pPr>
              <w:jc w:val="center"/>
              <w:rPr>
                <w:sz w:val="20"/>
                <w:szCs w:val="20"/>
              </w:rPr>
            </w:pPr>
            <w:r w:rsidRPr="00933690">
              <w:rPr>
                <w:sz w:val="20"/>
                <w:szCs w:val="20"/>
              </w:rPr>
              <w:t>7</w:t>
            </w:r>
          </w:p>
        </w:tc>
      </w:tr>
      <w:tr w:rsidR="00933690" w:rsidRPr="00933690" w14:paraId="08726558" w14:textId="77777777" w:rsidTr="00933690">
        <w:tc>
          <w:tcPr>
            <w:tcW w:w="1651" w:type="dxa"/>
          </w:tcPr>
          <w:p w14:paraId="2C4E5949" w14:textId="77777777" w:rsidR="00933690" w:rsidRPr="00933690" w:rsidRDefault="00933690" w:rsidP="00933690">
            <w:pPr>
              <w:rPr>
                <w:sz w:val="20"/>
                <w:szCs w:val="20"/>
              </w:rPr>
            </w:pPr>
            <w:r w:rsidRPr="00933690">
              <w:rPr>
                <w:sz w:val="20"/>
                <w:szCs w:val="20"/>
              </w:rPr>
              <w:t>Stability footwear should only be issued to children with SB after a critical assessment of the child's mobility needs in respect to other assistive aids.</w:t>
            </w:r>
          </w:p>
        </w:tc>
        <w:tc>
          <w:tcPr>
            <w:tcW w:w="1064" w:type="dxa"/>
          </w:tcPr>
          <w:p w14:paraId="54C40C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01C9E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50571C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CEA75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99B22D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F94550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7" w:type="dxa"/>
          </w:tcPr>
          <w:p w14:paraId="788E5C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7A6895B" w14:textId="77777777" w:rsidR="00933690" w:rsidRPr="00933690" w:rsidRDefault="00933690" w:rsidP="00933690">
      <w:pPr>
        <w:rPr>
          <w:sz w:val="20"/>
          <w:szCs w:val="20"/>
        </w:rPr>
      </w:pPr>
    </w:p>
    <w:p w14:paraId="3AF03E3A" w14:textId="77777777" w:rsidR="00933690" w:rsidRPr="00933690" w:rsidRDefault="00933690" w:rsidP="00933690">
      <w:pPr>
        <w:rPr>
          <w:sz w:val="20"/>
          <w:szCs w:val="20"/>
        </w:rPr>
      </w:pPr>
      <w:r w:rsidRPr="00933690">
        <w:rPr>
          <w:sz w:val="20"/>
          <w:szCs w:val="20"/>
        </w:rPr>
        <w:t>23)</w:t>
      </w:r>
    </w:p>
    <w:tbl>
      <w:tblPr>
        <w:tblStyle w:val="TableGrid"/>
        <w:tblW w:w="8642" w:type="dxa"/>
        <w:tblLook w:val="04A0" w:firstRow="1" w:lastRow="0" w:firstColumn="1" w:lastColumn="0" w:noHBand="0" w:noVBand="1"/>
      </w:tblPr>
      <w:tblGrid>
        <w:gridCol w:w="1469"/>
        <w:gridCol w:w="1048"/>
        <w:gridCol w:w="1048"/>
        <w:gridCol w:w="1237"/>
        <w:gridCol w:w="937"/>
        <w:gridCol w:w="1237"/>
        <w:gridCol w:w="780"/>
        <w:gridCol w:w="886"/>
      </w:tblGrid>
      <w:tr w:rsidR="00933690" w:rsidRPr="00933690" w14:paraId="18599024" w14:textId="77777777" w:rsidTr="00474EB5">
        <w:tc>
          <w:tcPr>
            <w:tcW w:w="8642" w:type="dxa"/>
            <w:gridSpan w:val="8"/>
          </w:tcPr>
          <w:p w14:paraId="2D900C91" w14:textId="77777777" w:rsidR="00933690" w:rsidRPr="00933690" w:rsidRDefault="00933690" w:rsidP="00933690">
            <w:pPr>
              <w:rPr>
                <w:sz w:val="20"/>
                <w:szCs w:val="20"/>
              </w:rPr>
            </w:pPr>
            <w:r w:rsidRPr="00933690">
              <w:rPr>
                <w:sz w:val="20"/>
                <w:szCs w:val="20"/>
              </w:rPr>
              <w:t>Panellists were asked the degree of mobility impairment in children with SB that would be suitable for stability footwear both as a sole aid or in combination with another assistive aid.</w:t>
            </w:r>
          </w:p>
          <w:p w14:paraId="0A3ED3D2" w14:textId="77777777" w:rsidR="00933690" w:rsidRPr="00933690" w:rsidRDefault="00933690" w:rsidP="00933690">
            <w:pPr>
              <w:rPr>
                <w:sz w:val="20"/>
                <w:szCs w:val="20"/>
              </w:rPr>
            </w:pPr>
          </w:p>
          <w:p w14:paraId="2750DB29" w14:textId="77777777" w:rsidR="00933690" w:rsidRPr="00933690" w:rsidRDefault="00933690" w:rsidP="00933690">
            <w:pPr>
              <w:rPr>
                <w:sz w:val="20"/>
                <w:szCs w:val="20"/>
              </w:rPr>
            </w:pPr>
            <w:r w:rsidRPr="00933690">
              <w:rPr>
                <w:sz w:val="20"/>
                <w:szCs w:val="20"/>
              </w:rPr>
              <w:t xml:space="preserve">Panellist feedback suggested that stability footwear may be used with other assistive aids such as AFO's and Walking Frames to assist standing and walking for lumbar level 1-5 </w:t>
            </w:r>
            <w:proofErr w:type="spellStart"/>
            <w:r w:rsidRPr="00933690">
              <w:rPr>
                <w:sz w:val="20"/>
                <w:szCs w:val="20"/>
              </w:rPr>
              <w:t>dysraphisms</w:t>
            </w:r>
            <w:proofErr w:type="spellEnd"/>
            <w:r w:rsidRPr="00933690">
              <w:rPr>
                <w:sz w:val="20"/>
                <w:szCs w:val="20"/>
              </w:rPr>
              <w:t>. In mild dysraphism at lumbar level 5, stability footwear used alongside foot orthoses may offer adequate mobility assistance.</w:t>
            </w:r>
          </w:p>
          <w:p w14:paraId="63F46C63" w14:textId="77777777" w:rsidR="00933690" w:rsidRPr="00933690" w:rsidRDefault="00933690" w:rsidP="00933690">
            <w:pPr>
              <w:rPr>
                <w:sz w:val="20"/>
                <w:szCs w:val="20"/>
              </w:rPr>
            </w:pPr>
          </w:p>
          <w:p w14:paraId="32EF1085" w14:textId="77777777" w:rsidR="00933690" w:rsidRPr="00933690" w:rsidRDefault="00933690" w:rsidP="00933690">
            <w:pPr>
              <w:rPr>
                <w:sz w:val="20"/>
                <w:szCs w:val="20"/>
              </w:rPr>
            </w:pPr>
            <w:r w:rsidRPr="00933690">
              <w:rPr>
                <w:sz w:val="20"/>
                <w:szCs w:val="20"/>
              </w:rPr>
              <w:t>The following statements have been devised from panellist feedback in relation to the degree of mobility impairment in children with SB suitable for stability footwear intervention, please rank your level of agreement.</w:t>
            </w:r>
          </w:p>
        </w:tc>
      </w:tr>
      <w:tr w:rsidR="00933690" w:rsidRPr="00933690" w14:paraId="570EE956" w14:textId="77777777" w:rsidTr="00474EB5">
        <w:tc>
          <w:tcPr>
            <w:tcW w:w="1494" w:type="dxa"/>
            <w:vMerge w:val="restart"/>
          </w:tcPr>
          <w:p w14:paraId="3EFB760B" w14:textId="77777777" w:rsidR="00933690" w:rsidRPr="00933690" w:rsidRDefault="00933690" w:rsidP="00933690">
            <w:pPr>
              <w:jc w:val="both"/>
              <w:rPr>
                <w:sz w:val="20"/>
                <w:szCs w:val="20"/>
              </w:rPr>
            </w:pPr>
          </w:p>
        </w:tc>
        <w:tc>
          <w:tcPr>
            <w:tcW w:w="1064" w:type="dxa"/>
          </w:tcPr>
          <w:p w14:paraId="4FEC49FA"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36DEEEB0" w14:textId="77777777" w:rsidR="00933690" w:rsidRPr="00933690" w:rsidRDefault="00933690" w:rsidP="00933690">
            <w:pPr>
              <w:jc w:val="both"/>
              <w:rPr>
                <w:sz w:val="20"/>
                <w:szCs w:val="20"/>
              </w:rPr>
            </w:pPr>
            <w:r w:rsidRPr="00933690">
              <w:rPr>
                <w:sz w:val="20"/>
                <w:szCs w:val="20"/>
              </w:rPr>
              <w:t>Disagree</w:t>
            </w:r>
          </w:p>
        </w:tc>
        <w:tc>
          <w:tcPr>
            <w:tcW w:w="1257" w:type="dxa"/>
          </w:tcPr>
          <w:p w14:paraId="21779AE0" w14:textId="77777777" w:rsidR="00933690" w:rsidRPr="00933690" w:rsidRDefault="00933690" w:rsidP="00933690">
            <w:pPr>
              <w:jc w:val="both"/>
              <w:rPr>
                <w:sz w:val="20"/>
                <w:szCs w:val="20"/>
              </w:rPr>
            </w:pPr>
            <w:r w:rsidRPr="00933690">
              <w:rPr>
                <w:sz w:val="20"/>
                <w:szCs w:val="20"/>
              </w:rPr>
              <w:t>Somewhat Disagree</w:t>
            </w:r>
          </w:p>
        </w:tc>
        <w:tc>
          <w:tcPr>
            <w:tcW w:w="951" w:type="dxa"/>
          </w:tcPr>
          <w:p w14:paraId="047D3B0D" w14:textId="77777777" w:rsidR="00933690" w:rsidRPr="00933690" w:rsidRDefault="00933690" w:rsidP="00933690">
            <w:pPr>
              <w:jc w:val="both"/>
              <w:rPr>
                <w:sz w:val="20"/>
                <w:szCs w:val="20"/>
              </w:rPr>
            </w:pPr>
            <w:r w:rsidRPr="00933690">
              <w:rPr>
                <w:sz w:val="20"/>
                <w:szCs w:val="20"/>
              </w:rPr>
              <w:t>Neutral</w:t>
            </w:r>
          </w:p>
        </w:tc>
        <w:tc>
          <w:tcPr>
            <w:tcW w:w="1257" w:type="dxa"/>
          </w:tcPr>
          <w:p w14:paraId="534F13A0" w14:textId="77777777" w:rsidR="00933690" w:rsidRPr="00933690" w:rsidRDefault="00933690" w:rsidP="00933690">
            <w:pPr>
              <w:jc w:val="both"/>
              <w:rPr>
                <w:sz w:val="20"/>
                <w:szCs w:val="20"/>
              </w:rPr>
            </w:pPr>
            <w:r w:rsidRPr="00933690">
              <w:rPr>
                <w:sz w:val="20"/>
                <w:szCs w:val="20"/>
              </w:rPr>
              <w:t>Somewhat Agree</w:t>
            </w:r>
          </w:p>
        </w:tc>
        <w:tc>
          <w:tcPr>
            <w:tcW w:w="791" w:type="dxa"/>
          </w:tcPr>
          <w:p w14:paraId="1BB0B9EB" w14:textId="77777777" w:rsidR="00933690" w:rsidRPr="00933690" w:rsidRDefault="00933690" w:rsidP="00933690">
            <w:pPr>
              <w:jc w:val="both"/>
              <w:rPr>
                <w:sz w:val="20"/>
                <w:szCs w:val="20"/>
              </w:rPr>
            </w:pPr>
            <w:r w:rsidRPr="00933690">
              <w:rPr>
                <w:sz w:val="20"/>
                <w:szCs w:val="20"/>
              </w:rPr>
              <w:t>Agree</w:t>
            </w:r>
          </w:p>
        </w:tc>
        <w:tc>
          <w:tcPr>
            <w:tcW w:w="764" w:type="dxa"/>
          </w:tcPr>
          <w:p w14:paraId="65D92936" w14:textId="77777777" w:rsidR="00933690" w:rsidRPr="00933690" w:rsidRDefault="00933690" w:rsidP="00933690">
            <w:pPr>
              <w:jc w:val="both"/>
              <w:rPr>
                <w:sz w:val="20"/>
                <w:szCs w:val="20"/>
              </w:rPr>
            </w:pPr>
            <w:r w:rsidRPr="00933690">
              <w:rPr>
                <w:sz w:val="20"/>
                <w:szCs w:val="20"/>
              </w:rPr>
              <w:t>Strongly Agree</w:t>
            </w:r>
          </w:p>
        </w:tc>
      </w:tr>
      <w:tr w:rsidR="00933690" w:rsidRPr="00933690" w14:paraId="2B578E7D" w14:textId="77777777" w:rsidTr="00474EB5">
        <w:tc>
          <w:tcPr>
            <w:tcW w:w="1494" w:type="dxa"/>
            <w:vMerge/>
          </w:tcPr>
          <w:p w14:paraId="721A7795" w14:textId="77777777" w:rsidR="00933690" w:rsidRPr="00933690" w:rsidRDefault="00933690" w:rsidP="00933690">
            <w:pPr>
              <w:jc w:val="center"/>
              <w:rPr>
                <w:sz w:val="20"/>
                <w:szCs w:val="20"/>
              </w:rPr>
            </w:pPr>
          </w:p>
        </w:tc>
        <w:tc>
          <w:tcPr>
            <w:tcW w:w="1064" w:type="dxa"/>
          </w:tcPr>
          <w:p w14:paraId="7C6A8C2E" w14:textId="77777777" w:rsidR="00933690" w:rsidRPr="00933690" w:rsidRDefault="00933690" w:rsidP="00933690">
            <w:pPr>
              <w:jc w:val="center"/>
              <w:rPr>
                <w:sz w:val="20"/>
                <w:szCs w:val="20"/>
              </w:rPr>
            </w:pPr>
            <w:r w:rsidRPr="00933690">
              <w:rPr>
                <w:sz w:val="20"/>
                <w:szCs w:val="20"/>
              </w:rPr>
              <w:t>1</w:t>
            </w:r>
          </w:p>
        </w:tc>
        <w:tc>
          <w:tcPr>
            <w:tcW w:w="1064" w:type="dxa"/>
          </w:tcPr>
          <w:p w14:paraId="1E90C70F" w14:textId="77777777" w:rsidR="00933690" w:rsidRPr="00933690" w:rsidRDefault="00933690" w:rsidP="00933690">
            <w:pPr>
              <w:jc w:val="center"/>
              <w:rPr>
                <w:sz w:val="20"/>
                <w:szCs w:val="20"/>
              </w:rPr>
            </w:pPr>
            <w:r w:rsidRPr="00933690">
              <w:rPr>
                <w:sz w:val="20"/>
                <w:szCs w:val="20"/>
              </w:rPr>
              <w:t>2</w:t>
            </w:r>
          </w:p>
        </w:tc>
        <w:tc>
          <w:tcPr>
            <w:tcW w:w="1257" w:type="dxa"/>
          </w:tcPr>
          <w:p w14:paraId="33315827" w14:textId="77777777" w:rsidR="00933690" w:rsidRPr="00933690" w:rsidRDefault="00933690" w:rsidP="00933690">
            <w:pPr>
              <w:jc w:val="center"/>
              <w:rPr>
                <w:sz w:val="20"/>
                <w:szCs w:val="20"/>
              </w:rPr>
            </w:pPr>
            <w:r w:rsidRPr="00933690">
              <w:rPr>
                <w:sz w:val="20"/>
                <w:szCs w:val="20"/>
              </w:rPr>
              <w:t>3</w:t>
            </w:r>
          </w:p>
        </w:tc>
        <w:tc>
          <w:tcPr>
            <w:tcW w:w="951" w:type="dxa"/>
          </w:tcPr>
          <w:p w14:paraId="070F9182" w14:textId="77777777" w:rsidR="00933690" w:rsidRPr="00933690" w:rsidRDefault="00933690" w:rsidP="00933690">
            <w:pPr>
              <w:jc w:val="center"/>
              <w:rPr>
                <w:sz w:val="20"/>
                <w:szCs w:val="20"/>
              </w:rPr>
            </w:pPr>
            <w:r w:rsidRPr="00933690">
              <w:rPr>
                <w:sz w:val="20"/>
                <w:szCs w:val="20"/>
              </w:rPr>
              <w:t>4</w:t>
            </w:r>
          </w:p>
        </w:tc>
        <w:tc>
          <w:tcPr>
            <w:tcW w:w="1257" w:type="dxa"/>
          </w:tcPr>
          <w:p w14:paraId="7B4DEAAF" w14:textId="77777777" w:rsidR="00933690" w:rsidRPr="00933690" w:rsidRDefault="00933690" w:rsidP="00933690">
            <w:pPr>
              <w:jc w:val="center"/>
              <w:rPr>
                <w:sz w:val="20"/>
                <w:szCs w:val="20"/>
              </w:rPr>
            </w:pPr>
            <w:r w:rsidRPr="00933690">
              <w:rPr>
                <w:sz w:val="20"/>
                <w:szCs w:val="20"/>
              </w:rPr>
              <w:t>5</w:t>
            </w:r>
          </w:p>
        </w:tc>
        <w:tc>
          <w:tcPr>
            <w:tcW w:w="791" w:type="dxa"/>
          </w:tcPr>
          <w:p w14:paraId="77314032" w14:textId="77777777" w:rsidR="00933690" w:rsidRPr="00933690" w:rsidRDefault="00933690" w:rsidP="00933690">
            <w:pPr>
              <w:jc w:val="center"/>
              <w:rPr>
                <w:sz w:val="20"/>
                <w:szCs w:val="20"/>
              </w:rPr>
            </w:pPr>
            <w:r w:rsidRPr="00933690">
              <w:rPr>
                <w:sz w:val="20"/>
                <w:szCs w:val="20"/>
              </w:rPr>
              <w:t>6</w:t>
            </w:r>
          </w:p>
        </w:tc>
        <w:tc>
          <w:tcPr>
            <w:tcW w:w="764" w:type="dxa"/>
          </w:tcPr>
          <w:p w14:paraId="3778AB7C" w14:textId="77777777" w:rsidR="00933690" w:rsidRPr="00933690" w:rsidRDefault="00933690" w:rsidP="00933690">
            <w:pPr>
              <w:jc w:val="center"/>
              <w:rPr>
                <w:sz w:val="20"/>
                <w:szCs w:val="20"/>
              </w:rPr>
            </w:pPr>
            <w:r w:rsidRPr="00933690">
              <w:rPr>
                <w:sz w:val="20"/>
                <w:szCs w:val="20"/>
              </w:rPr>
              <w:t>7</w:t>
            </w:r>
          </w:p>
        </w:tc>
      </w:tr>
      <w:tr w:rsidR="00933690" w:rsidRPr="00933690" w14:paraId="00FCC853" w14:textId="77777777" w:rsidTr="00474EB5">
        <w:tc>
          <w:tcPr>
            <w:tcW w:w="1494" w:type="dxa"/>
          </w:tcPr>
          <w:p w14:paraId="59020E1A" w14:textId="77777777" w:rsidR="00933690" w:rsidRPr="00933690" w:rsidRDefault="00933690" w:rsidP="00933690">
            <w:pPr>
              <w:rPr>
                <w:sz w:val="20"/>
                <w:szCs w:val="20"/>
              </w:rPr>
            </w:pPr>
            <w:r w:rsidRPr="00933690">
              <w:rPr>
                <w:sz w:val="20"/>
                <w:szCs w:val="20"/>
              </w:rPr>
              <w:t>Stability footwear may be used alongside foot orthoses to assist foot and ankle stability in mild level lumbar 5 vertebral involvement.</w:t>
            </w:r>
          </w:p>
        </w:tc>
        <w:tc>
          <w:tcPr>
            <w:tcW w:w="1064" w:type="dxa"/>
          </w:tcPr>
          <w:p w14:paraId="3EE3DA3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637DAA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7CC34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0191B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E3D54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1E545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4" w:type="dxa"/>
          </w:tcPr>
          <w:p w14:paraId="23A4B69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380E542" w14:textId="77777777" w:rsidTr="00474EB5">
        <w:tc>
          <w:tcPr>
            <w:tcW w:w="1494" w:type="dxa"/>
          </w:tcPr>
          <w:p w14:paraId="7C9DBDFD" w14:textId="77777777" w:rsidR="00933690" w:rsidRPr="00933690" w:rsidRDefault="00933690" w:rsidP="00933690">
            <w:pPr>
              <w:rPr>
                <w:sz w:val="20"/>
                <w:szCs w:val="20"/>
              </w:rPr>
            </w:pPr>
            <w:r w:rsidRPr="00933690">
              <w:rPr>
                <w:sz w:val="20"/>
                <w:szCs w:val="20"/>
              </w:rPr>
              <w:t>Stability Footwear may be used alongside AFO's and walking frames to assist walking and standing in lumbar 1-5 vertebral involvement.</w:t>
            </w:r>
          </w:p>
        </w:tc>
        <w:tc>
          <w:tcPr>
            <w:tcW w:w="1064" w:type="dxa"/>
          </w:tcPr>
          <w:p w14:paraId="4A8E88B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91F0E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784A4E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56B7EA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89E634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F54ADA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4" w:type="dxa"/>
          </w:tcPr>
          <w:p w14:paraId="0E97E03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32E801EC" w14:textId="77777777" w:rsidR="00933690" w:rsidRDefault="00933690" w:rsidP="00933690">
      <w:pPr>
        <w:rPr>
          <w:sz w:val="20"/>
          <w:szCs w:val="20"/>
        </w:rPr>
      </w:pPr>
    </w:p>
    <w:p w14:paraId="03135084" w14:textId="77777777" w:rsidR="00933690" w:rsidRDefault="00933690" w:rsidP="00933690">
      <w:pPr>
        <w:rPr>
          <w:sz w:val="20"/>
          <w:szCs w:val="20"/>
        </w:rPr>
      </w:pPr>
    </w:p>
    <w:p w14:paraId="24CD47FB" w14:textId="77777777" w:rsidR="00933690" w:rsidRDefault="00933690" w:rsidP="00933690">
      <w:pPr>
        <w:rPr>
          <w:sz w:val="20"/>
          <w:szCs w:val="20"/>
        </w:rPr>
      </w:pPr>
    </w:p>
    <w:p w14:paraId="6409A458" w14:textId="77777777" w:rsidR="00933690" w:rsidRDefault="00933690" w:rsidP="00933690">
      <w:pPr>
        <w:rPr>
          <w:sz w:val="20"/>
          <w:szCs w:val="20"/>
        </w:rPr>
      </w:pPr>
    </w:p>
    <w:p w14:paraId="58A24897" w14:textId="77777777" w:rsidR="00933690" w:rsidRDefault="00933690" w:rsidP="00933690">
      <w:pPr>
        <w:rPr>
          <w:sz w:val="20"/>
          <w:szCs w:val="20"/>
        </w:rPr>
      </w:pPr>
    </w:p>
    <w:p w14:paraId="5D796D24" w14:textId="77777777" w:rsidR="00933690" w:rsidRPr="00933690" w:rsidRDefault="00933690" w:rsidP="00933690">
      <w:pPr>
        <w:rPr>
          <w:sz w:val="20"/>
          <w:szCs w:val="20"/>
        </w:rPr>
      </w:pPr>
    </w:p>
    <w:p w14:paraId="099E98C6" w14:textId="77777777" w:rsidR="00933690" w:rsidRPr="00933690" w:rsidRDefault="00933690" w:rsidP="00933690">
      <w:pPr>
        <w:rPr>
          <w:sz w:val="20"/>
          <w:szCs w:val="20"/>
        </w:rPr>
      </w:pPr>
      <w:r w:rsidRPr="00933690">
        <w:rPr>
          <w:sz w:val="20"/>
          <w:szCs w:val="20"/>
        </w:rPr>
        <w:t>24)</w:t>
      </w:r>
    </w:p>
    <w:tbl>
      <w:tblPr>
        <w:tblStyle w:val="TableGrid"/>
        <w:tblW w:w="8500" w:type="dxa"/>
        <w:tblLook w:val="04A0" w:firstRow="1" w:lastRow="0" w:firstColumn="1" w:lastColumn="0" w:noHBand="0" w:noVBand="1"/>
      </w:tblPr>
      <w:tblGrid>
        <w:gridCol w:w="1555"/>
        <w:gridCol w:w="6945"/>
      </w:tblGrid>
      <w:tr w:rsidR="00933690" w:rsidRPr="00933690" w14:paraId="35F2E31F" w14:textId="77777777" w:rsidTr="00474EB5">
        <w:tc>
          <w:tcPr>
            <w:tcW w:w="8500" w:type="dxa"/>
            <w:gridSpan w:val="2"/>
          </w:tcPr>
          <w:p w14:paraId="245795D5" w14:textId="77777777" w:rsidR="00933690" w:rsidRPr="00933690" w:rsidRDefault="00933690" w:rsidP="00933690">
            <w:pPr>
              <w:rPr>
                <w:rFonts w:cstheme="minorHAnsi"/>
                <w:sz w:val="20"/>
                <w:szCs w:val="20"/>
              </w:rPr>
            </w:pPr>
            <w:r w:rsidRPr="00933690">
              <w:rPr>
                <w:rFonts w:cstheme="minorHAnsi"/>
                <w:sz w:val="20"/>
                <w:szCs w:val="20"/>
              </w:rPr>
              <w:t>Panellists were asked the age range they felt this footwear intervention should be prescribed clinically for in SB</w:t>
            </w:r>
          </w:p>
          <w:p w14:paraId="4F1BE52B" w14:textId="77777777" w:rsidR="00933690" w:rsidRPr="00933690" w:rsidRDefault="00933690" w:rsidP="00933690">
            <w:pPr>
              <w:rPr>
                <w:rFonts w:cstheme="minorHAnsi"/>
                <w:sz w:val="20"/>
                <w:szCs w:val="20"/>
              </w:rPr>
            </w:pPr>
          </w:p>
          <w:p w14:paraId="7C3385D3" w14:textId="77777777" w:rsidR="00933690" w:rsidRPr="00933690" w:rsidRDefault="00933690" w:rsidP="00933690">
            <w:pPr>
              <w:rPr>
                <w:rFonts w:cstheme="minorHAnsi"/>
                <w:sz w:val="20"/>
                <w:szCs w:val="20"/>
              </w:rPr>
            </w:pPr>
            <w:r w:rsidRPr="00933690">
              <w:rPr>
                <w:rFonts w:cstheme="minorHAnsi"/>
                <w:sz w:val="20"/>
                <w:szCs w:val="20"/>
              </w:rPr>
              <w:t>Panellists feedback suggested an age range 1-2 years for initiation and 18-21 years for an endpoint with assessment for adult need. Other panellists suggested initiation and endpoints of treatment should be functionally based on the child's abilities and needs rather than age-specific.</w:t>
            </w:r>
          </w:p>
          <w:p w14:paraId="5FA1DC5F" w14:textId="77777777" w:rsidR="00933690" w:rsidRPr="00933690" w:rsidRDefault="00933690" w:rsidP="00933690">
            <w:pPr>
              <w:rPr>
                <w:rFonts w:cstheme="minorHAnsi"/>
                <w:sz w:val="20"/>
                <w:szCs w:val="20"/>
              </w:rPr>
            </w:pPr>
          </w:p>
          <w:p w14:paraId="5F9017EE"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730ABA71" w14:textId="77777777" w:rsidTr="00474EB5">
        <w:tc>
          <w:tcPr>
            <w:tcW w:w="1555" w:type="dxa"/>
          </w:tcPr>
          <w:p w14:paraId="41FFF80D"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945" w:type="dxa"/>
          </w:tcPr>
          <w:p w14:paraId="13DBD1C2" w14:textId="77777777" w:rsidR="00933690" w:rsidRPr="00933690" w:rsidRDefault="00933690" w:rsidP="00933690">
            <w:pPr>
              <w:rPr>
                <w:rFonts w:cstheme="minorHAnsi"/>
                <w:sz w:val="20"/>
                <w:szCs w:val="20"/>
              </w:rPr>
            </w:pPr>
            <w:r w:rsidRPr="00933690">
              <w:rPr>
                <w:rFonts w:cstheme="minorHAnsi"/>
                <w:sz w:val="20"/>
                <w:szCs w:val="20"/>
              </w:rPr>
              <w:t>1-18 years (with assessed adult transition care)</w:t>
            </w:r>
          </w:p>
        </w:tc>
      </w:tr>
      <w:tr w:rsidR="00933690" w:rsidRPr="00933690" w14:paraId="2A226E76" w14:textId="77777777" w:rsidTr="00474EB5">
        <w:tc>
          <w:tcPr>
            <w:tcW w:w="1555" w:type="dxa"/>
          </w:tcPr>
          <w:p w14:paraId="7D9F7F60"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945" w:type="dxa"/>
          </w:tcPr>
          <w:p w14:paraId="6AE68FAA" w14:textId="77777777" w:rsidR="00933690" w:rsidRPr="00933690" w:rsidRDefault="00933690" w:rsidP="00933690">
            <w:pPr>
              <w:rPr>
                <w:rFonts w:cstheme="minorHAnsi"/>
                <w:sz w:val="20"/>
                <w:szCs w:val="20"/>
              </w:rPr>
            </w:pPr>
            <w:r w:rsidRPr="00933690">
              <w:rPr>
                <w:rFonts w:cstheme="minorHAnsi"/>
                <w:sz w:val="20"/>
                <w:szCs w:val="20"/>
              </w:rPr>
              <w:t>3-18 years (with assessed adult transition care)</w:t>
            </w:r>
          </w:p>
        </w:tc>
      </w:tr>
      <w:tr w:rsidR="00933690" w:rsidRPr="00933690" w14:paraId="14F83A5B" w14:textId="77777777" w:rsidTr="00474EB5">
        <w:tc>
          <w:tcPr>
            <w:tcW w:w="1555" w:type="dxa"/>
          </w:tcPr>
          <w:p w14:paraId="05F46888"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945" w:type="dxa"/>
          </w:tcPr>
          <w:p w14:paraId="0C5ADDB6"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4B8AD244" w14:textId="77777777" w:rsidTr="00474EB5">
        <w:tc>
          <w:tcPr>
            <w:tcW w:w="1555" w:type="dxa"/>
          </w:tcPr>
          <w:p w14:paraId="11E3611F"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945" w:type="dxa"/>
          </w:tcPr>
          <w:p w14:paraId="5B118E3E"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27B14A34" w14:textId="77777777" w:rsidR="00933690" w:rsidRPr="00933690" w:rsidRDefault="00933690" w:rsidP="00933690">
      <w:pPr>
        <w:rPr>
          <w:sz w:val="20"/>
          <w:szCs w:val="20"/>
        </w:rPr>
      </w:pPr>
    </w:p>
    <w:p w14:paraId="57787C04" w14:textId="77777777" w:rsidR="00933690" w:rsidRPr="00933690" w:rsidRDefault="00933690" w:rsidP="00933690">
      <w:pPr>
        <w:rPr>
          <w:sz w:val="20"/>
          <w:szCs w:val="20"/>
        </w:rPr>
      </w:pPr>
      <w:r w:rsidRPr="00933690">
        <w:rPr>
          <w:sz w:val="20"/>
          <w:szCs w:val="20"/>
        </w:rPr>
        <w:t>25)</w:t>
      </w:r>
    </w:p>
    <w:tbl>
      <w:tblPr>
        <w:tblStyle w:val="TableGrid"/>
        <w:tblW w:w="8500" w:type="dxa"/>
        <w:tblLook w:val="04A0" w:firstRow="1" w:lastRow="0" w:firstColumn="1" w:lastColumn="0" w:noHBand="0" w:noVBand="1"/>
      </w:tblPr>
      <w:tblGrid>
        <w:gridCol w:w="1659"/>
        <w:gridCol w:w="992"/>
        <w:gridCol w:w="992"/>
        <w:gridCol w:w="1170"/>
        <w:gridCol w:w="889"/>
        <w:gridCol w:w="1170"/>
        <w:gridCol w:w="742"/>
        <w:gridCol w:w="886"/>
      </w:tblGrid>
      <w:tr w:rsidR="00933690" w:rsidRPr="00933690" w14:paraId="1B2557E5" w14:textId="77777777" w:rsidTr="00933690">
        <w:tc>
          <w:tcPr>
            <w:tcW w:w="8500" w:type="dxa"/>
            <w:gridSpan w:val="8"/>
          </w:tcPr>
          <w:p w14:paraId="443A7819" w14:textId="77777777" w:rsidR="00933690" w:rsidRPr="00933690" w:rsidRDefault="00933690" w:rsidP="00933690">
            <w:pPr>
              <w:rPr>
                <w:sz w:val="20"/>
                <w:szCs w:val="20"/>
              </w:rPr>
            </w:pPr>
            <w:r w:rsidRPr="00933690">
              <w:rPr>
                <w:sz w:val="20"/>
                <w:szCs w:val="20"/>
              </w:rPr>
              <w:t>Panellists were asked what clinical outcomes would be used to evaluate the effectiveness of "Off the Shelf" Stability footwear in children with Spina Bifida:</w:t>
            </w:r>
          </w:p>
          <w:p w14:paraId="121E3E56" w14:textId="77777777" w:rsidR="00933690" w:rsidRPr="00933690" w:rsidRDefault="00933690" w:rsidP="00933690">
            <w:pPr>
              <w:rPr>
                <w:sz w:val="20"/>
                <w:szCs w:val="20"/>
              </w:rPr>
            </w:pPr>
          </w:p>
          <w:p w14:paraId="2D4A2842"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HO ICF-CY. These were goals based on body structures and function and those based on QoL measures. </w:t>
            </w:r>
          </w:p>
          <w:p w14:paraId="10F73C9A" w14:textId="77777777" w:rsidR="00933690" w:rsidRPr="00933690" w:rsidRDefault="00933690" w:rsidP="00933690">
            <w:pPr>
              <w:rPr>
                <w:sz w:val="20"/>
                <w:szCs w:val="20"/>
              </w:rPr>
            </w:pPr>
            <w:r w:rsidRPr="00933690">
              <w:rPr>
                <w:sz w:val="20"/>
                <w:szCs w:val="20"/>
              </w:rPr>
              <w:t>Concerning body structure, passive ankle range of motion (ROM) was suggested to monitor any flexural contracture. The majority of outcomes were focused on body function. These included kinematic and spatiotemporal biomechanical measures. Kinematic outcomes suggested optimising or normalising gait movement patterns using referenced scales such as the Hoffer Ambulation Scale. Spatiotemporal outcomes included increased walking velocity, 6-minute walk test (6MWT) Timed Up and Go (TUG), stride length, and cadence. Gross motor proficiency measures were also suggested including, motor milestones and Hoffer Ambulation Scale. Physiological outcomes such as perceived exertion measures (BORG) with motor tasks were also purposed. QoL outcome measures suggested included pain rating and measures of activities of daily living (ADL) walking to school, shops, playparks and interaction with peers.</w:t>
            </w:r>
          </w:p>
          <w:p w14:paraId="77DCA480" w14:textId="77777777" w:rsidR="00933690" w:rsidRPr="00933690" w:rsidRDefault="00933690" w:rsidP="00933690">
            <w:pPr>
              <w:rPr>
                <w:sz w:val="20"/>
                <w:szCs w:val="20"/>
              </w:rPr>
            </w:pPr>
          </w:p>
          <w:p w14:paraId="669FCA6B"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516BA68A" w14:textId="77777777" w:rsidTr="00933690">
        <w:tc>
          <w:tcPr>
            <w:tcW w:w="1727" w:type="dxa"/>
            <w:vMerge w:val="restart"/>
          </w:tcPr>
          <w:p w14:paraId="02A9AAB0" w14:textId="77777777" w:rsidR="00933690" w:rsidRPr="00933690" w:rsidRDefault="00933690" w:rsidP="00933690">
            <w:pPr>
              <w:jc w:val="both"/>
              <w:rPr>
                <w:sz w:val="20"/>
                <w:szCs w:val="20"/>
              </w:rPr>
            </w:pPr>
          </w:p>
        </w:tc>
        <w:tc>
          <w:tcPr>
            <w:tcW w:w="1028" w:type="dxa"/>
          </w:tcPr>
          <w:p w14:paraId="4205C1C8" w14:textId="77777777" w:rsidR="00933690" w:rsidRPr="00933690" w:rsidRDefault="00933690" w:rsidP="00933690">
            <w:pPr>
              <w:jc w:val="both"/>
              <w:rPr>
                <w:sz w:val="20"/>
                <w:szCs w:val="20"/>
              </w:rPr>
            </w:pPr>
            <w:r w:rsidRPr="00933690">
              <w:rPr>
                <w:sz w:val="20"/>
                <w:szCs w:val="20"/>
              </w:rPr>
              <w:t>Strongly Disagree</w:t>
            </w:r>
          </w:p>
        </w:tc>
        <w:tc>
          <w:tcPr>
            <w:tcW w:w="1028" w:type="dxa"/>
          </w:tcPr>
          <w:p w14:paraId="71E7F710" w14:textId="77777777" w:rsidR="00933690" w:rsidRPr="00933690" w:rsidRDefault="00933690" w:rsidP="00933690">
            <w:pPr>
              <w:jc w:val="both"/>
              <w:rPr>
                <w:sz w:val="20"/>
                <w:szCs w:val="20"/>
              </w:rPr>
            </w:pPr>
            <w:r w:rsidRPr="00933690">
              <w:rPr>
                <w:sz w:val="20"/>
                <w:szCs w:val="20"/>
              </w:rPr>
              <w:t>Disagree</w:t>
            </w:r>
          </w:p>
        </w:tc>
        <w:tc>
          <w:tcPr>
            <w:tcW w:w="1214" w:type="dxa"/>
          </w:tcPr>
          <w:p w14:paraId="6AFE16BF" w14:textId="77777777" w:rsidR="00933690" w:rsidRPr="00933690" w:rsidRDefault="00933690" w:rsidP="00933690">
            <w:pPr>
              <w:jc w:val="both"/>
              <w:rPr>
                <w:sz w:val="20"/>
                <w:szCs w:val="20"/>
              </w:rPr>
            </w:pPr>
            <w:r w:rsidRPr="00933690">
              <w:rPr>
                <w:sz w:val="20"/>
                <w:szCs w:val="20"/>
              </w:rPr>
              <w:t>Somewhat Disagree</w:t>
            </w:r>
          </w:p>
        </w:tc>
        <w:tc>
          <w:tcPr>
            <w:tcW w:w="920" w:type="dxa"/>
          </w:tcPr>
          <w:p w14:paraId="30BB99FE" w14:textId="77777777" w:rsidR="00933690" w:rsidRPr="00933690" w:rsidRDefault="00933690" w:rsidP="00933690">
            <w:pPr>
              <w:jc w:val="both"/>
              <w:rPr>
                <w:sz w:val="20"/>
                <w:szCs w:val="20"/>
              </w:rPr>
            </w:pPr>
            <w:r w:rsidRPr="00933690">
              <w:rPr>
                <w:sz w:val="20"/>
                <w:szCs w:val="20"/>
              </w:rPr>
              <w:t>Neutral</w:t>
            </w:r>
          </w:p>
        </w:tc>
        <w:tc>
          <w:tcPr>
            <w:tcW w:w="1214" w:type="dxa"/>
          </w:tcPr>
          <w:p w14:paraId="280F81D0" w14:textId="77777777" w:rsidR="00933690" w:rsidRPr="00933690" w:rsidRDefault="00933690" w:rsidP="00933690">
            <w:pPr>
              <w:jc w:val="both"/>
              <w:rPr>
                <w:sz w:val="20"/>
                <w:szCs w:val="20"/>
              </w:rPr>
            </w:pPr>
            <w:r w:rsidRPr="00933690">
              <w:rPr>
                <w:sz w:val="20"/>
                <w:szCs w:val="20"/>
              </w:rPr>
              <w:t>Somewhat Agree</w:t>
            </w:r>
          </w:p>
        </w:tc>
        <w:tc>
          <w:tcPr>
            <w:tcW w:w="767" w:type="dxa"/>
          </w:tcPr>
          <w:p w14:paraId="75F3C88C" w14:textId="77777777" w:rsidR="00933690" w:rsidRPr="00933690" w:rsidRDefault="00933690" w:rsidP="00933690">
            <w:pPr>
              <w:jc w:val="both"/>
              <w:rPr>
                <w:sz w:val="20"/>
                <w:szCs w:val="20"/>
              </w:rPr>
            </w:pPr>
            <w:r w:rsidRPr="00933690">
              <w:rPr>
                <w:sz w:val="20"/>
                <w:szCs w:val="20"/>
              </w:rPr>
              <w:t>Agree</w:t>
            </w:r>
          </w:p>
        </w:tc>
        <w:tc>
          <w:tcPr>
            <w:tcW w:w="602" w:type="dxa"/>
          </w:tcPr>
          <w:p w14:paraId="2461A7B6" w14:textId="77777777" w:rsidR="00933690" w:rsidRPr="00933690" w:rsidRDefault="00933690" w:rsidP="00933690">
            <w:pPr>
              <w:jc w:val="both"/>
              <w:rPr>
                <w:sz w:val="20"/>
                <w:szCs w:val="20"/>
              </w:rPr>
            </w:pPr>
            <w:r w:rsidRPr="00933690">
              <w:rPr>
                <w:sz w:val="20"/>
                <w:szCs w:val="20"/>
              </w:rPr>
              <w:t>Strongly Agree</w:t>
            </w:r>
          </w:p>
        </w:tc>
      </w:tr>
      <w:tr w:rsidR="00933690" w:rsidRPr="00933690" w14:paraId="5A42B742" w14:textId="77777777" w:rsidTr="00933690">
        <w:tc>
          <w:tcPr>
            <w:tcW w:w="1727" w:type="dxa"/>
            <w:vMerge/>
          </w:tcPr>
          <w:p w14:paraId="29E0E988" w14:textId="77777777" w:rsidR="00933690" w:rsidRPr="00933690" w:rsidRDefault="00933690" w:rsidP="00933690">
            <w:pPr>
              <w:jc w:val="center"/>
              <w:rPr>
                <w:sz w:val="20"/>
                <w:szCs w:val="20"/>
              </w:rPr>
            </w:pPr>
          </w:p>
        </w:tc>
        <w:tc>
          <w:tcPr>
            <w:tcW w:w="1028" w:type="dxa"/>
          </w:tcPr>
          <w:p w14:paraId="346BC160" w14:textId="77777777" w:rsidR="00933690" w:rsidRPr="00933690" w:rsidRDefault="00933690" w:rsidP="00933690">
            <w:pPr>
              <w:jc w:val="center"/>
              <w:rPr>
                <w:sz w:val="20"/>
                <w:szCs w:val="20"/>
              </w:rPr>
            </w:pPr>
            <w:r w:rsidRPr="00933690">
              <w:rPr>
                <w:sz w:val="20"/>
                <w:szCs w:val="20"/>
              </w:rPr>
              <w:t>1</w:t>
            </w:r>
          </w:p>
        </w:tc>
        <w:tc>
          <w:tcPr>
            <w:tcW w:w="1028" w:type="dxa"/>
          </w:tcPr>
          <w:p w14:paraId="24E657D8" w14:textId="77777777" w:rsidR="00933690" w:rsidRPr="00933690" w:rsidRDefault="00933690" w:rsidP="00933690">
            <w:pPr>
              <w:jc w:val="center"/>
              <w:rPr>
                <w:sz w:val="20"/>
                <w:szCs w:val="20"/>
              </w:rPr>
            </w:pPr>
            <w:r w:rsidRPr="00933690">
              <w:rPr>
                <w:sz w:val="20"/>
                <w:szCs w:val="20"/>
              </w:rPr>
              <w:t>2</w:t>
            </w:r>
          </w:p>
        </w:tc>
        <w:tc>
          <w:tcPr>
            <w:tcW w:w="1214" w:type="dxa"/>
          </w:tcPr>
          <w:p w14:paraId="33C4B663" w14:textId="77777777" w:rsidR="00933690" w:rsidRPr="00933690" w:rsidRDefault="00933690" w:rsidP="00933690">
            <w:pPr>
              <w:jc w:val="center"/>
              <w:rPr>
                <w:sz w:val="20"/>
                <w:szCs w:val="20"/>
              </w:rPr>
            </w:pPr>
            <w:r w:rsidRPr="00933690">
              <w:rPr>
                <w:sz w:val="20"/>
                <w:szCs w:val="20"/>
              </w:rPr>
              <w:t>3</w:t>
            </w:r>
          </w:p>
        </w:tc>
        <w:tc>
          <w:tcPr>
            <w:tcW w:w="920" w:type="dxa"/>
          </w:tcPr>
          <w:p w14:paraId="1C95C14B" w14:textId="77777777" w:rsidR="00933690" w:rsidRPr="00933690" w:rsidRDefault="00933690" w:rsidP="00933690">
            <w:pPr>
              <w:jc w:val="center"/>
              <w:rPr>
                <w:sz w:val="20"/>
                <w:szCs w:val="20"/>
              </w:rPr>
            </w:pPr>
            <w:r w:rsidRPr="00933690">
              <w:rPr>
                <w:sz w:val="20"/>
                <w:szCs w:val="20"/>
              </w:rPr>
              <w:t>4</w:t>
            </w:r>
          </w:p>
        </w:tc>
        <w:tc>
          <w:tcPr>
            <w:tcW w:w="1214" w:type="dxa"/>
          </w:tcPr>
          <w:p w14:paraId="38251F1B" w14:textId="77777777" w:rsidR="00933690" w:rsidRPr="00933690" w:rsidRDefault="00933690" w:rsidP="00933690">
            <w:pPr>
              <w:jc w:val="center"/>
              <w:rPr>
                <w:sz w:val="20"/>
                <w:szCs w:val="20"/>
              </w:rPr>
            </w:pPr>
            <w:r w:rsidRPr="00933690">
              <w:rPr>
                <w:sz w:val="20"/>
                <w:szCs w:val="20"/>
              </w:rPr>
              <w:t>5</w:t>
            </w:r>
          </w:p>
        </w:tc>
        <w:tc>
          <w:tcPr>
            <w:tcW w:w="767" w:type="dxa"/>
          </w:tcPr>
          <w:p w14:paraId="032725E1" w14:textId="77777777" w:rsidR="00933690" w:rsidRPr="00933690" w:rsidRDefault="00933690" w:rsidP="00933690">
            <w:pPr>
              <w:jc w:val="center"/>
              <w:rPr>
                <w:sz w:val="20"/>
                <w:szCs w:val="20"/>
              </w:rPr>
            </w:pPr>
            <w:r w:rsidRPr="00933690">
              <w:rPr>
                <w:sz w:val="20"/>
                <w:szCs w:val="20"/>
              </w:rPr>
              <w:t>6</w:t>
            </w:r>
          </w:p>
        </w:tc>
        <w:tc>
          <w:tcPr>
            <w:tcW w:w="602" w:type="dxa"/>
          </w:tcPr>
          <w:p w14:paraId="0FE4DEC4" w14:textId="77777777" w:rsidR="00933690" w:rsidRPr="00933690" w:rsidRDefault="00933690" w:rsidP="00933690">
            <w:pPr>
              <w:jc w:val="center"/>
              <w:rPr>
                <w:sz w:val="20"/>
                <w:szCs w:val="20"/>
              </w:rPr>
            </w:pPr>
            <w:r w:rsidRPr="00933690">
              <w:rPr>
                <w:sz w:val="20"/>
                <w:szCs w:val="20"/>
              </w:rPr>
              <w:t>7</w:t>
            </w:r>
          </w:p>
        </w:tc>
      </w:tr>
      <w:tr w:rsidR="00933690" w:rsidRPr="00933690" w14:paraId="1C6B388A" w14:textId="77777777" w:rsidTr="00933690">
        <w:tc>
          <w:tcPr>
            <w:tcW w:w="1727" w:type="dxa"/>
          </w:tcPr>
          <w:p w14:paraId="4C7D3658" w14:textId="77777777" w:rsidR="00933690" w:rsidRPr="00933690" w:rsidRDefault="00933690" w:rsidP="00933690">
            <w:pPr>
              <w:rPr>
                <w:sz w:val="20"/>
                <w:szCs w:val="20"/>
              </w:rPr>
            </w:pPr>
            <w:r w:rsidRPr="00933690">
              <w:rPr>
                <w:sz w:val="20"/>
                <w:szCs w:val="20"/>
              </w:rPr>
              <w:t>Kinematics: Optimising gait movement patterns     (Hoffer Ambulation scale)</w:t>
            </w:r>
          </w:p>
        </w:tc>
        <w:tc>
          <w:tcPr>
            <w:tcW w:w="1028" w:type="dxa"/>
          </w:tcPr>
          <w:p w14:paraId="7A9A9F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8F3CF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5C6F48F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3450052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7CE26A9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151F9F9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79390B1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5BDA54F" w14:textId="77777777" w:rsidTr="00933690">
        <w:tc>
          <w:tcPr>
            <w:tcW w:w="1727" w:type="dxa"/>
          </w:tcPr>
          <w:p w14:paraId="5864CF30" w14:textId="77777777" w:rsidR="00933690" w:rsidRPr="00933690" w:rsidRDefault="00933690" w:rsidP="00933690">
            <w:pPr>
              <w:rPr>
                <w:sz w:val="20"/>
                <w:szCs w:val="20"/>
              </w:rPr>
            </w:pPr>
            <w:r w:rsidRPr="00933690">
              <w:rPr>
                <w:sz w:val="20"/>
                <w:szCs w:val="20"/>
              </w:rPr>
              <w:t>Spatiotemporal: Increased walking  velocity, 6MWT, TUG</w:t>
            </w:r>
          </w:p>
        </w:tc>
        <w:tc>
          <w:tcPr>
            <w:tcW w:w="1028" w:type="dxa"/>
          </w:tcPr>
          <w:p w14:paraId="2E6D421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308D94D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4294F6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67AFE5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61FD9F7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59DC14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6B1D150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5017B7E" w14:textId="77777777" w:rsidTr="00933690">
        <w:tc>
          <w:tcPr>
            <w:tcW w:w="1727" w:type="dxa"/>
          </w:tcPr>
          <w:p w14:paraId="677B9ED7" w14:textId="77777777" w:rsidR="00933690" w:rsidRPr="00933690" w:rsidRDefault="00933690" w:rsidP="00933690">
            <w:pPr>
              <w:rPr>
                <w:sz w:val="20"/>
                <w:szCs w:val="20"/>
              </w:rPr>
            </w:pPr>
            <w:r w:rsidRPr="00933690">
              <w:rPr>
                <w:sz w:val="20"/>
                <w:szCs w:val="20"/>
              </w:rPr>
              <w:t>Gross motor proficiency: (Hoffer Ambulation Score)</w:t>
            </w:r>
          </w:p>
        </w:tc>
        <w:tc>
          <w:tcPr>
            <w:tcW w:w="1028" w:type="dxa"/>
          </w:tcPr>
          <w:p w14:paraId="0C89817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23860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17CDEC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51E36D1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1CDC71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4FECE92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4EB9B27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3566529" w14:textId="77777777" w:rsidTr="00933690">
        <w:tc>
          <w:tcPr>
            <w:tcW w:w="1727" w:type="dxa"/>
          </w:tcPr>
          <w:p w14:paraId="64EB63F1" w14:textId="77777777" w:rsidR="00933690" w:rsidRPr="00933690" w:rsidRDefault="00933690" w:rsidP="00933690">
            <w:pPr>
              <w:rPr>
                <w:sz w:val="20"/>
                <w:szCs w:val="20"/>
              </w:rPr>
            </w:pPr>
            <w:r w:rsidRPr="00933690">
              <w:rPr>
                <w:sz w:val="20"/>
                <w:szCs w:val="20"/>
              </w:rPr>
              <w:t>Physiological: Perceived exertion (BORG)</w:t>
            </w:r>
          </w:p>
        </w:tc>
        <w:tc>
          <w:tcPr>
            <w:tcW w:w="1028" w:type="dxa"/>
          </w:tcPr>
          <w:p w14:paraId="356606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26095AE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4FF0169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48A0A40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55C1B1A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02CA33D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2233412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0E73F1B" w14:textId="77777777" w:rsidTr="00933690">
        <w:tc>
          <w:tcPr>
            <w:tcW w:w="1727" w:type="dxa"/>
          </w:tcPr>
          <w:p w14:paraId="44739C07" w14:textId="77777777" w:rsidR="00933690" w:rsidRPr="00933690" w:rsidRDefault="00933690" w:rsidP="00933690">
            <w:pPr>
              <w:rPr>
                <w:sz w:val="20"/>
                <w:szCs w:val="20"/>
              </w:rPr>
            </w:pPr>
            <w:r w:rsidRPr="00933690">
              <w:rPr>
                <w:sz w:val="20"/>
                <w:szCs w:val="20"/>
              </w:rPr>
              <w:t>QoL: Pain</w:t>
            </w:r>
          </w:p>
        </w:tc>
        <w:tc>
          <w:tcPr>
            <w:tcW w:w="1028" w:type="dxa"/>
          </w:tcPr>
          <w:p w14:paraId="223592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7C548A3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524824F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34BE293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7E3FD98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7288F2D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0ADA455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72A28C24" w14:textId="77777777" w:rsidR="00933690" w:rsidRPr="00933690" w:rsidRDefault="00933690" w:rsidP="00933690">
            <w:pPr>
              <w:jc w:val="center"/>
              <w:rPr>
                <w:sz w:val="20"/>
                <w:szCs w:val="20"/>
              </w:rPr>
            </w:pPr>
          </w:p>
        </w:tc>
      </w:tr>
      <w:tr w:rsidR="00933690" w:rsidRPr="00933690" w14:paraId="3ABA7683" w14:textId="77777777" w:rsidTr="00933690">
        <w:tc>
          <w:tcPr>
            <w:tcW w:w="1727" w:type="dxa"/>
          </w:tcPr>
          <w:p w14:paraId="226CDCBB" w14:textId="77777777" w:rsidR="00933690" w:rsidRPr="00933690" w:rsidRDefault="00933690" w:rsidP="00933690">
            <w:pPr>
              <w:rPr>
                <w:sz w:val="20"/>
                <w:szCs w:val="20"/>
              </w:rPr>
            </w:pPr>
            <w:r w:rsidRPr="00933690">
              <w:rPr>
                <w:sz w:val="20"/>
                <w:szCs w:val="20"/>
              </w:rPr>
              <w:t>QoL: ADL (daily mobility and social interaction)</w:t>
            </w:r>
          </w:p>
        </w:tc>
        <w:tc>
          <w:tcPr>
            <w:tcW w:w="1028" w:type="dxa"/>
          </w:tcPr>
          <w:p w14:paraId="455CB75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0F17FE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1BC4CD3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0" w:type="dxa"/>
          </w:tcPr>
          <w:p w14:paraId="68005F1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14" w:type="dxa"/>
          </w:tcPr>
          <w:p w14:paraId="714DA9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67" w:type="dxa"/>
          </w:tcPr>
          <w:p w14:paraId="4B70A9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2" w:type="dxa"/>
          </w:tcPr>
          <w:p w14:paraId="3C30E4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1E615709" w14:textId="77777777" w:rsidR="00933690" w:rsidRPr="00933690" w:rsidRDefault="00933690" w:rsidP="00933690">
      <w:pPr>
        <w:rPr>
          <w:sz w:val="20"/>
          <w:szCs w:val="20"/>
        </w:rPr>
      </w:pPr>
    </w:p>
    <w:p w14:paraId="1754A6C6" w14:textId="77777777" w:rsidR="00933690" w:rsidRPr="00933690" w:rsidRDefault="00933690" w:rsidP="00933690">
      <w:pPr>
        <w:rPr>
          <w:sz w:val="20"/>
          <w:szCs w:val="20"/>
        </w:rPr>
      </w:pPr>
    </w:p>
    <w:p w14:paraId="258EBDBE" w14:textId="77777777" w:rsidR="00933690" w:rsidRPr="00933690" w:rsidRDefault="00933690" w:rsidP="00933690">
      <w:pPr>
        <w:rPr>
          <w:sz w:val="20"/>
          <w:szCs w:val="20"/>
        </w:rPr>
      </w:pPr>
      <w:r w:rsidRPr="00933690">
        <w:rPr>
          <w:sz w:val="20"/>
          <w:szCs w:val="20"/>
        </w:rPr>
        <w:t>11)</w:t>
      </w:r>
    </w:p>
    <w:tbl>
      <w:tblPr>
        <w:tblStyle w:val="TableGrid"/>
        <w:tblW w:w="0" w:type="auto"/>
        <w:tblLook w:val="04A0" w:firstRow="1" w:lastRow="0" w:firstColumn="1" w:lastColumn="0" w:noHBand="0" w:noVBand="1"/>
      </w:tblPr>
      <w:tblGrid>
        <w:gridCol w:w="8488"/>
      </w:tblGrid>
      <w:tr w:rsidR="00933690" w:rsidRPr="00933690" w14:paraId="796EA7B1" w14:textId="77777777" w:rsidTr="00A05687">
        <w:tc>
          <w:tcPr>
            <w:tcW w:w="9010" w:type="dxa"/>
          </w:tcPr>
          <w:p w14:paraId="7011E442" w14:textId="77777777" w:rsidR="00933690" w:rsidRPr="00933690" w:rsidRDefault="00933690" w:rsidP="00933690">
            <w:pPr>
              <w:rPr>
                <w:sz w:val="20"/>
                <w:szCs w:val="20"/>
              </w:rPr>
            </w:pPr>
            <w:r w:rsidRPr="00933690">
              <w:rPr>
                <w:sz w:val="20"/>
                <w:szCs w:val="20"/>
              </w:rPr>
              <w:t>You may use this optional area if you wish to provide any further information on stability footwear intervention in children with SB.</w:t>
            </w:r>
          </w:p>
        </w:tc>
      </w:tr>
      <w:tr w:rsidR="00933690" w:rsidRPr="00933690" w14:paraId="387C434E" w14:textId="77777777" w:rsidTr="00A05687">
        <w:tc>
          <w:tcPr>
            <w:tcW w:w="9010" w:type="dxa"/>
          </w:tcPr>
          <w:p w14:paraId="25242AE9" w14:textId="77777777" w:rsidR="00933690" w:rsidRPr="00933690" w:rsidRDefault="00933690" w:rsidP="00933690">
            <w:pPr>
              <w:rPr>
                <w:sz w:val="20"/>
                <w:szCs w:val="20"/>
              </w:rPr>
            </w:pPr>
          </w:p>
          <w:p w14:paraId="778EFEFD" w14:textId="77777777" w:rsidR="00933690" w:rsidRPr="00933690" w:rsidRDefault="00933690" w:rsidP="00933690">
            <w:pPr>
              <w:rPr>
                <w:sz w:val="20"/>
                <w:szCs w:val="20"/>
              </w:rPr>
            </w:pPr>
          </w:p>
          <w:p w14:paraId="43D921A7" w14:textId="77777777" w:rsidR="00933690" w:rsidRPr="00933690" w:rsidRDefault="00933690" w:rsidP="00933690">
            <w:pPr>
              <w:rPr>
                <w:sz w:val="20"/>
                <w:szCs w:val="20"/>
              </w:rPr>
            </w:pPr>
          </w:p>
          <w:p w14:paraId="7BECD350" w14:textId="77777777" w:rsidR="00933690" w:rsidRPr="00933690" w:rsidRDefault="00933690" w:rsidP="00933690">
            <w:pPr>
              <w:rPr>
                <w:sz w:val="20"/>
                <w:szCs w:val="20"/>
              </w:rPr>
            </w:pPr>
          </w:p>
          <w:p w14:paraId="4773A77D" w14:textId="77777777" w:rsidR="00933690" w:rsidRPr="00933690" w:rsidRDefault="00933690" w:rsidP="00933690">
            <w:pPr>
              <w:rPr>
                <w:sz w:val="20"/>
                <w:szCs w:val="20"/>
              </w:rPr>
            </w:pPr>
          </w:p>
          <w:p w14:paraId="3AED30F7" w14:textId="77777777" w:rsidR="00933690" w:rsidRPr="00933690" w:rsidRDefault="00933690" w:rsidP="00933690">
            <w:pPr>
              <w:rPr>
                <w:sz w:val="20"/>
                <w:szCs w:val="20"/>
              </w:rPr>
            </w:pPr>
          </w:p>
        </w:tc>
      </w:tr>
    </w:tbl>
    <w:p w14:paraId="122EDD6F" w14:textId="77777777" w:rsidR="00933690" w:rsidRPr="00933690" w:rsidRDefault="00933690" w:rsidP="00933690">
      <w:pPr>
        <w:rPr>
          <w:sz w:val="20"/>
          <w:szCs w:val="20"/>
        </w:rPr>
      </w:pPr>
    </w:p>
    <w:p w14:paraId="2AF1937D"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7DE92EFC" w14:textId="77777777" w:rsidTr="00A05687">
        <w:tc>
          <w:tcPr>
            <w:tcW w:w="9010" w:type="dxa"/>
          </w:tcPr>
          <w:p w14:paraId="10B3E3AD" w14:textId="206FD180" w:rsidR="00933690" w:rsidRPr="00933690" w:rsidRDefault="0083339A" w:rsidP="00933690">
            <w:pPr>
              <w:rPr>
                <w:b/>
                <w:bCs/>
                <w:sz w:val="20"/>
                <w:szCs w:val="20"/>
              </w:rPr>
            </w:pPr>
            <w:r>
              <w:rPr>
                <w:b/>
                <w:bCs/>
                <w:sz w:val="20"/>
                <w:szCs w:val="20"/>
              </w:rPr>
              <w:t>Down</w:t>
            </w:r>
            <w:r w:rsidR="00933690" w:rsidRPr="00933690">
              <w:rPr>
                <w:b/>
                <w:bCs/>
                <w:sz w:val="20"/>
                <w:szCs w:val="20"/>
              </w:rPr>
              <w:t xml:space="preserve"> Syndrome</w:t>
            </w:r>
          </w:p>
          <w:p w14:paraId="60321F57" w14:textId="77777777" w:rsidR="00933690" w:rsidRPr="00933690" w:rsidRDefault="00933690" w:rsidP="00933690">
            <w:pPr>
              <w:rPr>
                <w:b/>
                <w:bCs/>
                <w:sz w:val="20"/>
                <w:szCs w:val="20"/>
              </w:rPr>
            </w:pPr>
          </w:p>
        </w:tc>
      </w:tr>
      <w:tr w:rsidR="00933690" w:rsidRPr="00933690" w14:paraId="2A1B5A63" w14:textId="77777777" w:rsidTr="00A05687">
        <w:tc>
          <w:tcPr>
            <w:tcW w:w="9010" w:type="dxa"/>
          </w:tcPr>
          <w:p w14:paraId="75BC6657" w14:textId="7CC4D93D"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w:t>
            </w:r>
            <w:r w:rsidR="0083339A">
              <w:rPr>
                <w:sz w:val="20"/>
                <w:szCs w:val="20"/>
              </w:rPr>
              <w:t>Down</w:t>
            </w:r>
            <w:r w:rsidRPr="00933690">
              <w:rPr>
                <w:sz w:val="20"/>
                <w:szCs w:val="20"/>
              </w:rPr>
              <w:t xml:space="preserve"> Syndrome. </w:t>
            </w:r>
          </w:p>
          <w:p w14:paraId="57AF0DEB"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71B5C304" w14:textId="77777777" w:rsidR="00933690" w:rsidRPr="00933690" w:rsidRDefault="00933690" w:rsidP="00933690">
            <w:pPr>
              <w:rPr>
                <w:sz w:val="20"/>
                <w:szCs w:val="20"/>
              </w:rPr>
            </w:pPr>
          </w:p>
          <w:p w14:paraId="650757B4" w14:textId="77777777" w:rsidR="00933690" w:rsidRPr="00933690" w:rsidRDefault="00933690" w:rsidP="00933690">
            <w:pPr>
              <w:rPr>
                <w:sz w:val="20"/>
                <w:szCs w:val="20"/>
              </w:rPr>
            </w:pPr>
          </w:p>
          <w:p w14:paraId="65BC79EB" w14:textId="77777777" w:rsidR="00933690" w:rsidRPr="00933690" w:rsidRDefault="00933690" w:rsidP="00933690">
            <w:pPr>
              <w:rPr>
                <w:sz w:val="20"/>
                <w:szCs w:val="20"/>
              </w:rPr>
            </w:pPr>
            <w:r w:rsidRPr="00933690">
              <w:rPr>
                <w:sz w:val="20"/>
                <w:szCs w:val="20"/>
              </w:rPr>
              <w:t>13 of the 15 panellists 87% had clinical experience with this condition and provided the information for this section.</w:t>
            </w:r>
          </w:p>
          <w:p w14:paraId="0A9E0AEF" w14:textId="77777777" w:rsidR="00933690" w:rsidRPr="00933690" w:rsidRDefault="00933690" w:rsidP="00933690">
            <w:pPr>
              <w:rPr>
                <w:sz w:val="20"/>
                <w:szCs w:val="20"/>
              </w:rPr>
            </w:pPr>
          </w:p>
          <w:p w14:paraId="6C162F24"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Question 32)        </w:t>
            </w:r>
          </w:p>
        </w:tc>
      </w:tr>
    </w:tbl>
    <w:p w14:paraId="7667476D" w14:textId="77777777" w:rsidR="00933690" w:rsidRPr="00933690" w:rsidRDefault="00933690" w:rsidP="00933690">
      <w:pPr>
        <w:rPr>
          <w:sz w:val="20"/>
          <w:szCs w:val="20"/>
        </w:rPr>
      </w:pPr>
    </w:p>
    <w:p w14:paraId="732C1B07" w14:textId="77777777" w:rsidR="00933690" w:rsidRPr="00933690" w:rsidRDefault="00933690" w:rsidP="00933690">
      <w:pPr>
        <w:rPr>
          <w:sz w:val="20"/>
          <w:szCs w:val="20"/>
        </w:rPr>
      </w:pPr>
      <w:r w:rsidRPr="00933690">
        <w:rPr>
          <w:sz w:val="20"/>
          <w:szCs w:val="20"/>
        </w:rPr>
        <w:t>27)</w:t>
      </w:r>
    </w:p>
    <w:tbl>
      <w:tblPr>
        <w:tblStyle w:val="TableGrid"/>
        <w:tblW w:w="8500" w:type="dxa"/>
        <w:tblLook w:val="04A0" w:firstRow="1" w:lastRow="0" w:firstColumn="1" w:lastColumn="0" w:noHBand="0" w:noVBand="1"/>
      </w:tblPr>
      <w:tblGrid>
        <w:gridCol w:w="1578"/>
        <w:gridCol w:w="1006"/>
        <w:gridCol w:w="1006"/>
        <w:gridCol w:w="1186"/>
        <w:gridCol w:w="901"/>
        <w:gridCol w:w="1186"/>
        <w:gridCol w:w="751"/>
        <w:gridCol w:w="886"/>
      </w:tblGrid>
      <w:tr w:rsidR="00933690" w:rsidRPr="00933690" w14:paraId="7374C8D6" w14:textId="77777777" w:rsidTr="00933690">
        <w:tc>
          <w:tcPr>
            <w:tcW w:w="8500" w:type="dxa"/>
            <w:gridSpan w:val="8"/>
          </w:tcPr>
          <w:p w14:paraId="7E15D440" w14:textId="26CEECC7" w:rsidR="00933690" w:rsidRPr="00933690" w:rsidRDefault="00933690" w:rsidP="00933690">
            <w:pPr>
              <w:rPr>
                <w:sz w:val="20"/>
                <w:szCs w:val="20"/>
              </w:rPr>
            </w:pPr>
            <w:r w:rsidRPr="00933690">
              <w:rPr>
                <w:sz w:val="20"/>
                <w:szCs w:val="20"/>
              </w:rPr>
              <w:t xml:space="preserve">Panellists were asked if </w:t>
            </w:r>
            <w:r w:rsidR="0083339A">
              <w:rPr>
                <w:sz w:val="20"/>
                <w:szCs w:val="20"/>
              </w:rPr>
              <w:t>Down</w:t>
            </w:r>
            <w:r w:rsidRPr="00933690">
              <w:rPr>
                <w:sz w:val="20"/>
                <w:szCs w:val="20"/>
              </w:rPr>
              <w:t xml:space="preserve"> Syndrome was a suitable condition for stability footwear intervention in children and their reasoning for this.</w:t>
            </w:r>
          </w:p>
          <w:p w14:paraId="267C8D11" w14:textId="77777777" w:rsidR="00933690" w:rsidRPr="00933690" w:rsidRDefault="00933690" w:rsidP="00933690">
            <w:pPr>
              <w:rPr>
                <w:sz w:val="20"/>
                <w:szCs w:val="20"/>
              </w:rPr>
            </w:pPr>
          </w:p>
          <w:p w14:paraId="133C9BB9" w14:textId="77777777" w:rsidR="00933690" w:rsidRPr="00933690" w:rsidRDefault="00933690" w:rsidP="00933690">
            <w:pPr>
              <w:rPr>
                <w:sz w:val="20"/>
                <w:szCs w:val="20"/>
              </w:rPr>
            </w:pPr>
            <w:r w:rsidRPr="00933690">
              <w:rPr>
                <w:sz w:val="20"/>
                <w:szCs w:val="20"/>
              </w:rPr>
              <w:t>The median level of agreement amongst the panellists was " agree" with the majority of responses between "agree" and "strongly agree.</w:t>
            </w:r>
          </w:p>
          <w:p w14:paraId="172EB3D1" w14:textId="77777777" w:rsidR="00933690" w:rsidRPr="00933690" w:rsidRDefault="00933690" w:rsidP="00933690">
            <w:pPr>
              <w:rPr>
                <w:sz w:val="20"/>
                <w:szCs w:val="20"/>
              </w:rPr>
            </w:pPr>
            <w:r w:rsidRPr="00933690">
              <w:rPr>
                <w:sz w:val="20"/>
                <w:szCs w:val="20"/>
              </w:rPr>
              <w:t xml:space="preserve">A consensus was reached in Round 1 with respect to this condition being suitable for stability footwear intervention. </w:t>
            </w:r>
          </w:p>
          <w:p w14:paraId="75B527D3" w14:textId="77777777" w:rsidR="00933690" w:rsidRPr="00933690" w:rsidRDefault="00933690" w:rsidP="00933690">
            <w:pPr>
              <w:rPr>
                <w:sz w:val="20"/>
                <w:szCs w:val="20"/>
              </w:rPr>
            </w:pPr>
          </w:p>
          <w:p w14:paraId="41C5ADC2" w14:textId="77777777" w:rsidR="00933690" w:rsidRPr="00933690" w:rsidRDefault="00933690" w:rsidP="00933690">
            <w:pPr>
              <w:rPr>
                <w:sz w:val="20"/>
                <w:szCs w:val="20"/>
              </w:rPr>
            </w:pPr>
            <w:r w:rsidRPr="00933690">
              <w:rPr>
                <w:sz w:val="20"/>
                <w:szCs w:val="20"/>
              </w:rPr>
              <w:t>Panellist feedback suggested that this footwear could assist the mediolateral stability of the foot and ankle due to low tone and hypermobility. This would aid gross motor skill acquisition and mobility in these children. Other panellist suggested only consider stability footwear if the child's foot dimensions were outside a standard last. There was also the discussion that stability footwear offer modular sizing to accommodate altered foot anthropometrics in these children.</w:t>
            </w:r>
          </w:p>
          <w:p w14:paraId="57A7B8BA" w14:textId="77777777" w:rsidR="00933690" w:rsidRPr="00933690" w:rsidRDefault="00933690" w:rsidP="00933690">
            <w:pPr>
              <w:rPr>
                <w:sz w:val="20"/>
                <w:szCs w:val="20"/>
              </w:rPr>
            </w:pPr>
          </w:p>
          <w:p w14:paraId="58669BD3"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28F4EDC2" w14:textId="77777777" w:rsidTr="00933690">
        <w:tc>
          <w:tcPr>
            <w:tcW w:w="1679" w:type="dxa"/>
            <w:vMerge w:val="restart"/>
          </w:tcPr>
          <w:p w14:paraId="6249BC1E" w14:textId="77777777" w:rsidR="00933690" w:rsidRPr="00933690" w:rsidRDefault="00933690" w:rsidP="00933690">
            <w:pPr>
              <w:jc w:val="both"/>
              <w:rPr>
                <w:sz w:val="20"/>
                <w:szCs w:val="20"/>
              </w:rPr>
            </w:pPr>
          </w:p>
        </w:tc>
        <w:tc>
          <w:tcPr>
            <w:tcW w:w="1064" w:type="dxa"/>
          </w:tcPr>
          <w:p w14:paraId="41C2A6D6"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638734B6" w14:textId="77777777" w:rsidR="00933690" w:rsidRPr="00933690" w:rsidRDefault="00933690" w:rsidP="00933690">
            <w:pPr>
              <w:jc w:val="both"/>
              <w:rPr>
                <w:sz w:val="20"/>
                <w:szCs w:val="20"/>
              </w:rPr>
            </w:pPr>
            <w:r w:rsidRPr="00933690">
              <w:rPr>
                <w:sz w:val="20"/>
                <w:szCs w:val="20"/>
              </w:rPr>
              <w:t>Disagree</w:t>
            </w:r>
          </w:p>
        </w:tc>
        <w:tc>
          <w:tcPr>
            <w:tcW w:w="1257" w:type="dxa"/>
          </w:tcPr>
          <w:p w14:paraId="54FE0335" w14:textId="77777777" w:rsidR="00933690" w:rsidRPr="00933690" w:rsidRDefault="00933690" w:rsidP="00933690">
            <w:pPr>
              <w:jc w:val="both"/>
              <w:rPr>
                <w:sz w:val="20"/>
                <w:szCs w:val="20"/>
              </w:rPr>
            </w:pPr>
            <w:r w:rsidRPr="00933690">
              <w:rPr>
                <w:sz w:val="20"/>
                <w:szCs w:val="20"/>
              </w:rPr>
              <w:t>Somewhat Disagree</w:t>
            </w:r>
          </w:p>
        </w:tc>
        <w:tc>
          <w:tcPr>
            <w:tcW w:w="951" w:type="dxa"/>
          </w:tcPr>
          <w:p w14:paraId="2FCDE0F8" w14:textId="77777777" w:rsidR="00933690" w:rsidRPr="00933690" w:rsidRDefault="00933690" w:rsidP="00933690">
            <w:pPr>
              <w:jc w:val="both"/>
              <w:rPr>
                <w:sz w:val="20"/>
                <w:szCs w:val="20"/>
              </w:rPr>
            </w:pPr>
            <w:r w:rsidRPr="00933690">
              <w:rPr>
                <w:sz w:val="20"/>
                <w:szCs w:val="20"/>
              </w:rPr>
              <w:t>Neutral</w:t>
            </w:r>
          </w:p>
        </w:tc>
        <w:tc>
          <w:tcPr>
            <w:tcW w:w="1257" w:type="dxa"/>
          </w:tcPr>
          <w:p w14:paraId="083C6656" w14:textId="77777777" w:rsidR="00933690" w:rsidRPr="00933690" w:rsidRDefault="00933690" w:rsidP="00933690">
            <w:pPr>
              <w:jc w:val="both"/>
              <w:rPr>
                <w:sz w:val="20"/>
                <w:szCs w:val="20"/>
              </w:rPr>
            </w:pPr>
            <w:r w:rsidRPr="00933690">
              <w:rPr>
                <w:sz w:val="20"/>
                <w:szCs w:val="20"/>
              </w:rPr>
              <w:t>Somewhat Agree</w:t>
            </w:r>
          </w:p>
        </w:tc>
        <w:tc>
          <w:tcPr>
            <w:tcW w:w="791" w:type="dxa"/>
          </w:tcPr>
          <w:p w14:paraId="102E955C" w14:textId="77777777" w:rsidR="00933690" w:rsidRPr="00933690" w:rsidRDefault="00933690" w:rsidP="00933690">
            <w:pPr>
              <w:jc w:val="both"/>
              <w:rPr>
                <w:sz w:val="20"/>
                <w:szCs w:val="20"/>
              </w:rPr>
            </w:pPr>
            <w:r w:rsidRPr="00933690">
              <w:rPr>
                <w:sz w:val="20"/>
                <w:szCs w:val="20"/>
              </w:rPr>
              <w:t>Agree</w:t>
            </w:r>
          </w:p>
        </w:tc>
        <w:tc>
          <w:tcPr>
            <w:tcW w:w="437" w:type="dxa"/>
          </w:tcPr>
          <w:p w14:paraId="6624B306" w14:textId="77777777" w:rsidR="00933690" w:rsidRPr="00933690" w:rsidRDefault="00933690" w:rsidP="00933690">
            <w:pPr>
              <w:jc w:val="both"/>
              <w:rPr>
                <w:sz w:val="20"/>
                <w:szCs w:val="20"/>
              </w:rPr>
            </w:pPr>
            <w:r w:rsidRPr="00933690">
              <w:rPr>
                <w:sz w:val="20"/>
                <w:szCs w:val="20"/>
              </w:rPr>
              <w:t>Strongly Agree</w:t>
            </w:r>
          </w:p>
        </w:tc>
      </w:tr>
      <w:tr w:rsidR="00933690" w:rsidRPr="00933690" w14:paraId="25156E8E" w14:textId="77777777" w:rsidTr="00933690">
        <w:tc>
          <w:tcPr>
            <w:tcW w:w="1679" w:type="dxa"/>
            <w:vMerge/>
          </w:tcPr>
          <w:p w14:paraId="5751F9A0" w14:textId="77777777" w:rsidR="00933690" w:rsidRPr="00933690" w:rsidRDefault="00933690" w:rsidP="00933690">
            <w:pPr>
              <w:jc w:val="center"/>
              <w:rPr>
                <w:sz w:val="20"/>
                <w:szCs w:val="20"/>
              </w:rPr>
            </w:pPr>
          </w:p>
        </w:tc>
        <w:tc>
          <w:tcPr>
            <w:tcW w:w="1064" w:type="dxa"/>
          </w:tcPr>
          <w:p w14:paraId="7EE25A45" w14:textId="77777777" w:rsidR="00933690" w:rsidRPr="00933690" w:rsidRDefault="00933690" w:rsidP="00933690">
            <w:pPr>
              <w:jc w:val="center"/>
              <w:rPr>
                <w:sz w:val="20"/>
                <w:szCs w:val="20"/>
              </w:rPr>
            </w:pPr>
            <w:r w:rsidRPr="00933690">
              <w:rPr>
                <w:sz w:val="20"/>
                <w:szCs w:val="20"/>
              </w:rPr>
              <w:t>1</w:t>
            </w:r>
          </w:p>
        </w:tc>
        <w:tc>
          <w:tcPr>
            <w:tcW w:w="1064" w:type="dxa"/>
          </w:tcPr>
          <w:p w14:paraId="4CADFF87" w14:textId="77777777" w:rsidR="00933690" w:rsidRPr="00933690" w:rsidRDefault="00933690" w:rsidP="00933690">
            <w:pPr>
              <w:jc w:val="center"/>
              <w:rPr>
                <w:sz w:val="20"/>
                <w:szCs w:val="20"/>
              </w:rPr>
            </w:pPr>
            <w:r w:rsidRPr="00933690">
              <w:rPr>
                <w:sz w:val="20"/>
                <w:szCs w:val="20"/>
              </w:rPr>
              <w:t>2</w:t>
            </w:r>
          </w:p>
        </w:tc>
        <w:tc>
          <w:tcPr>
            <w:tcW w:w="1257" w:type="dxa"/>
          </w:tcPr>
          <w:p w14:paraId="4A30BEA0" w14:textId="77777777" w:rsidR="00933690" w:rsidRPr="00933690" w:rsidRDefault="00933690" w:rsidP="00933690">
            <w:pPr>
              <w:jc w:val="center"/>
              <w:rPr>
                <w:sz w:val="20"/>
                <w:szCs w:val="20"/>
              </w:rPr>
            </w:pPr>
            <w:r w:rsidRPr="00933690">
              <w:rPr>
                <w:sz w:val="20"/>
                <w:szCs w:val="20"/>
              </w:rPr>
              <w:t>3</w:t>
            </w:r>
          </w:p>
        </w:tc>
        <w:tc>
          <w:tcPr>
            <w:tcW w:w="951" w:type="dxa"/>
          </w:tcPr>
          <w:p w14:paraId="4B0DDF22" w14:textId="77777777" w:rsidR="00933690" w:rsidRPr="00933690" w:rsidRDefault="00933690" w:rsidP="00933690">
            <w:pPr>
              <w:jc w:val="center"/>
              <w:rPr>
                <w:sz w:val="20"/>
                <w:szCs w:val="20"/>
              </w:rPr>
            </w:pPr>
            <w:r w:rsidRPr="00933690">
              <w:rPr>
                <w:sz w:val="20"/>
                <w:szCs w:val="20"/>
              </w:rPr>
              <w:t>4</w:t>
            </w:r>
          </w:p>
        </w:tc>
        <w:tc>
          <w:tcPr>
            <w:tcW w:w="1257" w:type="dxa"/>
          </w:tcPr>
          <w:p w14:paraId="6E36017A" w14:textId="77777777" w:rsidR="00933690" w:rsidRPr="00933690" w:rsidRDefault="00933690" w:rsidP="00933690">
            <w:pPr>
              <w:jc w:val="center"/>
              <w:rPr>
                <w:sz w:val="20"/>
                <w:szCs w:val="20"/>
              </w:rPr>
            </w:pPr>
            <w:r w:rsidRPr="00933690">
              <w:rPr>
                <w:sz w:val="20"/>
                <w:szCs w:val="20"/>
              </w:rPr>
              <w:t>5</w:t>
            </w:r>
          </w:p>
        </w:tc>
        <w:tc>
          <w:tcPr>
            <w:tcW w:w="791" w:type="dxa"/>
          </w:tcPr>
          <w:p w14:paraId="28E39544" w14:textId="77777777" w:rsidR="00933690" w:rsidRPr="00933690" w:rsidRDefault="00933690" w:rsidP="00933690">
            <w:pPr>
              <w:jc w:val="center"/>
              <w:rPr>
                <w:sz w:val="20"/>
                <w:szCs w:val="20"/>
              </w:rPr>
            </w:pPr>
            <w:r w:rsidRPr="00933690">
              <w:rPr>
                <w:sz w:val="20"/>
                <w:szCs w:val="20"/>
              </w:rPr>
              <w:t>6</w:t>
            </w:r>
          </w:p>
        </w:tc>
        <w:tc>
          <w:tcPr>
            <w:tcW w:w="437" w:type="dxa"/>
          </w:tcPr>
          <w:p w14:paraId="3DE21391" w14:textId="77777777" w:rsidR="00933690" w:rsidRPr="00933690" w:rsidRDefault="00933690" w:rsidP="00933690">
            <w:pPr>
              <w:jc w:val="center"/>
              <w:rPr>
                <w:sz w:val="20"/>
                <w:szCs w:val="20"/>
              </w:rPr>
            </w:pPr>
            <w:r w:rsidRPr="00933690">
              <w:rPr>
                <w:sz w:val="20"/>
                <w:szCs w:val="20"/>
              </w:rPr>
              <w:t>7</w:t>
            </w:r>
          </w:p>
        </w:tc>
      </w:tr>
      <w:tr w:rsidR="00933690" w:rsidRPr="00933690" w14:paraId="2517B5C1" w14:textId="77777777" w:rsidTr="00933690">
        <w:tc>
          <w:tcPr>
            <w:tcW w:w="1679" w:type="dxa"/>
          </w:tcPr>
          <w:p w14:paraId="423EFF00" w14:textId="6B5E4C42" w:rsidR="00933690" w:rsidRPr="00933690" w:rsidRDefault="00933690" w:rsidP="00933690">
            <w:pPr>
              <w:rPr>
                <w:sz w:val="20"/>
                <w:szCs w:val="20"/>
              </w:rPr>
            </w:pPr>
            <w:r w:rsidRPr="00933690">
              <w:rPr>
                <w:sz w:val="20"/>
                <w:szCs w:val="20"/>
              </w:rPr>
              <w:t xml:space="preserve">Stability footwear may assist mediolateral stability and proprioception of the foot and ankle in standing and walking in children with </w:t>
            </w:r>
            <w:r w:rsidR="0083339A">
              <w:rPr>
                <w:sz w:val="20"/>
                <w:szCs w:val="20"/>
              </w:rPr>
              <w:t>Down</w:t>
            </w:r>
            <w:r w:rsidRPr="00933690">
              <w:rPr>
                <w:sz w:val="20"/>
                <w:szCs w:val="20"/>
              </w:rPr>
              <w:t xml:space="preserve"> syndrome</w:t>
            </w:r>
          </w:p>
        </w:tc>
        <w:tc>
          <w:tcPr>
            <w:tcW w:w="1064" w:type="dxa"/>
          </w:tcPr>
          <w:p w14:paraId="05C96C6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B51921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35EB6A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39107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DD57D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2392F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37" w:type="dxa"/>
          </w:tcPr>
          <w:p w14:paraId="56E187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CC73B61" w14:textId="77777777" w:rsidTr="00933690">
        <w:tc>
          <w:tcPr>
            <w:tcW w:w="1679" w:type="dxa"/>
          </w:tcPr>
          <w:p w14:paraId="19A483CF" w14:textId="1BA06223" w:rsidR="00933690" w:rsidRPr="00933690" w:rsidRDefault="00933690" w:rsidP="00933690">
            <w:pPr>
              <w:rPr>
                <w:sz w:val="20"/>
                <w:szCs w:val="20"/>
              </w:rPr>
            </w:pPr>
            <w:r w:rsidRPr="00933690">
              <w:rPr>
                <w:sz w:val="20"/>
                <w:szCs w:val="20"/>
              </w:rPr>
              <w:t xml:space="preserve">Stability footwear design should consider  last adaptions to accommodate the foot dimensions of children with </w:t>
            </w:r>
            <w:r w:rsidR="0083339A">
              <w:rPr>
                <w:sz w:val="20"/>
                <w:szCs w:val="20"/>
              </w:rPr>
              <w:t>Down</w:t>
            </w:r>
            <w:r w:rsidRPr="00933690">
              <w:rPr>
                <w:sz w:val="20"/>
                <w:szCs w:val="20"/>
              </w:rPr>
              <w:t xml:space="preserve"> syndrome</w:t>
            </w:r>
          </w:p>
        </w:tc>
        <w:tc>
          <w:tcPr>
            <w:tcW w:w="1064" w:type="dxa"/>
          </w:tcPr>
          <w:p w14:paraId="576155B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C2347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06955D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640F52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AD91AD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5E6FD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37" w:type="dxa"/>
          </w:tcPr>
          <w:p w14:paraId="79AA13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523DB4DB" w14:textId="77777777" w:rsidR="00933690" w:rsidRPr="00933690" w:rsidRDefault="00933690" w:rsidP="00933690">
      <w:pPr>
        <w:rPr>
          <w:sz w:val="20"/>
          <w:szCs w:val="20"/>
        </w:rPr>
      </w:pPr>
    </w:p>
    <w:p w14:paraId="24500D60" w14:textId="77777777" w:rsidR="00933690" w:rsidRPr="00933690" w:rsidRDefault="00933690" w:rsidP="00933690">
      <w:pPr>
        <w:rPr>
          <w:sz w:val="20"/>
          <w:szCs w:val="20"/>
        </w:rPr>
      </w:pPr>
      <w:r w:rsidRPr="00933690">
        <w:rPr>
          <w:sz w:val="20"/>
          <w:szCs w:val="20"/>
        </w:rPr>
        <w:t>28)</w:t>
      </w:r>
    </w:p>
    <w:tbl>
      <w:tblPr>
        <w:tblStyle w:val="TableGrid"/>
        <w:tblW w:w="8500" w:type="dxa"/>
        <w:tblLook w:val="04A0" w:firstRow="1" w:lastRow="0" w:firstColumn="1" w:lastColumn="0" w:noHBand="0" w:noVBand="1"/>
      </w:tblPr>
      <w:tblGrid>
        <w:gridCol w:w="1319"/>
        <w:gridCol w:w="1049"/>
        <w:gridCol w:w="1049"/>
        <w:gridCol w:w="1239"/>
        <w:gridCol w:w="938"/>
        <w:gridCol w:w="1239"/>
        <w:gridCol w:w="781"/>
        <w:gridCol w:w="886"/>
      </w:tblGrid>
      <w:tr w:rsidR="00933690" w:rsidRPr="00933690" w14:paraId="10F5251D" w14:textId="77777777" w:rsidTr="00933690">
        <w:tc>
          <w:tcPr>
            <w:tcW w:w="8500" w:type="dxa"/>
            <w:gridSpan w:val="8"/>
          </w:tcPr>
          <w:p w14:paraId="2E1DF138" w14:textId="72E18A64" w:rsidR="00933690" w:rsidRPr="00933690" w:rsidRDefault="00933690" w:rsidP="00933690">
            <w:pPr>
              <w:rPr>
                <w:sz w:val="20"/>
                <w:szCs w:val="20"/>
              </w:rPr>
            </w:pPr>
            <w:r w:rsidRPr="00933690">
              <w:rPr>
                <w:sz w:val="20"/>
                <w:szCs w:val="20"/>
              </w:rPr>
              <w:t xml:space="preserve">Panellists were asked the degree of mobility impairment in children with </w:t>
            </w:r>
            <w:r w:rsidR="0083339A">
              <w:rPr>
                <w:sz w:val="20"/>
                <w:szCs w:val="20"/>
              </w:rPr>
              <w:t>Down</w:t>
            </w:r>
            <w:r w:rsidRPr="00933690">
              <w:rPr>
                <w:sz w:val="20"/>
                <w:szCs w:val="20"/>
              </w:rPr>
              <w:t xml:space="preserve"> syndrome that would be suitable for stability footwear both as a sole aid or in combination with another assistive aid.</w:t>
            </w:r>
          </w:p>
          <w:p w14:paraId="4DBBC6E9" w14:textId="77777777" w:rsidR="00933690" w:rsidRPr="00933690" w:rsidRDefault="00933690" w:rsidP="00933690">
            <w:pPr>
              <w:rPr>
                <w:sz w:val="20"/>
                <w:szCs w:val="20"/>
              </w:rPr>
            </w:pPr>
          </w:p>
          <w:p w14:paraId="37CAC31E" w14:textId="77777777" w:rsidR="00933690" w:rsidRPr="00933690" w:rsidRDefault="00933690" w:rsidP="00933690">
            <w:pPr>
              <w:rPr>
                <w:sz w:val="20"/>
                <w:szCs w:val="20"/>
              </w:rPr>
            </w:pPr>
            <w:r w:rsidRPr="00933690">
              <w:rPr>
                <w:sz w:val="20"/>
                <w:szCs w:val="20"/>
              </w:rPr>
              <w:t xml:space="preserve">Panellist feedback suggested that stability footwear may be used as a sole intervention in children with delayed motor skills alongside hypermobility and hypotonia in the pre-walking and early walking stages. If associated with ankle instability (tripping, falling) in older children use stability footwear to support foot orthoses interventions. If associated with knee instability stability footwear may be used to support AFO interventions </w:t>
            </w:r>
          </w:p>
          <w:p w14:paraId="78AC3401" w14:textId="77777777" w:rsidR="00933690" w:rsidRPr="00933690" w:rsidRDefault="00933690" w:rsidP="00933690">
            <w:pPr>
              <w:rPr>
                <w:sz w:val="20"/>
                <w:szCs w:val="20"/>
              </w:rPr>
            </w:pPr>
          </w:p>
          <w:p w14:paraId="01540FF7" w14:textId="51870893" w:rsidR="00933690" w:rsidRPr="00933690" w:rsidRDefault="00933690" w:rsidP="00933690">
            <w:pPr>
              <w:rPr>
                <w:sz w:val="20"/>
                <w:szCs w:val="20"/>
              </w:rPr>
            </w:pPr>
            <w:r w:rsidRPr="00933690">
              <w:rPr>
                <w:sz w:val="20"/>
                <w:szCs w:val="20"/>
              </w:rPr>
              <w:t xml:space="preserve">The following statements have been devised from panellist feedback in relation to the degree of mobility impairment in children with </w:t>
            </w:r>
            <w:r w:rsidR="0083339A">
              <w:rPr>
                <w:sz w:val="20"/>
                <w:szCs w:val="20"/>
              </w:rPr>
              <w:t>Down</w:t>
            </w:r>
            <w:r w:rsidRPr="00933690">
              <w:rPr>
                <w:sz w:val="20"/>
                <w:szCs w:val="20"/>
              </w:rPr>
              <w:t xml:space="preserve"> syndrome suitable for stability footwear intervention, please rank your level of agreement.</w:t>
            </w:r>
          </w:p>
        </w:tc>
      </w:tr>
      <w:tr w:rsidR="00933690" w:rsidRPr="00933690" w14:paraId="633B2678" w14:textId="77777777" w:rsidTr="00933690">
        <w:tc>
          <w:tcPr>
            <w:tcW w:w="1339" w:type="dxa"/>
            <w:vMerge w:val="restart"/>
          </w:tcPr>
          <w:p w14:paraId="279D8DB9" w14:textId="77777777" w:rsidR="00933690" w:rsidRPr="00933690" w:rsidRDefault="00933690" w:rsidP="00933690">
            <w:pPr>
              <w:jc w:val="both"/>
              <w:rPr>
                <w:sz w:val="20"/>
                <w:szCs w:val="20"/>
              </w:rPr>
            </w:pPr>
          </w:p>
        </w:tc>
        <w:tc>
          <w:tcPr>
            <w:tcW w:w="1064" w:type="dxa"/>
          </w:tcPr>
          <w:p w14:paraId="6252BC6C"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1B136500" w14:textId="77777777" w:rsidR="00933690" w:rsidRPr="00933690" w:rsidRDefault="00933690" w:rsidP="00933690">
            <w:pPr>
              <w:jc w:val="both"/>
              <w:rPr>
                <w:sz w:val="20"/>
                <w:szCs w:val="20"/>
              </w:rPr>
            </w:pPr>
            <w:r w:rsidRPr="00933690">
              <w:rPr>
                <w:sz w:val="20"/>
                <w:szCs w:val="20"/>
              </w:rPr>
              <w:t>Disagree</w:t>
            </w:r>
          </w:p>
        </w:tc>
        <w:tc>
          <w:tcPr>
            <w:tcW w:w="1257" w:type="dxa"/>
          </w:tcPr>
          <w:p w14:paraId="5216600E" w14:textId="77777777" w:rsidR="00933690" w:rsidRPr="00933690" w:rsidRDefault="00933690" w:rsidP="00933690">
            <w:pPr>
              <w:jc w:val="both"/>
              <w:rPr>
                <w:sz w:val="20"/>
                <w:szCs w:val="20"/>
              </w:rPr>
            </w:pPr>
            <w:r w:rsidRPr="00933690">
              <w:rPr>
                <w:sz w:val="20"/>
                <w:szCs w:val="20"/>
              </w:rPr>
              <w:t>Somewhat Disagree</w:t>
            </w:r>
          </w:p>
        </w:tc>
        <w:tc>
          <w:tcPr>
            <w:tcW w:w="951" w:type="dxa"/>
          </w:tcPr>
          <w:p w14:paraId="3F6FD59F" w14:textId="77777777" w:rsidR="00933690" w:rsidRPr="00933690" w:rsidRDefault="00933690" w:rsidP="00933690">
            <w:pPr>
              <w:jc w:val="both"/>
              <w:rPr>
                <w:sz w:val="20"/>
                <w:szCs w:val="20"/>
              </w:rPr>
            </w:pPr>
            <w:r w:rsidRPr="00933690">
              <w:rPr>
                <w:sz w:val="20"/>
                <w:szCs w:val="20"/>
              </w:rPr>
              <w:t>Neutral</w:t>
            </w:r>
          </w:p>
        </w:tc>
        <w:tc>
          <w:tcPr>
            <w:tcW w:w="1257" w:type="dxa"/>
          </w:tcPr>
          <w:p w14:paraId="40631B1D" w14:textId="77777777" w:rsidR="00933690" w:rsidRPr="00933690" w:rsidRDefault="00933690" w:rsidP="00933690">
            <w:pPr>
              <w:jc w:val="both"/>
              <w:rPr>
                <w:sz w:val="20"/>
                <w:szCs w:val="20"/>
              </w:rPr>
            </w:pPr>
            <w:r w:rsidRPr="00933690">
              <w:rPr>
                <w:sz w:val="20"/>
                <w:szCs w:val="20"/>
              </w:rPr>
              <w:t>Somewhat Agree</w:t>
            </w:r>
          </w:p>
        </w:tc>
        <w:tc>
          <w:tcPr>
            <w:tcW w:w="791" w:type="dxa"/>
          </w:tcPr>
          <w:p w14:paraId="35140605" w14:textId="77777777" w:rsidR="00933690" w:rsidRPr="00933690" w:rsidRDefault="00933690" w:rsidP="00933690">
            <w:pPr>
              <w:jc w:val="both"/>
              <w:rPr>
                <w:sz w:val="20"/>
                <w:szCs w:val="20"/>
              </w:rPr>
            </w:pPr>
            <w:r w:rsidRPr="00933690">
              <w:rPr>
                <w:sz w:val="20"/>
                <w:szCs w:val="20"/>
              </w:rPr>
              <w:t>Agree</w:t>
            </w:r>
          </w:p>
        </w:tc>
        <w:tc>
          <w:tcPr>
            <w:tcW w:w="777" w:type="dxa"/>
          </w:tcPr>
          <w:p w14:paraId="5C37C987" w14:textId="77777777" w:rsidR="00933690" w:rsidRPr="00933690" w:rsidRDefault="00933690" w:rsidP="00933690">
            <w:pPr>
              <w:jc w:val="both"/>
              <w:rPr>
                <w:sz w:val="20"/>
                <w:szCs w:val="20"/>
              </w:rPr>
            </w:pPr>
            <w:r w:rsidRPr="00933690">
              <w:rPr>
                <w:sz w:val="20"/>
                <w:szCs w:val="20"/>
              </w:rPr>
              <w:t>Strongly Agree</w:t>
            </w:r>
          </w:p>
        </w:tc>
      </w:tr>
      <w:tr w:rsidR="00933690" w:rsidRPr="00933690" w14:paraId="5D475AF5" w14:textId="77777777" w:rsidTr="00933690">
        <w:tc>
          <w:tcPr>
            <w:tcW w:w="1339" w:type="dxa"/>
            <w:vMerge/>
          </w:tcPr>
          <w:p w14:paraId="6F3FAF0B" w14:textId="77777777" w:rsidR="00933690" w:rsidRPr="00933690" w:rsidRDefault="00933690" w:rsidP="00933690">
            <w:pPr>
              <w:jc w:val="center"/>
              <w:rPr>
                <w:sz w:val="20"/>
                <w:szCs w:val="20"/>
              </w:rPr>
            </w:pPr>
          </w:p>
        </w:tc>
        <w:tc>
          <w:tcPr>
            <w:tcW w:w="1064" w:type="dxa"/>
          </w:tcPr>
          <w:p w14:paraId="792B36F3" w14:textId="77777777" w:rsidR="00933690" w:rsidRPr="00933690" w:rsidRDefault="00933690" w:rsidP="00933690">
            <w:pPr>
              <w:jc w:val="center"/>
              <w:rPr>
                <w:sz w:val="20"/>
                <w:szCs w:val="20"/>
              </w:rPr>
            </w:pPr>
            <w:r w:rsidRPr="00933690">
              <w:rPr>
                <w:sz w:val="20"/>
                <w:szCs w:val="20"/>
              </w:rPr>
              <w:t>1</w:t>
            </w:r>
          </w:p>
        </w:tc>
        <w:tc>
          <w:tcPr>
            <w:tcW w:w="1064" w:type="dxa"/>
          </w:tcPr>
          <w:p w14:paraId="09E7EF28" w14:textId="77777777" w:rsidR="00933690" w:rsidRPr="00933690" w:rsidRDefault="00933690" w:rsidP="00933690">
            <w:pPr>
              <w:jc w:val="center"/>
              <w:rPr>
                <w:sz w:val="20"/>
                <w:szCs w:val="20"/>
              </w:rPr>
            </w:pPr>
            <w:r w:rsidRPr="00933690">
              <w:rPr>
                <w:sz w:val="20"/>
                <w:szCs w:val="20"/>
              </w:rPr>
              <w:t>2</w:t>
            </w:r>
          </w:p>
        </w:tc>
        <w:tc>
          <w:tcPr>
            <w:tcW w:w="1257" w:type="dxa"/>
          </w:tcPr>
          <w:p w14:paraId="21CE9425" w14:textId="77777777" w:rsidR="00933690" w:rsidRPr="00933690" w:rsidRDefault="00933690" w:rsidP="00933690">
            <w:pPr>
              <w:jc w:val="center"/>
              <w:rPr>
                <w:sz w:val="20"/>
                <w:szCs w:val="20"/>
              </w:rPr>
            </w:pPr>
            <w:r w:rsidRPr="00933690">
              <w:rPr>
                <w:sz w:val="20"/>
                <w:szCs w:val="20"/>
              </w:rPr>
              <w:t>3</w:t>
            </w:r>
          </w:p>
        </w:tc>
        <w:tc>
          <w:tcPr>
            <w:tcW w:w="951" w:type="dxa"/>
          </w:tcPr>
          <w:p w14:paraId="0D161547" w14:textId="77777777" w:rsidR="00933690" w:rsidRPr="00933690" w:rsidRDefault="00933690" w:rsidP="00933690">
            <w:pPr>
              <w:jc w:val="center"/>
              <w:rPr>
                <w:sz w:val="20"/>
                <w:szCs w:val="20"/>
              </w:rPr>
            </w:pPr>
            <w:r w:rsidRPr="00933690">
              <w:rPr>
                <w:sz w:val="20"/>
                <w:szCs w:val="20"/>
              </w:rPr>
              <w:t>4</w:t>
            </w:r>
          </w:p>
        </w:tc>
        <w:tc>
          <w:tcPr>
            <w:tcW w:w="1257" w:type="dxa"/>
          </w:tcPr>
          <w:p w14:paraId="233B035C" w14:textId="77777777" w:rsidR="00933690" w:rsidRPr="00933690" w:rsidRDefault="00933690" w:rsidP="00933690">
            <w:pPr>
              <w:jc w:val="center"/>
              <w:rPr>
                <w:sz w:val="20"/>
                <w:szCs w:val="20"/>
              </w:rPr>
            </w:pPr>
            <w:r w:rsidRPr="00933690">
              <w:rPr>
                <w:sz w:val="20"/>
                <w:szCs w:val="20"/>
              </w:rPr>
              <w:t>5</w:t>
            </w:r>
          </w:p>
        </w:tc>
        <w:tc>
          <w:tcPr>
            <w:tcW w:w="791" w:type="dxa"/>
          </w:tcPr>
          <w:p w14:paraId="29FCAD9A" w14:textId="77777777" w:rsidR="00933690" w:rsidRPr="00933690" w:rsidRDefault="00933690" w:rsidP="00933690">
            <w:pPr>
              <w:jc w:val="center"/>
              <w:rPr>
                <w:sz w:val="20"/>
                <w:szCs w:val="20"/>
              </w:rPr>
            </w:pPr>
            <w:r w:rsidRPr="00933690">
              <w:rPr>
                <w:sz w:val="20"/>
                <w:szCs w:val="20"/>
              </w:rPr>
              <w:t>6</w:t>
            </w:r>
          </w:p>
        </w:tc>
        <w:tc>
          <w:tcPr>
            <w:tcW w:w="777" w:type="dxa"/>
          </w:tcPr>
          <w:p w14:paraId="5D9CA3DE" w14:textId="77777777" w:rsidR="00933690" w:rsidRPr="00933690" w:rsidRDefault="00933690" w:rsidP="00933690">
            <w:pPr>
              <w:jc w:val="center"/>
              <w:rPr>
                <w:sz w:val="20"/>
                <w:szCs w:val="20"/>
              </w:rPr>
            </w:pPr>
            <w:r w:rsidRPr="00933690">
              <w:rPr>
                <w:sz w:val="20"/>
                <w:szCs w:val="20"/>
              </w:rPr>
              <w:t>7</w:t>
            </w:r>
          </w:p>
        </w:tc>
      </w:tr>
      <w:tr w:rsidR="00933690" w:rsidRPr="00933690" w14:paraId="6D81996A" w14:textId="77777777" w:rsidTr="00933690">
        <w:tc>
          <w:tcPr>
            <w:tcW w:w="1339" w:type="dxa"/>
          </w:tcPr>
          <w:p w14:paraId="157944A5" w14:textId="77777777" w:rsidR="00933690" w:rsidRPr="00933690" w:rsidRDefault="00933690" w:rsidP="00933690">
            <w:pPr>
              <w:rPr>
                <w:sz w:val="20"/>
                <w:szCs w:val="20"/>
              </w:rPr>
            </w:pPr>
            <w:r w:rsidRPr="00933690">
              <w:rPr>
                <w:sz w:val="20"/>
                <w:szCs w:val="20"/>
              </w:rPr>
              <w:t>Stability footwear may be used as a sole assistive aid in pre-walking and learning to walk stages with associated hypotonia and delayed motor milestones.</w:t>
            </w:r>
          </w:p>
        </w:tc>
        <w:tc>
          <w:tcPr>
            <w:tcW w:w="1064" w:type="dxa"/>
          </w:tcPr>
          <w:p w14:paraId="684B270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6256D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4F3CEB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84CF9E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C1BBCB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F2413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7" w:type="dxa"/>
          </w:tcPr>
          <w:p w14:paraId="15FB874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06C3FDB" w14:textId="77777777" w:rsidTr="00933690">
        <w:tc>
          <w:tcPr>
            <w:tcW w:w="1339" w:type="dxa"/>
          </w:tcPr>
          <w:p w14:paraId="1FE7638F" w14:textId="77777777" w:rsidR="00933690" w:rsidRPr="00933690" w:rsidRDefault="00933690" w:rsidP="00933690">
            <w:pPr>
              <w:rPr>
                <w:sz w:val="20"/>
                <w:szCs w:val="20"/>
              </w:rPr>
            </w:pPr>
            <w:r w:rsidRPr="00933690">
              <w:rPr>
                <w:sz w:val="20"/>
                <w:szCs w:val="20"/>
              </w:rPr>
              <w:t>Stability Footwear may be used alongside foot orthoses to assist walking in individuals with ankle instability</w:t>
            </w:r>
          </w:p>
        </w:tc>
        <w:tc>
          <w:tcPr>
            <w:tcW w:w="1064" w:type="dxa"/>
          </w:tcPr>
          <w:p w14:paraId="0AE315B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4C563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3974F6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ECD966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010D1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03E354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7" w:type="dxa"/>
          </w:tcPr>
          <w:p w14:paraId="7D8EF57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CBBC01B" w14:textId="77777777" w:rsidTr="00933690">
        <w:tc>
          <w:tcPr>
            <w:tcW w:w="1339" w:type="dxa"/>
          </w:tcPr>
          <w:p w14:paraId="03DA9C30" w14:textId="77777777" w:rsidR="00933690" w:rsidRPr="00933690" w:rsidRDefault="00933690" w:rsidP="00933690">
            <w:pPr>
              <w:rPr>
                <w:sz w:val="20"/>
                <w:szCs w:val="20"/>
              </w:rPr>
            </w:pPr>
            <w:r w:rsidRPr="00933690">
              <w:rPr>
                <w:sz w:val="20"/>
                <w:szCs w:val="20"/>
              </w:rPr>
              <w:t>Stability Footwear may be used alongside AFO's to assist walking in individuals with knee instability</w:t>
            </w:r>
          </w:p>
        </w:tc>
        <w:tc>
          <w:tcPr>
            <w:tcW w:w="1064" w:type="dxa"/>
          </w:tcPr>
          <w:p w14:paraId="74A6990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648A4B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BE3C2F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BBA75D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B4673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8C4CFF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7" w:type="dxa"/>
          </w:tcPr>
          <w:p w14:paraId="216A0E8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9C5CA10" w14:textId="77777777" w:rsidR="00933690" w:rsidRPr="00933690" w:rsidRDefault="00933690" w:rsidP="00933690">
      <w:pPr>
        <w:rPr>
          <w:sz w:val="20"/>
          <w:szCs w:val="20"/>
        </w:rPr>
      </w:pPr>
    </w:p>
    <w:p w14:paraId="43E5A433" w14:textId="77777777" w:rsidR="00933690" w:rsidRPr="00933690" w:rsidRDefault="00933690" w:rsidP="00933690">
      <w:pPr>
        <w:rPr>
          <w:sz w:val="20"/>
          <w:szCs w:val="20"/>
        </w:rPr>
      </w:pPr>
    </w:p>
    <w:p w14:paraId="5BD910F1" w14:textId="77777777" w:rsidR="00933690" w:rsidRPr="00933690" w:rsidRDefault="00933690" w:rsidP="00933690">
      <w:pPr>
        <w:rPr>
          <w:sz w:val="20"/>
          <w:szCs w:val="20"/>
        </w:rPr>
      </w:pPr>
    </w:p>
    <w:p w14:paraId="316BD447" w14:textId="77777777" w:rsidR="00933690" w:rsidRPr="00933690" w:rsidRDefault="00933690" w:rsidP="00933690">
      <w:pPr>
        <w:rPr>
          <w:sz w:val="20"/>
          <w:szCs w:val="20"/>
        </w:rPr>
      </w:pPr>
      <w:r w:rsidRPr="00933690">
        <w:rPr>
          <w:sz w:val="20"/>
          <w:szCs w:val="20"/>
        </w:rPr>
        <w:t>29)</w:t>
      </w:r>
    </w:p>
    <w:tbl>
      <w:tblPr>
        <w:tblStyle w:val="TableGrid"/>
        <w:tblW w:w="0" w:type="auto"/>
        <w:tblLook w:val="04A0" w:firstRow="1" w:lastRow="0" w:firstColumn="1" w:lastColumn="0" w:noHBand="0" w:noVBand="1"/>
      </w:tblPr>
      <w:tblGrid>
        <w:gridCol w:w="1477"/>
        <w:gridCol w:w="7011"/>
      </w:tblGrid>
      <w:tr w:rsidR="00933690" w:rsidRPr="00933690" w14:paraId="0A3FDB95" w14:textId="77777777" w:rsidTr="00A05687">
        <w:tc>
          <w:tcPr>
            <w:tcW w:w="9010" w:type="dxa"/>
            <w:gridSpan w:val="2"/>
          </w:tcPr>
          <w:p w14:paraId="10BB82C2" w14:textId="4460DF1F" w:rsidR="00933690" w:rsidRPr="00933690" w:rsidRDefault="00933690" w:rsidP="00933690">
            <w:pPr>
              <w:rPr>
                <w:rFonts w:cstheme="minorHAnsi"/>
                <w:sz w:val="20"/>
                <w:szCs w:val="20"/>
              </w:rPr>
            </w:pPr>
            <w:r w:rsidRPr="00933690">
              <w:rPr>
                <w:rFonts w:cstheme="minorHAnsi"/>
                <w:sz w:val="20"/>
                <w:szCs w:val="20"/>
              </w:rPr>
              <w:t xml:space="preserve">Panellists were asked the age range they felt this footwear intervention should be prescribed clinically for in </w:t>
            </w:r>
            <w:r w:rsidR="0083339A">
              <w:rPr>
                <w:rFonts w:cstheme="minorHAnsi"/>
                <w:sz w:val="20"/>
                <w:szCs w:val="20"/>
              </w:rPr>
              <w:t>Down</w:t>
            </w:r>
            <w:r w:rsidRPr="00933690">
              <w:rPr>
                <w:rFonts w:cstheme="minorHAnsi"/>
                <w:sz w:val="20"/>
                <w:szCs w:val="20"/>
              </w:rPr>
              <w:t xml:space="preserve"> syndrome</w:t>
            </w:r>
          </w:p>
          <w:p w14:paraId="04941396" w14:textId="77777777" w:rsidR="00933690" w:rsidRPr="00933690" w:rsidRDefault="00933690" w:rsidP="00933690">
            <w:pPr>
              <w:rPr>
                <w:rFonts w:cstheme="minorHAnsi"/>
                <w:sz w:val="20"/>
                <w:szCs w:val="20"/>
              </w:rPr>
            </w:pPr>
          </w:p>
          <w:p w14:paraId="3FC0236E" w14:textId="77777777" w:rsidR="00933690" w:rsidRPr="00933690" w:rsidRDefault="00933690" w:rsidP="00933690">
            <w:pPr>
              <w:rPr>
                <w:rFonts w:cstheme="minorHAnsi"/>
                <w:sz w:val="20"/>
                <w:szCs w:val="20"/>
              </w:rPr>
            </w:pPr>
            <w:r w:rsidRPr="00933690">
              <w:rPr>
                <w:rFonts w:cstheme="minorHAnsi"/>
                <w:sz w:val="20"/>
                <w:szCs w:val="20"/>
              </w:rPr>
              <w:t>Panellists feedback suggested an age range 1-4 for initiation and 18 for an endpoint with ongoing assessment for adult need. Other panellists suggested initiation and endpoints of treatment should be functionally based on the child's abilities and needs rather than age-specific.</w:t>
            </w:r>
          </w:p>
          <w:p w14:paraId="491C06CE" w14:textId="77777777" w:rsidR="00933690" w:rsidRPr="00933690" w:rsidRDefault="00933690" w:rsidP="00933690">
            <w:pPr>
              <w:rPr>
                <w:rFonts w:cstheme="minorHAnsi"/>
                <w:sz w:val="20"/>
                <w:szCs w:val="20"/>
              </w:rPr>
            </w:pPr>
          </w:p>
          <w:p w14:paraId="533DF07D" w14:textId="77777777" w:rsidR="00933690" w:rsidRPr="00933690" w:rsidRDefault="00933690" w:rsidP="00933690">
            <w:pPr>
              <w:rPr>
                <w:rFonts w:cstheme="minorHAnsi"/>
                <w:sz w:val="20"/>
                <w:szCs w:val="20"/>
              </w:rPr>
            </w:pPr>
            <w:r w:rsidRPr="00933690">
              <w:rPr>
                <w:rFonts w:cstheme="minorHAnsi"/>
                <w:sz w:val="20"/>
                <w:szCs w:val="20"/>
              </w:rPr>
              <w:t>The following options have been suggested by panellist feedback</w:t>
            </w:r>
          </w:p>
        </w:tc>
      </w:tr>
      <w:tr w:rsidR="00933690" w:rsidRPr="00933690" w14:paraId="461B7246" w14:textId="77777777" w:rsidTr="00A05687">
        <w:tc>
          <w:tcPr>
            <w:tcW w:w="1555" w:type="dxa"/>
          </w:tcPr>
          <w:p w14:paraId="4ED79362"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3F3DEF8B" w14:textId="77777777" w:rsidR="00933690" w:rsidRPr="00933690" w:rsidRDefault="00933690" w:rsidP="00933690">
            <w:pPr>
              <w:rPr>
                <w:rFonts w:cstheme="minorHAnsi"/>
                <w:sz w:val="20"/>
                <w:szCs w:val="20"/>
              </w:rPr>
            </w:pPr>
            <w:r w:rsidRPr="00933690">
              <w:rPr>
                <w:rFonts w:cstheme="minorHAnsi"/>
                <w:sz w:val="20"/>
                <w:szCs w:val="20"/>
              </w:rPr>
              <w:t>1-18 years (with assessed adult transition care)</w:t>
            </w:r>
          </w:p>
        </w:tc>
      </w:tr>
      <w:tr w:rsidR="00933690" w:rsidRPr="00933690" w14:paraId="3CB8F986" w14:textId="77777777" w:rsidTr="00A05687">
        <w:tc>
          <w:tcPr>
            <w:tcW w:w="1555" w:type="dxa"/>
          </w:tcPr>
          <w:p w14:paraId="25FBCBE9"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47CA7360" w14:textId="77777777" w:rsidR="00933690" w:rsidRPr="00933690" w:rsidRDefault="00933690" w:rsidP="00933690">
            <w:pPr>
              <w:rPr>
                <w:rFonts w:cstheme="minorHAnsi"/>
                <w:sz w:val="20"/>
                <w:szCs w:val="20"/>
              </w:rPr>
            </w:pPr>
            <w:r w:rsidRPr="00933690">
              <w:rPr>
                <w:rFonts w:cstheme="minorHAnsi"/>
                <w:sz w:val="20"/>
                <w:szCs w:val="20"/>
              </w:rPr>
              <w:t>4-18 years (with assessed adult transition care)</w:t>
            </w:r>
          </w:p>
        </w:tc>
      </w:tr>
      <w:tr w:rsidR="00933690" w:rsidRPr="00933690" w14:paraId="73FBAA98" w14:textId="77777777" w:rsidTr="00A05687">
        <w:tc>
          <w:tcPr>
            <w:tcW w:w="1555" w:type="dxa"/>
          </w:tcPr>
          <w:p w14:paraId="1F4966BE"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5DF7516D"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4BF8DFFB" w14:textId="77777777" w:rsidTr="00A05687">
        <w:tc>
          <w:tcPr>
            <w:tcW w:w="1555" w:type="dxa"/>
          </w:tcPr>
          <w:p w14:paraId="18CC8DEB"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5" w:type="dxa"/>
          </w:tcPr>
          <w:p w14:paraId="7A6D3E38"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25B580EB" w14:textId="77777777" w:rsidR="00933690" w:rsidRPr="00933690" w:rsidRDefault="00933690" w:rsidP="00933690">
      <w:pPr>
        <w:rPr>
          <w:sz w:val="20"/>
          <w:szCs w:val="20"/>
        </w:rPr>
      </w:pPr>
    </w:p>
    <w:p w14:paraId="3F1F7DF4" w14:textId="77777777" w:rsidR="00933690" w:rsidRPr="00933690" w:rsidRDefault="00933690" w:rsidP="00933690">
      <w:pPr>
        <w:rPr>
          <w:sz w:val="20"/>
          <w:szCs w:val="20"/>
        </w:rPr>
      </w:pPr>
      <w:r w:rsidRPr="00933690">
        <w:rPr>
          <w:sz w:val="20"/>
          <w:szCs w:val="20"/>
        </w:rPr>
        <w:t>30)</w:t>
      </w:r>
    </w:p>
    <w:tbl>
      <w:tblPr>
        <w:tblStyle w:val="TableGrid"/>
        <w:tblW w:w="8500" w:type="dxa"/>
        <w:tblLook w:val="04A0" w:firstRow="1" w:lastRow="0" w:firstColumn="1" w:lastColumn="0" w:noHBand="0" w:noVBand="1"/>
      </w:tblPr>
      <w:tblGrid>
        <w:gridCol w:w="1613"/>
        <w:gridCol w:w="999"/>
        <w:gridCol w:w="1000"/>
        <w:gridCol w:w="1179"/>
        <w:gridCol w:w="896"/>
        <w:gridCol w:w="1179"/>
        <w:gridCol w:w="748"/>
        <w:gridCol w:w="886"/>
      </w:tblGrid>
      <w:tr w:rsidR="00933690" w:rsidRPr="00933690" w14:paraId="53EDF558" w14:textId="77777777" w:rsidTr="00933690">
        <w:tc>
          <w:tcPr>
            <w:tcW w:w="8500" w:type="dxa"/>
            <w:gridSpan w:val="8"/>
          </w:tcPr>
          <w:p w14:paraId="362FD787" w14:textId="535C7B6E" w:rsidR="00933690" w:rsidRPr="00933690" w:rsidRDefault="00933690" w:rsidP="00933690">
            <w:pPr>
              <w:rPr>
                <w:sz w:val="20"/>
                <w:szCs w:val="20"/>
              </w:rPr>
            </w:pPr>
            <w:r w:rsidRPr="00933690">
              <w:rPr>
                <w:sz w:val="20"/>
                <w:szCs w:val="20"/>
              </w:rPr>
              <w:t xml:space="preserve">Panellists were asked what clinical outcomes would be used to evaluate the effectiveness of "Off the Shelf" Stability footwear for children with </w:t>
            </w:r>
            <w:r w:rsidR="0083339A">
              <w:rPr>
                <w:sz w:val="20"/>
                <w:szCs w:val="20"/>
              </w:rPr>
              <w:t>Down</w:t>
            </w:r>
            <w:r w:rsidRPr="00933690">
              <w:rPr>
                <w:sz w:val="20"/>
                <w:szCs w:val="20"/>
              </w:rPr>
              <w:t xml:space="preserve"> syndrome:</w:t>
            </w:r>
          </w:p>
          <w:p w14:paraId="646C205F" w14:textId="77777777" w:rsidR="00933690" w:rsidRPr="00933690" w:rsidRDefault="00933690" w:rsidP="00933690">
            <w:pPr>
              <w:rPr>
                <w:sz w:val="20"/>
                <w:szCs w:val="20"/>
              </w:rPr>
            </w:pPr>
          </w:p>
          <w:p w14:paraId="2322BD8C"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orld Health Organisation International Classification of Functioning Child and Youth version (WHO ICF-CY). These were goals based on body structures and function and those based on Quality of Life measures (QoL). </w:t>
            </w:r>
          </w:p>
          <w:p w14:paraId="06CE5FF5" w14:textId="77777777" w:rsidR="00933690" w:rsidRPr="00933690" w:rsidRDefault="00933690" w:rsidP="00933690">
            <w:pPr>
              <w:rPr>
                <w:sz w:val="20"/>
                <w:szCs w:val="20"/>
              </w:rPr>
            </w:pPr>
            <w:r w:rsidRPr="00933690">
              <w:rPr>
                <w:sz w:val="20"/>
                <w:szCs w:val="20"/>
              </w:rPr>
              <w:t xml:space="preserve">Concerning body structure, passive ankle range of motion (ROM) was suggested to monitor any flexural contracture. The majority of outcomes were focused on body function. These included kinematic and spatiotemporal measures. Kinematic outcomes suggested optimising or normalising gait movement patterns using referenced scales such as the Edinburgh Gait Scale. Spatiotemporal outcomes included increased walking velocity, 6-minute walk test (6MWT) Timed Up and Go (TUG), stride length, and cadence. Gross motor proficiency measures were also suggested including, motor milestones and </w:t>
            </w:r>
            <w:proofErr w:type="spellStart"/>
            <w:r w:rsidRPr="00933690">
              <w:rPr>
                <w:sz w:val="20"/>
                <w:szCs w:val="20"/>
              </w:rPr>
              <w:t>Bruininks-Oseretsky</w:t>
            </w:r>
            <w:proofErr w:type="spellEnd"/>
            <w:r w:rsidRPr="00933690">
              <w:rPr>
                <w:sz w:val="20"/>
                <w:szCs w:val="20"/>
              </w:rPr>
              <w:t xml:space="preserve"> Test of Motor Proficiency (BOT-2), frequency of falls was also suggested as a measure of the child's motor performance. Physiological outcomes such as perceived exertion measures (BORG) with motor tasks were also purposed. </w:t>
            </w:r>
          </w:p>
          <w:p w14:paraId="3643E10B" w14:textId="77777777" w:rsidR="00933690" w:rsidRPr="00933690" w:rsidRDefault="00933690" w:rsidP="00933690">
            <w:pPr>
              <w:rPr>
                <w:sz w:val="20"/>
                <w:szCs w:val="20"/>
              </w:rPr>
            </w:pPr>
            <w:r w:rsidRPr="00933690">
              <w:rPr>
                <w:sz w:val="20"/>
                <w:szCs w:val="20"/>
              </w:rPr>
              <w:t>QoL outcome measures suggested included pain rating and measures of activities of daily living (ADL) walking to school, shops, playparks and interaction with peers.</w:t>
            </w:r>
          </w:p>
          <w:p w14:paraId="651D2ED2" w14:textId="77777777" w:rsidR="00933690" w:rsidRPr="00933690" w:rsidRDefault="00933690" w:rsidP="00933690">
            <w:pPr>
              <w:rPr>
                <w:sz w:val="20"/>
                <w:szCs w:val="20"/>
              </w:rPr>
            </w:pPr>
          </w:p>
          <w:p w14:paraId="2B9A2799"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2F60D9D3" w14:textId="77777777" w:rsidTr="00933690">
        <w:tc>
          <w:tcPr>
            <w:tcW w:w="1728" w:type="dxa"/>
            <w:vMerge w:val="restart"/>
          </w:tcPr>
          <w:p w14:paraId="6AEA05DC" w14:textId="77777777" w:rsidR="00933690" w:rsidRPr="00933690" w:rsidRDefault="00933690" w:rsidP="00933690">
            <w:pPr>
              <w:jc w:val="both"/>
              <w:rPr>
                <w:sz w:val="20"/>
                <w:szCs w:val="20"/>
              </w:rPr>
            </w:pPr>
          </w:p>
        </w:tc>
        <w:tc>
          <w:tcPr>
            <w:tcW w:w="1064" w:type="dxa"/>
          </w:tcPr>
          <w:p w14:paraId="2EEFC168"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3EDB8F9E" w14:textId="77777777" w:rsidR="00933690" w:rsidRPr="00933690" w:rsidRDefault="00933690" w:rsidP="00933690">
            <w:pPr>
              <w:jc w:val="both"/>
              <w:rPr>
                <w:sz w:val="20"/>
                <w:szCs w:val="20"/>
              </w:rPr>
            </w:pPr>
            <w:r w:rsidRPr="00933690">
              <w:rPr>
                <w:sz w:val="20"/>
                <w:szCs w:val="20"/>
              </w:rPr>
              <w:t>Disagree</w:t>
            </w:r>
          </w:p>
        </w:tc>
        <w:tc>
          <w:tcPr>
            <w:tcW w:w="1257" w:type="dxa"/>
          </w:tcPr>
          <w:p w14:paraId="08217C44" w14:textId="77777777" w:rsidR="00933690" w:rsidRPr="00933690" w:rsidRDefault="00933690" w:rsidP="00933690">
            <w:pPr>
              <w:jc w:val="both"/>
              <w:rPr>
                <w:sz w:val="20"/>
                <w:szCs w:val="20"/>
              </w:rPr>
            </w:pPr>
            <w:r w:rsidRPr="00933690">
              <w:rPr>
                <w:sz w:val="20"/>
                <w:szCs w:val="20"/>
              </w:rPr>
              <w:t>Somewhat Disagree</w:t>
            </w:r>
          </w:p>
        </w:tc>
        <w:tc>
          <w:tcPr>
            <w:tcW w:w="951" w:type="dxa"/>
          </w:tcPr>
          <w:p w14:paraId="07A8E458" w14:textId="77777777" w:rsidR="00933690" w:rsidRPr="00933690" w:rsidRDefault="00933690" w:rsidP="00933690">
            <w:pPr>
              <w:jc w:val="both"/>
              <w:rPr>
                <w:sz w:val="20"/>
                <w:szCs w:val="20"/>
              </w:rPr>
            </w:pPr>
            <w:r w:rsidRPr="00933690">
              <w:rPr>
                <w:sz w:val="20"/>
                <w:szCs w:val="20"/>
              </w:rPr>
              <w:t>Neutral</w:t>
            </w:r>
          </w:p>
        </w:tc>
        <w:tc>
          <w:tcPr>
            <w:tcW w:w="1257" w:type="dxa"/>
          </w:tcPr>
          <w:p w14:paraId="754CBAD0" w14:textId="77777777" w:rsidR="00933690" w:rsidRPr="00933690" w:rsidRDefault="00933690" w:rsidP="00933690">
            <w:pPr>
              <w:jc w:val="both"/>
              <w:rPr>
                <w:sz w:val="20"/>
                <w:szCs w:val="20"/>
              </w:rPr>
            </w:pPr>
            <w:r w:rsidRPr="00933690">
              <w:rPr>
                <w:sz w:val="20"/>
                <w:szCs w:val="20"/>
              </w:rPr>
              <w:t>Somewhat Agree</w:t>
            </w:r>
          </w:p>
        </w:tc>
        <w:tc>
          <w:tcPr>
            <w:tcW w:w="791" w:type="dxa"/>
          </w:tcPr>
          <w:p w14:paraId="1BA7BC45" w14:textId="77777777" w:rsidR="00933690" w:rsidRPr="00933690" w:rsidRDefault="00933690" w:rsidP="00933690">
            <w:pPr>
              <w:jc w:val="both"/>
              <w:rPr>
                <w:sz w:val="20"/>
                <w:szCs w:val="20"/>
              </w:rPr>
            </w:pPr>
            <w:r w:rsidRPr="00933690">
              <w:rPr>
                <w:sz w:val="20"/>
                <w:szCs w:val="20"/>
              </w:rPr>
              <w:t>Agree</w:t>
            </w:r>
          </w:p>
        </w:tc>
        <w:tc>
          <w:tcPr>
            <w:tcW w:w="388" w:type="dxa"/>
          </w:tcPr>
          <w:p w14:paraId="0CEE5C8A" w14:textId="77777777" w:rsidR="00933690" w:rsidRPr="00933690" w:rsidRDefault="00933690" w:rsidP="00933690">
            <w:pPr>
              <w:jc w:val="both"/>
              <w:rPr>
                <w:sz w:val="20"/>
                <w:szCs w:val="20"/>
              </w:rPr>
            </w:pPr>
            <w:r w:rsidRPr="00933690">
              <w:rPr>
                <w:sz w:val="20"/>
                <w:szCs w:val="20"/>
              </w:rPr>
              <w:t>Strongly Agree</w:t>
            </w:r>
          </w:p>
        </w:tc>
      </w:tr>
      <w:tr w:rsidR="00933690" w:rsidRPr="00933690" w14:paraId="66216B35" w14:textId="77777777" w:rsidTr="00933690">
        <w:tc>
          <w:tcPr>
            <w:tcW w:w="1728" w:type="dxa"/>
            <w:vMerge/>
          </w:tcPr>
          <w:p w14:paraId="31913644" w14:textId="77777777" w:rsidR="00933690" w:rsidRPr="00933690" w:rsidRDefault="00933690" w:rsidP="00933690">
            <w:pPr>
              <w:jc w:val="center"/>
              <w:rPr>
                <w:sz w:val="20"/>
                <w:szCs w:val="20"/>
              </w:rPr>
            </w:pPr>
          </w:p>
        </w:tc>
        <w:tc>
          <w:tcPr>
            <w:tcW w:w="1064" w:type="dxa"/>
          </w:tcPr>
          <w:p w14:paraId="2ADB948A" w14:textId="77777777" w:rsidR="00933690" w:rsidRPr="00933690" w:rsidRDefault="00933690" w:rsidP="00933690">
            <w:pPr>
              <w:jc w:val="center"/>
              <w:rPr>
                <w:sz w:val="20"/>
                <w:szCs w:val="20"/>
              </w:rPr>
            </w:pPr>
            <w:r w:rsidRPr="00933690">
              <w:rPr>
                <w:sz w:val="20"/>
                <w:szCs w:val="20"/>
              </w:rPr>
              <w:t>1</w:t>
            </w:r>
          </w:p>
        </w:tc>
        <w:tc>
          <w:tcPr>
            <w:tcW w:w="1064" w:type="dxa"/>
          </w:tcPr>
          <w:p w14:paraId="44DE30B3" w14:textId="77777777" w:rsidR="00933690" w:rsidRPr="00933690" w:rsidRDefault="00933690" w:rsidP="00933690">
            <w:pPr>
              <w:jc w:val="center"/>
              <w:rPr>
                <w:sz w:val="20"/>
                <w:szCs w:val="20"/>
              </w:rPr>
            </w:pPr>
            <w:r w:rsidRPr="00933690">
              <w:rPr>
                <w:sz w:val="20"/>
                <w:szCs w:val="20"/>
              </w:rPr>
              <w:t>2</w:t>
            </w:r>
          </w:p>
        </w:tc>
        <w:tc>
          <w:tcPr>
            <w:tcW w:w="1257" w:type="dxa"/>
          </w:tcPr>
          <w:p w14:paraId="1AFF1035" w14:textId="77777777" w:rsidR="00933690" w:rsidRPr="00933690" w:rsidRDefault="00933690" w:rsidP="00933690">
            <w:pPr>
              <w:jc w:val="center"/>
              <w:rPr>
                <w:sz w:val="20"/>
                <w:szCs w:val="20"/>
              </w:rPr>
            </w:pPr>
            <w:r w:rsidRPr="00933690">
              <w:rPr>
                <w:sz w:val="20"/>
                <w:szCs w:val="20"/>
              </w:rPr>
              <w:t>3</w:t>
            </w:r>
          </w:p>
        </w:tc>
        <w:tc>
          <w:tcPr>
            <w:tcW w:w="951" w:type="dxa"/>
          </w:tcPr>
          <w:p w14:paraId="461D782D" w14:textId="77777777" w:rsidR="00933690" w:rsidRPr="00933690" w:rsidRDefault="00933690" w:rsidP="00933690">
            <w:pPr>
              <w:jc w:val="center"/>
              <w:rPr>
                <w:sz w:val="20"/>
                <w:szCs w:val="20"/>
              </w:rPr>
            </w:pPr>
            <w:r w:rsidRPr="00933690">
              <w:rPr>
                <w:sz w:val="20"/>
                <w:szCs w:val="20"/>
              </w:rPr>
              <w:t>4</w:t>
            </w:r>
          </w:p>
        </w:tc>
        <w:tc>
          <w:tcPr>
            <w:tcW w:w="1257" w:type="dxa"/>
          </w:tcPr>
          <w:p w14:paraId="739835A7" w14:textId="77777777" w:rsidR="00933690" w:rsidRPr="00933690" w:rsidRDefault="00933690" w:rsidP="00933690">
            <w:pPr>
              <w:jc w:val="center"/>
              <w:rPr>
                <w:sz w:val="20"/>
                <w:szCs w:val="20"/>
              </w:rPr>
            </w:pPr>
            <w:r w:rsidRPr="00933690">
              <w:rPr>
                <w:sz w:val="20"/>
                <w:szCs w:val="20"/>
              </w:rPr>
              <w:t>5</w:t>
            </w:r>
          </w:p>
        </w:tc>
        <w:tc>
          <w:tcPr>
            <w:tcW w:w="791" w:type="dxa"/>
          </w:tcPr>
          <w:p w14:paraId="314F49AB" w14:textId="77777777" w:rsidR="00933690" w:rsidRPr="00933690" w:rsidRDefault="00933690" w:rsidP="00933690">
            <w:pPr>
              <w:jc w:val="center"/>
              <w:rPr>
                <w:sz w:val="20"/>
                <w:szCs w:val="20"/>
              </w:rPr>
            </w:pPr>
            <w:r w:rsidRPr="00933690">
              <w:rPr>
                <w:sz w:val="20"/>
                <w:szCs w:val="20"/>
              </w:rPr>
              <w:t>6</w:t>
            </w:r>
          </w:p>
        </w:tc>
        <w:tc>
          <w:tcPr>
            <w:tcW w:w="388" w:type="dxa"/>
          </w:tcPr>
          <w:p w14:paraId="49CA04A8" w14:textId="77777777" w:rsidR="00933690" w:rsidRPr="00933690" w:rsidRDefault="00933690" w:rsidP="00933690">
            <w:pPr>
              <w:jc w:val="center"/>
              <w:rPr>
                <w:sz w:val="20"/>
                <w:szCs w:val="20"/>
              </w:rPr>
            </w:pPr>
            <w:r w:rsidRPr="00933690">
              <w:rPr>
                <w:sz w:val="20"/>
                <w:szCs w:val="20"/>
              </w:rPr>
              <w:t>7</w:t>
            </w:r>
          </w:p>
        </w:tc>
      </w:tr>
      <w:tr w:rsidR="00933690" w:rsidRPr="00933690" w14:paraId="3CCECC5A" w14:textId="77777777" w:rsidTr="00933690">
        <w:tc>
          <w:tcPr>
            <w:tcW w:w="1728" w:type="dxa"/>
          </w:tcPr>
          <w:p w14:paraId="2B1AC9B7" w14:textId="77777777" w:rsidR="00933690" w:rsidRPr="00933690" w:rsidRDefault="00933690" w:rsidP="00933690">
            <w:pPr>
              <w:rPr>
                <w:sz w:val="20"/>
                <w:szCs w:val="20"/>
              </w:rPr>
            </w:pPr>
            <w:r w:rsidRPr="00933690">
              <w:rPr>
                <w:sz w:val="20"/>
                <w:szCs w:val="20"/>
              </w:rPr>
              <w:t>Foot posture FPI-6</w:t>
            </w:r>
          </w:p>
        </w:tc>
        <w:tc>
          <w:tcPr>
            <w:tcW w:w="1064" w:type="dxa"/>
          </w:tcPr>
          <w:p w14:paraId="3DB935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5525F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42983A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7ABDA0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6D757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E4DE5C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3D7496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D10ED58" w14:textId="77777777" w:rsidTr="00933690">
        <w:tc>
          <w:tcPr>
            <w:tcW w:w="1728" w:type="dxa"/>
          </w:tcPr>
          <w:p w14:paraId="648272C2" w14:textId="77777777" w:rsidR="00933690" w:rsidRPr="00933690" w:rsidRDefault="00933690" w:rsidP="00933690">
            <w:pPr>
              <w:rPr>
                <w:sz w:val="20"/>
                <w:szCs w:val="20"/>
              </w:rPr>
            </w:pPr>
            <w:r w:rsidRPr="00933690">
              <w:rPr>
                <w:sz w:val="20"/>
                <w:szCs w:val="20"/>
              </w:rPr>
              <w:t>Kinematics: Optimising gait movement patterns     (foot and ankle)</w:t>
            </w:r>
          </w:p>
        </w:tc>
        <w:tc>
          <w:tcPr>
            <w:tcW w:w="1064" w:type="dxa"/>
          </w:tcPr>
          <w:p w14:paraId="7B7963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AD9DD1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30470E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C6B75B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190426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65131F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73F730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AA9806F" w14:textId="77777777" w:rsidTr="00933690">
        <w:tc>
          <w:tcPr>
            <w:tcW w:w="1728" w:type="dxa"/>
          </w:tcPr>
          <w:p w14:paraId="3D6E41FA" w14:textId="77777777" w:rsidR="00933690" w:rsidRPr="00933690" w:rsidRDefault="00933690" w:rsidP="00933690">
            <w:pPr>
              <w:rPr>
                <w:sz w:val="20"/>
                <w:szCs w:val="20"/>
              </w:rPr>
            </w:pPr>
            <w:r w:rsidRPr="00933690">
              <w:rPr>
                <w:sz w:val="20"/>
                <w:szCs w:val="20"/>
              </w:rPr>
              <w:t>Spatiotemporal Increase Velocity, 6MWT</w:t>
            </w:r>
          </w:p>
        </w:tc>
        <w:tc>
          <w:tcPr>
            <w:tcW w:w="1064" w:type="dxa"/>
          </w:tcPr>
          <w:p w14:paraId="49E5FB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6E0A6C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36B5FE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94A4C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261C3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B8621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63C4A98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374C9DE" w14:textId="77777777" w:rsidTr="00933690">
        <w:tc>
          <w:tcPr>
            <w:tcW w:w="1728" w:type="dxa"/>
          </w:tcPr>
          <w:p w14:paraId="23B0DF9E" w14:textId="77777777" w:rsidR="00933690" w:rsidRPr="00933690" w:rsidRDefault="00933690" w:rsidP="00933690">
            <w:pPr>
              <w:rPr>
                <w:sz w:val="20"/>
                <w:szCs w:val="20"/>
              </w:rPr>
            </w:pPr>
            <w:r w:rsidRPr="00933690">
              <w:rPr>
                <w:sz w:val="20"/>
                <w:szCs w:val="20"/>
              </w:rPr>
              <w:t>Gross motor  proficiency: number of falls</w:t>
            </w:r>
          </w:p>
        </w:tc>
        <w:tc>
          <w:tcPr>
            <w:tcW w:w="1064" w:type="dxa"/>
          </w:tcPr>
          <w:p w14:paraId="537F7A3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C7FF38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3AD9B2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6268B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FBEAC8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0EDCD8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7DF177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4219BD0" w14:textId="77777777" w:rsidTr="00933690">
        <w:tc>
          <w:tcPr>
            <w:tcW w:w="1728" w:type="dxa"/>
          </w:tcPr>
          <w:p w14:paraId="22711434" w14:textId="77777777" w:rsidR="00933690" w:rsidRPr="00933690" w:rsidRDefault="00933690" w:rsidP="00933690">
            <w:pPr>
              <w:rPr>
                <w:sz w:val="20"/>
                <w:szCs w:val="20"/>
              </w:rPr>
            </w:pPr>
            <w:r w:rsidRPr="00933690">
              <w:rPr>
                <w:sz w:val="20"/>
                <w:szCs w:val="20"/>
              </w:rPr>
              <w:t xml:space="preserve">Motor skill proficiency: </w:t>
            </w:r>
          </w:p>
          <w:p w14:paraId="6720DE76" w14:textId="77777777" w:rsidR="00933690" w:rsidRPr="00933690" w:rsidRDefault="00933690" w:rsidP="00933690">
            <w:pPr>
              <w:rPr>
                <w:sz w:val="20"/>
                <w:szCs w:val="20"/>
              </w:rPr>
            </w:pPr>
            <w:r w:rsidRPr="00933690">
              <w:rPr>
                <w:sz w:val="20"/>
                <w:szCs w:val="20"/>
              </w:rPr>
              <w:t>Gross Motor Skills  (BOT-2)</w:t>
            </w:r>
          </w:p>
        </w:tc>
        <w:tc>
          <w:tcPr>
            <w:tcW w:w="1064" w:type="dxa"/>
          </w:tcPr>
          <w:p w14:paraId="7303515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153ABA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1EDF37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0A24A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D1CEFF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A2DDD5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1C917AD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88F57C5" w14:textId="77777777" w:rsidTr="00933690">
        <w:tc>
          <w:tcPr>
            <w:tcW w:w="1728" w:type="dxa"/>
          </w:tcPr>
          <w:p w14:paraId="68634603" w14:textId="77777777" w:rsidR="00933690" w:rsidRPr="00933690" w:rsidRDefault="00933690" w:rsidP="00933690">
            <w:pPr>
              <w:rPr>
                <w:sz w:val="20"/>
                <w:szCs w:val="20"/>
              </w:rPr>
            </w:pPr>
            <w:r w:rsidRPr="00933690">
              <w:rPr>
                <w:sz w:val="20"/>
                <w:szCs w:val="20"/>
              </w:rPr>
              <w:t>QoL: Pain</w:t>
            </w:r>
          </w:p>
        </w:tc>
        <w:tc>
          <w:tcPr>
            <w:tcW w:w="1064" w:type="dxa"/>
          </w:tcPr>
          <w:p w14:paraId="4381DD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82B71B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5B732A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02020F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B9C8E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300CD8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77E031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6EDC6804" w14:textId="77777777" w:rsidR="00933690" w:rsidRPr="00933690" w:rsidRDefault="00933690" w:rsidP="00933690">
            <w:pPr>
              <w:jc w:val="center"/>
              <w:rPr>
                <w:sz w:val="20"/>
                <w:szCs w:val="20"/>
              </w:rPr>
            </w:pPr>
          </w:p>
        </w:tc>
      </w:tr>
      <w:tr w:rsidR="00933690" w:rsidRPr="00933690" w14:paraId="415F1A9F" w14:textId="77777777" w:rsidTr="00933690">
        <w:tc>
          <w:tcPr>
            <w:tcW w:w="1728" w:type="dxa"/>
          </w:tcPr>
          <w:p w14:paraId="4E26CCD9" w14:textId="77777777" w:rsidR="00933690" w:rsidRPr="00933690" w:rsidRDefault="00933690" w:rsidP="00933690">
            <w:pPr>
              <w:rPr>
                <w:sz w:val="20"/>
                <w:szCs w:val="20"/>
              </w:rPr>
            </w:pPr>
            <w:r w:rsidRPr="00933690">
              <w:rPr>
                <w:sz w:val="20"/>
                <w:szCs w:val="20"/>
              </w:rPr>
              <w:t>QoL Comfort with Footwear</w:t>
            </w:r>
          </w:p>
        </w:tc>
        <w:tc>
          <w:tcPr>
            <w:tcW w:w="1064" w:type="dxa"/>
          </w:tcPr>
          <w:p w14:paraId="418D88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DAA730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F0AE45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FE715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F27402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FD59E7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612E1EC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739654E" w14:textId="77777777" w:rsidTr="00933690">
        <w:tc>
          <w:tcPr>
            <w:tcW w:w="1728" w:type="dxa"/>
          </w:tcPr>
          <w:p w14:paraId="788D224C" w14:textId="77777777" w:rsidR="00933690" w:rsidRPr="00933690" w:rsidRDefault="00933690" w:rsidP="00933690">
            <w:pPr>
              <w:rPr>
                <w:sz w:val="20"/>
                <w:szCs w:val="20"/>
              </w:rPr>
            </w:pPr>
            <w:r w:rsidRPr="00933690">
              <w:rPr>
                <w:sz w:val="20"/>
                <w:szCs w:val="20"/>
              </w:rPr>
              <w:t>QoL: ADL (daily mobility and social interaction)</w:t>
            </w:r>
          </w:p>
        </w:tc>
        <w:tc>
          <w:tcPr>
            <w:tcW w:w="1064" w:type="dxa"/>
          </w:tcPr>
          <w:p w14:paraId="5969A3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4C3F3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C4E30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EAD2E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4DD57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A76F29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88" w:type="dxa"/>
          </w:tcPr>
          <w:p w14:paraId="604522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FF04DD5" w14:textId="77777777" w:rsidR="00933690" w:rsidRPr="00933690" w:rsidRDefault="00933690" w:rsidP="00933690">
      <w:pPr>
        <w:rPr>
          <w:sz w:val="20"/>
          <w:szCs w:val="20"/>
        </w:rPr>
      </w:pPr>
    </w:p>
    <w:p w14:paraId="50E6BED1" w14:textId="77777777" w:rsidR="00933690" w:rsidRPr="00933690" w:rsidRDefault="00933690" w:rsidP="00933690">
      <w:pPr>
        <w:rPr>
          <w:sz w:val="20"/>
          <w:szCs w:val="20"/>
        </w:rPr>
      </w:pPr>
    </w:p>
    <w:p w14:paraId="3F333AFB" w14:textId="77777777" w:rsidR="00933690" w:rsidRPr="00933690" w:rsidRDefault="00933690" w:rsidP="00933690">
      <w:pPr>
        <w:rPr>
          <w:sz w:val="20"/>
          <w:szCs w:val="20"/>
        </w:rPr>
      </w:pPr>
      <w:r w:rsidRPr="00933690">
        <w:rPr>
          <w:sz w:val="20"/>
          <w:szCs w:val="20"/>
        </w:rPr>
        <w:t>31)</w:t>
      </w:r>
    </w:p>
    <w:tbl>
      <w:tblPr>
        <w:tblStyle w:val="TableGrid"/>
        <w:tblW w:w="8642" w:type="dxa"/>
        <w:tblLook w:val="04A0" w:firstRow="1" w:lastRow="0" w:firstColumn="1" w:lastColumn="0" w:noHBand="0" w:noVBand="1"/>
      </w:tblPr>
      <w:tblGrid>
        <w:gridCol w:w="8642"/>
      </w:tblGrid>
      <w:tr w:rsidR="00933690" w:rsidRPr="00933690" w14:paraId="31D53451" w14:textId="77777777" w:rsidTr="00933690">
        <w:tc>
          <w:tcPr>
            <w:tcW w:w="8642" w:type="dxa"/>
          </w:tcPr>
          <w:p w14:paraId="2B6A8DF8" w14:textId="1DF81CA1" w:rsidR="00933690" w:rsidRPr="00933690" w:rsidRDefault="00933690" w:rsidP="00933690">
            <w:pPr>
              <w:rPr>
                <w:sz w:val="20"/>
                <w:szCs w:val="20"/>
              </w:rPr>
            </w:pPr>
            <w:r w:rsidRPr="00933690">
              <w:rPr>
                <w:sz w:val="20"/>
                <w:szCs w:val="20"/>
              </w:rPr>
              <w:t xml:space="preserve">You may use this optional area if you wish to provide any further information on stability footwear intervention in children with </w:t>
            </w:r>
            <w:r w:rsidR="0083339A">
              <w:rPr>
                <w:sz w:val="20"/>
                <w:szCs w:val="20"/>
              </w:rPr>
              <w:t>Down</w:t>
            </w:r>
            <w:r w:rsidRPr="00933690">
              <w:rPr>
                <w:sz w:val="20"/>
                <w:szCs w:val="20"/>
              </w:rPr>
              <w:t xml:space="preserve"> syndrome.</w:t>
            </w:r>
          </w:p>
        </w:tc>
      </w:tr>
      <w:tr w:rsidR="00933690" w:rsidRPr="00933690" w14:paraId="47FD900F" w14:textId="77777777" w:rsidTr="00933690">
        <w:tc>
          <w:tcPr>
            <w:tcW w:w="8642" w:type="dxa"/>
          </w:tcPr>
          <w:p w14:paraId="5B44DD5E" w14:textId="77777777" w:rsidR="00933690" w:rsidRPr="00933690" w:rsidRDefault="00933690" w:rsidP="00933690">
            <w:pPr>
              <w:rPr>
                <w:sz w:val="20"/>
                <w:szCs w:val="20"/>
              </w:rPr>
            </w:pPr>
          </w:p>
          <w:p w14:paraId="7BED4619" w14:textId="77777777" w:rsidR="00933690" w:rsidRPr="00933690" w:rsidRDefault="00933690" w:rsidP="00933690">
            <w:pPr>
              <w:rPr>
                <w:sz w:val="20"/>
                <w:szCs w:val="20"/>
              </w:rPr>
            </w:pPr>
          </w:p>
          <w:p w14:paraId="58A71CF3" w14:textId="77777777" w:rsidR="00933690" w:rsidRPr="00933690" w:rsidRDefault="00933690" w:rsidP="00933690">
            <w:pPr>
              <w:rPr>
                <w:sz w:val="20"/>
                <w:szCs w:val="20"/>
              </w:rPr>
            </w:pPr>
          </w:p>
          <w:p w14:paraId="1E0E7776" w14:textId="77777777" w:rsidR="00933690" w:rsidRPr="00933690" w:rsidRDefault="00933690" w:rsidP="00933690">
            <w:pPr>
              <w:rPr>
                <w:sz w:val="20"/>
                <w:szCs w:val="20"/>
              </w:rPr>
            </w:pPr>
          </w:p>
          <w:p w14:paraId="2C09B3E6" w14:textId="77777777" w:rsidR="00933690" w:rsidRPr="00933690" w:rsidRDefault="00933690" w:rsidP="00933690">
            <w:pPr>
              <w:rPr>
                <w:sz w:val="20"/>
                <w:szCs w:val="20"/>
              </w:rPr>
            </w:pPr>
          </w:p>
          <w:p w14:paraId="0B4743B8" w14:textId="77777777" w:rsidR="00933690" w:rsidRPr="00933690" w:rsidRDefault="00933690" w:rsidP="00933690">
            <w:pPr>
              <w:rPr>
                <w:sz w:val="20"/>
                <w:szCs w:val="20"/>
              </w:rPr>
            </w:pPr>
          </w:p>
        </w:tc>
      </w:tr>
    </w:tbl>
    <w:p w14:paraId="658C5B5A" w14:textId="77777777" w:rsidR="00933690" w:rsidRPr="00933690" w:rsidRDefault="00933690" w:rsidP="00933690">
      <w:pPr>
        <w:rPr>
          <w:sz w:val="20"/>
          <w:szCs w:val="20"/>
        </w:rPr>
      </w:pPr>
    </w:p>
    <w:p w14:paraId="5499659C" w14:textId="77777777" w:rsidR="00933690" w:rsidRPr="00933690" w:rsidRDefault="00933690" w:rsidP="00933690">
      <w:pPr>
        <w:rPr>
          <w:sz w:val="20"/>
          <w:szCs w:val="20"/>
        </w:rPr>
      </w:pPr>
    </w:p>
    <w:tbl>
      <w:tblPr>
        <w:tblStyle w:val="TableGrid"/>
        <w:tblW w:w="8642" w:type="dxa"/>
        <w:tblLook w:val="04A0" w:firstRow="1" w:lastRow="0" w:firstColumn="1" w:lastColumn="0" w:noHBand="0" w:noVBand="1"/>
      </w:tblPr>
      <w:tblGrid>
        <w:gridCol w:w="8642"/>
      </w:tblGrid>
      <w:tr w:rsidR="00933690" w:rsidRPr="00933690" w14:paraId="73B68F7A" w14:textId="77777777" w:rsidTr="00933690">
        <w:tc>
          <w:tcPr>
            <w:tcW w:w="8642" w:type="dxa"/>
          </w:tcPr>
          <w:p w14:paraId="1BDBEA51" w14:textId="77777777" w:rsidR="00933690" w:rsidRPr="00933690" w:rsidRDefault="00933690" w:rsidP="00933690">
            <w:pPr>
              <w:rPr>
                <w:b/>
                <w:bCs/>
                <w:sz w:val="20"/>
                <w:szCs w:val="20"/>
              </w:rPr>
            </w:pPr>
            <w:proofErr w:type="spellStart"/>
            <w:r w:rsidRPr="00933690">
              <w:rPr>
                <w:b/>
                <w:bCs/>
                <w:sz w:val="20"/>
                <w:szCs w:val="20"/>
              </w:rPr>
              <w:t>Intoeing</w:t>
            </w:r>
            <w:proofErr w:type="spellEnd"/>
          </w:p>
          <w:p w14:paraId="5EB8D454" w14:textId="77777777" w:rsidR="00933690" w:rsidRPr="00933690" w:rsidRDefault="00933690" w:rsidP="00933690">
            <w:pPr>
              <w:rPr>
                <w:b/>
                <w:bCs/>
                <w:sz w:val="20"/>
                <w:szCs w:val="20"/>
              </w:rPr>
            </w:pPr>
          </w:p>
        </w:tc>
      </w:tr>
      <w:tr w:rsidR="00933690" w:rsidRPr="00933690" w14:paraId="78C0BDEC" w14:textId="77777777" w:rsidTr="00933690">
        <w:tc>
          <w:tcPr>
            <w:tcW w:w="8642" w:type="dxa"/>
          </w:tcPr>
          <w:p w14:paraId="3DAB29EA" w14:textId="77777777" w:rsidR="00933690" w:rsidRPr="00933690" w:rsidRDefault="00933690" w:rsidP="00933690">
            <w:pPr>
              <w:rPr>
                <w:sz w:val="20"/>
                <w:szCs w:val="20"/>
              </w:rPr>
            </w:pPr>
            <w:r w:rsidRPr="00933690">
              <w:rPr>
                <w:sz w:val="20"/>
                <w:szCs w:val="20"/>
              </w:rPr>
              <w:t xml:space="preserve">From the research stability footwear has been proposed as a clinical intervention for children with </w:t>
            </w:r>
            <w:proofErr w:type="spellStart"/>
            <w:r w:rsidRPr="00933690">
              <w:rPr>
                <w:sz w:val="20"/>
                <w:szCs w:val="20"/>
              </w:rPr>
              <w:t>intoeing</w:t>
            </w:r>
            <w:proofErr w:type="spellEnd"/>
            <w:r w:rsidRPr="00933690">
              <w:rPr>
                <w:sz w:val="20"/>
                <w:szCs w:val="20"/>
              </w:rPr>
              <w:t xml:space="preserve">. </w:t>
            </w:r>
          </w:p>
          <w:p w14:paraId="6A73D3BE" w14:textId="77777777" w:rsidR="00933690" w:rsidRPr="00933690" w:rsidRDefault="00933690" w:rsidP="00933690">
            <w:pPr>
              <w:rPr>
                <w:sz w:val="20"/>
                <w:szCs w:val="20"/>
              </w:rPr>
            </w:pPr>
            <w:r w:rsidRPr="00933690">
              <w:rPr>
                <w:sz w:val="20"/>
                <w:szCs w:val="20"/>
              </w:rPr>
              <w:t>In the questions below you will be presented with the collective opinion of panellists from Round 1 in relation to the suitability of stability footwear as a clinical intervention.</w:t>
            </w:r>
          </w:p>
          <w:p w14:paraId="788F02C7" w14:textId="77777777" w:rsidR="00933690" w:rsidRPr="00933690" w:rsidRDefault="00933690" w:rsidP="00933690">
            <w:pPr>
              <w:rPr>
                <w:sz w:val="20"/>
                <w:szCs w:val="20"/>
              </w:rPr>
            </w:pPr>
          </w:p>
          <w:p w14:paraId="216A7592" w14:textId="77777777" w:rsidR="00933690" w:rsidRPr="00933690" w:rsidRDefault="00933690" w:rsidP="00933690">
            <w:pPr>
              <w:rPr>
                <w:sz w:val="20"/>
                <w:szCs w:val="20"/>
              </w:rPr>
            </w:pPr>
            <w:r w:rsidRPr="00933690">
              <w:rPr>
                <w:sz w:val="20"/>
                <w:szCs w:val="20"/>
              </w:rPr>
              <w:t>12 of the 15 panellists 80% had clinical experience with this condition and provided the information for this section.</w:t>
            </w:r>
          </w:p>
          <w:p w14:paraId="0C2D1D76" w14:textId="77777777" w:rsidR="00933690" w:rsidRPr="00933690" w:rsidRDefault="00933690" w:rsidP="00933690">
            <w:pPr>
              <w:rPr>
                <w:sz w:val="20"/>
                <w:szCs w:val="20"/>
              </w:rPr>
            </w:pPr>
          </w:p>
          <w:p w14:paraId="39CFECEB"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Question 36)      </w:t>
            </w:r>
          </w:p>
        </w:tc>
      </w:tr>
    </w:tbl>
    <w:p w14:paraId="1542FCAD" w14:textId="77777777" w:rsidR="00933690" w:rsidRPr="00933690" w:rsidRDefault="00933690" w:rsidP="00933690">
      <w:pPr>
        <w:rPr>
          <w:sz w:val="20"/>
          <w:szCs w:val="20"/>
        </w:rPr>
      </w:pPr>
    </w:p>
    <w:p w14:paraId="45E428BA" w14:textId="77777777" w:rsidR="00933690" w:rsidRPr="00933690" w:rsidRDefault="00933690" w:rsidP="00933690">
      <w:pPr>
        <w:rPr>
          <w:sz w:val="20"/>
          <w:szCs w:val="20"/>
        </w:rPr>
      </w:pPr>
      <w:r w:rsidRPr="00933690">
        <w:rPr>
          <w:sz w:val="20"/>
          <w:szCs w:val="20"/>
        </w:rPr>
        <w:t>32)</w:t>
      </w:r>
    </w:p>
    <w:tbl>
      <w:tblPr>
        <w:tblStyle w:val="TableGrid"/>
        <w:tblW w:w="8217" w:type="dxa"/>
        <w:tblLook w:val="04A0" w:firstRow="1" w:lastRow="0" w:firstColumn="1" w:lastColumn="0" w:noHBand="0" w:noVBand="1"/>
      </w:tblPr>
      <w:tblGrid>
        <w:gridCol w:w="1415"/>
        <w:gridCol w:w="986"/>
        <w:gridCol w:w="986"/>
        <w:gridCol w:w="1161"/>
        <w:gridCol w:w="884"/>
        <w:gridCol w:w="1161"/>
        <w:gridCol w:w="738"/>
        <w:gridCol w:w="886"/>
      </w:tblGrid>
      <w:tr w:rsidR="00933690" w:rsidRPr="00933690" w14:paraId="69F39195" w14:textId="77777777" w:rsidTr="00933690">
        <w:tc>
          <w:tcPr>
            <w:tcW w:w="8217" w:type="dxa"/>
            <w:gridSpan w:val="8"/>
          </w:tcPr>
          <w:p w14:paraId="5CFB4408" w14:textId="77777777" w:rsidR="00933690" w:rsidRPr="00933690" w:rsidRDefault="00933690" w:rsidP="00933690">
            <w:pPr>
              <w:rPr>
                <w:sz w:val="20"/>
                <w:szCs w:val="20"/>
              </w:rPr>
            </w:pPr>
            <w:r w:rsidRPr="00933690">
              <w:rPr>
                <w:sz w:val="20"/>
                <w:szCs w:val="20"/>
              </w:rPr>
              <w:t xml:space="preserve">Panellists were asked if </w:t>
            </w:r>
            <w:proofErr w:type="spellStart"/>
            <w:r w:rsidRPr="00933690">
              <w:rPr>
                <w:sz w:val="20"/>
                <w:szCs w:val="20"/>
              </w:rPr>
              <w:t>Intoeing</w:t>
            </w:r>
            <w:proofErr w:type="spellEnd"/>
            <w:r w:rsidRPr="00933690">
              <w:rPr>
                <w:sz w:val="20"/>
                <w:szCs w:val="20"/>
              </w:rPr>
              <w:t xml:space="preserve"> was a suitable condition for stability footwear intervention in children and their reasoning for this.</w:t>
            </w:r>
          </w:p>
          <w:p w14:paraId="2E6DC64B" w14:textId="77777777" w:rsidR="00933690" w:rsidRPr="00933690" w:rsidRDefault="00933690" w:rsidP="00933690">
            <w:pPr>
              <w:rPr>
                <w:sz w:val="20"/>
                <w:szCs w:val="20"/>
              </w:rPr>
            </w:pPr>
          </w:p>
          <w:p w14:paraId="445CE77D" w14:textId="77777777" w:rsidR="00933690" w:rsidRPr="00933690" w:rsidRDefault="00933690" w:rsidP="00933690">
            <w:pPr>
              <w:rPr>
                <w:sz w:val="20"/>
                <w:szCs w:val="20"/>
              </w:rPr>
            </w:pPr>
            <w:r w:rsidRPr="00933690">
              <w:rPr>
                <w:sz w:val="20"/>
                <w:szCs w:val="20"/>
              </w:rPr>
              <w:t>The median level of agreement amongst the panellists was " somewhat disagree" with the majority of responses between "disagree" and "neutral".</w:t>
            </w:r>
          </w:p>
          <w:p w14:paraId="3B2981C0" w14:textId="77777777" w:rsidR="00933690" w:rsidRPr="00933690" w:rsidRDefault="00933690" w:rsidP="00933690">
            <w:pPr>
              <w:rPr>
                <w:sz w:val="20"/>
                <w:szCs w:val="20"/>
              </w:rPr>
            </w:pPr>
          </w:p>
          <w:p w14:paraId="42636656" w14:textId="77777777" w:rsidR="00933690" w:rsidRPr="00933690" w:rsidRDefault="00933690" w:rsidP="00933690">
            <w:pPr>
              <w:rPr>
                <w:sz w:val="20"/>
                <w:szCs w:val="20"/>
              </w:rPr>
            </w:pPr>
            <w:r w:rsidRPr="00933690">
              <w:rPr>
                <w:sz w:val="20"/>
                <w:szCs w:val="20"/>
              </w:rPr>
              <w:t xml:space="preserve">Feedback form panellists suggested that </w:t>
            </w:r>
            <w:proofErr w:type="spellStart"/>
            <w:r w:rsidRPr="00933690">
              <w:rPr>
                <w:sz w:val="20"/>
                <w:szCs w:val="20"/>
              </w:rPr>
              <w:t>intoeing</w:t>
            </w:r>
            <w:proofErr w:type="spellEnd"/>
            <w:r w:rsidRPr="00933690">
              <w:rPr>
                <w:sz w:val="20"/>
                <w:szCs w:val="20"/>
              </w:rPr>
              <w:t xml:space="preserve"> was generally a skeletal rotational issue associated with typical development and stability footwear has no effect on the natural progression on this.</w:t>
            </w:r>
          </w:p>
          <w:p w14:paraId="7A59C4EF" w14:textId="77777777" w:rsidR="00933690" w:rsidRPr="00933690" w:rsidRDefault="00933690" w:rsidP="00933690">
            <w:pPr>
              <w:rPr>
                <w:sz w:val="20"/>
                <w:szCs w:val="20"/>
              </w:rPr>
            </w:pPr>
            <w:r w:rsidRPr="00933690">
              <w:rPr>
                <w:sz w:val="20"/>
                <w:szCs w:val="20"/>
              </w:rPr>
              <w:t xml:space="preserve">Panellist suggested that only significant cases of metatarsus </w:t>
            </w:r>
            <w:proofErr w:type="spellStart"/>
            <w:r w:rsidRPr="00933690">
              <w:rPr>
                <w:sz w:val="20"/>
                <w:szCs w:val="20"/>
              </w:rPr>
              <w:t>adductus</w:t>
            </w:r>
            <w:proofErr w:type="spellEnd"/>
            <w:r w:rsidRPr="00933690">
              <w:rPr>
                <w:sz w:val="20"/>
                <w:szCs w:val="20"/>
              </w:rPr>
              <w:t xml:space="preserve"> required footwear intervention and this was corrective footwear (reverse last and straight last) not stability footwear. </w:t>
            </w:r>
          </w:p>
          <w:p w14:paraId="60E500E7" w14:textId="77777777" w:rsidR="00933690" w:rsidRPr="00933690" w:rsidRDefault="00933690" w:rsidP="00933690">
            <w:pPr>
              <w:rPr>
                <w:sz w:val="20"/>
                <w:szCs w:val="20"/>
              </w:rPr>
            </w:pPr>
            <w:r w:rsidRPr="00933690">
              <w:rPr>
                <w:sz w:val="20"/>
                <w:szCs w:val="20"/>
              </w:rPr>
              <w:t xml:space="preserve">Some panellists suggested that if the </w:t>
            </w:r>
            <w:proofErr w:type="spellStart"/>
            <w:r w:rsidRPr="00933690">
              <w:rPr>
                <w:sz w:val="20"/>
                <w:szCs w:val="20"/>
              </w:rPr>
              <w:t>intoeing</w:t>
            </w:r>
            <w:proofErr w:type="spellEnd"/>
            <w:r w:rsidRPr="00933690">
              <w:rPr>
                <w:sz w:val="20"/>
                <w:szCs w:val="20"/>
              </w:rPr>
              <w:t xml:space="preserve"> was associated with a neuromuscular pathology or tripping stability footwear may be considered. (These indications were also the same as the suggested level of mobility impairment)</w:t>
            </w:r>
          </w:p>
          <w:p w14:paraId="4C609654" w14:textId="77777777" w:rsidR="00933690" w:rsidRPr="00933690" w:rsidRDefault="00933690" w:rsidP="00933690">
            <w:pPr>
              <w:rPr>
                <w:sz w:val="20"/>
                <w:szCs w:val="20"/>
              </w:rPr>
            </w:pPr>
          </w:p>
          <w:p w14:paraId="3073EA62" w14:textId="77777777" w:rsidR="00933690" w:rsidRPr="00933690" w:rsidRDefault="00933690" w:rsidP="00933690">
            <w:pPr>
              <w:rPr>
                <w:sz w:val="20"/>
                <w:szCs w:val="20"/>
              </w:rPr>
            </w:pPr>
            <w:r w:rsidRPr="00933690">
              <w:rPr>
                <w:sz w:val="20"/>
                <w:szCs w:val="20"/>
              </w:rPr>
              <w:t>The following statements have been devised from panellist feedback in relation to the suitability of stability footwear for this condition, please rank your level of agreement.</w:t>
            </w:r>
          </w:p>
        </w:tc>
      </w:tr>
      <w:tr w:rsidR="00933690" w:rsidRPr="00933690" w14:paraId="350A934C" w14:textId="77777777" w:rsidTr="00933690">
        <w:tc>
          <w:tcPr>
            <w:tcW w:w="1605" w:type="dxa"/>
            <w:vMerge w:val="restart"/>
          </w:tcPr>
          <w:p w14:paraId="4024F51E" w14:textId="77777777" w:rsidR="00933690" w:rsidRPr="00933690" w:rsidRDefault="00933690" w:rsidP="00933690">
            <w:pPr>
              <w:jc w:val="both"/>
              <w:rPr>
                <w:sz w:val="20"/>
                <w:szCs w:val="20"/>
              </w:rPr>
            </w:pPr>
          </w:p>
        </w:tc>
        <w:tc>
          <w:tcPr>
            <w:tcW w:w="1049" w:type="dxa"/>
          </w:tcPr>
          <w:p w14:paraId="64DC60A1" w14:textId="77777777" w:rsidR="00933690" w:rsidRPr="00933690" w:rsidRDefault="00933690" w:rsidP="00933690">
            <w:pPr>
              <w:jc w:val="both"/>
              <w:rPr>
                <w:sz w:val="20"/>
                <w:szCs w:val="20"/>
              </w:rPr>
            </w:pPr>
            <w:r w:rsidRPr="00933690">
              <w:rPr>
                <w:sz w:val="20"/>
                <w:szCs w:val="20"/>
              </w:rPr>
              <w:t>Strongly Disagree</w:t>
            </w:r>
          </w:p>
        </w:tc>
        <w:tc>
          <w:tcPr>
            <w:tcW w:w="1049" w:type="dxa"/>
          </w:tcPr>
          <w:p w14:paraId="7573ED6E" w14:textId="77777777" w:rsidR="00933690" w:rsidRPr="00933690" w:rsidRDefault="00933690" w:rsidP="00933690">
            <w:pPr>
              <w:jc w:val="both"/>
              <w:rPr>
                <w:sz w:val="20"/>
                <w:szCs w:val="20"/>
              </w:rPr>
            </w:pPr>
            <w:r w:rsidRPr="00933690">
              <w:rPr>
                <w:sz w:val="20"/>
                <w:szCs w:val="20"/>
              </w:rPr>
              <w:t>Disagree</w:t>
            </w:r>
          </w:p>
        </w:tc>
        <w:tc>
          <w:tcPr>
            <w:tcW w:w="1238" w:type="dxa"/>
          </w:tcPr>
          <w:p w14:paraId="7B689935" w14:textId="77777777" w:rsidR="00933690" w:rsidRPr="00933690" w:rsidRDefault="00933690" w:rsidP="00933690">
            <w:pPr>
              <w:jc w:val="both"/>
              <w:rPr>
                <w:sz w:val="20"/>
                <w:szCs w:val="20"/>
              </w:rPr>
            </w:pPr>
            <w:r w:rsidRPr="00933690">
              <w:rPr>
                <w:sz w:val="20"/>
                <w:szCs w:val="20"/>
              </w:rPr>
              <w:t>Somewhat Disagree</w:t>
            </w:r>
          </w:p>
        </w:tc>
        <w:tc>
          <w:tcPr>
            <w:tcW w:w="938" w:type="dxa"/>
          </w:tcPr>
          <w:p w14:paraId="76CA7705" w14:textId="77777777" w:rsidR="00933690" w:rsidRPr="00933690" w:rsidRDefault="00933690" w:rsidP="00933690">
            <w:pPr>
              <w:jc w:val="both"/>
              <w:rPr>
                <w:sz w:val="20"/>
                <w:szCs w:val="20"/>
              </w:rPr>
            </w:pPr>
            <w:r w:rsidRPr="00933690">
              <w:rPr>
                <w:sz w:val="20"/>
                <w:szCs w:val="20"/>
              </w:rPr>
              <w:t>Neutral</w:t>
            </w:r>
          </w:p>
        </w:tc>
        <w:tc>
          <w:tcPr>
            <w:tcW w:w="1238" w:type="dxa"/>
          </w:tcPr>
          <w:p w14:paraId="5044E2E4" w14:textId="77777777" w:rsidR="00933690" w:rsidRPr="00933690" w:rsidRDefault="00933690" w:rsidP="00933690">
            <w:pPr>
              <w:jc w:val="both"/>
              <w:rPr>
                <w:sz w:val="20"/>
                <w:szCs w:val="20"/>
              </w:rPr>
            </w:pPr>
            <w:r w:rsidRPr="00933690">
              <w:rPr>
                <w:sz w:val="20"/>
                <w:szCs w:val="20"/>
              </w:rPr>
              <w:t>Somewhat Agree</w:t>
            </w:r>
          </w:p>
        </w:tc>
        <w:tc>
          <w:tcPr>
            <w:tcW w:w="781" w:type="dxa"/>
          </w:tcPr>
          <w:p w14:paraId="7DC12A34" w14:textId="77777777" w:rsidR="00933690" w:rsidRPr="00933690" w:rsidRDefault="00933690" w:rsidP="00933690">
            <w:pPr>
              <w:jc w:val="both"/>
              <w:rPr>
                <w:sz w:val="20"/>
                <w:szCs w:val="20"/>
              </w:rPr>
            </w:pPr>
            <w:r w:rsidRPr="00933690">
              <w:rPr>
                <w:sz w:val="20"/>
                <w:szCs w:val="20"/>
              </w:rPr>
              <w:t>Agree</w:t>
            </w:r>
          </w:p>
        </w:tc>
        <w:tc>
          <w:tcPr>
            <w:tcW w:w="319" w:type="dxa"/>
          </w:tcPr>
          <w:p w14:paraId="767D03E0" w14:textId="77777777" w:rsidR="00933690" w:rsidRPr="00933690" w:rsidRDefault="00933690" w:rsidP="00933690">
            <w:pPr>
              <w:jc w:val="both"/>
              <w:rPr>
                <w:sz w:val="20"/>
                <w:szCs w:val="20"/>
              </w:rPr>
            </w:pPr>
            <w:r w:rsidRPr="00933690">
              <w:rPr>
                <w:sz w:val="20"/>
                <w:szCs w:val="20"/>
              </w:rPr>
              <w:t>Strongly Agree</w:t>
            </w:r>
          </w:p>
        </w:tc>
      </w:tr>
      <w:tr w:rsidR="00933690" w:rsidRPr="00933690" w14:paraId="50761408" w14:textId="77777777" w:rsidTr="00933690">
        <w:tc>
          <w:tcPr>
            <w:tcW w:w="1605" w:type="dxa"/>
            <w:vMerge/>
          </w:tcPr>
          <w:p w14:paraId="71C1AC3D" w14:textId="77777777" w:rsidR="00933690" w:rsidRPr="00933690" w:rsidRDefault="00933690" w:rsidP="00933690">
            <w:pPr>
              <w:jc w:val="center"/>
              <w:rPr>
                <w:sz w:val="20"/>
                <w:szCs w:val="20"/>
              </w:rPr>
            </w:pPr>
          </w:p>
        </w:tc>
        <w:tc>
          <w:tcPr>
            <w:tcW w:w="1049" w:type="dxa"/>
          </w:tcPr>
          <w:p w14:paraId="2DF99400" w14:textId="77777777" w:rsidR="00933690" w:rsidRPr="00933690" w:rsidRDefault="00933690" w:rsidP="00933690">
            <w:pPr>
              <w:jc w:val="center"/>
              <w:rPr>
                <w:sz w:val="20"/>
                <w:szCs w:val="20"/>
              </w:rPr>
            </w:pPr>
            <w:r w:rsidRPr="00933690">
              <w:rPr>
                <w:sz w:val="20"/>
                <w:szCs w:val="20"/>
              </w:rPr>
              <w:t>1</w:t>
            </w:r>
          </w:p>
        </w:tc>
        <w:tc>
          <w:tcPr>
            <w:tcW w:w="1049" w:type="dxa"/>
          </w:tcPr>
          <w:p w14:paraId="5AAF96F2" w14:textId="77777777" w:rsidR="00933690" w:rsidRPr="00933690" w:rsidRDefault="00933690" w:rsidP="00933690">
            <w:pPr>
              <w:jc w:val="center"/>
              <w:rPr>
                <w:sz w:val="20"/>
                <w:szCs w:val="20"/>
              </w:rPr>
            </w:pPr>
            <w:r w:rsidRPr="00933690">
              <w:rPr>
                <w:sz w:val="20"/>
                <w:szCs w:val="20"/>
              </w:rPr>
              <w:t>2</w:t>
            </w:r>
          </w:p>
        </w:tc>
        <w:tc>
          <w:tcPr>
            <w:tcW w:w="1238" w:type="dxa"/>
          </w:tcPr>
          <w:p w14:paraId="1D3E9EAE" w14:textId="77777777" w:rsidR="00933690" w:rsidRPr="00933690" w:rsidRDefault="00933690" w:rsidP="00933690">
            <w:pPr>
              <w:jc w:val="center"/>
              <w:rPr>
                <w:sz w:val="20"/>
                <w:szCs w:val="20"/>
              </w:rPr>
            </w:pPr>
            <w:r w:rsidRPr="00933690">
              <w:rPr>
                <w:sz w:val="20"/>
                <w:szCs w:val="20"/>
              </w:rPr>
              <w:t>3</w:t>
            </w:r>
          </w:p>
        </w:tc>
        <w:tc>
          <w:tcPr>
            <w:tcW w:w="938" w:type="dxa"/>
          </w:tcPr>
          <w:p w14:paraId="065A27BF" w14:textId="77777777" w:rsidR="00933690" w:rsidRPr="00933690" w:rsidRDefault="00933690" w:rsidP="00933690">
            <w:pPr>
              <w:jc w:val="center"/>
              <w:rPr>
                <w:sz w:val="20"/>
                <w:szCs w:val="20"/>
              </w:rPr>
            </w:pPr>
            <w:r w:rsidRPr="00933690">
              <w:rPr>
                <w:sz w:val="20"/>
                <w:szCs w:val="20"/>
              </w:rPr>
              <w:t>4</w:t>
            </w:r>
          </w:p>
        </w:tc>
        <w:tc>
          <w:tcPr>
            <w:tcW w:w="1238" w:type="dxa"/>
          </w:tcPr>
          <w:p w14:paraId="4BB37625" w14:textId="77777777" w:rsidR="00933690" w:rsidRPr="00933690" w:rsidRDefault="00933690" w:rsidP="00933690">
            <w:pPr>
              <w:jc w:val="center"/>
              <w:rPr>
                <w:sz w:val="20"/>
                <w:szCs w:val="20"/>
              </w:rPr>
            </w:pPr>
            <w:r w:rsidRPr="00933690">
              <w:rPr>
                <w:sz w:val="20"/>
                <w:szCs w:val="20"/>
              </w:rPr>
              <w:t>5</w:t>
            </w:r>
          </w:p>
        </w:tc>
        <w:tc>
          <w:tcPr>
            <w:tcW w:w="781" w:type="dxa"/>
          </w:tcPr>
          <w:p w14:paraId="3EC84647" w14:textId="77777777" w:rsidR="00933690" w:rsidRPr="00933690" w:rsidRDefault="00933690" w:rsidP="00933690">
            <w:pPr>
              <w:jc w:val="center"/>
              <w:rPr>
                <w:sz w:val="20"/>
                <w:szCs w:val="20"/>
              </w:rPr>
            </w:pPr>
            <w:r w:rsidRPr="00933690">
              <w:rPr>
                <w:sz w:val="20"/>
                <w:szCs w:val="20"/>
              </w:rPr>
              <w:t>6</w:t>
            </w:r>
          </w:p>
        </w:tc>
        <w:tc>
          <w:tcPr>
            <w:tcW w:w="319" w:type="dxa"/>
          </w:tcPr>
          <w:p w14:paraId="243CEDA8" w14:textId="77777777" w:rsidR="00933690" w:rsidRPr="00933690" w:rsidRDefault="00933690" w:rsidP="00933690">
            <w:pPr>
              <w:jc w:val="center"/>
              <w:rPr>
                <w:sz w:val="20"/>
                <w:szCs w:val="20"/>
              </w:rPr>
            </w:pPr>
            <w:r w:rsidRPr="00933690">
              <w:rPr>
                <w:sz w:val="20"/>
                <w:szCs w:val="20"/>
              </w:rPr>
              <w:t>7</w:t>
            </w:r>
          </w:p>
        </w:tc>
      </w:tr>
      <w:tr w:rsidR="00933690" w:rsidRPr="00933690" w14:paraId="65E51972" w14:textId="77777777" w:rsidTr="00933690">
        <w:tc>
          <w:tcPr>
            <w:tcW w:w="1605" w:type="dxa"/>
          </w:tcPr>
          <w:p w14:paraId="5CEB541E" w14:textId="77777777" w:rsidR="00933690" w:rsidRPr="00933690" w:rsidRDefault="00933690" w:rsidP="00933690">
            <w:pPr>
              <w:rPr>
                <w:sz w:val="20"/>
                <w:szCs w:val="20"/>
              </w:rPr>
            </w:pPr>
            <w:r w:rsidRPr="00933690">
              <w:rPr>
                <w:sz w:val="20"/>
                <w:szCs w:val="20"/>
              </w:rPr>
              <w:t xml:space="preserve">Stability footwear may a suitable intervention for </w:t>
            </w:r>
            <w:proofErr w:type="spellStart"/>
            <w:r w:rsidRPr="00933690">
              <w:rPr>
                <w:sz w:val="20"/>
                <w:szCs w:val="20"/>
              </w:rPr>
              <w:t>intoeing</w:t>
            </w:r>
            <w:proofErr w:type="spellEnd"/>
            <w:r w:rsidRPr="00933690">
              <w:rPr>
                <w:sz w:val="20"/>
                <w:szCs w:val="20"/>
              </w:rPr>
              <w:t xml:space="preserve"> if associated with tripping</w:t>
            </w:r>
          </w:p>
        </w:tc>
        <w:tc>
          <w:tcPr>
            <w:tcW w:w="1049" w:type="dxa"/>
          </w:tcPr>
          <w:p w14:paraId="4B06DB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9" w:type="dxa"/>
          </w:tcPr>
          <w:p w14:paraId="611592E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8" w:type="dxa"/>
          </w:tcPr>
          <w:p w14:paraId="13B2207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8" w:type="dxa"/>
          </w:tcPr>
          <w:p w14:paraId="3393EF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8" w:type="dxa"/>
          </w:tcPr>
          <w:p w14:paraId="4D4DBC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1" w:type="dxa"/>
          </w:tcPr>
          <w:p w14:paraId="3A49E1D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19" w:type="dxa"/>
          </w:tcPr>
          <w:p w14:paraId="3F6A23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6627D21" w14:textId="77777777" w:rsidTr="00933690">
        <w:tc>
          <w:tcPr>
            <w:tcW w:w="1605" w:type="dxa"/>
          </w:tcPr>
          <w:p w14:paraId="210E1B55" w14:textId="77777777" w:rsidR="00933690" w:rsidRPr="00933690" w:rsidRDefault="00933690" w:rsidP="00933690">
            <w:pPr>
              <w:rPr>
                <w:sz w:val="20"/>
                <w:szCs w:val="20"/>
              </w:rPr>
            </w:pPr>
            <w:r w:rsidRPr="00933690">
              <w:rPr>
                <w:sz w:val="20"/>
                <w:szCs w:val="20"/>
              </w:rPr>
              <w:t xml:space="preserve">Stability footwear may a suitable intervention for </w:t>
            </w:r>
            <w:proofErr w:type="spellStart"/>
            <w:r w:rsidRPr="00933690">
              <w:rPr>
                <w:sz w:val="20"/>
                <w:szCs w:val="20"/>
              </w:rPr>
              <w:t>intoeing</w:t>
            </w:r>
            <w:proofErr w:type="spellEnd"/>
            <w:r w:rsidRPr="00933690">
              <w:rPr>
                <w:sz w:val="20"/>
                <w:szCs w:val="20"/>
              </w:rPr>
              <w:t xml:space="preserve"> if associated with an underlying neurological condition</w:t>
            </w:r>
          </w:p>
        </w:tc>
        <w:tc>
          <w:tcPr>
            <w:tcW w:w="1049" w:type="dxa"/>
          </w:tcPr>
          <w:p w14:paraId="353B5B7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9" w:type="dxa"/>
          </w:tcPr>
          <w:p w14:paraId="4130473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8" w:type="dxa"/>
          </w:tcPr>
          <w:p w14:paraId="7429975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8" w:type="dxa"/>
          </w:tcPr>
          <w:p w14:paraId="7A9F0C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8" w:type="dxa"/>
          </w:tcPr>
          <w:p w14:paraId="42AC207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1" w:type="dxa"/>
          </w:tcPr>
          <w:p w14:paraId="6065521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319" w:type="dxa"/>
          </w:tcPr>
          <w:p w14:paraId="2A0BEB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B672A6A" w14:textId="77777777" w:rsidR="00933690" w:rsidRPr="00933690" w:rsidRDefault="00933690" w:rsidP="00933690">
      <w:pPr>
        <w:rPr>
          <w:sz w:val="20"/>
          <w:szCs w:val="20"/>
        </w:rPr>
      </w:pPr>
    </w:p>
    <w:p w14:paraId="2FD2ECAA" w14:textId="77777777" w:rsidR="00933690" w:rsidRPr="00933690" w:rsidRDefault="00933690" w:rsidP="00933690">
      <w:pPr>
        <w:rPr>
          <w:sz w:val="20"/>
          <w:szCs w:val="20"/>
        </w:rPr>
      </w:pPr>
      <w:r w:rsidRPr="00933690">
        <w:rPr>
          <w:sz w:val="20"/>
          <w:szCs w:val="20"/>
        </w:rPr>
        <w:t>33)</w:t>
      </w:r>
    </w:p>
    <w:tbl>
      <w:tblPr>
        <w:tblStyle w:val="TableGrid"/>
        <w:tblW w:w="8359" w:type="dxa"/>
        <w:tblLook w:val="04A0" w:firstRow="1" w:lastRow="0" w:firstColumn="1" w:lastColumn="0" w:noHBand="0" w:noVBand="1"/>
      </w:tblPr>
      <w:tblGrid>
        <w:gridCol w:w="1555"/>
        <w:gridCol w:w="6804"/>
      </w:tblGrid>
      <w:tr w:rsidR="00933690" w:rsidRPr="00933690" w14:paraId="60E9D6B2" w14:textId="77777777" w:rsidTr="00933690">
        <w:tc>
          <w:tcPr>
            <w:tcW w:w="8359" w:type="dxa"/>
            <w:gridSpan w:val="2"/>
          </w:tcPr>
          <w:p w14:paraId="49CE0C86" w14:textId="77777777" w:rsidR="00933690" w:rsidRPr="00933690" w:rsidRDefault="00933690" w:rsidP="00933690">
            <w:pPr>
              <w:rPr>
                <w:rFonts w:cstheme="minorHAnsi"/>
                <w:sz w:val="20"/>
                <w:szCs w:val="20"/>
              </w:rPr>
            </w:pPr>
            <w:r w:rsidRPr="00933690">
              <w:rPr>
                <w:rFonts w:cstheme="minorHAnsi"/>
                <w:sz w:val="20"/>
                <w:szCs w:val="20"/>
              </w:rPr>
              <w:t xml:space="preserve">Panellists were asked the age range they felt this footwear intervention should be prescribed clinically for in </w:t>
            </w:r>
            <w:proofErr w:type="spellStart"/>
            <w:r w:rsidRPr="00933690">
              <w:rPr>
                <w:rFonts w:cstheme="minorHAnsi"/>
                <w:sz w:val="20"/>
                <w:szCs w:val="20"/>
              </w:rPr>
              <w:t>Intoeing</w:t>
            </w:r>
            <w:proofErr w:type="spellEnd"/>
          </w:p>
          <w:p w14:paraId="00C3578F" w14:textId="77777777" w:rsidR="00933690" w:rsidRPr="00933690" w:rsidRDefault="00933690" w:rsidP="00933690">
            <w:pPr>
              <w:rPr>
                <w:rFonts w:cstheme="minorHAnsi"/>
                <w:sz w:val="20"/>
                <w:szCs w:val="20"/>
              </w:rPr>
            </w:pPr>
          </w:p>
          <w:p w14:paraId="6102CB7C" w14:textId="77777777" w:rsidR="00933690" w:rsidRPr="00933690" w:rsidRDefault="00933690" w:rsidP="00933690">
            <w:pPr>
              <w:rPr>
                <w:rFonts w:cstheme="minorHAnsi"/>
                <w:sz w:val="20"/>
                <w:szCs w:val="20"/>
              </w:rPr>
            </w:pPr>
            <w:r w:rsidRPr="00933690">
              <w:rPr>
                <w:rFonts w:cstheme="minorHAnsi"/>
                <w:sz w:val="20"/>
                <w:szCs w:val="20"/>
              </w:rPr>
              <w:t>The age range was only given by a limited number of panellist as the majority of panellists did not feel this condition was a suitable indication for stability footwear intervention.</w:t>
            </w:r>
          </w:p>
          <w:p w14:paraId="43453947" w14:textId="77777777" w:rsidR="00933690" w:rsidRPr="00933690" w:rsidRDefault="00933690" w:rsidP="00933690">
            <w:pPr>
              <w:rPr>
                <w:rFonts w:cstheme="minorHAnsi"/>
                <w:sz w:val="20"/>
                <w:szCs w:val="20"/>
              </w:rPr>
            </w:pPr>
          </w:p>
          <w:p w14:paraId="51B326F1" w14:textId="77777777" w:rsidR="00933690" w:rsidRPr="00933690" w:rsidRDefault="00933690" w:rsidP="00933690">
            <w:pPr>
              <w:rPr>
                <w:rFonts w:cstheme="minorHAnsi"/>
                <w:sz w:val="20"/>
                <w:szCs w:val="20"/>
              </w:rPr>
            </w:pPr>
            <w:r w:rsidRPr="00933690">
              <w:rPr>
                <w:rFonts w:cstheme="minorHAnsi"/>
                <w:sz w:val="20"/>
                <w:szCs w:val="20"/>
              </w:rPr>
              <w:t>3 years was given for the initiation of intervention. Other panellists suggested initiation and endpoints of treatment should be functionally based on the child's abilities and needs rather than age-specific.</w:t>
            </w:r>
          </w:p>
        </w:tc>
      </w:tr>
      <w:tr w:rsidR="00933690" w:rsidRPr="00933690" w14:paraId="383C9565" w14:textId="77777777" w:rsidTr="00933690">
        <w:tc>
          <w:tcPr>
            <w:tcW w:w="1555" w:type="dxa"/>
          </w:tcPr>
          <w:p w14:paraId="05DE6121"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04" w:type="dxa"/>
          </w:tcPr>
          <w:p w14:paraId="3F40E922" w14:textId="77777777" w:rsidR="00933690" w:rsidRPr="00933690" w:rsidRDefault="00933690" w:rsidP="00933690">
            <w:pPr>
              <w:rPr>
                <w:rFonts w:cstheme="minorHAnsi"/>
                <w:sz w:val="20"/>
                <w:szCs w:val="20"/>
              </w:rPr>
            </w:pPr>
            <w:r w:rsidRPr="00933690">
              <w:rPr>
                <w:rFonts w:cstheme="minorHAnsi"/>
                <w:sz w:val="20"/>
                <w:szCs w:val="20"/>
              </w:rPr>
              <w:t>3 years onwards</w:t>
            </w:r>
          </w:p>
        </w:tc>
      </w:tr>
      <w:tr w:rsidR="00933690" w:rsidRPr="00933690" w14:paraId="5FB5F2B0" w14:textId="77777777" w:rsidTr="00933690">
        <w:tc>
          <w:tcPr>
            <w:tcW w:w="1555" w:type="dxa"/>
          </w:tcPr>
          <w:p w14:paraId="073C0795"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04" w:type="dxa"/>
          </w:tcPr>
          <w:p w14:paraId="24FB81F9" w14:textId="77777777" w:rsidR="00933690" w:rsidRPr="00933690" w:rsidRDefault="00933690" w:rsidP="00933690">
            <w:pPr>
              <w:rPr>
                <w:rFonts w:cstheme="minorHAnsi"/>
                <w:sz w:val="20"/>
                <w:szCs w:val="20"/>
              </w:rPr>
            </w:pPr>
            <w:r w:rsidRPr="00933690">
              <w:rPr>
                <w:rFonts w:cstheme="minorHAnsi"/>
                <w:sz w:val="20"/>
                <w:szCs w:val="20"/>
              </w:rPr>
              <w:t>Initiation and end points of treatment indicated by functional ability and the mobility needs of the child (potential or actual).</w:t>
            </w:r>
          </w:p>
        </w:tc>
      </w:tr>
      <w:tr w:rsidR="00933690" w:rsidRPr="00933690" w14:paraId="73189852" w14:textId="77777777" w:rsidTr="00933690">
        <w:tc>
          <w:tcPr>
            <w:tcW w:w="1555" w:type="dxa"/>
          </w:tcPr>
          <w:p w14:paraId="622C43D8"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804" w:type="dxa"/>
          </w:tcPr>
          <w:p w14:paraId="5733A39D" w14:textId="77777777" w:rsidR="00933690" w:rsidRPr="00933690" w:rsidRDefault="00933690" w:rsidP="00933690">
            <w:pPr>
              <w:rPr>
                <w:rFonts w:cstheme="minorHAnsi"/>
                <w:sz w:val="20"/>
                <w:szCs w:val="20"/>
              </w:rPr>
            </w:pPr>
            <w:r w:rsidRPr="00933690">
              <w:rPr>
                <w:rFonts w:cstheme="minorHAnsi"/>
                <w:sz w:val="20"/>
                <w:szCs w:val="20"/>
              </w:rPr>
              <w:t>N/A I do not feel this condition is suitable for stability footwear intervention.</w:t>
            </w:r>
          </w:p>
        </w:tc>
      </w:tr>
    </w:tbl>
    <w:p w14:paraId="11987D46" w14:textId="77777777" w:rsidR="00933690" w:rsidRPr="00933690" w:rsidRDefault="00933690" w:rsidP="00933690">
      <w:pPr>
        <w:rPr>
          <w:sz w:val="20"/>
          <w:szCs w:val="20"/>
        </w:rPr>
      </w:pPr>
    </w:p>
    <w:p w14:paraId="220AA718" w14:textId="77777777" w:rsidR="00933690" w:rsidRPr="00933690" w:rsidRDefault="00933690" w:rsidP="00933690">
      <w:pPr>
        <w:rPr>
          <w:sz w:val="20"/>
          <w:szCs w:val="20"/>
        </w:rPr>
      </w:pPr>
      <w:r w:rsidRPr="00933690">
        <w:rPr>
          <w:sz w:val="20"/>
          <w:szCs w:val="20"/>
        </w:rPr>
        <w:t>10)</w:t>
      </w:r>
    </w:p>
    <w:tbl>
      <w:tblPr>
        <w:tblStyle w:val="TableGrid"/>
        <w:tblW w:w="8359" w:type="dxa"/>
        <w:tblLook w:val="04A0" w:firstRow="1" w:lastRow="0" w:firstColumn="1" w:lastColumn="0" w:noHBand="0" w:noVBand="1"/>
      </w:tblPr>
      <w:tblGrid>
        <w:gridCol w:w="1626"/>
        <w:gridCol w:w="975"/>
        <w:gridCol w:w="974"/>
        <w:gridCol w:w="1147"/>
        <w:gridCol w:w="874"/>
        <w:gridCol w:w="1147"/>
        <w:gridCol w:w="730"/>
        <w:gridCol w:w="886"/>
      </w:tblGrid>
      <w:tr w:rsidR="00933690" w:rsidRPr="00933690" w14:paraId="211447FB" w14:textId="77777777" w:rsidTr="00933690">
        <w:tc>
          <w:tcPr>
            <w:tcW w:w="8359" w:type="dxa"/>
            <w:gridSpan w:val="8"/>
          </w:tcPr>
          <w:p w14:paraId="0DB91432" w14:textId="77777777" w:rsidR="00933690" w:rsidRPr="00933690" w:rsidRDefault="00933690" w:rsidP="00933690">
            <w:pPr>
              <w:rPr>
                <w:sz w:val="20"/>
                <w:szCs w:val="20"/>
              </w:rPr>
            </w:pPr>
            <w:r w:rsidRPr="00933690">
              <w:rPr>
                <w:sz w:val="20"/>
                <w:szCs w:val="20"/>
              </w:rPr>
              <w:t xml:space="preserve">Panellists were asked what clinical outcomes would be used to evaluate the effectiveness of "Off the Shelf" Stability footwear in children with </w:t>
            </w:r>
            <w:proofErr w:type="spellStart"/>
            <w:r w:rsidRPr="00933690">
              <w:rPr>
                <w:sz w:val="20"/>
                <w:szCs w:val="20"/>
              </w:rPr>
              <w:t>Intoeing</w:t>
            </w:r>
            <w:proofErr w:type="spellEnd"/>
            <w:r w:rsidRPr="00933690">
              <w:rPr>
                <w:sz w:val="20"/>
                <w:szCs w:val="20"/>
              </w:rPr>
              <w:t>:</w:t>
            </w:r>
          </w:p>
          <w:p w14:paraId="104878CA" w14:textId="77777777" w:rsidR="00933690" w:rsidRPr="00933690" w:rsidRDefault="00933690" w:rsidP="00933690">
            <w:pPr>
              <w:rPr>
                <w:sz w:val="20"/>
                <w:szCs w:val="20"/>
              </w:rPr>
            </w:pPr>
          </w:p>
          <w:p w14:paraId="474EA0D1" w14:textId="77777777" w:rsidR="00933690" w:rsidRPr="00933690" w:rsidRDefault="00933690" w:rsidP="00933690">
            <w:pPr>
              <w:rPr>
                <w:sz w:val="20"/>
                <w:szCs w:val="20"/>
              </w:rPr>
            </w:pPr>
            <w:r w:rsidRPr="00933690">
              <w:rPr>
                <w:sz w:val="20"/>
                <w:szCs w:val="20"/>
              </w:rPr>
              <w:t xml:space="preserve">From panellist feedback outcomes were grouped into therapeutic goals alongside the WHO ICF-CY. These were goals based on body structures and function and those based on QoL measures. </w:t>
            </w:r>
          </w:p>
          <w:p w14:paraId="2E7C5E0C" w14:textId="77777777" w:rsidR="00933690" w:rsidRPr="00933690" w:rsidRDefault="00933690" w:rsidP="00933690">
            <w:pPr>
              <w:rPr>
                <w:sz w:val="20"/>
                <w:szCs w:val="20"/>
              </w:rPr>
            </w:pPr>
            <w:r w:rsidRPr="00933690">
              <w:rPr>
                <w:sz w:val="20"/>
                <w:szCs w:val="20"/>
              </w:rPr>
              <w:t>Body function outcomes included kinematic and spatiotemporal measures. Kinematic outcomes suggested optimising or normalising gait patterns specifically Angle of Gait. Spatiotemporal outcomes included increased walking velocity, 6MWT and TUG, Motor skills proficiency was discussed in relation to the frequency of tripping. QoL measures suggested by the panellists included pain rating, perceived comfort with footwear and measures of activities of daily living  (walking to school, shops, playparks and interaction with peers).</w:t>
            </w:r>
          </w:p>
          <w:p w14:paraId="7430D051" w14:textId="77777777" w:rsidR="00933690" w:rsidRPr="00933690" w:rsidRDefault="00933690" w:rsidP="00933690">
            <w:pPr>
              <w:rPr>
                <w:sz w:val="20"/>
                <w:szCs w:val="20"/>
              </w:rPr>
            </w:pPr>
          </w:p>
          <w:p w14:paraId="0FB4AB17" w14:textId="77777777" w:rsidR="00933690" w:rsidRPr="00933690" w:rsidRDefault="00933690" w:rsidP="00933690">
            <w:pPr>
              <w:rPr>
                <w:sz w:val="20"/>
                <w:szCs w:val="20"/>
              </w:rPr>
            </w:pPr>
            <w:r w:rsidRPr="00933690">
              <w:rPr>
                <w:sz w:val="20"/>
                <w:szCs w:val="20"/>
              </w:rPr>
              <w:t>The following outcomes have been suggested from panellist feedback please rank your agreement with these.</w:t>
            </w:r>
          </w:p>
        </w:tc>
      </w:tr>
      <w:tr w:rsidR="00933690" w:rsidRPr="00933690" w14:paraId="41D8F4A6" w14:textId="77777777" w:rsidTr="00933690">
        <w:tc>
          <w:tcPr>
            <w:tcW w:w="1660" w:type="dxa"/>
            <w:vMerge w:val="restart"/>
          </w:tcPr>
          <w:p w14:paraId="221A2B9F" w14:textId="77777777" w:rsidR="00933690" w:rsidRPr="00933690" w:rsidRDefault="00933690" w:rsidP="00933690">
            <w:pPr>
              <w:jc w:val="both"/>
              <w:rPr>
                <w:sz w:val="20"/>
                <w:szCs w:val="20"/>
              </w:rPr>
            </w:pPr>
          </w:p>
        </w:tc>
        <w:tc>
          <w:tcPr>
            <w:tcW w:w="993" w:type="dxa"/>
          </w:tcPr>
          <w:p w14:paraId="61083885" w14:textId="77777777" w:rsidR="00933690" w:rsidRPr="00933690" w:rsidRDefault="00933690" w:rsidP="00933690">
            <w:pPr>
              <w:jc w:val="both"/>
              <w:rPr>
                <w:sz w:val="20"/>
                <w:szCs w:val="20"/>
              </w:rPr>
            </w:pPr>
            <w:r w:rsidRPr="00933690">
              <w:rPr>
                <w:sz w:val="20"/>
                <w:szCs w:val="20"/>
              </w:rPr>
              <w:t>Strongly Disagree</w:t>
            </w:r>
          </w:p>
        </w:tc>
        <w:tc>
          <w:tcPr>
            <w:tcW w:w="992" w:type="dxa"/>
          </w:tcPr>
          <w:p w14:paraId="136D2448" w14:textId="77777777" w:rsidR="00933690" w:rsidRPr="00933690" w:rsidRDefault="00933690" w:rsidP="00933690">
            <w:pPr>
              <w:jc w:val="both"/>
              <w:rPr>
                <w:sz w:val="20"/>
                <w:szCs w:val="20"/>
              </w:rPr>
            </w:pPr>
            <w:r w:rsidRPr="00933690">
              <w:rPr>
                <w:sz w:val="20"/>
                <w:szCs w:val="20"/>
              </w:rPr>
              <w:t>Disagree</w:t>
            </w:r>
          </w:p>
        </w:tc>
        <w:tc>
          <w:tcPr>
            <w:tcW w:w="1169" w:type="dxa"/>
          </w:tcPr>
          <w:p w14:paraId="5D158917" w14:textId="77777777" w:rsidR="00933690" w:rsidRPr="00933690" w:rsidRDefault="00933690" w:rsidP="00933690">
            <w:pPr>
              <w:jc w:val="both"/>
              <w:rPr>
                <w:sz w:val="20"/>
                <w:szCs w:val="20"/>
              </w:rPr>
            </w:pPr>
            <w:r w:rsidRPr="00933690">
              <w:rPr>
                <w:sz w:val="20"/>
                <w:szCs w:val="20"/>
              </w:rPr>
              <w:t>Somewhat Disagree</w:t>
            </w:r>
          </w:p>
        </w:tc>
        <w:tc>
          <w:tcPr>
            <w:tcW w:w="889" w:type="dxa"/>
          </w:tcPr>
          <w:p w14:paraId="1E391445" w14:textId="77777777" w:rsidR="00933690" w:rsidRPr="00933690" w:rsidRDefault="00933690" w:rsidP="00933690">
            <w:pPr>
              <w:jc w:val="both"/>
              <w:rPr>
                <w:sz w:val="20"/>
                <w:szCs w:val="20"/>
              </w:rPr>
            </w:pPr>
            <w:r w:rsidRPr="00933690">
              <w:rPr>
                <w:sz w:val="20"/>
                <w:szCs w:val="20"/>
              </w:rPr>
              <w:t>Neutral</w:t>
            </w:r>
          </w:p>
        </w:tc>
        <w:tc>
          <w:tcPr>
            <w:tcW w:w="1169" w:type="dxa"/>
          </w:tcPr>
          <w:p w14:paraId="0ECB5789" w14:textId="77777777" w:rsidR="00933690" w:rsidRPr="00933690" w:rsidRDefault="00933690" w:rsidP="00933690">
            <w:pPr>
              <w:jc w:val="both"/>
              <w:rPr>
                <w:sz w:val="20"/>
                <w:szCs w:val="20"/>
              </w:rPr>
            </w:pPr>
            <w:r w:rsidRPr="00933690">
              <w:rPr>
                <w:sz w:val="20"/>
                <w:szCs w:val="20"/>
              </w:rPr>
              <w:t>Somewhat Agree</w:t>
            </w:r>
          </w:p>
        </w:tc>
        <w:tc>
          <w:tcPr>
            <w:tcW w:w="742" w:type="dxa"/>
          </w:tcPr>
          <w:p w14:paraId="29E9ECA7" w14:textId="77777777" w:rsidR="00933690" w:rsidRPr="00933690" w:rsidRDefault="00933690" w:rsidP="00933690">
            <w:pPr>
              <w:jc w:val="both"/>
              <w:rPr>
                <w:sz w:val="20"/>
                <w:szCs w:val="20"/>
              </w:rPr>
            </w:pPr>
            <w:r w:rsidRPr="00933690">
              <w:rPr>
                <w:sz w:val="20"/>
                <w:szCs w:val="20"/>
              </w:rPr>
              <w:t>Agree</w:t>
            </w:r>
          </w:p>
        </w:tc>
        <w:tc>
          <w:tcPr>
            <w:tcW w:w="745" w:type="dxa"/>
          </w:tcPr>
          <w:p w14:paraId="0E2879E5" w14:textId="77777777" w:rsidR="00933690" w:rsidRPr="00933690" w:rsidRDefault="00933690" w:rsidP="00933690">
            <w:pPr>
              <w:jc w:val="both"/>
              <w:rPr>
                <w:sz w:val="20"/>
                <w:szCs w:val="20"/>
              </w:rPr>
            </w:pPr>
            <w:r w:rsidRPr="00933690">
              <w:rPr>
                <w:sz w:val="20"/>
                <w:szCs w:val="20"/>
              </w:rPr>
              <w:t>Strongly Agree</w:t>
            </w:r>
          </w:p>
        </w:tc>
      </w:tr>
      <w:tr w:rsidR="00933690" w:rsidRPr="00933690" w14:paraId="1CC6843A" w14:textId="77777777" w:rsidTr="00933690">
        <w:tc>
          <w:tcPr>
            <w:tcW w:w="1660" w:type="dxa"/>
            <w:vMerge/>
          </w:tcPr>
          <w:p w14:paraId="3B2E4F75" w14:textId="77777777" w:rsidR="00933690" w:rsidRPr="00933690" w:rsidRDefault="00933690" w:rsidP="00933690">
            <w:pPr>
              <w:jc w:val="center"/>
              <w:rPr>
                <w:sz w:val="20"/>
                <w:szCs w:val="20"/>
              </w:rPr>
            </w:pPr>
          </w:p>
        </w:tc>
        <w:tc>
          <w:tcPr>
            <w:tcW w:w="993" w:type="dxa"/>
          </w:tcPr>
          <w:p w14:paraId="7AAB1C75" w14:textId="77777777" w:rsidR="00933690" w:rsidRPr="00933690" w:rsidRDefault="00933690" w:rsidP="00933690">
            <w:pPr>
              <w:jc w:val="center"/>
              <w:rPr>
                <w:sz w:val="20"/>
                <w:szCs w:val="20"/>
              </w:rPr>
            </w:pPr>
            <w:r w:rsidRPr="00933690">
              <w:rPr>
                <w:sz w:val="20"/>
                <w:szCs w:val="20"/>
              </w:rPr>
              <w:t>1</w:t>
            </w:r>
          </w:p>
        </w:tc>
        <w:tc>
          <w:tcPr>
            <w:tcW w:w="992" w:type="dxa"/>
          </w:tcPr>
          <w:p w14:paraId="116FB65C" w14:textId="77777777" w:rsidR="00933690" w:rsidRPr="00933690" w:rsidRDefault="00933690" w:rsidP="00933690">
            <w:pPr>
              <w:jc w:val="center"/>
              <w:rPr>
                <w:sz w:val="20"/>
                <w:szCs w:val="20"/>
              </w:rPr>
            </w:pPr>
            <w:r w:rsidRPr="00933690">
              <w:rPr>
                <w:sz w:val="20"/>
                <w:szCs w:val="20"/>
              </w:rPr>
              <w:t>2</w:t>
            </w:r>
          </w:p>
        </w:tc>
        <w:tc>
          <w:tcPr>
            <w:tcW w:w="1169" w:type="dxa"/>
          </w:tcPr>
          <w:p w14:paraId="05B392A9" w14:textId="77777777" w:rsidR="00933690" w:rsidRPr="00933690" w:rsidRDefault="00933690" w:rsidP="00933690">
            <w:pPr>
              <w:jc w:val="center"/>
              <w:rPr>
                <w:sz w:val="20"/>
                <w:szCs w:val="20"/>
              </w:rPr>
            </w:pPr>
            <w:r w:rsidRPr="00933690">
              <w:rPr>
                <w:sz w:val="20"/>
                <w:szCs w:val="20"/>
              </w:rPr>
              <w:t>3</w:t>
            </w:r>
          </w:p>
        </w:tc>
        <w:tc>
          <w:tcPr>
            <w:tcW w:w="889" w:type="dxa"/>
          </w:tcPr>
          <w:p w14:paraId="550E0974" w14:textId="77777777" w:rsidR="00933690" w:rsidRPr="00933690" w:rsidRDefault="00933690" w:rsidP="00933690">
            <w:pPr>
              <w:jc w:val="center"/>
              <w:rPr>
                <w:sz w:val="20"/>
                <w:szCs w:val="20"/>
              </w:rPr>
            </w:pPr>
            <w:r w:rsidRPr="00933690">
              <w:rPr>
                <w:sz w:val="20"/>
                <w:szCs w:val="20"/>
              </w:rPr>
              <w:t>4</w:t>
            </w:r>
          </w:p>
        </w:tc>
        <w:tc>
          <w:tcPr>
            <w:tcW w:w="1169" w:type="dxa"/>
          </w:tcPr>
          <w:p w14:paraId="168D797D" w14:textId="77777777" w:rsidR="00933690" w:rsidRPr="00933690" w:rsidRDefault="00933690" w:rsidP="00933690">
            <w:pPr>
              <w:jc w:val="center"/>
              <w:rPr>
                <w:sz w:val="20"/>
                <w:szCs w:val="20"/>
              </w:rPr>
            </w:pPr>
            <w:r w:rsidRPr="00933690">
              <w:rPr>
                <w:sz w:val="20"/>
                <w:szCs w:val="20"/>
              </w:rPr>
              <w:t>5</w:t>
            </w:r>
          </w:p>
        </w:tc>
        <w:tc>
          <w:tcPr>
            <w:tcW w:w="742" w:type="dxa"/>
          </w:tcPr>
          <w:p w14:paraId="4C7A7BCA" w14:textId="77777777" w:rsidR="00933690" w:rsidRPr="00933690" w:rsidRDefault="00933690" w:rsidP="00933690">
            <w:pPr>
              <w:jc w:val="center"/>
              <w:rPr>
                <w:sz w:val="20"/>
                <w:szCs w:val="20"/>
              </w:rPr>
            </w:pPr>
            <w:r w:rsidRPr="00933690">
              <w:rPr>
                <w:sz w:val="20"/>
                <w:szCs w:val="20"/>
              </w:rPr>
              <w:t>6</w:t>
            </w:r>
          </w:p>
        </w:tc>
        <w:tc>
          <w:tcPr>
            <w:tcW w:w="745" w:type="dxa"/>
          </w:tcPr>
          <w:p w14:paraId="11EBC3E3" w14:textId="77777777" w:rsidR="00933690" w:rsidRPr="00933690" w:rsidRDefault="00933690" w:rsidP="00933690">
            <w:pPr>
              <w:jc w:val="center"/>
              <w:rPr>
                <w:sz w:val="20"/>
                <w:szCs w:val="20"/>
              </w:rPr>
            </w:pPr>
            <w:r w:rsidRPr="00933690">
              <w:rPr>
                <w:sz w:val="20"/>
                <w:szCs w:val="20"/>
              </w:rPr>
              <w:t>7</w:t>
            </w:r>
          </w:p>
        </w:tc>
      </w:tr>
      <w:tr w:rsidR="00933690" w:rsidRPr="00933690" w14:paraId="1A45005F" w14:textId="77777777" w:rsidTr="00933690">
        <w:tc>
          <w:tcPr>
            <w:tcW w:w="1660" w:type="dxa"/>
          </w:tcPr>
          <w:p w14:paraId="06CB77B8" w14:textId="77777777" w:rsidR="00933690" w:rsidRPr="00933690" w:rsidRDefault="00933690" w:rsidP="00933690">
            <w:pPr>
              <w:rPr>
                <w:sz w:val="20"/>
                <w:szCs w:val="20"/>
              </w:rPr>
            </w:pPr>
            <w:r w:rsidRPr="00933690">
              <w:rPr>
                <w:sz w:val="20"/>
                <w:szCs w:val="20"/>
              </w:rPr>
              <w:t>Kinematics: Optimising gait movement patterns     (Angle of Gait)</w:t>
            </w:r>
          </w:p>
        </w:tc>
        <w:tc>
          <w:tcPr>
            <w:tcW w:w="993" w:type="dxa"/>
          </w:tcPr>
          <w:p w14:paraId="46BC8EB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92" w:type="dxa"/>
          </w:tcPr>
          <w:p w14:paraId="4ABC815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3CB9AAB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89" w:type="dxa"/>
          </w:tcPr>
          <w:p w14:paraId="39D5E67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5DF877B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2" w:type="dxa"/>
          </w:tcPr>
          <w:p w14:paraId="2014AE2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 w:type="dxa"/>
          </w:tcPr>
          <w:p w14:paraId="546AA4E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1C33A49" w14:textId="77777777" w:rsidTr="00933690">
        <w:tc>
          <w:tcPr>
            <w:tcW w:w="1660" w:type="dxa"/>
          </w:tcPr>
          <w:p w14:paraId="642BF6CE" w14:textId="77777777" w:rsidR="00933690" w:rsidRPr="00933690" w:rsidRDefault="00933690" w:rsidP="00933690">
            <w:pPr>
              <w:rPr>
                <w:sz w:val="20"/>
                <w:szCs w:val="20"/>
              </w:rPr>
            </w:pPr>
            <w:r w:rsidRPr="00933690">
              <w:rPr>
                <w:sz w:val="20"/>
                <w:szCs w:val="20"/>
              </w:rPr>
              <w:t>Spatiotemporal: Increased walking  velocity, 6MWT, TUG</w:t>
            </w:r>
          </w:p>
        </w:tc>
        <w:tc>
          <w:tcPr>
            <w:tcW w:w="993" w:type="dxa"/>
          </w:tcPr>
          <w:p w14:paraId="05A822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92" w:type="dxa"/>
          </w:tcPr>
          <w:p w14:paraId="1E4C679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742E15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89" w:type="dxa"/>
          </w:tcPr>
          <w:p w14:paraId="270E95D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7596B6D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2" w:type="dxa"/>
          </w:tcPr>
          <w:p w14:paraId="31F215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 w:type="dxa"/>
          </w:tcPr>
          <w:p w14:paraId="2F393C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E0D418E" w14:textId="77777777" w:rsidTr="00933690">
        <w:tc>
          <w:tcPr>
            <w:tcW w:w="1660" w:type="dxa"/>
          </w:tcPr>
          <w:p w14:paraId="799FECFD" w14:textId="77777777" w:rsidR="00933690" w:rsidRPr="00933690" w:rsidRDefault="00933690" w:rsidP="00933690">
            <w:pPr>
              <w:rPr>
                <w:sz w:val="20"/>
                <w:szCs w:val="20"/>
              </w:rPr>
            </w:pPr>
            <w:r w:rsidRPr="00933690">
              <w:rPr>
                <w:sz w:val="20"/>
                <w:szCs w:val="20"/>
              </w:rPr>
              <w:t>Gross motor  proficiency: reduction in tripping</w:t>
            </w:r>
          </w:p>
        </w:tc>
        <w:tc>
          <w:tcPr>
            <w:tcW w:w="993" w:type="dxa"/>
          </w:tcPr>
          <w:p w14:paraId="0753AA6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92" w:type="dxa"/>
          </w:tcPr>
          <w:p w14:paraId="2FBC50D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6675F6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89" w:type="dxa"/>
          </w:tcPr>
          <w:p w14:paraId="567AFD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47648B6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2" w:type="dxa"/>
          </w:tcPr>
          <w:p w14:paraId="7744EF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 w:type="dxa"/>
          </w:tcPr>
          <w:p w14:paraId="2AA599E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FBBC3C1" w14:textId="77777777" w:rsidTr="00933690">
        <w:tc>
          <w:tcPr>
            <w:tcW w:w="1660" w:type="dxa"/>
          </w:tcPr>
          <w:p w14:paraId="4D989EE1" w14:textId="77777777" w:rsidR="00933690" w:rsidRPr="00933690" w:rsidRDefault="00933690" w:rsidP="00933690">
            <w:pPr>
              <w:rPr>
                <w:sz w:val="20"/>
                <w:szCs w:val="20"/>
              </w:rPr>
            </w:pPr>
            <w:r w:rsidRPr="00933690">
              <w:rPr>
                <w:sz w:val="20"/>
                <w:szCs w:val="20"/>
              </w:rPr>
              <w:t>QoL: Pain</w:t>
            </w:r>
          </w:p>
        </w:tc>
        <w:tc>
          <w:tcPr>
            <w:tcW w:w="993" w:type="dxa"/>
          </w:tcPr>
          <w:p w14:paraId="731403B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92" w:type="dxa"/>
          </w:tcPr>
          <w:p w14:paraId="61DF657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524536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89" w:type="dxa"/>
          </w:tcPr>
          <w:p w14:paraId="4443725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6A86444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2" w:type="dxa"/>
          </w:tcPr>
          <w:p w14:paraId="3BF72F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 w:type="dxa"/>
          </w:tcPr>
          <w:p w14:paraId="14F40E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71E59616" w14:textId="77777777" w:rsidR="00933690" w:rsidRPr="00933690" w:rsidRDefault="00933690" w:rsidP="00933690">
            <w:pPr>
              <w:jc w:val="center"/>
              <w:rPr>
                <w:sz w:val="20"/>
                <w:szCs w:val="20"/>
              </w:rPr>
            </w:pPr>
          </w:p>
        </w:tc>
      </w:tr>
      <w:tr w:rsidR="00933690" w:rsidRPr="00933690" w14:paraId="6109F427" w14:textId="77777777" w:rsidTr="00933690">
        <w:tc>
          <w:tcPr>
            <w:tcW w:w="1660" w:type="dxa"/>
          </w:tcPr>
          <w:p w14:paraId="31517D09" w14:textId="77777777" w:rsidR="00933690" w:rsidRPr="00933690" w:rsidRDefault="00933690" w:rsidP="00933690">
            <w:pPr>
              <w:rPr>
                <w:sz w:val="20"/>
                <w:szCs w:val="20"/>
              </w:rPr>
            </w:pPr>
            <w:r w:rsidRPr="00933690">
              <w:rPr>
                <w:sz w:val="20"/>
                <w:szCs w:val="20"/>
              </w:rPr>
              <w:t>QoL: ADL (daily mobility and social interaction)</w:t>
            </w:r>
          </w:p>
        </w:tc>
        <w:tc>
          <w:tcPr>
            <w:tcW w:w="993" w:type="dxa"/>
          </w:tcPr>
          <w:p w14:paraId="1E36856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92" w:type="dxa"/>
          </w:tcPr>
          <w:p w14:paraId="2CA8B70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5F8275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89" w:type="dxa"/>
          </w:tcPr>
          <w:p w14:paraId="2AF53A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69" w:type="dxa"/>
          </w:tcPr>
          <w:p w14:paraId="1CDA1CC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2" w:type="dxa"/>
          </w:tcPr>
          <w:p w14:paraId="768DDA4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5" w:type="dxa"/>
          </w:tcPr>
          <w:p w14:paraId="3AFB982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55E85508" w14:textId="77777777" w:rsidR="00933690" w:rsidRPr="00933690" w:rsidRDefault="00933690" w:rsidP="00933690">
      <w:pPr>
        <w:rPr>
          <w:sz w:val="20"/>
          <w:szCs w:val="20"/>
        </w:rPr>
      </w:pPr>
    </w:p>
    <w:p w14:paraId="4D12FE14" w14:textId="77777777" w:rsidR="00933690" w:rsidRPr="00933690" w:rsidRDefault="00933690" w:rsidP="00933690">
      <w:pPr>
        <w:rPr>
          <w:sz w:val="20"/>
          <w:szCs w:val="20"/>
        </w:rPr>
      </w:pPr>
    </w:p>
    <w:p w14:paraId="6CAA2DDD" w14:textId="77777777" w:rsidR="00933690" w:rsidRPr="00933690" w:rsidRDefault="00933690" w:rsidP="00933690">
      <w:pPr>
        <w:rPr>
          <w:sz w:val="20"/>
          <w:szCs w:val="20"/>
        </w:rPr>
      </w:pPr>
      <w:r w:rsidRPr="00933690">
        <w:rPr>
          <w:sz w:val="20"/>
          <w:szCs w:val="20"/>
        </w:rPr>
        <w:t>11)</w:t>
      </w:r>
    </w:p>
    <w:tbl>
      <w:tblPr>
        <w:tblStyle w:val="TableGrid"/>
        <w:tblW w:w="0" w:type="auto"/>
        <w:tblLook w:val="04A0" w:firstRow="1" w:lastRow="0" w:firstColumn="1" w:lastColumn="0" w:noHBand="0" w:noVBand="1"/>
      </w:tblPr>
      <w:tblGrid>
        <w:gridCol w:w="8359"/>
      </w:tblGrid>
      <w:tr w:rsidR="00933690" w:rsidRPr="00933690" w14:paraId="58B2649C" w14:textId="77777777" w:rsidTr="00933690">
        <w:tc>
          <w:tcPr>
            <w:tcW w:w="8359" w:type="dxa"/>
          </w:tcPr>
          <w:p w14:paraId="57AE6701" w14:textId="77777777" w:rsidR="00933690" w:rsidRPr="00933690" w:rsidRDefault="00933690" w:rsidP="00933690">
            <w:pPr>
              <w:rPr>
                <w:sz w:val="20"/>
                <w:szCs w:val="20"/>
              </w:rPr>
            </w:pPr>
            <w:r w:rsidRPr="00933690">
              <w:rPr>
                <w:sz w:val="20"/>
                <w:szCs w:val="20"/>
              </w:rPr>
              <w:t xml:space="preserve">You may use this optional area if you wish to provide any further information on stability footwear intervention in children with </w:t>
            </w:r>
            <w:proofErr w:type="spellStart"/>
            <w:r w:rsidRPr="00933690">
              <w:rPr>
                <w:sz w:val="20"/>
                <w:szCs w:val="20"/>
              </w:rPr>
              <w:t>intoeing</w:t>
            </w:r>
            <w:proofErr w:type="spellEnd"/>
            <w:r w:rsidRPr="00933690">
              <w:rPr>
                <w:sz w:val="20"/>
                <w:szCs w:val="20"/>
              </w:rPr>
              <w:t>.</w:t>
            </w:r>
          </w:p>
        </w:tc>
      </w:tr>
      <w:tr w:rsidR="00933690" w:rsidRPr="00933690" w14:paraId="504A532E" w14:textId="77777777" w:rsidTr="00933690">
        <w:tc>
          <w:tcPr>
            <w:tcW w:w="8359" w:type="dxa"/>
          </w:tcPr>
          <w:p w14:paraId="4ECA86F1" w14:textId="77777777" w:rsidR="00933690" w:rsidRPr="00933690" w:rsidRDefault="00933690" w:rsidP="00933690">
            <w:pPr>
              <w:rPr>
                <w:sz w:val="20"/>
                <w:szCs w:val="20"/>
              </w:rPr>
            </w:pPr>
          </w:p>
          <w:p w14:paraId="4AA7B653" w14:textId="77777777" w:rsidR="00933690" w:rsidRPr="00933690" w:rsidRDefault="00933690" w:rsidP="00933690">
            <w:pPr>
              <w:rPr>
                <w:sz w:val="20"/>
                <w:szCs w:val="20"/>
              </w:rPr>
            </w:pPr>
          </w:p>
          <w:p w14:paraId="1F0A61C6" w14:textId="77777777" w:rsidR="00933690" w:rsidRPr="00933690" w:rsidRDefault="00933690" w:rsidP="00933690">
            <w:pPr>
              <w:rPr>
                <w:sz w:val="20"/>
                <w:szCs w:val="20"/>
              </w:rPr>
            </w:pPr>
          </w:p>
          <w:p w14:paraId="6C55B7AD" w14:textId="77777777" w:rsidR="00933690" w:rsidRPr="00933690" w:rsidRDefault="00933690" w:rsidP="00933690">
            <w:pPr>
              <w:rPr>
                <w:sz w:val="20"/>
                <w:szCs w:val="20"/>
              </w:rPr>
            </w:pPr>
          </w:p>
          <w:p w14:paraId="2F746461" w14:textId="77777777" w:rsidR="00933690" w:rsidRPr="00933690" w:rsidRDefault="00933690" w:rsidP="00933690">
            <w:pPr>
              <w:rPr>
                <w:sz w:val="20"/>
                <w:szCs w:val="20"/>
              </w:rPr>
            </w:pPr>
          </w:p>
          <w:p w14:paraId="1F3BB2E2" w14:textId="77777777" w:rsidR="00933690" w:rsidRPr="00933690" w:rsidRDefault="00933690" w:rsidP="00933690">
            <w:pPr>
              <w:rPr>
                <w:sz w:val="20"/>
                <w:szCs w:val="20"/>
              </w:rPr>
            </w:pPr>
          </w:p>
        </w:tc>
      </w:tr>
    </w:tbl>
    <w:p w14:paraId="4E65E5B3" w14:textId="77777777" w:rsidR="00933690" w:rsidRPr="00933690" w:rsidRDefault="00933690" w:rsidP="00933690">
      <w:pPr>
        <w:rPr>
          <w:sz w:val="20"/>
          <w:szCs w:val="20"/>
        </w:rPr>
      </w:pPr>
    </w:p>
    <w:p w14:paraId="3629E3A3"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4F507FC2" w14:textId="77777777" w:rsidTr="00A05687">
        <w:tc>
          <w:tcPr>
            <w:tcW w:w="9010" w:type="dxa"/>
          </w:tcPr>
          <w:p w14:paraId="000EB55E" w14:textId="77777777" w:rsidR="00933690" w:rsidRPr="00933690" w:rsidRDefault="00933690" w:rsidP="00933690">
            <w:pPr>
              <w:rPr>
                <w:b/>
                <w:bCs/>
                <w:sz w:val="20"/>
                <w:szCs w:val="20"/>
              </w:rPr>
            </w:pPr>
            <w:r w:rsidRPr="00933690">
              <w:rPr>
                <w:b/>
                <w:bCs/>
                <w:sz w:val="20"/>
                <w:szCs w:val="20"/>
              </w:rPr>
              <w:t>Additional Conditions:</w:t>
            </w:r>
          </w:p>
        </w:tc>
      </w:tr>
    </w:tbl>
    <w:p w14:paraId="5E42208D" w14:textId="77777777" w:rsidR="00933690" w:rsidRPr="00933690" w:rsidRDefault="00933690" w:rsidP="00933690">
      <w:pPr>
        <w:rPr>
          <w:sz w:val="20"/>
          <w:szCs w:val="20"/>
        </w:rPr>
      </w:pPr>
    </w:p>
    <w:p w14:paraId="29E797FE" w14:textId="77777777" w:rsidR="00933690" w:rsidRPr="00933690" w:rsidRDefault="00933690" w:rsidP="00933690">
      <w:pPr>
        <w:rPr>
          <w:sz w:val="20"/>
          <w:szCs w:val="20"/>
        </w:rPr>
      </w:pPr>
      <w:r w:rsidRPr="00933690">
        <w:rPr>
          <w:sz w:val="20"/>
          <w:szCs w:val="20"/>
        </w:rPr>
        <w:t>36)</w:t>
      </w:r>
    </w:p>
    <w:tbl>
      <w:tblPr>
        <w:tblStyle w:val="TableGrid"/>
        <w:tblW w:w="8500" w:type="dxa"/>
        <w:tblLook w:val="04A0" w:firstRow="1" w:lastRow="0" w:firstColumn="1" w:lastColumn="0" w:noHBand="0" w:noVBand="1"/>
      </w:tblPr>
      <w:tblGrid>
        <w:gridCol w:w="1707"/>
        <w:gridCol w:w="2294"/>
        <w:gridCol w:w="1968"/>
        <w:gridCol w:w="1687"/>
        <w:gridCol w:w="844"/>
      </w:tblGrid>
      <w:tr w:rsidR="00933690" w:rsidRPr="00933690" w14:paraId="0A6B667B" w14:textId="77777777" w:rsidTr="00933690">
        <w:tc>
          <w:tcPr>
            <w:tcW w:w="1707" w:type="dxa"/>
          </w:tcPr>
          <w:p w14:paraId="34BEABCA" w14:textId="77777777" w:rsidR="00933690" w:rsidRPr="00933690" w:rsidRDefault="00933690" w:rsidP="00933690">
            <w:pPr>
              <w:jc w:val="both"/>
              <w:rPr>
                <w:sz w:val="20"/>
                <w:szCs w:val="20"/>
              </w:rPr>
            </w:pPr>
          </w:p>
        </w:tc>
        <w:tc>
          <w:tcPr>
            <w:tcW w:w="2294" w:type="dxa"/>
          </w:tcPr>
          <w:p w14:paraId="11D126EC" w14:textId="77777777" w:rsidR="00933690" w:rsidRPr="00933690" w:rsidRDefault="00933690" w:rsidP="00933690">
            <w:pPr>
              <w:rPr>
                <w:sz w:val="20"/>
                <w:szCs w:val="20"/>
              </w:rPr>
            </w:pPr>
            <w:r w:rsidRPr="00933690">
              <w:rPr>
                <w:sz w:val="20"/>
                <w:szCs w:val="20"/>
              </w:rPr>
              <w:t>I have no clinical experience with this condition</w:t>
            </w:r>
          </w:p>
        </w:tc>
        <w:tc>
          <w:tcPr>
            <w:tcW w:w="1968" w:type="dxa"/>
          </w:tcPr>
          <w:p w14:paraId="1FCEEA9A" w14:textId="77777777" w:rsidR="00933690" w:rsidRPr="00933690" w:rsidRDefault="00933690" w:rsidP="00933690">
            <w:pPr>
              <w:jc w:val="center"/>
              <w:rPr>
                <w:sz w:val="20"/>
                <w:szCs w:val="20"/>
              </w:rPr>
            </w:pPr>
            <w:r w:rsidRPr="00933690">
              <w:rPr>
                <w:sz w:val="20"/>
                <w:szCs w:val="20"/>
              </w:rPr>
              <w:t>Disagree</w:t>
            </w:r>
          </w:p>
        </w:tc>
        <w:tc>
          <w:tcPr>
            <w:tcW w:w="1687" w:type="dxa"/>
          </w:tcPr>
          <w:p w14:paraId="600AD8A1" w14:textId="77777777" w:rsidR="00933690" w:rsidRPr="00933690" w:rsidRDefault="00933690" w:rsidP="00933690">
            <w:pPr>
              <w:jc w:val="center"/>
              <w:rPr>
                <w:sz w:val="20"/>
                <w:szCs w:val="20"/>
              </w:rPr>
            </w:pPr>
            <w:r w:rsidRPr="00933690">
              <w:rPr>
                <w:sz w:val="20"/>
                <w:szCs w:val="20"/>
              </w:rPr>
              <w:t>Neutral</w:t>
            </w:r>
          </w:p>
        </w:tc>
        <w:tc>
          <w:tcPr>
            <w:tcW w:w="844" w:type="dxa"/>
          </w:tcPr>
          <w:p w14:paraId="1B258BA8" w14:textId="77777777" w:rsidR="00933690" w:rsidRPr="00933690" w:rsidRDefault="00933690" w:rsidP="00933690">
            <w:pPr>
              <w:jc w:val="center"/>
              <w:rPr>
                <w:sz w:val="20"/>
                <w:szCs w:val="20"/>
              </w:rPr>
            </w:pPr>
            <w:r w:rsidRPr="00933690">
              <w:rPr>
                <w:sz w:val="20"/>
                <w:szCs w:val="20"/>
              </w:rPr>
              <w:t>Agree</w:t>
            </w:r>
          </w:p>
        </w:tc>
      </w:tr>
      <w:tr w:rsidR="00933690" w:rsidRPr="00933690" w14:paraId="5AFCCA4E" w14:textId="77777777" w:rsidTr="00933690">
        <w:tc>
          <w:tcPr>
            <w:tcW w:w="1707" w:type="dxa"/>
          </w:tcPr>
          <w:p w14:paraId="554723DF" w14:textId="77777777" w:rsidR="00933690" w:rsidRPr="00933690" w:rsidRDefault="00933690" w:rsidP="00933690">
            <w:pPr>
              <w:rPr>
                <w:sz w:val="20"/>
                <w:szCs w:val="20"/>
              </w:rPr>
            </w:pPr>
            <w:r w:rsidRPr="00933690">
              <w:rPr>
                <w:sz w:val="20"/>
                <w:szCs w:val="20"/>
              </w:rPr>
              <w:t>Charcot Marie Tooth, Hereditary Motor Sensory Neuropathy</w:t>
            </w:r>
          </w:p>
        </w:tc>
        <w:tc>
          <w:tcPr>
            <w:tcW w:w="2294" w:type="dxa"/>
          </w:tcPr>
          <w:p w14:paraId="2537FBC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6FC2CB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1F18D32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166926A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CE62C51" w14:textId="77777777" w:rsidTr="00933690">
        <w:tc>
          <w:tcPr>
            <w:tcW w:w="1707" w:type="dxa"/>
          </w:tcPr>
          <w:p w14:paraId="2EE9F2EB" w14:textId="77777777" w:rsidR="00933690" w:rsidRPr="00933690" w:rsidRDefault="00933690" w:rsidP="00933690">
            <w:pPr>
              <w:rPr>
                <w:sz w:val="20"/>
                <w:szCs w:val="20"/>
              </w:rPr>
            </w:pPr>
            <w:r w:rsidRPr="00933690">
              <w:rPr>
                <w:sz w:val="20"/>
                <w:szCs w:val="20"/>
              </w:rPr>
              <w:t>Hypermobility (Ehlers Danlos Type)</w:t>
            </w:r>
          </w:p>
        </w:tc>
        <w:tc>
          <w:tcPr>
            <w:tcW w:w="2294" w:type="dxa"/>
          </w:tcPr>
          <w:p w14:paraId="6019006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3A306F5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6F2D32B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33FFF1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D7D1A9A" w14:textId="77777777" w:rsidTr="00933690">
        <w:tc>
          <w:tcPr>
            <w:tcW w:w="1707" w:type="dxa"/>
          </w:tcPr>
          <w:p w14:paraId="253F166A" w14:textId="77777777" w:rsidR="00933690" w:rsidRPr="00933690" w:rsidRDefault="00933690" w:rsidP="00933690">
            <w:pPr>
              <w:rPr>
                <w:sz w:val="20"/>
                <w:szCs w:val="20"/>
              </w:rPr>
            </w:pPr>
            <w:r w:rsidRPr="00933690">
              <w:rPr>
                <w:sz w:val="20"/>
                <w:szCs w:val="20"/>
              </w:rPr>
              <w:t>Developmental Coordination Disorder</w:t>
            </w:r>
          </w:p>
        </w:tc>
        <w:tc>
          <w:tcPr>
            <w:tcW w:w="2294" w:type="dxa"/>
          </w:tcPr>
          <w:p w14:paraId="004BA5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71085EB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692718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1BEF7C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B47D4C1" w14:textId="77777777" w:rsidTr="00933690">
        <w:tc>
          <w:tcPr>
            <w:tcW w:w="1707" w:type="dxa"/>
          </w:tcPr>
          <w:p w14:paraId="537270DE" w14:textId="77777777" w:rsidR="00933690" w:rsidRPr="00933690" w:rsidRDefault="00933690" w:rsidP="00933690">
            <w:pPr>
              <w:rPr>
                <w:sz w:val="20"/>
                <w:szCs w:val="20"/>
              </w:rPr>
            </w:pPr>
            <w:r w:rsidRPr="00933690">
              <w:rPr>
                <w:sz w:val="20"/>
                <w:szCs w:val="20"/>
              </w:rPr>
              <w:t>Rett's Syndrome</w:t>
            </w:r>
          </w:p>
        </w:tc>
        <w:tc>
          <w:tcPr>
            <w:tcW w:w="2294" w:type="dxa"/>
          </w:tcPr>
          <w:p w14:paraId="6860D63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660675C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20E090C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621E30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97FDCC8" w14:textId="77777777" w:rsidTr="00933690">
        <w:tc>
          <w:tcPr>
            <w:tcW w:w="1707" w:type="dxa"/>
          </w:tcPr>
          <w:p w14:paraId="4DB9D617" w14:textId="77777777" w:rsidR="00933690" w:rsidRPr="00933690" w:rsidRDefault="00933690" w:rsidP="00933690">
            <w:pPr>
              <w:rPr>
                <w:sz w:val="20"/>
                <w:szCs w:val="20"/>
              </w:rPr>
            </w:pPr>
            <w:r w:rsidRPr="00933690">
              <w:rPr>
                <w:sz w:val="20"/>
                <w:szCs w:val="20"/>
              </w:rPr>
              <w:t>Foetal Alcohol syndrome</w:t>
            </w:r>
          </w:p>
        </w:tc>
        <w:tc>
          <w:tcPr>
            <w:tcW w:w="2294" w:type="dxa"/>
          </w:tcPr>
          <w:p w14:paraId="6D5712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406843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7AFB8E4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1F8E848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41CC778" w14:textId="77777777" w:rsidTr="00933690">
        <w:tc>
          <w:tcPr>
            <w:tcW w:w="1707" w:type="dxa"/>
          </w:tcPr>
          <w:p w14:paraId="7945AA09" w14:textId="77777777" w:rsidR="00933690" w:rsidRPr="00933690" w:rsidRDefault="00933690" w:rsidP="00933690">
            <w:pPr>
              <w:rPr>
                <w:sz w:val="20"/>
                <w:szCs w:val="20"/>
              </w:rPr>
            </w:pPr>
            <w:r w:rsidRPr="00933690">
              <w:rPr>
                <w:sz w:val="20"/>
                <w:szCs w:val="20"/>
              </w:rPr>
              <w:t>Accessory navicular</w:t>
            </w:r>
          </w:p>
        </w:tc>
        <w:tc>
          <w:tcPr>
            <w:tcW w:w="2294" w:type="dxa"/>
          </w:tcPr>
          <w:p w14:paraId="0099231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0DE4F5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23AB849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060AB7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6E348F3" w14:textId="77777777" w:rsidTr="00933690">
        <w:tc>
          <w:tcPr>
            <w:tcW w:w="1707" w:type="dxa"/>
          </w:tcPr>
          <w:p w14:paraId="3F1D3E11" w14:textId="77777777" w:rsidR="00933690" w:rsidRPr="00933690" w:rsidRDefault="00933690" w:rsidP="00933690">
            <w:pPr>
              <w:rPr>
                <w:sz w:val="20"/>
                <w:szCs w:val="20"/>
              </w:rPr>
            </w:pPr>
            <w:r w:rsidRPr="00933690">
              <w:rPr>
                <w:sz w:val="20"/>
                <w:szCs w:val="20"/>
              </w:rPr>
              <w:t>Chronic lateral ankle instability</w:t>
            </w:r>
          </w:p>
        </w:tc>
        <w:tc>
          <w:tcPr>
            <w:tcW w:w="2294" w:type="dxa"/>
          </w:tcPr>
          <w:p w14:paraId="5FE2F0E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968" w:type="dxa"/>
          </w:tcPr>
          <w:p w14:paraId="203FFE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687" w:type="dxa"/>
          </w:tcPr>
          <w:p w14:paraId="521BB2E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4" w:type="dxa"/>
          </w:tcPr>
          <w:p w14:paraId="0BAB54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187261A1" w14:textId="77777777" w:rsidR="00933690" w:rsidRPr="00933690" w:rsidRDefault="00933690" w:rsidP="00933690">
      <w:pPr>
        <w:rPr>
          <w:sz w:val="20"/>
          <w:szCs w:val="20"/>
        </w:rPr>
      </w:pPr>
      <w:r w:rsidRPr="00933690">
        <w:rPr>
          <w:sz w:val="20"/>
          <w:szCs w:val="20"/>
        </w:rPr>
        <w:br w:type="page"/>
      </w:r>
    </w:p>
    <w:tbl>
      <w:tblPr>
        <w:tblStyle w:val="TableGrid"/>
        <w:tblW w:w="0" w:type="auto"/>
        <w:tblLook w:val="04A0" w:firstRow="1" w:lastRow="0" w:firstColumn="1" w:lastColumn="0" w:noHBand="0" w:noVBand="1"/>
      </w:tblPr>
      <w:tblGrid>
        <w:gridCol w:w="8488"/>
      </w:tblGrid>
      <w:tr w:rsidR="00933690" w:rsidRPr="00933690" w14:paraId="6BDEEBDF" w14:textId="77777777" w:rsidTr="00A05687">
        <w:tc>
          <w:tcPr>
            <w:tcW w:w="9010" w:type="dxa"/>
          </w:tcPr>
          <w:p w14:paraId="77181EAC" w14:textId="77777777" w:rsidR="00933690" w:rsidRPr="00933690" w:rsidRDefault="00933690" w:rsidP="00933690">
            <w:pPr>
              <w:rPr>
                <w:sz w:val="20"/>
                <w:szCs w:val="20"/>
              </w:rPr>
            </w:pPr>
            <w:r w:rsidRPr="00933690">
              <w:rPr>
                <w:sz w:val="20"/>
                <w:szCs w:val="20"/>
              </w:rPr>
              <w:t>Thank you for taking the time to complete section 3 of round 2. You have now completed all sections of round 2 of this Delphi survey. Your time and participation is greatly appreciated.</w:t>
            </w:r>
          </w:p>
          <w:p w14:paraId="735DADBC" w14:textId="77777777" w:rsidR="00933690" w:rsidRPr="00933690" w:rsidRDefault="00933690" w:rsidP="00933690">
            <w:pPr>
              <w:rPr>
                <w:sz w:val="20"/>
                <w:szCs w:val="20"/>
              </w:rPr>
            </w:pPr>
            <w:r w:rsidRPr="00933690">
              <w:rPr>
                <w:sz w:val="20"/>
                <w:szCs w:val="20"/>
              </w:rPr>
              <w:t>Remember to submit your answers before closing this form.</w:t>
            </w:r>
          </w:p>
        </w:tc>
      </w:tr>
    </w:tbl>
    <w:p w14:paraId="620BBD79" w14:textId="77777777" w:rsidR="00933690" w:rsidRP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6" behindDoc="1" locked="0" layoutInCell="1" allowOverlap="0" wp14:anchorId="42FF25BB" wp14:editId="351E9E84">
                <wp:simplePos x="0" y="0"/>
                <wp:positionH relativeFrom="margin">
                  <wp:posOffset>1270</wp:posOffset>
                </wp:positionH>
                <wp:positionV relativeFrom="page">
                  <wp:posOffset>269240</wp:posOffset>
                </wp:positionV>
                <wp:extent cx="5415280" cy="1756410"/>
                <wp:effectExtent l="0" t="0" r="0" b="0"/>
                <wp:wrapSquare wrapText="bothSides"/>
                <wp:docPr id="1543473241" name="Rectangle 1543473241"/>
                <wp:cNvGraphicFramePr/>
                <a:graphic xmlns:a="http://schemas.openxmlformats.org/drawingml/2006/main">
                  <a:graphicData uri="http://schemas.microsoft.com/office/word/2010/wordprocessingShape">
                    <wps:wsp>
                      <wps:cNvSpPr/>
                      <wps:spPr>
                        <a:xfrm>
                          <a:off x="0" y="0"/>
                          <a:ext cx="5415280" cy="1756410"/>
                        </a:xfrm>
                        <a:prstGeom prst="rect">
                          <a:avLst/>
                        </a:prstGeom>
                        <a:solidFill>
                          <a:srgbClr val="4472C4"/>
                        </a:solidFill>
                        <a:ln w="12700" cap="flat" cmpd="sng" algn="ctr">
                          <a:noFill/>
                          <a:prstDash val="solid"/>
                          <a:miter lim="800000"/>
                        </a:ln>
                        <a:effectLst/>
                      </wps:spPr>
                      <wps:txbx>
                        <w:txbxContent>
                          <w:p w14:paraId="4DFC3B6D" w14:textId="77777777" w:rsidR="00933690" w:rsidRDefault="00933690" w:rsidP="00933690">
                            <w:pPr>
                              <w:pStyle w:val="Header"/>
                              <w:jc w:val="right"/>
                              <w:rPr>
                                <w:caps/>
                                <w:color w:val="FFFFFF" w:themeColor="background1"/>
                              </w:rPr>
                            </w:pPr>
                            <w:r>
                              <w:rPr>
                                <w:noProof/>
                              </w:rPr>
                              <w:drawing>
                                <wp:inline distT="0" distB="0" distL="0" distR="0" wp14:anchorId="34854DE3" wp14:editId="7909D2F4">
                                  <wp:extent cx="977265" cy="1030298"/>
                                  <wp:effectExtent l="0" t="0" r="635" b="0"/>
                                  <wp:docPr id="832785923" name="Picture 832785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0809837" w14:textId="77777777" w:rsidR="00933690" w:rsidRPr="00160D90" w:rsidRDefault="00933690" w:rsidP="00933690">
                            <w:pPr>
                              <w:pStyle w:val="Header"/>
                              <w:rPr>
                                <w:rFonts w:cstheme="minorHAnsi"/>
                                <w:caps/>
                                <w:color w:val="FFFFFF" w:themeColor="background1"/>
                                <w:sz w:val="28"/>
                                <w:szCs w:val="28"/>
                              </w:rPr>
                            </w:pPr>
                          </w:p>
                          <w:p w14:paraId="405C6B18"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2FF25BB" id="Rectangle 1543473241" o:spid="_x0000_s1159" style="position:absolute;margin-left:.1pt;margin-top:21.2pt;width:426.4pt;height:138.3pt;z-index:-251658204;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" o:allowoverlap="f" fillcolor="#4472c4" stroked="f" strokeweight="1pt">
                <v:textbox>
                  <w:txbxContent>
                    <w:p w14:paraId="4DFC3B6D" w14:textId="77777777" w:rsidR="00933690" w:rsidRDefault="00933690" w:rsidP="00933690">
                      <w:pPr>
                        <w:pStyle w:val="Header"/>
                        <w:jc w:val="right"/>
                        <w:rPr>
                          <w:caps/>
                          <w:color w:val="FFFFFF" w:themeColor="background1"/>
                        </w:rPr>
                      </w:pPr>
                      <w:r>
                        <w:rPr>
                          <w:noProof/>
                        </w:rPr>
                        <w:drawing>
                          <wp:inline distT="0" distB="0" distL="0" distR="0" wp14:anchorId="34854DE3" wp14:editId="7909D2F4">
                            <wp:extent cx="977265" cy="1030298"/>
                            <wp:effectExtent l="0" t="0" r="635" b="0"/>
                            <wp:docPr id="832785923" name="Picture 8327859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60809837" w14:textId="77777777" w:rsidR="00933690" w:rsidRPr="00160D90" w:rsidRDefault="00933690" w:rsidP="00933690">
                      <w:pPr>
                        <w:pStyle w:val="Header"/>
                        <w:rPr>
                          <w:rFonts w:cstheme="minorHAnsi"/>
                          <w:caps/>
                          <w:color w:val="FFFFFF" w:themeColor="background1"/>
                          <w:sz w:val="28"/>
                          <w:szCs w:val="28"/>
                        </w:rPr>
                      </w:pPr>
                    </w:p>
                    <w:p w14:paraId="405C6B18"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2</w:t>
                      </w:r>
                    </w:p>
                  </w:txbxContent>
                </v:textbox>
                <w10:wrap type="square" anchorx="margin" anchory="page"/>
              </v:rect>
            </w:pict>
          </mc:Fallback>
        </mc:AlternateContent>
      </w:r>
    </w:p>
    <w:p w14:paraId="7770C7B6" w14:textId="77777777" w:rsidR="00933690" w:rsidRPr="00933690" w:rsidRDefault="00933690" w:rsidP="00933690">
      <w:pPr>
        <w:rPr>
          <w:sz w:val="20"/>
          <w:szCs w:val="20"/>
        </w:rPr>
      </w:pPr>
    </w:p>
    <w:p w14:paraId="3CAA7B84" w14:textId="77777777" w:rsidR="00933690" w:rsidRPr="00933690" w:rsidRDefault="00933690" w:rsidP="00933690">
      <w:pPr>
        <w:rPr>
          <w:sz w:val="20"/>
          <w:szCs w:val="20"/>
        </w:rPr>
      </w:pPr>
    </w:p>
    <w:p w14:paraId="73514E18" w14:textId="77777777" w:rsidR="00933690" w:rsidRPr="00933690" w:rsidRDefault="00933690" w:rsidP="00933690">
      <w:pPr>
        <w:rPr>
          <w:sz w:val="20"/>
          <w:szCs w:val="20"/>
        </w:rPr>
      </w:pPr>
    </w:p>
    <w:p w14:paraId="112DD214" w14:textId="77777777" w:rsidR="00933690" w:rsidRPr="00933690" w:rsidRDefault="00933690" w:rsidP="00933690">
      <w:pPr>
        <w:rPr>
          <w:sz w:val="20"/>
          <w:szCs w:val="20"/>
        </w:rPr>
      </w:pPr>
    </w:p>
    <w:p w14:paraId="25E0F759" w14:textId="77777777" w:rsidR="00933690" w:rsidRPr="00933690" w:rsidRDefault="00933690" w:rsidP="00933690">
      <w:pPr>
        <w:rPr>
          <w:sz w:val="20"/>
          <w:szCs w:val="20"/>
        </w:rPr>
      </w:pPr>
    </w:p>
    <w:p w14:paraId="427DE002" w14:textId="77777777" w:rsidR="00933690" w:rsidRPr="00933690" w:rsidRDefault="00933690" w:rsidP="00933690">
      <w:pPr>
        <w:rPr>
          <w:sz w:val="20"/>
          <w:szCs w:val="20"/>
        </w:rPr>
      </w:pPr>
    </w:p>
    <w:p w14:paraId="72077BEC" w14:textId="77777777" w:rsidR="00933690" w:rsidRPr="00933690" w:rsidRDefault="00933690" w:rsidP="00933690">
      <w:pPr>
        <w:rPr>
          <w:sz w:val="20"/>
          <w:szCs w:val="20"/>
        </w:rPr>
      </w:pPr>
    </w:p>
    <w:p w14:paraId="242A0CB7" w14:textId="77777777" w:rsidR="00933690" w:rsidRPr="00933690" w:rsidRDefault="00933690" w:rsidP="00933690">
      <w:pPr>
        <w:rPr>
          <w:sz w:val="20"/>
          <w:szCs w:val="20"/>
        </w:rPr>
      </w:pPr>
    </w:p>
    <w:p w14:paraId="7C36853E" w14:textId="77777777" w:rsidR="00933690" w:rsidRPr="00933690" w:rsidRDefault="00933690" w:rsidP="00933690">
      <w:pPr>
        <w:rPr>
          <w:sz w:val="20"/>
          <w:szCs w:val="20"/>
        </w:rPr>
      </w:pPr>
    </w:p>
    <w:p w14:paraId="52A2A7A3" w14:textId="77777777" w:rsidR="00933690" w:rsidRPr="00933690" w:rsidRDefault="00933690" w:rsidP="00933690">
      <w:pPr>
        <w:rPr>
          <w:sz w:val="20"/>
          <w:szCs w:val="20"/>
        </w:rPr>
      </w:pPr>
    </w:p>
    <w:p w14:paraId="45060BD4" w14:textId="77777777" w:rsidR="00933690" w:rsidRPr="00933690" w:rsidRDefault="00933690" w:rsidP="00933690">
      <w:pPr>
        <w:rPr>
          <w:sz w:val="20"/>
          <w:szCs w:val="20"/>
        </w:rPr>
      </w:pPr>
    </w:p>
    <w:p w14:paraId="1400A846" w14:textId="77777777" w:rsidR="00933690" w:rsidRPr="00933690" w:rsidRDefault="00933690" w:rsidP="00933690">
      <w:pPr>
        <w:rPr>
          <w:sz w:val="20"/>
          <w:szCs w:val="20"/>
        </w:rPr>
      </w:pPr>
    </w:p>
    <w:p w14:paraId="78443A40" w14:textId="77777777" w:rsidR="00933690" w:rsidRPr="00933690" w:rsidRDefault="00933690" w:rsidP="00933690">
      <w:pPr>
        <w:rPr>
          <w:sz w:val="20"/>
          <w:szCs w:val="20"/>
        </w:rPr>
      </w:pPr>
    </w:p>
    <w:p w14:paraId="6C7BAB9F" w14:textId="77777777" w:rsidR="00933690" w:rsidRPr="00933690" w:rsidRDefault="00933690" w:rsidP="00933690">
      <w:pPr>
        <w:rPr>
          <w:sz w:val="20"/>
          <w:szCs w:val="20"/>
        </w:rPr>
      </w:pPr>
    </w:p>
    <w:p w14:paraId="5F73F50F" w14:textId="77777777" w:rsidR="00933690" w:rsidRPr="00933690" w:rsidRDefault="00933690" w:rsidP="00933690">
      <w:pPr>
        <w:rPr>
          <w:sz w:val="20"/>
          <w:szCs w:val="20"/>
        </w:rPr>
      </w:pPr>
    </w:p>
    <w:p w14:paraId="7E8D3BDA" w14:textId="77777777" w:rsidR="00933690" w:rsidRPr="00933690" w:rsidRDefault="00933690" w:rsidP="00933690">
      <w:pPr>
        <w:rPr>
          <w:sz w:val="20"/>
          <w:szCs w:val="20"/>
        </w:rPr>
      </w:pPr>
    </w:p>
    <w:p w14:paraId="0B3E209F" w14:textId="77777777" w:rsidR="00933690" w:rsidRPr="00933690" w:rsidRDefault="00933690" w:rsidP="00933690">
      <w:pPr>
        <w:rPr>
          <w:sz w:val="20"/>
          <w:szCs w:val="20"/>
        </w:rPr>
      </w:pPr>
    </w:p>
    <w:p w14:paraId="69762224" w14:textId="77777777" w:rsidR="00933690" w:rsidRPr="00933690" w:rsidRDefault="00933690" w:rsidP="00933690">
      <w:pPr>
        <w:rPr>
          <w:sz w:val="20"/>
          <w:szCs w:val="20"/>
        </w:rPr>
      </w:pPr>
    </w:p>
    <w:p w14:paraId="7408A9A0" w14:textId="77777777" w:rsidR="00933690" w:rsidRPr="00933690" w:rsidRDefault="00933690" w:rsidP="00933690">
      <w:pPr>
        <w:rPr>
          <w:sz w:val="20"/>
          <w:szCs w:val="20"/>
        </w:rPr>
      </w:pPr>
    </w:p>
    <w:p w14:paraId="0B604435" w14:textId="77777777" w:rsidR="00933690" w:rsidRPr="00933690" w:rsidRDefault="00933690" w:rsidP="00933690">
      <w:pPr>
        <w:rPr>
          <w:sz w:val="20"/>
          <w:szCs w:val="20"/>
        </w:rPr>
      </w:pPr>
    </w:p>
    <w:p w14:paraId="07255A15" w14:textId="77777777" w:rsidR="00933690" w:rsidRPr="00933690" w:rsidRDefault="00933690" w:rsidP="00933690">
      <w:pPr>
        <w:rPr>
          <w:sz w:val="20"/>
          <w:szCs w:val="20"/>
        </w:rPr>
      </w:pPr>
    </w:p>
    <w:p w14:paraId="3EFD8D47" w14:textId="77777777" w:rsidR="00933690" w:rsidRPr="00933690" w:rsidRDefault="00933690" w:rsidP="00933690">
      <w:pPr>
        <w:rPr>
          <w:sz w:val="20"/>
          <w:szCs w:val="20"/>
        </w:rPr>
      </w:pPr>
    </w:p>
    <w:p w14:paraId="2021B8BB" w14:textId="77777777" w:rsidR="00933690" w:rsidRPr="00933690" w:rsidRDefault="00933690" w:rsidP="00933690">
      <w:pPr>
        <w:rPr>
          <w:sz w:val="20"/>
          <w:szCs w:val="20"/>
        </w:rPr>
      </w:pPr>
    </w:p>
    <w:p w14:paraId="48B8B2E7" w14:textId="77777777" w:rsidR="00933690" w:rsidRPr="00933690" w:rsidRDefault="00933690" w:rsidP="00933690">
      <w:pPr>
        <w:rPr>
          <w:sz w:val="20"/>
          <w:szCs w:val="20"/>
        </w:rPr>
      </w:pPr>
    </w:p>
    <w:p w14:paraId="70B42101" w14:textId="77777777" w:rsidR="00933690" w:rsidRPr="00933690" w:rsidRDefault="00933690" w:rsidP="00933690">
      <w:pPr>
        <w:rPr>
          <w:sz w:val="20"/>
          <w:szCs w:val="20"/>
        </w:rPr>
      </w:pPr>
    </w:p>
    <w:p w14:paraId="49632271" w14:textId="77777777" w:rsidR="00933690" w:rsidRPr="00933690" w:rsidRDefault="00933690" w:rsidP="00933690">
      <w:pPr>
        <w:rPr>
          <w:sz w:val="20"/>
          <w:szCs w:val="20"/>
        </w:rPr>
      </w:pPr>
    </w:p>
    <w:p w14:paraId="7B2D2549" w14:textId="77777777" w:rsidR="00933690" w:rsidRPr="00933690" w:rsidRDefault="00933690" w:rsidP="00933690">
      <w:pPr>
        <w:rPr>
          <w:sz w:val="20"/>
          <w:szCs w:val="20"/>
        </w:rPr>
      </w:pPr>
    </w:p>
    <w:p w14:paraId="0DFC525D" w14:textId="77777777" w:rsidR="00933690" w:rsidRPr="00933690" w:rsidRDefault="00933690" w:rsidP="00933690">
      <w:pPr>
        <w:rPr>
          <w:sz w:val="20"/>
          <w:szCs w:val="20"/>
        </w:rPr>
      </w:pPr>
    </w:p>
    <w:p w14:paraId="23F0828B" w14:textId="77777777" w:rsidR="00933690" w:rsidRPr="00933690" w:rsidRDefault="00933690" w:rsidP="00933690">
      <w:pPr>
        <w:rPr>
          <w:sz w:val="20"/>
          <w:szCs w:val="20"/>
        </w:rPr>
      </w:pPr>
    </w:p>
    <w:p w14:paraId="5CCCD048" w14:textId="77777777" w:rsidR="00933690" w:rsidRPr="00933690" w:rsidRDefault="00933690" w:rsidP="00933690">
      <w:pPr>
        <w:rPr>
          <w:sz w:val="20"/>
          <w:szCs w:val="20"/>
        </w:rPr>
      </w:pPr>
    </w:p>
    <w:p w14:paraId="385F466E" w14:textId="77777777" w:rsidR="00933690" w:rsidRPr="00933690" w:rsidRDefault="00933690" w:rsidP="00933690">
      <w:pPr>
        <w:rPr>
          <w:sz w:val="20"/>
          <w:szCs w:val="20"/>
        </w:rPr>
      </w:pPr>
    </w:p>
    <w:p w14:paraId="3A1DAF7F" w14:textId="77777777" w:rsidR="00933690" w:rsidRPr="00933690" w:rsidRDefault="00933690" w:rsidP="00933690">
      <w:pPr>
        <w:rPr>
          <w:sz w:val="20"/>
          <w:szCs w:val="20"/>
        </w:rPr>
      </w:pPr>
    </w:p>
    <w:p w14:paraId="1FE26432" w14:textId="77777777" w:rsidR="00933690" w:rsidRPr="00933690" w:rsidRDefault="00933690" w:rsidP="00933690">
      <w:pPr>
        <w:rPr>
          <w:sz w:val="20"/>
          <w:szCs w:val="20"/>
        </w:rPr>
      </w:pPr>
    </w:p>
    <w:p w14:paraId="4B2A8976" w14:textId="77777777" w:rsidR="00933690" w:rsidRPr="00933690" w:rsidRDefault="00933690" w:rsidP="00933690">
      <w:pPr>
        <w:rPr>
          <w:sz w:val="20"/>
          <w:szCs w:val="20"/>
        </w:rPr>
      </w:pPr>
    </w:p>
    <w:p w14:paraId="39E84FA8" w14:textId="77777777" w:rsidR="00933690" w:rsidRPr="00933690" w:rsidRDefault="00933690" w:rsidP="00933690">
      <w:pPr>
        <w:rPr>
          <w:sz w:val="20"/>
          <w:szCs w:val="20"/>
        </w:rPr>
      </w:pPr>
    </w:p>
    <w:p w14:paraId="2044A711" w14:textId="77777777" w:rsidR="00933690" w:rsidRPr="00933690" w:rsidRDefault="00933690" w:rsidP="00933690">
      <w:pPr>
        <w:rPr>
          <w:sz w:val="20"/>
          <w:szCs w:val="20"/>
        </w:rPr>
      </w:pPr>
    </w:p>
    <w:p w14:paraId="04C9F226" w14:textId="77777777" w:rsidR="00933690" w:rsidRP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7" behindDoc="1" locked="0" layoutInCell="1" allowOverlap="0" wp14:anchorId="1DB9EDFE" wp14:editId="3CAC439A">
                <wp:simplePos x="0" y="0"/>
                <wp:positionH relativeFrom="margin">
                  <wp:posOffset>-33655</wp:posOffset>
                </wp:positionH>
                <wp:positionV relativeFrom="page">
                  <wp:posOffset>351155</wp:posOffset>
                </wp:positionV>
                <wp:extent cx="5462270" cy="1981200"/>
                <wp:effectExtent l="0" t="0" r="0" b="0"/>
                <wp:wrapSquare wrapText="bothSides"/>
                <wp:docPr id="265014932" name="Rectangle 265014932"/>
                <wp:cNvGraphicFramePr/>
                <a:graphic xmlns:a="http://schemas.openxmlformats.org/drawingml/2006/main">
                  <a:graphicData uri="http://schemas.microsoft.com/office/word/2010/wordprocessingShape">
                    <wps:wsp>
                      <wps:cNvSpPr/>
                      <wps:spPr>
                        <a:xfrm>
                          <a:off x="0" y="0"/>
                          <a:ext cx="5462270" cy="1981200"/>
                        </a:xfrm>
                        <a:prstGeom prst="rect">
                          <a:avLst/>
                        </a:prstGeom>
                        <a:solidFill>
                          <a:srgbClr val="4472C4"/>
                        </a:solidFill>
                        <a:ln w="12700" cap="flat" cmpd="sng" algn="ctr">
                          <a:noFill/>
                          <a:prstDash val="solid"/>
                          <a:miter lim="800000"/>
                        </a:ln>
                        <a:effectLst/>
                      </wps:spPr>
                      <wps:txbx>
                        <w:txbxContent>
                          <w:p w14:paraId="08EEE483" w14:textId="77777777" w:rsidR="00933690" w:rsidRDefault="00933690" w:rsidP="00933690">
                            <w:pPr>
                              <w:pStyle w:val="Header"/>
                              <w:jc w:val="right"/>
                              <w:rPr>
                                <w:caps/>
                                <w:color w:val="FFFFFF" w:themeColor="background1"/>
                              </w:rPr>
                            </w:pPr>
                            <w:r>
                              <w:rPr>
                                <w:noProof/>
                              </w:rPr>
                              <w:drawing>
                                <wp:inline distT="0" distB="0" distL="0" distR="0" wp14:anchorId="474CABFA" wp14:editId="636E67A4">
                                  <wp:extent cx="977265" cy="1030298"/>
                                  <wp:effectExtent l="0" t="0" r="635" b="0"/>
                                  <wp:docPr id="1337266808" name="Picture 133726680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4FC13175" w14:textId="77777777" w:rsidR="00933690" w:rsidRDefault="00933690" w:rsidP="00933690">
                            <w:pPr>
                              <w:pStyle w:val="Header"/>
                              <w:rPr>
                                <w:caps/>
                                <w:color w:val="FFFFFF" w:themeColor="background1"/>
                              </w:rPr>
                            </w:pPr>
                          </w:p>
                          <w:p w14:paraId="4193345D" w14:textId="77777777" w:rsidR="00933690" w:rsidRPr="0064431E" w:rsidRDefault="00933690" w:rsidP="00933690">
                            <w:pPr>
                              <w:pStyle w:val="Header"/>
                              <w:rPr>
                                <w:caps/>
                                <w:color w:val="FFFFFF" w:themeColor="background1"/>
                                <w:sz w:val="32"/>
                                <w:szCs w:val="32"/>
                              </w:rPr>
                            </w:pPr>
                            <w:r w:rsidRPr="007205D5">
                              <w:rPr>
                                <w:caps/>
                                <w:color w:val="FFFFFF" w:themeColor="background1"/>
                                <w:sz w:val="32"/>
                                <w:szCs w:val="32"/>
                              </w:rPr>
                              <w:t xml:space="preserve">Round </w:t>
                            </w:r>
                            <w:r>
                              <w:rPr>
                                <w:caps/>
                                <w:color w:val="FFFFFF" w:themeColor="background1"/>
                                <w:sz w:val="32"/>
                                <w:szCs w:val="32"/>
                              </w:rPr>
                              <w:t>3</w:t>
                            </w:r>
                            <w:r w:rsidRPr="007205D5">
                              <w:rPr>
                                <w:caps/>
                                <w:color w:val="FFFFFF" w:themeColor="background1"/>
                                <w:sz w:val="32"/>
                                <w:szCs w:val="32"/>
                              </w:rPr>
                              <w:t>(S3) What are children's clinical footwear interventions and how to prescribe th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DB9EDFE" id="Rectangle 265014932" o:spid="_x0000_s1160" style="position:absolute;margin-left:-2.65pt;margin-top:27.65pt;width:430.1pt;height:156pt;z-index:-251658203;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" o:allowoverlap="f" fillcolor="#4472c4" stroked="f" strokeweight="1pt">
                <v:textbox>
                  <w:txbxContent>
                    <w:p w14:paraId="08EEE483" w14:textId="77777777" w:rsidR="00933690" w:rsidRDefault="00933690" w:rsidP="00933690">
                      <w:pPr>
                        <w:pStyle w:val="Header"/>
                        <w:jc w:val="right"/>
                        <w:rPr>
                          <w:caps/>
                          <w:color w:val="FFFFFF" w:themeColor="background1"/>
                        </w:rPr>
                      </w:pPr>
                      <w:r>
                        <w:rPr>
                          <w:noProof/>
                        </w:rPr>
                        <w:drawing>
                          <wp:inline distT="0" distB="0" distL="0" distR="0" wp14:anchorId="474CABFA" wp14:editId="636E67A4">
                            <wp:extent cx="977265" cy="1030298"/>
                            <wp:effectExtent l="0" t="0" r="635" b="0"/>
                            <wp:docPr id="1337266808" name="Picture 133726680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4FC13175" w14:textId="77777777" w:rsidR="00933690" w:rsidRDefault="00933690" w:rsidP="00933690">
                      <w:pPr>
                        <w:pStyle w:val="Header"/>
                        <w:rPr>
                          <w:caps/>
                          <w:color w:val="FFFFFF" w:themeColor="background1"/>
                        </w:rPr>
                      </w:pPr>
                    </w:p>
                    <w:p w14:paraId="4193345D" w14:textId="77777777" w:rsidR="00933690" w:rsidRPr="0064431E" w:rsidRDefault="00933690" w:rsidP="00933690">
                      <w:pPr>
                        <w:pStyle w:val="Header"/>
                        <w:rPr>
                          <w:caps/>
                          <w:color w:val="FFFFFF" w:themeColor="background1"/>
                          <w:sz w:val="32"/>
                          <w:szCs w:val="32"/>
                        </w:rPr>
                      </w:pPr>
                      <w:r w:rsidRPr="007205D5">
                        <w:rPr>
                          <w:caps/>
                          <w:color w:val="FFFFFF" w:themeColor="background1"/>
                          <w:sz w:val="32"/>
                          <w:szCs w:val="32"/>
                        </w:rPr>
                        <w:t xml:space="preserve">Round </w:t>
                      </w:r>
                      <w:r>
                        <w:rPr>
                          <w:caps/>
                          <w:color w:val="FFFFFF" w:themeColor="background1"/>
                          <w:sz w:val="32"/>
                          <w:szCs w:val="32"/>
                        </w:rPr>
                        <w:t>3</w:t>
                      </w:r>
                      <w:r w:rsidRPr="007205D5">
                        <w:rPr>
                          <w:caps/>
                          <w:color w:val="FFFFFF" w:themeColor="background1"/>
                          <w:sz w:val="32"/>
                          <w:szCs w:val="32"/>
                        </w:rPr>
                        <w:t>(S3) What are children's clinical footwear interventions and how to prescribe them?</w:t>
                      </w:r>
                    </w:p>
                  </w:txbxContent>
                </v:textbox>
                <w10:wrap type="square" anchorx="margin" anchory="page"/>
              </v:rect>
            </w:pict>
          </mc:Fallback>
        </mc:AlternateContent>
      </w:r>
    </w:p>
    <w:tbl>
      <w:tblPr>
        <w:tblStyle w:val="TableGrid"/>
        <w:tblW w:w="0" w:type="auto"/>
        <w:tblLook w:val="04A0" w:firstRow="1" w:lastRow="0" w:firstColumn="1" w:lastColumn="0" w:noHBand="0" w:noVBand="1"/>
      </w:tblPr>
      <w:tblGrid>
        <w:gridCol w:w="8488"/>
      </w:tblGrid>
      <w:tr w:rsidR="00933690" w:rsidRPr="00933690" w14:paraId="13B57210" w14:textId="77777777" w:rsidTr="00A05687">
        <w:tc>
          <w:tcPr>
            <w:tcW w:w="9010" w:type="dxa"/>
          </w:tcPr>
          <w:p w14:paraId="525B4D68" w14:textId="77777777" w:rsidR="00933690" w:rsidRPr="00933690" w:rsidRDefault="00933690" w:rsidP="00933690">
            <w:pPr>
              <w:rPr>
                <w:sz w:val="20"/>
                <w:szCs w:val="20"/>
              </w:rPr>
            </w:pPr>
            <w:r w:rsidRPr="00933690">
              <w:rPr>
                <w:sz w:val="20"/>
                <w:szCs w:val="20"/>
              </w:rPr>
              <w:t>The third section will present yours and the panellists' collective choices and opinions from Round 2 on clinical protocols and outcomes for the provision of “off the shelf” stability footwear clinical interventions for children with mobility impairment.</w:t>
            </w:r>
          </w:p>
        </w:tc>
      </w:tr>
    </w:tbl>
    <w:p w14:paraId="32E59D24" w14:textId="77777777" w:rsidR="00933690" w:rsidRPr="00933690" w:rsidRDefault="00933690" w:rsidP="00933690">
      <w:pPr>
        <w:rPr>
          <w:sz w:val="20"/>
          <w:szCs w:val="20"/>
        </w:rPr>
      </w:pPr>
    </w:p>
    <w:p w14:paraId="2DCA32F0" w14:textId="77777777" w:rsidR="00933690" w:rsidRPr="00933690" w:rsidRDefault="00933690" w:rsidP="00933690">
      <w:pPr>
        <w:rPr>
          <w:rFonts w:ascii="Times New Roman" w:eastAsia="Times New Roman" w:hAnsi="Times New Roman" w:cs="Times New Roman"/>
          <w:sz w:val="20"/>
          <w:szCs w:val="20"/>
          <w:lang w:eastAsia="en-GB"/>
        </w:rPr>
      </w:pPr>
    </w:p>
    <w:p w14:paraId="4110F841"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2B51EFD6" w14:textId="77777777" w:rsidTr="00A05687">
        <w:trPr>
          <w:trHeight w:val="2776"/>
        </w:trPr>
        <w:tc>
          <w:tcPr>
            <w:tcW w:w="9010" w:type="dxa"/>
          </w:tcPr>
          <w:p w14:paraId="4310B200" w14:textId="77777777" w:rsidR="00933690" w:rsidRPr="00933690" w:rsidRDefault="00933690" w:rsidP="00933690">
            <w:pPr>
              <w:rPr>
                <w:b/>
                <w:bCs/>
                <w:sz w:val="20"/>
                <w:szCs w:val="20"/>
              </w:rPr>
            </w:pPr>
            <w:r w:rsidRPr="00933690">
              <w:rPr>
                <w:b/>
                <w:bCs/>
                <w:sz w:val="20"/>
                <w:szCs w:val="20"/>
              </w:rPr>
              <w:t>Section 3</w:t>
            </w:r>
          </w:p>
          <w:p w14:paraId="7289826A" w14:textId="77777777" w:rsidR="00933690" w:rsidRPr="00933690" w:rsidRDefault="00933690" w:rsidP="00933690">
            <w:pPr>
              <w:rPr>
                <w:sz w:val="20"/>
                <w:szCs w:val="20"/>
              </w:rPr>
            </w:pPr>
          </w:p>
          <w:p w14:paraId="205D033D" w14:textId="77777777" w:rsidR="00933690" w:rsidRPr="00933690" w:rsidRDefault="00933690" w:rsidP="00933690">
            <w:pPr>
              <w:jc w:val="right"/>
              <w:rPr>
                <w:sz w:val="20"/>
                <w:szCs w:val="20"/>
              </w:rPr>
            </w:pPr>
            <w:r w:rsidRPr="00933690">
              <w:rPr>
                <w:rFonts w:ascii="Times New Roman" w:eastAsia="Times New Roman" w:hAnsi="Times New Roman" w:cs="Times New Roman"/>
                <w:sz w:val="20"/>
                <w:szCs w:val="20"/>
                <w:lang w:eastAsia="en-GB"/>
              </w:rPr>
              <w:fldChar w:fldCharType="begin"/>
            </w:r>
            <w:r w:rsidRPr="00933690">
              <w:rPr>
                <w:rFonts w:ascii="Times New Roman" w:eastAsia="Times New Roman" w:hAnsi="Times New Roman" w:cs="Times New Roman"/>
                <w:sz w:val="20"/>
                <w:szCs w:val="20"/>
                <w:lang w:eastAsia="en-GB"/>
              </w:rPr>
              <w:instrText xml:space="preserve"> INCLUDEPICTURE "https://lists.office.com/Images/57af78f2-c87d-4466-b7bb-6b6cc99ed124/06fdf347-40c1-479f-af98-28e41617ecfe/T5URWVAKQP2C5IPM5ZBO2D75OI/45077db6-0055-429a-84e6-d11ff901058f" \* MERGEFORMATINET </w:instrText>
            </w:r>
            <w:r w:rsidRPr="00933690">
              <w:rPr>
                <w:rFonts w:ascii="Times New Roman" w:eastAsia="Times New Roman" w:hAnsi="Times New Roman" w:cs="Times New Roman"/>
                <w:sz w:val="20"/>
                <w:szCs w:val="20"/>
                <w:lang w:eastAsia="en-GB"/>
              </w:rPr>
              <w:fldChar w:fldCharType="separate"/>
            </w:r>
            <w:r w:rsidRPr="00933690">
              <w:rPr>
                <w:rFonts w:ascii="Times New Roman" w:eastAsia="Times New Roman" w:hAnsi="Times New Roman" w:cs="Times New Roman"/>
                <w:noProof/>
                <w:sz w:val="20"/>
                <w:szCs w:val="20"/>
                <w:lang w:eastAsia="en-GB"/>
              </w:rPr>
              <w:drawing>
                <wp:inline distT="0" distB="0" distL="0" distR="0" wp14:anchorId="75498EDB" wp14:editId="21FA643E">
                  <wp:extent cx="2739600" cy="2610000"/>
                  <wp:effectExtent l="0" t="0" r="3810" b="0"/>
                  <wp:docPr id="1264227765" name="Picture 1264227765" descr="A picture containing different, photo, game,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739600" cy="2610000"/>
                          </a:xfrm>
                          <a:prstGeom prst="rect">
                            <a:avLst/>
                          </a:prstGeom>
                          <a:noFill/>
                          <a:ln>
                            <a:noFill/>
                          </a:ln>
                        </pic:spPr>
                      </pic:pic>
                    </a:graphicData>
                  </a:graphic>
                </wp:inline>
              </w:drawing>
            </w:r>
            <w:r w:rsidRPr="00933690">
              <w:rPr>
                <w:rFonts w:ascii="Times New Roman" w:eastAsia="Times New Roman" w:hAnsi="Times New Roman" w:cs="Times New Roman"/>
                <w:sz w:val="20"/>
                <w:szCs w:val="20"/>
                <w:lang w:eastAsia="en-GB"/>
              </w:rPr>
              <w:fldChar w:fldCharType="end"/>
            </w:r>
          </w:p>
        </w:tc>
      </w:tr>
      <w:tr w:rsidR="00933690" w:rsidRPr="00933690" w14:paraId="620E5BAC" w14:textId="77777777" w:rsidTr="00A05687">
        <w:trPr>
          <w:trHeight w:val="983"/>
        </w:trPr>
        <w:tc>
          <w:tcPr>
            <w:tcW w:w="9010" w:type="dxa"/>
          </w:tcPr>
          <w:p w14:paraId="016AB2D2" w14:textId="77777777" w:rsidR="00933690" w:rsidRPr="00933690" w:rsidRDefault="00933690" w:rsidP="00933690">
            <w:pPr>
              <w:rPr>
                <w:sz w:val="20"/>
                <w:szCs w:val="20"/>
              </w:rPr>
            </w:pPr>
            <w:r w:rsidRPr="00933690">
              <w:rPr>
                <w:sz w:val="20"/>
                <w:szCs w:val="20"/>
              </w:rPr>
              <w:t xml:space="preserve">Opinion on prescription and clinical outcomes of "off the shelf" stability footwear clinical interventions for children with mobility impairment. </w:t>
            </w:r>
          </w:p>
          <w:p w14:paraId="755AE01A" w14:textId="77777777" w:rsidR="00933690" w:rsidRPr="00933690" w:rsidRDefault="00933690" w:rsidP="00933690">
            <w:pPr>
              <w:rPr>
                <w:sz w:val="20"/>
                <w:szCs w:val="20"/>
              </w:rPr>
            </w:pPr>
          </w:p>
          <w:p w14:paraId="3A544008" w14:textId="77777777" w:rsidR="00933690" w:rsidRPr="00933690" w:rsidRDefault="00933690" w:rsidP="00933690">
            <w:pPr>
              <w:rPr>
                <w:sz w:val="20"/>
                <w:szCs w:val="20"/>
              </w:rPr>
            </w:pPr>
            <w:r w:rsidRPr="00933690">
              <w:rPr>
                <w:sz w:val="20"/>
                <w:szCs w:val="20"/>
              </w:rPr>
              <w:t>In this section, you will be presented with the collective preference (Median, relative frequency of response) and opinions of the panellists to the modified and original statements from round 1 and 2 of the survey concerning clinical protocols for the issuing of stability footwear as a sole assistive aid or in combination with other assistive aids (Ankle Foot Orthosis (AFO)*, walking frames) for children with mobility impairment, and the expected clinical outcomes of these footwear interventions.</w:t>
            </w:r>
          </w:p>
          <w:p w14:paraId="4D293837" w14:textId="77777777" w:rsidR="00933690" w:rsidRPr="00933690" w:rsidRDefault="00933690" w:rsidP="00933690">
            <w:pPr>
              <w:rPr>
                <w:sz w:val="20"/>
                <w:szCs w:val="20"/>
              </w:rPr>
            </w:pPr>
          </w:p>
          <w:p w14:paraId="415E707E" w14:textId="77777777" w:rsidR="00933690" w:rsidRPr="00933690" w:rsidRDefault="00933690" w:rsidP="00933690">
            <w:pPr>
              <w:rPr>
                <w:sz w:val="20"/>
                <w:szCs w:val="20"/>
              </w:rPr>
            </w:pPr>
            <w:r w:rsidRPr="00933690">
              <w:rPr>
                <w:sz w:val="20"/>
                <w:szCs w:val="20"/>
              </w:rPr>
              <w:t xml:space="preserve">* Please remember to qualify any abbreviation for mobility aids.  </w:t>
            </w:r>
          </w:p>
          <w:p w14:paraId="5F0E7BCC" w14:textId="77777777" w:rsidR="00933690" w:rsidRPr="00933690" w:rsidRDefault="00933690" w:rsidP="00933690">
            <w:pPr>
              <w:rPr>
                <w:sz w:val="20"/>
                <w:szCs w:val="20"/>
              </w:rPr>
            </w:pPr>
          </w:p>
          <w:p w14:paraId="49B01BC6" w14:textId="77777777" w:rsidR="00933690" w:rsidRPr="00933690" w:rsidRDefault="00933690" w:rsidP="00933690">
            <w:pPr>
              <w:rPr>
                <w:sz w:val="20"/>
                <w:szCs w:val="20"/>
              </w:rPr>
            </w:pPr>
            <w:r w:rsidRPr="00933690">
              <w:rPr>
                <w:sz w:val="20"/>
                <w:szCs w:val="20"/>
              </w:rPr>
              <w:t xml:space="preserve">You will again be asked to give your preferential option or your level of agreement or non-agreement with them ("Strongly Disagree" to "Strongly Agree"). </w:t>
            </w:r>
          </w:p>
          <w:p w14:paraId="04264C88" w14:textId="77777777" w:rsidR="00933690" w:rsidRPr="00933690" w:rsidRDefault="00933690" w:rsidP="00933690">
            <w:pPr>
              <w:rPr>
                <w:sz w:val="20"/>
                <w:szCs w:val="20"/>
              </w:rPr>
            </w:pPr>
            <w:r w:rsidRPr="00933690">
              <w:rPr>
                <w:sz w:val="20"/>
                <w:szCs w:val="20"/>
              </w:rPr>
              <w:t xml:space="preserve">You can review the previous information you provided (in the document emailed to you), and considering the information provided by the other panellists, you may maintain your option or level of agreement with your chosen statement or change your opinion. </w:t>
            </w:r>
          </w:p>
          <w:p w14:paraId="4C52A977" w14:textId="77777777" w:rsidR="00933690" w:rsidRPr="00933690" w:rsidRDefault="00933690" w:rsidP="00933690">
            <w:pPr>
              <w:rPr>
                <w:sz w:val="20"/>
                <w:szCs w:val="20"/>
              </w:rPr>
            </w:pPr>
          </w:p>
          <w:p w14:paraId="1A3C0C94" w14:textId="77777777" w:rsidR="00933690" w:rsidRPr="00933690" w:rsidRDefault="00933690" w:rsidP="00933690">
            <w:pPr>
              <w:rPr>
                <w:sz w:val="20"/>
                <w:szCs w:val="20"/>
              </w:rPr>
            </w:pPr>
            <w:r w:rsidRPr="00933690">
              <w:rPr>
                <w:sz w:val="20"/>
                <w:szCs w:val="20"/>
              </w:rPr>
              <w:t xml:space="preserve">Full consensus for a statement is reached when a statement gains ≥75% of panellists with a level of agreement of "agree" or above, or ≥ 75% of panellists preferred option. </w:t>
            </w:r>
          </w:p>
          <w:p w14:paraId="0CBB5526" w14:textId="77777777" w:rsidR="00933690" w:rsidRPr="00933690" w:rsidRDefault="00933690" w:rsidP="00933690">
            <w:pPr>
              <w:rPr>
                <w:sz w:val="20"/>
                <w:szCs w:val="20"/>
              </w:rPr>
            </w:pPr>
          </w:p>
          <w:p w14:paraId="09BE3BF2" w14:textId="77777777" w:rsidR="00933690" w:rsidRPr="00933690" w:rsidRDefault="00933690" w:rsidP="00933690">
            <w:pPr>
              <w:rPr>
                <w:sz w:val="20"/>
                <w:szCs w:val="20"/>
              </w:rPr>
            </w:pPr>
            <w:r w:rsidRPr="00933690">
              <w:rPr>
                <w:sz w:val="20"/>
                <w:szCs w:val="20"/>
              </w:rPr>
              <w:t>If you choose a level of agreement below "agree" we would ask that you provide us with the reason for your choice in the optional open-ended section provided.</w:t>
            </w:r>
          </w:p>
        </w:tc>
      </w:tr>
    </w:tbl>
    <w:p w14:paraId="5BDFCE7E" w14:textId="77777777" w:rsidR="00933690" w:rsidRPr="00933690" w:rsidRDefault="00933690" w:rsidP="00933690">
      <w:pPr>
        <w:rPr>
          <w:sz w:val="20"/>
          <w:szCs w:val="20"/>
        </w:rPr>
      </w:pPr>
    </w:p>
    <w:p w14:paraId="34019F07" w14:textId="77777777" w:rsidR="00933690" w:rsidRPr="00933690" w:rsidRDefault="00933690" w:rsidP="00933690">
      <w:pPr>
        <w:rPr>
          <w:sz w:val="20"/>
          <w:szCs w:val="20"/>
        </w:rPr>
      </w:pPr>
      <w:r w:rsidRPr="00933690">
        <w:rPr>
          <w:sz w:val="20"/>
          <w:szCs w:val="20"/>
        </w:rPr>
        <w:t xml:space="preserve">Required Field* </w:t>
      </w:r>
    </w:p>
    <w:p w14:paraId="3D3E8E8F" w14:textId="77777777" w:rsidR="00933690" w:rsidRPr="00933690" w:rsidRDefault="00933690" w:rsidP="00933690">
      <w:pPr>
        <w:rPr>
          <w:sz w:val="20"/>
          <w:szCs w:val="20"/>
        </w:rPr>
      </w:pPr>
    </w:p>
    <w:p w14:paraId="23EFD493" w14:textId="77777777" w:rsidR="00933690" w:rsidRPr="00933690" w:rsidRDefault="00933690" w:rsidP="00933690">
      <w:pPr>
        <w:rPr>
          <w:sz w:val="20"/>
          <w:szCs w:val="20"/>
        </w:rPr>
      </w:pPr>
      <w:r w:rsidRPr="00933690">
        <w:rPr>
          <w:sz w:val="20"/>
          <w:szCs w:val="20"/>
        </w:rPr>
        <w:t>1)</w:t>
      </w:r>
    </w:p>
    <w:tbl>
      <w:tblPr>
        <w:tblStyle w:val="TableGrid"/>
        <w:tblW w:w="0" w:type="auto"/>
        <w:tblLook w:val="04A0" w:firstRow="1" w:lastRow="0" w:firstColumn="1" w:lastColumn="0" w:noHBand="0" w:noVBand="1"/>
      </w:tblPr>
      <w:tblGrid>
        <w:gridCol w:w="8488"/>
      </w:tblGrid>
      <w:tr w:rsidR="00933690" w:rsidRPr="00933690" w14:paraId="13C8F1ED" w14:textId="77777777" w:rsidTr="00A05687">
        <w:tc>
          <w:tcPr>
            <w:tcW w:w="9010" w:type="dxa"/>
          </w:tcPr>
          <w:p w14:paraId="42BACFF6" w14:textId="77777777" w:rsidR="00933690" w:rsidRPr="00933690" w:rsidRDefault="00933690" w:rsidP="00933690">
            <w:pPr>
              <w:rPr>
                <w:sz w:val="20"/>
                <w:szCs w:val="20"/>
              </w:rPr>
            </w:pPr>
            <w:r w:rsidRPr="00933690">
              <w:rPr>
                <w:b/>
                <w:bCs/>
                <w:sz w:val="20"/>
                <w:szCs w:val="20"/>
              </w:rPr>
              <w:t>Name:</w:t>
            </w:r>
            <w:r w:rsidRPr="00933690">
              <w:rPr>
                <w:sz w:val="20"/>
                <w:szCs w:val="20"/>
              </w:rPr>
              <w:t xml:space="preserve">  *</w:t>
            </w:r>
          </w:p>
        </w:tc>
      </w:tr>
      <w:tr w:rsidR="00933690" w:rsidRPr="00933690" w14:paraId="585D2C39" w14:textId="77777777" w:rsidTr="00A05687">
        <w:tc>
          <w:tcPr>
            <w:tcW w:w="9010" w:type="dxa"/>
          </w:tcPr>
          <w:p w14:paraId="1EF5D79C" w14:textId="77777777" w:rsidR="00933690" w:rsidRPr="00933690" w:rsidRDefault="00933690" w:rsidP="00933690">
            <w:pPr>
              <w:rPr>
                <w:sz w:val="20"/>
                <w:szCs w:val="20"/>
              </w:rPr>
            </w:pPr>
          </w:p>
        </w:tc>
      </w:tr>
    </w:tbl>
    <w:p w14:paraId="09767B86" w14:textId="77777777" w:rsidR="00933690" w:rsidRPr="00933690" w:rsidRDefault="00933690" w:rsidP="00933690">
      <w:pPr>
        <w:rPr>
          <w:sz w:val="20"/>
          <w:szCs w:val="20"/>
        </w:rPr>
      </w:pPr>
    </w:p>
    <w:p w14:paraId="216D7DFA" w14:textId="77777777" w:rsidR="00933690" w:rsidRPr="00933690" w:rsidRDefault="00933690" w:rsidP="00933690">
      <w:pPr>
        <w:rPr>
          <w:sz w:val="20"/>
          <w:szCs w:val="20"/>
        </w:rPr>
      </w:pPr>
      <w:r w:rsidRPr="00933690">
        <w:rPr>
          <w:sz w:val="20"/>
          <w:szCs w:val="20"/>
        </w:rPr>
        <w:br w:type="page"/>
      </w:r>
    </w:p>
    <w:p w14:paraId="00869F70" w14:textId="77777777" w:rsidR="00933690" w:rsidRPr="00933690" w:rsidRDefault="00933690" w:rsidP="00933690">
      <w:pPr>
        <w:rPr>
          <w:sz w:val="20"/>
          <w:szCs w:val="20"/>
        </w:rPr>
      </w:pPr>
    </w:p>
    <w:tbl>
      <w:tblPr>
        <w:tblStyle w:val="TableGrid"/>
        <w:tblW w:w="8642" w:type="dxa"/>
        <w:tblLook w:val="04A0" w:firstRow="1" w:lastRow="0" w:firstColumn="1" w:lastColumn="0" w:noHBand="0" w:noVBand="1"/>
      </w:tblPr>
      <w:tblGrid>
        <w:gridCol w:w="8642"/>
      </w:tblGrid>
      <w:tr w:rsidR="00933690" w:rsidRPr="00933690" w14:paraId="09D04866" w14:textId="77777777" w:rsidTr="00933690">
        <w:tc>
          <w:tcPr>
            <w:tcW w:w="8642" w:type="dxa"/>
          </w:tcPr>
          <w:p w14:paraId="479F4755" w14:textId="77777777" w:rsidR="00933690" w:rsidRPr="00933690" w:rsidRDefault="00933690" w:rsidP="00933690">
            <w:pPr>
              <w:rPr>
                <w:b/>
                <w:bCs/>
                <w:sz w:val="20"/>
                <w:szCs w:val="20"/>
              </w:rPr>
            </w:pPr>
            <w:r w:rsidRPr="00933690">
              <w:rPr>
                <w:b/>
                <w:bCs/>
                <w:sz w:val="20"/>
                <w:szCs w:val="20"/>
              </w:rPr>
              <w:t>Cerebral Palsy</w:t>
            </w:r>
          </w:p>
          <w:p w14:paraId="448051D6" w14:textId="77777777" w:rsidR="00933690" w:rsidRPr="00933690" w:rsidRDefault="00933690" w:rsidP="00933690">
            <w:pPr>
              <w:rPr>
                <w:b/>
                <w:bCs/>
                <w:sz w:val="20"/>
                <w:szCs w:val="20"/>
              </w:rPr>
            </w:pPr>
          </w:p>
        </w:tc>
      </w:tr>
      <w:tr w:rsidR="00933690" w:rsidRPr="00933690" w14:paraId="510BB470" w14:textId="77777777" w:rsidTr="00933690">
        <w:tc>
          <w:tcPr>
            <w:tcW w:w="8642" w:type="dxa"/>
          </w:tcPr>
          <w:p w14:paraId="167639BD" w14:textId="77777777" w:rsidR="00933690" w:rsidRPr="00933690" w:rsidRDefault="00933690" w:rsidP="00933690">
            <w:pPr>
              <w:rPr>
                <w:sz w:val="20"/>
                <w:szCs w:val="20"/>
              </w:rPr>
            </w:pPr>
          </w:p>
          <w:p w14:paraId="5091C27A"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02DEB2B8"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347ADBA4" w14:textId="77777777" w:rsidR="00933690" w:rsidRPr="00933690" w:rsidRDefault="00933690" w:rsidP="00933690">
            <w:pPr>
              <w:rPr>
                <w:sz w:val="20"/>
                <w:szCs w:val="20"/>
              </w:rPr>
            </w:pPr>
          </w:p>
          <w:p w14:paraId="6848EF28" w14:textId="77777777" w:rsidR="00933690" w:rsidRPr="00933690" w:rsidRDefault="00933690" w:rsidP="00933690">
            <w:pPr>
              <w:rPr>
                <w:sz w:val="20"/>
                <w:szCs w:val="20"/>
              </w:rPr>
            </w:pPr>
            <w:r w:rsidRPr="00933690">
              <w:rPr>
                <w:sz w:val="20"/>
                <w:szCs w:val="20"/>
              </w:rPr>
              <w:t xml:space="preserve">(100%) panellists in Round 2 had clinical experience with this condition and provided the information for this section.             </w:t>
            </w:r>
          </w:p>
        </w:tc>
      </w:tr>
    </w:tbl>
    <w:p w14:paraId="4915FD89" w14:textId="77777777" w:rsidR="00933690" w:rsidRPr="00933690" w:rsidRDefault="00933690" w:rsidP="00933690">
      <w:pPr>
        <w:rPr>
          <w:sz w:val="20"/>
          <w:szCs w:val="20"/>
        </w:rPr>
      </w:pPr>
    </w:p>
    <w:p w14:paraId="6BAC4A3B" w14:textId="77777777" w:rsidR="00933690" w:rsidRPr="00933690" w:rsidRDefault="00933690" w:rsidP="00933690">
      <w:pPr>
        <w:rPr>
          <w:sz w:val="20"/>
          <w:szCs w:val="20"/>
        </w:rPr>
      </w:pPr>
      <w:r w:rsidRPr="00933690">
        <w:rPr>
          <w:sz w:val="20"/>
          <w:szCs w:val="20"/>
        </w:rPr>
        <w:t>2)</w:t>
      </w:r>
    </w:p>
    <w:tbl>
      <w:tblPr>
        <w:tblStyle w:val="TableGrid"/>
        <w:tblW w:w="8642" w:type="dxa"/>
        <w:tblLook w:val="04A0" w:firstRow="1" w:lastRow="0" w:firstColumn="1" w:lastColumn="0" w:noHBand="0" w:noVBand="1"/>
      </w:tblPr>
      <w:tblGrid>
        <w:gridCol w:w="1585"/>
        <w:gridCol w:w="1028"/>
        <w:gridCol w:w="1028"/>
        <w:gridCol w:w="1214"/>
        <w:gridCol w:w="920"/>
        <w:gridCol w:w="1214"/>
        <w:gridCol w:w="767"/>
        <w:gridCol w:w="886"/>
      </w:tblGrid>
      <w:tr w:rsidR="00933690" w:rsidRPr="00933690" w14:paraId="74E367F0" w14:textId="77777777" w:rsidTr="00933690">
        <w:tc>
          <w:tcPr>
            <w:tcW w:w="8642" w:type="dxa"/>
            <w:gridSpan w:val="8"/>
          </w:tcPr>
          <w:p w14:paraId="4BA8B4FD" w14:textId="77777777" w:rsidR="00933690" w:rsidRPr="00933690" w:rsidRDefault="00933690" w:rsidP="00933690">
            <w:pPr>
              <w:rPr>
                <w:sz w:val="20"/>
                <w:szCs w:val="20"/>
              </w:rPr>
            </w:pPr>
            <w:r w:rsidRPr="00933690">
              <w:rPr>
                <w:sz w:val="20"/>
                <w:szCs w:val="20"/>
              </w:rPr>
              <w:t>Panellists were asked to rank their agreement with the following statements concerning the issuing of stability footwear for individuals with Cerebral Palsy (CP) in Round 2.</w:t>
            </w:r>
          </w:p>
          <w:p w14:paraId="22343BFB"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48EDDF81" w14:textId="77777777" w:rsidR="00933690" w:rsidRPr="00933690" w:rsidRDefault="00933690" w:rsidP="00933690">
            <w:pPr>
              <w:rPr>
                <w:sz w:val="20"/>
                <w:szCs w:val="20"/>
              </w:rPr>
            </w:pPr>
          </w:p>
          <w:p w14:paraId="68A4311A" w14:textId="77777777" w:rsidR="00933690" w:rsidRPr="00933690" w:rsidRDefault="00933690" w:rsidP="00933690">
            <w:pPr>
              <w:rPr>
                <w:sz w:val="20"/>
                <w:szCs w:val="20"/>
              </w:rPr>
            </w:pPr>
            <w:r w:rsidRPr="00933690">
              <w:rPr>
                <w:sz w:val="20"/>
                <w:szCs w:val="20"/>
              </w:rPr>
              <w:t>Purpose: Stability footwear may assist mediolateral stability and proprioception of the foot and ankle in standing and walking in children with CP.</w:t>
            </w:r>
          </w:p>
          <w:p w14:paraId="7DFC9918" w14:textId="77777777" w:rsidR="00933690" w:rsidRPr="00933690" w:rsidRDefault="00933690" w:rsidP="00933690">
            <w:pPr>
              <w:rPr>
                <w:sz w:val="20"/>
                <w:szCs w:val="20"/>
              </w:rPr>
            </w:pPr>
            <w:r w:rsidRPr="00933690">
              <w:rPr>
                <w:sz w:val="20"/>
                <w:szCs w:val="20"/>
              </w:rPr>
              <w:t xml:space="preserve">Median level of Agreement 6 (Agree) </w:t>
            </w:r>
          </w:p>
          <w:p w14:paraId="5E8A2813" w14:textId="77777777" w:rsidR="00933690" w:rsidRPr="00933690" w:rsidRDefault="00933690" w:rsidP="00933690">
            <w:pPr>
              <w:rPr>
                <w:sz w:val="20"/>
                <w:szCs w:val="20"/>
              </w:rPr>
            </w:pPr>
            <w:r w:rsidRPr="00933690">
              <w:rPr>
                <w:sz w:val="20"/>
                <w:szCs w:val="20"/>
              </w:rPr>
              <w:t>7% "Somewhat Disagree", 7% "Neutral", 7% "Somewhat Agree", 36% "Agree", 43% "Strongly Agree"</w:t>
            </w:r>
          </w:p>
          <w:p w14:paraId="75305291" w14:textId="77777777" w:rsidR="00933690" w:rsidRPr="00933690" w:rsidRDefault="00933690" w:rsidP="00933690">
            <w:pPr>
              <w:rPr>
                <w:sz w:val="20"/>
                <w:szCs w:val="20"/>
              </w:rPr>
            </w:pPr>
            <w:r w:rsidRPr="00933690">
              <w:rPr>
                <w:sz w:val="20"/>
                <w:szCs w:val="20"/>
              </w:rPr>
              <w:t>A consensus was reached for this statement.</w:t>
            </w:r>
          </w:p>
          <w:p w14:paraId="59DC7392" w14:textId="77777777" w:rsidR="00933690" w:rsidRPr="00933690" w:rsidRDefault="00933690" w:rsidP="00933690">
            <w:pPr>
              <w:rPr>
                <w:sz w:val="20"/>
                <w:szCs w:val="20"/>
              </w:rPr>
            </w:pPr>
            <w:r w:rsidRPr="00933690">
              <w:rPr>
                <w:sz w:val="20"/>
                <w:szCs w:val="20"/>
              </w:rPr>
              <w:t xml:space="preserve"> </w:t>
            </w:r>
          </w:p>
          <w:p w14:paraId="794A7B48" w14:textId="77777777" w:rsidR="00933690" w:rsidRPr="00933690" w:rsidRDefault="00933690" w:rsidP="00933690">
            <w:pPr>
              <w:rPr>
                <w:sz w:val="20"/>
                <w:szCs w:val="20"/>
              </w:rPr>
            </w:pPr>
            <w:r w:rsidRPr="00933690">
              <w:rPr>
                <w:sz w:val="20"/>
                <w:szCs w:val="20"/>
              </w:rPr>
              <w:t>Stability footwear may be used alongside other assistive aids to assist standing and walking in children with CP.</w:t>
            </w:r>
          </w:p>
          <w:p w14:paraId="396871CB" w14:textId="77777777" w:rsidR="00933690" w:rsidRPr="00933690" w:rsidRDefault="00933690" w:rsidP="00933690">
            <w:pPr>
              <w:rPr>
                <w:sz w:val="20"/>
                <w:szCs w:val="20"/>
              </w:rPr>
            </w:pPr>
            <w:r w:rsidRPr="00933690">
              <w:rPr>
                <w:sz w:val="20"/>
                <w:szCs w:val="20"/>
              </w:rPr>
              <w:t xml:space="preserve">Median level of Agreement 7 ("Strongly Agree") </w:t>
            </w:r>
          </w:p>
          <w:p w14:paraId="76E23D4D" w14:textId="77777777" w:rsidR="00933690" w:rsidRPr="00933690" w:rsidRDefault="00933690" w:rsidP="00933690">
            <w:pPr>
              <w:rPr>
                <w:sz w:val="20"/>
                <w:szCs w:val="20"/>
              </w:rPr>
            </w:pPr>
            <w:r w:rsidRPr="00933690">
              <w:rPr>
                <w:sz w:val="20"/>
                <w:szCs w:val="20"/>
              </w:rPr>
              <w:t>14% "Neutral", 29% "Agree", 57% "Strongly Agree"</w:t>
            </w:r>
          </w:p>
          <w:p w14:paraId="6056BAE4" w14:textId="77777777" w:rsidR="00933690" w:rsidRPr="00933690" w:rsidRDefault="00933690" w:rsidP="00933690">
            <w:pPr>
              <w:rPr>
                <w:sz w:val="20"/>
                <w:szCs w:val="20"/>
              </w:rPr>
            </w:pPr>
            <w:r w:rsidRPr="00933690">
              <w:rPr>
                <w:sz w:val="20"/>
                <w:szCs w:val="20"/>
              </w:rPr>
              <w:t>A consensus was reached for this statement.</w:t>
            </w:r>
          </w:p>
          <w:p w14:paraId="7A4CA9D8" w14:textId="77777777" w:rsidR="00933690" w:rsidRPr="00933690" w:rsidRDefault="00933690" w:rsidP="00933690">
            <w:pPr>
              <w:rPr>
                <w:sz w:val="20"/>
                <w:szCs w:val="20"/>
              </w:rPr>
            </w:pPr>
          </w:p>
          <w:p w14:paraId="6A1CCEAF" w14:textId="77777777" w:rsidR="00933690" w:rsidRPr="00933690" w:rsidRDefault="00933690" w:rsidP="00933690">
            <w:pPr>
              <w:rPr>
                <w:sz w:val="20"/>
                <w:szCs w:val="20"/>
              </w:rPr>
            </w:pPr>
            <w:r w:rsidRPr="00933690">
              <w:rPr>
                <w:sz w:val="20"/>
                <w:szCs w:val="20"/>
              </w:rPr>
              <w:t>Stability footwear should only be issued to children with CP after a critical assessment of the child's mobility needs in respect to other assistive aids or footwear modifications and with clear intervention outcomes.</w:t>
            </w:r>
          </w:p>
          <w:p w14:paraId="6E31FC4B" w14:textId="77777777" w:rsidR="00933690" w:rsidRPr="00933690" w:rsidRDefault="00933690" w:rsidP="00933690">
            <w:pPr>
              <w:rPr>
                <w:sz w:val="20"/>
                <w:szCs w:val="20"/>
              </w:rPr>
            </w:pPr>
            <w:r w:rsidRPr="00933690">
              <w:rPr>
                <w:sz w:val="20"/>
                <w:szCs w:val="20"/>
              </w:rPr>
              <w:t xml:space="preserve">Median level of Agreement 6 ("Agree") </w:t>
            </w:r>
          </w:p>
          <w:p w14:paraId="0EA8B898" w14:textId="77777777" w:rsidR="00933690" w:rsidRPr="00933690" w:rsidRDefault="00933690" w:rsidP="00933690">
            <w:pPr>
              <w:rPr>
                <w:sz w:val="20"/>
                <w:szCs w:val="20"/>
              </w:rPr>
            </w:pPr>
            <w:r w:rsidRPr="00933690">
              <w:rPr>
                <w:sz w:val="20"/>
                <w:szCs w:val="20"/>
              </w:rPr>
              <w:t>14% "Neutral", 36% "Agree", 50% "Strongly Agree"</w:t>
            </w:r>
          </w:p>
          <w:p w14:paraId="79BE4FB2" w14:textId="77777777" w:rsidR="00933690" w:rsidRPr="00933690" w:rsidRDefault="00933690" w:rsidP="00933690">
            <w:pPr>
              <w:rPr>
                <w:sz w:val="20"/>
                <w:szCs w:val="20"/>
              </w:rPr>
            </w:pPr>
            <w:r w:rsidRPr="00933690">
              <w:rPr>
                <w:sz w:val="20"/>
                <w:szCs w:val="20"/>
              </w:rPr>
              <w:t>A consensus was reached for this statement.</w:t>
            </w:r>
          </w:p>
          <w:p w14:paraId="15044D83" w14:textId="77777777" w:rsidR="00933690" w:rsidRPr="00933690" w:rsidRDefault="00933690" w:rsidP="00933690">
            <w:pPr>
              <w:rPr>
                <w:sz w:val="20"/>
                <w:szCs w:val="20"/>
              </w:rPr>
            </w:pPr>
          </w:p>
          <w:p w14:paraId="611E5927" w14:textId="77777777" w:rsidR="00933690" w:rsidRPr="00933690" w:rsidRDefault="00933690" w:rsidP="00933690">
            <w:pPr>
              <w:rPr>
                <w:sz w:val="20"/>
                <w:szCs w:val="20"/>
              </w:rPr>
            </w:pPr>
            <w:r w:rsidRPr="00933690">
              <w:rPr>
                <w:sz w:val="20"/>
                <w:szCs w:val="20"/>
              </w:rPr>
              <w:t xml:space="preserve">Panellists feedback suggested there may be potential overlap between stability footwear and </w:t>
            </w:r>
            <w:proofErr w:type="spellStart"/>
            <w:r w:rsidRPr="00933690">
              <w:rPr>
                <w:sz w:val="20"/>
                <w:szCs w:val="20"/>
              </w:rPr>
              <w:t>oversplint</w:t>
            </w:r>
            <w:proofErr w:type="spellEnd"/>
            <w:r w:rsidRPr="00933690">
              <w:rPr>
                <w:sz w:val="20"/>
                <w:szCs w:val="20"/>
              </w:rPr>
              <w:t xml:space="preserve"> footwear, and that stability footwear was only to be issued to provide further stability and not just to accommodate the adjunct assistive aid such as an Ankle Foot Orthosis (AFO) or Knee Ankle Foot Orthosis (KAFO).</w:t>
            </w:r>
          </w:p>
          <w:p w14:paraId="644F20B5" w14:textId="77777777" w:rsidR="00933690" w:rsidRPr="00933690" w:rsidRDefault="00933690" w:rsidP="00933690">
            <w:pPr>
              <w:rPr>
                <w:sz w:val="20"/>
                <w:szCs w:val="20"/>
              </w:rPr>
            </w:pPr>
          </w:p>
          <w:p w14:paraId="4AA69D0A" w14:textId="77777777" w:rsidR="00933690" w:rsidRPr="00933690" w:rsidRDefault="00933690" w:rsidP="00933690">
            <w:pPr>
              <w:rPr>
                <w:sz w:val="20"/>
                <w:szCs w:val="20"/>
              </w:rPr>
            </w:pPr>
            <w:r w:rsidRPr="00933690">
              <w:rPr>
                <w:sz w:val="20"/>
                <w:szCs w:val="20"/>
              </w:rPr>
              <w:t>The following statement has been added based on panellist feedback.*</w:t>
            </w:r>
          </w:p>
        </w:tc>
      </w:tr>
      <w:tr w:rsidR="00933690" w:rsidRPr="00933690" w14:paraId="4F4D3D63" w14:textId="77777777" w:rsidTr="00933690">
        <w:tc>
          <w:tcPr>
            <w:tcW w:w="1653" w:type="dxa"/>
            <w:vMerge w:val="restart"/>
          </w:tcPr>
          <w:p w14:paraId="53176430" w14:textId="77777777" w:rsidR="00933690" w:rsidRPr="00933690" w:rsidRDefault="00933690" w:rsidP="00933690">
            <w:pPr>
              <w:jc w:val="both"/>
              <w:rPr>
                <w:sz w:val="20"/>
                <w:szCs w:val="20"/>
              </w:rPr>
            </w:pPr>
          </w:p>
        </w:tc>
        <w:tc>
          <w:tcPr>
            <w:tcW w:w="1064" w:type="dxa"/>
          </w:tcPr>
          <w:p w14:paraId="436B64F9"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0A0D6EA4" w14:textId="77777777" w:rsidR="00933690" w:rsidRPr="00933690" w:rsidRDefault="00933690" w:rsidP="00933690">
            <w:pPr>
              <w:jc w:val="both"/>
              <w:rPr>
                <w:sz w:val="20"/>
                <w:szCs w:val="20"/>
              </w:rPr>
            </w:pPr>
            <w:r w:rsidRPr="00933690">
              <w:rPr>
                <w:sz w:val="20"/>
                <w:szCs w:val="20"/>
              </w:rPr>
              <w:t>Disagree</w:t>
            </w:r>
          </w:p>
        </w:tc>
        <w:tc>
          <w:tcPr>
            <w:tcW w:w="1257" w:type="dxa"/>
          </w:tcPr>
          <w:p w14:paraId="405A3650" w14:textId="77777777" w:rsidR="00933690" w:rsidRPr="00933690" w:rsidRDefault="00933690" w:rsidP="00933690">
            <w:pPr>
              <w:jc w:val="both"/>
              <w:rPr>
                <w:sz w:val="20"/>
                <w:szCs w:val="20"/>
              </w:rPr>
            </w:pPr>
            <w:r w:rsidRPr="00933690">
              <w:rPr>
                <w:sz w:val="20"/>
                <w:szCs w:val="20"/>
              </w:rPr>
              <w:t>Somewhat Disagree</w:t>
            </w:r>
          </w:p>
        </w:tc>
        <w:tc>
          <w:tcPr>
            <w:tcW w:w="951" w:type="dxa"/>
          </w:tcPr>
          <w:p w14:paraId="5FE25F65" w14:textId="77777777" w:rsidR="00933690" w:rsidRPr="00933690" w:rsidRDefault="00933690" w:rsidP="00933690">
            <w:pPr>
              <w:jc w:val="both"/>
              <w:rPr>
                <w:sz w:val="20"/>
                <w:szCs w:val="20"/>
              </w:rPr>
            </w:pPr>
            <w:r w:rsidRPr="00933690">
              <w:rPr>
                <w:sz w:val="20"/>
                <w:szCs w:val="20"/>
              </w:rPr>
              <w:t>Neutral</w:t>
            </w:r>
          </w:p>
        </w:tc>
        <w:tc>
          <w:tcPr>
            <w:tcW w:w="1257" w:type="dxa"/>
          </w:tcPr>
          <w:p w14:paraId="0A7298B6" w14:textId="77777777" w:rsidR="00933690" w:rsidRPr="00933690" w:rsidRDefault="00933690" w:rsidP="00933690">
            <w:pPr>
              <w:jc w:val="both"/>
              <w:rPr>
                <w:sz w:val="20"/>
                <w:szCs w:val="20"/>
              </w:rPr>
            </w:pPr>
            <w:r w:rsidRPr="00933690">
              <w:rPr>
                <w:sz w:val="20"/>
                <w:szCs w:val="20"/>
              </w:rPr>
              <w:t>Somewhat Agree</w:t>
            </w:r>
          </w:p>
        </w:tc>
        <w:tc>
          <w:tcPr>
            <w:tcW w:w="791" w:type="dxa"/>
          </w:tcPr>
          <w:p w14:paraId="69592A9F" w14:textId="77777777" w:rsidR="00933690" w:rsidRPr="00933690" w:rsidRDefault="00933690" w:rsidP="00933690">
            <w:pPr>
              <w:jc w:val="both"/>
              <w:rPr>
                <w:sz w:val="20"/>
                <w:szCs w:val="20"/>
              </w:rPr>
            </w:pPr>
            <w:r w:rsidRPr="00933690">
              <w:rPr>
                <w:sz w:val="20"/>
                <w:szCs w:val="20"/>
              </w:rPr>
              <w:t>Agree</w:t>
            </w:r>
          </w:p>
        </w:tc>
        <w:tc>
          <w:tcPr>
            <w:tcW w:w="605" w:type="dxa"/>
          </w:tcPr>
          <w:p w14:paraId="1CC511EC" w14:textId="77777777" w:rsidR="00933690" w:rsidRPr="00933690" w:rsidRDefault="00933690" w:rsidP="00933690">
            <w:pPr>
              <w:jc w:val="both"/>
              <w:rPr>
                <w:sz w:val="20"/>
                <w:szCs w:val="20"/>
              </w:rPr>
            </w:pPr>
            <w:r w:rsidRPr="00933690">
              <w:rPr>
                <w:sz w:val="20"/>
                <w:szCs w:val="20"/>
              </w:rPr>
              <w:t>Strongly Agree</w:t>
            </w:r>
          </w:p>
        </w:tc>
      </w:tr>
      <w:tr w:rsidR="00933690" w:rsidRPr="00933690" w14:paraId="1425FBD1" w14:textId="77777777" w:rsidTr="00933690">
        <w:tc>
          <w:tcPr>
            <w:tcW w:w="1653" w:type="dxa"/>
            <w:vMerge/>
          </w:tcPr>
          <w:p w14:paraId="6138D0B6" w14:textId="77777777" w:rsidR="00933690" w:rsidRPr="00933690" w:rsidRDefault="00933690" w:rsidP="00933690">
            <w:pPr>
              <w:jc w:val="center"/>
              <w:rPr>
                <w:sz w:val="20"/>
                <w:szCs w:val="20"/>
              </w:rPr>
            </w:pPr>
          </w:p>
        </w:tc>
        <w:tc>
          <w:tcPr>
            <w:tcW w:w="1064" w:type="dxa"/>
          </w:tcPr>
          <w:p w14:paraId="5BABB679" w14:textId="77777777" w:rsidR="00933690" w:rsidRPr="00933690" w:rsidRDefault="00933690" w:rsidP="00933690">
            <w:pPr>
              <w:jc w:val="center"/>
              <w:rPr>
                <w:sz w:val="20"/>
                <w:szCs w:val="20"/>
              </w:rPr>
            </w:pPr>
            <w:r w:rsidRPr="00933690">
              <w:rPr>
                <w:sz w:val="20"/>
                <w:szCs w:val="20"/>
              </w:rPr>
              <w:t>1</w:t>
            </w:r>
          </w:p>
        </w:tc>
        <w:tc>
          <w:tcPr>
            <w:tcW w:w="1064" w:type="dxa"/>
          </w:tcPr>
          <w:p w14:paraId="6584306C" w14:textId="77777777" w:rsidR="00933690" w:rsidRPr="00933690" w:rsidRDefault="00933690" w:rsidP="00933690">
            <w:pPr>
              <w:jc w:val="center"/>
              <w:rPr>
                <w:sz w:val="20"/>
                <w:szCs w:val="20"/>
              </w:rPr>
            </w:pPr>
            <w:r w:rsidRPr="00933690">
              <w:rPr>
                <w:sz w:val="20"/>
                <w:szCs w:val="20"/>
              </w:rPr>
              <w:t>2</w:t>
            </w:r>
          </w:p>
        </w:tc>
        <w:tc>
          <w:tcPr>
            <w:tcW w:w="1257" w:type="dxa"/>
          </w:tcPr>
          <w:p w14:paraId="1B4291BA" w14:textId="77777777" w:rsidR="00933690" w:rsidRPr="00933690" w:rsidRDefault="00933690" w:rsidP="00933690">
            <w:pPr>
              <w:jc w:val="center"/>
              <w:rPr>
                <w:sz w:val="20"/>
                <w:szCs w:val="20"/>
              </w:rPr>
            </w:pPr>
            <w:r w:rsidRPr="00933690">
              <w:rPr>
                <w:sz w:val="20"/>
                <w:szCs w:val="20"/>
              </w:rPr>
              <w:t>3</w:t>
            </w:r>
          </w:p>
        </w:tc>
        <w:tc>
          <w:tcPr>
            <w:tcW w:w="951" w:type="dxa"/>
          </w:tcPr>
          <w:p w14:paraId="63DD5506" w14:textId="77777777" w:rsidR="00933690" w:rsidRPr="00933690" w:rsidRDefault="00933690" w:rsidP="00933690">
            <w:pPr>
              <w:jc w:val="center"/>
              <w:rPr>
                <w:sz w:val="20"/>
                <w:szCs w:val="20"/>
              </w:rPr>
            </w:pPr>
            <w:r w:rsidRPr="00933690">
              <w:rPr>
                <w:sz w:val="20"/>
                <w:szCs w:val="20"/>
              </w:rPr>
              <w:t>4</w:t>
            </w:r>
          </w:p>
        </w:tc>
        <w:tc>
          <w:tcPr>
            <w:tcW w:w="1257" w:type="dxa"/>
          </w:tcPr>
          <w:p w14:paraId="3D13B9D2" w14:textId="77777777" w:rsidR="00933690" w:rsidRPr="00933690" w:rsidRDefault="00933690" w:rsidP="00933690">
            <w:pPr>
              <w:jc w:val="center"/>
              <w:rPr>
                <w:sz w:val="20"/>
                <w:szCs w:val="20"/>
              </w:rPr>
            </w:pPr>
            <w:r w:rsidRPr="00933690">
              <w:rPr>
                <w:sz w:val="20"/>
                <w:szCs w:val="20"/>
              </w:rPr>
              <w:t>5</w:t>
            </w:r>
          </w:p>
        </w:tc>
        <w:tc>
          <w:tcPr>
            <w:tcW w:w="791" w:type="dxa"/>
          </w:tcPr>
          <w:p w14:paraId="38CC83AF" w14:textId="77777777" w:rsidR="00933690" w:rsidRPr="00933690" w:rsidRDefault="00933690" w:rsidP="00933690">
            <w:pPr>
              <w:jc w:val="center"/>
              <w:rPr>
                <w:sz w:val="20"/>
                <w:szCs w:val="20"/>
              </w:rPr>
            </w:pPr>
            <w:r w:rsidRPr="00933690">
              <w:rPr>
                <w:sz w:val="20"/>
                <w:szCs w:val="20"/>
              </w:rPr>
              <w:t>6</w:t>
            </w:r>
          </w:p>
        </w:tc>
        <w:tc>
          <w:tcPr>
            <w:tcW w:w="605" w:type="dxa"/>
          </w:tcPr>
          <w:p w14:paraId="18E4949D" w14:textId="77777777" w:rsidR="00933690" w:rsidRPr="00933690" w:rsidRDefault="00933690" w:rsidP="00933690">
            <w:pPr>
              <w:jc w:val="center"/>
              <w:rPr>
                <w:sz w:val="20"/>
                <w:szCs w:val="20"/>
              </w:rPr>
            </w:pPr>
            <w:r w:rsidRPr="00933690">
              <w:rPr>
                <w:sz w:val="20"/>
                <w:szCs w:val="20"/>
              </w:rPr>
              <w:t>7</w:t>
            </w:r>
          </w:p>
        </w:tc>
      </w:tr>
      <w:tr w:rsidR="00933690" w:rsidRPr="00933690" w14:paraId="74080B6A" w14:textId="77777777" w:rsidTr="00933690">
        <w:tc>
          <w:tcPr>
            <w:tcW w:w="1653" w:type="dxa"/>
          </w:tcPr>
          <w:p w14:paraId="103A3DEC" w14:textId="77777777" w:rsidR="00933690" w:rsidRPr="00933690" w:rsidRDefault="00933690" w:rsidP="00933690">
            <w:pPr>
              <w:rPr>
                <w:sz w:val="20"/>
                <w:szCs w:val="20"/>
              </w:rPr>
            </w:pPr>
            <w:r w:rsidRPr="00933690">
              <w:rPr>
                <w:sz w:val="20"/>
                <w:szCs w:val="20"/>
              </w:rPr>
              <w:t>Stability footwear is only to be issued as an adjunct to AFO's KAFO's where additional medio-lateral stability is required, and not just to accommodate the orthotic.</w:t>
            </w:r>
          </w:p>
        </w:tc>
        <w:tc>
          <w:tcPr>
            <w:tcW w:w="1064" w:type="dxa"/>
          </w:tcPr>
          <w:p w14:paraId="256634A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CFF44D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80183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D195FA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1774D7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8E429F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05" w:type="dxa"/>
          </w:tcPr>
          <w:p w14:paraId="142BEB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3AAD38C" w14:textId="77777777" w:rsidR="00933690" w:rsidRPr="00933690" w:rsidRDefault="00933690" w:rsidP="00933690">
      <w:pPr>
        <w:rPr>
          <w:sz w:val="20"/>
          <w:szCs w:val="20"/>
        </w:rPr>
      </w:pPr>
    </w:p>
    <w:p w14:paraId="7B828D61" w14:textId="77777777" w:rsidR="00933690" w:rsidRPr="00933690" w:rsidRDefault="00933690" w:rsidP="00933690">
      <w:pPr>
        <w:rPr>
          <w:sz w:val="20"/>
          <w:szCs w:val="20"/>
        </w:rPr>
      </w:pPr>
      <w:r w:rsidRPr="00933690">
        <w:rPr>
          <w:sz w:val="20"/>
          <w:szCs w:val="20"/>
        </w:rPr>
        <w:t>3)</w:t>
      </w:r>
    </w:p>
    <w:tbl>
      <w:tblPr>
        <w:tblStyle w:val="TableGrid"/>
        <w:tblW w:w="8642" w:type="dxa"/>
        <w:tblLook w:val="04A0" w:firstRow="1" w:lastRow="0" w:firstColumn="1" w:lastColumn="0" w:noHBand="0" w:noVBand="1"/>
      </w:tblPr>
      <w:tblGrid>
        <w:gridCol w:w="1617"/>
        <w:gridCol w:w="1022"/>
        <w:gridCol w:w="1023"/>
        <w:gridCol w:w="1207"/>
        <w:gridCol w:w="916"/>
        <w:gridCol w:w="1207"/>
        <w:gridCol w:w="764"/>
        <w:gridCol w:w="886"/>
      </w:tblGrid>
      <w:tr w:rsidR="00933690" w:rsidRPr="00933690" w14:paraId="46C94D29" w14:textId="77777777" w:rsidTr="00933690">
        <w:tc>
          <w:tcPr>
            <w:tcW w:w="8642" w:type="dxa"/>
            <w:gridSpan w:val="8"/>
          </w:tcPr>
          <w:p w14:paraId="5A76B540" w14:textId="77777777" w:rsidR="00933690" w:rsidRPr="00933690" w:rsidRDefault="00933690" w:rsidP="00933690">
            <w:pPr>
              <w:rPr>
                <w:sz w:val="20"/>
                <w:szCs w:val="20"/>
              </w:rPr>
            </w:pPr>
            <w:r w:rsidRPr="00933690">
              <w:rPr>
                <w:sz w:val="20"/>
                <w:szCs w:val="20"/>
              </w:rPr>
              <w:t>Panellists were asked to rank their agreement with the following statements concerning the degree of mobility impairment in children with CP that would be suitable for stability footwear both as a sole aid or in combination with another assistive aid in Round 2.</w:t>
            </w:r>
          </w:p>
          <w:p w14:paraId="17145190"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0189B7B7" w14:textId="77777777" w:rsidR="00933690" w:rsidRPr="00933690" w:rsidRDefault="00933690" w:rsidP="00933690">
            <w:pPr>
              <w:rPr>
                <w:sz w:val="20"/>
                <w:szCs w:val="20"/>
              </w:rPr>
            </w:pPr>
          </w:p>
          <w:p w14:paraId="1B599603" w14:textId="77777777" w:rsidR="00933690" w:rsidRPr="00933690" w:rsidRDefault="00933690" w:rsidP="00933690">
            <w:pPr>
              <w:rPr>
                <w:sz w:val="20"/>
                <w:szCs w:val="20"/>
              </w:rPr>
            </w:pPr>
            <w:r w:rsidRPr="00933690">
              <w:rPr>
                <w:sz w:val="20"/>
                <w:szCs w:val="20"/>
              </w:rPr>
              <w:t>Stability footwear may be used as a sole assistive intervention to assist both foot and ankle stability in walking in children with Gross Motor Functioning Classification Score (GMFCS) 1 and no significant tonal issues.</w:t>
            </w:r>
          </w:p>
          <w:p w14:paraId="56DCC336" w14:textId="77777777" w:rsidR="00933690" w:rsidRPr="00933690" w:rsidRDefault="00933690" w:rsidP="00933690">
            <w:pPr>
              <w:rPr>
                <w:sz w:val="20"/>
                <w:szCs w:val="20"/>
              </w:rPr>
            </w:pPr>
            <w:r w:rsidRPr="00933690">
              <w:rPr>
                <w:sz w:val="20"/>
                <w:szCs w:val="20"/>
              </w:rPr>
              <w:t>Median level of Agreement 6 ("Agree")</w:t>
            </w:r>
          </w:p>
          <w:p w14:paraId="6E39D6F4" w14:textId="77777777" w:rsidR="00933690" w:rsidRPr="00933690" w:rsidRDefault="00933690" w:rsidP="00933690">
            <w:pPr>
              <w:rPr>
                <w:sz w:val="20"/>
                <w:szCs w:val="20"/>
              </w:rPr>
            </w:pPr>
            <w:r w:rsidRPr="00933690">
              <w:rPr>
                <w:sz w:val="20"/>
                <w:szCs w:val="20"/>
              </w:rPr>
              <w:t>7% "Somewhat Disagree", 7% "Neutral", 14% "Somewhat Agree", 43% "Agree", 29% "Strongly Agree"</w:t>
            </w:r>
          </w:p>
          <w:p w14:paraId="3BF83930" w14:textId="77777777" w:rsidR="00933690" w:rsidRPr="00933690" w:rsidRDefault="00933690" w:rsidP="00933690">
            <w:pPr>
              <w:rPr>
                <w:sz w:val="20"/>
                <w:szCs w:val="20"/>
              </w:rPr>
            </w:pPr>
          </w:p>
          <w:p w14:paraId="3CB6CBAB" w14:textId="77777777" w:rsidR="00933690" w:rsidRPr="00933690" w:rsidRDefault="00933690" w:rsidP="00933690">
            <w:pPr>
              <w:rPr>
                <w:sz w:val="20"/>
                <w:szCs w:val="20"/>
              </w:rPr>
            </w:pPr>
            <w:r w:rsidRPr="00933690">
              <w:rPr>
                <w:sz w:val="20"/>
                <w:szCs w:val="20"/>
              </w:rPr>
              <w:t>Stability footwear may be used alongside other assistive aids to assist walking and standing in ambulant children GMFCS 1-3 with tonal issues.</w:t>
            </w:r>
          </w:p>
          <w:p w14:paraId="4BB021CF" w14:textId="77777777" w:rsidR="00933690" w:rsidRPr="00933690" w:rsidRDefault="00933690" w:rsidP="00933690">
            <w:pPr>
              <w:rPr>
                <w:sz w:val="20"/>
                <w:szCs w:val="20"/>
              </w:rPr>
            </w:pPr>
            <w:r w:rsidRPr="00933690">
              <w:rPr>
                <w:sz w:val="20"/>
                <w:szCs w:val="20"/>
              </w:rPr>
              <w:t>Median level of Agreement 6 ("Agree")</w:t>
            </w:r>
          </w:p>
          <w:p w14:paraId="3F0DCF00" w14:textId="77777777" w:rsidR="00933690" w:rsidRPr="00933690" w:rsidRDefault="00933690" w:rsidP="00933690">
            <w:pPr>
              <w:rPr>
                <w:sz w:val="20"/>
                <w:szCs w:val="20"/>
              </w:rPr>
            </w:pPr>
            <w:r w:rsidRPr="00933690">
              <w:rPr>
                <w:sz w:val="20"/>
                <w:szCs w:val="20"/>
              </w:rPr>
              <w:t>14% "Neutral", 7% "Somewhat Agree", 43% "Agree", 36% "Strongly Agree"</w:t>
            </w:r>
          </w:p>
          <w:p w14:paraId="0FCB13D0" w14:textId="77777777" w:rsidR="00933690" w:rsidRPr="00933690" w:rsidRDefault="00933690" w:rsidP="00933690">
            <w:pPr>
              <w:rPr>
                <w:sz w:val="20"/>
                <w:szCs w:val="20"/>
              </w:rPr>
            </w:pPr>
            <w:r w:rsidRPr="00933690">
              <w:rPr>
                <w:sz w:val="20"/>
                <w:szCs w:val="20"/>
              </w:rPr>
              <w:t xml:space="preserve">A consensus was reached for this statement. </w:t>
            </w:r>
          </w:p>
          <w:p w14:paraId="7CC3B9BF" w14:textId="77777777" w:rsidR="00933690" w:rsidRPr="00933690" w:rsidRDefault="00933690" w:rsidP="00933690">
            <w:pPr>
              <w:rPr>
                <w:sz w:val="20"/>
                <w:szCs w:val="20"/>
              </w:rPr>
            </w:pPr>
          </w:p>
          <w:p w14:paraId="7BB9D483" w14:textId="77777777" w:rsidR="00933690" w:rsidRPr="00933690" w:rsidRDefault="00933690" w:rsidP="00933690">
            <w:pPr>
              <w:rPr>
                <w:sz w:val="20"/>
                <w:szCs w:val="20"/>
              </w:rPr>
            </w:pPr>
            <w:r w:rsidRPr="00933690">
              <w:rPr>
                <w:sz w:val="20"/>
                <w:szCs w:val="20"/>
              </w:rPr>
              <w:t>Stability footwear may be used alongside other assistive aids to assist standing and transfer in non-ambulant children GMFCS 3-4.</w:t>
            </w:r>
          </w:p>
          <w:p w14:paraId="231A96CF" w14:textId="77777777" w:rsidR="00933690" w:rsidRPr="00933690" w:rsidRDefault="00933690" w:rsidP="00933690">
            <w:pPr>
              <w:rPr>
                <w:sz w:val="20"/>
                <w:szCs w:val="20"/>
              </w:rPr>
            </w:pPr>
            <w:r w:rsidRPr="00933690">
              <w:rPr>
                <w:sz w:val="20"/>
                <w:szCs w:val="20"/>
              </w:rPr>
              <w:t>Median level of Agreement 6 ("Agree")</w:t>
            </w:r>
          </w:p>
          <w:p w14:paraId="4E18485C" w14:textId="77777777" w:rsidR="00933690" w:rsidRPr="00933690" w:rsidRDefault="00933690" w:rsidP="00933690">
            <w:pPr>
              <w:rPr>
                <w:sz w:val="20"/>
                <w:szCs w:val="20"/>
              </w:rPr>
            </w:pPr>
            <w:r w:rsidRPr="00933690">
              <w:rPr>
                <w:sz w:val="20"/>
                <w:szCs w:val="20"/>
              </w:rPr>
              <w:t>14% "Neutral", 14% "Somewhat Agree", 43% "Agree", 29% "Strongly Agree"</w:t>
            </w:r>
          </w:p>
          <w:p w14:paraId="149CBE00" w14:textId="77777777" w:rsidR="00933690" w:rsidRPr="00933690" w:rsidRDefault="00933690" w:rsidP="00933690">
            <w:pPr>
              <w:rPr>
                <w:sz w:val="20"/>
                <w:szCs w:val="20"/>
              </w:rPr>
            </w:pPr>
          </w:p>
          <w:p w14:paraId="5C31D1E7" w14:textId="77777777" w:rsidR="00933690" w:rsidRPr="00933690" w:rsidRDefault="00933690" w:rsidP="00933690">
            <w:pPr>
              <w:rPr>
                <w:sz w:val="20"/>
                <w:szCs w:val="20"/>
              </w:rPr>
            </w:pPr>
            <w:r w:rsidRPr="00933690">
              <w:rPr>
                <w:sz w:val="20"/>
                <w:szCs w:val="20"/>
              </w:rPr>
              <w:t>Panellists feedback suggested there was potential ambiguity with the term "alongside"; panellists questioned did this mean stability footwear was to be used at different times or simultaneously with the other assistive aid.</w:t>
            </w:r>
          </w:p>
          <w:p w14:paraId="7E4E64D4" w14:textId="77777777" w:rsidR="00933690" w:rsidRPr="00933690" w:rsidRDefault="00933690" w:rsidP="00933690">
            <w:pPr>
              <w:rPr>
                <w:sz w:val="20"/>
                <w:szCs w:val="20"/>
              </w:rPr>
            </w:pPr>
          </w:p>
          <w:p w14:paraId="207F1805" w14:textId="77777777" w:rsidR="00933690" w:rsidRPr="00933690" w:rsidRDefault="00933690" w:rsidP="00933690">
            <w:pPr>
              <w:rPr>
                <w:sz w:val="20"/>
                <w:szCs w:val="20"/>
              </w:rPr>
            </w:pPr>
            <w:r w:rsidRPr="00933690">
              <w:rPr>
                <w:sz w:val="20"/>
                <w:szCs w:val="20"/>
              </w:rPr>
              <w:t>The following statements have been slightly modified based on panellist feedback.*</w:t>
            </w:r>
          </w:p>
        </w:tc>
      </w:tr>
      <w:tr w:rsidR="00933690" w:rsidRPr="00933690" w14:paraId="75E17112" w14:textId="77777777" w:rsidTr="00933690">
        <w:tc>
          <w:tcPr>
            <w:tcW w:w="1673" w:type="dxa"/>
            <w:vMerge w:val="restart"/>
          </w:tcPr>
          <w:p w14:paraId="33A1F377" w14:textId="77777777" w:rsidR="00933690" w:rsidRPr="00933690" w:rsidRDefault="00933690" w:rsidP="00933690">
            <w:pPr>
              <w:jc w:val="both"/>
              <w:rPr>
                <w:sz w:val="20"/>
                <w:szCs w:val="20"/>
              </w:rPr>
            </w:pPr>
          </w:p>
        </w:tc>
        <w:tc>
          <w:tcPr>
            <w:tcW w:w="1054" w:type="dxa"/>
          </w:tcPr>
          <w:p w14:paraId="6705E057" w14:textId="77777777" w:rsidR="00933690" w:rsidRPr="00933690" w:rsidRDefault="00933690" w:rsidP="00933690">
            <w:pPr>
              <w:jc w:val="both"/>
              <w:rPr>
                <w:sz w:val="20"/>
                <w:szCs w:val="20"/>
              </w:rPr>
            </w:pPr>
            <w:r w:rsidRPr="00933690">
              <w:rPr>
                <w:sz w:val="20"/>
                <w:szCs w:val="20"/>
              </w:rPr>
              <w:t>Strongly Disagree</w:t>
            </w:r>
          </w:p>
        </w:tc>
        <w:tc>
          <w:tcPr>
            <w:tcW w:w="1054" w:type="dxa"/>
          </w:tcPr>
          <w:p w14:paraId="677C47B7" w14:textId="77777777" w:rsidR="00933690" w:rsidRPr="00933690" w:rsidRDefault="00933690" w:rsidP="00933690">
            <w:pPr>
              <w:jc w:val="both"/>
              <w:rPr>
                <w:sz w:val="20"/>
                <w:szCs w:val="20"/>
              </w:rPr>
            </w:pPr>
            <w:r w:rsidRPr="00933690">
              <w:rPr>
                <w:sz w:val="20"/>
                <w:szCs w:val="20"/>
              </w:rPr>
              <w:t>Disagree</w:t>
            </w:r>
          </w:p>
        </w:tc>
        <w:tc>
          <w:tcPr>
            <w:tcW w:w="1245" w:type="dxa"/>
          </w:tcPr>
          <w:p w14:paraId="25D816B7" w14:textId="77777777" w:rsidR="00933690" w:rsidRPr="00933690" w:rsidRDefault="00933690" w:rsidP="00933690">
            <w:pPr>
              <w:jc w:val="both"/>
              <w:rPr>
                <w:sz w:val="20"/>
                <w:szCs w:val="20"/>
              </w:rPr>
            </w:pPr>
            <w:r w:rsidRPr="00933690">
              <w:rPr>
                <w:sz w:val="20"/>
                <w:szCs w:val="20"/>
              </w:rPr>
              <w:t>Somewhat Disagree</w:t>
            </w:r>
          </w:p>
        </w:tc>
        <w:tc>
          <w:tcPr>
            <w:tcW w:w="943" w:type="dxa"/>
          </w:tcPr>
          <w:p w14:paraId="6DEC3F26" w14:textId="77777777" w:rsidR="00933690" w:rsidRPr="00933690" w:rsidRDefault="00933690" w:rsidP="00933690">
            <w:pPr>
              <w:jc w:val="both"/>
              <w:rPr>
                <w:sz w:val="20"/>
                <w:szCs w:val="20"/>
              </w:rPr>
            </w:pPr>
            <w:r w:rsidRPr="00933690">
              <w:rPr>
                <w:sz w:val="20"/>
                <w:szCs w:val="20"/>
              </w:rPr>
              <w:t>Neutral</w:t>
            </w:r>
          </w:p>
        </w:tc>
        <w:tc>
          <w:tcPr>
            <w:tcW w:w="1245" w:type="dxa"/>
          </w:tcPr>
          <w:p w14:paraId="1B3F7863" w14:textId="77777777" w:rsidR="00933690" w:rsidRPr="00933690" w:rsidRDefault="00933690" w:rsidP="00933690">
            <w:pPr>
              <w:jc w:val="both"/>
              <w:rPr>
                <w:sz w:val="20"/>
                <w:szCs w:val="20"/>
              </w:rPr>
            </w:pPr>
            <w:r w:rsidRPr="00933690">
              <w:rPr>
                <w:sz w:val="20"/>
                <w:szCs w:val="20"/>
              </w:rPr>
              <w:t>Somewhat Agree</w:t>
            </w:r>
          </w:p>
        </w:tc>
        <w:tc>
          <w:tcPr>
            <w:tcW w:w="785" w:type="dxa"/>
          </w:tcPr>
          <w:p w14:paraId="6CFA30E0" w14:textId="77777777" w:rsidR="00933690" w:rsidRPr="00933690" w:rsidRDefault="00933690" w:rsidP="00933690">
            <w:pPr>
              <w:jc w:val="both"/>
              <w:rPr>
                <w:sz w:val="20"/>
                <w:szCs w:val="20"/>
              </w:rPr>
            </w:pPr>
            <w:r w:rsidRPr="00933690">
              <w:rPr>
                <w:sz w:val="20"/>
                <w:szCs w:val="20"/>
              </w:rPr>
              <w:t>Agree</w:t>
            </w:r>
          </w:p>
        </w:tc>
        <w:tc>
          <w:tcPr>
            <w:tcW w:w="643" w:type="dxa"/>
          </w:tcPr>
          <w:p w14:paraId="5531E315" w14:textId="77777777" w:rsidR="00933690" w:rsidRPr="00933690" w:rsidRDefault="00933690" w:rsidP="00933690">
            <w:pPr>
              <w:jc w:val="both"/>
              <w:rPr>
                <w:sz w:val="20"/>
                <w:szCs w:val="20"/>
              </w:rPr>
            </w:pPr>
            <w:r w:rsidRPr="00933690">
              <w:rPr>
                <w:sz w:val="20"/>
                <w:szCs w:val="20"/>
              </w:rPr>
              <w:t>Strongly Agree</w:t>
            </w:r>
          </w:p>
        </w:tc>
      </w:tr>
      <w:tr w:rsidR="00933690" w:rsidRPr="00933690" w14:paraId="450804A1" w14:textId="77777777" w:rsidTr="00933690">
        <w:tc>
          <w:tcPr>
            <w:tcW w:w="1673" w:type="dxa"/>
            <w:vMerge/>
          </w:tcPr>
          <w:p w14:paraId="64BBB493" w14:textId="77777777" w:rsidR="00933690" w:rsidRPr="00933690" w:rsidRDefault="00933690" w:rsidP="00933690">
            <w:pPr>
              <w:jc w:val="center"/>
              <w:rPr>
                <w:sz w:val="20"/>
                <w:szCs w:val="20"/>
              </w:rPr>
            </w:pPr>
          </w:p>
        </w:tc>
        <w:tc>
          <w:tcPr>
            <w:tcW w:w="1054" w:type="dxa"/>
          </w:tcPr>
          <w:p w14:paraId="100B611E" w14:textId="77777777" w:rsidR="00933690" w:rsidRPr="00933690" w:rsidRDefault="00933690" w:rsidP="00933690">
            <w:pPr>
              <w:jc w:val="center"/>
              <w:rPr>
                <w:sz w:val="20"/>
                <w:szCs w:val="20"/>
              </w:rPr>
            </w:pPr>
            <w:r w:rsidRPr="00933690">
              <w:rPr>
                <w:sz w:val="20"/>
                <w:szCs w:val="20"/>
              </w:rPr>
              <w:t>1</w:t>
            </w:r>
          </w:p>
        </w:tc>
        <w:tc>
          <w:tcPr>
            <w:tcW w:w="1054" w:type="dxa"/>
          </w:tcPr>
          <w:p w14:paraId="1F997D17" w14:textId="77777777" w:rsidR="00933690" w:rsidRPr="00933690" w:rsidRDefault="00933690" w:rsidP="00933690">
            <w:pPr>
              <w:jc w:val="center"/>
              <w:rPr>
                <w:sz w:val="20"/>
                <w:szCs w:val="20"/>
              </w:rPr>
            </w:pPr>
            <w:r w:rsidRPr="00933690">
              <w:rPr>
                <w:sz w:val="20"/>
                <w:szCs w:val="20"/>
              </w:rPr>
              <w:t>2</w:t>
            </w:r>
          </w:p>
        </w:tc>
        <w:tc>
          <w:tcPr>
            <w:tcW w:w="1245" w:type="dxa"/>
          </w:tcPr>
          <w:p w14:paraId="5E608FE1" w14:textId="77777777" w:rsidR="00933690" w:rsidRPr="00933690" w:rsidRDefault="00933690" w:rsidP="00933690">
            <w:pPr>
              <w:jc w:val="center"/>
              <w:rPr>
                <w:sz w:val="20"/>
                <w:szCs w:val="20"/>
              </w:rPr>
            </w:pPr>
            <w:r w:rsidRPr="00933690">
              <w:rPr>
                <w:sz w:val="20"/>
                <w:szCs w:val="20"/>
              </w:rPr>
              <w:t>3</w:t>
            </w:r>
          </w:p>
        </w:tc>
        <w:tc>
          <w:tcPr>
            <w:tcW w:w="943" w:type="dxa"/>
          </w:tcPr>
          <w:p w14:paraId="397C913E" w14:textId="77777777" w:rsidR="00933690" w:rsidRPr="00933690" w:rsidRDefault="00933690" w:rsidP="00933690">
            <w:pPr>
              <w:jc w:val="center"/>
              <w:rPr>
                <w:sz w:val="20"/>
                <w:szCs w:val="20"/>
              </w:rPr>
            </w:pPr>
            <w:r w:rsidRPr="00933690">
              <w:rPr>
                <w:sz w:val="20"/>
                <w:szCs w:val="20"/>
              </w:rPr>
              <w:t>4</w:t>
            </w:r>
          </w:p>
        </w:tc>
        <w:tc>
          <w:tcPr>
            <w:tcW w:w="1245" w:type="dxa"/>
          </w:tcPr>
          <w:p w14:paraId="7ADCBD94" w14:textId="77777777" w:rsidR="00933690" w:rsidRPr="00933690" w:rsidRDefault="00933690" w:rsidP="00933690">
            <w:pPr>
              <w:jc w:val="center"/>
              <w:rPr>
                <w:sz w:val="20"/>
                <w:szCs w:val="20"/>
              </w:rPr>
            </w:pPr>
            <w:r w:rsidRPr="00933690">
              <w:rPr>
                <w:sz w:val="20"/>
                <w:szCs w:val="20"/>
              </w:rPr>
              <w:t>5</w:t>
            </w:r>
          </w:p>
        </w:tc>
        <w:tc>
          <w:tcPr>
            <w:tcW w:w="785" w:type="dxa"/>
          </w:tcPr>
          <w:p w14:paraId="0161D09A" w14:textId="77777777" w:rsidR="00933690" w:rsidRPr="00933690" w:rsidRDefault="00933690" w:rsidP="00933690">
            <w:pPr>
              <w:jc w:val="center"/>
              <w:rPr>
                <w:sz w:val="20"/>
                <w:szCs w:val="20"/>
              </w:rPr>
            </w:pPr>
            <w:r w:rsidRPr="00933690">
              <w:rPr>
                <w:sz w:val="20"/>
                <w:szCs w:val="20"/>
              </w:rPr>
              <w:t>6</w:t>
            </w:r>
          </w:p>
        </w:tc>
        <w:tc>
          <w:tcPr>
            <w:tcW w:w="643" w:type="dxa"/>
          </w:tcPr>
          <w:p w14:paraId="208C64E9" w14:textId="77777777" w:rsidR="00933690" w:rsidRPr="00933690" w:rsidRDefault="00933690" w:rsidP="00933690">
            <w:pPr>
              <w:jc w:val="center"/>
              <w:rPr>
                <w:sz w:val="20"/>
                <w:szCs w:val="20"/>
              </w:rPr>
            </w:pPr>
            <w:r w:rsidRPr="00933690">
              <w:rPr>
                <w:sz w:val="20"/>
                <w:szCs w:val="20"/>
              </w:rPr>
              <w:t>7</w:t>
            </w:r>
          </w:p>
        </w:tc>
      </w:tr>
      <w:tr w:rsidR="00933690" w:rsidRPr="00933690" w14:paraId="1AA4DFAB" w14:textId="77777777" w:rsidTr="00933690">
        <w:tc>
          <w:tcPr>
            <w:tcW w:w="1673" w:type="dxa"/>
          </w:tcPr>
          <w:p w14:paraId="5FA66C7D" w14:textId="77777777" w:rsidR="00933690" w:rsidRPr="00933690" w:rsidRDefault="00933690" w:rsidP="00933690">
            <w:pPr>
              <w:rPr>
                <w:sz w:val="20"/>
                <w:szCs w:val="20"/>
              </w:rPr>
            </w:pPr>
            <w:r w:rsidRPr="00933690">
              <w:rPr>
                <w:sz w:val="20"/>
                <w:szCs w:val="20"/>
              </w:rPr>
              <w:t>Stability footwear may be used as a sole assistive intervention to assist both foot and ankle stability in walking in children with GMFCS 1 and no significant tonal issues.</w:t>
            </w:r>
          </w:p>
        </w:tc>
        <w:tc>
          <w:tcPr>
            <w:tcW w:w="1054" w:type="dxa"/>
          </w:tcPr>
          <w:p w14:paraId="0E9CF1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35E57E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40308B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159B8D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0A14CD4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5B12CC1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43" w:type="dxa"/>
          </w:tcPr>
          <w:p w14:paraId="7B2D79C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E1CC491" w14:textId="77777777" w:rsidTr="00933690">
        <w:tc>
          <w:tcPr>
            <w:tcW w:w="1673" w:type="dxa"/>
          </w:tcPr>
          <w:p w14:paraId="42257505" w14:textId="77777777" w:rsidR="00933690" w:rsidRPr="00933690" w:rsidRDefault="00933690" w:rsidP="00933690">
            <w:pPr>
              <w:rPr>
                <w:sz w:val="20"/>
                <w:szCs w:val="20"/>
              </w:rPr>
            </w:pPr>
            <w:r w:rsidRPr="00933690">
              <w:rPr>
                <w:sz w:val="20"/>
                <w:szCs w:val="20"/>
              </w:rPr>
              <w:t>Stability footwear may be used simultaneously with other assistive aids to assist standing and transfer in non-ambulant children GMFCS 3-4. This footwear must be issued to assist stability and not just to accommodate the associated assistive aid</w:t>
            </w:r>
          </w:p>
        </w:tc>
        <w:tc>
          <w:tcPr>
            <w:tcW w:w="1054" w:type="dxa"/>
          </w:tcPr>
          <w:p w14:paraId="320708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52E76F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13B1A6E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15D206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0CB198A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143A8BE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43" w:type="dxa"/>
          </w:tcPr>
          <w:p w14:paraId="2515BD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0ADBE66" w14:textId="77777777" w:rsidR="00933690" w:rsidRPr="00933690" w:rsidRDefault="00933690" w:rsidP="00933690">
      <w:pPr>
        <w:rPr>
          <w:sz w:val="20"/>
          <w:szCs w:val="20"/>
        </w:rPr>
      </w:pPr>
    </w:p>
    <w:p w14:paraId="646E3315" w14:textId="77777777" w:rsidR="00933690" w:rsidRPr="00933690" w:rsidRDefault="00933690" w:rsidP="00933690">
      <w:pPr>
        <w:rPr>
          <w:sz w:val="20"/>
          <w:szCs w:val="20"/>
        </w:rPr>
      </w:pPr>
    </w:p>
    <w:p w14:paraId="72AA9946" w14:textId="77777777" w:rsidR="00933690" w:rsidRPr="00933690" w:rsidRDefault="00933690" w:rsidP="00933690">
      <w:pPr>
        <w:rPr>
          <w:sz w:val="20"/>
          <w:szCs w:val="20"/>
        </w:rPr>
      </w:pPr>
    </w:p>
    <w:p w14:paraId="15C6FACF" w14:textId="77777777" w:rsidR="00933690" w:rsidRPr="00933690" w:rsidRDefault="00933690" w:rsidP="00933690">
      <w:pPr>
        <w:rPr>
          <w:sz w:val="20"/>
          <w:szCs w:val="20"/>
        </w:rPr>
      </w:pPr>
      <w:r w:rsidRPr="00933690">
        <w:rPr>
          <w:sz w:val="20"/>
          <w:szCs w:val="20"/>
        </w:rPr>
        <w:t>4)</w:t>
      </w:r>
    </w:p>
    <w:tbl>
      <w:tblPr>
        <w:tblStyle w:val="TableGrid"/>
        <w:tblW w:w="8642" w:type="dxa"/>
        <w:tblLook w:val="04A0" w:firstRow="1" w:lastRow="0" w:firstColumn="1" w:lastColumn="0" w:noHBand="0" w:noVBand="1"/>
      </w:tblPr>
      <w:tblGrid>
        <w:gridCol w:w="1477"/>
        <w:gridCol w:w="7165"/>
      </w:tblGrid>
      <w:tr w:rsidR="00933690" w:rsidRPr="00933690" w14:paraId="0D51B1F6" w14:textId="77777777" w:rsidTr="00933690">
        <w:tc>
          <w:tcPr>
            <w:tcW w:w="8642" w:type="dxa"/>
            <w:gridSpan w:val="2"/>
          </w:tcPr>
          <w:p w14:paraId="0D908BBA" w14:textId="77777777" w:rsidR="00933690" w:rsidRPr="00933690" w:rsidRDefault="00933690" w:rsidP="00933690">
            <w:pPr>
              <w:rPr>
                <w:rFonts w:cstheme="minorHAnsi"/>
                <w:sz w:val="20"/>
                <w:szCs w:val="20"/>
              </w:rPr>
            </w:pPr>
            <w:r w:rsidRPr="00933690">
              <w:rPr>
                <w:rFonts w:cstheme="minorHAnsi"/>
                <w:sz w:val="20"/>
                <w:szCs w:val="20"/>
              </w:rPr>
              <w:t>Panellists were presented with the following options in relation to the suitable age range for stability footwear intervention for CP in Round 2.</w:t>
            </w:r>
          </w:p>
          <w:p w14:paraId="7D4D1EB5"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129FF22E" w14:textId="77777777" w:rsidR="00933690" w:rsidRPr="00933690" w:rsidRDefault="00933690" w:rsidP="00933690">
            <w:pPr>
              <w:rPr>
                <w:rFonts w:cstheme="minorHAnsi"/>
                <w:sz w:val="20"/>
                <w:szCs w:val="20"/>
              </w:rPr>
            </w:pPr>
          </w:p>
          <w:p w14:paraId="1D1A7BE5"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69%</w:t>
            </w:r>
          </w:p>
          <w:p w14:paraId="1C0FC7FA"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 15%</w:t>
            </w:r>
          </w:p>
          <w:p w14:paraId="247775BF" w14:textId="77777777" w:rsidR="00933690" w:rsidRPr="00933690" w:rsidRDefault="00933690" w:rsidP="00933690">
            <w:pPr>
              <w:rPr>
                <w:rFonts w:cstheme="minorHAnsi"/>
                <w:sz w:val="20"/>
                <w:szCs w:val="20"/>
              </w:rPr>
            </w:pPr>
            <w:r w:rsidRPr="00933690">
              <w:rPr>
                <w:rFonts w:cstheme="minorHAnsi"/>
                <w:sz w:val="20"/>
                <w:szCs w:val="20"/>
              </w:rPr>
              <w:t>Option 3, 3-18 years (with assessed adult transition care) 8%</w:t>
            </w:r>
          </w:p>
          <w:p w14:paraId="15ECF582" w14:textId="77777777" w:rsidR="00933690" w:rsidRPr="00933690" w:rsidRDefault="00933690" w:rsidP="00933690">
            <w:pPr>
              <w:rPr>
                <w:rFonts w:cstheme="minorHAnsi"/>
                <w:sz w:val="20"/>
                <w:szCs w:val="20"/>
              </w:rPr>
            </w:pPr>
            <w:r w:rsidRPr="00933690">
              <w:rPr>
                <w:rFonts w:cstheme="minorHAnsi"/>
                <w:sz w:val="20"/>
                <w:szCs w:val="20"/>
              </w:rPr>
              <w:t>Option 4, N/A I do not feel this condition is suitable for stability footwear intervention 8%</w:t>
            </w:r>
          </w:p>
          <w:p w14:paraId="3E933CE4" w14:textId="77777777" w:rsidR="00933690" w:rsidRPr="00933690" w:rsidRDefault="00933690" w:rsidP="00933690">
            <w:pPr>
              <w:rPr>
                <w:rFonts w:cstheme="minorHAnsi"/>
                <w:sz w:val="20"/>
                <w:szCs w:val="20"/>
              </w:rPr>
            </w:pPr>
          </w:p>
          <w:p w14:paraId="3193C74D" w14:textId="77777777" w:rsidR="00933690" w:rsidRPr="00933690" w:rsidRDefault="00933690" w:rsidP="00933690">
            <w:pPr>
              <w:rPr>
                <w:rFonts w:cstheme="minorHAnsi"/>
                <w:sz w:val="20"/>
                <w:szCs w:val="20"/>
              </w:rPr>
            </w:pPr>
            <w:r w:rsidRPr="00933690">
              <w:rPr>
                <w:rFonts w:cstheme="minorHAnsi"/>
                <w:sz w:val="20"/>
                <w:szCs w:val="20"/>
              </w:rPr>
              <w:t>No specific panellist feedback was given to inform any further modification of these options. However, you may consider the distribution of the panel's response to either change or maintain your previous option.</w:t>
            </w:r>
          </w:p>
        </w:tc>
      </w:tr>
      <w:tr w:rsidR="00933690" w:rsidRPr="00933690" w14:paraId="494D4E2E" w14:textId="77777777" w:rsidTr="00933690">
        <w:tc>
          <w:tcPr>
            <w:tcW w:w="1477" w:type="dxa"/>
          </w:tcPr>
          <w:p w14:paraId="1224EDCE"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165" w:type="dxa"/>
          </w:tcPr>
          <w:p w14:paraId="2DC3BD98"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w:t>
            </w:r>
          </w:p>
        </w:tc>
      </w:tr>
      <w:tr w:rsidR="00933690" w:rsidRPr="00933690" w14:paraId="1A4DA10C" w14:textId="77777777" w:rsidTr="00933690">
        <w:tc>
          <w:tcPr>
            <w:tcW w:w="1477" w:type="dxa"/>
          </w:tcPr>
          <w:p w14:paraId="35BD0C02"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165" w:type="dxa"/>
          </w:tcPr>
          <w:p w14:paraId="308285A4"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w:t>
            </w:r>
          </w:p>
        </w:tc>
      </w:tr>
      <w:tr w:rsidR="00933690" w:rsidRPr="00933690" w14:paraId="7FCBBC34" w14:textId="77777777" w:rsidTr="00933690">
        <w:tc>
          <w:tcPr>
            <w:tcW w:w="1477" w:type="dxa"/>
          </w:tcPr>
          <w:p w14:paraId="2F28133D"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165" w:type="dxa"/>
          </w:tcPr>
          <w:p w14:paraId="2F76E8BF" w14:textId="77777777" w:rsidR="00933690" w:rsidRPr="00933690" w:rsidRDefault="00933690" w:rsidP="00933690">
            <w:pPr>
              <w:rPr>
                <w:rFonts w:cstheme="minorHAnsi"/>
                <w:sz w:val="20"/>
                <w:szCs w:val="20"/>
              </w:rPr>
            </w:pPr>
            <w:r w:rsidRPr="00933690">
              <w:rPr>
                <w:rFonts w:cstheme="minorHAnsi"/>
                <w:sz w:val="20"/>
                <w:szCs w:val="20"/>
              </w:rPr>
              <w:t>Option 3, 3-18 years (with assessed adult transition care)</w:t>
            </w:r>
          </w:p>
        </w:tc>
      </w:tr>
      <w:tr w:rsidR="00933690" w:rsidRPr="00933690" w14:paraId="21F53405" w14:textId="77777777" w:rsidTr="00933690">
        <w:tc>
          <w:tcPr>
            <w:tcW w:w="1477" w:type="dxa"/>
          </w:tcPr>
          <w:p w14:paraId="46000868"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165" w:type="dxa"/>
          </w:tcPr>
          <w:p w14:paraId="0A4F5ED1" w14:textId="77777777" w:rsidR="00933690" w:rsidRPr="00933690" w:rsidRDefault="00933690" w:rsidP="00933690">
            <w:pPr>
              <w:rPr>
                <w:rFonts w:cstheme="minorHAnsi"/>
                <w:sz w:val="20"/>
                <w:szCs w:val="20"/>
              </w:rPr>
            </w:pPr>
            <w:r w:rsidRPr="00933690">
              <w:rPr>
                <w:rFonts w:cstheme="minorHAnsi"/>
                <w:sz w:val="20"/>
                <w:szCs w:val="20"/>
              </w:rPr>
              <w:t>Option 4, N/A I do not feel this condition is suitable for stability footwear intervention.</w:t>
            </w:r>
          </w:p>
        </w:tc>
      </w:tr>
    </w:tbl>
    <w:p w14:paraId="56D97137" w14:textId="77777777" w:rsidR="00933690" w:rsidRPr="00933690" w:rsidRDefault="00933690" w:rsidP="00933690">
      <w:pPr>
        <w:rPr>
          <w:sz w:val="20"/>
          <w:szCs w:val="20"/>
        </w:rPr>
      </w:pPr>
    </w:p>
    <w:p w14:paraId="6ED93D2B" w14:textId="77777777" w:rsidR="00933690" w:rsidRPr="00933690" w:rsidRDefault="00933690" w:rsidP="00933690">
      <w:pPr>
        <w:rPr>
          <w:sz w:val="20"/>
          <w:szCs w:val="20"/>
        </w:rPr>
      </w:pPr>
      <w:r w:rsidRPr="00933690">
        <w:rPr>
          <w:sz w:val="20"/>
          <w:szCs w:val="20"/>
        </w:rPr>
        <w:t>5)</w:t>
      </w:r>
    </w:p>
    <w:tbl>
      <w:tblPr>
        <w:tblStyle w:val="TableGrid"/>
        <w:tblW w:w="8642" w:type="dxa"/>
        <w:tblLook w:val="04A0" w:firstRow="1" w:lastRow="0" w:firstColumn="1" w:lastColumn="0" w:noHBand="0" w:noVBand="1"/>
      </w:tblPr>
      <w:tblGrid>
        <w:gridCol w:w="1641"/>
        <w:gridCol w:w="1019"/>
        <w:gridCol w:w="1019"/>
        <w:gridCol w:w="1202"/>
        <w:gridCol w:w="912"/>
        <w:gridCol w:w="1202"/>
        <w:gridCol w:w="761"/>
        <w:gridCol w:w="886"/>
      </w:tblGrid>
      <w:tr w:rsidR="00933690" w:rsidRPr="00933690" w14:paraId="0FB30E81" w14:textId="77777777" w:rsidTr="00933690">
        <w:tc>
          <w:tcPr>
            <w:tcW w:w="8642" w:type="dxa"/>
            <w:gridSpan w:val="8"/>
          </w:tcPr>
          <w:p w14:paraId="1F0C93EF" w14:textId="77777777" w:rsidR="00933690" w:rsidRPr="00933690" w:rsidRDefault="00933690" w:rsidP="00933690">
            <w:pPr>
              <w:rPr>
                <w:sz w:val="20"/>
                <w:szCs w:val="20"/>
              </w:rPr>
            </w:pPr>
            <w:r w:rsidRPr="00933690">
              <w:rPr>
                <w:sz w:val="20"/>
                <w:szCs w:val="20"/>
              </w:rPr>
              <w:t>Panellists were asked to rank their agreement with the following statements concerning the clinical outcomes that would be used to evaluate the effectiveness of "Off the Shelf" Stability footwear for children with CP in Round 2:</w:t>
            </w:r>
          </w:p>
          <w:p w14:paraId="4093EE4C"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0629B57A" w14:textId="77777777" w:rsidR="00933690" w:rsidRPr="00933690" w:rsidRDefault="00933690" w:rsidP="00933690">
            <w:pPr>
              <w:rPr>
                <w:sz w:val="20"/>
                <w:szCs w:val="20"/>
              </w:rPr>
            </w:pPr>
          </w:p>
          <w:p w14:paraId="0923B0F6" w14:textId="77777777" w:rsidR="00933690" w:rsidRPr="00933690" w:rsidRDefault="00933690" w:rsidP="00933690">
            <w:pPr>
              <w:rPr>
                <w:sz w:val="20"/>
                <w:szCs w:val="20"/>
              </w:rPr>
            </w:pPr>
            <w:r w:rsidRPr="00933690">
              <w:rPr>
                <w:sz w:val="20"/>
                <w:szCs w:val="20"/>
              </w:rPr>
              <w:t>Passive Ankle ROM</w:t>
            </w:r>
          </w:p>
          <w:p w14:paraId="39488437" w14:textId="77777777" w:rsidR="00933690" w:rsidRPr="00933690" w:rsidRDefault="00933690" w:rsidP="00933690">
            <w:pPr>
              <w:rPr>
                <w:sz w:val="20"/>
                <w:szCs w:val="20"/>
              </w:rPr>
            </w:pPr>
            <w:r w:rsidRPr="00933690">
              <w:rPr>
                <w:sz w:val="20"/>
                <w:szCs w:val="20"/>
              </w:rPr>
              <w:t>Median level of Agreement 6 ("Agree")</w:t>
            </w:r>
          </w:p>
          <w:p w14:paraId="2E050A53" w14:textId="77777777" w:rsidR="00933690" w:rsidRPr="00933690" w:rsidRDefault="00933690" w:rsidP="00933690">
            <w:pPr>
              <w:rPr>
                <w:sz w:val="20"/>
                <w:szCs w:val="20"/>
              </w:rPr>
            </w:pPr>
            <w:r w:rsidRPr="00933690">
              <w:rPr>
                <w:sz w:val="20"/>
                <w:szCs w:val="20"/>
              </w:rPr>
              <w:t>7% "Somewhat Disagree", 14% "Neutral", 22% "Somewhat Agree", 43% "Agree"</w:t>
            </w:r>
          </w:p>
          <w:p w14:paraId="1269CB8D" w14:textId="77777777" w:rsidR="00933690" w:rsidRPr="00933690" w:rsidRDefault="00933690" w:rsidP="00933690">
            <w:pPr>
              <w:rPr>
                <w:sz w:val="20"/>
                <w:szCs w:val="20"/>
              </w:rPr>
            </w:pPr>
            <w:r w:rsidRPr="00933690">
              <w:rPr>
                <w:sz w:val="20"/>
                <w:szCs w:val="20"/>
              </w:rPr>
              <w:t>14% "Strongly Agree"</w:t>
            </w:r>
          </w:p>
          <w:p w14:paraId="7FB298F1" w14:textId="77777777" w:rsidR="00933690" w:rsidRPr="00933690" w:rsidRDefault="00933690" w:rsidP="00933690">
            <w:pPr>
              <w:rPr>
                <w:sz w:val="20"/>
                <w:szCs w:val="20"/>
              </w:rPr>
            </w:pPr>
          </w:p>
          <w:p w14:paraId="01A242A7" w14:textId="77777777" w:rsidR="00933690" w:rsidRPr="00933690" w:rsidRDefault="00933690" w:rsidP="00933690">
            <w:pPr>
              <w:rPr>
                <w:sz w:val="20"/>
                <w:szCs w:val="20"/>
              </w:rPr>
            </w:pPr>
            <w:r w:rsidRPr="00933690">
              <w:rPr>
                <w:sz w:val="20"/>
                <w:szCs w:val="20"/>
              </w:rPr>
              <w:t>Kinematics: Optimising gait movement patterns  (Edinburgh Gait Scale)</w:t>
            </w:r>
          </w:p>
          <w:p w14:paraId="48E39FC3" w14:textId="77777777" w:rsidR="00933690" w:rsidRPr="00933690" w:rsidRDefault="00933690" w:rsidP="00933690">
            <w:pPr>
              <w:rPr>
                <w:sz w:val="20"/>
                <w:szCs w:val="20"/>
              </w:rPr>
            </w:pPr>
            <w:r w:rsidRPr="00933690">
              <w:rPr>
                <w:sz w:val="20"/>
                <w:szCs w:val="20"/>
              </w:rPr>
              <w:t>Median level of Agreement 6 ("Agree")</w:t>
            </w:r>
          </w:p>
          <w:p w14:paraId="5F74E44A" w14:textId="77777777" w:rsidR="00933690" w:rsidRPr="00933690" w:rsidRDefault="00933690" w:rsidP="00933690">
            <w:pPr>
              <w:rPr>
                <w:sz w:val="20"/>
                <w:szCs w:val="20"/>
              </w:rPr>
            </w:pPr>
            <w:r w:rsidRPr="00933690">
              <w:rPr>
                <w:sz w:val="20"/>
                <w:szCs w:val="20"/>
              </w:rPr>
              <w:t>21% "Somewhat Agree", 57% "Agree", 22% "Strongly Agree"</w:t>
            </w:r>
          </w:p>
          <w:p w14:paraId="2266D821" w14:textId="77777777" w:rsidR="00933690" w:rsidRPr="00933690" w:rsidRDefault="00933690" w:rsidP="00933690">
            <w:pPr>
              <w:rPr>
                <w:sz w:val="20"/>
                <w:szCs w:val="20"/>
              </w:rPr>
            </w:pPr>
            <w:r w:rsidRPr="00933690">
              <w:rPr>
                <w:sz w:val="20"/>
                <w:szCs w:val="20"/>
              </w:rPr>
              <w:t xml:space="preserve">A consensus was reached for this statement </w:t>
            </w:r>
          </w:p>
          <w:p w14:paraId="5E7E3D62" w14:textId="77777777" w:rsidR="00933690" w:rsidRPr="00933690" w:rsidRDefault="00933690" w:rsidP="00933690">
            <w:pPr>
              <w:rPr>
                <w:sz w:val="20"/>
                <w:szCs w:val="20"/>
              </w:rPr>
            </w:pPr>
          </w:p>
          <w:p w14:paraId="2C05B8D0" w14:textId="77777777" w:rsidR="00933690" w:rsidRPr="00933690" w:rsidRDefault="00933690" w:rsidP="00933690">
            <w:pPr>
              <w:rPr>
                <w:sz w:val="20"/>
                <w:szCs w:val="20"/>
              </w:rPr>
            </w:pPr>
            <w:r w:rsidRPr="00933690">
              <w:rPr>
                <w:sz w:val="20"/>
                <w:szCs w:val="20"/>
              </w:rPr>
              <w:t>Spatiotemporal: Increased walking  velocity, 6 Minute Walk Test (6MWT), Timed Up and Go (TUG), stride length, cadence</w:t>
            </w:r>
          </w:p>
          <w:p w14:paraId="728FBFBA" w14:textId="77777777" w:rsidR="00933690" w:rsidRPr="00933690" w:rsidRDefault="00933690" w:rsidP="00933690">
            <w:pPr>
              <w:rPr>
                <w:sz w:val="20"/>
                <w:szCs w:val="20"/>
              </w:rPr>
            </w:pPr>
            <w:r w:rsidRPr="00933690">
              <w:rPr>
                <w:sz w:val="20"/>
                <w:szCs w:val="20"/>
              </w:rPr>
              <w:t>Median level of Agreement 6 ("Agree")</w:t>
            </w:r>
          </w:p>
          <w:p w14:paraId="0FBB3D4E" w14:textId="77777777" w:rsidR="00933690" w:rsidRPr="00933690" w:rsidRDefault="00933690" w:rsidP="00933690">
            <w:pPr>
              <w:rPr>
                <w:sz w:val="20"/>
                <w:szCs w:val="20"/>
              </w:rPr>
            </w:pPr>
            <w:r w:rsidRPr="00933690">
              <w:rPr>
                <w:sz w:val="20"/>
                <w:szCs w:val="20"/>
              </w:rPr>
              <w:t>14% "Somewhat Agree", 50% "Agree", 36% "Strongly Agree"</w:t>
            </w:r>
          </w:p>
          <w:p w14:paraId="1D2BA132" w14:textId="77777777" w:rsidR="00933690" w:rsidRPr="00933690" w:rsidRDefault="00933690" w:rsidP="00933690">
            <w:pPr>
              <w:rPr>
                <w:sz w:val="20"/>
                <w:szCs w:val="20"/>
              </w:rPr>
            </w:pPr>
            <w:r w:rsidRPr="00933690">
              <w:rPr>
                <w:sz w:val="20"/>
                <w:szCs w:val="20"/>
              </w:rPr>
              <w:t xml:space="preserve">A consensus was reached for this statement </w:t>
            </w:r>
          </w:p>
          <w:p w14:paraId="2DD3B60F" w14:textId="77777777" w:rsidR="00933690" w:rsidRPr="00933690" w:rsidRDefault="00933690" w:rsidP="00933690">
            <w:pPr>
              <w:rPr>
                <w:sz w:val="20"/>
                <w:szCs w:val="20"/>
              </w:rPr>
            </w:pPr>
          </w:p>
          <w:p w14:paraId="2DFC2E73" w14:textId="77777777" w:rsidR="00933690" w:rsidRPr="00933690" w:rsidRDefault="00933690" w:rsidP="00933690">
            <w:pPr>
              <w:rPr>
                <w:sz w:val="20"/>
                <w:szCs w:val="20"/>
              </w:rPr>
            </w:pPr>
            <w:r w:rsidRPr="00933690">
              <w:rPr>
                <w:sz w:val="20"/>
                <w:szCs w:val="20"/>
              </w:rPr>
              <w:t>Motor skill proficiency: Number of falls</w:t>
            </w:r>
          </w:p>
          <w:p w14:paraId="3E8EB2D1" w14:textId="77777777" w:rsidR="00933690" w:rsidRPr="00933690" w:rsidRDefault="00933690" w:rsidP="00933690">
            <w:pPr>
              <w:rPr>
                <w:sz w:val="20"/>
                <w:szCs w:val="20"/>
              </w:rPr>
            </w:pPr>
            <w:r w:rsidRPr="00933690">
              <w:rPr>
                <w:sz w:val="20"/>
                <w:szCs w:val="20"/>
              </w:rPr>
              <w:t>Median level of Agreement 6 ("Agree")</w:t>
            </w:r>
          </w:p>
          <w:p w14:paraId="036EC8E2" w14:textId="77777777" w:rsidR="00933690" w:rsidRPr="00933690" w:rsidRDefault="00933690" w:rsidP="00933690">
            <w:pPr>
              <w:rPr>
                <w:sz w:val="20"/>
                <w:szCs w:val="20"/>
              </w:rPr>
            </w:pPr>
            <w:r w:rsidRPr="00933690">
              <w:rPr>
                <w:sz w:val="20"/>
                <w:szCs w:val="20"/>
              </w:rPr>
              <w:t>14% "Neutral", 7% "Somewhat Agree", 57% "Agree", 22% "Strongly Agree"</w:t>
            </w:r>
          </w:p>
          <w:p w14:paraId="4C1D281E" w14:textId="77777777" w:rsidR="00933690" w:rsidRPr="00933690" w:rsidRDefault="00933690" w:rsidP="00933690">
            <w:pPr>
              <w:rPr>
                <w:sz w:val="20"/>
                <w:szCs w:val="20"/>
              </w:rPr>
            </w:pPr>
            <w:r w:rsidRPr="00933690">
              <w:rPr>
                <w:sz w:val="20"/>
                <w:szCs w:val="20"/>
              </w:rPr>
              <w:t xml:space="preserve">A consensus was reached for this statement </w:t>
            </w:r>
          </w:p>
          <w:p w14:paraId="1598F293" w14:textId="77777777" w:rsidR="00933690" w:rsidRPr="00933690" w:rsidRDefault="00933690" w:rsidP="00933690">
            <w:pPr>
              <w:rPr>
                <w:sz w:val="20"/>
                <w:szCs w:val="20"/>
              </w:rPr>
            </w:pPr>
          </w:p>
          <w:p w14:paraId="279EA58E" w14:textId="77777777" w:rsidR="00933690" w:rsidRPr="00933690" w:rsidRDefault="00933690" w:rsidP="00933690">
            <w:pPr>
              <w:rPr>
                <w:sz w:val="20"/>
                <w:szCs w:val="20"/>
              </w:rPr>
            </w:pPr>
            <w:r w:rsidRPr="00933690">
              <w:rPr>
                <w:sz w:val="20"/>
                <w:szCs w:val="20"/>
              </w:rPr>
              <w:t xml:space="preserve">Motor skill proficiency: </w:t>
            </w:r>
          </w:p>
          <w:p w14:paraId="0C41FC40" w14:textId="77777777" w:rsidR="00933690" w:rsidRPr="00933690" w:rsidRDefault="00933690" w:rsidP="00933690">
            <w:pPr>
              <w:rPr>
                <w:sz w:val="20"/>
                <w:szCs w:val="20"/>
              </w:rPr>
            </w:pPr>
            <w:r w:rsidRPr="00933690">
              <w:rPr>
                <w:sz w:val="20"/>
                <w:szCs w:val="20"/>
              </w:rPr>
              <w:t>Gross Motor Skills  (BOT-2)</w:t>
            </w:r>
          </w:p>
          <w:p w14:paraId="5A76D78C" w14:textId="77777777" w:rsidR="00933690" w:rsidRPr="00933690" w:rsidRDefault="00933690" w:rsidP="00933690">
            <w:pPr>
              <w:rPr>
                <w:sz w:val="20"/>
                <w:szCs w:val="20"/>
              </w:rPr>
            </w:pPr>
            <w:r w:rsidRPr="00933690">
              <w:rPr>
                <w:sz w:val="20"/>
                <w:szCs w:val="20"/>
              </w:rPr>
              <w:t>Median level of Agreement 6 ("Agree")</w:t>
            </w:r>
          </w:p>
          <w:p w14:paraId="1C380DD2" w14:textId="77777777" w:rsidR="00933690" w:rsidRPr="00933690" w:rsidRDefault="00933690" w:rsidP="00933690">
            <w:pPr>
              <w:rPr>
                <w:sz w:val="20"/>
                <w:szCs w:val="20"/>
              </w:rPr>
            </w:pPr>
            <w:r w:rsidRPr="00933690">
              <w:rPr>
                <w:sz w:val="20"/>
                <w:szCs w:val="20"/>
              </w:rPr>
              <w:t>14% "Neutral", 14% "Somewhat Agree", 50% "Agree", 22% "Strongly Agree"</w:t>
            </w:r>
          </w:p>
          <w:p w14:paraId="2D7703B6" w14:textId="77777777" w:rsidR="00933690" w:rsidRPr="00933690" w:rsidRDefault="00933690" w:rsidP="00933690">
            <w:pPr>
              <w:rPr>
                <w:sz w:val="20"/>
                <w:szCs w:val="20"/>
              </w:rPr>
            </w:pPr>
          </w:p>
          <w:p w14:paraId="49D62F77" w14:textId="77777777" w:rsidR="00933690" w:rsidRPr="00933690" w:rsidRDefault="00933690" w:rsidP="00933690">
            <w:pPr>
              <w:rPr>
                <w:sz w:val="20"/>
                <w:szCs w:val="20"/>
              </w:rPr>
            </w:pPr>
            <w:r w:rsidRPr="00933690">
              <w:rPr>
                <w:sz w:val="20"/>
                <w:szCs w:val="20"/>
              </w:rPr>
              <w:t>Physiological: Perceived exertion (Borg)</w:t>
            </w:r>
          </w:p>
          <w:p w14:paraId="38E7B39C" w14:textId="77777777" w:rsidR="00933690" w:rsidRPr="00933690" w:rsidRDefault="00933690" w:rsidP="00933690">
            <w:pPr>
              <w:rPr>
                <w:sz w:val="20"/>
                <w:szCs w:val="20"/>
              </w:rPr>
            </w:pPr>
            <w:r w:rsidRPr="00933690">
              <w:rPr>
                <w:sz w:val="20"/>
                <w:szCs w:val="20"/>
              </w:rPr>
              <w:t>Median level of Agreement 5 ("Somewhat Agree")</w:t>
            </w:r>
          </w:p>
          <w:p w14:paraId="2BE2372C" w14:textId="77777777" w:rsidR="00933690" w:rsidRPr="00933690" w:rsidRDefault="00933690" w:rsidP="00933690">
            <w:pPr>
              <w:rPr>
                <w:sz w:val="20"/>
                <w:szCs w:val="20"/>
              </w:rPr>
            </w:pPr>
            <w:r w:rsidRPr="00933690">
              <w:rPr>
                <w:sz w:val="20"/>
                <w:szCs w:val="20"/>
              </w:rPr>
              <w:t>7% "Neutral", 43% "Somewhat Agree", 36% "Agree", 14% "Strongly Agree"</w:t>
            </w:r>
          </w:p>
          <w:p w14:paraId="206B621C" w14:textId="77777777" w:rsidR="00933690" w:rsidRPr="00933690" w:rsidRDefault="00933690" w:rsidP="00933690">
            <w:pPr>
              <w:rPr>
                <w:sz w:val="20"/>
                <w:szCs w:val="20"/>
              </w:rPr>
            </w:pPr>
          </w:p>
          <w:p w14:paraId="529F9ED1" w14:textId="77777777" w:rsidR="00933690" w:rsidRPr="00933690" w:rsidRDefault="00933690" w:rsidP="00933690">
            <w:pPr>
              <w:rPr>
                <w:sz w:val="20"/>
                <w:szCs w:val="20"/>
              </w:rPr>
            </w:pPr>
            <w:r w:rsidRPr="00933690">
              <w:rPr>
                <w:sz w:val="20"/>
                <w:szCs w:val="20"/>
              </w:rPr>
              <w:t>Quality of Life (QoL): Pain</w:t>
            </w:r>
          </w:p>
          <w:p w14:paraId="509C9F2D" w14:textId="77777777" w:rsidR="00933690" w:rsidRPr="00933690" w:rsidRDefault="00933690" w:rsidP="00933690">
            <w:pPr>
              <w:rPr>
                <w:sz w:val="20"/>
                <w:szCs w:val="20"/>
              </w:rPr>
            </w:pPr>
            <w:r w:rsidRPr="00933690">
              <w:rPr>
                <w:sz w:val="20"/>
                <w:szCs w:val="20"/>
              </w:rPr>
              <w:t>Median level of Agreement 6 ("Agree")</w:t>
            </w:r>
          </w:p>
          <w:p w14:paraId="239366BA" w14:textId="77777777" w:rsidR="00933690" w:rsidRPr="00933690" w:rsidRDefault="00933690" w:rsidP="00933690">
            <w:pPr>
              <w:rPr>
                <w:sz w:val="20"/>
                <w:szCs w:val="20"/>
              </w:rPr>
            </w:pPr>
            <w:r w:rsidRPr="00933690">
              <w:rPr>
                <w:sz w:val="20"/>
                <w:szCs w:val="20"/>
              </w:rPr>
              <w:t>7% "Neutral", 14% "Somewhat Agree", 50% "Agree", 29% "Strongly Agree"</w:t>
            </w:r>
          </w:p>
          <w:p w14:paraId="68D8BE31" w14:textId="77777777" w:rsidR="00933690" w:rsidRPr="00933690" w:rsidRDefault="00933690" w:rsidP="00933690">
            <w:pPr>
              <w:rPr>
                <w:sz w:val="20"/>
                <w:szCs w:val="20"/>
              </w:rPr>
            </w:pPr>
            <w:r w:rsidRPr="00933690">
              <w:rPr>
                <w:sz w:val="20"/>
                <w:szCs w:val="20"/>
              </w:rPr>
              <w:t xml:space="preserve">A consensus was reached for this statement </w:t>
            </w:r>
          </w:p>
          <w:p w14:paraId="5E0548B9" w14:textId="77777777" w:rsidR="00933690" w:rsidRPr="00933690" w:rsidRDefault="00933690" w:rsidP="00933690">
            <w:pPr>
              <w:rPr>
                <w:sz w:val="20"/>
                <w:szCs w:val="20"/>
              </w:rPr>
            </w:pPr>
          </w:p>
          <w:p w14:paraId="0BC3C2C4" w14:textId="77777777" w:rsidR="00933690" w:rsidRPr="00933690" w:rsidRDefault="00933690" w:rsidP="00933690">
            <w:pPr>
              <w:rPr>
                <w:sz w:val="20"/>
                <w:szCs w:val="20"/>
              </w:rPr>
            </w:pPr>
            <w:r w:rsidRPr="00933690">
              <w:rPr>
                <w:sz w:val="20"/>
                <w:szCs w:val="20"/>
              </w:rPr>
              <w:t>QoL: Activities of Daily Living (ADL) (daily mobility and social interaction)</w:t>
            </w:r>
          </w:p>
          <w:p w14:paraId="70139FB5" w14:textId="77777777" w:rsidR="00933690" w:rsidRPr="00933690" w:rsidRDefault="00933690" w:rsidP="00933690">
            <w:pPr>
              <w:rPr>
                <w:sz w:val="20"/>
                <w:szCs w:val="20"/>
              </w:rPr>
            </w:pPr>
            <w:r w:rsidRPr="00933690">
              <w:rPr>
                <w:sz w:val="20"/>
                <w:szCs w:val="20"/>
              </w:rPr>
              <w:t>Median level of Agreement 6 ("Agree")</w:t>
            </w:r>
          </w:p>
          <w:p w14:paraId="3BE2E009" w14:textId="77777777" w:rsidR="00933690" w:rsidRPr="00933690" w:rsidRDefault="00933690" w:rsidP="00933690">
            <w:pPr>
              <w:rPr>
                <w:sz w:val="20"/>
                <w:szCs w:val="20"/>
              </w:rPr>
            </w:pPr>
            <w:r w:rsidRPr="00933690">
              <w:rPr>
                <w:sz w:val="20"/>
                <w:szCs w:val="20"/>
              </w:rPr>
              <w:t>21% "Somewhat Agree", 50% "Agree", 29% "Strongly Agree"</w:t>
            </w:r>
          </w:p>
          <w:p w14:paraId="09B987B9" w14:textId="77777777" w:rsidR="00933690" w:rsidRPr="00933690" w:rsidRDefault="00933690" w:rsidP="00933690">
            <w:pPr>
              <w:rPr>
                <w:sz w:val="20"/>
                <w:szCs w:val="20"/>
              </w:rPr>
            </w:pPr>
            <w:r w:rsidRPr="00933690">
              <w:rPr>
                <w:sz w:val="20"/>
                <w:szCs w:val="20"/>
              </w:rPr>
              <w:t xml:space="preserve">A consensus was reached for this statement </w:t>
            </w:r>
          </w:p>
          <w:p w14:paraId="2D987E81" w14:textId="77777777" w:rsidR="00933690" w:rsidRPr="00933690" w:rsidRDefault="00933690" w:rsidP="00933690">
            <w:pPr>
              <w:rPr>
                <w:sz w:val="20"/>
                <w:szCs w:val="20"/>
              </w:rPr>
            </w:pPr>
          </w:p>
          <w:p w14:paraId="4E39DA7A" w14:textId="77777777" w:rsidR="00933690" w:rsidRPr="00933690" w:rsidRDefault="00933690" w:rsidP="00933690">
            <w:pPr>
              <w:rPr>
                <w:sz w:val="20"/>
                <w:szCs w:val="20"/>
              </w:rPr>
            </w:pPr>
            <w:r w:rsidRPr="00933690">
              <w:rPr>
                <w:sz w:val="20"/>
                <w:szCs w:val="20"/>
              </w:rPr>
              <w:t>Panellist feedback suggested the following additional outcomes be included:</w:t>
            </w:r>
          </w:p>
          <w:p w14:paraId="1C7F5C54" w14:textId="77777777" w:rsidR="00933690" w:rsidRPr="00933690" w:rsidRDefault="00933690" w:rsidP="00933690">
            <w:pPr>
              <w:rPr>
                <w:sz w:val="20"/>
                <w:szCs w:val="20"/>
              </w:rPr>
            </w:pPr>
            <w:r w:rsidRPr="00933690">
              <w:rPr>
                <w:sz w:val="20"/>
                <w:szCs w:val="20"/>
              </w:rPr>
              <w:t>Passive Ankle Range of Motion (ROM) includes measures with the knee flexed and extended. Weight-bearing lunge may be used if the child can get the heel to ground in addition to passive Ankle ROM. Physiological cost index also to be considered. No specific panellist feedback was given to inform further modification of the other outcomes that did not reach consensus. However, you may consider the distribution of the panel's response to either change or maintain your previous choice.</w:t>
            </w:r>
          </w:p>
          <w:p w14:paraId="5D05CC78" w14:textId="77777777" w:rsidR="00933690" w:rsidRPr="00933690" w:rsidRDefault="00933690" w:rsidP="00933690">
            <w:pPr>
              <w:rPr>
                <w:sz w:val="20"/>
                <w:szCs w:val="20"/>
              </w:rPr>
            </w:pPr>
          </w:p>
          <w:p w14:paraId="4281FC26"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14B2663F" w14:textId="77777777" w:rsidTr="00933690">
        <w:tc>
          <w:tcPr>
            <w:tcW w:w="1792" w:type="dxa"/>
            <w:vMerge w:val="restart"/>
          </w:tcPr>
          <w:p w14:paraId="63403664" w14:textId="77777777" w:rsidR="00933690" w:rsidRPr="00933690" w:rsidRDefault="00933690" w:rsidP="00933690">
            <w:pPr>
              <w:jc w:val="both"/>
              <w:rPr>
                <w:sz w:val="20"/>
                <w:szCs w:val="20"/>
              </w:rPr>
            </w:pPr>
          </w:p>
        </w:tc>
        <w:tc>
          <w:tcPr>
            <w:tcW w:w="1064" w:type="dxa"/>
          </w:tcPr>
          <w:p w14:paraId="317377C4"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35C66116" w14:textId="77777777" w:rsidR="00933690" w:rsidRPr="00933690" w:rsidRDefault="00933690" w:rsidP="00933690">
            <w:pPr>
              <w:jc w:val="both"/>
              <w:rPr>
                <w:sz w:val="20"/>
                <w:szCs w:val="20"/>
              </w:rPr>
            </w:pPr>
            <w:r w:rsidRPr="00933690">
              <w:rPr>
                <w:sz w:val="20"/>
                <w:szCs w:val="20"/>
              </w:rPr>
              <w:t>Disagree</w:t>
            </w:r>
          </w:p>
        </w:tc>
        <w:tc>
          <w:tcPr>
            <w:tcW w:w="1257" w:type="dxa"/>
          </w:tcPr>
          <w:p w14:paraId="16875C64" w14:textId="77777777" w:rsidR="00933690" w:rsidRPr="00933690" w:rsidRDefault="00933690" w:rsidP="00933690">
            <w:pPr>
              <w:jc w:val="both"/>
              <w:rPr>
                <w:sz w:val="20"/>
                <w:szCs w:val="20"/>
              </w:rPr>
            </w:pPr>
            <w:r w:rsidRPr="00933690">
              <w:rPr>
                <w:sz w:val="20"/>
                <w:szCs w:val="20"/>
              </w:rPr>
              <w:t>Somewhat Disagree</w:t>
            </w:r>
          </w:p>
        </w:tc>
        <w:tc>
          <w:tcPr>
            <w:tcW w:w="951" w:type="dxa"/>
          </w:tcPr>
          <w:p w14:paraId="61F0222C" w14:textId="77777777" w:rsidR="00933690" w:rsidRPr="00933690" w:rsidRDefault="00933690" w:rsidP="00933690">
            <w:pPr>
              <w:jc w:val="both"/>
              <w:rPr>
                <w:sz w:val="20"/>
                <w:szCs w:val="20"/>
              </w:rPr>
            </w:pPr>
            <w:r w:rsidRPr="00933690">
              <w:rPr>
                <w:sz w:val="20"/>
                <w:szCs w:val="20"/>
              </w:rPr>
              <w:t>Neutral</w:t>
            </w:r>
          </w:p>
        </w:tc>
        <w:tc>
          <w:tcPr>
            <w:tcW w:w="1257" w:type="dxa"/>
          </w:tcPr>
          <w:p w14:paraId="545BD484" w14:textId="77777777" w:rsidR="00933690" w:rsidRPr="00933690" w:rsidRDefault="00933690" w:rsidP="00933690">
            <w:pPr>
              <w:jc w:val="both"/>
              <w:rPr>
                <w:sz w:val="20"/>
                <w:szCs w:val="20"/>
              </w:rPr>
            </w:pPr>
            <w:r w:rsidRPr="00933690">
              <w:rPr>
                <w:sz w:val="20"/>
                <w:szCs w:val="20"/>
              </w:rPr>
              <w:t>Somewhat Agree</w:t>
            </w:r>
          </w:p>
        </w:tc>
        <w:tc>
          <w:tcPr>
            <w:tcW w:w="791" w:type="dxa"/>
          </w:tcPr>
          <w:p w14:paraId="61F4A052" w14:textId="77777777" w:rsidR="00933690" w:rsidRPr="00933690" w:rsidRDefault="00933690" w:rsidP="00933690">
            <w:pPr>
              <w:jc w:val="both"/>
              <w:rPr>
                <w:sz w:val="20"/>
                <w:szCs w:val="20"/>
              </w:rPr>
            </w:pPr>
            <w:r w:rsidRPr="00933690">
              <w:rPr>
                <w:sz w:val="20"/>
                <w:szCs w:val="20"/>
              </w:rPr>
              <w:t>Agree</w:t>
            </w:r>
          </w:p>
        </w:tc>
        <w:tc>
          <w:tcPr>
            <w:tcW w:w="466" w:type="dxa"/>
          </w:tcPr>
          <w:p w14:paraId="00B757DD" w14:textId="77777777" w:rsidR="00933690" w:rsidRPr="00933690" w:rsidRDefault="00933690" w:rsidP="00933690">
            <w:pPr>
              <w:jc w:val="both"/>
              <w:rPr>
                <w:sz w:val="20"/>
                <w:szCs w:val="20"/>
              </w:rPr>
            </w:pPr>
            <w:r w:rsidRPr="00933690">
              <w:rPr>
                <w:sz w:val="20"/>
                <w:szCs w:val="20"/>
              </w:rPr>
              <w:t>Strongly Agree</w:t>
            </w:r>
          </w:p>
        </w:tc>
      </w:tr>
      <w:tr w:rsidR="00933690" w:rsidRPr="00933690" w14:paraId="1D255BE2" w14:textId="77777777" w:rsidTr="00933690">
        <w:tc>
          <w:tcPr>
            <w:tcW w:w="1792" w:type="dxa"/>
            <w:vMerge/>
          </w:tcPr>
          <w:p w14:paraId="1B0931C4" w14:textId="77777777" w:rsidR="00933690" w:rsidRPr="00933690" w:rsidRDefault="00933690" w:rsidP="00933690">
            <w:pPr>
              <w:jc w:val="center"/>
              <w:rPr>
                <w:sz w:val="20"/>
                <w:szCs w:val="20"/>
              </w:rPr>
            </w:pPr>
          </w:p>
        </w:tc>
        <w:tc>
          <w:tcPr>
            <w:tcW w:w="1064" w:type="dxa"/>
          </w:tcPr>
          <w:p w14:paraId="4AC6F7FE" w14:textId="77777777" w:rsidR="00933690" w:rsidRPr="00933690" w:rsidRDefault="00933690" w:rsidP="00933690">
            <w:pPr>
              <w:jc w:val="center"/>
              <w:rPr>
                <w:sz w:val="20"/>
                <w:szCs w:val="20"/>
              </w:rPr>
            </w:pPr>
            <w:r w:rsidRPr="00933690">
              <w:rPr>
                <w:sz w:val="20"/>
                <w:szCs w:val="20"/>
              </w:rPr>
              <w:t>1</w:t>
            </w:r>
          </w:p>
        </w:tc>
        <w:tc>
          <w:tcPr>
            <w:tcW w:w="1064" w:type="dxa"/>
          </w:tcPr>
          <w:p w14:paraId="4E24ADEA" w14:textId="77777777" w:rsidR="00933690" w:rsidRPr="00933690" w:rsidRDefault="00933690" w:rsidP="00933690">
            <w:pPr>
              <w:jc w:val="center"/>
              <w:rPr>
                <w:sz w:val="20"/>
                <w:szCs w:val="20"/>
              </w:rPr>
            </w:pPr>
            <w:r w:rsidRPr="00933690">
              <w:rPr>
                <w:sz w:val="20"/>
                <w:szCs w:val="20"/>
              </w:rPr>
              <w:t>2</w:t>
            </w:r>
          </w:p>
        </w:tc>
        <w:tc>
          <w:tcPr>
            <w:tcW w:w="1257" w:type="dxa"/>
          </w:tcPr>
          <w:p w14:paraId="7030DC0C" w14:textId="77777777" w:rsidR="00933690" w:rsidRPr="00933690" w:rsidRDefault="00933690" w:rsidP="00933690">
            <w:pPr>
              <w:jc w:val="center"/>
              <w:rPr>
                <w:sz w:val="20"/>
                <w:szCs w:val="20"/>
              </w:rPr>
            </w:pPr>
            <w:r w:rsidRPr="00933690">
              <w:rPr>
                <w:sz w:val="20"/>
                <w:szCs w:val="20"/>
              </w:rPr>
              <w:t>3</w:t>
            </w:r>
          </w:p>
        </w:tc>
        <w:tc>
          <w:tcPr>
            <w:tcW w:w="951" w:type="dxa"/>
          </w:tcPr>
          <w:p w14:paraId="1D76A3BC" w14:textId="77777777" w:rsidR="00933690" w:rsidRPr="00933690" w:rsidRDefault="00933690" w:rsidP="00933690">
            <w:pPr>
              <w:jc w:val="center"/>
              <w:rPr>
                <w:sz w:val="20"/>
                <w:szCs w:val="20"/>
              </w:rPr>
            </w:pPr>
            <w:r w:rsidRPr="00933690">
              <w:rPr>
                <w:sz w:val="20"/>
                <w:szCs w:val="20"/>
              </w:rPr>
              <w:t>4</w:t>
            </w:r>
          </w:p>
        </w:tc>
        <w:tc>
          <w:tcPr>
            <w:tcW w:w="1257" w:type="dxa"/>
          </w:tcPr>
          <w:p w14:paraId="6B742202" w14:textId="77777777" w:rsidR="00933690" w:rsidRPr="00933690" w:rsidRDefault="00933690" w:rsidP="00933690">
            <w:pPr>
              <w:jc w:val="center"/>
              <w:rPr>
                <w:sz w:val="20"/>
                <w:szCs w:val="20"/>
              </w:rPr>
            </w:pPr>
            <w:r w:rsidRPr="00933690">
              <w:rPr>
                <w:sz w:val="20"/>
                <w:szCs w:val="20"/>
              </w:rPr>
              <w:t>5</w:t>
            </w:r>
          </w:p>
        </w:tc>
        <w:tc>
          <w:tcPr>
            <w:tcW w:w="791" w:type="dxa"/>
          </w:tcPr>
          <w:p w14:paraId="6149A833" w14:textId="77777777" w:rsidR="00933690" w:rsidRPr="00933690" w:rsidRDefault="00933690" w:rsidP="00933690">
            <w:pPr>
              <w:jc w:val="center"/>
              <w:rPr>
                <w:sz w:val="20"/>
                <w:szCs w:val="20"/>
              </w:rPr>
            </w:pPr>
            <w:r w:rsidRPr="00933690">
              <w:rPr>
                <w:sz w:val="20"/>
                <w:szCs w:val="20"/>
              </w:rPr>
              <w:t>6</w:t>
            </w:r>
          </w:p>
        </w:tc>
        <w:tc>
          <w:tcPr>
            <w:tcW w:w="466" w:type="dxa"/>
          </w:tcPr>
          <w:p w14:paraId="61C6A7EF" w14:textId="77777777" w:rsidR="00933690" w:rsidRPr="00933690" w:rsidRDefault="00933690" w:rsidP="00933690">
            <w:pPr>
              <w:jc w:val="center"/>
              <w:rPr>
                <w:sz w:val="20"/>
                <w:szCs w:val="20"/>
              </w:rPr>
            </w:pPr>
            <w:r w:rsidRPr="00933690">
              <w:rPr>
                <w:sz w:val="20"/>
                <w:szCs w:val="20"/>
              </w:rPr>
              <w:t>7</w:t>
            </w:r>
          </w:p>
        </w:tc>
      </w:tr>
      <w:tr w:rsidR="00933690" w:rsidRPr="00933690" w14:paraId="7C476424" w14:textId="77777777" w:rsidTr="00933690">
        <w:tc>
          <w:tcPr>
            <w:tcW w:w="1792" w:type="dxa"/>
          </w:tcPr>
          <w:p w14:paraId="3D42C1B2" w14:textId="77777777" w:rsidR="00933690" w:rsidRPr="00933690" w:rsidRDefault="00933690" w:rsidP="00933690">
            <w:pPr>
              <w:rPr>
                <w:sz w:val="20"/>
                <w:szCs w:val="20"/>
              </w:rPr>
            </w:pPr>
            <w:r w:rsidRPr="00933690">
              <w:rPr>
                <w:sz w:val="20"/>
                <w:szCs w:val="20"/>
              </w:rPr>
              <w:t>Passive Ankle ROM measured with knee flexed and extended within child's limits</w:t>
            </w:r>
          </w:p>
        </w:tc>
        <w:tc>
          <w:tcPr>
            <w:tcW w:w="1064" w:type="dxa"/>
          </w:tcPr>
          <w:p w14:paraId="450DA64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7B0B8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1AC781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088CCA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B1ED2A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884BAF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0705959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62CA994" w14:textId="77777777" w:rsidTr="00933690">
        <w:tc>
          <w:tcPr>
            <w:tcW w:w="1792" w:type="dxa"/>
          </w:tcPr>
          <w:p w14:paraId="59D9A712" w14:textId="77777777" w:rsidR="00933690" w:rsidRPr="00933690" w:rsidRDefault="00933690" w:rsidP="00933690">
            <w:pPr>
              <w:rPr>
                <w:sz w:val="20"/>
                <w:szCs w:val="20"/>
              </w:rPr>
            </w:pPr>
            <w:r w:rsidRPr="00933690">
              <w:rPr>
                <w:sz w:val="20"/>
                <w:szCs w:val="20"/>
              </w:rPr>
              <w:t>Ankle ROM         Weight Bearing lunge provided child can get heel to ground</w:t>
            </w:r>
          </w:p>
        </w:tc>
        <w:tc>
          <w:tcPr>
            <w:tcW w:w="1064" w:type="dxa"/>
          </w:tcPr>
          <w:p w14:paraId="0DEB50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772AAF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515F8B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56F41BD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DDBDA6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6563AB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5518742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EE250CF" w14:textId="77777777" w:rsidTr="00933690">
        <w:tc>
          <w:tcPr>
            <w:tcW w:w="1792" w:type="dxa"/>
          </w:tcPr>
          <w:p w14:paraId="1A724917" w14:textId="77777777" w:rsidR="00933690" w:rsidRPr="00933690" w:rsidRDefault="00933690" w:rsidP="00933690">
            <w:pPr>
              <w:rPr>
                <w:sz w:val="20"/>
                <w:szCs w:val="20"/>
              </w:rPr>
            </w:pPr>
            <w:r w:rsidRPr="00933690">
              <w:rPr>
                <w:sz w:val="20"/>
                <w:szCs w:val="20"/>
              </w:rPr>
              <w:t xml:space="preserve">Motor skill proficiency: </w:t>
            </w:r>
          </w:p>
          <w:p w14:paraId="2D6AC548" w14:textId="77777777" w:rsidR="00933690" w:rsidRPr="00933690" w:rsidRDefault="00933690" w:rsidP="00933690">
            <w:pPr>
              <w:rPr>
                <w:sz w:val="20"/>
                <w:szCs w:val="20"/>
              </w:rPr>
            </w:pPr>
            <w:r w:rsidRPr="00933690">
              <w:rPr>
                <w:sz w:val="20"/>
                <w:szCs w:val="20"/>
              </w:rPr>
              <w:t>Gross Motor Skills  (BOT-2)</w:t>
            </w:r>
          </w:p>
        </w:tc>
        <w:tc>
          <w:tcPr>
            <w:tcW w:w="1064" w:type="dxa"/>
          </w:tcPr>
          <w:p w14:paraId="741F316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BB6F2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482917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01432A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1E87DD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F2FC7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17136A5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3260C04" w14:textId="77777777" w:rsidTr="00933690">
        <w:tc>
          <w:tcPr>
            <w:tcW w:w="1792" w:type="dxa"/>
          </w:tcPr>
          <w:p w14:paraId="2B42F58F" w14:textId="77777777" w:rsidR="00933690" w:rsidRPr="00933690" w:rsidRDefault="00933690" w:rsidP="00933690">
            <w:pPr>
              <w:rPr>
                <w:sz w:val="20"/>
                <w:szCs w:val="20"/>
              </w:rPr>
            </w:pPr>
            <w:r w:rsidRPr="00933690">
              <w:rPr>
                <w:sz w:val="20"/>
                <w:szCs w:val="20"/>
              </w:rPr>
              <w:t>Physiological: Perceived exertion (BORG)</w:t>
            </w:r>
          </w:p>
        </w:tc>
        <w:tc>
          <w:tcPr>
            <w:tcW w:w="1064" w:type="dxa"/>
          </w:tcPr>
          <w:p w14:paraId="42D3390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C409A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568F87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770FAC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F6B562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3D3CDB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2F88836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D5DF77D" w14:textId="77777777" w:rsidTr="00933690">
        <w:tc>
          <w:tcPr>
            <w:tcW w:w="1792" w:type="dxa"/>
          </w:tcPr>
          <w:p w14:paraId="05A7CA20" w14:textId="77777777" w:rsidR="00933690" w:rsidRPr="00933690" w:rsidRDefault="00933690" w:rsidP="00933690">
            <w:pPr>
              <w:rPr>
                <w:sz w:val="20"/>
                <w:szCs w:val="20"/>
              </w:rPr>
            </w:pPr>
            <w:r w:rsidRPr="00933690">
              <w:rPr>
                <w:sz w:val="20"/>
                <w:szCs w:val="20"/>
              </w:rPr>
              <w:t>Physiological: Physiological Cost Index</w:t>
            </w:r>
          </w:p>
        </w:tc>
        <w:tc>
          <w:tcPr>
            <w:tcW w:w="1064" w:type="dxa"/>
          </w:tcPr>
          <w:p w14:paraId="1101EA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19B234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7A6421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041AB7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25BE8E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B026BE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06F2B7D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28847A8B" w14:textId="77777777" w:rsidR="00933690" w:rsidRPr="00933690" w:rsidRDefault="00933690" w:rsidP="00933690">
            <w:pPr>
              <w:jc w:val="center"/>
              <w:rPr>
                <w:sz w:val="20"/>
                <w:szCs w:val="20"/>
              </w:rPr>
            </w:pPr>
          </w:p>
        </w:tc>
      </w:tr>
    </w:tbl>
    <w:p w14:paraId="18EC842D" w14:textId="77777777" w:rsidR="00933690" w:rsidRPr="00933690" w:rsidRDefault="00933690" w:rsidP="00933690">
      <w:pPr>
        <w:rPr>
          <w:sz w:val="20"/>
          <w:szCs w:val="20"/>
        </w:rPr>
      </w:pPr>
    </w:p>
    <w:p w14:paraId="44977F4D" w14:textId="77777777" w:rsidR="00933690" w:rsidRPr="00933690" w:rsidRDefault="00933690" w:rsidP="00933690">
      <w:pPr>
        <w:rPr>
          <w:sz w:val="20"/>
          <w:szCs w:val="20"/>
        </w:rPr>
      </w:pPr>
    </w:p>
    <w:p w14:paraId="02FB755C" w14:textId="77777777" w:rsidR="00933690" w:rsidRPr="00933690" w:rsidRDefault="00933690" w:rsidP="00933690">
      <w:pPr>
        <w:rPr>
          <w:sz w:val="20"/>
          <w:szCs w:val="20"/>
        </w:rPr>
      </w:pPr>
      <w:r w:rsidRPr="00933690">
        <w:rPr>
          <w:sz w:val="20"/>
          <w:szCs w:val="20"/>
        </w:rPr>
        <w:t>6)</w:t>
      </w:r>
    </w:p>
    <w:tbl>
      <w:tblPr>
        <w:tblStyle w:val="TableGrid"/>
        <w:tblW w:w="0" w:type="auto"/>
        <w:tblLook w:val="04A0" w:firstRow="1" w:lastRow="0" w:firstColumn="1" w:lastColumn="0" w:noHBand="0" w:noVBand="1"/>
      </w:tblPr>
      <w:tblGrid>
        <w:gridCol w:w="8488"/>
      </w:tblGrid>
      <w:tr w:rsidR="00933690" w:rsidRPr="00933690" w14:paraId="26F295AA" w14:textId="77777777" w:rsidTr="00A05687">
        <w:tc>
          <w:tcPr>
            <w:tcW w:w="9010" w:type="dxa"/>
          </w:tcPr>
          <w:p w14:paraId="03D1E95F" w14:textId="77777777" w:rsidR="00933690" w:rsidRPr="00933690" w:rsidRDefault="00933690" w:rsidP="00933690">
            <w:pPr>
              <w:rPr>
                <w:sz w:val="20"/>
                <w:szCs w:val="20"/>
              </w:rPr>
            </w:pPr>
            <w:r w:rsidRPr="00933690">
              <w:rPr>
                <w:sz w:val="20"/>
                <w:szCs w:val="20"/>
              </w:rPr>
              <w:t>If your level of agreement was "somewhat agree" or lower for any of the statements in relation to stability footwear intervention in children with CP  please use this optional area to provide us with your reasoning.</w:t>
            </w:r>
          </w:p>
        </w:tc>
      </w:tr>
      <w:tr w:rsidR="00933690" w:rsidRPr="00933690" w14:paraId="05B261F4" w14:textId="77777777" w:rsidTr="00A05687">
        <w:tc>
          <w:tcPr>
            <w:tcW w:w="9010" w:type="dxa"/>
          </w:tcPr>
          <w:p w14:paraId="43647569" w14:textId="77777777" w:rsidR="00933690" w:rsidRPr="00933690" w:rsidRDefault="00933690" w:rsidP="00933690">
            <w:pPr>
              <w:rPr>
                <w:sz w:val="20"/>
                <w:szCs w:val="20"/>
              </w:rPr>
            </w:pPr>
          </w:p>
          <w:p w14:paraId="7FF925DA" w14:textId="77777777" w:rsidR="00933690" w:rsidRPr="00933690" w:rsidRDefault="00933690" w:rsidP="00933690">
            <w:pPr>
              <w:rPr>
                <w:sz w:val="20"/>
                <w:szCs w:val="20"/>
              </w:rPr>
            </w:pPr>
          </w:p>
          <w:p w14:paraId="142E2983" w14:textId="77777777" w:rsidR="00933690" w:rsidRPr="00933690" w:rsidRDefault="00933690" w:rsidP="00933690">
            <w:pPr>
              <w:rPr>
                <w:sz w:val="20"/>
                <w:szCs w:val="20"/>
              </w:rPr>
            </w:pPr>
          </w:p>
          <w:p w14:paraId="49FB503E" w14:textId="77777777" w:rsidR="00933690" w:rsidRPr="00933690" w:rsidRDefault="00933690" w:rsidP="00933690">
            <w:pPr>
              <w:rPr>
                <w:sz w:val="20"/>
                <w:szCs w:val="20"/>
              </w:rPr>
            </w:pPr>
          </w:p>
          <w:p w14:paraId="49424991" w14:textId="77777777" w:rsidR="00933690" w:rsidRPr="00933690" w:rsidRDefault="00933690" w:rsidP="00933690">
            <w:pPr>
              <w:rPr>
                <w:sz w:val="20"/>
                <w:szCs w:val="20"/>
              </w:rPr>
            </w:pPr>
          </w:p>
          <w:p w14:paraId="0F0D20DC" w14:textId="77777777" w:rsidR="00933690" w:rsidRPr="00933690" w:rsidRDefault="00933690" w:rsidP="00933690">
            <w:pPr>
              <w:rPr>
                <w:sz w:val="20"/>
                <w:szCs w:val="20"/>
              </w:rPr>
            </w:pPr>
          </w:p>
        </w:tc>
      </w:tr>
    </w:tbl>
    <w:p w14:paraId="276492CD" w14:textId="77777777" w:rsidR="00933690" w:rsidRPr="00933690" w:rsidRDefault="00933690" w:rsidP="00933690">
      <w:pPr>
        <w:rPr>
          <w:sz w:val="20"/>
          <w:szCs w:val="20"/>
        </w:rPr>
      </w:pPr>
      <w:r w:rsidRPr="00933690">
        <w:rPr>
          <w:sz w:val="20"/>
          <w:szCs w:val="20"/>
        </w:rPr>
        <w:br w:type="page"/>
      </w:r>
    </w:p>
    <w:p w14:paraId="58608F0C" w14:textId="77777777" w:rsidR="00933690" w:rsidRPr="00933690" w:rsidRDefault="00933690" w:rsidP="00933690">
      <w:pPr>
        <w:rPr>
          <w:sz w:val="20"/>
          <w:szCs w:val="20"/>
        </w:rPr>
      </w:pPr>
    </w:p>
    <w:tbl>
      <w:tblPr>
        <w:tblStyle w:val="TableGrid"/>
        <w:tblW w:w="8642" w:type="dxa"/>
        <w:tblLook w:val="04A0" w:firstRow="1" w:lastRow="0" w:firstColumn="1" w:lastColumn="0" w:noHBand="0" w:noVBand="1"/>
      </w:tblPr>
      <w:tblGrid>
        <w:gridCol w:w="8642"/>
      </w:tblGrid>
      <w:tr w:rsidR="00933690" w:rsidRPr="00933690" w14:paraId="585B5546" w14:textId="77777777" w:rsidTr="00933690">
        <w:tc>
          <w:tcPr>
            <w:tcW w:w="8642" w:type="dxa"/>
          </w:tcPr>
          <w:p w14:paraId="0B5CB1A1" w14:textId="77777777" w:rsidR="00933690" w:rsidRPr="00933690" w:rsidRDefault="00933690" w:rsidP="00933690">
            <w:pPr>
              <w:rPr>
                <w:b/>
                <w:bCs/>
                <w:sz w:val="20"/>
                <w:szCs w:val="20"/>
              </w:rPr>
            </w:pPr>
            <w:r w:rsidRPr="00933690">
              <w:rPr>
                <w:b/>
                <w:bCs/>
                <w:sz w:val="20"/>
                <w:szCs w:val="20"/>
              </w:rPr>
              <w:t>Pes Planus</w:t>
            </w:r>
          </w:p>
          <w:p w14:paraId="7E172109" w14:textId="77777777" w:rsidR="00933690" w:rsidRPr="00933690" w:rsidRDefault="00933690" w:rsidP="00933690">
            <w:pPr>
              <w:rPr>
                <w:b/>
                <w:bCs/>
                <w:sz w:val="20"/>
                <w:szCs w:val="20"/>
              </w:rPr>
            </w:pPr>
          </w:p>
        </w:tc>
      </w:tr>
      <w:tr w:rsidR="00933690" w:rsidRPr="00933690" w14:paraId="3CE687E4" w14:textId="77777777" w:rsidTr="00933690">
        <w:tc>
          <w:tcPr>
            <w:tcW w:w="8642" w:type="dxa"/>
          </w:tcPr>
          <w:p w14:paraId="42E333C6"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21460880"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16C0DA9D" w14:textId="77777777" w:rsidR="00933690" w:rsidRPr="00933690" w:rsidRDefault="00933690" w:rsidP="00933690">
            <w:pPr>
              <w:rPr>
                <w:sz w:val="20"/>
                <w:szCs w:val="20"/>
              </w:rPr>
            </w:pPr>
          </w:p>
          <w:p w14:paraId="7F8F70C7" w14:textId="77777777" w:rsidR="00933690" w:rsidRPr="00933690" w:rsidRDefault="00933690" w:rsidP="00933690">
            <w:pPr>
              <w:rPr>
                <w:sz w:val="20"/>
                <w:szCs w:val="20"/>
              </w:rPr>
            </w:pPr>
            <w:r w:rsidRPr="00933690">
              <w:rPr>
                <w:sz w:val="20"/>
                <w:szCs w:val="20"/>
              </w:rPr>
              <w:t>(100%) panellists in Round 2 had clinical experience with this condition and provided the information for this section.</w:t>
            </w:r>
          </w:p>
        </w:tc>
      </w:tr>
    </w:tbl>
    <w:p w14:paraId="72F80A92" w14:textId="77777777" w:rsidR="00933690" w:rsidRPr="00933690" w:rsidRDefault="00933690" w:rsidP="00933690">
      <w:pPr>
        <w:rPr>
          <w:sz w:val="20"/>
          <w:szCs w:val="20"/>
        </w:rPr>
      </w:pPr>
    </w:p>
    <w:p w14:paraId="30BA6D97" w14:textId="77777777" w:rsidR="00933690" w:rsidRPr="00933690" w:rsidRDefault="00933690" w:rsidP="00933690">
      <w:pPr>
        <w:rPr>
          <w:sz w:val="20"/>
          <w:szCs w:val="20"/>
        </w:rPr>
      </w:pPr>
      <w:r w:rsidRPr="00933690">
        <w:rPr>
          <w:sz w:val="20"/>
          <w:szCs w:val="20"/>
        </w:rPr>
        <w:t>7)</w:t>
      </w:r>
    </w:p>
    <w:tbl>
      <w:tblPr>
        <w:tblStyle w:val="TableGrid"/>
        <w:tblW w:w="8642" w:type="dxa"/>
        <w:tblLook w:val="04A0" w:firstRow="1" w:lastRow="0" w:firstColumn="1" w:lastColumn="0" w:noHBand="0" w:noVBand="1"/>
      </w:tblPr>
      <w:tblGrid>
        <w:gridCol w:w="8642"/>
      </w:tblGrid>
      <w:tr w:rsidR="00933690" w:rsidRPr="00933690" w14:paraId="1DADBCF2" w14:textId="77777777" w:rsidTr="00933690">
        <w:tc>
          <w:tcPr>
            <w:tcW w:w="8642" w:type="dxa"/>
          </w:tcPr>
          <w:p w14:paraId="7B0AF8B8" w14:textId="77777777" w:rsidR="00933690" w:rsidRPr="00933690" w:rsidRDefault="00933690" w:rsidP="00933690">
            <w:pPr>
              <w:rPr>
                <w:sz w:val="20"/>
                <w:szCs w:val="20"/>
              </w:rPr>
            </w:pPr>
            <w:r w:rsidRPr="00933690">
              <w:rPr>
                <w:sz w:val="20"/>
                <w:szCs w:val="20"/>
              </w:rPr>
              <w:t>Panellists were asked to rank their agreement with the following statements concerning the issuing of stability footwear for individuals with mobile pes planus in Round 2.</w:t>
            </w:r>
          </w:p>
          <w:p w14:paraId="6EF493E4"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37DA8525" w14:textId="77777777" w:rsidR="00933690" w:rsidRPr="00933690" w:rsidRDefault="00933690" w:rsidP="00933690">
            <w:pPr>
              <w:rPr>
                <w:sz w:val="20"/>
                <w:szCs w:val="20"/>
              </w:rPr>
            </w:pPr>
          </w:p>
          <w:p w14:paraId="5532A4E5" w14:textId="77777777" w:rsidR="00933690" w:rsidRPr="00933690" w:rsidRDefault="00933690" w:rsidP="00933690">
            <w:pPr>
              <w:rPr>
                <w:sz w:val="20"/>
                <w:szCs w:val="20"/>
              </w:rPr>
            </w:pPr>
            <w:r w:rsidRPr="00933690">
              <w:rPr>
                <w:sz w:val="20"/>
                <w:szCs w:val="20"/>
              </w:rPr>
              <w:t>Suitability and Purpose</w:t>
            </w:r>
          </w:p>
          <w:p w14:paraId="12ECD7D6" w14:textId="77777777" w:rsidR="00933690" w:rsidRPr="00933690" w:rsidRDefault="00933690" w:rsidP="00933690">
            <w:pPr>
              <w:rPr>
                <w:sz w:val="20"/>
                <w:szCs w:val="20"/>
              </w:rPr>
            </w:pPr>
            <w:r w:rsidRPr="00933690">
              <w:rPr>
                <w:sz w:val="20"/>
                <w:szCs w:val="20"/>
              </w:rPr>
              <w:t xml:space="preserve">Stability footwear may assist foot and ankle stability in children with symptomatic mobile pes planus  </w:t>
            </w:r>
          </w:p>
          <w:p w14:paraId="2320DCC6" w14:textId="77777777" w:rsidR="00933690" w:rsidRPr="00933690" w:rsidRDefault="00933690" w:rsidP="00933690">
            <w:pPr>
              <w:rPr>
                <w:sz w:val="20"/>
                <w:szCs w:val="20"/>
              </w:rPr>
            </w:pPr>
            <w:r w:rsidRPr="00933690">
              <w:rPr>
                <w:sz w:val="20"/>
                <w:szCs w:val="20"/>
              </w:rPr>
              <w:t xml:space="preserve">Median level of Agreement 6 ("Agree") </w:t>
            </w:r>
          </w:p>
          <w:p w14:paraId="3EC25BF7" w14:textId="77777777" w:rsidR="00933690" w:rsidRPr="00933690" w:rsidRDefault="00933690" w:rsidP="00933690">
            <w:pPr>
              <w:rPr>
                <w:sz w:val="20"/>
                <w:szCs w:val="20"/>
              </w:rPr>
            </w:pPr>
            <w:r w:rsidRPr="00933690">
              <w:rPr>
                <w:sz w:val="20"/>
                <w:szCs w:val="20"/>
              </w:rPr>
              <w:t>7% "Disagree", 7% "Neutral", 7% "Somewhat Agree", 57% "Agree", 22% "Strongly Agree"</w:t>
            </w:r>
          </w:p>
          <w:p w14:paraId="414EE9DF" w14:textId="77777777" w:rsidR="00933690" w:rsidRPr="00933690" w:rsidRDefault="00933690" w:rsidP="00933690">
            <w:pPr>
              <w:rPr>
                <w:sz w:val="20"/>
                <w:szCs w:val="20"/>
              </w:rPr>
            </w:pPr>
            <w:r w:rsidRPr="00933690">
              <w:rPr>
                <w:sz w:val="20"/>
                <w:szCs w:val="20"/>
              </w:rPr>
              <w:t>A consensus was reached for this statement.</w:t>
            </w:r>
          </w:p>
          <w:p w14:paraId="0B6EF35F" w14:textId="77777777" w:rsidR="00933690" w:rsidRPr="00933690" w:rsidRDefault="00933690" w:rsidP="00933690">
            <w:pPr>
              <w:rPr>
                <w:sz w:val="20"/>
                <w:szCs w:val="20"/>
              </w:rPr>
            </w:pPr>
            <w:r w:rsidRPr="00933690">
              <w:rPr>
                <w:sz w:val="20"/>
                <w:szCs w:val="20"/>
              </w:rPr>
              <w:t xml:space="preserve"> </w:t>
            </w:r>
          </w:p>
          <w:p w14:paraId="3A7B3172" w14:textId="77777777" w:rsidR="00933690" w:rsidRPr="00933690" w:rsidRDefault="00933690" w:rsidP="00933690">
            <w:pPr>
              <w:rPr>
                <w:sz w:val="20"/>
                <w:szCs w:val="20"/>
              </w:rPr>
            </w:pPr>
            <w:r w:rsidRPr="00933690">
              <w:rPr>
                <w:sz w:val="20"/>
                <w:szCs w:val="20"/>
              </w:rPr>
              <w:t>Stability footwear is a suitable secondary line intervention for symptomatic mobile pes planus in children where foot orthoses have not resolved associated symptoms</w:t>
            </w:r>
          </w:p>
          <w:p w14:paraId="2324A327" w14:textId="77777777" w:rsidR="00933690" w:rsidRPr="00933690" w:rsidRDefault="00933690" w:rsidP="00933690">
            <w:pPr>
              <w:rPr>
                <w:sz w:val="20"/>
                <w:szCs w:val="20"/>
              </w:rPr>
            </w:pPr>
            <w:r w:rsidRPr="00933690">
              <w:rPr>
                <w:sz w:val="20"/>
                <w:szCs w:val="20"/>
              </w:rPr>
              <w:t xml:space="preserve">Median level of Agreement 7 ("Strongly Agree") </w:t>
            </w:r>
          </w:p>
          <w:p w14:paraId="4F93E69C" w14:textId="77777777" w:rsidR="00933690" w:rsidRPr="00933690" w:rsidRDefault="00933690" w:rsidP="00933690">
            <w:pPr>
              <w:rPr>
                <w:sz w:val="20"/>
                <w:szCs w:val="20"/>
              </w:rPr>
            </w:pPr>
            <w:r w:rsidRPr="00933690">
              <w:rPr>
                <w:sz w:val="20"/>
                <w:szCs w:val="20"/>
              </w:rPr>
              <w:t>14% "Neutral", 29% "Agree", 57% "Strongly Agree"</w:t>
            </w:r>
          </w:p>
          <w:p w14:paraId="7802C789" w14:textId="77777777" w:rsidR="00933690" w:rsidRPr="00933690" w:rsidRDefault="00933690" w:rsidP="00933690">
            <w:pPr>
              <w:rPr>
                <w:sz w:val="20"/>
                <w:szCs w:val="20"/>
              </w:rPr>
            </w:pPr>
            <w:r w:rsidRPr="00933690">
              <w:rPr>
                <w:sz w:val="20"/>
                <w:szCs w:val="20"/>
              </w:rPr>
              <w:t>A consensus was reached for this statement.</w:t>
            </w:r>
          </w:p>
        </w:tc>
      </w:tr>
    </w:tbl>
    <w:p w14:paraId="2D36523A" w14:textId="77777777" w:rsidR="00933690" w:rsidRPr="00933690" w:rsidRDefault="00933690" w:rsidP="00933690">
      <w:pPr>
        <w:rPr>
          <w:sz w:val="20"/>
          <w:szCs w:val="20"/>
        </w:rPr>
      </w:pPr>
    </w:p>
    <w:p w14:paraId="17FD4B65" w14:textId="77777777" w:rsidR="00933690" w:rsidRPr="00933690" w:rsidRDefault="00933690" w:rsidP="00933690">
      <w:pPr>
        <w:rPr>
          <w:sz w:val="20"/>
          <w:szCs w:val="20"/>
        </w:rPr>
      </w:pPr>
      <w:r w:rsidRPr="00933690">
        <w:rPr>
          <w:sz w:val="20"/>
          <w:szCs w:val="20"/>
        </w:rPr>
        <w:t>8)</w:t>
      </w:r>
    </w:p>
    <w:tbl>
      <w:tblPr>
        <w:tblStyle w:val="TableGrid"/>
        <w:tblW w:w="8642" w:type="dxa"/>
        <w:tblLook w:val="04A0" w:firstRow="1" w:lastRow="0" w:firstColumn="1" w:lastColumn="0" w:noHBand="0" w:noVBand="1"/>
      </w:tblPr>
      <w:tblGrid>
        <w:gridCol w:w="1617"/>
        <w:gridCol w:w="1022"/>
        <w:gridCol w:w="1023"/>
        <w:gridCol w:w="1207"/>
        <w:gridCol w:w="916"/>
        <w:gridCol w:w="1207"/>
        <w:gridCol w:w="764"/>
        <w:gridCol w:w="886"/>
      </w:tblGrid>
      <w:tr w:rsidR="00933690" w:rsidRPr="00933690" w14:paraId="4BB639C1" w14:textId="77777777" w:rsidTr="00933690">
        <w:tc>
          <w:tcPr>
            <w:tcW w:w="8642" w:type="dxa"/>
            <w:gridSpan w:val="8"/>
          </w:tcPr>
          <w:p w14:paraId="6B4230BD" w14:textId="77777777" w:rsidR="00933690" w:rsidRPr="00933690" w:rsidRDefault="00933690" w:rsidP="00933690">
            <w:pPr>
              <w:rPr>
                <w:sz w:val="20"/>
                <w:szCs w:val="20"/>
              </w:rPr>
            </w:pPr>
            <w:r w:rsidRPr="00933690">
              <w:rPr>
                <w:sz w:val="20"/>
                <w:szCs w:val="20"/>
              </w:rPr>
              <w:t>Panellists were asked to rank their agreement with the following statements concerning the grade of mobility impairment in children with pes planus that would be suitable for stability footwear both as a sole aid or in combination with another assistive aid in Round 2.</w:t>
            </w:r>
          </w:p>
          <w:p w14:paraId="6554B4B3"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7DA5228C" w14:textId="77777777" w:rsidR="00933690" w:rsidRPr="00933690" w:rsidRDefault="00933690" w:rsidP="00933690">
            <w:pPr>
              <w:rPr>
                <w:sz w:val="20"/>
                <w:szCs w:val="20"/>
              </w:rPr>
            </w:pPr>
          </w:p>
          <w:p w14:paraId="432B47CD" w14:textId="77777777" w:rsidR="00933690" w:rsidRPr="00933690" w:rsidRDefault="00933690" w:rsidP="00933690">
            <w:pPr>
              <w:rPr>
                <w:sz w:val="20"/>
                <w:szCs w:val="20"/>
              </w:rPr>
            </w:pPr>
            <w:r w:rsidRPr="00933690">
              <w:rPr>
                <w:sz w:val="20"/>
                <w:szCs w:val="20"/>
              </w:rPr>
              <w:t>Stability Footwear may be used alongside foot orthoses in children with insufficiency of posterior tibialis function.</w:t>
            </w:r>
          </w:p>
          <w:p w14:paraId="6E6E4F86" w14:textId="77777777" w:rsidR="00933690" w:rsidRPr="00933690" w:rsidRDefault="00933690" w:rsidP="00933690">
            <w:pPr>
              <w:rPr>
                <w:sz w:val="20"/>
                <w:szCs w:val="20"/>
              </w:rPr>
            </w:pPr>
            <w:r w:rsidRPr="00933690">
              <w:rPr>
                <w:sz w:val="20"/>
                <w:szCs w:val="20"/>
              </w:rPr>
              <w:t>Median level of Agreement 6 ("Agree")</w:t>
            </w:r>
          </w:p>
          <w:p w14:paraId="18EDAF88" w14:textId="77777777" w:rsidR="00933690" w:rsidRPr="00933690" w:rsidRDefault="00933690" w:rsidP="00933690">
            <w:pPr>
              <w:rPr>
                <w:sz w:val="20"/>
                <w:szCs w:val="20"/>
              </w:rPr>
            </w:pPr>
            <w:r w:rsidRPr="00933690">
              <w:rPr>
                <w:sz w:val="20"/>
                <w:szCs w:val="20"/>
              </w:rPr>
              <w:t>14% "Neutral", 14% "Somewhat Agree", 65% "Agree", 7% "Strongly Agree"</w:t>
            </w:r>
          </w:p>
          <w:p w14:paraId="7173C4F4" w14:textId="77777777" w:rsidR="00933690" w:rsidRPr="00933690" w:rsidRDefault="00933690" w:rsidP="00933690">
            <w:pPr>
              <w:rPr>
                <w:sz w:val="20"/>
                <w:szCs w:val="20"/>
              </w:rPr>
            </w:pPr>
          </w:p>
          <w:p w14:paraId="0157A899" w14:textId="77777777" w:rsidR="00933690" w:rsidRPr="00933690" w:rsidRDefault="00933690" w:rsidP="00933690">
            <w:pPr>
              <w:rPr>
                <w:sz w:val="20"/>
                <w:szCs w:val="20"/>
              </w:rPr>
            </w:pPr>
          </w:p>
          <w:p w14:paraId="1AEBB50D" w14:textId="77777777" w:rsidR="00933690" w:rsidRPr="00933690" w:rsidRDefault="00933690" w:rsidP="00933690">
            <w:pPr>
              <w:rPr>
                <w:sz w:val="20"/>
                <w:szCs w:val="20"/>
              </w:rPr>
            </w:pPr>
            <w:r w:rsidRPr="00933690">
              <w:rPr>
                <w:sz w:val="20"/>
                <w:szCs w:val="20"/>
              </w:rPr>
              <w:t>Stability Footwear may be used alongside foot orthoses in children with significant foot and ankle instability associated with tripping and falling.</w:t>
            </w:r>
          </w:p>
          <w:p w14:paraId="5F8D616E" w14:textId="77777777" w:rsidR="00933690" w:rsidRPr="00933690" w:rsidRDefault="00933690" w:rsidP="00933690">
            <w:pPr>
              <w:rPr>
                <w:sz w:val="20"/>
                <w:szCs w:val="20"/>
              </w:rPr>
            </w:pPr>
            <w:r w:rsidRPr="00933690">
              <w:rPr>
                <w:sz w:val="20"/>
                <w:szCs w:val="20"/>
              </w:rPr>
              <w:t>Median level of Agreement 6 ("Agree")</w:t>
            </w:r>
          </w:p>
          <w:p w14:paraId="4DDF96A9" w14:textId="77777777" w:rsidR="00933690" w:rsidRPr="00933690" w:rsidRDefault="00933690" w:rsidP="00933690">
            <w:pPr>
              <w:rPr>
                <w:sz w:val="20"/>
                <w:szCs w:val="20"/>
              </w:rPr>
            </w:pPr>
            <w:r w:rsidRPr="00933690">
              <w:rPr>
                <w:sz w:val="20"/>
                <w:szCs w:val="20"/>
              </w:rPr>
              <w:t>14% "Neutral", 7% "Somewhat Agree", 43% "Agree", 36% "Strongly Agree"</w:t>
            </w:r>
          </w:p>
          <w:p w14:paraId="15A39D86" w14:textId="77777777" w:rsidR="00933690" w:rsidRPr="00933690" w:rsidRDefault="00933690" w:rsidP="00933690">
            <w:pPr>
              <w:rPr>
                <w:sz w:val="20"/>
                <w:szCs w:val="20"/>
              </w:rPr>
            </w:pPr>
            <w:r w:rsidRPr="00933690">
              <w:rPr>
                <w:sz w:val="20"/>
                <w:szCs w:val="20"/>
              </w:rPr>
              <w:t xml:space="preserve">A consensus was reached for this statement. </w:t>
            </w:r>
          </w:p>
          <w:p w14:paraId="40DEE623" w14:textId="77777777" w:rsidR="00933690" w:rsidRPr="00933690" w:rsidRDefault="00933690" w:rsidP="00933690">
            <w:pPr>
              <w:rPr>
                <w:sz w:val="20"/>
                <w:szCs w:val="20"/>
              </w:rPr>
            </w:pPr>
          </w:p>
          <w:p w14:paraId="422F98FE" w14:textId="77777777" w:rsidR="00933690" w:rsidRPr="00933690" w:rsidRDefault="00933690" w:rsidP="00933690">
            <w:pPr>
              <w:rPr>
                <w:sz w:val="20"/>
                <w:szCs w:val="20"/>
              </w:rPr>
            </w:pPr>
            <w:r w:rsidRPr="00933690">
              <w:rPr>
                <w:sz w:val="20"/>
                <w:szCs w:val="20"/>
              </w:rPr>
              <w:t>Stability footwear may be used alongside foot orthoses in children with conditions associated with motor delay</w:t>
            </w:r>
          </w:p>
          <w:p w14:paraId="370D1EAB" w14:textId="77777777" w:rsidR="00933690" w:rsidRPr="00933690" w:rsidRDefault="00933690" w:rsidP="00933690">
            <w:pPr>
              <w:rPr>
                <w:sz w:val="20"/>
                <w:szCs w:val="20"/>
              </w:rPr>
            </w:pPr>
            <w:r w:rsidRPr="00933690">
              <w:rPr>
                <w:sz w:val="20"/>
                <w:szCs w:val="20"/>
              </w:rPr>
              <w:t>Median level of Agreement 6 ("Agree")</w:t>
            </w:r>
          </w:p>
          <w:p w14:paraId="0D5E4A29" w14:textId="77777777" w:rsidR="00933690" w:rsidRPr="00933690" w:rsidRDefault="00933690" w:rsidP="00933690">
            <w:pPr>
              <w:rPr>
                <w:sz w:val="20"/>
                <w:szCs w:val="20"/>
              </w:rPr>
            </w:pPr>
            <w:r w:rsidRPr="00933690">
              <w:rPr>
                <w:sz w:val="20"/>
                <w:szCs w:val="20"/>
              </w:rPr>
              <w:t>7% "Disagree", 29% "Somewhat Agree", 50% "Agree", 14% "Strongly Agree"</w:t>
            </w:r>
          </w:p>
          <w:p w14:paraId="754FB7AC" w14:textId="77777777" w:rsidR="00933690" w:rsidRPr="00933690" w:rsidRDefault="00933690" w:rsidP="00933690">
            <w:pPr>
              <w:rPr>
                <w:sz w:val="20"/>
                <w:szCs w:val="20"/>
              </w:rPr>
            </w:pPr>
          </w:p>
          <w:p w14:paraId="0E4624D8" w14:textId="77777777" w:rsidR="00933690" w:rsidRPr="00933690" w:rsidRDefault="00933690" w:rsidP="00933690">
            <w:pPr>
              <w:rPr>
                <w:sz w:val="20"/>
                <w:szCs w:val="20"/>
              </w:rPr>
            </w:pPr>
            <w:r w:rsidRPr="00933690">
              <w:rPr>
                <w:sz w:val="20"/>
                <w:szCs w:val="20"/>
              </w:rPr>
              <w:t>There was also potential ambiguity with the term "alongside"; panellists questioned did this mean stability footwear was to be used at different times or simultaneously with the other assistive aid.</w:t>
            </w:r>
          </w:p>
          <w:p w14:paraId="3400208D" w14:textId="77777777" w:rsidR="00933690" w:rsidRPr="00933690" w:rsidRDefault="00933690" w:rsidP="00933690">
            <w:pPr>
              <w:rPr>
                <w:sz w:val="20"/>
                <w:szCs w:val="20"/>
              </w:rPr>
            </w:pPr>
          </w:p>
          <w:p w14:paraId="03ED8FE7" w14:textId="77777777" w:rsidR="00933690" w:rsidRPr="00933690" w:rsidRDefault="00933690" w:rsidP="00933690">
            <w:pPr>
              <w:rPr>
                <w:sz w:val="20"/>
                <w:szCs w:val="20"/>
              </w:rPr>
            </w:pPr>
            <w:r w:rsidRPr="00933690">
              <w:rPr>
                <w:sz w:val="20"/>
                <w:szCs w:val="20"/>
              </w:rPr>
              <w:t>The following statements have been slightly modified based on panellist feedback.  *</w:t>
            </w:r>
          </w:p>
        </w:tc>
      </w:tr>
      <w:tr w:rsidR="00933690" w:rsidRPr="00933690" w14:paraId="3A861E01" w14:textId="77777777" w:rsidTr="00933690">
        <w:tc>
          <w:tcPr>
            <w:tcW w:w="1673" w:type="dxa"/>
            <w:vMerge w:val="restart"/>
          </w:tcPr>
          <w:p w14:paraId="28D27ABB" w14:textId="77777777" w:rsidR="00933690" w:rsidRPr="00933690" w:rsidRDefault="00933690" w:rsidP="00933690">
            <w:pPr>
              <w:jc w:val="both"/>
              <w:rPr>
                <w:sz w:val="20"/>
                <w:szCs w:val="20"/>
              </w:rPr>
            </w:pPr>
          </w:p>
        </w:tc>
        <w:tc>
          <w:tcPr>
            <w:tcW w:w="1054" w:type="dxa"/>
          </w:tcPr>
          <w:p w14:paraId="2DBB14B4" w14:textId="77777777" w:rsidR="00933690" w:rsidRPr="00933690" w:rsidRDefault="00933690" w:rsidP="00933690">
            <w:pPr>
              <w:jc w:val="both"/>
              <w:rPr>
                <w:sz w:val="20"/>
                <w:szCs w:val="20"/>
              </w:rPr>
            </w:pPr>
            <w:r w:rsidRPr="00933690">
              <w:rPr>
                <w:sz w:val="20"/>
                <w:szCs w:val="20"/>
              </w:rPr>
              <w:t>Strongly Disagree</w:t>
            </w:r>
          </w:p>
        </w:tc>
        <w:tc>
          <w:tcPr>
            <w:tcW w:w="1054" w:type="dxa"/>
          </w:tcPr>
          <w:p w14:paraId="7D15FCC7" w14:textId="77777777" w:rsidR="00933690" w:rsidRPr="00933690" w:rsidRDefault="00933690" w:rsidP="00933690">
            <w:pPr>
              <w:jc w:val="both"/>
              <w:rPr>
                <w:sz w:val="20"/>
                <w:szCs w:val="20"/>
              </w:rPr>
            </w:pPr>
            <w:r w:rsidRPr="00933690">
              <w:rPr>
                <w:sz w:val="20"/>
                <w:szCs w:val="20"/>
              </w:rPr>
              <w:t>Disagree</w:t>
            </w:r>
          </w:p>
        </w:tc>
        <w:tc>
          <w:tcPr>
            <w:tcW w:w="1245" w:type="dxa"/>
          </w:tcPr>
          <w:p w14:paraId="4F8F51C2" w14:textId="77777777" w:rsidR="00933690" w:rsidRPr="00933690" w:rsidRDefault="00933690" w:rsidP="00933690">
            <w:pPr>
              <w:jc w:val="both"/>
              <w:rPr>
                <w:sz w:val="20"/>
                <w:szCs w:val="20"/>
              </w:rPr>
            </w:pPr>
            <w:r w:rsidRPr="00933690">
              <w:rPr>
                <w:sz w:val="20"/>
                <w:szCs w:val="20"/>
              </w:rPr>
              <w:t>Somewhat Disagree</w:t>
            </w:r>
          </w:p>
        </w:tc>
        <w:tc>
          <w:tcPr>
            <w:tcW w:w="943" w:type="dxa"/>
          </w:tcPr>
          <w:p w14:paraId="484055DE" w14:textId="77777777" w:rsidR="00933690" w:rsidRPr="00933690" w:rsidRDefault="00933690" w:rsidP="00933690">
            <w:pPr>
              <w:jc w:val="both"/>
              <w:rPr>
                <w:sz w:val="20"/>
                <w:szCs w:val="20"/>
              </w:rPr>
            </w:pPr>
            <w:r w:rsidRPr="00933690">
              <w:rPr>
                <w:sz w:val="20"/>
                <w:szCs w:val="20"/>
              </w:rPr>
              <w:t>Neutral</w:t>
            </w:r>
          </w:p>
        </w:tc>
        <w:tc>
          <w:tcPr>
            <w:tcW w:w="1245" w:type="dxa"/>
          </w:tcPr>
          <w:p w14:paraId="672B100B" w14:textId="77777777" w:rsidR="00933690" w:rsidRPr="00933690" w:rsidRDefault="00933690" w:rsidP="00933690">
            <w:pPr>
              <w:jc w:val="both"/>
              <w:rPr>
                <w:sz w:val="20"/>
                <w:szCs w:val="20"/>
              </w:rPr>
            </w:pPr>
            <w:r w:rsidRPr="00933690">
              <w:rPr>
                <w:sz w:val="20"/>
                <w:szCs w:val="20"/>
              </w:rPr>
              <w:t>Somewhat Agree</w:t>
            </w:r>
          </w:p>
        </w:tc>
        <w:tc>
          <w:tcPr>
            <w:tcW w:w="785" w:type="dxa"/>
          </w:tcPr>
          <w:p w14:paraId="7A13737F" w14:textId="77777777" w:rsidR="00933690" w:rsidRPr="00933690" w:rsidRDefault="00933690" w:rsidP="00933690">
            <w:pPr>
              <w:jc w:val="both"/>
              <w:rPr>
                <w:sz w:val="20"/>
                <w:szCs w:val="20"/>
              </w:rPr>
            </w:pPr>
            <w:r w:rsidRPr="00933690">
              <w:rPr>
                <w:sz w:val="20"/>
                <w:szCs w:val="20"/>
              </w:rPr>
              <w:t>Agree</w:t>
            </w:r>
          </w:p>
        </w:tc>
        <w:tc>
          <w:tcPr>
            <w:tcW w:w="643" w:type="dxa"/>
          </w:tcPr>
          <w:p w14:paraId="5742D8DB" w14:textId="77777777" w:rsidR="00933690" w:rsidRPr="00933690" w:rsidRDefault="00933690" w:rsidP="00933690">
            <w:pPr>
              <w:jc w:val="both"/>
              <w:rPr>
                <w:sz w:val="20"/>
                <w:szCs w:val="20"/>
              </w:rPr>
            </w:pPr>
            <w:r w:rsidRPr="00933690">
              <w:rPr>
                <w:sz w:val="20"/>
                <w:szCs w:val="20"/>
              </w:rPr>
              <w:t>Strongly Agree</w:t>
            </w:r>
          </w:p>
        </w:tc>
      </w:tr>
      <w:tr w:rsidR="00933690" w:rsidRPr="00933690" w14:paraId="18B2AB54" w14:textId="77777777" w:rsidTr="00933690">
        <w:tc>
          <w:tcPr>
            <w:tcW w:w="1673" w:type="dxa"/>
            <w:vMerge/>
          </w:tcPr>
          <w:p w14:paraId="4639DB0A" w14:textId="77777777" w:rsidR="00933690" w:rsidRPr="00933690" w:rsidRDefault="00933690" w:rsidP="00933690">
            <w:pPr>
              <w:jc w:val="center"/>
              <w:rPr>
                <w:sz w:val="20"/>
                <w:szCs w:val="20"/>
              </w:rPr>
            </w:pPr>
          </w:p>
        </w:tc>
        <w:tc>
          <w:tcPr>
            <w:tcW w:w="1054" w:type="dxa"/>
          </w:tcPr>
          <w:p w14:paraId="3494DDD5" w14:textId="77777777" w:rsidR="00933690" w:rsidRPr="00933690" w:rsidRDefault="00933690" w:rsidP="00933690">
            <w:pPr>
              <w:jc w:val="center"/>
              <w:rPr>
                <w:sz w:val="20"/>
                <w:szCs w:val="20"/>
              </w:rPr>
            </w:pPr>
            <w:r w:rsidRPr="00933690">
              <w:rPr>
                <w:sz w:val="20"/>
                <w:szCs w:val="20"/>
              </w:rPr>
              <w:t>1</w:t>
            </w:r>
          </w:p>
        </w:tc>
        <w:tc>
          <w:tcPr>
            <w:tcW w:w="1054" w:type="dxa"/>
          </w:tcPr>
          <w:p w14:paraId="4E0F0DFE" w14:textId="77777777" w:rsidR="00933690" w:rsidRPr="00933690" w:rsidRDefault="00933690" w:rsidP="00933690">
            <w:pPr>
              <w:jc w:val="center"/>
              <w:rPr>
                <w:sz w:val="20"/>
                <w:szCs w:val="20"/>
              </w:rPr>
            </w:pPr>
            <w:r w:rsidRPr="00933690">
              <w:rPr>
                <w:sz w:val="20"/>
                <w:szCs w:val="20"/>
              </w:rPr>
              <w:t>2</w:t>
            </w:r>
          </w:p>
        </w:tc>
        <w:tc>
          <w:tcPr>
            <w:tcW w:w="1245" w:type="dxa"/>
          </w:tcPr>
          <w:p w14:paraId="3298AC68" w14:textId="77777777" w:rsidR="00933690" w:rsidRPr="00933690" w:rsidRDefault="00933690" w:rsidP="00933690">
            <w:pPr>
              <w:jc w:val="center"/>
              <w:rPr>
                <w:sz w:val="20"/>
                <w:szCs w:val="20"/>
              </w:rPr>
            </w:pPr>
            <w:r w:rsidRPr="00933690">
              <w:rPr>
                <w:sz w:val="20"/>
                <w:szCs w:val="20"/>
              </w:rPr>
              <w:t>3</w:t>
            </w:r>
          </w:p>
        </w:tc>
        <w:tc>
          <w:tcPr>
            <w:tcW w:w="943" w:type="dxa"/>
          </w:tcPr>
          <w:p w14:paraId="261AD12C" w14:textId="77777777" w:rsidR="00933690" w:rsidRPr="00933690" w:rsidRDefault="00933690" w:rsidP="00933690">
            <w:pPr>
              <w:jc w:val="center"/>
              <w:rPr>
                <w:sz w:val="20"/>
                <w:szCs w:val="20"/>
              </w:rPr>
            </w:pPr>
            <w:r w:rsidRPr="00933690">
              <w:rPr>
                <w:sz w:val="20"/>
                <w:szCs w:val="20"/>
              </w:rPr>
              <w:t>4</w:t>
            </w:r>
          </w:p>
        </w:tc>
        <w:tc>
          <w:tcPr>
            <w:tcW w:w="1245" w:type="dxa"/>
          </w:tcPr>
          <w:p w14:paraId="6DD75215" w14:textId="77777777" w:rsidR="00933690" w:rsidRPr="00933690" w:rsidRDefault="00933690" w:rsidP="00933690">
            <w:pPr>
              <w:jc w:val="center"/>
              <w:rPr>
                <w:sz w:val="20"/>
                <w:szCs w:val="20"/>
              </w:rPr>
            </w:pPr>
            <w:r w:rsidRPr="00933690">
              <w:rPr>
                <w:sz w:val="20"/>
                <w:szCs w:val="20"/>
              </w:rPr>
              <w:t>5</w:t>
            </w:r>
          </w:p>
        </w:tc>
        <w:tc>
          <w:tcPr>
            <w:tcW w:w="785" w:type="dxa"/>
          </w:tcPr>
          <w:p w14:paraId="7874EC4E" w14:textId="77777777" w:rsidR="00933690" w:rsidRPr="00933690" w:rsidRDefault="00933690" w:rsidP="00933690">
            <w:pPr>
              <w:jc w:val="center"/>
              <w:rPr>
                <w:sz w:val="20"/>
                <w:szCs w:val="20"/>
              </w:rPr>
            </w:pPr>
            <w:r w:rsidRPr="00933690">
              <w:rPr>
                <w:sz w:val="20"/>
                <w:szCs w:val="20"/>
              </w:rPr>
              <w:t>6</w:t>
            </w:r>
          </w:p>
        </w:tc>
        <w:tc>
          <w:tcPr>
            <w:tcW w:w="643" w:type="dxa"/>
          </w:tcPr>
          <w:p w14:paraId="389A7621" w14:textId="77777777" w:rsidR="00933690" w:rsidRPr="00933690" w:rsidRDefault="00933690" w:rsidP="00933690">
            <w:pPr>
              <w:jc w:val="center"/>
              <w:rPr>
                <w:sz w:val="20"/>
                <w:szCs w:val="20"/>
              </w:rPr>
            </w:pPr>
            <w:r w:rsidRPr="00933690">
              <w:rPr>
                <w:sz w:val="20"/>
                <w:szCs w:val="20"/>
              </w:rPr>
              <w:t>7</w:t>
            </w:r>
          </w:p>
        </w:tc>
      </w:tr>
      <w:tr w:rsidR="00933690" w:rsidRPr="00933690" w14:paraId="7E791AB2" w14:textId="77777777" w:rsidTr="00933690">
        <w:tc>
          <w:tcPr>
            <w:tcW w:w="1673" w:type="dxa"/>
          </w:tcPr>
          <w:p w14:paraId="1963791B" w14:textId="526F1505" w:rsidR="00933690" w:rsidRPr="00933690" w:rsidRDefault="00933690" w:rsidP="00933690">
            <w:pPr>
              <w:rPr>
                <w:sz w:val="20"/>
                <w:szCs w:val="20"/>
              </w:rPr>
            </w:pPr>
            <w:r w:rsidRPr="00933690">
              <w:rPr>
                <w:sz w:val="20"/>
                <w:szCs w:val="20"/>
              </w:rPr>
              <w:t>Stability Footwear may be used simultaneously with foot orthoses in children with insufficiency of posterior tibialis function.</w:t>
            </w:r>
          </w:p>
        </w:tc>
        <w:tc>
          <w:tcPr>
            <w:tcW w:w="1054" w:type="dxa"/>
          </w:tcPr>
          <w:p w14:paraId="1829AE2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120A70C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359614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599018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0804E1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3E3A0A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43" w:type="dxa"/>
          </w:tcPr>
          <w:p w14:paraId="53A866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C41A40D" w14:textId="77777777" w:rsidTr="00933690">
        <w:tc>
          <w:tcPr>
            <w:tcW w:w="1673" w:type="dxa"/>
          </w:tcPr>
          <w:p w14:paraId="070222EB" w14:textId="77777777" w:rsidR="00933690" w:rsidRPr="00933690" w:rsidRDefault="00933690" w:rsidP="00933690">
            <w:pPr>
              <w:rPr>
                <w:sz w:val="20"/>
                <w:szCs w:val="20"/>
              </w:rPr>
            </w:pPr>
            <w:r w:rsidRPr="00933690">
              <w:rPr>
                <w:sz w:val="20"/>
                <w:szCs w:val="20"/>
              </w:rPr>
              <w:t>Stability footwear may be used simultaneously with  foot orthoses in children with conditions associated with motor delay</w:t>
            </w:r>
          </w:p>
        </w:tc>
        <w:tc>
          <w:tcPr>
            <w:tcW w:w="1054" w:type="dxa"/>
          </w:tcPr>
          <w:p w14:paraId="780235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07C7E52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1AAE9AC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377492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0E1484D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4439372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43" w:type="dxa"/>
          </w:tcPr>
          <w:p w14:paraId="620671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D3F3E8B" w14:textId="77777777" w:rsidR="00933690" w:rsidRPr="00933690" w:rsidRDefault="00933690" w:rsidP="00933690">
      <w:pPr>
        <w:rPr>
          <w:sz w:val="20"/>
          <w:szCs w:val="20"/>
        </w:rPr>
      </w:pPr>
    </w:p>
    <w:p w14:paraId="2E4F40B3" w14:textId="77777777" w:rsidR="00933690" w:rsidRPr="00933690" w:rsidRDefault="00933690" w:rsidP="00933690">
      <w:pPr>
        <w:rPr>
          <w:sz w:val="20"/>
          <w:szCs w:val="20"/>
        </w:rPr>
      </w:pPr>
    </w:p>
    <w:p w14:paraId="3171E394" w14:textId="77777777" w:rsidR="00933690" w:rsidRPr="00933690" w:rsidRDefault="00933690" w:rsidP="00933690">
      <w:pPr>
        <w:rPr>
          <w:sz w:val="20"/>
          <w:szCs w:val="20"/>
        </w:rPr>
      </w:pPr>
    </w:p>
    <w:p w14:paraId="7934625B" w14:textId="77777777" w:rsidR="00933690" w:rsidRPr="00933690" w:rsidRDefault="00933690" w:rsidP="00933690">
      <w:pPr>
        <w:rPr>
          <w:sz w:val="20"/>
          <w:szCs w:val="20"/>
        </w:rPr>
      </w:pPr>
      <w:r w:rsidRPr="00933690">
        <w:rPr>
          <w:sz w:val="20"/>
          <w:szCs w:val="20"/>
        </w:rPr>
        <w:t>9)</w:t>
      </w:r>
    </w:p>
    <w:tbl>
      <w:tblPr>
        <w:tblStyle w:val="TableGrid"/>
        <w:tblW w:w="8642" w:type="dxa"/>
        <w:tblLook w:val="04A0" w:firstRow="1" w:lastRow="0" w:firstColumn="1" w:lastColumn="0" w:noHBand="0" w:noVBand="1"/>
      </w:tblPr>
      <w:tblGrid>
        <w:gridCol w:w="8642"/>
      </w:tblGrid>
      <w:tr w:rsidR="00933690" w:rsidRPr="00933690" w14:paraId="0D1E0F35" w14:textId="77777777" w:rsidTr="00933690">
        <w:tc>
          <w:tcPr>
            <w:tcW w:w="8642" w:type="dxa"/>
          </w:tcPr>
          <w:p w14:paraId="69AE22BC" w14:textId="77777777" w:rsidR="00933690" w:rsidRPr="00933690" w:rsidRDefault="00933690" w:rsidP="00933690">
            <w:pPr>
              <w:rPr>
                <w:rFonts w:cstheme="minorHAnsi"/>
                <w:sz w:val="20"/>
                <w:szCs w:val="20"/>
              </w:rPr>
            </w:pPr>
            <w:r w:rsidRPr="00933690">
              <w:rPr>
                <w:rFonts w:cstheme="minorHAnsi"/>
                <w:sz w:val="20"/>
                <w:szCs w:val="20"/>
              </w:rPr>
              <w:t>Panellists were presented with the following options concerning the suitable age range for stability footwear intervention for mobile pes planus in Round 2.</w:t>
            </w:r>
          </w:p>
          <w:p w14:paraId="587772DE"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797E900D" w14:textId="77777777" w:rsidR="00933690" w:rsidRPr="00933690" w:rsidRDefault="00933690" w:rsidP="00933690">
            <w:pPr>
              <w:rPr>
                <w:rFonts w:cstheme="minorHAnsi"/>
                <w:sz w:val="20"/>
                <w:szCs w:val="20"/>
              </w:rPr>
            </w:pPr>
          </w:p>
          <w:p w14:paraId="07694806"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77%</w:t>
            </w:r>
          </w:p>
          <w:p w14:paraId="6CFCC70C"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 15%</w:t>
            </w:r>
          </w:p>
          <w:p w14:paraId="386D1264" w14:textId="77777777" w:rsidR="00933690" w:rsidRPr="00933690" w:rsidRDefault="00933690" w:rsidP="00933690">
            <w:pPr>
              <w:rPr>
                <w:rFonts w:cstheme="minorHAnsi"/>
                <w:sz w:val="20"/>
                <w:szCs w:val="20"/>
              </w:rPr>
            </w:pPr>
            <w:r w:rsidRPr="00933690">
              <w:rPr>
                <w:rFonts w:cstheme="minorHAnsi"/>
                <w:sz w:val="20"/>
                <w:szCs w:val="20"/>
              </w:rPr>
              <w:t>Option 3, N/A I do not feel this condition is suitable for stability footwear intervention 8%</w:t>
            </w:r>
          </w:p>
          <w:p w14:paraId="4B676A0F" w14:textId="77777777" w:rsidR="00933690" w:rsidRPr="00933690" w:rsidRDefault="00933690" w:rsidP="00933690">
            <w:pPr>
              <w:rPr>
                <w:rFonts w:cstheme="minorHAnsi"/>
                <w:sz w:val="20"/>
                <w:szCs w:val="20"/>
              </w:rPr>
            </w:pPr>
            <w:r w:rsidRPr="00933690">
              <w:rPr>
                <w:rFonts w:cstheme="minorHAnsi"/>
                <w:sz w:val="20"/>
                <w:szCs w:val="20"/>
              </w:rPr>
              <w:t>Option 4, 5-18 years (with assessed adult transition care) 0%</w:t>
            </w:r>
          </w:p>
          <w:p w14:paraId="595C9238" w14:textId="77777777" w:rsidR="00933690" w:rsidRPr="00933690" w:rsidRDefault="00933690" w:rsidP="00933690">
            <w:pPr>
              <w:rPr>
                <w:rFonts w:cstheme="minorHAnsi"/>
                <w:sz w:val="20"/>
                <w:szCs w:val="20"/>
              </w:rPr>
            </w:pPr>
          </w:p>
          <w:p w14:paraId="4F626734" w14:textId="77777777" w:rsidR="00933690" w:rsidRPr="00933690" w:rsidRDefault="00933690" w:rsidP="00933690">
            <w:pPr>
              <w:rPr>
                <w:rFonts w:cstheme="minorHAnsi"/>
                <w:sz w:val="20"/>
                <w:szCs w:val="20"/>
              </w:rPr>
            </w:pPr>
            <w:r w:rsidRPr="00933690">
              <w:rPr>
                <w:rFonts w:cstheme="minorHAnsi"/>
                <w:sz w:val="20"/>
                <w:szCs w:val="20"/>
              </w:rPr>
              <w:t>A consensus was reached to Option 1,</w:t>
            </w:r>
          </w:p>
        </w:tc>
      </w:tr>
    </w:tbl>
    <w:p w14:paraId="553A2B82" w14:textId="77777777" w:rsidR="00933690" w:rsidRPr="00933690" w:rsidRDefault="00933690" w:rsidP="00933690">
      <w:pPr>
        <w:rPr>
          <w:sz w:val="20"/>
          <w:szCs w:val="20"/>
        </w:rPr>
      </w:pPr>
    </w:p>
    <w:p w14:paraId="33A41077" w14:textId="77777777" w:rsidR="00933690" w:rsidRPr="00933690" w:rsidRDefault="00933690" w:rsidP="00933690">
      <w:pPr>
        <w:rPr>
          <w:sz w:val="20"/>
          <w:szCs w:val="20"/>
        </w:rPr>
      </w:pPr>
      <w:r w:rsidRPr="00933690">
        <w:rPr>
          <w:sz w:val="20"/>
          <w:szCs w:val="20"/>
        </w:rPr>
        <w:t>10)</w:t>
      </w:r>
    </w:p>
    <w:tbl>
      <w:tblPr>
        <w:tblStyle w:val="TableGrid"/>
        <w:tblW w:w="8642" w:type="dxa"/>
        <w:tblLook w:val="04A0" w:firstRow="1" w:lastRow="0" w:firstColumn="1" w:lastColumn="0" w:noHBand="0" w:noVBand="1"/>
      </w:tblPr>
      <w:tblGrid>
        <w:gridCol w:w="1692"/>
        <w:gridCol w:w="1010"/>
        <w:gridCol w:w="1010"/>
        <w:gridCol w:w="1192"/>
        <w:gridCol w:w="905"/>
        <w:gridCol w:w="1192"/>
        <w:gridCol w:w="755"/>
        <w:gridCol w:w="886"/>
      </w:tblGrid>
      <w:tr w:rsidR="00933690" w:rsidRPr="00933690" w14:paraId="2ABC0711" w14:textId="77777777" w:rsidTr="00933690">
        <w:tc>
          <w:tcPr>
            <w:tcW w:w="8642" w:type="dxa"/>
            <w:gridSpan w:val="8"/>
          </w:tcPr>
          <w:p w14:paraId="381870D5" w14:textId="77777777" w:rsidR="00933690" w:rsidRPr="00933690" w:rsidRDefault="00933690" w:rsidP="00933690">
            <w:pPr>
              <w:rPr>
                <w:sz w:val="20"/>
                <w:szCs w:val="20"/>
              </w:rPr>
            </w:pPr>
            <w:r w:rsidRPr="00933690">
              <w:rPr>
                <w:sz w:val="20"/>
                <w:szCs w:val="20"/>
              </w:rPr>
              <w:t>Panellists were asked to rank their agreement with the following statements in relation to the clinical outcomes that would be used to evaluate the effectiveness of "Off the Shelf" Stability footwear for children with mobile pes planus in Round 2:</w:t>
            </w:r>
          </w:p>
          <w:p w14:paraId="1CAD7FC9"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470C04C8" w14:textId="77777777" w:rsidR="00933690" w:rsidRPr="00933690" w:rsidRDefault="00933690" w:rsidP="00933690">
            <w:pPr>
              <w:rPr>
                <w:sz w:val="20"/>
                <w:szCs w:val="20"/>
              </w:rPr>
            </w:pPr>
          </w:p>
          <w:p w14:paraId="3320406D" w14:textId="77777777" w:rsidR="00933690" w:rsidRPr="00933690" w:rsidRDefault="00933690" w:rsidP="00933690">
            <w:pPr>
              <w:rPr>
                <w:sz w:val="20"/>
                <w:szCs w:val="20"/>
              </w:rPr>
            </w:pPr>
            <w:r w:rsidRPr="00933690">
              <w:rPr>
                <w:sz w:val="20"/>
                <w:szCs w:val="20"/>
              </w:rPr>
              <w:t>Foot Posture FPI-6</w:t>
            </w:r>
          </w:p>
          <w:p w14:paraId="77547248" w14:textId="77777777" w:rsidR="00933690" w:rsidRPr="00933690" w:rsidRDefault="00933690" w:rsidP="00933690">
            <w:pPr>
              <w:rPr>
                <w:sz w:val="20"/>
                <w:szCs w:val="20"/>
              </w:rPr>
            </w:pPr>
            <w:r w:rsidRPr="00933690">
              <w:rPr>
                <w:sz w:val="20"/>
                <w:szCs w:val="20"/>
              </w:rPr>
              <w:t>Median level of Agreement 5 ("Somewhat Agree")</w:t>
            </w:r>
          </w:p>
          <w:p w14:paraId="7DB12871" w14:textId="77777777" w:rsidR="00933690" w:rsidRPr="00933690" w:rsidRDefault="00933690" w:rsidP="00933690">
            <w:pPr>
              <w:rPr>
                <w:sz w:val="20"/>
                <w:szCs w:val="20"/>
              </w:rPr>
            </w:pPr>
            <w:r w:rsidRPr="00933690">
              <w:rPr>
                <w:sz w:val="20"/>
                <w:szCs w:val="20"/>
              </w:rPr>
              <w:t>7% "Disagree", 7% "Somewhat Disagree", 22% "Neutral", 14% "Somewhat Agree", 36% "Agree",</w:t>
            </w:r>
          </w:p>
          <w:p w14:paraId="106973A9" w14:textId="77777777" w:rsidR="00933690" w:rsidRPr="00933690" w:rsidRDefault="00933690" w:rsidP="00933690">
            <w:pPr>
              <w:rPr>
                <w:sz w:val="20"/>
                <w:szCs w:val="20"/>
              </w:rPr>
            </w:pPr>
            <w:r w:rsidRPr="00933690">
              <w:rPr>
                <w:sz w:val="20"/>
                <w:szCs w:val="20"/>
              </w:rPr>
              <w:t>14% "Strongly Agree"</w:t>
            </w:r>
          </w:p>
          <w:p w14:paraId="3886D092" w14:textId="77777777" w:rsidR="00933690" w:rsidRPr="00933690" w:rsidRDefault="00933690" w:rsidP="00933690">
            <w:pPr>
              <w:rPr>
                <w:sz w:val="20"/>
                <w:szCs w:val="20"/>
              </w:rPr>
            </w:pPr>
          </w:p>
          <w:p w14:paraId="26FC3108" w14:textId="77777777" w:rsidR="00933690" w:rsidRPr="00933690" w:rsidRDefault="00933690" w:rsidP="00933690">
            <w:pPr>
              <w:rPr>
                <w:sz w:val="20"/>
                <w:szCs w:val="20"/>
              </w:rPr>
            </w:pPr>
            <w:r w:rsidRPr="00933690">
              <w:rPr>
                <w:sz w:val="20"/>
                <w:szCs w:val="20"/>
              </w:rPr>
              <w:t>Kinematics: Optimising gait movement patterns (Foot and ankle)</w:t>
            </w:r>
          </w:p>
          <w:p w14:paraId="33F1B807" w14:textId="77777777" w:rsidR="00933690" w:rsidRPr="00933690" w:rsidRDefault="00933690" w:rsidP="00933690">
            <w:pPr>
              <w:rPr>
                <w:sz w:val="20"/>
                <w:szCs w:val="20"/>
              </w:rPr>
            </w:pPr>
            <w:r w:rsidRPr="00933690">
              <w:rPr>
                <w:sz w:val="20"/>
                <w:szCs w:val="20"/>
              </w:rPr>
              <w:t>Median level of Agreement 6 ("Agree")</w:t>
            </w:r>
          </w:p>
          <w:p w14:paraId="5B2DC041" w14:textId="77777777" w:rsidR="00933690" w:rsidRPr="00933690" w:rsidRDefault="00933690" w:rsidP="00933690">
            <w:pPr>
              <w:rPr>
                <w:sz w:val="20"/>
                <w:szCs w:val="20"/>
              </w:rPr>
            </w:pPr>
            <w:r w:rsidRPr="00933690">
              <w:rPr>
                <w:sz w:val="20"/>
                <w:szCs w:val="20"/>
              </w:rPr>
              <w:t>23% "Somewhat Agree", 62% "Agree", 15% "Strongly Agree"</w:t>
            </w:r>
          </w:p>
          <w:p w14:paraId="0535640B" w14:textId="77777777" w:rsidR="00933690" w:rsidRPr="00933690" w:rsidRDefault="00933690" w:rsidP="00933690">
            <w:pPr>
              <w:rPr>
                <w:sz w:val="20"/>
                <w:szCs w:val="20"/>
              </w:rPr>
            </w:pPr>
            <w:r w:rsidRPr="00933690">
              <w:rPr>
                <w:sz w:val="20"/>
                <w:szCs w:val="20"/>
              </w:rPr>
              <w:t xml:space="preserve">A consensus was reached for this statement </w:t>
            </w:r>
          </w:p>
          <w:p w14:paraId="6C4BB915" w14:textId="77777777" w:rsidR="00933690" w:rsidRPr="00933690" w:rsidRDefault="00933690" w:rsidP="00933690">
            <w:pPr>
              <w:rPr>
                <w:sz w:val="20"/>
                <w:szCs w:val="20"/>
              </w:rPr>
            </w:pPr>
          </w:p>
          <w:p w14:paraId="30085896" w14:textId="77777777" w:rsidR="00933690" w:rsidRPr="00933690" w:rsidRDefault="00933690" w:rsidP="00933690">
            <w:pPr>
              <w:rPr>
                <w:sz w:val="20"/>
                <w:szCs w:val="20"/>
              </w:rPr>
            </w:pPr>
            <w:r w:rsidRPr="00933690">
              <w:rPr>
                <w:sz w:val="20"/>
                <w:szCs w:val="20"/>
              </w:rPr>
              <w:t>Spatiotemporal: Increased walking  velocity, 6MWT, TUG, stride length, cadence</w:t>
            </w:r>
          </w:p>
          <w:p w14:paraId="4B3B3301" w14:textId="77777777" w:rsidR="00933690" w:rsidRPr="00933690" w:rsidRDefault="00933690" w:rsidP="00933690">
            <w:pPr>
              <w:rPr>
                <w:sz w:val="20"/>
                <w:szCs w:val="20"/>
              </w:rPr>
            </w:pPr>
            <w:r w:rsidRPr="00933690">
              <w:rPr>
                <w:sz w:val="20"/>
                <w:szCs w:val="20"/>
              </w:rPr>
              <w:t>Median level of Agreement 6 ("Agree")</w:t>
            </w:r>
          </w:p>
          <w:p w14:paraId="39209643" w14:textId="77777777" w:rsidR="00933690" w:rsidRPr="00933690" w:rsidRDefault="00933690" w:rsidP="00933690">
            <w:pPr>
              <w:rPr>
                <w:sz w:val="20"/>
                <w:szCs w:val="20"/>
              </w:rPr>
            </w:pPr>
            <w:r w:rsidRPr="00933690">
              <w:rPr>
                <w:sz w:val="20"/>
                <w:szCs w:val="20"/>
              </w:rPr>
              <w:t>7% "Neutral", 21% "Somewhat Agree", 36% "Agree", 36% "Strongly Agree"</w:t>
            </w:r>
          </w:p>
          <w:p w14:paraId="32316D92" w14:textId="77777777" w:rsidR="00933690" w:rsidRPr="00933690" w:rsidRDefault="00933690" w:rsidP="00933690">
            <w:pPr>
              <w:rPr>
                <w:sz w:val="20"/>
                <w:szCs w:val="20"/>
              </w:rPr>
            </w:pPr>
          </w:p>
          <w:p w14:paraId="2D453CBA" w14:textId="77777777" w:rsidR="00933690" w:rsidRPr="00933690" w:rsidRDefault="00933690" w:rsidP="00933690">
            <w:pPr>
              <w:rPr>
                <w:sz w:val="20"/>
                <w:szCs w:val="20"/>
              </w:rPr>
            </w:pPr>
            <w:r w:rsidRPr="00933690">
              <w:rPr>
                <w:sz w:val="20"/>
                <w:szCs w:val="20"/>
              </w:rPr>
              <w:t>Motor skill proficiency: Number of falls</w:t>
            </w:r>
          </w:p>
          <w:p w14:paraId="5437785F" w14:textId="77777777" w:rsidR="00933690" w:rsidRPr="00933690" w:rsidRDefault="00933690" w:rsidP="00933690">
            <w:pPr>
              <w:rPr>
                <w:sz w:val="20"/>
                <w:szCs w:val="20"/>
              </w:rPr>
            </w:pPr>
            <w:r w:rsidRPr="00933690">
              <w:rPr>
                <w:sz w:val="20"/>
                <w:szCs w:val="20"/>
              </w:rPr>
              <w:t>Median level of Agreement 6 ("Agree")</w:t>
            </w:r>
          </w:p>
          <w:p w14:paraId="6F11B551" w14:textId="77777777" w:rsidR="00933690" w:rsidRPr="00933690" w:rsidRDefault="00933690" w:rsidP="00933690">
            <w:pPr>
              <w:rPr>
                <w:sz w:val="20"/>
                <w:szCs w:val="20"/>
              </w:rPr>
            </w:pPr>
            <w:r w:rsidRPr="00933690">
              <w:rPr>
                <w:sz w:val="20"/>
                <w:szCs w:val="20"/>
              </w:rPr>
              <w:t>29% "Somewhat Agree", 57% "Agree", 14% "Strongly Agree"</w:t>
            </w:r>
          </w:p>
          <w:p w14:paraId="1565D858" w14:textId="77777777" w:rsidR="00933690" w:rsidRPr="00933690" w:rsidRDefault="00933690" w:rsidP="00933690">
            <w:pPr>
              <w:rPr>
                <w:sz w:val="20"/>
                <w:szCs w:val="20"/>
              </w:rPr>
            </w:pPr>
          </w:p>
          <w:p w14:paraId="7F295B71" w14:textId="77777777" w:rsidR="00933690" w:rsidRPr="00933690" w:rsidRDefault="00933690" w:rsidP="00933690">
            <w:pPr>
              <w:rPr>
                <w:sz w:val="20"/>
                <w:szCs w:val="20"/>
              </w:rPr>
            </w:pPr>
            <w:r w:rsidRPr="00933690">
              <w:rPr>
                <w:sz w:val="20"/>
                <w:szCs w:val="20"/>
              </w:rPr>
              <w:t xml:space="preserve">Motor skill proficiency: </w:t>
            </w:r>
          </w:p>
          <w:p w14:paraId="70A5F615" w14:textId="77777777" w:rsidR="00933690" w:rsidRPr="00933690" w:rsidRDefault="00933690" w:rsidP="00933690">
            <w:pPr>
              <w:rPr>
                <w:sz w:val="20"/>
                <w:szCs w:val="20"/>
              </w:rPr>
            </w:pPr>
            <w:r w:rsidRPr="00933690">
              <w:rPr>
                <w:sz w:val="20"/>
                <w:szCs w:val="20"/>
              </w:rPr>
              <w:t>Gross Motor Skills  (BOT-2)</w:t>
            </w:r>
          </w:p>
          <w:p w14:paraId="29DE8388" w14:textId="77777777" w:rsidR="00933690" w:rsidRPr="00933690" w:rsidRDefault="00933690" w:rsidP="00933690">
            <w:pPr>
              <w:rPr>
                <w:sz w:val="20"/>
                <w:szCs w:val="20"/>
              </w:rPr>
            </w:pPr>
            <w:r w:rsidRPr="00933690">
              <w:rPr>
                <w:sz w:val="20"/>
                <w:szCs w:val="20"/>
              </w:rPr>
              <w:t>Median level of Agreement 6 ("Agree")</w:t>
            </w:r>
          </w:p>
          <w:p w14:paraId="5868D4A4" w14:textId="77777777" w:rsidR="00933690" w:rsidRPr="00933690" w:rsidRDefault="00933690" w:rsidP="00933690">
            <w:pPr>
              <w:rPr>
                <w:sz w:val="20"/>
                <w:szCs w:val="20"/>
              </w:rPr>
            </w:pPr>
            <w:r w:rsidRPr="00933690">
              <w:rPr>
                <w:sz w:val="20"/>
                <w:szCs w:val="20"/>
              </w:rPr>
              <w:t xml:space="preserve"> 36% "Somewhat Agree", 43% "Agree", 21% "Strongly Agree"</w:t>
            </w:r>
          </w:p>
          <w:p w14:paraId="48B2886C" w14:textId="77777777" w:rsidR="00933690" w:rsidRPr="00933690" w:rsidRDefault="00933690" w:rsidP="00933690">
            <w:pPr>
              <w:rPr>
                <w:sz w:val="20"/>
                <w:szCs w:val="20"/>
              </w:rPr>
            </w:pPr>
          </w:p>
          <w:p w14:paraId="04285FD8" w14:textId="77777777" w:rsidR="00933690" w:rsidRPr="00933690" w:rsidRDefault="00933690" w:rsidP="00933690">
            <w:pPr>
              <w:rPr>
                <w:sz w:val="20"/>
                <w:szCs w:val="20"/>
              </w:rPr>
            </w:pPr>
            <w:r w:rsidRPr="00933690">
              <w:rPr>
                <w:sz w:val="20"/>
                <w:szCs w:val="20"/>
              </w:rPr>
              <w:t>QoL: Pain</w:t>
            </w:r>
          </w:p>
          <w:p w14:paraId="1BF19552" w14:textId="77777777" w:rsidR="00933690" w:rsidRPr="00933690" w:rsidRDefault="00933690" w:rsidP="00933690">
            <w:pPr>
              <w:rPr>
                <w:sz w:val="20"/>
                <w:szCs w:val="20"/>
              </w:rPr>
            </w:pPr>
            <w:r w:rsidRPr="00933690">
              <w:rPr>
                <w:sz w:val="20"/>
                <w:szCs w:val="20"/>
              </w:rPr>
              <w:t>Median level of Agreement 6 ("Agree")</w:t>
            </w:r>
          </w:p>
          <w:p w14:paraId="1DFA38F1" w14:textId="77777777" w:rsidR="00933690" w:rsidRPr="00933690" w:rsidRDefault="00933690" w:rsidP="00933690">
            <w:pPr>
              <w:rPr>
                <w:sz w:val="20"/>
                <w:szCs w:val="20"/>
              </w:rPr>
            </w:pPr>
            <w:r w:rsidRPr="00933690">
              <w:rPr>
                <w:sz w:val="20"/>
                <w:szCs w:val="20"/>
              </w:rPr>
              <w:t>21% "Somewhat Agree", 58% "Agree", 21% "Strongly Agree"</w:t>
            </w:r>
          </w:p>
          <w:p w14:paraId="23673A56" w14:textId="77777777" w:rsidR="00933690" w:rsidRPr="00933690" w:rsidRDefault="00933690" w:rsidP="00933690">
            <w:pPr>
              <w:rPr>
                <w:sz w:val="20"/>
                <w:szCs w:val="20"/>
              </w:rPr>
            </w:pPr>
            <w:r w:rsidRPr="00933690">
              <w:rPr>
                <w:sz w:val="20"/>
                <w:szCs w:val="20"/>
              </w:rPr>
              <w:t xml:space="preserve">A consensus was reached for this statement </w:t>
            </w:r>
          </w:p>
          <w:p w14:paraId="4A35C557" w14:textId="77777777" w:rsidR="00933690" w:rsidRPr="00933690" w:rsidRDefault="00933690" w:rsidP="00933690">
            <w:pPr>
              <w:rPr>
                <w:sz w:val="20"/>
                <w:szCs w:val="20"/>
              </w:rPr>
            </w:pPr>
          </w:p>
          <w:p w14:paraId="0BE07B1E" w14:textId="77777777" w:rsidR="00933690" w:rsidRPr="00933690" w:rsidRDefault="00933690" w:rsidP="00933690">
            <w:pPr>
              <w:rPr>
                <w:sz w:val="20"/>
                <w:szCs w:val="20"/>
              </w:rPr>
            </w:pPr>
            <w:r w:rsidRPr="00933690">
              <w:rPr>
                <w:sz w:val="20"/>
                <w:szCs w:val="20"/>
              </w:rPr>
              <w:t>QoL: ADL (daily mobility and social interaction)</w:t>
            </w:r>
          </w:p>
          <w:p w14:paraId="3DDFDF94" w14:textId="77777777" w:rsidR="00933690" w:rsidRPr="00933690" w:rsidRDefault="00933690" w:rsidP="00933690">
            <w:pPr>
              <w:rPr>
                <w:sz w:val="20"/>
                <w:szCs w:val="20"/>
              </w:rPr>
            </w:pPr>
            <w:r w:rsidRPr="00933690">
              <w:rPr>
                <w:sz w:val="20"/>
                <w:szCs w:val="20"/>
              </w:rPr>
              <w:t>Median level of Agreement 6 ("Agree")</w:t>
            </w:r>
          </w:p>
          <w:p w14:paraId="5090F4A6" w14:textId="77777777" w:rsidR="00933690" w:rsidRPr="00933690" w:rsidRDefault="00933690" w:rsidP="00933690">
            <w:pPr>
              <w:rPr>
                <w:sz w:val="20"/>
                <w:szCs w:val="20"/>
              </w:rPr>
            </w:pPr>
            <w:r w:rsidRPr="00933690">
              <w:rPr>
                <w:sz w:val="20"/>
                <w:szCs w:val="20"/>
              </w:rPr>
              <w:t>36% "Somewhat Agree", 43% "Agree", 21% "Strongly Agree"</w:t>
            </w:r>
          </w:p>
          <w:p w14:paraId="640673DF" w14:textId="77777777" w:rsidR="00933690" w:rsidRPr="00933690" w:rsidRDefault="00933690" w:rsidP="00933690">
            <w:pPr>
              <w:rPr>
                <w:sz w:val="20"/>
                <w:szCs w:val="20"/>
              </w:rPr>
            </w:pPr>
            <w:r w:rsidRPr="00933690">
              <w:rPr>
                <w:sz w:val="20"/>
                <w:szCs w:val="20"/>
              </w:rPr>
              <w:t xml:space="preserve"> </w:t>
            </w:r>
          </w:p>
          <w:p w14:paraId="66981D9B" w14:textId="77777777" w:rsidR="00933690" w:rsidRPr="00933690" w:rsidRDefault="00933690" w:rsidP="00933690">
            <w:pPr>
              <w:rPr>
                <w:sz w:val="20"/>
                <w:szCs w:val="20"/>
              </w:rPr>
            </w:pPr>
            <w:r w:rsidRPr="00933690">
              <w:rPr>
                <w:sz w:val="20"/>
                <w:szCs w:val="20"/>
              </w:rPr>
              <w:t>Panellist feedback suggested that the FPI-6 is a semi-quantitative description of foot posture and should not be considered as an outcome measure. Panellist suggested the following further outcomes to be included: Passive Ankle ROM including measures with the knee flexed and extended within the child's limits of knee extension. Weight-bearing lunge may also be used to measure ankle ROM if the child can get their heel to the ground. 10-meter walk test as a valid spatiotemporal measure. Physiological Cost Index also to be considered. No specific panellist feedback was given to inform further modification of the other outcomes that did not reach consensus. However, you may consider the distribution of the panel's response to either change or maintain your previous choice.</w:t>
            </w:r>
          </w:p>
          <w:p w14:paraId="74B4BD37" w14:textId="77777777" w:rsidR="00933690" w:rsidRPr="00933690" w:rsidRDefault="00933690" w:rsidP="00933690">
            <w:pPr>
              <w:rPr>
                <w:sz w:val="20"/>
                <w:szCs w:val="20"/>
              </w:rPr>
            </w:pPr>
          </w:p>
          <w:p w14:paraId="54CBD520"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6DFF8895" w14:textId="77777777" w:rsidTr="00933690">
        <w:tc>
          <w:tcPr>
            <w:tcW w:w="1792" w:type="dxa"/>
            <w:vMerge w:val="restart"/>
          </w:tcPr>
          <w:p w14:paraId="0A67D3DF" w14:textId="77777777" w:rsidR="00933690" w:rsidRPr="00933690" w:rsidRDefault="00933690" w:rsidP="00933690">
            <w:pPr>
              <w:jc w:val="both"/>
              <w:rPr>
                <w:sz w:val="20"/>
                <w:szCs w:val="20"/>
              </w:rPr>
            </w:pPr>
          </w:p>
        </w:tc>
        <w:tc>
          <w:tcPr>
            <w:tcW w:w="1064" w:type="dxa"/>
          </w:tcPr>
          <w:p w14:paraId="4C37CA6F"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135DD58D" w14:textId="77777777" w:rsidR="00933690" w:rsidRPr="00933690" w:rsidRDefault="00933690" w:rsidP="00933690">
            <w:pPr>
              <w:jc w:val="both"/>
              <w:rPr>
                <w:sz w:val="20"/>
                <w:szCs w:val="20"/>
              </w:rPr>
            </w:pPr>
            <w:r w:rsidRPr="00933690">
              <w:rPr>
                <w:sz w:val="20"/>
                <w:szCs w:val="20"/>
              </w:rPr>
              <w:t>Disagree</w:t>
            </w:r>
          </w:p>
        </w:tc>
        <w:tc>
          <w:tcPr>
            <w:tcW w:w="1257" w:type="dxa"/>
          </w:tcPr>
          <w:p w14:paraId="11D631CE" w14:textId="77777777" w:rsidR="00933690" w:rsidRPr="00933690" w:rsidRDefault="00933690" w:rsidP="00933690">
            <w:pPr>
              <w:jc w:val="both"/>
              <w:rPr>
                <w:sz w:val="20"/>
                <w:szCs w:val="20"/>
              </w:rPr>
            </w:pPr>
            <w:r w:rsidRPr="00933690">
              <w:rPr>
                <w:sz w:val="20"/>
                <w:szCs w:val="20"/>
              </w:rPr>
              <w:t>Somewhat Disagree</w:t>
            </w:r>
          </w:p>
        </w:tc>
        <w:tc>
          <w:tcPr>
            <w:tcW w:w="951" w:type="dxa"/>
          </w:tcPr>
          <w:p w14:paraId="61416C6C" w14:textId="77777777" w:rsidR="00933690" w:rsidRPr="00933690" w:rsidRDefault="00933690" w:rsidP="00933690">
            <w:pPr>
              <w:jc w:val="both"/>
              <w:rPr>
                <w:sz w:val="20"/>
                <w:szCs w:val="20"/>
              </w:rPr>
            </w:pPr>
            <w:r w:rsidRPr="00933690">
              <w:rPr>
                <w:sz w:val="20"/>
                <w:szCs w:val="20"/>
              </w:rPr>
              <w:t>Neutral</w:t>
            </w:r>
          </w:p>
        </w:tc>
        <w:tc>
          <w:tcPr>
            <w:tcW w:w="1257" w:type="dxa"/>
          </w:tcPr>
          <w:p w14:paraId="25E95B1B" w14:textId="77777777" w:rsidR="00933690" w:rsidRPr="00933690" w:rsidRDefault="00933690" w:rsidP="00933690">
            <w:pPr>
              <w:jc w:val="both"/>
              <w:rPr>
                <w:sz w:val="20"/>
                <w:szCs w:val="20"/>
              </w:rPr>
            </w:pPr>
            <w:r w:rsidRPr="00933690">
              <w:rPr>
                <w:sz w:val="20"/>
                <w:szCs w:val="20"/>
              </w:rPr>
              <w:t>Somewhat Agree</w:t>
            </w:r>
          </w:p>
        </w:tc>
        <w:tc>
          <w:tcPr>
            <w:tcW w:w="791" w:type="dxa"/>
          </w:tcPr>
          <w:p w14:paraId="0458D58E" w14:textId="77777777" w:rsidR="00933690" w:rsidRPr="00933690" w:rsidRDefault="00933690" w:rsidP="00933690">
            <w:pPr>
              <w:jc w:val="both"/>
              <w:rPr>
                <w:sz w:val="20"/>
                <w:szCs w:val="20"/>
              </w:rPr>
            </w:pPr>
            <w:r w:rsidRPr="00933690">
              <w:rPr>
                <w:sz w:val="20"/>
                <w:szCs w:val="20"/>
              </w:rPr>
              <w:t>Agree</w:t>
            </w:r>
          </w:p>
        </w:tc>
        <w:tc>
          <w:tcPr>
            <w:tcW w:w="466" w:type="dxa"/>
          </w:tcPr>
          <w:p w14:paraId="5F056BA5" w14:textId="77777777" w:rsidR="00933690" w:rsidRPr="00933690" w:rsidRDefault="00933690" w:rsidP="00933690">
            <w:pPr>
              <w:jc w:val="both"/>
              <w:rPr>
                <w:sz w:val="20"/>
                <w:szCs w:val="20"/>
              </w:rPr>
            </w:pPr>
            <w:r w:rsidRPr="00933690">
              <w:rPr>
                <w:sz w:val="20"/>
                <w:szCs w:val="20"/>
              </w:rPr>
              <w:t>Strongly Agree</w:t>
            </w:r>
          </w:p>
        </w:tc>
      </w:tr>
      <w:tr w:rsidR="00933690" w:rsidRPr="00933690" w14:paraId="2598DBA0" w14:textId="77777777" w:rsidTr="00933690">
        <w:tc>
          <w:tcPr>
            <w:tcW w:w="1792" w:type="dxa"/>
            <w:vMerge/>
          </w:tcPr>
          <w:p w14:paraId="7F27AEB1" w14:textId="77777777" w:rsidR="00933690" w:rsidRPr="00933690" w:rsidRDefault="00933690" w:rsidP="00933690">
            <w:pPr>
              <w:jc w:val="center"/>
              <w:rPr>
                <w:sz w:val="20"/>
                <w:szCs w:val="20"/>
              </w:rPr>
            </w:pPr>
          </w:p>
        </w:tc>
        <w:tc>
          <w:tcPr>
            <w:tcW w:w="1064" w:type="dxa"/>
          </w:tcPr>
          <w:p w14:paraId="3065B22A" w14:textId="77777777" w:rsidR="00933690" w:rsidRPr="00933690" w:rsidRDefault="00933690" w:rsidP="00933690">
            <w:pPr>
              <w:jc w:val="center"/>
              <w:rPr>
                <w:sz w:val="20"/>
                <w:szCs w:val="20"/>
              </w:rPr>
            </w:pPr>
            <w:r w:rsidRPr="00933690">
              <w:rPr>
                <w:sz w:val="20"/>
                <w:szCs w:val="20"/>
              </w:rPr>
              <w:t>1</w:t>
            </w:r>
          </w:p>
        </w:tc>
        <w:tc>
          <w:tcPr>
            <w:tcW w:w="1064" w:type="dxa"/>
          </w:tcPr>
          <w:p w14:paraId="4870C475" w14:textId="77777777" w:rsidR="00933690" w:rsidRPr="00933690" w:rsidRDefault="00933690" w:rsidP="00933690">
            <w:pPr>
              <w:jc w:val="center"/>
              <w:rPr>
                <w:sz w:val="20"/>
                <w:szCs w:val="20"/>
              </w:rPr>
            </w:pPr>
            <w:r w:rsidRPr="00933690">
              <w:rPr>
                <w:sz w:val="20"/>
                <w:szCs w:val="20"/>
              </w:rPr>
              <w:t>2</w:t>
            </w:r>
          </w:p>
        </w:tc>
        <w:tc>
          <w:tcPr>
            <w:tcW w:w="1257" w:type="dxa"/>
          </w:tcPr>
          <w:p w14:paraId="292D961F" w14:textId="77777777" w:rsidR="00933690" w:rsidRPr="00933690" w:rsidRDefault="00933690" w:rsidP="00933690">
            <w:pPr>
              <w:jc w:val="center"/>
              <w:rPr>
                <w:sz w:val="20"/>
                <w:szCs w:val="20"/>
              </w:rPr>
            </w:pPr>
            <w:r w:rsidRPr="00933690">
              <w:rPr>
                <w:sz w:val="20"/>
                <w:szCs w:val="20"/>
              </w:rPr>
              <w:t>3</w:t>
            </w:r>
          </w:p>
        </w:tc>
        <w:tc>
          <w:tcPr>
            <w:tcW w:w="951" w:type="dxa"/>
          </w:tcPr>
          <w:p w14:paraId="54E4E007" w14:textId="77777777" w:rsidR="00933690" w:rsidRPr="00933690" w:rsidRDefault="00933690" w:rsidP="00933690">
            <w:pPr>
              <w:jc w:val="center"/>
              <w:rPr>
                <w:sz w:val="20"/>
                <w:szCs w:val="20"/>
              </w:rPr>
            </w:pPr>
            <w:r w:rsidRPr="00933690">
              <w:rPr>
                <w:sz w:val="20"/>
                <w:szCs w:val="20"/>
              </w:rPr>
              <w:t>4</w:t>
            </w:r>
          </w:p>
        </w:tc>
        <w:tc>
          <w:tcPr>
            <w:tcW w:w="1257" w:type="dxa"/>
          </w:tcPr>
          <w:p w14:paraId="6B73524B" w14:textId="77777777" w:rsidR="00933690" w:rsidRPr="00933690" w:rsidRDefault="00933690" w:rsidP="00933690">
            <w:pPr>
              <w:jc w:val="center"/>
              <w:rPr>
                <w:sz w:val="20"/>
                <w:szCs w:val="20"/>
              </w:rPr>
            </w:pPr>
            <w:r w:rsidRPr="00933690">
              <w:rPr>
                <w:sz w:val="20"/>
                <w:szCs w:val="20"/>
              </w:rPr>
              <w:t>5</w:t>
            </w:r>
          </w:p>
        </w:tc>
        <w:tc>
          <w:tcPr>
            <w:tcW w:w="791" w:type="dxa"/>
          </w:tcPr>
          <w:p w14:paraId="4228FAB6" w14:textId="77777777" w:rsidR="00933690" w:rsidRPr="00933690" w:rsidRDefault="00933690" w:rsidP="00933690">
            <w:pPr>
              <w:jc w:val="center"/>
              <w:rPr>
                <w:sz w:val="20"/>
                <w:szCs w:val="20"/>
              </w:rPr>
            </w:pPr>
            <w:r w:rsidRPr="00933690">
              <w:rPr>
                <w:sz w:val="20"/>
                <w:szCs w:val="20"/>
              </w:rPr>
              <w:t>6</w:t>
            </w:r>
          </w:p>
        </w:tc>
        <w:tc>
          <w:tcPr>
            <w:tcW w:w="466" w:type="dxa"/>
          </w:tcPr>
          <w:p w14:paraId="3926EE83" w14:textId="77777777" w:rsidR="00933690" w:rsidRPr="00933690" w:rsidRDefault="00933690" w:rsidP="00933690">
            <w:pPr>
              <w:jc w:val="center"/>
              <w:rPr>
                <w:sz w:val="20"/>
                <w:szCs w:val="20"/>
              </w:rPr>
            </w:pPr>
            <w:r w:rsidRPr="00933690">
              <w:rPr>
                <w:sz w:val="20"/>
                <w:szCs w:val="20"/>
              </w:rPr>
              <w:t>7</w:t>
            </w:r>
          </w:p>
        </w:tc>
      </w:tr>
      <w:tr w:rsidR="00933690" w:rsidRPr="00933690" w14:paraId="09F14818" w14:textId="77777777" w:rsidTr="00933690">
        <w:tc>
          <w:tcPr>
            <w:tcW w:w="1792" w:type="dxa"/>
          </w:tcPr>
          <w:p w14:paraId="742E6044" w14:textId="77777777" w:rsidR="00933690" w:rsidRPr="00933690" w:rsidRDefault="00933690" w:rsidP="00933690">
            <w:pPr>
              <w:rPr>
                <w:sz w:val="20"/>
                <w:szCs w:val="20"/>
              </w:rPr>
            </w:pPr>
            <w:r w:rsidRPr="00933690">
              <w:rPr>
                <w:sz w:val="20"/>
                <w:szCs w:val="20"/>
              </w:rPr>
              <w:t>Foot Posture FPI-6</w:t>
            </w:r>
          </w:p>
        </w:tc>
        <w:tc>
          <w:tcPr>
            <w:tcW w:w="1064" w:type="dxa"/>
          </w:tcPr>
          <w:p w14:paraId="322FF40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4B2B7E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7459AD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45306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019EF3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DF9DF5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45F959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0910156" w14:textId="77777777" w:rsidTr="00933690">
        <w:tc>
          <w:tcPr>
            <w:tcW w:w="1792" w:type="dxa"/>
          </w:tcPr>
          <w:p w14:paraId="08676DD4" w14:textId="77777777" w:rsidR="00933690" w:rsidRPr="00933690" w:rsidRDefault="00933690" w:rsidP="00933690">
            <w:pPr>
              <w:rPr>
                <w:sz w:val="20"/>
                <w:szCs w:val="20"/>
              </w:rPr>
            </w:pPr>
            <w:r w:rsidRPr="00933690">
              <w:rPr>
                <w:sz w:val="20"/>
                <w:szCs w:val="20"/>
              </w:rPr>
              <w:t>Passive Ankle ROM measured with knee flexed and extended within child's limits</w:t>
            </w:r>
          </w:p>
        </w:tc>
        <w:tc>
          <w:tcPr>
            <w:tcW w:w="1064" w:type="dxa"/>
          </w:tcPr>
          <w:p w14:paraId="02ED1ED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DC4896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7D8EF5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862DE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3F1808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2DD306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1A97E74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5056CAA" w14:textId="77777777" w:rsidTr="00933690">
        <w:tc>
          <w:tcPr>
            <w:tcW w:w="1792" w:type="dxa"/>
          </w:tcPr>
          <w:p w14:paraId="65ED18F5" w14:textId="77777777" w:rsidR="00933690" w:rsidRPr="00933690" w:rsidRDefault="00933690" w:rsidP="00933690">
            <w:pPr>
              <w:rPr>
                <w:sz w:val="20"/>
                <w:szCs w:val="20"/>
              </w:rPr>
            </w:pPr>
            <w:r w:rsidRPr="00933690">
              <w:rPr>
                <w:sz w:val="20"/>
                <w:szCs w:val="20"/>
              </w:rPr>
              <w:t>Ankle ROM         Weight Bearing lunge provided child can get heel to ground</w:t>
            </w:r>
          </w:p>
        </w:tc>
        <w:tc>
          <w:tcPr>
            <w:tcW w:w="1064" w:type="dxa"/>
          </w:tcPr>
          <w:p w14:paraId="53E34B3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51CA54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A0572F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E186E4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A4C9A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7DD61F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6304AA4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62138F9" w14:textId="77777777" w:rsidTr="00933690">
        <w:tc>
          <w:tcPr>
            <w:tcW w:w="1792" w:type="dxa"/>
          </w:tcPr>
          <w:p w14:paraId="7C268DCC" w14:textId="77777777" w:rsidR="00933690" w:rsidRPr="00933690" w:rsidRDefault="00933690" w:rsidP="00933690">
            <w:pPr>
              <w:rPr>
                <w:sz w:val="20"/>
                <w:szCs w:val="20"/>
              </w:rPr>
            </w:pPr>
            <w:r w:rsidRPr="00933690">
              <w:rPr>
                <w:sz w:val="20"/>
                <w:szCs w:val="20"/>
              </w:rPr>
              <w:t>Spatiotemporal: Increase walking velocity, 6MWT, TUG</w:t>
            </w:r>
          </w:p>
          <w:p w14:paraId="6E1AB55B" w14:textId="77777777" w:rsidR="00933690" w:rsidRPr="00933690" w:rsidRDefault="00933690" w:rsidP="00933690">
            <w:pPr>
              <w:rPr>
                <w:sz w:val="20"/>
                <w:szCs w:val="20"/>
              </w:rPr>
            </w:pPr>
            <w:r w:rsidRPr="00933690">
              <w:rPr>
                <w:sz w:val="20"/>
                <w:szCs w:val="20"/>
              </w:rPr>
              <w:t>10 meter walk test</w:t>
            </w:r>
          </w:p>
        </w:tc>
        <w:tc>
          <w:tcPr>
            <w:tcW w:w="1064" w:type="dxa"/>
          </w:tcPr>
          <w:p w14:paraId="11AC53C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B16CC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4B19C6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CCA063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D5C596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ADF52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747F63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3588817" w14:textId="77777777" w:rsidTr="00933690">
        <w:tc>
          <w:tcPr>
            <w:tcW w:w="1792" w:type="dxa"/>
          </w:tcPr>
          <w:p w14:paraId="53938C09" w14:textId="77777777" w:rsidR="00933690" w:rsidRPr="00933690" w:rsidRDefault="00933690" w:rsidP="00933690">
            <w:pPr>
              <w:rPr>
                <w:sz w:val="20"/>
                <w:szCs w:val="20"/>
              </w:rPr>
            </w:pPr>
            <w:r w:rsidRPr="00933690">
              <w:rPr>
                <w:sz w:val="20"/>
                <w:szCs w:val="20"/>
              </w:rPr>
              <w:t>Motor skill proficiency: Number of falls</w:t>
            </w:r>
          </w:p>
        </w:tc>
        <w:tc>
          <w:tcPr>
            <w:tcW w:w="1064" w:type="dxa"/>
          </w:tcPr>
          <w:p w14:paraId="5E701E7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E4DBC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73EE17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25BA0B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0315F3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11E15B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2A3521A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C2C805C" w14:textId="77777777" w:rsidTr="00933690">
        <w:tc>
          <w:tcPr>
            <w:tcW w:w="1792" w:type="dxa"/>
          </w:tcPr>
          <w:p w14:paraId="0669A955" w14:textId="77777777" w:rsidR="00933690" w:rsidRPr="00933690" w:rsidRDefault="00933690" w:rsidP="00933690">
            <w:pPr>
              <w:rPr>
                <w:sz w:val="20"/>
                <w:szCs w:val="20"/>
              </w:rPr>
            </w:pPr>
            <w:r w:rsidRPr="00933690">
              <w:rPr>
                <w:sz w:val="20"/>
                <w:szCs w:val="20"/>
              </w:rPr>
              <w:t xml:space="preserve">Motor skill proficiency: </w:t>
            </w:r>
          </w:p>
          <w:p w14:paraId="1E91E697" w14:textId="77777777" w:rsidR="00933690" w:rsidRPr="00933690" w:rsidRDefault="00933690" w:rsidP="00933690">
            <w:pPr>
              <w:rPr>
                <w:sz w:val="20"/>
                <w:szCs w:val="20"/>
              </w:rPr>
            </w:pPr>
            <w:r w:rsidRPr="00933690">
              <w:rPr>
                <w:sz w:val="20"/>
                <w:szCs w:val="20"/>
              </w:rPr>
              <w:t>Gross Motor Skills  (BOT-2)</w:t>
            </w:r>
          </w:p>
        </w:tc>
        <w:tc>
          <w:tcPr>
            <w:tcW w:w="1064" w:type="dxa"/>
          </w:tcPr>
          <w:p w14:paraId="5E47F7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A01632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2468D0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79C99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DC76A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659518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7B9989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2049CB5" w14:textId="77777777" w:rsidTr="00933690">
        <w:tc>
          <w:tcPr>
            <w:tcW w:w="1792" w:type="dxa"/>
          </w:tcPr>
          <w:p w14:paraId="624516F9" w14:textId="77777777" w:rsidR="00933690" w:rsidRPr="00933690" w:rsidRDefault="00933690" w:rsidP="00933690">
            <w:pPr>
              <w:rPr>
                <w:sz w:val="20"/>
                <w:szCs w:val="20"/>
              </w:rPr>
            </w:pPr>
            <w:r w:rsidRPr="00933690">
              <w:rPr>
                <w:sz w:val="20"/>
                <w:szCs w:val="20"/>
              </w:rPr>
              <w:t>Physiological: Physiological Cost Index</w:t>
            </w:r>
          </w:p>
        </w:tc>
        <w:tc>
          <w:tcPr>
            <w:tcW w:w="1064" w:type="dxa"/>
          </w:tcPr>
          <w:p w14:paraId="0F8F283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206DD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C68E2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ECC14E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64A086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13048C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4463F3F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499270F7" w14:textId="77777777" w:rsidR="00933690" w:rsidRPr="00933690" w:rsidRDefault="00933690" w:rsidP="00933690">
            <w:pPr>
              <w:jc w:val="center"/>
              <w:rPr>
                <w:sz w:val="20"/>
                <w:szCs w:val="20"/>
              </w:rPr>
            </w:pPr>
          </w:p>
        </w:tc>
      </w:tr>
      <w:tr w:rsidR="00933690" w:rsidRPr="00933690" w14:paraId="3E9B7D00" w14:textId="77777777" w:rsidTr="00933690">
        <w:tc>
          <w:tcPr>
            <w:tcW w:w="1792" w:type="dxa"/>
          </w:tcPr>
          <w:p w14:paraId="55FC9196" w14:textId="77777777" w:rsidR="00933690" w:rsidRPr="00933690" w:rsidRDefault="00933690" w:rsidP="00933690">
            <w:pPr>
              <w:rPr>
                <w:sz w:val="20"/>
                <w:szCs w:val="20"/>
              </w:rPr>
            </w:pPr>
            <w:r w:rsidRPr="00933690">
              <w:rPr>
                <w:sz w:val="20"/>
                <w:szCs w:val="20"/>
              </w:rPr>
              <w:t>QoL: ADL (daily mobility and social interaction)</w:t>
            </w:r>
          </w:p>
        </w:tc>
        <w:tc>
          <w:tcPr>
            <w:tcW w:w="1064" w:type="dxa"/>
          </w:tcPr>
          <w:p w14:paraId="556A0C6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06B58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12B916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F77084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4851AB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215E4AD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466" w:type="dxa"/>
          </w:tcPr>
          <w:p w14:paraId="396A506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E172CF5" w14:textId="77777777" w:rsidR="00933690" w:rsidRPr="00933690" w:rsidRDefault="00933690" w:rsidP="00933690">
      <w:pPr>
        <w:rPr>
          <w:sz w:val="20"/>
          <w:szCs w:val="20"/>
        </w:rPr>
      </w:pPr>
    </w:p>
    <w:p w14:paraId="0A24A98B" w14:textId="77777777" w:rsidR="00933690" w:rsidRPr="00933690" w:rsidRDefault="00933690" w:rsidP="00933690">
      <w:pPr>
        <w:rPr>
          <w:sz w:val="20"/>
          <w:szCs w:val="20"/>
        </w:rPr>
      </w:pPr>
    </w:p>
    <w:p w14:paraId="3B88FAC2" w14:textId="77777777" w:rsidR="00933690" w:rsidRPr="00933690" w:rsidRDefault="00933690" w:rsidP="00933690">
      <w:pPr>
        <w:rPr>
          <w:sz w:val="20"/>
          <w:szCs w:val="20"/>
        </w:rPr>
      </w:pPr>
      <w:r w:rsidRPr="00933690">
        <w:rPr>
          <w:sz w:val="20"/>
          <w:szCs w:val="20"/>
        </w:rPr>
        <w:t>11)</w:t>
      </w:r>
    </w:p>
    <w:tbl>
      <w:tblPr>
        <w:tblStyle w:val="TableGrid"/>
        <w:tblW w:w="8642" w:type="dxa"/>
        <w:tblLook w:val="04A0" w:firstRow="1" w:lastRow="0" w:firstColumn="1" w:lastColumn="0" w:noHBand="0" w:noVBand="1"/>
      </w:tblPr>
      <w:tblGrid>
        <w:gridCol w:w="8642"/>
      </w:tblGrid>
      <w:tr w:rsidR="00933690" w:rsidRPr="00933690" w14:paraId="18AD8D43" w14:textId="77777777" w:rsidTr="00933690">
        <w:tc>
          <w:tcPr>
            <w:tcW w:w="8642" w:type="dxa"/>
          </w:tcPr>
          <w:p w14:paraId="1108C656" w14:textId="77777777" w:rsidR="00933690" w:rsidRPr="00933690" w:rsidRDefault="00933690" w:rsidP="00933690">
            <w:pPr>
              <w:rPr>
                <w:sz w:val="20"/>
                <w:szCs w:val="20"/>
              </w:rPr>
            </w:pPr>
            <w:r w:rsidRPr="00933690">
              <w:rPr>
                <w:sz w:val="20"/>
                <w:szCs w:val="20"/>
              </w:rPr>
              <w:t>If your level of agreement was "somewhat agree" or lower for any of the statements in relation to stability footwear intervention in children with Mobile Pes Planus please use this optional area to provide us with your reasoning.</w:t>
            </w:r>
          </w:p>
        </w:tc>
      </w:tr>
      <w:tr w:rsidR="00933690" w:rsidRPr="00933690" w14:paraId="2D1BD9BC" w14:textId="77777777" w:rsidTr="00933690">
        <w:tc>
          <w:tcPr>
            <w:tcW w:w="8642" w:type="dxa"/>
          </w:tcPr>
          <w:p w14:paraId="551109C5" w14:textId="77777777" w:rsidR="00933690" w:rsidRPr="00933690" w:rsidRDefault="00933690" w:rsidP="00933690">
            <w:pPr>
              <w:rPr>
                <w:sz w:val="20"/>
                <w:szCs w:val="20"/>
              </w:rPr>
            </w:pPr>
          </w:p>
          <w:p w14:paraId="09B0C0E2" w14:textId="77777777" w:rsidR="00933690" w:rsidRPr="00933690" w:rsidRDefault="00933690" w:rsidP="00933690">
            <w:pPr>
              <w:rPr>
                <w:sz w:val="20"/>
                <w:szCs w:val="20"/>
              </w:rPr>
            </w:pPr>
          </w:p>
          <w:p w14:paraId="5CE44A4F" w14:textId="77777777" w:rsidR="00933690" w:rsidRPr="00933690" w:rsidRDefault="00933690" w:rsidP="00933690">
            <w:pPr>
              <w:rPr>
                <w:sz w:val="20"/>
                <w:szCs w:val="20"/>
              </w:rPr>
            </w:pPr>
          </w:p>
          <w:p w14:paraId="3D0398FC" w14:textId="77777777" w:rsidR="00933690" w:rsidRPr="00933690" w:rsidRDefault="00933690" w:rsidP="00933690">
            <w:pPr>
              <w:rPr>
                <w:sz w:val="20"/>
                <w:szCs w:val="20"/>
              </w:rPr>
            </w:pPr>
          </w:p>
          <w:p w14:paraId="4E10BEAF" w14:textId="77777777" w:rsidR="00933690" w:rsidRPr="00933690" w:rsidRDefault="00933690" w:rsidP="00933690">
            <w:pPr>
              <w:rPr>
                <w:sz w:val="20"/>
                <w:szCs w:val="20"/>
              </w:rPr>
            </w:pPr>
          </w:p>
          <w:p w14:paraId="73700FD2" w14:textId="77777777" w:rsidR="00933690" w:rsidRPr="00933690" w:rsidRDefault="00933690" w:rsidP="00933690">
            <w:pPr>
              <w:rPr>
                <w:sz w:val="20"/>
                <w:szCs w:val="20"/>
              </w:rPr>
            </w:pPr>
          </w:p>
        </w:tc>
      </w:tr>
    </w:tbl>
    <w:p w14:paraId="207CD13F" w14:textId="77777777" w:rsidR="00933690" w:rsidRPr="00933690" w:rsidRDefault="00933690" w:rsidP="00933690">
      <w:pPr>
        <w:rPr>
          <w:sz w:val="20"/>
          <w:szCs w:val="20"/>
        </w:rPr>
      </w:pPr>
    </w:p>
    <w:tbl>
      <w:tblPr>
        <w:tblStyle w:val="TableGrid"/>
        <w:tblW w:w="8642" w:type="dxa"/>
        <w:tblLook w:val="04A0" w:firstRow="1" w:lastRow="0" w:firstColumn="1" w:lastColumn="0" w:noHBand="0" w:noVBand="1"/>
      </w:tblPr>
      <w:tblGrid>
        <w:gridCol w:w="8642"/>
      </w:tblGrid>
      <w:tr w:rsidR="00933690" w:rsidRPr="00933690" w14:paraId="12508099" w14:textId="77777777" w:rsidTr="00933690">
        <w:tc>
          <w:tcPr>
            <w:tcW w:w="8642" w:type="dxa"/>
          </w:tcPr>
          <w:p w14:paraId="6F743075" w14:textId="77777777" w:rsidR="00933690" w:rsidRPr="00933690" w:rsidRDefault="00933690" w:rsidP="00933690">
            <w:pPr>
              <w:rPr>
                <w:b/>
                <w:bCs/>
                <w:sz w:val="20"/>
                <w:szCs w:val="20"/>
              </w:rPr>
            </w:pPr>
            <w:r w:rsidRPr="00933690">
              <w:rPr>
                <w:b/>
                <w:bCs/>
                <w:sz w:val="20"/>
                <w:szCs w:val="20"/>
              </w:rPr>
              <w:t>Toe Walking</w:t>
            </w:r>
          </w:p>
          <w:p w14:paraId="5773D8C9" w14:textId="77777777" w:rsidR="00933690" w:rsidRPr="00933690" w:rsidRDefault="00933690" w:rsidP="00933690">
            <w:pPr>
              <w:rPr>
                <w:b/>
                <w:bCs/>
                <w:sz w:val="20"/>
                <w:szCs w:val="20"/>
              </w:rPr>
            </w:pPr>
          </w:p>
        </w:tc>
      </w:tr>
      <w:tr w:rsidR="00933690" w:rsidRPr="00933690" w14:paraId="5A20E307" w14:textId="77777777" w:rsidTr="00933690">
        <w:tc>
          <w:tcPr>
            <w:tcW w:w="8642" w:type="dxa"/>
          </w:tcPr>
          <w:p w14:paraId="35621E70"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103672A7"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13D91A7B" w14:textId="77777777" w:rsidR="00933690" w:rsidRPr="00933690" w:rsidRDefault="00933690" w:rsidP="00933690">
            <w:pPr>
              <w:rPr>
                <w:sz w:val="20"/>
                <w:szCs w:val="20"/>
              </w:rPr>
            </w:pPr>
          </w:p>
          <w:p w14:paraId="0AD9A1CD" w14:textId="77777777" w:rsidR="00933690" w:rsidRPr="00933690" w:rsidRDefault="00933690" w:rsidP="00933690">
            <w:pPr>
              <w:rPr>
                <w:sz w:val="20"/>
                <w:szCs w:val="20"/>
              </w:rPr>
            </w:pPr>
            <w:r w:rsidRPr="00933690">
              <w:rPr>
                <w:sz w:val="20"/>
                <w:szCs w:val="20"/>
              </w:rPr>
              <w:t xml:space="preserve">(100%) panellists in Round 2 had clinical experience with this condition and provided the information for this section.     </w:t>
            </w:r>
          </w:p>
        </w:tc>
      </w:tr>
    </w:tbl>
    <w:p w14:paraId="3AB26E2B" w14:textId="77777777" w:rsidR="00933690" w:rsidRPr="00933690" w:rsidRDefault="00933690" w:rsidP="00933690">
      <w:pPr>
        <w:rPr>
          <w:sz w:val="20"/>
          <w:szCs w:val="20"/>
        </w:rPr>
      </w:pPr>
    </w:p>
    <w:p w14:paraId="6A392D4D" w14:textId="77777777" w:rsidR="00933690" w:rsidRPr="00933690" w:rsidRDefault="00933690" w:rsidP="00933690">
      <w:pPr>
        <w:rPr>
          <w:sz w:val="20"/>
          <w:szCs w:val="20"/>
        </w:rPr>
      </w:pPr>
      <w:r w:rsidRPr="00933690">
        <w:rPr>
          <w:sz w:val="20"/>
          <w:szCs w:val="20"/>
        </w:rPr>
        <w:t>12)</w:t>
      </w:r>
    </w:p>
    <w:tbl>
      <w:tblPr>
        <w:tblStyle w:val="TableGrid"/>
        <w:tblW w:w="8642" w:type="dxa"/>
        <w:tblLook w:val="04A0" w:firstRow="1" w:lastRow="0" w:firstColumn="1" w:lastColumn="0" w:noHBand="0" w:noVBand="1"/>
      </w:tblPr>
      <w:tblGrid>
        <w:gridCol w:w="1583"/>
        <w:gridCol w:w="1005"/>
        <w:gridCol w:w="1005"/>
        <w:gridCol w:w="1185"/>
        <w:gridCol w:w="900"/>
        <w:gridCol w:w="1185"/>
        <w:gridCol w:w="751"/>
        <w:gridCol w:w="1028"/>
      </w:tblGrid>
      <w:tr w:rsidR="00933690" w:rsidRPr="00933690" w14:paraId="5466703C" w14:textId="77777777" w:rsidTr="00933690">
        <w:tc>
          <w:tcPr>
            <w:tcW w:w="8642" w:type="dxa"/>
            <w:gridSpan w:val="8"/>
          </w:tcPr>
          <w:p w14:paraId="2E8BE054" w14:textId="77777777" w:rsidR="00933690" w:rsidRPr="00933690" w:rsidRDefault="00933690" w:rsidP="00933690">
            <w:pPr>
              <w:rPr>
                <w:sz w:val="20"/>
                <w:szCs w:val="20"/>
              </w:rPr>
            </w:pPr>
            <w:r w:rsidRPr="00933690">
              <w:rPr>
                <w:sz w:val="20"/>
                <w:szCs w:val="20"/>
              </w:rPr>
              <w:t>Panellists were asked to rank their agreement with the following statements concerning the issuing of stability footwear for individuals with toe walking in Round 2.</w:t>
            </w:r>
          </w:p>
          <w:p w14:paraId="4729CBEF" w14:textId="77777777" w:rsidR="00933690" w:rsidRPr="00933690" w:rsidRDefault="00933690" w:rsidP="00933690">
            <w:pPr>
              <w:rPr>
                <w:sz w:val="20"/>
                <w:szCs w:val="20"/>
              </w:rPr>
            </w:pPr>
            <w:r w:rsidRPr="00933690">
              <w:rPr>
                <w:sz w:val="20"/>
                <w:szCs w:val="20"/>
              </w:rPr>
              <w:t>The median level of agreement and relative distribution of response is detailed below.</w:t>
            </w:r>
          </w:p>
          <w:p w14:paraId="29816C5D" w14:textId="77777777" w:rsidR="00933690" w:rsidRPr="00933690" w:rsidRDefault="00933690" w:rsidP="00933690">
            <w:pPr>
              <w:rPr>
                <w:sz w:val="20"/>
                <w:szCs w:val="20"/>
              </w:rPr>
            </w:pPr>
          </w:p>
          <w:p w14:paraId="6526EBC6" w14:textId="77777777" w:rsidR="00933690" w:rsidRPr="00933690" w:rsidRDefault="00933690" w:rsidP="00933690">
            <w:pPr>
              <w:rPr>
                <w:sz w:val="20"/>
                <w:szCs w:val="20"/>
              </w:rPr>
            </w:pPr>
            <w:r w:rsidRPr="00933690">
              <w:rPr>
                <w:sz w:val="20"/>
                <w:szCs w:val="20"/>
              </w:rPr>
              <w:t>Stability footwear may be a suitable treatment if used alongside other stiffened components (insole, sole) for ITW with no associated hypertonia</w:t>
            </w:r>
          </w:p>
          <w:p w14:paraId="212FE96B" w14:textId="77777777" w:rsidR="00933690" w:rsidRPr="00933690" w:rsidRDefault="00933690" w:rsidP="00933690">
            <w:pPr>
              <w:rPr>
                <w:sz w:val="20"/>
                <w:szCs w:val="20"/>
              </w:rPr>
            </w:pPr>
            <w:r w:rsidRPr="00933690">
              <w:rPr>
                <w:sz w:val="20"/>
                <w:szCs w:val="20"/>
              </w:rPr>
              <w:t xml:space="preserve">Median level of Agreement 6 ("Agree") </w:t>
            </w:r>
          </w:p>
          <w:p w14:paraId="461A6338" w14:textId="77777777" w:rsidR="00933690" w:rsidRPr="00933690" w:rsidRDefault="00933690" w:rsidP="00933690">
            <w:pPr>
              <w:rPr>
                <w:sz w:val="20"/>
                <w:szCs w:val="20"/>
              </w:rPr>
            </w:pPr>
            <w:r w:rsidRPr="00933690">
              <w:rPr>
                <w:sz w:val="20"/>
                <w:szCs w:val="20"/>
              </w:rPr>
              <w:t xml:space="preserve"> 21% "Neutral", 21% "Somewhat Agree", 37% "Agree", 21% "Strongly Agree"</w:t>
            </w:r>
          </w:p>
          <w:p w14:paraId="7D5D41C4" w14:textId="77777777" w:rsidR="00933690" w:rsidRPr="00933690" w:rsidRDefault="00933690" w:rsidP="00933690">
            <w:pPr>
              <w:rPr>
                <w:sz w:val="20"/>
                <w:szCs w:val="20"/>
              </w:rPr>
            </w:pPr>
          </w:p>
          <w:p w14:paraId="7DB10804" w14:textId="77777777" w:rsidR="00933690" w:rsidRPr="00933690" w:rsidRDefault="00933690" w:rsidP="00933690">
            <w:pPr>
              <w:rPr>
                <w:sz w:val="20"/>
                <w:szCs w:val="20"/>
              </w:rPr>
            </w:pPr>
            <w:r w:rsidRPr="00933690">
              <w:rPr>
                <w:sz w:val="20"/>
                <w:szCs w:val="20"/>
              </w:rPr>
              <w:t xml:space="preserve"> Stability footwear may be used for toe walking in developmental conditions with hypermobility and gross motor delay</w:t>
            </w:r>
          </w:p>
          <w:p w14:paraId="0B8D7F90" w14:textId="77777777" w:rsidR="00933690" w:rsidRPr="00933690" w:rsidRDefault="00933690" w:rsidP="00933690">
            <w:pPr>
              <w:rPr>
                <w:sz w:val="20"/>
                <w:szCs w:val="20"/>
              </w:rPr>
            </w:pPr>
            <w:r w:rsidRPr="00933690">
              <w:rPr>
                <w:sz w:val="20"/>
                <w:szCs w:val="20"/>
              </w:rPr>
              <w:t xml:space="preserve">Median level of Agreement 6 ("Agree") </w:t>
            </w:r>
          </w:p>
          <w:p w14:paraId="4E635F66" w14:textId="77777777" w:rsidR="00933690" w:rsidRPr="00933690" w:rsidRDefault="00933690" w:rsidP="00933690">
            <w:pPr>
              <w:rPr>
                <w:sz w:val="20"/>
                <w:szCs w:val="20"/>
              </w:rPr>
            </w:pPr>
            <w:r w:rsidRPr="00933690">
              <w:rPr>
                <w:sz w:val="20"/>
                <w:szCs w:val="20"/>
              </w:rPr>
              <w:t>43% "Somewhat Agree", 29% "Agree", 28% "Strongly Agree"</w:t>
            </w:r>
          </w:p>
          <w:p w14:paraId="554FACB6" w14:textId="77777777" w:rsidR="00933690" w:rsidRPr="00933690" w:rsidRDefault="00933690" w:rsidP="00933690">
            <w:pPr>
              <w:rPr>
                <w:sz w:val="20"/>
                <w:szCs w:val="20"/>
              </w:rPr>
            </w:pPr>
          </w:p>
          <w:p w14:paraId="6CA1A818" w14:textId="77777777" w:rsidR="00933690" w:rsidRPr="00933690" w:rsidRDefault="00933690" w:rsidP="00933690">
            <w:pPr>
              <w:rPr>
                <w:sz w:val="20"/>
                <w:szCs w:val="20"/>
              </w:rPr>
            </w:pPr>
            <w:r w:rsidRPr="00933690">
              <w:rPr>
                <w:sz w:val="20"/>
                <w:szCs w:val="20"/>
              </w:rPr>
              <w:t>Panellist feedback suggested better alternative assistive aids from their clinical experience with all cases of Idiopathic Toe Walking (ITW); such as Dynamic AFOs that inhibit plantarflexion and stimulate dorsiflexion offering more effective treatment than stiffened footwear, however, no specific feedback was given to inform modification of the statements.</w:t>
            </w:r>
          </w:p>
          <w:p w14:paraId="10BA82BA" w14:textId="77777777" w:rsidR="00933690" w:rsidRPr="00933690" w:rsidRDefault="00933690" w:rsidP="00933690">
            <w:pPr>
              <w:rPr>
                <w:sz w:val="20"/>
                <w:szCs w:val="20"/>
              </w:rPr>
            </w:pPr>
          </w:p>
          <w:p w14:paraId="5E35E386" w14:textId="77777777" w:rsidR="00933690" w:rsidRPr="00933690" w:rsidRDefault="00933690" w:rsidP="00933690">
            <w:pPr>
              <w:rPr>
                <w:sz w:val="20"/>
                <w:szCs w:val="20"/>
              </w:rPr>
            </w:pPr>
            <w:r w:rsidRPr="00933690">
              <w:rPr>
                <w:sz w:val="20"/>
                <w:szCs w:val="20"/>
              </w:rPr>
              <w:t>Based on panellist feedback please rank your agreement with the following statements.*</w:t>
            </w:r>
          </w:p>
        </w:tc>
      </w:tr>
      <w:tr w:rsidR="00933690" w:rsidRPr="00933690" w14:paraId="55A3169A" w14:textId="77777777" w:rsidTr="00933690">
        <w:tc>
          <w:tcPr>
            <w:tcW w:w="1583" w:type="dxa"/>
            <w:vMerge w:val="restart"/>
          </w:tcPr>
          <w:p w14:paraId="78EC7E7E" w14:textId="77777777" w:rsidR="00933690" w:rsidRPr="00933690" w:rsidRDefault="00933690" w:rsidP="00933690">
            <w:pPr>
              <w:jc w:val="both"/>
              <w:rPr>
                <w:sz w:val="20"/>
                <w:szCs w:val="20"/>
              </w:rPr>
            </w:pPr>
          </w:p>
        </w:tc>
        <w:tc>
          <w:tcPr>
            <w:tcW w:w="1005" w:type="dxa"/>
          </w:tcPr>
          <w:p w14:paraId="23BD99AB" w14:textId="77777777" w:rsidR="00933690" w:rsidRPr="00933690" w:rsidRDefault="00933690" w:rsidP="00933690">
            <w:pPr>
              <w:jc w:val="both"/>
              <w:rPr>
                <w:sz w:val="20"/>
                <w:szCs w:val="20"/>
              </w:rPr>
            </w:pPr>
            <w:r w:rsidRPr="00933690">
              <w:rPr>
                <w:sz w:val="20"/>
                <w:szCs w:val="20"/>
              </w:rPr>
              <w:t>Strongly Disagree</w:t>
            </w:r>
          </w:p>
        </w:tc>
        <w:tc>
          <w:tcPr>
            <w:tcW w:w="1005" w:type="dxa"/>
          </w:tcPr>
          <w:p w14:paraId="3BBCEC32" w14:textId="77777777" w:rsidR="00933690" w:rsidRPr="00933690" w:rsidRDefault="00933690" w:rsidP="00933690">
            <w:pPr>
              <w:jc w:val="both"/>
              <w:rPr>
                <w:sz w:val="20"/>
                <w:szCs w:val="20"/>
              </w:rPr>
            </w:pPr>
            <w:r w:rsidRPr="00933690">
              <w:rPr>
                <w:sz w:val="20"/>
                <w:szCs w:val="20"/>
              </w:rPr>
              <w:t>Disagree</w:t>
            </w:r>
          </w:p>
        </w:tc>
        <w:tc>
          <w:tcPr>
            <w:tcW w:w="1185" w:type="dxa"/>
          </w:tcPr>
          <w:p w14:paraId="59BE010C" w14:textId="77777777" w:rsidR="00933690" w:rsidRPr="00933690" w:rsidRDefault="00933690" w:rsidP="00933690">
            <w:pPr>
              <w:jc w:val="both"/>
              <w:rPr>
                <w:sz w:val="20"/>
                <w:szCs w:val="20"/>
              </w:rPr>
            </w:pPr>
            <w:r w:rsidRPr="00933690">
              <w:rPr>
                <w:sz w:val="20"/>
                <w:szCs w:val="20"/>
              </w:rPr>
              <w:t>Somewhat Disagree</w:t>
            </w:r>
          </w:p>
        </w:tc>
        <w:tc>
          <w:tcPr>
            <w:tcW w:w="900" w:type="dxa"/>
          </w:tcPr>
          <w:p w14:paraId="693AFCC1" w14:textId="77777777" w:rsidR="00933690" w:rsidRPr="00933690" w:rsidRDefault="00933690" w:rsidP="00933690">
            <w:pPr>
              <w:jc w:val="both"/>
              <w:rPr>
                <w:sz w:val="20"/>
                <w:szCs w:val="20"/>
              </w:rPr>
            </w:pPr>
            <w:r w:rsidRPr="00933690">
              <w:rPr>
                <w:sz w:val="20"/>
                <w:szCs w:val="20"/>
              </w:rPr>
              <w:t>Neutral</w:t>
            </w:r>
          </w:p>
        </w:tc>
        <w:tc>
          <w:tcPr>
            <w:tcW w:w="1185" w:type="dxa"/>
          </w:tcPr>
          <w:p w14:paraId="16FF5853" w14:textId="77777777" w:rsidR="00933690" w:rsidRPr="00933690" w:rsidRDefault="00933690" w:rsidP="00933690">
            <w:pPr>
              <w:jc w:val="both"/>
              <w:rPr>
                <w:sz w:val="20"/>
                <w:szCs w:val="20"/>
              </w:rPr>
            </w:pPr>
            <w:r w:rsidRPr="00933690">
              <w:rPr>
                <w:sz w:val="20"/>
                <w:szCs w:val="20"/>
              </w:rPr>
              <w:t>Somewhat Agree</w:t>
            </w:r>
          </w:p>
        </w:tc>
        <w:tc>
          <w:tcPr>
            <w:tcW w:w="751" w:type="dxa"/>
          </w:tcPr>
          <w:p w14:paraId="5CEC2451" w14:textId="77777777" w:rsidR="00933690" w:rsidRPr="00933690" w:rsidRDefault="00933690" w:rsidP="00933690">
            <w:pPr>
              <w:jc w:val="both"/>
              <w:rPr>
                <w:sz w:val="20"/>
                <w:szCs w:val="20"/>
              </w:rPr>
            </w:pPr>
            <w:r w:rsidRPr="00933690">
              <w:rPr>
                <w:sz w:val="20"/>
                <w:szCs w:val="20"/>
              </w:rPr>
              <w:t>Agree</w:t>
            </w:r>
          </w:p>
        </w:tc>
        <w:tc>
          <w:tcPr>
            <w:tcW w:w="1028" w:type="dxa"/>
          </w:tcPr>
          <w:p w14:paraId="6A3A3228" w14:textId="77777777" w:rsidR="00933690" w:rsidRPr="00933690" w:rsidRDefault="00933690" w:rsidP="00933690">
            <w:pPr>
              <w:jc w:val="both"/>
              <w:rPr>
                <w:sz w:val="20"/>
                <w:szCs w:val="20"/>
              </w:rPr>
            </w:pPr>
            <w:r w:rsidRPr="00933690">
              <w:rPr>
                <w:sz w:val="20"/>
                <w:szCs w:val="20"/>
              </w:rPr>
              <w:t>Strongly Agree</w:t>
            </w:r>
          </w:p>
        </w:tc>
      </w:tr>
      <w:tr w:rsidR="00933690" w:rsidRPr="00933690" w14:paraId="056F96DA" w14:textId="77777777" w:rsidTr="00933690">
        <w:tc>
          <w:tcPr>
            <w:tcW w:w="1583" w:type="dxa"/>
            <w:vMerge/>
          </w:tcPr>
          <w:p w14:paraId="6CA6E543" w14:textId="77777777" w:rsidR="00933690" w:rsidRPr="00933690" w:rsidRDefault="00933690" w:rsidP="00933690">
            <w:pPr>
              <w:jc w:val="center"/>
              <w:rPr>
                <w:sz w:val="20"/>
                <w:szCs w:val="20"/>
              </w:rPr>
            </w:pPr>
          </w:p>
        </w:tc>
        <w:tc>
          <w:tcPr>
            <w:tcW w:w="1005" w:type="dxa"/>
          </w:tcPr>
          <w:p w14:paraId="59B63AF1" w14:textId="77777777" w:rsidR="00933690" w:rsidRPr="00933690" w:rsidRDefault="00933690" w:rsidP="00933690">
            <w:pPr>
              <w:jc w:val="center"/>
              <w:rPr>
                <w:sz w:val="20"/>
                <w:szCs w:val="20"/>
              </w:rPr>
            </w:pPr>
            <w:r w:rsidRPr="00933690">
              <w:rPr>
                <w:sz w:val="20"/>
                <w:szCs w:val="20"/>
              </w:rPr>
              <w:t>1</w:t>
            </w:r>
          </w:p>
        </w:tc>
        <w:tc>
          <w:tcPr>
            <w:tcW w:w="1005" w:type="dxa"/>
          </w:tcPr>
          <w:p w14:paraId="3F001647" w14:textId="77777777" w:rsidR="00933690" w:rsidRPr="00933690" w:rsidRDefault="00933690" w:rsidP="00933690">
            <w:pPr>
              <w:jc w:val="center"/>
              <w:rPr>
                <w:sz w:val="20"/>
                <w:szCs w:val="20"/>
              </w:rPr>
            </w:pPr>
            <w:r w:rsidRPr="00933690">
              <w:rPr>
                <w:sz w:val="20"/>
                <w:szCs w:val="20"/>
              </w:rPr>
              <w:t>2</w:t>
            </w:r>
          </w:p>
        </w:tc>
        <w:tc>
          <w:tcPr>
            <w:tcW w:w="1185" w:type="dxa"/>
          </w:tcPr>
          <w:p w14:paraId="01637CC3" w14:textId="77777777" w:rsidR="00933690" w:rsidRPr="00933690" w:rsidRDefault="00933690" w:rsidP="00933690">
            <w:pPr>
              <w:jc w:val="center"/>
              <w:rPr>
                <w:sz w:val="20"/>
                <w:szCs w:val="20"/>
              </w:rPr>
            </w:pPr>
            <w:r w:rsidRPr="00933690">
              <w:rPr>
                <w:sz w:val="20"/>
                <w:szCs w:val="20"/>
              </w:rPr>
              <w:t>3</w:t>
            </w:r>
          </w:p>
        </w:tc>
        <w:tc>
          <w:tcPr>
            <w:tcW w:w="900" w:type="dxa"/>
          </w:tcPr>
          <w:p w14:paraId="60B5E595" w14:textId="77777777" w:rsidR="00933690" w:rsidRPr="00933690" w:rsidRDefault="00933690" w:rsidP="00933690">
            <w:pPr>
              <w:jc w:val="center"/>
              <w:rPr>
                <w:sz w:val="20"/>
                <w:szCs w:val="20"/>
              </w:rPr>
            </w:pPr>
            <w:r w:rsidRPr="00933690">
              <w:rPr>
                <w:sz w:val="20"/>
                <w:szCs w:val="20"/>
              </w:rPr>
              <w:t>4</w:t>
            </w:r>
          </w:p>
        </w:tc>
        <w:tc>
          <w:tcPr>
            <w:tcW w:w="1185" w:type="dxa"/>
          </w:tcPr>
          <w:p w14:paraId="3D356D6E" w14:textId="77777777" w:rsidR="00933690" w:rsidRPr="00933690" w:rsidRDefault="00933690" w:rsidP="00933690">
            <w:pPr>
              <w:jc w:val="center"/>
              <w:rPr>
                <w:sz w:val="20"/>
                <w:szCs w:val="20"/>
              </w:rPr>
            </w:pPr>
            <w:r w:rsidRPr="00933690">
              <w:rPr>
                <w:sz w:val="20"/>
                <w:szCs w:val="20"/>
              </w:rPr>
              <w:t>5</w:t>
            </w:r>
          </w:p>
        </w:tc>
        <w:tc>
          <w:tcPr>
            <w:tcW w:w="751" w:type="dxa"/>
          </w:tcPr>
          <w:p w14:paraId="45B3F445" w14:textId="77777777" w:rsidR="00933690" w:rsidRPr="00933690" w:rsidRDefault="00933690" w:rsidP="00933690">
            <w:pPr>
              <w:jc w:val="center"/>
              <w:rPr>
                <w:sz w:val="20"/>
                <w:szCs w:val="20"/>
              </w:rPr>
            </w:pPr>
            <w:r w:rsidRPr="00933690">
              <w:rPr>
                <w:sz w:val="20"/>
                <w:szCs w:val="20"/>
              </w:rPr>
              <w:t>6</w:t>
            </w:r>
          </w:p>
        </w:tc>
        <w:tc>
          <w:tcPr>
            <w:tcW w:w="1028" w:type="dxa"/>
          </w:tcPr>
          <w:p w14:paraId="23AED6B5" w14:textId="77777777" w:rsidR="00933690" w:rsidRPr="00933690" w:rsidRDefault="00933690" w:rsidP="00933690">
            <w:pPr>
              <w:jc w:val="center"/>
              <w:rPr>
                <w:sz w:val="20"/>
                <w:szCs w:val="20"/>
              </w:rPr>
            </w:pPr>
            <w:r w:rsidRPr="00933690">
              <w:rPr>
                <w:sz w:val="20"/>
                <w:szCs w:val="20"/>
              </w:rPr>
              <w:t>7</w:t>
            </w:r>
          </w:p>
        </w:tc>
      </w:tr>
      <w:tr w:rsidR="00933690" w:rsidRPr="00933690" w14:paraId="62012E23" w14:textId="77777777" w:rsidTr="00933690">
        <w:tc>
          <w:tcPr>
            <w:tcW w:w="1583" w:type="dxa"/>
          </w:tcPr>
          <w:p w14:paraId="24FAEC68" w14:textId="0A863411" w:rsidR="00933690" w:rsidRPr="00933690" w:rsidRDefault="00933690" w:rsidP="00933690">
            <w:pPr>
              <w:rPr>
                <w:sz w:val="20"/>
                <w:szCs w:val="20"/>
              </w:rPr>
            </w:pPr>
            <w:r w:rsidRPr="00933690">
              <w:rPr>
                <w:sz w:val="20"/>
                <w:szCs w:val="20"/>
              </w:rPr>
              <w:t xml:space="preserve">Stability footwear may be a suitable treatment if used simultaneously with other stiffened components (insole, </w:t>
            </w:r>
            <w:r w:rsidR="00FF3EAC" w:rsidRPr="00933690">
              <w:rPr>
                <w:sz w:val="20"/>
                <w:szCs w:val="20"/>
              </w:rPr>
              <w:t>stiffened</w:t>
            </w:r>
            <w:r w:rsidRPr="00933690">
              <w:rPr>
                <w:sz w:val="20"/>
                <w:szCs w:val="20"/>
              </w:rPr>
              <w:t xml:space="preserve"> sole) for ITW with no associated hypertonia    </w:t>
            </w:r>
          </w:p>
        </w:tc>
        <w:tc>
          <w:tcPr>
            <w:tcW w:w="1005" w:type="dxa"/>
          </w:tcPr>
          <w:p w14:paraId="494C28F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5" w:type="dxa"/>
          </w:tcPr>
          <w:p w14:paraId="09CDA8F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5" w:type="dxa"/>
          </w:tcPr>
          <w:p w14:paraId="31D7B58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00" w:type="dxa"/>
          </w:tcPr>
          <w:p w14:paraId="3B5C56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5" w:type="dxa"/>
          </w:tcPr>
          <w:p w14:paraId="6073729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1" w:type="dxa"/>
          </w:tcPr>
          <w:p w14:paraId="47FFF57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4179355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2B55416" w14:textId="77777777" w:rsidTr="00933690">
        <w:tc>
          <w:tcPr>
            <w:tcW w:w="1583" w:type="dxa"/>
          </w:tcPr>
          <w:p w14:paraId="6253F07F" w14:textId="77777777" w:rsidR="00933690" w:rsidRPr="00933690" w:rsidRDefault="00933690" w:rsidP="00933690">
            <w:pPr>
              <w:rPr>
                <w:sz w:val="20"/>
                <w:szCs w:val="20"/>
              </w:rPr>
            </w:pPr>
            <w:r w:rsidRPr="00933690">
              <w:rPr>
                <w:sz w:val="20"/>
                <w:szCs w:val="20"/>
              </w:rPr>
              <w:t>Stability footwear may be used for toe walking in developmental conditions with hypermobility and gross motor delay</w:t>
            </w:r>
          </w:p>
        </w:tc>
        <w:tc>
          <w:tcPr>
            <w:tcW w:w="1005" w:type="dxa"/>
          </w:tcPr>
          <w:p w14:paraId="493E14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5" w:type="dxa"/>
          </w:tcPr>
          <w:p w14:paraId="6DABF0D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5" w:type="dxa"/>
          </w:tcPr>
          <w:p w14:paraId="7843203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00" w:type="dxa"/>
          </w:tcPr>
          <w:p w14:paraId="42382CD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5" w:type="dxa"/>
          </w:tcPr>
          <w:p w14:paraId="001DBB0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1" w:type="dxa"/>
          </w:tcPr>
          <w:p w14:paraId="0F9CE3D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28" w:type="dxa"/>
          </w:tcPr>
          <w:p w14:paraId="10DDA95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1679CDA" w14:textId="77777777" w:rsidR="00933690" w:rsidRPr="00933690" w:rsidRDefault="00933690" w:rsidP="00933690">
      <w:pPr>
        <w:rPr>
          <w:sz w:val="20"/>
          <w:szCs w:val="20"/>
        </w:rPr>
      </w:pPr>
    </w:p>
    <w:p w14:paraId="1EF9207A" w14:textId="77777777" w:rsidR="00933690" w:rsidRPr="00933690" w:rsidRDefault="00933690" w:rsidP="00933690">
      <w:pPr>
        <w:rPr>
          <w:sz w:val="20"/>
          <w:szCs w:val="20"/>
        </w:rPr>
      </w:pPr>
      <w:r w:rsidRPr="00933690">
        <w:rPr>
          <w:sz w:val="20"/>
          <w:szCs w:val="20"/>
        </w:rPr>
        <w:t>13)</w:t>
      </w:r>
    </w:p>
    <w:tbl>
      <w:tblPr>
        <w:tblStyle w:val="TableGrid"/>
        <w:tblW w:w="8642" w:type="dxa"/>
        <w:tblLook w:val="04A0" w:firstRow="1" w:lastRow="0" w:firstColumn="1" w:lastColumn="0" w:noHBand="0" w:noVBand="1"/>
      </w:tblPr>
      <w:tblGrid>
        <w:gridCol w:w="1471"/>
        <w:gridCol w:w="1047"/>
        <w:gridCol w:w="1047"/>
        <w:gridCol w:w="1237"/>
        <w:gridCol w:w="937"/>
        <w:gridCol w:w="1237"/>
        <w:gridCol w:w="780"/>
        <w:gridCol w:w="886"/>
      </w:tblGrid>
      <w:tr w:rsidR="00933690" w:rsidRPr="00933690" w14:paraId="1EBA3E56" w14:textId="77777777" w:rsidTr="00933690">
        <w:tc>
          <w:tcPr>
            <w:tcW w:w="8642" w:type="dxa"/>
            <w:gridSpan w:val="8"/>
          </w:tcPr>
          <w:p w14:paraId="565FB485" w14:textId="77777777" w:rsidR="00933690" w:rsidRPr="00933690" w:rsidRDefault="00933690" w:rsidP="00933690">
            <w:pPr>
              <w:rPr>
                <w:sz w:val="20"/>
                <w:szCs w:val="20"/>
              </w:rPr>
            </w:pPr>
            <w:r w:rsidRPr="00933690">
              <w:rPr>
                <w:sz w:val="20"/>
                <w:szCs w:val="20"/>
              </w:rPr>
              <w:t>Panellists were asked to rank their agreement with the following statements concerning the grade of mobility of impairment in children with toe walking that would be suitable for stability footwear, both as a sole aid or in combination with another assistive aid in Round 2.</w:t>
            </w:r>
          </w:p>
          <w:p w14:paraId="309D481B"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1CE3FBF8" w14:textId="77777777" w:rsidR="00933690" w:rsidRPr="00933690" w:rsidRDefault="00933690" w:rsidP="00933690">
            <w:pPr>
              <w:rPr>
                <w:sz w:val="20"/>
                <w:szCs w:val="20"/>
              </w:rPr>
            </w:pPr>
          </w:p>
          <w:p w14:paraId="7146097F" w14:textId="77777777" w:rsidR="00933690" w:rsidRPr="00933690" w:rsidRDefault="00933690" w:rsidP="00933690">
            <w:pPr>
              <w:rPr>
                <w:sz w:val="20"/>
                <w:szCs w:val="20"/>
              </w:rPr>
            </w:pPr>
            <w:r w:rsidRPr="00933690">
              <w:rPr>
                <w:sz w:val="20"/>
                <w:szCs w:val="20"/>
              </w:rPr>
              <w:t xml:space="preserve">Stability footwear may be used alongside other stiffened components for ITW Type 1-2, when the child is able to achieve a </w:t>
            </w:r>
            <w:proofErr w:type="spellStart"/>
            <w:r w:rsidRPr="00933690">
              <w:rPr>
                <w:sz w:val="20"/>
                <w:szCs w:val="20"/>
              </w:rPr>
              <w:t>plantargrade</w:t>
            </w:r>
            <w:proofErr w:type="spellEnd"/>
            <w:r w:rsidRPr="00933690">
              <w:rPr>
                <w:sz w:val="20"/>
                <w:szCs w:val="20"/>
              </w:rPr>
              <w:t xml:space="preserve"> position</w:t>
            </w:r>
          </w:p>
          <w:p w14:paraId="26E73404" w14:textId="77777777" w:rsidR="00933690" w:rsidRPr="00933690" w:rsidRDefault="00933690" w:rsidP="00933690">
            <w:pPr>
              <w:rPr>
                <w:sz w:val="20"/>
                <w:szCs w:val="20"/>
              </w:rPr>
            </w:pPr>
            <w:r w:rsidRPr="00933690">
              <w:rPr>
                <w:sz w:val="20"/>
                <w:szCs w:val="20"/>
              </w:rPr>
              <w:t>Median level of Agreement 5 ("Somewhat Agree")</w:t>
            </w:r>
          </w:p>
          <w:p w14:paraId="0EC34011" w14:textId="77777777" w:rsidR="00933690" w:rsidRPr="00933690" w:rsidRDefault="00933690" w:rsidP="00933690">
            <w:pPr>
              <w:rPr>
                <w:sz w:val="20"/>
                <w:szCs w:val="20"/>
              </w:rPr>
            </w:pPr>
            <w:r w:rsidRPr="00933690">
              <w:rPr>
                <w:sz w:val="20"/>
                <w:szCs w:val="20"/>
              </w:rPr>
              <w:t>7% "Disagree", 14% "Neutral", 43% "Somewhat Agree", 22% "Agree", 14% "Strongly Agree".</w:t>
            </w:r>
          </w:p>
          <w:p w14:paraId="737D9202" w14:textId="77777777" w:rsidR="00933690" w:rsidRPr="00933690" w:rsidRDefault="00933690" w:rsidP="00933690">
            <w:pPr>
              <w:rPr>
                <w:sz w:val="20"/>
                <w:szCs w:val="20"/>
              </w:rPr>
            </w:pPr>
          </w:p>
          <w:p w14:paraId="33573BA8" w14:textId="77777777" w:rsidR="00933690" w:rsidRPr="00933690" w:rsidRDefault="00933690" w:rsidP="00933690">
            <w:pPr>
              <w:rPr>
                <w:sz w:val="20"/>
                <w:szCs w:val="20"/>
              </w:rPr>
            </w:pPr>
            <w:r w:rsidRPr="00933690">
              <w:rPr>
                <w:sz w:val="20"/>
                <w:szCs w:val="20"/>
              </w:rPr>
              <w:t xml:space="preserve">Panellist feedback suggested stability footwear may cause issues with knee hyperextension if used in conjunction with AFO's and suggested their use only if gait requires mediolateral stability. </w:t>
            </w:r>
          </w:p>
          <w:p w14:paraId="34986949" w14:textId="77777777" w:rsidR="00933690" w:rsidRPr="00933690" w:rsidRDefault="00933690" w:rsidP="00933690">
            <w:pPr>
              <w:rPr>
                <w:sz w:val="20"/>
                <w:szCs w:val="20"/>
              </w:rPr>
            </w:pPr>
          </w:p>
          <w:p w14:paraId="560BD369" w14:textId="77777777" w:rsidR="00933690" w:rsidRPr="00933690" w:rsidRDefault="00933690" w:rsidP="00933690">
            <w:pPr>
              <w:rPr>
                <w:sz w:val="20"/>
                <w:szCs w:val="20"/>
              </w:rPr>
            </w:pPr>
            <w:r w:rsidRPr="00933690">
              <w:rPr>
                <w:sz w:val="20"/>
                <w:szCs w:val="20"/>
              </w:rPr>
              <w:t>The following statements have been slightly modified based on panellist feedback.*</w:t>
            </w:r>
          </w:p>
        </w:tc>
      </w:tr>
      <w:tr w:rsidR="00933690" w:rsidRPr="00933690" w14:paraId="408C1C5B" w14:textId="77777777" w:rsidTr="00933690">
        <w:tc>
          <w:tcPr>
            <w:tcW w:w="1475" w:type="dxa"/>
            <w:vMerge w:val="restart"/>
          </w:tcPr>
          <w:p w14:paraId="69F61EE3" w14:textId="77777777" w:rsidR="00933690" w:rsidRPr="00933690" w:rsidRDefault="00933690" w:rsidP="00933690">
            <w:pPr>
              <w:jc w:val="both"/>
              <w:rPr>
                <w:sz w:val="20"/>
                <w:szCs w:val="20"/>
              </w:rPr>
            </w:pPr>
          </w:p>
        </w:tc>
        <w:tc>
          <w:tcPr>
            <w:tcW w:w="1064" w:type="dxa"/>
          </w:tcPr>
          <w:p w14:paraId="220BECC4"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3E86F02C" w14:textId="77777777" w:rsidR="00933690" w:rsidRPr="00933690" w:rsidRDefault="00933690" w:rsidP="00933690">
            <w:pPr>
              <w:jc w:val="both"/>
              <w:rPr>
                <w:sz w:val="20"/>
                <w:szCs w:val="20"/>
              </w:rPr>
            </w:pPr>
            <w:r w:rsidRPr="00933690">
              <w:rPr>
                <w:sz w:val="20"/>
                <w:szCs w:val="20"/>
              </w:rPr>
              <w:t>Disagree</w:t>
            </w:r>
          </w:p>
        </w:tc>
        <w:tc>
          <w:tcPr>
            <w:tcW w:w="1257" w:type="dxa"/>
          </w:tcPr>
          <w:p w14:paraId="59B8A113" w14:textId="77777777" w:rsidR="00933690" w:rsidRPr="00933690" w:rsidRDefault="00933690" w:rsidP="00933690">
            <w:pPr>
              <w:jc w:val="both"/>
              <w:rPr>
                <w:sz w:val="20"/>
                <w:szCs w:val="20"/>
              </w:rPr>
            </w:pPr>
            <w:r w:rsidRPr="00933690">
              <w:rPr>
                <w:sz w:val="20"/>
                <w:szCs w:val="20"/>
              </w:rPr>
              <w:t>Somewhat Disagree</w:t>
            </w:r>
          </w:p>
        </w:tc>
        <w:tc>
          <w:tcPr>
            <w:tcW w:w="951" w:type="dxa"/>
          </w:tcPr>
          <w:p w14:paraId="1B082E9F" w14:textId="77777777" w:rsidR="00933690" w:rsidRPr="00933690" w:rsidRDefault="00933690" w:rsidP="00933690">
            <w:pPr>
              <w:jc w:val="both"/>
              <w:rPr>
                <w:sz w:val="20"/>
                <w:szCs w:val="20"/>
              </w:rPr>
            </w:pPr>
            <w:r w:rsidRPr="00933690">
              <w:rPr>
                <w:sz w:val="20"/>
                <w:szCs w:val="20"/>
              </w:rPr>
              <w:t>Neutral</w:t>
            </w:r>
          </w:p>
        </w:tc>
        <w:tc>
          <w:tcPr>
            <w:tcW w:w="1257" w:type="dxa"/>
          </w:tcPr>
          <w:p w14:paraId="23F13FA3" w14:textId="77777777" w:rsidR="00933690" w:rsidRPr="00933690" w:rsidRDefault="00933690" w:rsidP="00933690">
            <w:pPr>
              <w:jc w:val="both"/>
              <w:rPr>
                <w:sz w:val="20"/>
                <w:szCs w:val="20"/>
              </w:rPr>
            </w:pPr>
            <w:r w:rsidRPr="00933690">
              <w:rPr>
                <w:sz w:val="20"/>
                <w:szCs w:val="20"/>
              </w:rPr>
              <w:t>Somewhat Agree</w:t>
            </w:r>
          </w:p>
        </w:tc>
        <w:tc>
          <w:tcPr>
            <w:tcW w:w="791" w:type="dxa"/>
          </w:tcPr>
          <w:p w14:paraId="79231AB1" w14:textId="77777777" w:rsidR="00933690" w:rsidRPr="00933690" w:rsidRDefault="00933690" w:rsidP="00933690">
            <w:pPr>
              <w:jc w:val="both"/>
              <w:rPr>
                <w:sz w:val="20"/>
                <w:szCs w:val="20"/>
              </w:rPr>
            </w:pPr>
            <w:r w:rsidRPr="00933690">
              <w:rPr>
                <w:sz w:val="20"/>
                <w:szCs w:val="20"/>
              </w:rPr>
              <w:t>Agree</w:t>
            </w:r>
          </w:p>
        </w:tc>
        <w:tc>
          <w:tcPr>
            <w:tcW w:w="783" w:type="dxa"/>
          </w:tcPr>
          <w:p w14:paraId="52C3E745" w14:textId="77777777" w:rsidR="00933690" w:rsidRPr="00933690" w:rsidRDefault="00933690" w:rsidP="00933690">
            <w:pPr>
              <w:jc w:val="both"/>
              <w:rPr>
                <w:sz w:val="20"/>
                <w:szCs w:val="20"/>
              </w:rPr>
            </w:pPr>
            <w:r w:rsidRPr="00933690">
              <w:rPr>
                <w:sz w:val="20"/>
                <w:szCs w:val="20"/>
              </w:rPr>
              <w:t>Strongly Agree</w:t>
            </w:r>
          </w:p>
        </w:tc>
      </w:tr>
      <w:tr w:rsidR="00933690" w:rsidRPr="00933690" w14:paraId="351BF14F" w14:textId="77777777" w:rsidTr="00933690">
        <w:tc>
          <w:tcPr>
            <w:tcW w:w="1475" w:type="dxa"/>
            <w:vMerge/>
          </w:tcPr>
          <w:p w14:paraId="5A28A42D" w14:textId="77777777" w:rsidR="00933690" w:rsidRPr="00933690" w:rsidRDefault="00933690" w:rsidP="00933690">
            <w:pPr>
              <w:jc w:val="center"/>
              <w:rPr>
                <w:sz w:val="20"/>
                <w:szCs w:val="20"/>
              </w:rPr>
            </w:pPr>
          </w:p>
        </w:tc>
        <w:tc>
          <w:tcPr>
            <w:tcW w:w="1064" w:type="dxa"/>
          </w:tcPr>
          <w:p w14:paraId="642F395F" w14:textId="77777777" w:rsidR="00933690" w:rsidRPr="00933690" w:rsidRDefault="00933690" w:rsidP="00933690">
            <w:pPr>
              <w:jc w:val="center"/>
              <w:rPr>
                <w:sz w:val="20"/>
                <w:szCs w:val="20"/>
              </w:rPr>
            </w:pPr>
            <w:r w:rsidRPr="00933690">
              <w:rPr>
                <w:sz w:val="20"/>
                <w:szCs w:val="20"/>
              </w:rPr>
              <w:t>1</w:t>
            </w:r>
          </w:p>
        </w:tc>
        <w:tc>
          <w:tcPr>
            <w:tcW w:w="1064" w:type="dxa"/>
          </w:tcPr>
          <w:p w14:paraId="02B8E85A" w14:textId="77777777" w:rsidR="00933690" w:rsidRPr="00933690" w:rsidRDefault="00933690" w:rsidP="00933690">
            <w:pPr>
              <w:jc w:val="center"/>
              <w:rPr>
                <w:sz w:val="20"/>
                <w:szCs w:val="20"/>
              </w:rPr>
            </w:pPr>
            <w:r w:rsidRPr="00933690">
              <w:rPr>
                <w:sz w:val="20"/>
                <w:szCs w:val="20"/>
              </w:rPr>
              <w:t>2</w:t>
            </w:r>
          </w:p>
        </w:tc>
        <w:tc>
          <w:tcPr>
            <w:tcW w:w="1257" w:type="dxa"/>
          </w:tcPr>
          <w:p w14:paraId="0AB67B52" w14:textId="77777777" w:rsidR="00933690" w:rsidRPr="00933690" w:rsidRDefault="00933690" w:rsidP="00933690">
            <w:pPr>
              <w:jc w:val="center"/>
              <w:rPr>
                <w:sz w:val="20"/>
                <w:szCs w:val="20"/>
              </w:rPr>
            </w:pPr>
            <w:r w:rsidRPr="00933690">
              <w:rPr>
                <w:sz w:val="20"/>
                <w:szCs w:val="20"/>
              </w:rPr>
              <w:t>3</w:t>
            </w:r>
          </w:p>
        </w:tc>
        <w:tc>
          <w:tcPr>
            <w:tcW w:w="951" w:type="dxa"/>
          </w:tcPr>
          <w:p w14:paraId="15A5BC3B" w14:textId="77777777" w:rsidR="00933690" w:rsidRPr="00933690" w:rsidRDefault="00933690" w:rsidP="00933690">
            <w:pPr>
              <w:jc w:val="center"/>
              <w:rPr>
                <w:sz w:val="20"/>
                <w:szCs w:val="20"/>
              </w:rPr>
            </w:pPr>
            <w:r w:rsidRPr="00933690">
              <w:rPr>
                <w:sz w:val="20"/>
                <w:szCs w:val="20"/>
              </w:rPr>
              <w:t>4</w:t>
            </w:r>
          </w:p>
        </w:tc>
        <w:tc>
          <w:tcPr>
            <w:tcW w:w="1257" w:type="dxa"/>
          </w:tcPr>
          <w:p w14:paraId="1232D9D3" w14:textId="77777777" w:rsidR="00933690" w:rsidRPr="00933690" w:rsidRDefault="00933690" w:rsidP="00933690">
            <w:pPr>
              <w:jc w:val="center"/>
              <w:rPr>
                <w:sz w:val="20"/>
                <w:szCs w:val="20"/>
              </w:rPr>
            </w:pPr>
            <w:r w:rsidRPr="00933690">
              <w:rPr>
                <w:sz w:val="20"/>
                <w:szCs w:val="20"/>
              </w:rPr>
              <w:t>5</w:t>
            </w:r>
          </w:p>
        </w:tc>
        <w:tc>
          <w:tcPr>
            <w:tcW w:w="791" w:type="dxa"/>
          </w:tcPr>
          <w:p w14:paraId="43DB394C" w14:textId="77777777" w:rsidR="00933690" w:rsidRPr="00933690" w:rsidRDefault="00933690" w:rsidP="00933690">
            <w:pPr>
              <w:jc w:val="center"/>
              <w:rPr>
                <w:sz w:val="20"/>
                <w:szCs w:val="20"/>
              </w:rPr>
            </w:pPr>
            <w:r w:rsidRPr="00933690">
              <w:rPr>
                <w:sz w:val="20"/>
                <w:szCs w:val="20"/>
              </w:rPr>
              <w:t>6</w:t>
            </w:r>
          </w:p>
        </w:tc>
        <w:tc>
          <w:tcPr>
            <w:tcW w:w="783" w:type="dxa"/>
          </w:tcPr>
          <w:p w14:paraId="4C31FF4C" w14:textId="77777777" w:rsidR="00933690" w:rsidRPr="00933690" w:rsidRDefault="00933690" w:rsidP="00933690">
            <w:pPr>
              <w:jc w:val="center"/>
              <w:rPr>
                <w:sz w:val="20"/>
                <w:szCs w:val="20"/>
              </w:rPr>
            </w:pPr>
            <w:r w:rsidRPr="00933690">
              <w:rPr>
                <w:sz w:val="20"/>
                <w:szCs w:val="20"/>
              </w:rPr>
              <w:t>7</w:t>
            </w:r>
          </w:p>
        </w:tc>
      </w:tr>
      <w:tr w:rsidR="00933690" w:rsidRPr="00933690" w14:paraId="4461CBBE" w14:textId="77777777" w:rsidTr="00933690">
        <w:tc>
          <w:tcPr>
            <w:tcW w:w="1475" w:type="dxa"/>
          </w:tcPr>
          <w:p w14:paraId="0C05305B" w14:textId="77777777" w:rsidR="00933690" w:rsidRPr="00933690" w:rsidRDefault="00933690" w:rsidP="00933690">
            <w:pPr>
              <w:rPr>
                <w:sz w:val="20"/>
                <w:szCs w:val="20"/>
              </w:rPr>
            </w:pPr>
            <w:r w:rsidRPr="00933690">
              <w:rPr>
                <w:sz w:val="20"/>
                <w:szCs w:val="20"/>
              </w:rPr>
              <w:t xml:space="preserve">Stability footwear may be used to provide mediolateral stability when used simultaneously with stiffened components for ITW Type 1-2, when the child is able to achieve a </w:t>
            </w:r>
            <w:proofErr w:type="spellStart"/>
            <w:r w:rsidRPr="00933690">
              <w:rPr>
                <w:sz w:val="20"/>
                <w:szCs w:val="20"/>
              </w:rPr>
              <w:t>plantargrade</w:t>
            </w:r>
            <w:proofErr w:type="spellEnd"/>
            <w:r w:rsidRPr="00933690">
              <w:rPr>
                <w:sz w:val="20"/>
                <w:szCs w:val="20"/>
              </w:rPr>
              <w:t xml:space="preserve"> position</w:t>
            </w:r>
          </w:p>
        </w:tc>
        <w:tc>
          <w:tcPr>
            <w:tcW w:w="1064" w:type="dxa"/>
          </w:tcPr>
          <w:p w14:paraId="3E1CBF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FEDF37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6A21B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640A016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EE5463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CC40F8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3" w:type="dxa"/>
          </w:tcPr>
          <w:p w14:paraId="3894ED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6D20725" w14:textId="77777777" w:rsidR="00933690" w:rsidRPr="00933690" w:rsidRDefault="00933690" w:rsidP="00933690">
      <w:pPr>
        <w:rPr>
          <w:sz w:val="20"/>
          <w:szCs w:val="20"/>
        </w:rPr>
      </w:pPr>
    </w:p>
    <w:p w14:paraId="72690F73" w14:textId="77777777" w:rsidR="00933690" w:rsidRPr="00933690" w:rsidRDefault="00933690" w:rsidP="00933690">
      <w:pPr>
        <w:rPr>
          <w:sz w:val="20"/>
          <w:szCs w:val="20"/>
        </w:rPr>
      </w:pPr>
    </w:p>
    <w:p w14:paraId="4382961B" w14:textId="77777777" w:rsidR="00933690" w:rsidRPr="00933690" w:rsidRDefault="00933690" w:rsidP="00933690">
      <w:pPr>
        <w:rPr>
          <w:sz w:val="20"/>
          <w:szCs w:val="20"/>
        </w:rPr>
      </w:pPr>
    </w:p>
    <w:p w14:paraId="03C54FDF" w14:textId="77777777" w:rsidR="00933690" w:rsidRPr="00933690" w:rsidRDefault="00933690" w:rsidP="00933690">
      <w:pPr>
        <w:rPr>
          <w:sz w:val="20"/>
          <w:szCs w:val="20"/>
        </w:rPr>
      </w:pPr>
      <w:r w:rsidRPr="00933690">
        <w:rPr>
          <w:sz w:val="20"/>
          <w:szCs w:val="20"/>
        </w:rPr>
        <w:t>14)</w:t>
      </w:r>
    </w:p>
    <w:tbl>
      <w:tblPr>
        <w:tblStyle w:val="TableGrid"/>
        <w:tblW w:w="8784" w:type="dxa"/>
        <w:tblLook w:val="04A0" w:firstRow="1" w:lastRow="0" w:firstColumn="1" w:lastColumn="0" w:noHBand="0" w:noVBand="1"/>
      </w:tblPr>
      <w:tblGrid>
        <w:gridCol w:w="8784"/>
      </w:tblGrid>
      <w:tr w:rsidR="00933690" w:rsidRPr="00933690" w14:paraId="04211054" w14:textId="77777777" w:rsidTr="00933690">
        <w:tc>
          <w:tcPr>
            <w:tcW w:w="8784" w:type="dxa"/>
          </w:tcPr>
          <w:p w14:paraId="4395CB1E" w14:textId="77777777" w:rsidR="00933690" w:rsidRPr="00933690" w:rsidRDefault="00933690" w:rsidP="00933690">
            <w:pPr>
              <w:rPr>
                <w:rFonts w:cstheme="minorHAnsi"/>
                <w:sz w:val="20"/>
                <w:szCs w:val="20"/>
              </w:rPr>
            </w:pPr>
            <w:r w:rsidRPr="00933690">
              <w:rPr>
                <w:rFonts w:cstheme="minorHAnsi"/>
                <w:sz w:val="20"/>
                <w:szCs w:val="20"/>
              </w:rPr>
              <w:t>Panellists were presented with the following options in relation to the suitable age range for stability footwear intervention for toe walking in Round 2.</w:t>
            </w:r>
          </w:p>
          <w:p w14:paraId="649E2513"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22012850" w14:textId="77777777" w:rsidR="00933690" w:rsidRPr="00933690" w:rsidRDefault="00933690" w:rsidP="00933690">
            <w:pPr>
              <w:rPr>
                <w:rFonts w:cstheme="minorHAnsi"/>
                <w:sz w:val="20"/>
                <w:szCs w:val="20"/>
              </w:rPr>
            </w:pPr>
          </w:p>
          <w:p w14:paraId="217459CF"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77%</w:t>
            </w:r>
          </w:p>
          <w:p w14:paraId="07A61E63" w14:textId="77777777" w:rsidR="00933690" w:rsidRPr="00933690" w:rsidRDefault="00933690" w:rsidP="00933690">
            <w:pPr>
              <w:rPr>
                <w:rFonts w:cstheme="minorHAnsi"/>
                <w:sz w:val="20"/>
                <w:szCs w:val="20"/>
              </w:rPr>
            </w:pPr>
            <w:r w:rsidRPr="00933690">
              <w:rPr>
                <w:rFonts w:cstheme="minorHAnsi"/>
                <w:sz w:val="20"/>
                <w:szCs w:val="20"/>
              </w:rPr>
              <w:t>Option 2, 4-8 years (15%)</w:t>
            </w:r>
          </w:p>
          <w:p w14:paraId="0AE87AAF" w14:textId="77777777" w:rsidR="00933690" w:rsidRPr="00933690" w:rsidRDefault="00933690" w:rsidP="00933690">
            <w:pPr>
              <w:rPr>
                <w:rFonts w:cstheme="minorHAnsi"/>
                <w:sz w:val="20"/>
                <w:szCs w:val="20"/>
              </w:rPr>
            </w:pPr>
            <w:r w:rsidRPr="00933690">
              <w:rPr>
                <w:rFonts w:cstheme="minorHAnsi"/>
                <w:sz w:val="20"/>
                <w:szCs w:val="20"/>
              </w:rPr>
              <w:t>Option 3, 4-18years (8%)</w:t>
            </w:r>
          </w:p>
          <w:p w14:paraId="13B74054" w14:textId="77777777" w:rsidR="00933690" w:rsidRPr="00933690" w:rsidRDefault="00933690" w:rsidP="00933690">
            <w:pPr>
              <w:rPr>
                <w:rFonts w:cstheme="minorHAnsi"/>
                <w:sz w:val="20"/>
                <w:szCs w:val="20"/>
              </w:rPr>
            </w:pPr>
            <w:r w:rsidRPr="00933690">
              <w:rPr>
                <w:rFonts w:cstheme="minorHAnsi"/>
                <w:sz w:val="20"/>
                <w:szCs w:val="20"/>
              </w:rPr>
              <w:t>Option 4  1-18 years (0%)</w:t>
            </w:r>
          </w:p>
          <w:p w14:paraId="782B8531" w14:textId="77777777" w:rsidR="00933690" w:rsidRPr="00933690" w:rsidRDefault="00933690" w:rsidP="00933690">
            <w:pPr>
              <w:rPr>
                <w:rFonts w:cstheme="minorHAnsi"/>
                <w:sz w:val="20"/>
                <w:szCs w:val="20"/>
              </w:rPr>
            </w:pPr>
            <w:r w:rsidRPr="00933690">
              <w:rPr>
                <w:rFonts w:cstheme="minorHAnsi"/>
                <w:sz w:val="20"/>
                <w:szCs w:val="20"/>
              </w:rPr>
              <w:t>Option 5 N/A I do not feel this condition is suitable for stability footwear intervention (0%)</w:t>
            </w:r>
          </w:p>
          <w:p w14:paraId="38A1AF39" w14:textId="77777777" w:rsidR="00933690" w:rsidRPr="00933690" w:rsidRDefault="00933690" w:rsidP="00933690">
            <w:pPr>
              <w:rPr>
                <w:rFonts w:cstheme="minorHAnsi"/>
                <w:sz w:val="20"/>
                <w:szCs w:val="20"/>
              </w:rPr>
            </w:pPr>
          </w:p>
          <w:p w14:paraId="2DCBF274" w14:textId="77777777" w:rsidR="00933690" w:rsidRPr="00933690" w:rsidRDefault="00933690" w:rsidP="00933690">
            <w:pPr>
              <w:rPr>
                <w:rFonts w:cstheme="minorHAnsi"/>
                <w:sz w:val="20"/>
                <w:szCs w:val="20"/>
              </w:rPr>
            </w:pPr>
            <w:r w:rsidRPr="00933690">
              <w:rPr>
                <w:rFonts w:cstheme="minorHAnsi"/>
                <w:sz w:val="20"/>
                <w:szCs w:val="20"/>
              </w:rPr>
              <w:t>A Consensus was reached for Option 1</w:t>
            </w:r>
          </w:p>
        </w:tc>
      </w:tr>
    </w:tbl>
    <w:p w14:paraId="037C253C" w14:textId="77777777" w:rsidR="00933690" w:rsidRPr="00933690" w:rsidRDefault="00933690" w:rsidP="00933690">
      <w:pPr>
        <w:rPr>
          <w:sz w:val="20"/>
          <w:szCs w:val="20"/>
        </w:rPr>
      </w:pPr>
    </w:p>
    <w:p w14:paraId="4CAD238C" w14:textId="77777777" w:rsidR="00933690" w:rsidRPr="00933690" w:rsidRDefault="00933690" w:rsidP="00933690">
      <w:pPr>
        <w:rPr>
          <w:sz w:val="20"/>
          <w:szCs w:val="20"/>
        </w:rPr>
      </w:pPr>
      <w:r w:rsidRPr="00933690">
        <w:rPr>
          <w:sz w:val="20"/>
          <w:szCs w:val="20"/>
        </w:rPr>
        <w:t>15)</w:t>
      </w:r>
    </w:p>
    <w:tbl>
      <w:tblPr>
        <w:tblStyle w:val="TableGrid"/>
        <w:tblW w:w="8784" w:type="dxa"/>
        <w:tblLook w:val="04A0" w:firstRow="1" w:lastRow="0" w:firstColumn="1" w:lastColumn="0" w:noHBand="0" w:noVBand="1"/>
      </w:tblPr>
      <w:tblGrid>
        <w:gridCol w:w="1680"/>
        <w:gridCol w:w="1037"/>
        <w:gridCol w:w="1036"/>
        <w:gridCol w:w="1223"/>
        <w:gridCol w:w="927"/>
        <w:gridCol w:w="1223"/>
        <w:gridCol w:w="772"/>
        <w:gridCol w:w="886"/>
      </w:tblGrid>
      <w:tr w:rsidR="00933690" w:rsidRPr="00933690" w14:paraId="349F0D15" w14:textId="77777777" w:rsidTr="00933690">
        <w:tc>
          <w:tcPr>
            <w:tcW w:w="8784" w:type="dxa"/>
            <w:gridSpan w:val="8"/>
          </w:tcPr>
          <w:p w14:paraId="293986E8" w14:textId="77777777" w:rsidR="00933690" w:rsidRPr="00933690" w:rsidRDefault="00933690" w:rsidP="00933690">
            <w:pPr>
              <w:rPr>
                <w:sz w:val="20"/>
                <w:szCs w:val="20"/>
              </w:rPr>
            </w:pPr>
            <w:r w:rsidRPr="00933690">
              <w:rPr>
                <w:sz w:val="20"/>
                <w:szCs w:val="20"/>
              </w:rPr>
              <w:t>Panellists were asked to rank their agreement with the following statements concerning the clinical outcomes that would be used to evaluate the effectiveness of "Off the Shelf" Stability footwear for children with toe walking  in Round 2:</w:t>
            </w:r>
          </w:p>
          <w:p w14:paraId="1EF92BFA"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5818EA6A" w14:textId="77777777" w:rsidR="00933690" w:rsidRPr="00933690" w:rsidRDefault="00933690" w:rsidP="00933690">
            <w:pPr>
              <w:rPr>
                <w:sz w:val="20"/>
                <w:szCs w:val="20"/>
              </w:rPr>
            </w:pPr>
          </w:p>
          <w:p w14:paraId="4EE5C11E" w14:textId="77777777" w:rsidR="00933690" w:rsidRPr="00933690" w:rsidRDefault="00933690" w:rsidP="00933690">
            <w:pPr>
              <w:rPr>
                <w:sz w:val="20"/>
                <w:szCs w:val="20"/>
              </w:rPr>
            </w:pPr>
            <w:r w:rsidRPr="00933690">
              <w:rPr>
                <w:sz w:val="20"/>
                <w:szCs w:val="20"/>
              </w:rPr>
              <w:t>Passive Ankle ROM</w:t>
            </w:r>
          </w:p>
          <w:p w14:paraId="5F2E8938" w14:textId="77777777" w:rsidR="00933690" w:rsidRPr="00933690" w:rsidRDefault="00933690" w:rsidP="00933690">
            <w:pPr>
              <w:rPr>
                <w:sz w:val="20"/>
                <w:szCs w:val="20"/>
              </w:rPr>
            </w:pPr>
            <w:r w:rsidRPr="00933690">
              <w:rPr>
                <w:sz w:val="20"/>
                <w:szCs w:val="20"/>
              </w:rPr>
              <w:t>Median level of Agreement 6 ("Agree")</w:t>
            </w:r>
          </w:p>
          <w:p w14:paraId="175303B6" w14:textId="77777777" w:rsidR="00933690" w:rsidRPr="00933690" w:rsidRDefault="00933690" w:rsidP="00933690">
            <w:pPr>
              <w:rPr>
                <w:sz w:val="20"/>
                <w:szCs w:val="20"/>
              </w:rPr>
            </w:pPr>
            <w:r w:rsidRPr="00933690">
              <w:rPr>
                <w:sz w:val="20"/>
                <w:szCs w:val="20"/>
              </w:rPr>
              <w:t>8% "Neutral", 38% "Somewhat Agree", 46% "Agree"</w:t>
            </w:r>
          </w:p>
          <w:p w14:paraId="66C212D7" w14:textId="77777777" w:rsidR="00933690" w:rsidRPr="00933690" w:rsidRDefault="00933690" w:rsidP="00933690">
            <w:pPr>
              <w:rPr>
                <w:sz w:val="20"/>
                <w:szCs w:val="20"/>
              </w:rPr>
            </w:pPr>
            <w:r w:rsidRPr="00933690">
              <w:rPr>
                <w:sz w:val="20"/>
                <w:szCs w:val="20"/>
              </w:rPr>
              <w:t>8% "Strongly Agree"</w:t>
            </w:r>
          </w:p>
          <w:p w14:paraId="3E59A503" w14:textId="77777777" w:rsidR="00933690" w:rsidRPr="00933690" w:rsidRDefault="00933690" w:rsidP="00933690">
            <w:pPr>
              <w:rPr>
                <w:sz w:val="20"/>
                <w:szCs w:val="20"/>
              </w:rPr>
            </w:pPr>
          </w:p>
          <w:p w14:paraId="101C34F1" w14:textId="77777777" w:rsidR="00933690" w:rsidRPr="00933690" w:rsidRDefault="00933690" w:rsidP="00933690">
            <w:pPr>
              <w:rPr>
                <w:sz w:val="20"/>
                <w:szCs w:val="20"/>
              </w:rPr>
            </w:pPr>
            <w:r w:rsidRPr="00933690">
              <w:rPr>
                <w:sz w:val="20"/>
                <w:szCs w:val="20"/>
              </w:rPr>
              <w:t>Kinematics: Optimising gait movement patterns  (Foot and Ankle)</w:t>
            </w:r>
          </w:p>
          <w:p w14:paraId="2527B4A7" w14:textId="77777777" w:rsidR="00933690" w:rsidRPr="00933690" w:rsidRDefault="00933690" w:rsidP="00933690">
            <w:pPr>
              <w:rPr>
                <w:sz w:val="20"/>
                <w:szCs w:val="20"/>
              </w:rPr>
            </w:pPr>
            <w:r w:rsidRPr="00933690">
              <w:rPr>
                <w:sz w:val="20"/>
                <w:szCs w:val="20"/>
              </w:rPr>
              <w:t>Median level of Agreement 6 ("Agree")</w:t>
            </w:r>
          </w:p>
          <w:p w14:paraId="7F4A3FDC" w14:textId="77777777" w:rsidR="00933690" w:rsidRPr="00933690" w:rsidRDefault="00933690" w:rsidP="00933690">
            <w:pPr>
              <w:rPr>
                <w:sz w:val="20"/>
                <w:szCs w:val="20"/>
              </w:rPr>
            </w:pPr>
            <w:r w:rsidRPr="00933690">
              <w:rPr>
                <w:sz w:val="20"/>
                <w:szCs w:val="20"/>
              </w:rPr>
              <w:t>21% "Somewhat Agree", 36% "Agree", 43% "Strongly Agree"</w:t>
            </w:r>
          </w:p>
          <w:p w14:paraId="5E80C8EA" w14:textId="77777777" w:rsidR="00933690" w:rsidRPr="00933690" w:rsidRDefault="00933690" w:rsidP="00933690">
            <w:pPr>
              <w:rPr>
                <w:sz w:val="20"/>
                <w:szCs w:val="20"/>
              </w:rPr>
            </w:pPr>
          </w:p>
          <w:p w14:paraId="0DA8ABBA" w14:textId="77777777" w:rsidR="00933690" w:rsidRPr="00933690" w:rsidRDefault="00933690" w:rsidP="00933690">
            <w:pPr>
              <w:rPr>
                <w:sz w:val="20"/>
                <w:szCs w:val="20"/>
              </w:rPr>
            </w:pPr>
            <w:r w:rsidRPr="00933690">
              <w:rPr>
                <w:sz w:val="20"/>
                <w:szCs w:val="20"/>
              </w:rPr>
              <w:t>Kinetic: In-shoe pressure measurement (Heel and Forefoot loading)</w:t>
            </w:r>
          </w:p>
          <w:p w14:paraId="1AD0B592" w14:textId="77777777" w:rsidR="00933690" w:rsidRPr="00933690" w:rsidRDefault="00933690" w:rsidP="00933690">
            <w:pPr>
              <w:rPr>
                <w:sz w:val="20"/>
                <w:szCs w:val="20"/>
              </w:rPr>
            </w:pPr>
            <w:r w:rsidRPr="00933690">
              <w:rPr>
                <w:sz w:val="20"/>
                <w:szCs w:val="20"/>
              </w:rPr>
              <w:t>Median level of Agreement 5 ("Somewhat Agree")</w:t>
            </w:r>
          </w:p>
          <w:p w14:paraId="53D261F4" w14:textId="77777777" w:rsidR="00933690" w:rsidRPr="00933690" w:rsidRDefault="00933690" w:rsidP="00933690">
            <w:pPr>
              <w:rPr>
                <w:sz w:val="20"/>
                <w:szCs w:val="20"/>
              </w:rPr>
            </w:pPr>
            <w:r w:rsidRPr="00933690">
              <w:rPr>
                <w:sz w:val="20"/>
                <w:szCs w:val="20"/>
              </w:rPr>
              <w:t>7% "Somewhat Disagree", 29% "Neutral", 21% "Somewhat Agree", 29% "Agree"</w:t>
            </w:r>
          </w:p>
          <w:p w14:paraId="4904A528" w14:textId="77777777" w:rsidR="00933690" w:rsidRPr="00933690" w:rsidRDefault="00933690" w:rsidP="00933690">
            <w:pPr>
              <w:rPr>
                <w:sz w:val="20"/>
                <w:szCs w:val="20"/>
              </w:rPr>
            </w:pPr>
            <w:r w:rsidRPr="00933690">
              <w:rPr>
                <w:sz w:val="20"/>
                <w:szCs w:val="20"/>
              </w:rPr>
              <w:t>14% "Strongly Agree"</w:t>
            </w:r>
          </w:p>
          <w:p w14:paraId="5240CF5D" w14:textId="77777777" w:rsidR="00933690" w:rsidRPr="00933690" w:rsidRDefault="00933690" w:rsidP="00933690">
            <w:pPr>
              <w:rPr>
                <w:sz w:val="20"/>
                <w:szCs w:val="20"/>
              </w:rPr>
            </w:pPr>
          </w:p>
          <w:p w14:paraId="1B6008D7" w14:textId="77777777" w:rsidR="00933690" w:rsidRPr="00933690" w:rsidRDefault="00933690" w:rsidP="00933690">
            <w:pPr>
              <w:rPr>
                <w:sz w:val="20"/>
                <w:szCs w:val="20"/>
              </w:rPr>
            </w:pPr>
            <w:r w:rsidRPr="00933690">
              <w:rPr>
                <w:sz w:val="20"/>
                <w:szCs w:val="20"/>
              </w:rPr>
              <w:t>Spatiotemporal: Increased walking  velocity, 6MWT, TUG, stride length, cadence</w:t>
            </w:r>
          </w:p>
          <w:p w14:paraId="4E3FE2B7" w14:textId="77777777" w:rsidR="00933690" w:rsidRPr="00933690" w:rsidRDefault="00933690" w:rsidP="00933690">
            <w:pPr>
              <w:rPr>
                <w:sz w:val="20"/>
                <w:szCs w:val="20"/>
              </w:rPr>
            </w:pPr>
            <w:r w:rsidRPr="00933690">
              <w:rPr>
                <w:sz w:val="20"/>
                <w:szCs w:val="20"/>
              </w:rPr>
              <w:t>Median level of Agreement 6 ("Agree")</w:t>
            </w:r>
          </w:p>
          <w:p w14:paraId="03E972AE" w14:textId="77777777" w:rsidR="00933690" w:rsidRPr="00933690" w:rsidRDefault="00933690" w:rsidP="00933690">
            <w:pPr>
              <w:rPr>
                <w:sz w:val="20"/>
                <w:szCs w:val="20"/>
              </w:rPr>
            </w:pPr>
            <w:r w:rsidRPr="00933690">
              <w:rPr>
                <w:sz w:val="20"/>
                <w:szCs w:val="20"/>
              </w:rPr>
              <w:t>7% "Neutral", 29% "Somewhat Agree," 50% "Agree", 14% "Strongly Agree"</w:t>
            </w:r>
          </w:p>
          <w:p w14:paraId="2DE13BC7" w14:textId="77777777" w:rsidR="00933690" w:rsidRPr="00933690" w:rsidRDefault="00933690" w:rsidP="00933690">
            <w:pPr>
              <w:rPr>
                <w:sz w:val="20"/>
                <w:szCs w:val="20"/>
              </w:rPr>
            </w:pPr>
          </w:p>
          <w:p w14:paraId="34BF0E78" w14:textId="77777777" w:rsidR="00933690" w:rsidRPr="00933690" w:rsidRDefault="00933690" w:rsidP="00933690">
            <w:pPr>
              <w:rPr>
                <w:sz w:val="20"/>
                <w:szCs w:val="20"/>
              </w:rPr>
            </w:pPr>
            <w:r w:rsidRPr="00933690">
              <w:rPr>
                <w:sz w:val="20"/>
                <w:szCs w:val="20"/>
              </w:rPr>
              <w:t>QoL: Pain</w:t>
            </w:r>
          </w:p>
          <w:p w14:paraId="209AEEE2" w14:textId="77777777" w:rsidR="00933690" w:rsidRPr="00933690" w:rsidRDefault="00933690" w:rsidP="00933690">
            <w:pPr>
              <w:rPr>
                <w:sz w:val="20"/>
                <w:szCs w:val="20"/>
              </w:rPr>
            </w:pPr>
            <w:r w:rsidRPr="00933690">
              <w:rPr>
                <w:sz w:val="20"/>
                <w:szCs w:val="20"/>
              </w:rPr>
              <w:t>Median level of Agreement 6 ("Agree")</w:t>
            </w:r>
          </w:p>
          <w:p w14:paraId="72CB0D0B" w14:textId="77777777" w:rsidR="00933690" w:rsidRPr="00933690" w:rsidRDefault="00933690" w:rsidP="00933690">
            <w:pPr>
              <w:rPr>
                <w:sz w:val="20"/>
                <w:szCs w:val="20"/>
              </w:rPr>
            </w:pPr>
            <w:r w:rsidRPr="00933690">
              <w:rPr>
                <w:sz w:val="20"/>
                <w:szCs w:val="20"/>
              </w:rPr>
              <w:t xml:space="preserve"> 14% "Somewhat Agree", 72% "Agree", 14% "Strongly Agree"</w:t>
            </w:r>
          </w:p>
          <w:p w14:paraId="72C060FE" w14:textId="77777777" w:rsidR="00933690" w:rsidRPr="00933690" w:rsidRDefault="00933690" w:rsidP="00933690">
            <w:pPr>
              <w:rPr>
                <w:sz w:val="20"/>
                <w:szCs w:val="20"/>
              </w:rPr>
            </w:pPr>
            <w:r w:rsidRPr="00933690">
              <w:rPr>
                <w:sz w:val="20"/>
                <w:szCs w:val="20"/>
              </w:rPr>
              <w:t xml:space="preserve">A consensus was reached for this statement </w:t>
            </w:r>
          </w:p>
          <w:p w14:paraId="5955F62B" w14:textId="77777777" w:rsidR="00933690" w:rsidRPr="00933690" w:rsidRDefault="00933690" w:rsidP="00933690">
            <w:pPr>
              <w:rPr>
                <w:sz w:val="20"/>
                <w:szCs w:val="20"/>
              </w:rPr>
            </w:pPr>
          </w:p>
          <w:p w14:paraId="51D1C03D" w14:textId="77777777" w:rsidR="00933690" w:rsidRPr="00933690" w:rsidRDefault="00933690" w:rsidP="00933690">
            <w:pPr>
              <w:rPr>
                <w:sz w:val="20"/>
                <w:szCs w:val="20"/>
              </w:rPr>
            </w:pPr>
            <w:r w:rsidRPr="00933690">
              <w:rPr>
                <w:sz w:val="20"/>
                <w:szCs w:val="20"/>
              </w:rPr>
              <w:t>QoL: ADL (daily mobility and social interaction)</w:t>
            </w:r>
          </w:p>
          <w:p w14:paraId="76C8BE39" w14:textId="77777777" w:rsidR="00933690" w:rsidRPr="00933690" w:rsidRDefault="00933690" w:rsidP="00933690">
            <w:pPr>
              <w:rPr>
                <w:sz w:val="20"/>
                <w:szCs w:val="20"/>
              </w:rPr>
            </w:pPr>
            <w:r w:rsidRPr="00933690">
              <w:rPr>
                <w:sz w:val="20"/>
                <w:szCs w:val="20"/>
              </w:rPr>
              <w:t>Median level of Agreement 6 ("Agree")</w:t>
            </w:r>
          </w:p>
          <w:p w14:paraId="0E36774A" w14:textId="77777777" w:rsidR="00933690" w:rsidRPr="00933690" w:rsidRDefault="00933690" w:rsidP="00933690">
            <w:pPr>
              <w:rPr>
                <w:sz w:val="20"/>
                <w:szCs w:val="20"/>
              </w:rPr>
            </w:pPr>
            <w:r w:rsidRPr="00933690">
              <w:rPr>
                <w:sz w:val="20"/>
                <w:szCs w:val="20"/>
              </w:rPr>
              <w:t>36% "Somewhat Agree", 50% "Agree", 14% "Strongly Agree"</w:t>
            </w:r>
          </w:p>
          <w:p w14:paraId="5A8AF89F" w14:textId="77777777" w:rsidR="00933690" w:rsidRPr="00933690" w:rsidRDefault="00933690" w:rsidP="00933690">
            <w:pPr>
              <w:rPr>
                <w:sz w:val="20"/>
                <w:szCs w:val="20"/>
              </w:rPr>
            </w:pPr>
          </w:p>
          <w:p w14:paraId="2070C215" w14:textId="77777777" w:rsidR="00933690" w:rsidRPr="00933690" w:rsidRDefault="00933690" w:rsidP="00933690">
            <w:pPr>
              <w:rPr>
                <w:sz w:val="20"/>
                <w:szCs w:val="20"/>
              </w:rPr>
            </w:pPr>
            <w:r w:rsidRPr="00933690">
              <w:rPr>
                <w:sz w:val="20"/>
                <w:szCs w:val="20"/>
              </w:rPr>
              <w:t>Panellist feedback suggested modifications and additions to the outcomes.</w:t>
            </w:r>
          </w:p>
          <w:p w14:paraId="20D25CB3" w14:textId="77777777" w:rsidR="00933690" w:rsidRPr="00933690" w:rsidRDefault="00933690" w:rsidP="00933690">
            <w:pPr>
              <w:rPr>
                <w:sz w:val="20"/>
                <w:szCs w:val="20"/>
              </w:rPr>
            </w:pPr>
            <w:r w:rsidRPr="00933690">
              <w:rPr>
                <w:sz w:val="20"/>
                <w:szCs w:val="20"/>
              </w:rPr>
              <w:t>The weight bearing lunge test to measure Ankle ROM in addition to Passive ROM in children who can get the heel to the floor. Consider adding 10-metre walk test as a valid spatiotemporal measure. Finally the addition of plantar callus patterns and sole wear patterns of the footwear. No specific panellist feedback was given to inform further modification of the other outcomes that did not reach consensus. However, you may consider the distribution of the panel's response to either change or maintain your previous choice.</w:t>
            </w:r>
          </w:p>
          <w:p w14:paraId="413AF3ED" w14:textId="77777777" w:rsidR="00933690" w:rsidRPr="00933690" w:rsidRDefault="00933690" w:rsidP="00933690">
            <w:pPr>
              <w:rPr>
                <w:sz w:val="20"/>
                <w:szCs w:val="20"/>
              </w:rPr>
            </w:pPr>
          </w:p>
          <w:p w14:paraId="0DACAE15"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05FE0BE6" w14:textId="77777777" w:rsidTr="00933690">
        <w:tc>
          <w:tcPr>
            <w:tcW w:w="1728" w:type="dxa"/>
            <w:vMerge w:val="restart"/>
          </w:tcPr>
          <w:p w14:paraId="54C5B3F9" w14:textId="77777777" w:rsidR="00933690" w:rsidRPr="00933690" w:rsidRDefault="00933690" w:rsidP="00933690">
            <w:pPr>
              <w:jc w:val="both"/>
              <w:rPr>
                <w:sz w:val="20"/>
                <w:szCs w:val="20"/>
              </w:rPr>
            </w:pPr>
          </w:p>
        </w:tc>
        <w:tc>
          <w:tcPr>
            <w:tcW w:w="1064" w:type="dxa"/>
          </w:tcPr>
          <w:p w14:paraId="3F962D07"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7F4A29A6" w14:textId="77777777" w:rsidR="00933690" w:rsidRPr="00933690" w:rsidRDefault="00933690" w:rsidP="00933690">
            <w:pPr>
              <w:jc w:val="both"/>
              <w:rPr>
                <w:sz w:val="20"/>
                <w:szCs w:val="20"/>
              </w:rPr>
            </w:pPr>
            <w:r w:rsidRPr="00933690">
              <w:rPr>
                <w:sz w:val="20"/>
                <w:szCs w:val="20"/>
              </w:rPr>
              <w:t>Disagree</w:t>
            </w:r>
          </w:p>
        </w:tc>
        <w:tc>
          <w:tcPr>
            <w:tcW w:w="1257" w:type="dxa"/>
          </w:tcPr>
          <w:p w14:paraId="5B2CC9C7" w14:textId="77777777" w:rsidR="00933690" w:rsidRPr="00933690" w:rsidRDefault="00933690" w:rsidP="00933690">
            <w:pPr>
              <w:jc w:val="both"/>
              <w:rPr>
                <w:sz w:val="20"/>
                <w:szCs w:val="20"/>
              </w:rPr>
            </w:pPr>
            <w:r w:rsidRPr="00933690">
              <w:rPr>
                <w:sz w:val="20"/>
                <w:szCs w:val="20"/>
              </w:rPr>
              <w:t>Somewhat Disagree</w:t>
            </w:r>
          </w:p>
        </w:tc>
        <w:tc>
          <w:tcPr>
            <w:tcW w:w="951" w:type="dxa"/>
          </w:tcPr>
          <w:p w14:paraId="6045B686" w14:textId="77777777" w:rsidR="00933690" w:rsidRPr="00933690" w:rsidRDefault="00933690" w:rsidP="00933690">
            <w:pPr>
              <w:jc w:val="both"/>
              <w:rPr>
                <w:sz w:val="20"/>
                <w:szCs w:val="20"/>
              </w:rPr>
            </w:pPr>
            <w:r w:rsidRPr="00933690">
              <w:rPr>
                <w:sz w:val="20"/>
                <w:szCs w:val="20"/>
              </w:rPr>
              <w:t>Neutral</w:t>
            </w:r>
          </w:p>
        </w:tc>
        <w:tc>
          <w:tcPr>
            <w:tcW w:w="1257" w:type="dxa"/>
          </w:tcPr>
          <w:p w14:paraId="6D782DB6" w14:textId="77777777" w:rsidR="00933690" w:rsidRPr="00933690" w:rsidRDefault="00933690" w:rsidP="00933690">
            <w:pPr>
              <w:jc w:val="both"/>
              <w:rPr>
                <w:sz w:val="20"/>
                <w:szCs w:val="20"/>
              </w:rPr>
            </w:pPr>
            <w:r w:rsidRPr="00933690">
              <w:rPr>
                <w:sz w:val="20"/>
                <w:szCs w:val="20"/>
              </w:rPr>
              <w:t>Somewhat Agree</w:t>
            </w:r>
          </w:p>
        </w:tc>
        <w:tc>
          <w:tcPr>
            <w:tcW w:w="791" w:type="dxa"/>
          </w:tcPr>
          <w:p w14:paraId="367E82B3" w14:textId="77777777" w:rsidR="00933690" w:rsidRPr="00933690" w:rsidRDefault="00933690" w:rsidP="00933690">
            <w:pPr>
              <w:jc w:val="both"/>
              <w:rPr>
                <w:sz w:val="20"/>
                <w:szCs w:val="20"/>
              </w:rPr>
            </w:pPr>
            <w:r w:rsidRPr="00933690">
              <w:rPr>
                <w:sz w:val="20"/>
                <w:szCs w:val="20"/>
              </w:rPr>
              <w:t>Agree</w:t>
            </w:r>
          </w:p>
        </w:tc>
        <w:tc>
          <w:tcPr>
            <w:tcW w:w="672" w:type="dxa"/>
          </w:tcPr>
          <w:p w14:paraId="2E68CFF1" w14:textId="77777777" w:rsidR="00933690" w:rsidRPr="00933690" w:rsidRDefault="00933690" w:rsidP="00933690">
            <w:pPr>
              <w:jc w:val="both"/>
              <w:rPr>
                <w:sz w:val="20"/>
                <w:szCs w:val="20"/>
              </w:rPr>
            </w:pPr>
            <w:r w:rsidRPr="00933690">
              <w:rPr>
                <w:sz w:val="20"/>
                <w:szCs w:val="20"/>
              </w:rPr>
              <w:t>Strongly Agree</w:t>
            </w:r>
          </w:p>
        </w:tc>
      </w:tr>
      <w:tr w:rsidR="00933690" w:rsidRPr="00933690" w14:paraId="21CE153B" w14:textId="77777777" w:rsidTr="00933690">
        <w:tc>
          <w:tcPr>
            <w:tcW w:w="1728" w:type="dxa"/>
            <w:vMerge/>
          </w:tcPr>
          <w:p w14:paraId="7E1B24A2" w14:textId="77777777" w:rsidR="00933690" w:rsidRPr="00933690" w:rsidRDefault="00933690" w:rsidP="00933690">
            <w:pPr>
              <w:jc w:val="center"/>
              <w:rPr>
                <w:sz w:val="20"/>
                <w:szCs w:val="20"/>
              </w:rPr>
            </w:pPr>
          </w:p>
        </w:tc>
        <w:tc>
          <w:tcPr>
            <w:tcW w:w="1064" w:type="dxa"/>
          </w:tcPr>
          <w:p w14:paraId="72594FE3" w14:textId="77777777" w:rsidR="00933690" w:rsidRPr="00933690" w:rsidRDefault="00933690" w:rsidP="00933690">
            <w:pPr>
              <w:jc w:val="center"/>
              <w:rPr>
                <w:sz w:val="20"/>
                <w:szCs w:val="20"/>
              </w:rPr>
            </w:pPr>
            <w:r w:rsidRPr="00933690">
              <w:rPr>
                <w:sz w:val="20"/>
                <w:szCs w:val="20"/>
              </w:rPr>
              <w:t>1</w:t>
            </w:r>
          </w:p>
        </w:tc>
        <w:tc>
          <w:tcPr>
            <w:tcW w:w="1064" w:type="dxa"/>
          </w:tcPr>
          <w:p w14:paraId="675AAD2D" w14:textId="77777777" w:rsidR="00933690" w:rsidRPr="00933690" w:rsidRDefault="00933690" w:rsidP="00933690">
            <w:pPr>
              <w:jc w:val="center"/>
              <w:rPr>
                <w:sz w:val="20"/>
                <w:szCs w:val="20"/>
              </w:rPr>
            </w:pPr>
            <w:r w:rsidRPr="00933690">
              <w:rPr>
                <w:sz w:val="20"/>
                <w:szCs w:val="20"/>
              </w:rPr>
              <w:t>2</w:t>
            </w:r>
          </w:p>
        </w:tc>
        <w:tc>
          <w:tcPr>
            <w:tcW w:w="1257" w:type="dxa"/>
          </w:tcPr>
          <w:p w14:paraId="1CB27EFA" w14:textId="77777777" w:rsidR="00933690" w:rsidRPr="00933690" w:rsidRDefault="00933690" w:rsidP="00933690">
            <w:pPr>
              <w:jc w:val="center"/>
              <w:rPr>
                <w:sz w:val="20"/>
                <w:szCs w:val="20"/>
              </w:rPr>
            </w:pPr>
            <w:r w:rsidRPr="00933690">
              <w:rPr>
                <w:sz w:val="20"/>
                <w:szCs w:val="20"/>
              </w:rPr>
              <w:t>3</w:t>
            </w:r>
          </w:p>
        </w:tc>
        <w:tc>
          <w:tcPr>
            <w:tcW w:w="951" w:type="dxa"/>
          </w:tcPr>
          <w:p w14:paraId="06BDF851" w14:textId="77777777" w:rsidR="00933690" w:rsidRPr="00933690" w:rsidRDefault="00933690" w:rsidP="00933690">
            <w:pPr>
              <w:jc w:val="center"/>
              <w:rPr>
                <w:sz w:val="20"/>
                <w:szCs w:val="20"/>
              </w:rPr>
            </w:pPr>
            <w:r w:rsidRPr="00933690">
              <w:rPr>
                <w:sz w:val="20"/>
                <w:szCs w:val="20"/>
              </w:rPr>
              <w:t>4</w:t>
            </w:r>
          </w:p>
        </w:tc>
        <w:tc>
          <w:tcPr>
            <w:tcW w:w="1257" w:type="dxa"/>
          </w:tcPr>
          <w:p w14:paraId="40EBF772" w14:textId="77777777" w:rsidR="00933690" w:rsidRPr="00933690" w:rsidRDefault="00933690" w:rsidP="00933690">
            <w:pPr>
              <w:jc w:val="center"/>
              <w:rPr>
                <w:sz w:val="20"/>
                <w:szCs w:val="20"/>
              </w:rPr>
            </w:pPr>
            <w:r w:rsidRPr="00933690">
              <w:rPr>
                <w:sz w:val="20"/>
                <w:szCs w:val="20"/>
              </w:rPr>
              <w:t>5</w:t>
            </w:r>
          </w:p>
        </w:tc>
        <w:tc>
          <w:tcPr>
            <w:tcW w:w="791" w:type="dxa"/>
          </w:tcPr>
          <w:p w14:paraId="378096D9" w14:textId="77777777" w:rsidR="00933690" w:rsidRPr="00933690" w:rsidRDefault="00933690" w:rsidP="00933690">
            <w:pPr>
              <w:jc w:val="center"/>
              <w:rPr>
                <w:sz w:val="20"/>
                <w:szCs w:val="20"/>
              </w:rPr>
            </w:pPr>
            <w:r w:rsidRPr="00933690">
              <w:rPr>
                <w:sz w:val="20"/>
                <w:szCs w:val="20"/>
              </w:rPr>
              <w:t>6</w:t>
            </w:r>
          </w:p>
        </w:tc>
        <w:tc>
          <w:tcPr>
            <w:tcW w:w="672" w:type="dxa"/>
          </w:tcPr>
          <w:p w14:paraId="5B27D2C7" w14:textId="77777777" w:rsidR="00933690" w:rsidRPr="00933690" w:rsidRDefault="00933690" w:rsidP="00933690">
            <w:pPr>
              <w:jc w:val="center"/>
              <w:rPr>
                <w:sz w:val="20"/>
                <w:szCs w:val="20"/>
              </w:rPr>
            </w:pPr>
            <w:r w:rsidRPr="00933690">
              <w:rPr>
                <w:sz w:val="20"/>
                <w:szCs w:val="20"/>
              </w:rPr>
              <w:t>7</w:t>
            </w:r>
          </w:p>
        </w:tc>
      </w:tr>
      <w:tr w:rsidR="00933690" w:rsidRPr="00933690" w14:paraId="503AE407" w14:textId="77777777" w:rsidTr="00933690">
        <w:tc>
          <w:tcPr>
            <w:tcW w:w="1728" w:type="dxa"/>
          </w:tcPr>
          <w:p w14:paraId="7A11325A" w14:textId="77777777" w:rsidR="00933690" w:rsidRPr="00933690" w:rsidRDefault="00933690" w:rsidP="00933690">
            <w:pPr>
              <w:rPr>
                <w:sz w:val="20"/>
                <w:szCs w:val="20"/>
              </w:rPr>
            </w:pPr>
            <w:r w:rsidRPr="00933690">
              <w:rPr>
                <w:sz w:val="20"/>
                <w:szCs w:val="20"/>
              </w:rPr>
              <w:t>Passive Ankle ROM measured with knee flexed and extended within child's limits</w:t>
            </w:r>
          </w:p>
        </w:tc>
        <w:tc>
          <w:tcPr>
            <w:tcW w:w="1064" w:type="dxa"/>
          </w:tcPr>
          <w:p w14:paraId="00C5903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36399E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B7F109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4AC4C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0F0FDE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848788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1F45B4E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2EE0A2E" w14:textId="77777777" w:rsidTr="00933690">
        <w:tc>
          <w:tcPr>
            <w:tcW w:w="1728" w:type="dxa"/>
          </w:tcPr>
          <w:p w14:paraId="7E4ACB03" w14:textId="77777777" w:rsidR="00933690" w:rsidRPr="00933690" w:rsidRDefault="00933690" w:rsidP="00933690">
            <w:pPr>
              <w:rPr>
                <w:sz w:val="20"/>
                <w:szCs w:val="20"/>
              </w:rPr>
            </w:pPr>
            <w:r w:rsidRPr="00933690">
              <w:rPr>
                <w:sz w:val="20"/>
                <w:szCs w:val="20"/>
              </w:rPr>
              <w:t>Ankle ROM         Weight Bearing lunge provided child can get heel to ground</w:t>
            </w:r>
          </w:p>
        </w:tc>
        <w:tc>
          <w:tcPr>
            <w:tcW w:w="1064" w:type="dxa"/>
          </w:tcPr>
          <w:p w14:paraId="165B369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449118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232FC8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90EAAA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2B47EF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1777E1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402DAA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A341113" w14:textId="77777777" w:rsidTr="00933690">
        <w:tc>
          <w:tcPr>
            <w:tcW w:w="1728" w:type="dxa"/>
          </w:tcPr>
          <w:p w14:paraId="7109505D" w14:textId="77777777" w:rsidR="00933690" w:rsidRPr="00933690" w:rsidRDefault="00933690" w:rsidP="00933690">
            <w:pPr>
              <w:rPr>
                <w:sz w:val="20"/>
                <w:szCs w:val="20"/>
              </w:rPr>
            </w:pPr>
            <w:r w:rsidRPr="00933690">
              <w:rPr>
                <w:sz w:val="20"/>
                <w:szCs w:val="20"/>
              </w:rPr>
              <w:t>Kinematics: Optimising gait movement patterns   (Heel forefoot contact timing ankle ROM)</w:t>
            </w:r>
          </w:p>
        </w:tc>
        <w:tc>
          <w:tcPr>
            <w:tcW w:w="1064" w:type="dxa"/>
          </w:tcPr>
          <w:p w14:paraId="0D5CEED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41431C5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6A35A4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3CBF8E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4318102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D30936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1B933A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3335552" w14:textId="77777777" w:rsidTr="00933690">
        <w:tc>
          <w:tcPr>
            <w:tcW w:w="1728" w:type="dxa"/>
          </w:tcPr>
          <w:p w14:paraId="3A8004AF" w14:textId="77777777" w:rsidR="00933690" w:rsidRPr="00933690" w:rsidRDefault="00933690" w:rsidP="00933690">
            <w:pPr>
              <w:rPr>
                <w:sz w:val="20"/>
                <w:szCs w:val="20"/>
              </w:rPr>
            </w:pPr>
            <w:r w:rsidRPr="00933690">
              <w:rPr>
                <w:sz w:val="20"/>
                <w:szCs w:val="20"/>
              </w:rPr>
              <w:t>Kinetic: In-shoe pressure measurement (Heel and Forefoot loading)</w:t>
            </w:r>
          </w:p>
        </w:tc>
        <w:tc>
          <w:tcPr>
            <w:tcW w:w="1064" w:type="dxa"/>
          </w:tcPr>
          <w:p w14:paraId="5C406DF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EC66B2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D097E4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403E2BB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C2078C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4C64DF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76A92D1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13DF48E" w14:textId="77777777" w:rsidTr="00933690">
        <w:tc>
          <w:tcPr>
            <w:tcW w:w="1728" w:type="dxa"/>
          </w:tcPr>
          <w:p w14:paraId="735D0AC5" w14:textId="77777777" w:rsidR="00933690" w:rsidRPr="00933690" w:rsidRDefault="00933690" w:rsidP="00933690">
            <w:pPr>
              <w:rPr>
                <w:sz w:val="20"/>
                <w:szCs w:val="20"/>
              </w:rPr>
            </w:pPr>
            <w:r w:rsidRPr="00933690">
              <w:rPr>
                <w:sz w:val="20"/>
                <w:szCs w:val="20"/>
              </w:rPr>
              <w:t>Spatiotemporal Increased walking velocity, 6MWT, TUG</w:t>
            </w:r>
          </w:p>
          <w:p w14:paraId="53731B8E" w14:textId="77777777" w:rsidR="00933690" w:rsidRPr="00933690" w:rsidRDefault="00933690" w:rsidP="00933690">
            <w:pPr>
              <w:rPr>
                <w:sz w:val="20"/>
                <w:szCs w:val="20"/>
              </w:rPr>
            </w:pPr>
            <w:r w:rsidRPr="00933690">
              <w:rPr>
                <w:sz w:val="20"/>
                <w:szCs w:val="20"/>
              </w:rPr>
              <w:t>10-meter walk test</w:t>
            </w:r>
          </w:p>
        </w:tc>
        <w:tc>
          <w:tcPr>
            <w:tcW w:w="1064" w:type="dxa"/>
          </w:tcPr>
          <w:p w14:paraId="01F4F7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DC0CB5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846D9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10EFF6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76850E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67F59D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54B14F5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DEE86D2" w14:textId="77777777" w:rsidTr="00933690">
        <w:tc>
          <w:tcPr>
            <w:tcW w:w="1728" w:type="dxa"/>
          </w:tcPr>
          <w:p w14:paraId="30DBC2A7" w14:textId="77777777" w:rsidR="00933690" w:rsidRPr="00933690" w:rsidRDefault="00933690" w:rsidP="00933690">
            <w:pPr>
              <w:rPr>
                <w:sz w:val="20"/>
                <w:szCs w:val="20"/>
              </w:rPr>
            </w:pPr>
            <w:r w:rsidRPr="00933690">
              <w:rPr>
                <w:sz w:val="20"/>
                <w:szCs w:val="20"/>
              </w:rPr>
              <w:t>QoL: ADL (daily mobility and social interaction)</w:t>
            </w:r>
          </w:p>
        </w:tc>
        <w:tc>
          <w:tcPr>
            <w:tcW w:w="1064" w:type="dxa"/>
          </w:tcPr>
          <w:p w14:paraId="79C75D0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049BA8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784A73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710371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41EFB3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39984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036C546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2B72836" w14:textId="77777777" w:rsidR="00933690" w:rsidRPr="00933690" w:rsidRDefault="00933690" w:rsidP="00933690">
      <w:pPr>
        <w:rPr>
          <w:sz w:val="20"/>
          <w:szCs w:val="20"/>
        </w:rPr>
      </w:pPr>
    </w:p>
    <w:p w14:paraId="778E9E9E" w14:textId="77777777" w:rsidR="00933690" w:rsidRPr="00933690" w:rsidRDefault="00933690" w:rsidP="00933690">
      <w:pPr>
        <w:rPr>
          <w:sz w:val="20"/>
          <w:szCs w:val="20"/>
        </w:rPr>
      </w:pPr>
    </w:p>
    <w:p w14:paraId="35680F1B" w14:textId="77777777" w:rsidR="00933690" w:rsidRPr="00933690" w:rsidRDefault="00933690" w:rsidP="00933690">
      <w:pPr>
        <w:rPr>
          <w:sz w:val="20"/>
          <w:szCs w:val="20"/>
        </w:rPr>
      </w:pPr>
      <w:r w:rsidRPr="00933690">
        <w:rPr>
          <w:sz w:val="20"/>
          <w:szCs w:val="20"/>
        </w:rPr>
        <w:t>16)</w:t>
      </w:r>
    </w:p>
    <w:tbl>
      <w:tblPr>
        <w:tblStyle w:val="TableGrid"/>
        <w:tblW w:w="8926" w:type="dxa"/>
        <w:tblLook w:val="04A0" w:firstRow="1" w:lastRow="0" w:firstColumn="1" w:lastColumn="0" w:noHBand="0" w:noVBand="1"/>
      </w:tblPr>
      <w:tblGrid>
        <w:gridCol w:w="8926"/>
      </w:tblGrid>
      <w:tr w:rsidR="00933690" w:rsidRPr="00933690" w14:paraId="646CB138" w14:textId="77777777" w:rsidTr="00933690">
        <w:tc>
          <w:tcPr>
            <w:tcW w:w="8926" w:type="dxa"/>
          </w:tcPr>
          <w:p w14:paraId="74185473" w14:textId="77777777" w:rsidR="00933690" w:rsidRPr="00933690" w:rsidRDefault="00933690" w:rsidP="00933690">
            <w:pPr>
              <w:rPr>
                <w:sz w:val="20"/>
                <w:szCs w:val="20"/>
              </w:rPr>
            </w:pPr>
            <w:r w:rsidRPr="00933690">
              <w:rPr>
                <w:sz w:val="20"/>
                <w:szCs w:val="20"/>
              </w:rPr>
              <w:t>If your level of agreement was "somewhat agree" or lower for any of the statements in relation to stability footwear intervention in children with Toe Walking please use this optional area to provide us with your reasoning.</w:t>
            </w:r>
          </w:p>
        </w:tc>
      </w:tr>
      <w:tr w:rsidR="00933690" w:rsidRPr="00933690" w14:paraId="09B3D075" w14:textId="77777777" w:rsidTr="00933690">
        <w:tc>
          <w:tcPr>
            <w:tcW w:w="8926" w:type="dxa"/>
          </w:tcPr>
          <w:p w14:paraId="38D78B7C" w14:textId="77777777" w:rsidR="00933690" w:rsidRPr="00933690" w:rsidRDefault="00933690" w:rsidP="00933690">
            <w:pPr>
              <w:rPr>
                <w:sz w:val="20"/>
                <w:szCs w:val="20"/>
              </w:rPr>
            </w:pPr>
          </w:p>
          <w:p w14:paraId="400EDB3B" w14:textId="77777777" w:rsidR="00933690" w:rsidRPr="00933690" w:rsidRDefault="00933690" w:rsidP="00933690">
            <w:pPr>
              <w:rPr>
                <w:sz w:val="20"/>
                <w:szCs w:val="20"/>
              </w:rPr>
            </w:pPr>
          </w:p>
          <w:p w14:paraId="14FD2F57" w14:textId="77777777" w:rsidR="00933690" w:rsidRPr="00933690" w:rsidRDefault="00933690" w:rsidP="00933690">
            <w:pPr>
              <w:rPr>
                <w:sz w:val="20"/>
                <w:szCs w:val="20"/>
              </w:rPr>
            </w:pPr>
          </w:p>
          <w:p w14:paraId="500DEC54" w14:textId="77777777" w:rsidR="00933690" w:rsidRPr="00933690" w:rsidRDefault="00933690" w:rsidP="00933690">
            <w:pPr>
              <w:rPr>
                <w:sz w:val="20"/>
                <w:szCs w:val="20"/>
              </w:rPr>
            </w:pPr>
          </w:p>
          <w:p w14:paraId="4130368C" w14:textId="77777777" w:rsidR="00933690" w:rsidRPr="00933690" w:rsidRDefault="00933690" w:rsidP="00933690">
            <w:pPr>
              <w:rPr>
                <w:sz w:val="20"/>
                <w:szCs w:val="20"/>
              </w:rPr>
            </w:pPr>
          </w:p>
          <w:p w14:paraId="71A95F24" w14:textId="77777777" w:rsidR="00933690" w:rsidRPr="00933690" w:rsidRDefault="00933690" w:rsidP="00933690">
            <w:pPr>
              <w:rPr>
                <w:sz w:val="20"/>
                <w:szCs w:val="20"/>
              </w:rPr>
            </w:pPr>
          </w:p>
        </w:tc>
      </w:tr>
    </w:tbl>
    <w:p w14:paraId="5250CD07" w14:textId="77777777" w:rsidR="00933690" w:rsidRPr="00933690" w:rsidRDefault="00933690" w:rsidP="00933690">
      <w:pPr>
        <w:rPr>
          <w:sz w:val="20"/>
          <w:szCs w:val="20"/>
        </w:rPr>
      </w:pPr>
    </w:p>
    <w:p w14:paraId="00D66C0D" w14:textId="77777777" w:rsidR="00933690" w:rsidRPr="00933690" w:rsidRDefault="00933690" w:rsidP="00933690">
      <w:pPr>
        <w:rPr>
          <w:sz w:val="20"/>
          <w:szCs w:val="20"/>
        </w:rPr>
      </w:pPr>
    </w:p>
    <w:tbl>
      <w:tblPr>
        <w:tblStyle w:val="TableGrid"/>
        <w:tblW w:w="8926" w:type="dxa"/>
        <w:tblLook w:val="04A0" w:firstRow="1" w:lastRow="0" w:firstColumn="1" w:lastColumn="0" w:noHBand="0" w:noVBand="1"/>
      </w:tblPr>
      <w:tblGrid>
        <w:gridCol w:w="8926"/>
      </w:tblGrid>
      <w:tr w:rsidR="00933690" w:rsidRPr="00933690" w14:paraId="3808A63F" w14:textId="77777777" w:rsidTr="00933690">
        <w:tc>
          <w:tcPr>
            <w:tcW w:w="8926" w:type="dxa"/>
          </w:tcPr>
          <w:p w14:paraId="3CFBCE6B" w14:textId="77777777" w:rsidR="00933690" w:rsidRPr="00933690" w:rsidRDefault="00933690" w:rsidP="00933690">
            <w:pPr>
              <w:rPr>
                <w:b/>
                <w:bCs/>
                <w:sz w:val="20"/>
                <w:szCs w:val="20"/>
              </w:rPr>
            </w:pPr>
            <w:r w:rsidRPr="00933690">
              <w:rPr>
                <w:b/>
                <w:bCs/>
                <w:sz w:val="20"/>
                <w:szCs w:val="20"/>
              </w:rPr>
              <w:t>Duchenne Muscular Dystrophy</w:t>
            </w:r>
          </w:p>
          <w:p w14:paraId="232AB258" w14:textId="77777777" w:rsidR="00933690" w:rsidRPr="00933690" w:rsidRDefault="00933690" w:rsidP="00933690">
            <w:pPr>
              <w:rPr>
                <w:b/>
                <w:bCs/>
                <w:sz w:val="20"/>
                <w:szCs w:val="20"/>
              </w:rPr>
            </w:pPr>
          </w:p>
        </w:tc>
      </w:tr>
      <w:tr w:rsidR="00933690" w:rsidRPr="00933690" w14:paraId="21E09B40" w14:textId="77777777" w:rsidTr="00933690">
        <w:tc>
          <w:tcPr>
            <w:tcW w:w="8926" w:type="dxa"/>
          </w:tcPr>
          <w:p w14:paraId="3EDE9548"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7C11AF30"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4D7AC1F1" w14:textId="77777777" w:rsidR="00933690" w:rsidRPr="00933690" w:rsidRDefault="00933690" w:rsidP="00933690">
            <w:pPr>
              <w:rPr>
                <w:sz w:val="20"/>
                <w:szCs w:val="20"/>
              </w:rPr>
            </w:pPr>
          </w:p>
          <w:p w14:paraId="796F1DFA" w14:textId="77777777" w:rsidR="00933690" w:rsidRPr="00933690" w:rsidRDefault="00933690" w:rsidP="00933690">
            <w:pPr>
              <w:rPr>
                <w:sz w:val="20"/>
                <w:szCs w:val="20"/>
              </w:rPr>
            </w:pPr>
            <w:r w:rsidRPr="00933690">
              <w:rPr>
                <w:sz w:val="20"/>
                <w:szCs w:val="20"/>
              </w:rPr>
              <w:t>(93%) of panellists in Round 2 had clinical experience with this condition and provided the information for this section.</w:t>
            </w:r>
          </w:p>
          <w:p w14:paraId="36DE0172" w14:textId="77777777" w:rsidR="00933690" w:rsidRPr="00933690" w:rsidRDefault="00933690" w:rsidP="00933690">
            <w:pPr>
              <w:rPr>
                <w:sz w:val="20"/>
                <w:szCs w:val="20"/>
              </w:rPr>
            </w:pPr>
          </w:p>
          <w:p w14:paraId="7DEA558A" w14:textId="77777777" w:rsidR="00933690" w:rsidRPr="00933690" w:rsidRDefault="00933690" w:rsidP="00933690">
            <w:pPr>
              <w:rPr>
                <w:sz w:val="20"/>
                <w:szCs w:val="20"/>
              </w:rPr>
            </w:pPr>
            <w:r w:rsidRPr="00933690">
              <w:rPr>
                <w:sz w:val="20"/>
                <w:szCs w:val="20"/>
              </w:rPr>
              <w:t>(If you have no clinical experience in treating this condition, please move to the next condition)</w:t>
            </w:r>
          </w:p>
        </w:tc>
      </w:tr>
    </w:tbl>
    <w:p w14:paraId="40B0B380" w14:textId="77777777" w:rsidR="00933690" w:rsidRPr="00933690" w:rsidRDefault="00933690" w:rsidP="00933690">
      <w:pPr>
        <w:rPr>
          <w:sz w:val="20"/>
          <w:szCs w:val="20"/>
        </w:rPr>
      </w:pPr>
    </w:p>
    <w:p w14:paraId="55E319C1" w14:textId="77777777" w:rsidR="00933690" w:rsidRPr="00933690" w:rsidRDefault="00933690" w:rsidP="00933690">
      <w:pPr>
        <w:rPr>
          <w:sz w:val="20"/>
          <w:szCs w:val="20"/>
        </w:rPr>
      </w:pPr>
      <w:r w:rsidRPr="00933690">
        <w:rPr>
          <w:sz w:val="20"/>
          <w:szCs w:val="20"/>
        </w:rPr>
        <w:t>17)</w:t>
      </w:r>
    </w:p>
    <w:tbl>
      <w:tblPr>
        <w:tblStyle w:val="TableGrid"/>
        <w:tblW w:w="8926" w:type="dxa"/>
        <w:tblLook w:val="04A0" w:firstRow="1" w:lastRow="0" w:firstColumn="1" w:lastColumn="0" w:noHBand="0" w:noVBand="1"/>
      </w:tblPr>
      <w:tblGrid>
        <w:gridCol w:w="8926"/>
      </w:tblGrid>
      <w:tr w:rsidR="00933690" w:rsidRPr="00933690" w14:paraId="02A92310" w14:textId="77777777" w:rsidTr="00933690">
        <w:tc>
          <w:tcPr>
            <w:tcW w:w="8926" w:type="dxa"/>
          </w:tcPr>
          <w:p w14:paraId="045FDC4E" w14:textId="77777777" w:rsidR="00933690" w:rsidRPr="00933690" w:rsidRDefault="00933690" w:rsidP="00933690">
            <w:pPr>
              <w:rPr>
                <w:sz w:val="20"/>
                <w:szCs w:val="20"/>
              </w:rPr>
            </w:pPr>
            <w:r w:rsidRPr="00933690">
              <w:rPr>
                <w:sz w:val="20"/>
                <w:szCs w:val="20"/>
              </w:rPr>
              <w:t>Panellists were asked to rank their agreement with the following statements concerning the issuing of stability footwear for individuals with Duchenne Muscular Dystrophy (DMD) in Round 2.</w:t>
            </w:r>
          </w:p>
          <w:p w14:paraId="6C9351FB"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6ABD0C7B" w14:textId="77777777" w:rsidR="00933690" w:rsidRPr="00933690" w:rsidRDefault="00933690" w:rsidP="00933690">
            <w:pPr>
              <w:rPr>
                <w:sz w:val="20"/>
                <w:szCs w:val="20"/>
              </w:rPr>
            </w:pPr>
          </w:p>
          <w:p w14:paraId="7194C616" w14:textId="77777777" w:rsidR="00933690" w:rsidRPr="00933690" w:rsidRDefault="00933690" w:rsidP="00933690">
            <w:pPr>
              <w:rPr>
                <w:sz w:val="20"/>
                <w:szCs w:val="20"/>
              </w:rPr>
            </w:pPr>
            <w:r w:rsidRPr="00933690">
              <w:rPr>
                <w:sz w:val="20"/>
                <w:szCs w:val="20"/>
              </w:rPr>
              <w:t>Stability footwear should only be issued to children with DMD after a critical assessment of the child's mobility needs in respect to other assistive aids</w:t>
            </w:r>
          </w:p>
          <w:p w14:paraId="73804069" w14:textId="77777777" w:rsidR="00933690" w:rsidRPr="00933690" w:rsidRDefault="00933690" w:rsidP="00933690">
            <w:pPr>
              <w:rPr>
                <w:sz w:val="20"/>
                <w:szCs w:val="20"/>
              </w:rPr>
            </w:pPr>
            <w:r w:rsidRPr="00933690">
              <w:rPr>
                <w:sz w:val="20"/>
                <w:szCs w:val="20"/>
              </w:rPr>
              <w:t xml:space="preserve">Median level of Agreement 7 ("Strongly Agree") </w:t>
            </w:r>
          </w:p>
          <w:p w14:paraId="1A33F741" w14:textId="77777777" w:rsidR="00933690" w:rsidRPr="00933690" w:rsidRDefault="00933690" w:rsidP="00933690">
            <w:pPr>
              <w:rPr>
                <w:sz w:val="20"/>
                <w:szCs w:val="20"/>
              </w:rPr>
            </w:pPr>
            <w:r w:rsidRPr="00933690">
              <w:rPr>
                <w:sz w:val="20"/>
                <w:szCs w:val="20"/>
              </w:rPr>
              <w:t>8% "Neutral",  31% "Agree", 61% "Strongly Agree"</w:t>
            </w:r>
          </w:p>
          <w:p w14:paraId="56A13CDF" w14:textId="77777777" w:rsidR="00933690" w:rsidRPr="00933690" w:rsidRDefault="00933690" w:rsidP="00933690">
            <w:pPr>
              <w:rPr>
                <w:sz w:val="20"/>
                <w:szCs w:val="20"/>
              </w:rPr>
            </w:pPr>
            <w:r w:rsidRPr="00933690">
              <w:rPr>
                <w:sz w:val="20"/>
                <w:szCs w:val="20"/>
              </w:rPr>
              <w:t>A consensus was reached for this statement.</w:t>
            </w:r>
          </w:p>
        </w:tc>
      </w:tr>
    </w:tbl>
    <w:p w14:paraId="2DB2CD71" w14:textId="77777777" w:rsidR="00933690" w:rsidRPr="00933690" w:rsidRDefault="00933690" w:rsidP="00933690">
      <w:pPr>
        <w:rPr>
          <w:sz w:val="20"/>
          <w:szCs w:val="20"/>
        </w:rPr>
      </w:pPr>
    </w:p>
    <w:p w14:paraId="3F803D79" w14:textId="77777777" w:rsidR="00933690" w:rsidRPr="00933690" w:rsidRDefault="00933690" w:rsidP="00933690">
      <w:pPr>
        <w:rPr>
          <w:sz w:val="20"/>
          <w:szCs w:val="20"/>
        </w:rPr>
      </w:pPr>
      <w:r w:rsidRPr="00933690">
        <w:rPr>
          <w:sz w:val="20"/>
          <w:szCs w:val="20"/>
        </w:rPr>
        <w:t>18)</w:t>
      </w:r>
    </w:p>
    <w:tbl>
      <w:tblPr>
        <w:tblStyle w:val="TableGrid"/>
        <w:tblW w:w="8926" w:type="dxa"/>
        <w:tblLook w:val="04A0" w:firstRow="1" w:lastRow="0" w:firstColumn="1" w:lastColumn="0" w:noHBand="0" w:noVBand="1"/>
      </w:tblPr>
      <w:tblGrid>
        <w:gridCol w:w="1673"/>
        <w:gridCol w:w="1054"/>
        <w:gridCol w:w="1054"/>
        <w:gridCol w:w="1245"/>
        <w:gridCol w:w="943"/>
        <w:gridCol w:w="1245"/>
        <w:gridCol w:w="785"/>
        <w:gridCol w:w="927"/>
      </w:tblGrid>
      <w:tr w:rsidR="00933690" w:rsidRPr="00933690" w14:paraId="7B3E9F4B" w14:textId="77777777" w:rsidTr="00933690">
        <w:tc>
          <w:tcPr>
            <w:tcW w:w="8926" w:type="dxa"/>
            <w:gridSpan w:val="8"/>
          </w:tcPr>
          <w:p w14:paraId="35C31822" w14:textId="77777777" w:rsidR="00933690" w:rsidRPr="00933690" w:rsidRDefault="00933690" w:rsidP="00933690">
            <w:pPr>
              <w:rPr>
                <w:sz w:val="20"/>
                <w:szCs w:val="20"/>
              </w:rPr>
            </w:pPr>
            <w:r w:rsidRPr="00933690">
              <w:rPr>
                <w:sz w:val="20"/>
                <w:szCs w:val="20"/>
              </w:rPr>
              <w:t>Panellists were asked to rank their agreement with the following statements concerning the grade of mobility impairment in children with DMD that would be suitable for stability footwear both as a sole aid or in combination with another assistive aid in Round 2.</w:t>
            </w:r>
          </w:p>
          <w:p w14:paraId="1881ADA4"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41EF2586" w14:textId="77777777" w:rsidR="00933690" w:rsidRPr="00933690" w:rsidRDefault="00933690" w:rsidP="00933690">
            <w:pPr>
              <w:rPr>
                <w:sz w:val="20"/>
                <w:szCs w:val="20"/>
              </w:rPr>
            </w:pPr>
          </w:p>
          <w:p w14:paraId="0E7F6152" w14:textId="77777777" w:rsidR="00933690" w:rsidRPr="00933690" w:rsidRDefault="00933690" w:rsidP="00933690">
            <w:pPr>
              <w:rPr>
                <w:sz w:val="20"/>
                <w:szCs w:val="20"/>
              </w:rPr>
            </w:pPr>
            <w:r w:rsidRPr="00933690">
              <w:rPr>
                <w:sz w:val="20"/>
                <w:szCs w:val="20"/>
              </w:rPr>
              <w:t>Stability Footwear may be used alongside foot orthoses to assist foot and ankle stability in early ambulatory stages.</w:t>
            </w:r>
          </w:p>
          <w:p w14:paraId="47C53FE2" w14:textId="77777777" w:rsidR="00933690" w:rsidRPr="00933690" w:rsidRDefault="00933690" w:rsidP="00933690">
            <w:pPr>
              <w:rPr>
                <w:sz w:val="20"/>
                <w:szCs w:val="20"/>
              </w:rPr>
            </w:pPr>
            <w:r w:rsidRPr="00933690">
              <w:rPr>
                <w:sz w:val="20"/>
                <w:szCs w:val="20"/>
              </w:rPr>
              <w:t>Median level of Agreement 6 ("Agree")</w:t>
            </w:r>
          </w:p>
          <w:p w14:paraId="7530AAAC" w14:textId="77777777" w:rsidR="00933690" w:rsidRPr="00933690" w:rsidRDefault="00933690" w:rsidP="00933690">
            <w:pPr>
              <w:rPr>
                <w:sz w:val="20"/>
                <w:szCs w:val="20"/>
              </w:rPr>
            </w:pPr>
            <w:r w:rsidRPr="00933690">
              <w:rPr>
                <w:sz w:val="20"/>
                <w:szCs w:val="20"/>
              </w:rPr>
              <w:t>8% "Neutral", 23% "Somewhat Agree", 54% "Agree", 15% "Strongly Agree"</w:t>
            </w:r>
          </w:p>
          <w:p w14:paraId="67108610" w14:textId="77777777" w:rsidR="00933690" w:rsidRPr="00933690" w:rsidRDefault="00933690" w:rsidP="00933690">
            <w:pPr>
              <w:rPr>
                <w:sz w:val="20"/>
                <w:szCs w:val="20"/>
              </w:rPr>
            </w:pPr>
          </w:p>
          <w:p w14:paraId="7FF3FE22" w14:textId="77777777" w:rsidR="00933690" w:rsidRPr="00933690" w:rsidRDefault="00933690" w:rsidP="00933690">
            <w:pPr>
              <w:rPr>
                <w:sz w:val="20"/>
                <w:szCs w:val="20"/>
              </w:rPr>
            </w:pPr>
            <w:r w:rsidRPr="00933690">
              <w:rPr>
                <w:sz w:val="20"/>
                <w:szCs w:val="20"/>
              </w:rPr>
              <w:t>Stability Footwear may be used alongside AFO's and walking frames to assist walking in late ambulatory stages.</w:t>
            </w:r>
          </w:p>
          <w:p w14:paraId="4E6954E3" w14:textId="77777777" w:rsidR="00933690" w:rsidRPr="00933690" w:rsidRDefault="00933690" w:rsidP="00933690">
            <w:pPr>
              <w:rPr>
                <w:sz w:val="20"/>
                <w:szCs w:val="20"/>
              </w:rPr>
            </w:pPr>
            <w:r w:rsidRPr="00933690">
              <w:rPr>
                <w:sz w:val="20"/>
                <w:szCs w:val="20"/>
              </w:rPr>
              <w:t>Median level of agreement 6 ("Agree")</w:t>
            </w:r>
          </w:p>
          <w:p w14:paraId="39EA7017" w14:textId="77777777" w:rsidR="00933690" w:rsidRPr="00933690" w:rsidRDefault="00933690" w:rsidP="00933690">
            <w:pPr>
              <w:rPr>
                <w:sz w:val="20"/>
                <w:szCs w:val="20"/>
              </w:rPr>
            </w:pPr>
            <w:r w:rsidRPr="00933690">
              <w:rPr>
                <w:sz w:val="20"/>
                <w:szCs w:val="20"/>
              </w:rPr>
              <w:t>15% "Somewhat Disagree", 23% "Somewhat Agree", 54% "Agree", 8% "Strongly Agree"</w:t>
            </w:r>
          </w:p>
          <w:p w14:paraId="71DB0436" w14:textId="77777777" w:rsidR="00933690" w:rsidRPr="00933690" w:rsidRDefault="00933690" w:rsidP="00933690">
            <w:pPr>
              <w:rPr>
                <w:sz w:val="20"/>
                <w:szCs w:val="20"/>
              </w:rPr>
            </w:pPr>
          </w:p>
          <w:p w14:paraId="7A3D6DFF" w14:textId="77777777" w:rsidR="00933690" w:rsidRPr="00933690" w:rsidRDefault="00933690" w:rsidP="00933690">
            <w:pPr>
              <w:rPr>
                <w:sz w:val="20"/>
                <w:szCs w:val="20"/>
              </w:rPr>
            </w:pPr>
            <w:r w:rsidRPr="00933690">
              <w:rPr>
                <w:sz w:val="20"/>
                <w:szCs w:val="20"/>
              </w:rPr>
              <w:t>Stability Footwear may be used simultaneously with AFO's and standing frames to assist standing and transfer in early non-ambulatory stages.</w:t>
            </w:r>
          </w:p>
          <w:p w14:paraId="21B1BC82" w14:textId="77777777" w:rsidR="00933690" w:rsidRPr="00933690" w:rsidRDefault="00933690" w:rsidP="00933690">
            <w:pPr>
              <w:rPr>
                <w:sz w:val="20"/>
                <w:szCs w:val="20"/>
              </w:rPr>
            </w:pPr>
            <w:r w:rsidRPr="00933690">
              <w:rPr>
                <w:sz w:val="20"/>
                <w:szCs w:val="20"/>
              </w:rPr>
              <w:t>Median level of Agreement 5 ("Somewhat Agree")</w:t>
            </w:r>
          </w:p>
          <w:p w14:paraId="3A999E38" w14:textId="77777777" w:rsidR="00933690" w:rsidRPr="00933690" w:rsidRDefault="00933690" w:rsidP="00933690">
            <w:pPr>
              <w:rPr>
                <w:sz w:val="20"/>
                <w:szCs w:val="20"/>
              </w:rPr>
            </w:pPr>
            <w:r w:rsidRPr="00933690">
              <w:rPr>
                <w:sz w:val="20"/>
                <w:szCs w:val="20"/>
              </w:rPr>
              <w:t>15% "Somewhat Disagree", 8% "Neutral", 31% "Somewhat Agree", 31% "Agree", 15% "Strongly Agree"</w:t>
            </w:r>
          </w:p>
          <w:p w14:paraId="32579FC3" w14:textId="77777777" w:rsidR="00933690" w:rsidRPr="00933690" w:rsidRDefault="00933690" w:rsidP="00933690">
            <w:pPr>
              <w:rPr>
                <w:sz w:val="20"/>
                <w:szCs w:val="20"/>
              </w:rPr>
            </w:pPr>
          </w:p>
          <w:p w14:paraId="6698D860" w14:textId="77777777" w:rsidR="00933690" w:rsidRPr="00933690" w:rsidRDefault="00933690" w:rsidP="00933690">
            <w:pPr>
              <w:rPr>
                <w:sz w:val="20"/>
                <w:szCs w:val="20"/>
              </w:rPr>
            </w:pPr>
            <w:r w:rsidRPr="00933690">
              <w:rPr>
                <w:sz w:val="20"/>
                <w:szCs w:val="20"/>
              </w:rPr>
              <w:t>Panellist feedback indicated there was potential ambiguity with the term "alongside"; panellists questioned did this mean stability footwear was to be used at different times or simultaneously with the other assistive aid.</w:t>
            </w:r>
          </w:p>
          <w:p w14:paraId="10B1C13B" w14:textId="77777777" w:rsidR="00933690" w:rsidRPr="00933690" w:rsidRDefault="00933690" w:rsidP="00933690">
            <w:pPr>
              <w:rPr>
                <w:sz w:val="20"/>
                <w:szCs w:val="20"/>
              </w:rPr>
            </w:pPr>
          </w:p>
          <w:p w14:paraId="0E4EAC8F" w14:textId="77777777" w:rsidR="00933690" w:rsidRPr="00933690" w:rsidRDefault="00933690" w:rsidP="00933690">
            <w:pPr>
              <w:rPr>
                <w:sz w:val="20"/>
                <w:szCs w:val="20"/>
              </w:rPr>
            </w:pPr>
            <w:r w:rsidRPr="00933690">
              <w:rPr>
                <w:sz w:val="20"/>
                <w:szCs w:val="20"/>
              </w:rPr>
              <w:t>The following statements have been slightly modified based on panellist feedback</w:t>
            </w:r>
          </w:p>
        </w:tc>
      </w:tr>
      <w:tr w:rsidR="00933690" w:rsidRPr="00933690" w14:paraId="6F1F8FB4" w14:textId="77777777" w:rsidTr="00933690">
        <w:tc>
          <w:tcPr>
            <w:tcW w:w="1673" w:type="dxa"/>
            <w:vMerge w:val="restart"/>
          </w:tcPr>
          <w:p w14:paraId="2C720D0A" w14:textId="77777777" w:rsidR="00933690" w:rsidRPr="00933690" w:rsidRDefault="00933690" w:rsidP="00933690">
            <w:pPr>
              <w:jc w:val="both"/>
              <w:rPr>
                <w:sz w:val="20"/>
                <w:szCs w:val="20"/>
              </w:rPr>
            </w:pPr>
          </w:p>
        </w:tc>
        <w:tc>
          <w:tcPr>
            <w:tcW w:w="1054" w:type="dxa"/>
          </w:tcPr>
          <w:p w14:paraId="2E6AF7CC" w14:textId="77777777" w:rsidR="00933690" w:rsidRPr="00933690" w:rsidRDefault="00933690" w:rsidP="00933690">
            <w:pPr>
              <w:jc w:val="both"/>
              <w:rPr>
                <w:sz w:val="20"/>
                <w:szCs w:val="20"/>
              </w:rPr>
            </w:pPr>
            <w:r w:rsidRPr="00933690">
              <w:rPr>
                <w:sz w:val="20"/>
                <w:szCs w:val="20"/>
              </w:rPr>
              <w:t>Strongly Disagree</w:t>
            </w:r>
          </w:p>
        </w:tc>
        <w:tc>
          <w:tcPr>
            <w:tcW w:w="1054" w:type="dxa"/>
          </w:tcPr>
          <w:p w14:paraId="58B12BAB" w14:textId="77777777" w:rsidR="00933690" w:rsidRPr="00933690" w:rsidRDefault="00933690" w:rsidP="00933690">
            <w:pPr>
              <w:jc w:val="both"/>
              <w:rPr>
                <w:sz w:val="20"/>
                <w:szCs w:val="20"/>
              </w:rPr>
            </w:pPr>
            <w:r w:rsidRPr="00933690">
              <w:rPr>
                <w:sz w:val="20"/>
                <w:szCs w:val="20"/>
              </w:rPr>
              <w:t>Disagree</w:t>
            </w:r>
          </w:p>
        </w:tc>
        <w:tc>
          <w:tcPr>
            <w:tcW w:w="1245" w:type="dxa"/>
          </w:tcPr>
          <w:p w14:paraId="1FE521CE" w14:textId="77777777" w:rsidR="00933690" w:rsidRPr="00933690" w:rsidRDefault="00933690" w:rsidP="00933690">
            <w:pPr>
              <w:jc w:val="both"/>
              <w:rPr>
                <w:sz w:val="20"/>
                <w:szCs w:val="20"/>
              </w:rPr>
            </w:pPr>
            <w:r w:rsidRPr="00933690">
              <w:rPr>
                <w:sz w:val="20"/>
                <w:szCs w:val="20"/>
              </w:rPr>
              <w:t>Somewhat Disagree</w:t>
            </w:r>
          </w:p>
        </w:tc>
        <w:tc>
          <w:tcPr>
            <w:tcW w:w="943" w:type="dxa"/>
          </w:tcPr>
          <w:p w14:paraId="344E97C8" w14:textId="77777777" w:rsidR="00933690" w:rsidRPr="00933690" w:rsidRDefault="00933690" w:rsidP="00933690">
            <w:pPr>
              <w:jc w:val="both"/>
              <w:rPr>
                <w:sz w:val="20"/>
                <w:szCs w:val="20"/>
              </w:rPr>
            </w:pPr>
            <w:r w:rsidRPr="00933690">
              <w:rPr>
                <w:sz w:val="20"/>
                <w:szCs w:val="20"/>
              </w:rPr>
              <w:t>Neutral</w:t>
            </w:r>
          </w:p>
        </w:tc>
        <w:tc>
          <w:tcPr>
            <w:tcW w:w="1245" w:type="dxa"/>
          </w:tcPr>
          <w:p w14:paraId="4621931F" w14:textId="77777777" w:rsidR="00933690" w:rsidRPr="00933690" w:rsidRDefault="00933690" w:rsidP="00933690">
            <w:pPr>
              <w:jc w:val="both"/>
              <w:rPr>
                <w:sz w:val="20"/>
                <w:szCs w:val="20"/>
              </w:rPr>
            </w:pPr>
            <w:r w:rsidRPr="00933690">
              <w:rPr>
                <w:sz w:val="20"/>
                <w:szCs w:val="20"/>
              </w:rPr>
              <w:t>Somewhat Agree</w:t>
            </w:r>
          </w:p>
        </w:tc>
        <w:tc>
          <w:tcPr>
            <w:tcW w:w="785" w:type="dxa"/>
          </w:tcPr>
          <w:p w14:paraId="1115E056" w14:textId="77777777" w:rsidR="00933690" w:rsidRPr="00933690" w:rsidRDefault="00933690" w:rsidP="00933690">
            <w:pPr>
              <w:jc w:val="both"/>
              <w:rPr>
                <w:sz w:val="20"/>
                <w:szCs w:val="20"/>
              </w:rPr>
            </w:pPr>
            <w:r w:rsidRPr="00933690">
              <w:rPr>
                <w:sz w:val="20"/>
                <w:szCs w:val="20"/>
              </w:rPr>
              <w:t>Agree</w:t>
            </w:r>
          </w:p>
        </w:tc>
        <w:tc>
          <w:tcPr>
            <w:tcW w:w="927" w:type="dxa"/>
          </w:tcPr>
          <w:p w14:paraId="0F4BEF14" w14:textId="77777777" w:rsidR="00933690" w:rsidRPr="00933690" w:rsidRDefault="00933690" w:rsidP="00933690">
            <w:pPr>
              <w:jc w:val="both"/>
              <w:rPr>
                <w:sz w:val="20"/>
                <w:szCs w:val="20"/>
              </w:rPr>
            </w:pPr>
            <w:r w:rsidRPr="00933690">
              <w:rPr>
                <w:sz w:val="20"/>
                <w:szCs w:val="20"/>
              </w:rPr>
              <w:t>Strongly Agree</w:t>
            </w:r>
          </w:p>
        </w:tc>
      </w:tr>
      <w:tr w:rsidR="00933690" w:rsidRPr="00933690" w14:paraId="767A11D7" w14:textId="77777777" w:rsidTr="00933690">
        <w:tc>
          <w:tcPr>
            <w:tcW w:w="1673" w:type="dxa"/>
            <w:vMerge/>
          </w:tcPr>
          <w:p w14:paraId="28D8EA7F" w14:textId="77777777" w:rsidR="00933690" w:rsidRPr="00933690" w:rsidRDefault="00933690" w:rsidP="00933690">
            <w:pPr>
              <w:jc w:val="center"/>
              <w:rPr>
                <w:sz w:val="20"/>
                <w:szCs w:val="20"/>
              </w:rPr>
            </w:pPr>
          </w:p>
        </w:tc>
        <w:tc>
          <w:tcPr>
            <w:tcW w:w="1054" w:type="dxa"/>
          </w:tcPr>
          <w:p w14:paraId="24A8D897" w14:textId="77777777" w:rsidR="00933690" w:rsidRPr="00933690" w:rsidRDefault="00933690" w:rsidP="00933690">
            <w:pPr>
              <w:jc w:val="center"/>
              <w:rPr>
                <w:sz w:val="20"/>
                <w:szCs w:val="20"/>
              </w:rPr>
            </w:pPr>
            <w:r w:rsidRPr="00933690">
              <w:rPr>
                <w:sz w:val="20"/>
                <w:szCs w:val="20"/>
              </w:rPr>
              <w:t>1</w:t>
            </w:r>
          </w:p>
        </w:tc>
        <w:tc>
          <w:tcPr>
            <w:tcW w:w="1054" w:type="dxa"/>
          </w:tcPr>
          <w:p w14:paraId="7C89D325" w14:textId="77777777" w:rsidR="00933690" w:rsidRPr="00933690" w:rsidRDefault="00933690" w:rsidP="00933690">
            <w:pPr>
              <w:jc w:val="center"/>
              <w:rPr>
                <w:sz w:val="20"/>
                <w:szCs w:val="20"/>
              </w:rPr>
            </w:pPr>
            <w:r w:rsidRPr="00933690">
              <w:rPr>
                <w:sz w:val="20"/>
                <w:szCs w:val="20"/>
              </w:rPr>
              <w:t>2</w:t>
            </w:r>
          </w:p>
        </w:tc>
        <w:tc>
          <w:tcPr>
            <w:tcW w:w="1245" w:type="dxa"/>
          </w:tcPr>
          <w:p w14:paraId="4E763EC8" w14:textId="77777777" w:rsidR="00933690" w:rsidRPr="00933690" w:rsidRDefault="00933690" w:rsidP="00933690">
            <w:pPr>
              <w:jc w:val="center"/>
              <w:rPr>
                <w:sz w:val="20"/>
                <w:szCs w:val="20"/>
              </w:rPr>
            </w:pPr>
            <w:r w:rsidRPr="00933690">
              <w:rPr>
                <w:sz w:val="20"/>
                <w:szCs w:val="20"/>
              </w:rPr>
              <w:t>3</w:t>
            </w:r>
          </w:p>
        </w:tc>
        <w:tc>
          <w:tcPr>
            <w:tcW w:w="943" w:type="dxa"/>
          </w:tcPr>
          <w:p w14:paraId="295360BD" w14:textId="77777777" w:rsidR="00933690" w:rsidRPr="00933690" w:rsidRDefault="00933690" w:rsidP="00933690">
            <w:pPr>
              <w:jc w:val="center"/>
              <w:rPr>
                <w:sz w:val="20"/>
                <w:szCs w:val="20"/>
              </w:rPr>
            </w:pPr>
            <w:r w:rsidRPr="00933690">
              <w:rPr>
                <w:sz w:val="20"/>
                <w:szCs w:val="20"/>
              </w:rPr>
              <w:t>4</w:t>
            </w:r>
          </w:p>
        </w:tc>
        <w:tc>
          <w:tcPr>
            <w:tcW w:w="1245" w:type="dxa"/>
          </w:tcPr>
          <w:p w14:paraId="7EB30394" w14:textId="77777777" w:rsidR="00933690" w:rsidRPr="00933690" w:rsidRDefault="00933690" w:rsidP="00933690">
            <w:pPr>
              <w:jc w:val="center"/>
              <w:rPr>
                <w:sz w:val="20"/>
                <w:szCs w:val="20"/>
              </w:rPr>
            </w:pPr>
            <w:r w:rsidRPr="00933690">
              <w:rPr>
                <w:sz w:val="20"/>
                <w:szCs w:val="20"/>
              </w:rPr>
              <w:t>5</w:t>
            </w:r>
          </w:p>
        </w:tc>
        <w:tc>
          <w:tcPr>
            <w:tcW w:w="785" w:type="dxa"/>
          </w:tcPr>
          <w:p w14:paraId="349D4B90" w14:textId="77777777" w:rsidR="00933690" w:rsidRPr="00933690" w:rsidRDefault="00933690" w:rsidP="00933690">
            <w:pPr>
              <w:jc w:val="center"/>
              <w:rPr>
                <w:sz w:val="20"/>
                <w:szCs w:val="20"/>
              </w:rPr>
            </w:pPr>
            <w:r w:rsidRPr="00933690">
              <w:rPr>
                <w:sz w:val="20"/>
                <w:szCs w:val="20"/>
              </w:rPr>
              <w:t>6</w:t>
            </w:r>
          </w:p>
        </w:tc>
        <w:tc>
          <w:tcPr>
            <w:tcW w:w="927" w:type="dxa"/>
          </w:tcPr>
          <w:p w14:paraId="1168A477" w14:textId="77777777" w:rsidR="00933690" w:rsidRPr="00933690" w:rsidRDefault="00933690" w:rsidP="00933690">
            <w:pPr>
              <w:jc w:val="center"/>
              <w:rPr>
                <w:sz w:val="20"/>
                <w:szCs w:val="20"/>
              </w:rPr>
            </w:pPr>
            <w:r w:rsidRPr="00933690">
              <w:rPr>
                <w:sz w:val="20"/>
                <w:szCs w:val="20"/>
              </w:rPr>
              <w:t>7</w:t>
            </w:r>
          </w:p>
        </w:tc>
      </w:tr>
      <w:tr w:rsidR="00933690" w:rsidRPr="00933690" w14:paraId="0B054460" w14:textId="77777777" w:rsidTr="00933690">
        <w:tc>
          <w:tcPr>
            <w:tcW w:w="1673" w:type="dxa"/>
          </w:tcPr>
          <w:p w14:paraId="440B502E" w14:textId="77777777" w:rsidR="00933690" w:rsidRPr="00933690" w:rsidRDefault="00933690" w:rsidP="00933690">
            <w:pPr>
              <w:rPr>
                <w:sz w:val="20"/>
                <w:szCs w:val="20"/>
              </w:rPr>
            </w:pPr>
            <w:r w:rsidRPr="00933690">
              <w:rPr>
                <w:sz w:val="20"/>
                <w:szCs w:val="20"/>
              </w:rPr>
              <w:t>Stability Footwear may be used simultaneously with foot orthoses to assist foot and ankle stability in early ambulatory stages.</w:t>
            </w:r>
          </w:p>
        </w:tc>
        <w:tc>
          <w:tcPr>
            <w:tcW w:w="1054" w:type="dxa"/>
          </w:tcPr>
          <w:p w14:paraId="010FBD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53F5A59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11DEFED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32E3EA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6CB3B31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44EAFD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7" w:type="dxa"/>
          </w:tcPr>
          <w:p w14:paraId="060F10D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BBAEC42" w14:textId="77777777" w:rsidTr="00933690">
        <w:tc>
          <w:tcPr>
            <w:tcW w:w="1673" w:type="dxa"/>
          </w:tcPr>
          <w:p w14:paraId="641CC28E" w14:textId="77777777" w:rsidR="00933690" w:rsidRPr="00933690" w:rsidRDefault="00933690" w:rsidP="00933690">
            <w:pPr>
              <w:rPr>
                <w:sz w:val="20"/>
                <w:szCs w:val="20"/>
              </w:rPr>
            </w:pPr>
            <w:r w:rsidRPr="00933690">
              <w:rPr>
                <w:sz w:val="20"/>
                <w:szCs w:val="20"/>
              </w:rPr>
              <w:t>Stability Footwear may be used simultaneously with AFO's and walking frames to assist walking in late ambulatory stages.</w:t>
            </w:r>
          </w:p>
        </w:tc>
        <w:tc>
          <w:tcPr>
            <w:tcW w:w="1054" w:type="dxa"/>
          </w:tcPr>
          <w:p w14:paraId="3E60BD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205EDAE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7200EA4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82839C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2A3E342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2F62BA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7" w:type="dxa"/>
          </w:tcPr>
          <w:p w14:paraId="79A6B6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0BC7AD6" w14:textId="77777777" w:rsidTr="00933690">
        <w:tc>
          <w:tcPr>
            <w:tcW w:w="1673" w:type="dxa"/>
          </w:tcPr>
          <w:p w14:paraId="1D06588D" w14:textId="77777777" w:rsidR="00933690" w:rsidRPr="00933690" w:rsidRDefault="00933690" w:rsidP="00933690">
            <w:pPr>
              <w:rPr>
                <w:sz w:val="20"/>
                <w:szCs w:val="20"/>
              </w:rPr>
            </w:pPr>
            <w:r w:rsidRPr="00933690">
              <w:rPr>
                <w:sz w:val="20"/>
                <w:szCs w:val="20"/>
              </w:rPr>
              <w:t>Stability Footwear may be used simultaneously with AFO's and standing frames to assist standing and transfer in early non ambulatory stages.</w:t>
            </w:r>
          </w:p>
        </w:tc>
        <w:tc>
          <w:tcPr>
            <w:tcW w:w="1054" w:type="dxa"/>
          </w:tcPr>
          <w:p w14:paraId="177FD2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4" w:type="dxa"/>
          </w:tcPr>
          <w:p w14:paraId="1DA8D78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7160CA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94B517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5" w:type="dxa"/>
          </w:tcPr>
          <w:p w14:paraId="49822D1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220958F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27" w:type="dxa"/>
          </w:tcPr>
          <w:p w14:paraId="5BA62A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9C11C04" w14:textId="77777777" w:rsidR="00933690" w:rsidRPr="00933690" w:rsidRDefault="00933690" w:rsidP="00933690">
      <w:pPr>
        <w:rPr>
          <w:sz w:val="20"/>
          <w:szCs w:val="20"/>
        </w:rPr>
      </w:pPr>
    </w:p>
    <w:p w14:paraId="705C88BC" w14:textId="77777777" w:rsidR="00933690" w:rsidRPr="00933690" w:rsidRDefault="00933690" w:rsidP="00933690">
      <w:pPr>
        <w:rPr>
          <w:sz w:val="20"/>
          <w:szCs w:val="20"/>
        </w:rPr>
      </w:pPr>
    </w:p>
    <w:p w14:paraId="28F698D9" w14:textId="77777777" w:rsidR="00933690" w:rsidRPr="00933690" w:rsidRDefault="00933690" w:rsidP="00933690">
      <w:pPr>
        <w:rPr>
          <w:sz w:val="20"/>
          <w:szCs w:val="20"/>
        </w:rPr>
      </w:pPr>
    </w:p>
    <w:p w14:paraId="17527CC0" w14:textId="77777777" w:rsidR="00933690" w:rsidRPr="00933690" w:rsidRDefault="00933690" w:rsidP="00933690">
      <w:pPr>
        <w:rPr>
          <w:sz w:val="20"/>
          <w:szCs w:val="20"/>
        </w:rPr>
      </w:pPr>
      <w:r w:rsidRPr="00933690">
        <w:rPr>
          <w:sz w:val="20"/>
          <w:szCs w:val="20"/>
        </w:rPr>
        <w:t>19)</w:t>
      </w:r>
    </w:p>
    <w:tbl>
      <w:tblPr>
        <w:tblStyle w:val="TableGrid"/>
        <w:tblW w:w="8926" w:type="dxa"/>
        <w:tblLook w:val="04A0" w:firstRow="1" w:lastRow="0" w:firstColumn="1" w:lastColumn="0" w:noHBand="0" w:noVBand="1"/>
      </w:tblPr>
      <w:tblGrid>
        <w:gridCol w:w="1555"/>
        <w:gridCol w:w="7371"/>
      </w:tblGrid>
      <w:tr w:rsidR="00933690" w:rsidRPr="00933690" w14:paraId="1E503670" w14:textId="77777777" w:rsidTr="00933690">
        <w:tc>
          <w:tcPr>
            <w:tcW w:w="8926" w:type="dxa"/>
            <w:gridSpan w:val="2"/>
          </w:tcPr>
          <w:p w14:paraId="528882E7" w14:textId="77777777" w:rsidR="00933690" w:rsidRPr="00933690" w:rsidRDefault="00933690" w:rsidP="00933690">
            <w:pPr>
              <w:rPr>
                <w:rFonts w:cstheme="minorHAnsi"/>
                <w:sz w:val="20"/>
                <w:szCs w:val="20"/>
              </w:rPr>
            </w:pPr>
            <w:r w:rsidRPr="00933690">
              <w:rPr>
                <w:rFonts w:cstheme="minorHAnsi"/>
                <w:sz w:val="20"/>
                <w:szCs w:val="20"/>
              </w:rPr>
              <w:t>Panellists were presented with the following options in relation to the suitable age range for stability footwear intervention DMD in Round 2.</w:t>
            </w:r>
          </w:p>
          <w:p w14:paraId="5A12B7C0"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1B2026CE" w14:textId="77777777" w:rsidR="00933690" w:rsidRPr="00933690" w:rsidRDefault="00933690" w:rsidP="00933690">
            <w:pPr>
              <w:rPr>
                <w:rFonts w:cstheme="minorHAnsi"/>
                <w:sz w:val="20"/>
                <w:szCs w:val="20"/>
              </w:rPr>
            </w:pPr>
          </w:p>
          <w:p w14:paraId="3B7D6F73"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68%</w:t>
            </w:r>
          </w:p>
          <w:p w14:paraId="5629549C" w14:textId="77777777" w:rsidR="00933690" w:rsidRPr="00933690" w:rsidRDefault="00933690" w:rsidP="00933690">
            <w:pPr>
              <w:rPr>
                <w:rFonts w:cstheme="minorHAnsi"/>
                <w:sz w:val="20"/>
                <w:szCs w:val="20"/>
              </w:rPr>
            </w:pPr>
            <w:r w:rsidRPr="00933690">
              <w:rPr>
                <w:rFonts w:cstheme="minorHAnsi"/>
                <w:sz w:val="20"/>
                <w:szCs w:val="20"/>
              </w:rPr>
              <w:t>Option 2, 1-18 years 8%</w:t>
            </w:r>
          </w:p>
          <w:p w14:paraId="0A9FC99B" w14:textId="77777777" w:rsidR="00933690" w:rsidRPr="00933690" w:rsidRDefault="00933690" w:rsidP="00933690">
            <w:pPr>
              <w:rPr>
                <w:rFonts w:cstheme="minorHAnsi"/>
                <w:sz w:val="20"/>
                <w:szCs w:val="20"/>
              </w:rPr>
            </w:pPr>
            <w:r w:rsidRPr="00933690">
              <w:rPr>
                <w:rFonts w:cstheme="minorHAnsi"/>
                <w:sz w:val="20"/>
                <w:szCs w:val="20"/>
              </w:rPr>
              <w:t>Option 3, 4-9 years 8%</w:t>
            </w:r>
          </w:p>
          <w:p w14:paraId="2F05E61F" w14:textId="77777777" w:rsidR="00933690" w:rsidRPr="00933690" w:rsidRDefault="00933690" w:rsidP="00933690">
            <w:pPr>
              <w:rPr>
                <w:rFonts w:cstheme="minorHAnsi"/>
                <w:sz w:val="20"/>
                <w:szCs w:val="20"/>
              </w:rPr>
            </w:pPr>
            <w:r w:rsidRPr="00933690">
              <w:rPr>
                <w:rFonts w:cstheme="minorHAnsi"/>
                <w:sz w:val="20"/>
                <w:szCs w:val="20"/>
              </w:rPr>
              <w:t>Option 4, 4-18 years 8%</w:t>
            </w:r>
          </w:p>
          <w:p w14:paraId="105A108D" w14:textId="77777777" w:rsidR="00933690" w:rsidRPr="00933690" w:rsidRDefault="00933690" w:rsidP="00933690">
            <w:pPr>
              <w:rPr>
                <w:rFonts w:cstheme="minorHAnsi"/>
                <w:sz w:val="20"/>
                <w:szCs w:val="20"/>
              </w:rPr>
            </w:pPr>
            <w:r w:rsidRPr="00933690">
              <w:rPr>
                <w:rFonts w:cstheme="minorHAnsi"/>
                <w:sz w:val="20"/>
                <w:szCs w:val="20"/>
              </w:rPr>
              <w:t>Option 5, N/A I do not feel this condition is suitable for stability footwear intervention 8%</w:t>
            </w:r>
          </w:p>
          <w:p w14:paraId="6A39AA2A" w14:textId="77777777" w:rsidR="00933690" w:rsidRPr="00933690" w:rsidRDefault="00933690" w:rsidP="00933690">
            <w:pPr>
              <w:rPr>
                <w:rFonts w:cstheme="minorHAnsi"/>
                <w:sz w:val="20"/>
                <w:szCs w:val="20"/>
              </w:rPr>
            </w:pPr>
          </w:p>
          <w:p w14:paraId="41420F42" w14:textId="77777777" w:rsidR="00933690" w:rsidRPr="00933690" w:rsidRDefault="00933690" w:rsidP="00933690">
            <w:pPr>
              <w:rPr>
                <w:rFonts w:cstheme="minorHAnsi"/>
                <w:sz w:val="20"/>
                <w:szCs w:val="20"/>
              </w:rPr>
            </w:pPr>
            <w:r w:rsidRPr="00933690">
              <w:rPr>
                <w:rFonts w:cstheme="minorHAnsi"/>
                <w:sz w:val="20"/>
                <w:szCs w:val="20"/>
              </w:rPr>
              <w:t>No specific panellist feedback was given to inform any further modification of these options. However, you may consider the distribution of the panel's response to either change or maintain your previous option.</w:t>
            </w:r>
          </w:p>
        </w:tc>
      </w:tr>
      <w:tr w:rsidR="00933690" w:rsidRPr="00933690" w14:paraId="137FF6E5" w14:textId="77777777" w:rsidTr="00933690">
        <w:trPr>
          <w:trHeight w:val="780"/>
        </w:trPr>
        <w:tc>
          <w:tcPr>
            <w:tcW w:w="1555" w:type="dxa"/>
          </w:tcPr>
          <w:p w14:paraId="064529E7"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266533C6" w14:textId="77777777" w:rsidR="00933690" w:rsidRPr="00933690" w:rsidRDefault="00933690" w:rsidP="00933690">
            <w:pPr>
              <w:rPr>
                <w:rFonts w:cstheme="minorHAnsi"/>
                <w:sz w:val="20"/>
                <w:szCs w:val="20"/>
              </w:rPr>
            </w:pPr>
            <w:r w:rsidRPr="00933690">
              <w:rPr>
                <w:rFonts w:cstheme="minorHAnsi"/>
                <w:sz w:val="20"/>
                <w:szCs w:val="20"/>
              </w:rPr>
              <w:t>Option1, Initiation and end points of treatment indicated by functional ability and the mobility needs of the child (potential or actual)</w:t>
            </w:r>
          </w:p>
        </w:tc>
      </w:tr>
      <w:tr w:rsidR="00933690" w:rsidRPr="00933690" w14:paraId="40FAE83E" w14:textId="77777777" w:rsidTr="00933690">
        <w:tc>
          <w:tcPr>
            <w:tcW w:w="1555" w:type="dxa"/>
          </w:tcPr>
          <w:p w14:paraId="2F2F5901"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46763C7A" w14:textId="77777777" w:rsidR="00933690" w:rsidRPr="00933690" w:rsidRDefault="00933690" w:rsidP="00933690">
            <w:pPr>
              <w:rPr>
                <w:rFonts w:cstheme="minorHAnsi"/>
                <w:sz w:val="20"/>
                <w:szCs w:val="20"/>
              </w:rPr>
            </w:pPr>
            <w:r w:rsidRPr="00933690">
              <w:rPr>
                <w:rFonts w:cstheme="minorHAnsi"/>
                <w:sz w:val="20"/>
                <w:szCs w:val="20"/>
              </w:rPr>
              <w:t>Option 2, 1-18 years</w:t>
            </w:r>
          </w:p>
        </w:tc>
      </w:tr>
      <w:tr w:rsidR="00933690" w:rsidRPr="00933690" w14:paraId="58622A88" w14:textId="77777777" w:rsidTr="00933690">
        <w:tc>
          <w:tcPr>
            <w:tcW w:w="1555" w:type="dxa"/>
          </w:tcPr>
          <w:p w14:paraId="74AC56C8"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128A22B5" w14:textId="77777777" w:rsidR="00933690" w:rsidRPr="00933690" w:rsidRDefault="00933690" w:rsidP="00933690">
            <w:pPr>
              <w:rPr>
                <w:rFonts w:cstheme="minorHAnsi"/>
                <w:sz w:val="20"/>
                <w:szCs w:val="20"/>
              </w:rPr>
            </w:pPr>
            <w:r w:rsidRPr="00933690">
              <w:rPr>
                <w:rFonts w:cstheme="minorHAnsi"/>
                <w:sz w:val="20"/>
                <w:szCs w:val="20"/>
              </w:rPr>
              <w:t>Option 3, 4-9 years</w:t>
            </w:r>
          </w:p>
        </w:tc>
      </w:tr>
      <w:tr w:rsidR="00933690" w:rsidRPr="00933690" w14:paraId="5853EE74" w14:textId="77777777" w:rsidTr="00933690">
        <w:tc>
          <w:tcPr>
            <w:tcW w:w="1555" w:type="dxa"/>
          </w:tcPr>
          <w:p w14:paraId="490686C3"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1A6CBB23" w14:textId="77777777" w:rsidR="00933690" w:rsidRPr="00933690" w:rsidRDefault="00933690" w:rsidP="00933690">
            <w:pPr>
              <w:rPr>
                <w:rFonts w:cstheme="minorHAnsi"/>
                <w:sz w:val="20"/>
                <w:szCs w:val="20"/>
              </w:rPr>
            </w:pPr>
            <w:r w:rsidRPr="00933690">
              <w:rPr>
                <w:rFonts w:cstheme="minorHAnsi"/>
                <w:sz w:val="20"/>
                <w:szCs w:val="20"/>
              </w:rPr>
              <w:t>Option 4, 4-18 years</w:t>
            </w:r>
          </w:p>
        </w:tc>
      </w:tr>
      <w:tr w:rsidR="00933690" w:rsidRPr="00933690" w14:paraId="46E55D72" w14:textId="77777777" w:rsidTr="00933690">
        <w:tc>
          <w:tcPr>
            <w:tcW w:w="1555" w:type="dxa"/>
          </w:tcPr>
          <w:p w14:paraId="26EFAF95"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542FBFFE" w14:textId="77777777" w:rsidR="00933690" w:rsidRPr="00933690" w:rsidRDefault="00933690" w:rsidP="00933690">
            <w:pPr>
              <w:rPr>
                <w:rFonts w:cstheme="minorHAnsi"/>
                <w:sz w:val="20"/>
                <w:szCs w:val="20"/>
              </w:rPr>
            </w:pPr>
            <w:r w:rsidRPr="00933690">
              <w:rPr>
                <w:rFonts w:cstheme="minorHAnsi"/>
                <w:sz w:val="20"/>
                <w:szCs w:val="20"/>
              </w:rPr>
              <w:t>Option 5, N/A I do not feel this condition is suitable for stability footwear intervention.</w:t>
            </w:r>
          </w:p>
        </w:tc>
      </w:tr>
    </w:tbl>
    <w:p w14:paraId="683EC703" w14:textId="77777777" w:rsidR="00933690" w:rsidRPr="00933690" w:rsidRDefault="00933690" w:rsidP="00933690">
      <w:pPr>
        <w:rPr>
          <w:sz w:val="20"/>
          <w:szCs w:val="20"/>
        </w:rPr>
      </w:pPr>
    </w:p>
    <w:p w14:paraId="4B65ADCF" w14:textId="77777777" w:rsidR="00933690" w:rsidRPr="00933690" w:rsidRDefault="00933690" w:rsidP="00933690">
      <w:pPr>
        <w:rPr>
          <w:sz w:val="20"/>
          <w:szCs w:val="20"/>
        </w:rPr>
      </w:pPr>
      <w:r w:rsidRPr="00933690">
        <w:rPr>
          <w:sz w:val="20"/>
          <w:szCs w:val="20"/>
        </w:rPr>
        <w:t>20)</w:t>
      </w:r>
    </w:p>
    <w:tbl>
      <w:tblPr>
        <w:tblStyle w:val="TableGrid"/>
        <w:tblW w:w="8784" w:type="dxa"/>
        <w:tblLayout w:type="fixed"/>
        <w:tblLook w:val="04A0" w:firstRow="1" w:lastRow="0" w:firstColumn="1" w:lastColumn="0" w:noHBand="0" w:noVBand="1"/>
      </w:tblPr>
      <w:tblGrid>
        <w:gridCol w:w="1711"/>
        <w:gridCol w:w="1054"/>
        <w:gridCol w:w="1055"/>
        <w:gridCol w:w="1246"/>
        <w:gridCol w:w="943"/>
        <w:gridCol w:w="1246"/>
        <w:gridCol w:w="785"/>
        <w:gridCol w:w="744"/>
      </w:tblGrid>
      <w:tr w:rsidR="00933690" w:rsidRPr="00933690" w14:paraId="44C00471" w14:textId="77777777" w:rsidTr="00474EB5">
        <w:tc>
          <w:tcPr>
            <w:tcW w:w="8784" w:type="dxa"/>
            <w:gridSpan w:val="8"/>
          </w:tcPr>
          <w:p w14:paraId="16C9B15F" w14:textId="77777777" w:rsidR="00933690" w:rsidRPr="00933690" w:rsidRDefault="00933690" w:rsidP="00933690">
            <w:pPr>
              <w:rPr>
                <w:sz w:val="20"/>
                <w:szCs w:val="20"/>
              </w:rPr>
            </w:pPr>
            <w:r w:rsidRPr="00933690">
              <w:rPr>
                <w:sz w:val="20"/>
                <w:szCs w:val="20"/>
              </w:rPr>
              <w:t>Panellists were asked to rank their agreement with the following statements in relation to the clinical outcomes that would be used to evaluate the effectiveness of "Off the Shelf" Stability footwear for children with DMD in Round 2:</w:t>
            </w:r>
          </w:p>
          <w:p w14:paraId="52A654D0"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52109E75" w14:textId="77777777" w:rsidR="00933690" w:rsidRPr="00933690" w:rsidRDefault="00933690" w:rsidP="00933690">
            <w:pPr>
              <w:rPr>
                <w:sz w:val="20"/>
                <w:szCs w:val="20"/>
              </w:rPr>
            </w:pPr>
          </w:p>
          <w:p w14:paraId="629BC1BF" w14:textId="77777777" w:rsidR="00933690" w:rsidRPr="00933690" w:rsidRDefault="00933690" w:rsidP="00933690">
            <w:pPr>
              <w:rPr>
                <w:sz w:val="20"/>
                <w:szCs w:val="20"/>
              </w:rPr>
            </w:pPr>
            <w:r w:rsidRPr="00933690">
              <w:rPr>
                <w:sz w:val="20"/>
                <w:szCs w:val="20"/>
              </w:rPr>
              <w:t>Passive Ankle ROM</w:t>
            </w:r>
          </w:p>
          <w:p w14:paraId="0C64B506" w14:textId="77777777" w:rsidR="00933690" w:rsidRPr="00933690" w:rsidRDefault="00933690" w:rsidP="00933690">
            <w:pPr>
              <w:rPr>
                <w:sz w:val="20"/>
                <w:szCs w:val="20"/>
              </w:rPr>
            </w:pPr>
            <w:r w:rsidRPr="00933690">
              <w:rPr>
                <w:sz w:val="20"/>
                <w:szCs w:val="20"/>
              </w:rPr>
              <w:t>Median level of Agreement 5 ("Somewhat Agree")</w:t>
            </w:r>
          </w:p>
          <w:p w14:paraId="0E816B98" w14:textId="77777777" w:rsidR="00933690" w:rsidRPr="00933690" w:rsidRDefault="00933690" w:rsidP="00933690">
            <w:pPr>
              <w:rPr>
                <w:sz w:val="20"/>
                <w:szCs w:val="20"/>
              </w:rPr>
            </w:pPr>
            <w:r w:rsidRPr="00933690">
              <w:rPr>
                <w:sz w:val="20"/>
                <w:szCs w:val="20"/>
              </w:rPr>
              <w:t>8% "Somewhat Disagree", 8% "Neutral", 61% "Somewhat Agree", 15% "Agree"</w:t>
            </w:r>
          </w:p>
          <w:p w14:paraId="1609537A" w14:textId="77777777" w:rsidR="00933690" w:rsidRPr="00933690" w:rsidRDefault="00933690" w:rsidP="00933690">
            <w:pPr>
              <w:rPr>
                <w:sz w:val="20"/>
                <w:szCs w:val="20"/>
              </w:rPr>
            </w:pPr>
            <w:r w:rsidRPr="00933690">
              <w:rPr>
                <w:sz w:val="20"/>
                <w:szCs w:val="20"/>
              </w:rPr>
              <w:t>8% Strongly Agree</w:t>
            </w:r>
          </w:p>
          <w:p w14:paraId="7ED43E11" w14:textId="77777777" w:rsidR="00933690" w:rsidRPr="00933690" w:rsidRDefault="00933690" w:rsidP="00933690">
            <w:pPr>
              <w:rPr>
                <w:sz w:val="20"/>
                <w:szCs w:val="20"/>
              </w:rPr>
            </w:pPr>
          </w:p>
          <w:p w14:paraId="2F5E0EB5" w14:textId="77777777" w:rsidR="00933690" w:rsidRPr="00933690" w:rsidRDefault="00933690" w:rsidP="00933690">
            <w:pPr>
              <w:rPr>
                <w:sz w:val="20"/>
                <w:szCs w:val="20"/>
              </w:rPr>
            </w:pPr>
            <w:r w:rsidRPr="00933690">
              <w:rPr>
                <w:sz w:val="20"/>
                <w:szCs w:val="20"/>
              </w:rPr>
              <w:t>Kinematics: Optimising gait movement patterns  (Foot and Ankle)</w:t>
            </w:r>
          </w:p>
          <w:p w14:paraId="46670B66" w14:textId="77777777" w:rsidR="00933690" w:rsidRPr="00933690" w:rsidRDefault="00933690" w:rsidP="00933690">
            <w:pPr>
              <w:rPr>
                <w:sz w:val="20"/>
                <w:szCs w:val="20"/>
              </w:rPr>
            </w:pPr>
            <w:r w:rsidRPr="00933690">
              <w:rPr>
                <w:sz w:val="20"/>
                <w:szCs w:val="20"/>
              </w:rPr>
              <w:t>Median level of Agreement 6 ("Agree")</w:t>
            </w:r>
          </w:p>
          <w:p w14:paraId="7A2D1321" w14:textId="77777777" w:rsidR="00933690" w:rsidRPr="00933690" w:rsidRDefault="00933690" w:rsidP="00933690">
            <w:pPr>
              <w:rPr>
                <w:sz w:val="20"/>
                <w:szCs w:val="20"/>
              </w:rPr>
            </w:pPr>
            <w:r w:rsidRPr="00933690">
              <w:rPr>
                <w:sz w:val="20"/>
                <w:szCs w:val="20"/>
              </w:rPr>
              <w:t>23% "Somewhat Agree", 54% "Agree", 23% "Strongly Agree"</w:t>
            </w:r>
          </w:p>
          <w:p w14:paraId="2E43D958" w14:textId="77777777" w:rsidR="00933690" w:rsidRPr="00933690" w:rsidRDefault="00933690" w:rsidP="00933690">
            <w:pPr>
              <w:rPr>
                <w:sz w:val="20"/>
                <w:szCs w:val="20"/>
              </w:rPr>
            </w:pPr>
            <w:r w:rsidRPr="00933690">
              <w:rPr>
                <w:sz w:val="20"/>
                <w:szCs w:val="20"/>
              </w:rPr>
              <w:t>A consensus was reached for this statement.</w:t>
            </w:r>
          </w:p>
          <w:p w14:paraId="7BF5BE49" w14:textId="77777777" w:rsidR="00933690" w:rsidRPr="00933690" w:rsidRDefault="00933690" w:rsidP="00933690">
            <w:pPr>
              <w:rPr>
                <w:sz w:val="20"/>
                <w:szCs w:val="20"/>
              </w:rPr>
            </w:pPr>
          </w:p>
          <w:p w14:paraId="1D91F500" w14:textId="77777777" w:rsidR="00933690" w:rsidRPr="00933690" w:rsidRDefault="00933690" w:rsidP="00933690">
            <w:pPr>
              <w:rPr>
                <w:sz w:val="20"/>
                <w:szCs w:val="20"/>
              </w:rPr>
            </w:pPr>
            <w:r w:rsidRPr="00933690">
              <w:rPr>
                <w:sz w:val="20"/>
                <w:szCs w:val="20"/>
              </w:rPr>
              <w:t>Kinetic: In-shoe pressure measurement (Heel and Forefoot loading)</w:t>
            </w:r>
          </w:p>
          <w:p w14:paraId="0370CBDB" w14:textId="77777777" w:rsidR="00933690" w:rsidRPr="00933690" w:rsidRDefault="00933690" w:rsidP="00933690">
            <w:pPr>
              <w:rPr>
                <w:sz w:val="20"/>
                <w:szCs w:val="20"/>
              </w:rPr>
            </w:pPr>
            <w:r w:rsidRPr="00933690">
              <w:rPr>
                <w:sz w:val="20"/>
                <w:szCs w:val="20"/>
              </w:rPr>
              <w:t>Median level of Agreement 5 ("Somewhat Agree")</w:t>
            </w:r>
          </w:p>
          <w:p w14:paraId="194955A5" w14:textId="77777777" w:rsidR="00933690" w:rsidRPr="00933690" w:rsidRDefault="00933690" w:rsidP="00933690">
            <w:pPr>
              <w:rPr>
                <w:sz w:val="20"/>
                <w:szCs w:val="20"/>
              </w:rPr>
            </w:pPr>
            <w:r w:rsidRPr="00933690">
              <w:rPr>
                <w:sz w:val="20"/>
                <w:szCs w:val="20"/>
              </w:rPr>
              <w:t>8% "Somewhat Disagree", 16% "Neutral", 30% "Somewhat Agree", 30% "Agree"</w:t>
            </w:r>
          </w:p>
          <w:p w14:paraId="2D67608D" w14:textId="77777777" w:rsidR="00933690" w:rsidRPr="00933690" w:rsidRDefault="00933690" w:rsidP="00933690">
            <w:pPr>
              <w:rPr>
                <w:sz w:val="20"/>
                <w:szCs w:val="20"/>
              </w:rPr>
            </w:pPr>
            <w:r w:rsidRPr="00933690">
              <w:rPr>
                <w:sz w:val="20"/>
                <w:szCs w:val="20"/>
              </w:rPr>
              <w:t>16% "Strongly Agree"</w:t>
            </w:r>
          </w:p>
          <w:p w14:paraId="71EFD13E" w14:textId="77777777" w:rsidR="00933690" w:rsidRPr="00933690" w:rsidRDefault="00933690" w:rsidP="00933690">
            <w:pPr>
              <w:rPr>
                <w:sz w:val="20"/>
                <w:szCs w:val="20"/>
              </w:rPr>
            </w:pPr>
          </w:p>
          <w:p w14:paraId="183B376E" w14:textId="77777777" w:rsidR="00933690" w:rsidRPr="00933690" w:rsidRDefault="00933690" w:rsidP="00933690">
            <w:pPr>
              <w:rPr>
                <w:sz w:val="20"/>
                <w:szCs w:val="20"/>
              </w:rPr>
            </w:pPr>
            <w:r w:rsidRPr="00933690">
              <w:rPr>
                <w:sz w:val="20"/>
                <w:szCs w:val="20"/>
              </w:rPr>
              <w:t>Spatiotemporal: Increased walking  velocity, 6MWT, TUG, stride length, cadence</w:t>
            </w:r>
          </w:p>
          <w:p w14:paraId="32CA2CD6" w14:textId="77777777" w:rsidR="00933690" w:rsidRPr="00933690" w:rsidRDefault="00933690" w:rsidP="00933690">
            <w:pPr>
              <w:rPr>
                <w:sz w:val="20"/>
                <w:szCs w:val="20"/>
              </w:rPr>
            </w:pPr>
            <w:r w:rsidRPr="00933690">
              <w:rPr>
                <w:sz w:val="20"/>
                <w:szCs w:val="20"/>
              </w:rPr>
              <w:t>Median level of Agreement 6 ("Agree")</w:t>
            </w:r>
          </w:p>
          <w:p w14:paraId="1126D839" w14:textId="77777777" w:rsidR="00933690" w:rsidRPr="00933690" w:rsidRDefault="00933690" w:rsidP="00933690">
            <w:pPr>
              <w:rPr>
                <w:sz w:val="20"/>
                <w:szCs w:val="20"/>
              </w:rPr>
            </w:pPr>
            <w:r w:rsidRPr="00933690">
              <w:rPr>
                <w:sz w:val="20"/>
                <w:szCs w:val="20"/>
              </w:rPr>
              <w:t>8% "Neutral", 15% "Somewhat Agree", 54% "Agree", 23% "Strongly Agree"</w:t>
            </w:r>
          </w:p>
          <w:p w14:paraId="1A41CB51" w14:textId="77777777" w:rsidR="00933690" w:rsidRPr="00933690" w:rsidRDefault="00933690" w:rsidP="00933690">
            <w:pPr>
              <w:rPr>
                <w:sz w:val="20"/>
                <w:szCs w:val="20"/>
              </w:rPr>
            </w:pPr>
            <w:r w:rsidRPr="00933690">
              <w:rPr>
                <w:sz w:val="20"/>
                <w:szCs w:val="20"/>
              </w:rPr>
              <w:t xml:space="preserve">A consensus was reached for this statement </w:t>
            </w:r>
          </w:p>
          <w:p w14:paraId="69219646" w14:textId="77777777" w:rsidR="00933690" w:rsidRPr="00933690" w:rsidRDefault="00933690" w:rsidP="00933690">
            <w:pPr>
              <w:rPr>
                <w:sz w:val="20"/>
                <w:szCs w:val="20"/>
              </w:rPr>
            </w:pPr>
          </w:p>
          <w:p w14:paraId="488EEFF1" w14:textId="77777777" w:rsidR="00933690" w:rsidRPr="00933690" w:rsidRDefault="00933690" w:rsidP="00933690">
            <w:pPr>
              <w:rPr>
                <w:sz w:val="20"/>
                <w:szCs w:val="20"/>
              </w:rPr>
            </w:pPr>
            <w:r w:rsidRPr="00933690">
              <w:rPr>
                <w:sz w:val="20"/>
                <w:szCs w:val="20"/>
              </w:rPr>
              <w:t>Gross motor proficiency: four square step test</w:t>
            </w:r>
          </w:p>
          <w:p w14:paraId="2E97DBB3" w14:textId="77777777" w:rsidR="00933690" w:rsidRPr="00933690" w:rsidRDefault="00933690" w:rsidP="00933690">
            <w:pPr>
              <w:rPr>
                <w:sz w:val="20"/>
                <w:szCs w:val="20"/>
              </w:rPr>
            </w:pPr>
            <w:r w:rsidRPr="00933690">
              <w:rPr>
                <w:sz w:val="20"/>
                <w:szCs w:val="20"/>
              </w:rPr>
              <w:t>Median level of Agreement 6 ("Agree")</w:t>
            </w:r>
          </w:p>
          <w:p w14:paraId="12D43221" w14:textId="77777777" w:rsidR="00933690" w:rsidRPr="00933690" w:rsidRDefault="00933690" w:rsidP="00933690">
            <w:pPr>
              <w:rPr>
                <w:sz w:val="20"/>
                <w:szCs w:val="20"/>
              </w:rPr>
            </w:pPr>
            <w:r w:rsidRPr="00933690">
              <w:rPr>
                <w:sz w:val="20"/>
                <w:szCs w:val="20"/>
              </w:rPr>
              <w:t>15% "Neutral", 31% "Somewhat Agree", 46% "Agree", 8% "Strongly Agree"</w:t>
            </w:r>
          </w:p>
          <w:p w14:paraId="7193D621" w14:textId="77777777" w:rsidR="00933690" w:rsidRPr="00933690" w:rsidRDefault="00933690" w:rsidP="00933690">
            <w:pPr>
              <w:rPr>
                <w:sz w:val="20"/>
                <w:szCs w:val="20"/>
              </w:rPr>
            </w:pPr>
          </w:p>
          <w:p w14:paraId="4F8AAE64" w14:textId="77777777" w:rsidR="00933690" w:rsidRPr="00933690" w:rsidRDefault="00933690" w:rsidP="00933690">
            <w:pPr>
              <w:rPr>
                <w:sz w:val="20"/>
                <w:szCs w:val="20"/>
              </w:rPr>
            </w:pPr>
            <w:r w:rsidRPr="00933690">
              <w:rPr>
                <w:sz w:val="20"/>
                <w:szCs w:val="20"/>
              </w:rPr>
              <w:t>Gross motor proficiency: Number of falls</w:t>
            </w:r>
          </w:p>
          <w:p w14:paraId="16511CA7" w14:textId="77777777" w:rsidR="00933690" w:rsidRPr="00933690" w:rsidRDefault="00933690" w:rsidP="00933690">
            <w:pPr>
              <w:rPr>
                <w:sz w:val="20"/>
                <w:szCs w:val="20"/>
              </w:rPr>
            </w:pPr>
            <w:r w:rsidRPr="00933690">
              <w:rPr>
                <w:sz w:val="20"/>
                <w:szCs w:val="20"/>
              </w:rPr>
              <w:t>Median level of Agreement 6 ("Agree")</w:t>
            </w:r>
          </w:p>
          <w:p w14:paraId="40C502D7" w14:textId="77777777" w:rsidR="00933690" w:rsidRPr="00933690" w:rsidRDefault="00933690" w:rsidP="00933690">
            <w:pPr>
              <w:rPr>
                <w:sz w:val="20"/>
                <w:szCs w:val="20"/>
              </w:rPr>
            </w:pPr>
            <w:r w:rsidRPr="00933690">
              <w:rPr>
                <w:sz w:val="20"/>
                <w:szCs w:val="20"/>
              </w:rPr>
              <w:t>8% "Neutral", 15% "Somewhat Agree", 69% "Agree", 8% "Strongly Agree"</w:t>
            </w:r>
          </w:p>
          <w:p w14:paraId="610AD994" w14:textId="77777777" w:rsidR="00933690" w:rsidRPr="00933690" w:rsidRDefault="00933690" w:rsidP="00933690">
            <w:pPr>
              <w:rPr>
                <w:sz w:val="20"/>
                <w:szCs w:val="20"/>
              </w:rPr>
            </w:pPr>
            <w:r w:rsidRPr="00933690">
              <w:rPr>
                <w:sz w:val="20"/>
                <w:szCs w:val="20"/>
              </w:rPr>
              <w:t xml:space="preserve">A consensus was reached for this statement </w:t>
            </w:r>
          </w:p>
          <w:p w14:paraId="7849FD0C" w14:textId="77777777" w:rsidR="00933690" w:rsidRPr="00933690" w:rsidRDefault="00933690" w:rsidP="00933690">
            <w:pPr>
              <w:rPr>
                <w:sz w:val="20"/>
                <w:szCs w:val="20"/>
              </w:rPr>
            </w:pPr>
          </w:p>
          <w:p w14:paraId="497D9FFB" w14:textId="77777777" w:rsidR="00933690" w:rsidRPr="00933690" w:rsidRDefault="00933690" w:rsidP="00933690">
            <w:pPr>
              <w:rPr>
                <w:sz w:val="20"/>
                <w:szCs w:val="20"/>
              </w:rPr>
            </w:pPr>
            <w:r w:rsidRPr="00933690">
              <w:rPr>
                <w:sz w:val="20"/>
                <w:szCs w:val="20"/>
              </w:rPr>
              <w:t>QoL: Pain</w:t>
            </w:r>
          </w:p>
          <w:p w14:paraId="736F4C4D" w14:textId="77777777" w:rsidR="00933690" w:rsidRPr="00933690" w:rsidRDefault="00933690" w:rsidP="00933690">
            <w:pPr>
              <w:rPr>
                <w:sz w:val="20"/>
                <w:szCs w:val="20"/>
              </w:rPr>
            </w:pPr>
            <w:r w:rsidRPr="00933690">
              <w:rPr>
                <w:sz w:val="20"/>
                <w:szCs w:val="20"/>
              </w:rPr>
              <w:t>Median level of Agreement 6 ("Agree")</w:t>
            </w:r>
          </w:p>
          <w:p w14:paraId="0FCF2A4D" w14:textId="77777777" w:rsidR="00933690" w:rsidRPr="00933690" w:rsidRDefault="00933690" w:rsidP="00933690">
            <w:pPr>
              <w:rPr>
                <w:sz w:val="20"/>
                <w:szCs w:val="20"/>
              </w:rPr>
            </w:pPr>
            <w:r w:rsidRPr="00933690">
              <w:rPr>
                <w:sz w:val="20"/>
                <w:szCs w:val="20"/>
              </w:rPr>
              <w:t>8% "Neutral", 8% "Somewhat Agree", 76% "Agree", 8% "Strongly Agree"</w:t>
            </w:r>
          </w:p>
          <w:p w14:paraId="1996770F" w14:textId="77777777" w:rsidR="00933690" w:rsidRPr="00933690" w:rsidRDefault="00933690" w:rsidP="00933690">
            <w:pPr>
              <w:rPr>
                <w:sz w:val="20"/>
                <w:szCs w:val="20"/>
              </w:rPr>
            </w:pPr>
            <w:r w:rsidRPr="00933690">
              <w:rPr>
                <w:sz w:val="20"/>
                <w:szCs w:val="20"/>
              </w:rPr>
              <w:t xml:space="preserve">A consensus was reached for this statement </w:t>
            </w:r>
          </w:p>
          <w:p w14:paraId="3C623EEF" w14:textId="77777777" w:rsidR="00933690" w:rsidRPr="00933690" w:rsidRDefault="00933690" w:rsidP="00933690">
            <w:pPr>
              <w:rPr>
                <w:sz w:val="20"/>
                <w:szCs w:val="20"/>
              </w:rPr>
            </w:pPr>
          </w:p>
          <w:p w14:paraId="2015316A" w14:textId="77777777" w:rsidR="00933690" w:rsidRPr="00933690" w:rsidRDefault="00933690" w:rsidP="00933690">
            <w:pPr>
              <w:rPr>
                <w:sz w:val="20"/>
                <w:szCs w:val="20"/>
              </w:rPr>
            </w:pPr>
            <w:r w:rsidRPr="00933690">
              <w:rPr>
                <w:sz w:val="20"/>
                <w:szCs w:val="20"/>
              </w:rPr>
              <w:t>QoL: ADL (daily mobility and social interaction)</w:t>
            </w:r>
          </w:p>
          <w:p w14:paraId="68157A22" w14:textId="77777777" w:rsidR="00933690" w:rsidRPr="00933690" w:rsidRDefault="00933690" w:rsidP="00933690">
            <w:pPr>
              <w:rPr>
                <w:sz w:val="20"/>
                <w:szCs w:val="20"/>
              </w:rPr>
            </w:pPr>
            <w:r w:rsidRPr="00933690">
              <w:rPr>
                <w:sz w:val="20"/>
                <w:szCs w:val="20"/>
              </w:rPr>
              <w:t>Median level of Agreement 6 ("Agree")</w:t>
            </w:r>
          </w:p>
          <w:p w14:paraId="1AFB6742" w14:textId="77777777" w:rsidR="00933690" w:rsidRPr="00933690" w:rsidRDefault="00933690" w:rsidP="00933690">
            <w:pPr>
              <w:rPr>
                <w:sz w:val="20"/>
                <w:szCs w:val="20"/>
              </w:rPr>
            </w:pPr>
            <w:r w:rsidRPr="00933690">
              <w:rPr>
                <w:sz w:val="20"/>
                <w:szCs w:val="20"/>
              </w:rPr>
              <w:t>15% "Somewhat Agree", 70% "Agree", 15% "Strongly Agree"</w:t>
            </w:r>
          </w:p>
          <w:p w14:paraId="39B520F3" w14:textId="77777777" w:rsidR="00933690" w:rsidRPr="00933690" w:rsidRDefault="00933690" w:rsidP="00933690">
            <w:pPr>
              <w:rPr>
                <w:sz w:val="20"/>
                <w:szCs w:val="20"/>
              </w:rPr>
            </w:pPr>
            <w:r w:rsidRPr="00933690">
              <w:rPr>
                <w:sz w:val="20"/>
                <w:szCs w:val="20"/>
              </w:rPr>
              <w:t>A consensus was reached for this statement</w:t>
            </w:r>
          </w:p>
          <w:p w14:paraId="74BDD92D" w14:textId="77777777" w:rsidR="00933690" w:rsidRPr="00933690" w:rsidRDefault="00933690" w:rsidP="00933690">
            <w:pPr>
              <w:rPr>
                <w:sz w:val="20"/>
                <w:szCs w:val="20"/>
              </w:rPr>
            </w:pPr>
          </w:p>
          <w:p w14:paraId="32417774" w14:textId="77777777" w:rsidR="00933690" w:rsidRPr="00933690" w:rsidRDefault="00933690" w:rsidP="00933690">
            <w:pPr>
              <w:rPr>
                <w:sz w:val="20"/>
                <w:szCs w:val="20"/>
              </w:rPr>
            </w:pPr>
            <w:r w:rsidRPr="00933690">
              <w:rPr>
                <w:sz w:val="20"/>
                <w:szCs w:val="20"/>
              </w:rPr>
              <w:t>Panellist feedback suggested the following modifications to the outcomes.</w:t>
            </w:r>
          </w:p>
          <w:p w14:paraId="14906A65" w14:textId="77777777" w:rsidR="00933690" w:rsidRPr="00933690" w:rsidRDefault="00933690" w:rsidP="00933690">
            <w:pPr>
              <w:rPr>
                <w:sz w:val="20"/>
                <w:szCs w:val="20"/>
              </w:rPr>
            </w:pPr>
            <w:r w:rsidRPr="00933690">
              <w:rPr>
                <w:sz w:val="20"/>
                <w:szCs w:val="20"/>
              </w:rPr>
              <w:t>Use weight bearing lunge test to measure Ankle ROM in addition to Passive ROM in children who can get their heel to the floor. Consider adding the 10-meter walk test as a valid spatiotemporal measure. A pragmatic point was raised in relation to degenerative conditions and outcomes, in that they need to consider the stage of the condition in light of the capability of the child to perform the tasks required. No specific panellist feedback was given to inform further modification of the other outcomes that did not reach consensus. However, you may consider the distribution of the panel's response to either change or maintain your previous choice.</w:t>
            </w:r>
          </w:p>
          <w:p w14:paraId="034E6296" w14:textId="77777777" w:rsidR="00933690" w:rsidRPr="00933690" w:rsidRDefault="00933690" w:rsidP="00933690">
            <w:pPr>
              <w:rPr>
                <w:sz w:val="20"/>
                <w:szCs w:val="20"/>
              </w:rPr>
            </w:pPr>
          </w:p>
          <w:p w14:paraId="7128C950"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12D99BDD" w14:textId="77777777" w:rsidTr="00474EB5">
        <w:tc>
          <w:tcPr>
            <w:tcW w:w="1711" w:type="dxa"/>
            <w:vMerge w:val="restart"/>
          </w:tcPr>
          <w:p w14:paraId="15772FB5" w14:textId="77777777" w:rsidR="00933690" w:rsidRPr="00933690" w:rsidRDefault="00933690" w:rsidP="00933690">
            <w:pPr>
              <w:jc w:val="both"/>
              <w:rPr>
                <w:sz w:val="20"/>
                <w:szCs w:val="20"/>
              </w:rPr>
            </w:pPr>
          </w:p>
        </w:tc>
        <w:tc>
          <w:tcPr>
            <w:tcW w:w="1054" w:type="dxa"/>
          </w:tcPr>
          <w:p w14:paraId="186DDF44" w14:textId="77777777" w:rsidR="00933690" w:rsidRPr="00933690" w:rsidRDefault="00933690" w:rsidP="00933690">
            <w:pPr>
              <w:jc w:val="both"/>
              <w:rPr>
                <w:sz w:val="20"/>
                <w:szCs w:val="20"/>
              </w:rPr>
            </w:pPr>
            <w:r w:rsidRPr="00933690">
              <w:rPr>
                <w:sz w:val="20"/>
                <w:szCs w:val="20"/>
              </w:rPr>
              <w:t>Strongly Disagree</w:t>
            </w:r>
          </w:p>
        </w:tc>
        <w:tc>
          <w:tcPr>
            <w:tcW w:w="1055" w:type="dxa"/>
          </w:tcPr>
          <w:p w14:paraId="4A1AE322" w14:textId="77777777" w:rsidR="00933690" w:rsidRPr="00933690" w:rsidRDefault="00933690" w:rsidP="00933690">
            <w:pPr>
              <w:jc w:val="both"/>
              <w:rPr>
                <w:sz w:val="20"/>
                <w:szCs w:val="20"/>
              </w:rPr>
            </w:pPr>
            <w:r w:rsidRPr="00933690">
              <w:rPr>
                <w:sz w:val="20"/>
                <w:szCs w:val="20"/>
              </w:rPr>
              <w:t>Disagree</w:t>
            </w:r>
          </w:p>
        </w:tc>
        <w:tc>
          <w:tcPr>
            <w:tcW w:w="1246" w:type="dxa"/>
          </w:tcPr>
          <w:p w14:paraId="0488685F" w14:textId="77777777" w:rsidR="00933690" w:rsidRPr="00933690" w:rsidRDefault="00933690" w:rsidP="00933690">
            <w:pPr>
              <w:jc w:val="both"/>
              <w:rPr>
                <w:sz w:val="20"/>
                <w:szCs w:val="20"/>
              </w:rPr>
            </w:pPr>
            <w:r w:rsidRPr="00933690">
              <w:rPr>
                <w:sz w:val="20"/>
                <w:szCs w:val="20"/>
              </w:rPr>
              <w:t>Somewhat Disagree</w:t>
            </w:r>
          </w:p>
        </w:tc>
        <w:tc>
          <w:tcPr>
            <w:tcW w:w="943" w:type="dxa"/>
          </w:tcPr>
          <w:p w14:paraId="0018AFE6" w14:textId="77777777" w:rsidR="00933690" w:rsidRPr="00933690" w:rsidRDefault="00933690" w:rsidP="00933690">
            <w:pPr>
              <w:jc w:val="both"/>
              <w:rPr>
                <w:sz w:val="20"/>
                <w:szCs w:val="20"/>
              </w:rPr>
            </w:pPr>
            <w:r w:rsidRPr="00933690">
              <w:rPr>
                <w:sz w:val="20"/>
                <w:szCs w:val="20"/>
              </w:rPr>
              <w:t>Neutral</w:t>
            </w:r>
          </w:p>
        </w:tc>
        <w:tc>
          <w:tcPr>
            <w:tcW w:w="1246" w:type="dxa"/>
          </w:tcPr>
          <w:p w14:paraId="4E20C48C" w14:textId="77777777" w:rsidR="00933690" w:rsidRPr="00933690" w:rsidRDefault="00933690" w:rsidP="00933690">
            <w:pPr>
              <w:jc w:val="both"/>
              <w:rPr>
                <w:sz w:val="20"/>
                <w:szCs w:val="20"/>
              </w:rPr>
            </w:pPr>
            <w:r w:rsidRPr="00933690">
              <w:rPr>
                <w:sz w:val="20"/>
                <w:szCs w:val="20"/>
              </w:rPr>
              <w:t>Somewhat Agree</w:t>
            </w:r>
          </w:p>
        </w:tc>
        <w:tc>
          <w:tcPr>
            <w:tcW w:w="785" w:type="dxa"/>
          </w:tcPr>
          <w:p w14:paraId="5A211F54" w14:textId="77777777" w:rsidR="00933690" w:rsidRPr="00933690" w:rsidRDefault="00933690" w:rsidP="00933690">
            <w:pPr>
              <w:jc w:val="both"/>
              <w:rPr>
                <w:sz w:val="20"/>
                <w:szCs w:val="20"/>
              </w:rPr>
            </w:pPr>
            <w:r w:rsidRPr="00933690">
              <w:rPr>
                <w:sz w:val="20"/>
                <w:szCs w:val="20"/>
              </w:rPr>
              <w:t>Agree</w:t>
            </w:r>
          </w:p>
        </w:tc>
        <w:tc>
          <w:tcPr>
            <w:tcW w:w="744" w:type="dxa"/>
          </w:tcPr>
          <w:p w14:paraId="43BBB348" w14:textId="77777777" w:rsidR="00933690" w:rsidRPr="00933690" w:rsidRDefault="00933690" w:rsidP="00933690">
            <w:pPr>
              <w:jc w:val="both"/>
              <w:rPr>
                <w:sz w:val="20"/>
                <w:szCs w:val="20"/>
              </w:rPr>
            </w:pPr>
            <w:r w:rsidRPr="00933690">
              <w:rPr>
                <w:sz w:val="20"/>
                <w:szCs w:val="20"/>
              </w:rPr>
              <w:t>Strongly Agree</w:t>
            </w:r>
          </w:p>
        </w:tc>
      </w:tr>
      <w:tr w:rsidR="00933690" w:rsidRPr="00933690" w14:paraId="37265B74" w14:textId="77777777" w:rsidTr="00474EB5">
        <w:tc>
          <w:tcPr>
            <w:tcW w:w="1711" w:type="dxa"/>
            <w:vMerge/>
          </w:tcPr>
          <w:p w14:paraId="413D246F" w14:textId="77777777" w:rsidR="00933690" w:rsidRPr="00933690" w:rsidRDefault="00933690" w:rsidP="00933690">
            <w:pPr>
              <w:jc w:val="center"/>
              <w:rPr>
                <w:sz w:val="20"/>
                <w:szCs w:val="20"/>
              </w:rPr>
            </w:pPr>
          </w:p>
        </w:tc>
        <w:tc>
          <w:tcPr>
            <w:tcW w:w="1054" w:type="dxa"/>
          </w:tcPr>
          <w:p w14:paraId="61AB842C" w14:textId="77777777" w:rsidR="00933690" w:rsidRPr="00933690" w:rsidRDefault="00933690" w:rsidP="00933690">
            <w:pPr>
              <w:jc w:val="center"/>
              <w:rPr>
                <w:sz w:val="20"/>
                <w:szCs w:val="20"/>
              </w:rPr>
            </w:pPr>
            <w:r w:rsidRPr="00933690">
              <w:rPr>
                <w:sz w:val="20"/>
                <w:szCs w:val="20"/>
              </w:rPr>
              <w:t>1</w:t>
            </w:r>
          </w:p>
        </w:tc>
        <w:tc>
          <w:tcPr>
            <w:tcW w:w="1055" w:type="dxa"/>
          </w:tcPr>
          <w:p w14:paraId="0BFA81A0" w14:textId="77777777" w:rsidR="00933690" w:rsidRPr="00933690" w:rsidRDefault="00933690" w:rsidP="00933690">
            <w:pPr>
              <w:jc w:val="center"/>
              <w:rPr>
                <w:sz w:val="20"/>
                <w:szCs w:val="20"/>
              </w:rPr>
            </w:pPr>
            <w:r w:rsidRPr="00933690">
              <w:rPr>
                <w:sz w:val="20"/>
                <w:szCs w:val="20"/>
              </w:rPr>
              <w:t>2</w:t>
            </w:r>
          </w:p>
        </w:tc>
        <w:tc>
          <w:tcPr>
            <w:tcW w:w="1246" w:type="dxa"/>
          </w:tcPr>
          <w:p w14:paraId="244B9159" w14:textId="77777777" w:rsidR="00933690" w:rsidRPr="00933690" w:rsidRDefault="00933690" w:rsidP="00933690">
            <w:pPr>
              <w:jc w:val="center"/>
              <w:rPr>
                <w:sz w:val="20"/>
                <w:szCs w:val="20"/>
              </w:rPr>
            </w:pPr>
            <w:r w:rsidRPr="00933690">
              <w:rPr>
                <w:sz w:val="20"/>
                <w:szCs w:val="20"/>
              </w:rPr>
              <w:t>3</w:t>
            </w:r>
          </w:p>
        </w:tc>
        <w:tc>
          <w:tcPr>
            <w:tcW w:w="943" w:type="dxa"/>
          </w:tcPr>
          <w:p w14:paraId="0213BBFB" w14:textId="77777777" w:rsidR="00933690" w:rsidRPr="00933690" w:rsidRDefault="00933690" w:rsidP="00933690">
            <w:pPr>
              <w:jc w:val="center"/>
              <w:rPr>
                <w:sz w:val="20"/>
                <w:szCs w:val="20"/>
              </w:rPr>
            </w:pPr>
            <w:r w:rsidRPr="00933690">
              <w:rPr>
                <w:sz w:val="20"/>
                <w:szCs w:val="20"/>
              </w:rPr>
              <w:t>4</w:t>
            </w:r>
          </w:p>
        </w:tc>
        <w:tc>
          <w:tcPr>
            <w:tcW w:w="1246" w:type="dxa"/>
          </w:tcPr>
          <w:p w14:paraId="4A1F4BF3" w14:textId="77777777" w:rsidR="00933690" w:rsidRPr="00933690" w:rsidRDefault="00933690" w:rsidP="00933690">
            <w:pPr>
              <w:jc w:val="center"/>
              <w:rPr>
                <w:sz w:val="20"/>
                <w:szCs w:val="20"/>
              </w:rPr>
            </w:pPr>
            <w:r w:rsidRPr="00933690">
              <w:rPr>
                <w:sz w:val="20"/>
                <w:szCs w:val="20"/>
              </w:rPr>
              <w:t>5</w:t>
            </w:r>
          </w:p>
        </w:tc>
        <w:tc>
          <w:tcPr>
            <w:tcW w:w="785" w:type="dxa"/>
          </w:tcPr>
          <w:p w14:paraId="2DB172DC" w14:textId="77777777" w:rsidR="00933690" w:rsidRPr="00933690" w:rsidRDefault="00933690" w:rsidP="00933690">
            <w:pPr>
              <w:jc w:val="center"/>
              <w:rPr>
                <w:sz w:val="20"/>
                <w:szCs w:val="20"/>
              </w:rPr>
            </w:pPr>
            <w:r w:rsidRPr="00933690">
              <w:rPr>
                <w:sz w:val="20"/>
                <w:szCs w:val="20"/>
              </w:rPr>
              <w:t>6</w:t>
            </w:r>
          </w:p>
        </w:tc>
        <w:tc>
          <w:tcPr>
            <w:tcW w:w="744" w:type="dxa"/>
          </w:tcPr>
          <w:p w14:paraId="0B903AA4" w14:textId="77777777" w:rsidR="00933690" w:rsidRPr="00933690" w:rsidRDefault="00933690" w:rsidP="00933690">
            <w:pPr>
              <w:jc w:val="center"/>
              <w:rPr>
                <w:sz w:val="20"/>
                <w:szCs w:val="20"/>
              </w:rPr>
            </w:pPr>
            <w:r w:rsidRPr="00933690">
              <w:rPr>
                <w:sz w:val="20"/>
                <w:szCs w:val="20"/>
              </w:rPr>
              <w:t>7</w:t>
            </w:r>
          </w:p>
        </w:tc>
      </w:tr>
      <w:tr w:rsidR="00933690" w:rsidRPr="00933690" w14:paraId="184BAFBA" w14:textId="77777777" w:rsidTr="00474EB5">
        <w:tc>
          <w:tcPr>
            <w:tcW w:w="1711" w:type="dxa"/>
          </w:tcPr>
          <w:p w14:paraId="558F3B9E" w14:textId="77777777" w:rsidR="00933690" w:rsidRPr="00933690" w:rsidRDefault="00933690" w:rsidP="00933690">
            <w:pPr>
              <w:rPr>
                <w:sz w:val="20"/>
                <w:szCs w:val="20"/>
              </w:rPr>
            </w:pPr>
            <w:r w:rsidRPr="00933690">
              <w:rPr>
                <w:sz w:val="20"/>
                <w:szCs w:val="20"/>
              </w:rPr>
              <w:t>Passive Ankle ROM measured with knee flexed and extended within child's limits</w:t>
            </w:r>
          </w:p>
        </w:tc>
        <w:tc>
          <w:tcPr>
            <w:tcW w:w="1054" w:type="dxa"/>
          </w:tcPr>
          <w:p w14:paraId="72EF0B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5793EF5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615290E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378F0BF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05CB1F8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5C866B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2BC74FC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7CE62357" w14:textId="77777777" w:rsidTr="00474EB5">
        <w:tc>
          <w:tcPr>
            <w:tcW w:w="1711" w:type="dxa"/>
          </w:tcPr>
          <w:p w14:paraId="2AA13BC7" w14:textId="77777777" w:rsidR="00933690" w:rsidRPr="00933690" w:rsidRDefault="00933690" w:rsidP="00933690">
            <w:pPr>
              <w:rPr>
                <w:sz w:val="20"/>
                <w:szCs w:val="20"/>
              </w:rPr>
            </w:pPr>
            <w:r w:rsidRPr="00933690">
              <w:rPr>
                <w:sz w:val="20"/>
                <w:szCs w:val="20"/>
              </w:rPr>
              <w:t>Ankle ROM         Weight Bearing lunge provided child can get heel to ground</w:t>
            </w:r>
          </w:p>
        </w:tc>
        <w:tc>
          <w:tcPr>
            <w:tcW w:w="1054" w:type="dxa"/>
          </w:tcPr>
          <w:p w14:paraId="067F068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522A3C9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396334A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DE72B8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187CC8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06372C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0DA7E4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FF02093" w14:textId="77777777" w:rsidTr="00474EB5">
        <w:tc>
          <w:tcPr>
            <w:tcW w:w="1711" w:type="dxa"/>
          </w:tcPr>
          <w:p w14:paraId="23E6AA68" w14:textId="77777777" w:rsidR="00933690" w:rsidRPr="00933690" w:rsidRDefault="00933690" w:rsidP="00933690">
            <w:pPr>
              <w:rPr>
                <w:sz w:val="20"/>
                <w:szCs w:val="20"/>
              </w:rPr>
            </w:pPr>
            <w:r w:rsidRPr="00933690">
              <w:rPr>
                <w:sz w:val="20"/>
                <w:szCs w:val="20"/>
              </w:rPr>
              <w:t>Kinetic: In-shoe pressure measurement (Heel and Forefoot loading)</w:t>
            </w:r>
          </w:p>
        </w:tc>
        <w:tc>
          <w:tcPr>
            <w:tcW w:w="1054" w:type="dxa"/>
          </w:tcPr>
          <w:p w14:paraId="63241D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7B8E151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14CC0B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72CF757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1BD933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769908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67DB379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23342087" w14:textId="77777777" w:rsidTr="00474EB5">
        <w:tc>
          <w:tcPr>
            <w:tcW w:w="1711" w:type="dxa"/>
          </w:tcPr>
          <w:p w14:paraId="1A1E9241" w14:textId="77777777" w:rsidR="00933690" w:rsidRPr="00933690" w:rsidRDefault="00933690" w:rsidP="00933690">
            <w:pPr>
              <w:rPr>
                <w:sz w:val="20"/>
                <w:szCs w:val="20"/>
              </w:rPr>
            </w:pPr>
            <w:r w:rsidRPr="00933690">
              <w:rPr>
                <w:sz w:val="20"/>
                <w:szCs w:val="20"/>
              </w:rPr>
              <w:t>Spatiotemporal  10-meter walk test</w:t>
            </w:r>
          </w:p>
        </w:tc>
        <w:tc>
          <w:tcPr>
            <w:tcW w:w="1054" w:type="dxa"/>
          </w:tcPr>
          <w:p w14:paraId="21DD7BD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48E4B1B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08834F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309ABD1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3B5477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326C6A5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04393F0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839C66F" w14:textId="77777777" w:rsidTr="00474EB5">
        <w:tc>
          <w:tcPr>
            <w:tcW w:w="1711" w:type="dxa"/>
          </w:tcPr>
          <w:p w14:paraId="21D08FDF" w14:textId="77777777" w:rsidR="00933690" w:rsidRPr="00933690" w:rsidRDefault="00933690" w:rsidP="00933690">
            <w:pPr>
              <w:rPr>
                <w:sz w:val="20"/>
                <w:szCs w:val="20"/>
              </w:rPr>
            </w:pPr>
            <w:r w:rsidRPr="00933690">
              <w:rPr>
                <w:sz w:val="20"/>
                <w:szCs w:val="20"/>
              </w:rPr>
              <w:t>Gross motor proficiency: four square step test</w:t>
            </w:r>
          </w:p>
        </w:tc>
        <w:tc>
          <w:tcPr>
            <w:tcW w:w="1054" w:type="dxa"/>
          </w:tcPr>
          <w:p w14:paraId="592C13A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0AFB165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5D948FD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75F50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0EB0467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1B8B860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52A111E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75EB4DC" w14:textId="77777777" w:rsidTr="00474EB5">
        <w:tc>
          <w:tcPr>
            <w:tcW w:w="1711" w:type="dxa"/>
          </w:tcPr>
          <w:p w14:paraId="2B7E442D" w14:textId="77777777" w:rsidR="00933690" w:rsidRPr="00933690" w:rsidRDefault="00933690" w:rsidP="00933690">
            <w:pPr>
              <w:rPr>
                <w:sz w:val="20"/>
                <w:szCs w:val="20"/>
              </w:rPr>
            </w:pPr>
            <w:r w:rsidRPr="00933690">
              <w:rPr>
                <w:sz w:val="20"/>
                <w:szCs w:val="20"/>
              </w:rPr>
              <w:t>Outcomes for a degenerative condition must consider  the stage of the condition and the capability of the child to perform the tasks.</w:t>
            </w:r>
          </w:p>
        </w:tc>
        <w:tc>
          <w:tcPr>
            <w:tcW w:w="1054" w:type="dxa"/>
          </w:tcPr>
          <w:p w14:paraId="260A408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55" w:type="dxa"/>
          </w:tcPr>
          <w:p w14:paraId="7259334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631147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43" w:type="dxa"/>
          </w:tcPr>
          <w:p w14:paraId="28F558F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46" w:type="dxa"/>
          </w:tcPr>
          <w:p w14:paraId="6763743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85" w:type="dxa"/>
          </w:tcPr>
          <w:p w14:paraId="6D6D61E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44" w:type="dxa"/>
          </w:tcPr>
          <w:p w14:paraId="1852B10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74D28CC" w14:textId="77777777" w:rsidR="00933690" w:rsidRPr="00933690" w:rsidRDefault="00933690" w:rsidP="00933690">
      <w:pPr>
        <w:rPr>
          <w:sz w:val="20"/>
          <w:szCs w:val="20"/>
        </w:rPr>
      </w:pPr>
    </w:p>
    <w:p w14:paraId="762301E2" w14:textId="77777777" w:rsidR="00933690" w:rsidRPr="00933690" w:rsidRDefault="00933690" w:rsidP="00933690">
      <w:pPr>
        <w:rPr>
          <w:sz w:val="20"/>
          <w:szCs w:val="20"/>
        </w:rPr>
      </w:pPr>
    </w:p>
    <w:p w14:paraId="380C2AE5" w14:textId="77777777" w:rsidR="00933690" w:rsidRPr="00933690" w:rsidRDefault="00933690" w:rsidP="00933690">
      <w:pPr>
        <w:rPr>
          <w:sz w:val="20"/>
          <w:szCs w:val="20"/>
        </w:rPr>
      </w:pPr>
      <w:r w:rsidRPr="00933690">
        <w:rPr>
          <w:sz w:val="20"/>
          <w:szCs w:val="20"/>
        </w:rPr>
        <w:t>21)</w:t>
      </w:r>
    </w:p>
    <w:tbl>
      <w:tblPr>
        <w:tblStyle w:val="TableGrid"/>
        <w:tblW w:w="8784" w:type="dxa"/>
        <w:tblLook w:val="04A0" w:firstRow="1" w:lastRow="0" w:firstColumn="1" w:lastColumn="0" w:noHBand="0" w:noVBand="1"/>
      </w:tblPr>
      <w:tblGrid>
        <w:gridCol w:w="8784"/>
      </w:tblGrid>
      <w:tr w:rsidR="00933690" w:rsidRPr="00933690" w14:paraId="4E2D1D0F" w14:textId="77777777" w:rsidTr="00933690">
        <w:tc>
          <w:tcPr>
            <w:tcW w:w="8784" w:type="dxa"/>
          </w:tcPr>
          <w:p w14:paraId="45D66D55" w14:textId="77777777" w:rsidR="00933690" w:rsidRPr="00933690" w:rsidRDefault="00933690" w:rsidP="00933690">
            <w:pPr>
              <w:rPr>
                <w:sz w:val="20"/>
                <w:szCs w:val="20"/>
              </w:rPr>
            </w:pPr>
            <w:r w:rsidRPr="00933690">
              <w:rPr>
                <w:sz w:val="20"/>
                <w:szCs w:val="20"/>
              </w:rPr>
              <w:t>If your level of agreement was "somewhat agree" or lower for any of the statements in relation to stability footwear intervention in children with DMD please use this optional area to provide us with your reasoning.</w:t>
            </w:r>
          </w:p>
        </w:tc>
      </w:tr>
      <w:tr w:rsidR="00933690" w:rsidRPr="00933690" w14:paraId="4590AA15" w14:textId="77777777" w:rsidTr="00933690">
        <w:tc>
          <w:tcPr>
            <w:tcW w:w="8784" w:type="dxa"/>
          </w:tcPr>
          <w:p w14:paraId="33C0B7B8" w14:textId="77777777" w:rsidR="00933690" w:rsidRPr="00933690" w:rsidRDefault="00933690" w:rsidP="00933690">
            <w:pPr>
              <w:rPr>
                <w:sz w:val="20"/>
                <w:szCs w:val="20"/>
              </w:rPr>
            </w:pPr>
          </w:p>
          <w:p w14:paraId="0354DD92" w14:textId="77777777" w:rsidR="00933690" w:rsidRPr="00933690" w:rsidRDefault="00933690" w:rsidP="00933690">
            <w:pPr>
              <w:rPr>
                <w:sz w:val="20"/>
                <w:szCs w:val="20"/>
              </w:rPr>
            </w:pPr>
          </w:p>
          <w:p w14:paraId="69C4E7B4" w14:textId="77777777" w:rsidR="00933690" w:rsidRPr="00933690" w:rsidRDefault="00933690" w:rsidP="00933690">
            <w:pPr>
              <w:rPr>
                <w:sz w:val="20"/>
                <w:szCs w:val="20"/>
              </w:rPr>
            </w:pPr>
          </w:p>
          <w:p w14:paraId="41F9D10A" w14:textId="77777777" w:rsidR="00933690" w:rsidRPr="00933690" w:rsidRDefault="00933690" w:rsidP="00933690">
            <w:pPr>
              <w:rPr>
                <w:sz w:val="20"/>
                <w:szCs w:val="20"/>
              </w:rPr>
            </w:pPr>
          </w:p>
          <w:p w14:paraId="27D545A6" w14:textId="77777777" w:rsidR="00933690" w:rsidRPr="00933690" w:rsidRDefault="00933690" w:rsidP="00933690">
            <w:pPr>
              <w:rPr>
                <w:sz w:val="20"/>
                <w:szCs w:val="20"/>
              </w:rPr>
            </w:pPr>
          </w:p>
          <w:p w14:paraId="3BDDC30D" w14:textId="77777777" w:rsidR="00933690" w:rsidRPr="00933690" w:rsidRDefault="00933690" w:rsidP="00933690">
            <w:pPr>
              <w:rPr>
                <w:sz w:val="20"/>
                <w:szCs w:val="20"/>
              </w:rPr>
            </w:pPr>
          </w:p>
        </w:tc>
      </w:tr>
    </w:tbl>
    <w:p w14:paraId="59D9B1BB" w14:textId="77777777" w:rsidR="00933690" w:rsidRPr="00933690" w:rsidRDefault="00933690" w:rsidP="00933690">
      <w:pPr>
        <w:rPr>
          <w:sz w:val="20"/>
          <w:szCs w:val="20"/>
        </w:rPr>
      </w:pPr>
    </w:p>
    <w:p w14:paraId="0F84456D" w14:textId="77777777" w:rsidR="00933690" w:rsidRPr="00933690" w:rsidRDefault="00933690" w:rsidP="00933690">
      <w:pPr>
        <w:rPr>
          <w:sz w:val="20"/>
          <w:szCs w:val="20"/>
        </w:rPr>
      </w:pPr>
    </w:p>
    <w:tbl>
      <w:tblPr>
        <w:tblStyle w:val="TableGrid"/>
        <w:tblW w:w="8784" w:type="dxa"/>
        <w:tblLook w:val="04A0" w:firstRow="1" w:lastRow="0" w:firstColumn="1" w:lastColumn="0" w:noHBand="0" w:noVBand="1"/>
      </w:tblPr>
      <w:tblGrid>
        <w:gridCol w:w="8784"/>
      </w:tblGrid>
      <w:tr w:rsidR="00933690" w:rsidRPr="00933690" w14:paraId="5301DE2D" w14:textId="77777777" w:rsidTr="00933690">
        <w:tc>
          <w:tcPr>
            <w:tcW w:w="8784" w:type="dxa"/>
          </w:tcPr>
          <w:p w14:paraId="60682F0D" w14:textId="77777777" w:rsidR="00933690" w:rsidRPr="00933690" w:rsidRDefault="00933690" w:rsidP="00933690">
            <w:pPr>
              <w:rPr>
                <w:b/>
                <w:bCs/>
                <w:sz w:val="20"/>
                <w:szCs w:val="20"/>
              </w:rPr>
            </w:pPr>
            <w:r w:rsidRPr="00933690">
              <w:rPr>
                <w:b/>
                <w:bCs/>
                <w:sz w:val="20"/>
                <w:szCs w:val="20"/>
              </w:rPr>
              <w:t>Spina Bifida</w:t>
            </w:r>
          </w:p>
          <w:p w14:paraId="17E1F85E" w14:textId="77777777" w:rsidR="00933690" w:rsidRPr="00933690" w:rsidRDefault="00933690" w:rsidP="00933690">
            <w:pPr>
              <w:rPr>
                <w:b/>
                <w:bCs/>
                <w:sz w:val="20"/>
                <w:szCs w:val="20"/>
              </w:rPr>
            </w:pPr>
          </w:p>
        </w:tc>
      </w:tr>
      <w:tr w:rsidR="00933690" w:rsidRPr="00933690" w14:paraId="30E6FD12" w14:textId="77777777" w:rsidTr="00933690">
        <w:tc>
          <w:tcPr>
            <w:tcW w:w="8784" w:type="dxa"/>
          </w:tcPr>
          <w:p w14:paraId="09B54EC0"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0B9ACC88"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4CA53A66" w14:textId="77777777" w:rsidR="00933690" w:rsidRPr="00933690" w:rsidRDefault="00933690" w:rsidP="00933690">
            <w:pPr>
              <w:rPr>
                <w:sz w:val="20"/>
                <w:szCs w:val="20"/>
              </w:rPr>
            </w:pPr>
          </w:p>
          <w:p w14:paraId="79BE2F59" w14:textId="77777777" w:rsidR="00933690" w:rsidRPr="00933690" w:rsidRDefault="00933690" w:rsidP="00933690">
            <w:pPr>
              <w:rPr>
                <w:sz w:val="20"/>
                <w:szCs w:val="20"/>
              </w:rPr>
            </w:pPr>
            <w:r w:rsidRPr="00933690">
              <w:rPr>
                <w:sz w:val="20"/>
                <w:szCs w:val="20"/>
              </w:rPr>
              <w:t>(86%) of panellists in Round 2 had clinical experience with this condition and provided the information for this section.</w:t>
            </w:r>
          </w:p>
          <w:p w14:paraId="102B5070" w14:textId="77777777" w:rsidR="00933690" w:rsidRPr="00933690" w:rsidRDefault="00933690" w:rsidP="00933690">
            <w:pPr>
              <w:rPr>
                <w:sz w:val="20"/>
                <w:szCs w:val="20"/>
              </w:rPr>
            </w:pPr>
          </w:p>
          <w:p w14:paraId="68B989C3"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w:t>
            </w:r>
          </w:p>
        </w:tc>
      </w:tr>
    </w:tbl>
    <w:p w14:paraId="28875F5A" w14:textId="77777777" w:rsidR="00933690" w:rsidRPr="00933690" w:rsidRDefault="00933690" w:rsidP="00933690">
      <w:pPr>
        <w:rPr>
          <w:sz w:val="20"/>
          <w:szCs w:val="20"/>
        </w:rPr>
      </w:pPr>
    </w:p>
    <w:p w14:paraId="6C61C1EE" w14:textId="77777777" w:rsidR="00933690" w:rsidRPr="00933690" w:rsidRDefault="00933690" w:rsidP="00933690">
      <w:pPr>
        <w:rPr>
          <w:sz w:val="20"/>
          <w:szCs w:val="20"/>
        </w:rPr>
      </w:pPr>
      <w:r w:rsidRPr="00933690">
        <w:rPr>
          <w:sz w:val="20"/>
          <w:szCs w:val="20"/>
        </w:rPr>
        <w:t>22)</w:t>
      </w:r>
    </w:p>
    <w:tbl>
      <w:tblPr>
        <w:tblStyle w:val="TableGrid"/>
        <w:tblW w:w="8642" w:type="dxa"/>
        <w:tblLook w:val="04A0" w:firstRow="1" w:lastRow="0" w:firstColumn="1" w:lastColumn="0" w:noHBand="0" w:noVBand="1"/>
      </w:tblPr>
      <w:tblGrid>
        <w:gridCol w:w="8642"/>
      </w:tblGrid>
      <w:tr w:rsidR="00933690" w:rsidRPr="00933690" w14:paraId="2E8E43B3" w14:textId="77777777" w:rsidTr="00933690">
        <w:tc>
          <w:tcPr>
            <w:tcW w:w="8642" w:type="dxa"/>
          </w:tcPr>
          <w:p w14:paraId="7D59B72D" w14:textId="77777777" w:rsidR="00933690" w:rsidRPr="00933690" w:rsidRDefault="00933690" w:rsidP="00933690">
            <w:pPr>
              <w:rPr>
                <w:sz w:val="20"/>
                <w:szCs w:val="20"/>
              </w:rPr>
            </w:pPr>
            <w:r w:rsidRPr="00933690">
              <w:rPr>
                <w:sz w:val="20"/>
                <w:szCs w:val="20"/>
              </w:rPr>
              <w:t>Panellists were asked to rank their agreement with the following statements concerning the issuing of stability footwear children with Spina Bifida (SB) from Round 2.</w:t>
            </w:r>
          </w:p>
          <w:p w14:paraId="75D532F4" w14:textId="77777777" w:rsidR="00933690" w:rsidRPr="00933690" w:rsidRDefault="00933690" w:rsidP="00933690">
            <w:pPr>
              <w:rPr>
                <w:sz w:val="20"/>
                <w:szCs w:val="20"/>
              </w:rPr>
            </w:pPr>
            <w:r w:rsidRPr="00933690">
              <w:rPr>
                <w:sz w:val="20"/>
                <w:szCs w:val="20"/>
              </w:rPr>
              <w:t xml:space="preserve">The median level of agreement and the relative distribution of response is detailed below.  </w:t>
            </w:r>
          </w:p>
          <w:p w14:paraId="0F10B35A" w14:textId="77777777" w:rsidR="00933690" w:rsidRPr="00933690" w:rsidRDefault="00933690" w:rsidP="00933690">
            <w:pPr>
              <w:rPr>
                <w:sz w:val="20"/>
                <w:szCs w:val="20"/>
              </w:rPr>
            </w:pPr>
          </w:p>
          <w:p w14:paraId="0EBD4F27" w14:textId="77777777" w:rsidR="00933690" w:rsidRPr="00933690" w:rsidRDefault="00933690" w:rsidP="00933690">
            <w:pPr>
              <w:rPr>
                <w:sz w:val="20"/>
                <w:szCs w:val="20"/>
              </w:rPr>
            </w:pPr>
            <w:r w:rsidRPr="00933690">
              <w:rPr>
                <w:sz w:val="20"/>
                <w:szCs w:val="20"/>
              </w:rPr>
              <w:t>Stability footwear should only be issued to children with SB after a critical assessment of the child's mobility needs in respect to other assistive aids.</w:t>
            </w:r>
          </w:p>
          <w:p w14:paraId="0F923B46" w14:textId="77777777" w:rsidR="00933690" w:rsidRPr="00933690" w:rsidRDefault="00933690" w:rsidP="00933690">
            <w:pPr>
              <w:rPr>
                <w:sz w:val="20"/>
                <w:szCs w:val="20"/>
              </w:rPr>
            </w:pPr>
            <w:r w:rsidRPr="00933690">
              <w:rPr>
                <w:sz w:val="20"/>
                <w:szCs w:val="20"/>
              </w:rPr>
              <w:t>Median level of Agreement 6 ("Agree")</w:t>
            </w:r>
          </w:p>
          <w:p w14:paraId="77F8B76E" w14:textId="77777777" w:rsidR="00933690" w:rsidRPr="00933690" w:rsidRDefault="00933690" w:rsidP="00933690">
            <w:pPr>
              <w:rPr>
                <w:sz w:val="20"/>
                <w:szCs w:val="20"/>
              </w:rPr>
            </w:pPr>
            <w:r w:rsidRPr="00933690">
              <w:rPr>
                <w:sz w:val="20"/>
                <w:szCs w:val="20"/>
              </w:rPr>
              <w:t>8% "Neutral", 42% "Agree", 50% "Strongly Agree"</w:t>
            </w:r>
          </w:p>
          <w:p w14:paraId="1BA1F059" w14:textId="77777777" w:rsidR="00933690" w:rsidRPr="00933690" w:rsidRDefault="00933690" w:rsidP="00933690">
            <w:pPr>
              <w:rPr>
                <w:sz w:val="20"/>
                <w:szCs w:val="20"/>
              </w:rPr>
            </w:pPr>
            <w:r w:rsidRPr="00933690">
              <w:rPr>
                <w:sz w:val="20"/>
                <w:szCs w:val="20"/>
              </w:rPr>
              <w:t>A consensus was reached for this statement.</w:t>
            </w:r>
          </w:p>
        </w:tc>
      </w:tr>
    </w:tbl>
    <w:p w14:paraId="22C7FACD" w14:textId="77777777" w:rsidR="00933690" w:rsidRPr="00933690" w:rsidRDefault="00933690" w:rsidP="00933690">
      <w:pPr>
        <w:rPr>
          <w:sz w:val="20"/>
          <w:szCs w:val="20"/>
        </w:rPr>
      </w:pPr>
    </w:p>
    <w:p w14:paraId="6CED5CF7" w14:textId="72B2FD3C" w:rsidR="00933690" w:rsidRDefault="00933690" w:rsidP="00933690">
      <w:pPr>
        <w:rPr>
          <w:sz w:val="20"/>
          <w:szCs w:val="20"/>
        </w:rPr>
      </w:pPr>
    </w:p>
    <w:p w14:paraId="281BEA45" w14:textId="77777777" w:rsidR="00933690" w:rsidRDefault="00933690" w:rsidP="00933690">
      <w:pPr>
        <w:rPr>
          <w:sz w:val="20"/>
          <w:szCs w:val="20"/>
        </w:rPr>
      </w:pPr>
    </w:p>
    <w:p w14:paraId="134EE11F" w14:textId="77777777" w:rsidR="00933690" w:rsidRPr="00933690" w:rsidRDefault="00933690" w:rsidP="00933690">
      <w:pPr>
        <w:rPr>
          <w:sz w:val="20"/>
          <w:szCs w:val="20"/>
        </w:rPr>
      </w:pPr>
    </w:p>
    <w:tbl>
      <w:tblPr>
        <w:tblStyle w:val="TableGrid"/>
        <w:tblpPr w:leftFromText="180" w:rightFromText="180" w:horzAnchor="page" w:tblpX="2097" w:tblpY="388"/>
        <w:tblW w:w="8926" w:type="dxa"/>
        <w:tblLook w:val="04A0" w:firstRow="1" w:lastRow="0" w:firstColumn="1" w:lastColumn="0" w:noHBand="0" w:noVBand="1"/>
      </w:tblPr>
      <w:tblGrid>
        <w:gridCol w:w="1885"/>
        <w:gridCol w:w="1004"/>
        <w:gridCol w:w="1003"/>
        <w:gridCol w:w="1183"/>
        <w:gridCol w:w="899"/>
        <w:gridCol w:w="1183"/>
        <w:gridCol w:w="750"/>
        <w:gridCol w:w="1019"/>
      </w:tblGrid>
      <w:tr w:rsidR="00933690" w:rsidRPr="00933690" w14:paraId="2B3088BC" w14:textId="77777777" w:rsidTr="00474EB5">
        <w:tc>
          <w:tcPr>
            <w:tcW w:w="8926" w:type="dxa"/>
            <w:gridSpan w:val="8"/>
          </w:tcPr>
          <w:p w14:paraId="69146F68" w14:textId="77777777" w:rsidR="00933690" w:rsidRPr="00933690" w:rsidRDefault="00933690" w:rsidP="00933690">
            <w:pPr>
              <w:rPr>
                <w:sz w:val="20"/>
                <w:szCs w:val="20"/>
              </w:rPr>
            </w:pPr>
            <w:r w:rsidRPr="00933690">
              <w:rPr>
                <w:sz w:val="20"/>
                <w:szCs w:val="20"/>
              </w:rPr>
              <w:t>Panellists were asked to rank their agreement with the following statements concerning the grade of mobility impairment in children with SB that would be suitable for stability footwear both as a sole aid or in combination with another assistive aid in Round 2.</w:t>
            </w:r>
          </w:p>
          <w:p w14:paraId="5002D667"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17E7FD4B" w14:textId="77777777" w:rsidR="00933690" w:rsidRPr="00933690" w:rsidRDefault="00933690" w:rsidP="00933690">
            <w:pPr>
              <w:rPr>
                <w:sz w:val="20"/>
                <w:szCs w:val="20"/>
              </w:rPr>
            </w:pPr>
          </w:p>
          <w:p w14:paraId="39ECF1D9" w14:textId="77777777" w:rsidR="00933690" w:rsidRPr="00933690" w:rsidRDefault="00933690" w:rsidP="00933690">
            <w:pPr>
              <w:rPr>
                <w:sz w:val="20"/>
                <w:szCs w:val="20"/>
              </w:rPr>
            </w:pPr>
            <w:r w:rsidRPr="00933690">
              <w:rPr>
                <w:sz w:val="20"/>
                <w:szCs w:val="20"/>
              </w:rPr>
              <w:t>Stability footwear may be used alongside foot orthoses to assist foot and ankle stability in mild level lumbar 5 vertebral involvement.</w:t>
            </w:r>
          </w:p>
          <w:p w14:paraId="5206F63C" w14:textId="77777777" w:rsidR="00933690" w:rsidRPr="00933690" w:rsidRDefault="00933690" w:rsidP="00933690">
            <w:pPr>
              <w:rPr>
                <w:sz w:val="20"/>
                <w:szCs w:val="20"/>
              </w:rPr>
            </w:pPr>
            <w:r w:rsidRPr="00933690">
              <w:rPr>
                <w:sz w:val="20"/>
                <w:szCs w:val="20"/>
              </w:rPr>
              <w:t>Median level of Agreement 5 ("Somewhat Agree")</w:t>
            </w:r>
          </w:p>
          <w:p w14:paraId="702144EB" w14:textId="77777777" w:rsidR="00933690" w:rsidRPr="00933690" w:rsidRDefault="00933690" w:rsidP="00933690">
            <w:pPr>
              <w:rPr>
                <w:sz w:val="20"/>
                <w:szCs w:val="20"/>
              </w:rPr>
            </w:pPr>
            <w:r w:rsidRPr="00933690">
              <w:rPr>
                <w:sz w:val="20"/>
                <w:szCs w:val="20"/>
              </w:rPr>
              <w:t xml:space="preserve">8% "Strongly disagree", 42% "Somewhat Agree", "50% Agree", </w:t>
            </w:r>
          </w:p>
          <w:p w14:paraId="475DE581" w14:textId="77777777" w:rsidR="00933690" w:rsidRPr="00933690" w:rsidRDefault="00933690" w:rsidP="00933690">
            <w:pPr>
              <w:rPr>
                <w:sz w:val="20"/>
                <w:szCs w:val="20"/>
              </w:rPr>
            </w:pPr>
          </w:p>
          <w:p w14:paraId="783A62B2" w14:textId="77777777" w:rsidR="00933690" w:rsidRPr="00933690" w:rsidRDefault="00933690" w:rsidP="00933690">
            <w:pPr>
              <w:rPr>
                <w:sz w:val="20"/>
                <w:szCs w:val="20"/>
              </w:rPr>
            </w:pPr>
          </w:p>
          <w:p w14:paraId="72E948E3" w14:textId="77777777" w:rsidR="00933690" w:rsidRPr="00933690" w:rsidRDefault="00933690" w:rsidP="00933690">
            <w:pPr>
              <w:rPr>
                <w:sz w:val="20"/>
                <w:szCs w:val="20"/>
              </w:rPr>
            </w:pPr>
            <w:r w:rsidRPr="00933690">
              <w:rPr>
                <w:sz w:val="20"/>
                <w:szCs w:val="20"/>
              </w:rPr>
              <w:t>Stability Footwear may be used alongside AFO's and walking frames to assist walking and standing in lumbar 1-5 vertebral involvement.</w:t>
            </w:r>
          </w:p>
          <w:p w14:paraId="7A9E20FA" w14:textId="77777777" w:rsidR="00933690" w:rsidRPr="00933690" w:rsidRDefault="00933690" w:rsidP="00933690">
            <w:pPr>
              <w:rPr>
                <w:sz w:val="20"/>
                <w:szCs w:val="20"/>
              </w:rPr>
            </w:pPr>
            <w:r w:rsidRPr="00933690">
              <w:rPr>
                <w:sz w:val="20"/>
                <w:szCs w:val="20"/>
              </w:rPr>
              <w:t>Median level of agreement 6 ("Agree")</w:t>
            </w:r>
          </w:p>
          <w:p w14:paraId="1F64020C" w14:textId="77777777" w:rsidR="00933690" w:rsidRPr="00933690" w:rsidRDefault="00933690" w:rsidP="00933690">
            <w:pPr>
              <w:rPr>
                <w:sz w:val="20"/>
                <w:szCs w:val="20"/>
              </w:rPr>
            </w:pPr>
            <w:r w:rsidRPr="00933690">
              <w:rPr>
                <w:sz w:val="20"/>
                <w:szCs w:val="20"/>
              </w:rPr>
              <w:t>8% "Strongly disagree", 8% "Somewhat Disagree", 26% "Somewhat Agree", 50% "Agree", 8% "Strongly Agree"</w:t>
            </w:r>
          </w:p>
          <w:p w14:paraId="5AAF3723" w14:textId="77777777" w:rsidR="00933690" w:rsidRPr="00933690" w:rsidRDefault="00933690" w:rsidP="00933690">
            <w:pPr>
              <w:rPr>
                <w:sz w:val="20"/>
                <w:szCs w:val="20"/>
              </w:rPr>
            </w:pPr>
          </w:p>
          <w:p w14:paraId="0EE31D13" w14:textId="59881C15" w:rsidR="00933690" w:rsidRPr="00933690" w:rsidRDefault="00933690" w:rsidP="00933690">
            <w:pPr>
              <w:rPr>
                <w:sz w:val="20"/>
                <w:szCs w:val="20"/>
              </w:rPr>
            </w:pPr>
            <w:r w:rsidRPr="00933690">
              <w:rPr>
                <w:sz w:val="20"/>
                <w:szCs w:val="20"/>
              </w:rPr>
              <w:t xml:space="preserve">Panellist feedback suggested the recommendations should consider actual severity of dysraphism as well as spinal level (Occulta, Meningocele, </w:t>
            </w:r>
            <w:r w:rsidR="00FF3EAC" w:rsidRPr="00933690">
              <w:rPr>
                <w:sz w:val="20"/>
                <w:szCs w:val="20"/>
              </w:rPr>
              <w:t>Myelomeningocele</w:t>
            </w:r>
            <w:r w:rsidRPr="00933690">
              <w:rPr>
                <w:sz w:val="20"/>
                <w:szCs w:val="20"/>
              </w:rPr>
              <w:t>) and incorporate assistive aid recommendations from 'Orthoses for Myelomeningocele' in the Atlas of Orthoses and Assistive Devices, 2019.  L1-3 level lesions would need Hip Knee Ankle Foot Orthosis (HKAFO) or Knee Ankle Foot Orthoses (KAFO) to be able to stand/walk. Level L4-5 lesions would walk with AFOs and S1 walk without AFO.</w:t>
            </w:r>
          </w:p>
          <w:p w14:paraId="39DF0FD6" w14:textId="77777777" w:rsidR="00933690" w:rsidRPr="00933690" w:rsidRDefault="00933690" w:rsidP="00933690">
            <w:pPr>
              <w:rPr>
                <w:sz w:val="20"/>
                <w:szCs w:val="20"/>
              </w:rPr>
            </w:pPr>
          </w:p>
          <w:p w14:paraId="3D6F457B" w14:textId="77777777" w:rsidR="00933690" w:rsidRPr="00933690" w:rsidRDefault="00933690" w:rsidP="00933690">
            <w:pPr>
              <w:rPr>
                <w:sz w:val="20"/>
                <w:szCs w:val="20"/>
              </w:rPr>
            </w:pPr>
            <w:r w:rsidRPr="00933690">
              <w:rPr>
                <w:sz w:val="20"/>
                <w:szCs w:val="20"/>
              </w:rPr>
              <w:t>There was potential ambiguity with the term "alongside"; panellists questioned did this mean stability footwear was to be used at different times or simultaneously with the other assistive aid.</w:t>
            </w:r>
          </w:p>
          <w:p w14:paraId="70C9571F" w14:textId="77777777" w:rsidR="00933690" w:rsidRPr="00933690" w:rsidRDefault="00933690" w:rsidP="00933690">
            <w:pPr>
              <w:rPr>
                <w:sz w:val="20"/>
                <w:szCs w:val="20"/>
              </w:rPr>
            </w:pPr>
          </w:p>
          <w:p w14:paraId="77203F7D" w14:textId="77777777" w:rsidR="00933690" w:rsidRPr="00933690" w:rsidRDefault="00933690" w:rsidP="00933690">
            <w:pPr>
              <w:rPr>
                <w:sz w:val="20"/>
                <w:szCs w:val="20"/>
              </w:rPr>
            </w:pPr>
            <w:r w:rsidRPr="00933690">
              <w:rPr>
                <w:sz w:val="20"/>
                <w:szCs w:val="20"/>
              </w:rPr>
              <w:t>The following statements have been modified and developed based on panellist feedback</w:t>
            </w:r>
          </w:p>
        </w:tc>
      </w:tr>
      <w:tr w:rsidR="00933690" w:rsidRPr="00933690" w14:paraId="139AD95D" w14:textId="77777777" w:rsidTr="00474EB5">
        <w:tc>
          <w:tcPr>
            <w:tcW w:w="1885" w:type="dxa"/>
            <w:vMerge w:val="restart"/>
          </w:tcPr>
          <w:p w14:paraId="7FFA648B" w14:textId="77777777" w:rsidR="00933690" w:rsidRPr="00933690" w:rsidRDefault="00933690" w:rsidP="00933690">
            <w:pPr>
              <w:jc w:val="both"/>
              <w:rPr>
                <w:sz w:val="20"/>
                <w:szCs w:val="20"/>
              </w:rPr>
            </w:pPr>
          </w:p>
        </w:tc>
        <w:tc>
          <w:tcPr>
            <w:tcW w:w="1004" w:type="dxa"/>
          </w:tcPr>
          <w:p w14:paraId="43F016F1" w14:textId="77777777" w:rsidR="00933690" w:rsidRPr="00933690" w:rsidRDefault="00933690" w:rsidP="00933690">
            <w:pPr>
              <w:jc w:val="both"/>
              <w:rPr>
                <w:sz w:val="20"/>
                <w:szCs w:val="20"/>
              </w:rPr>
            </w:pPr>
            <w:r w:rsidRPr="00933690">
              <w:rPr>
                <w:sz w:val="20"/>
                <w:szCs w:val="20"/>
              </w:rPr>
              <w:t>Strongly Disagree</w:t>
            </w:r>
          </w:p>
        </w:tc>
        <w:tc>
          <w:tcPr>
            <w:tcW w:w="1003" w:type="dxa"/>
          </w:tcPr>
          <w:p w14:paraId="6CACEB7F" w14:textId="77777777" w:rsidR="00933690" w:rsidRPr="00933690" w:rsidRDefault="00933690" w:rsidP="00933690">
            <w:pPr>
              <w:jc w:val="both"/>
              <w:rPr>
                <w:sz w:val="20"/>
                <w:szCs w:val="20"/>
              </w:rPr>
            </w:pPr>
            <w:r w:rsidRPr="00933690">
              <w:rPr>
                <w:sz w:val="20"/>
                <w:szCs w:val="20"/>
              </w:rPr>
              <w:t>Disagree</w:t>
            </w:r>
          </w:p>
        </w:tc>
        <w:tc>
          <w:tcPr>
            <w:tcW w:w="1183" w:type="dxa"/>
          </w:tcPr>
          <w:p w14:paraId="40D36012" w14:textId="77777777" w:rsidR="00933690" w:rsidRPr="00933690" w:rsidRDefault="00933690" w:rsidP="00933690">
            <w:pPr>
              <w:jc w:val="both"/>
              <w:rPr>
                <w:sz w:val="20"/>
                <w:szCs w:val="20"/>
              </w:rPr>
            </w:pPr>
            <w:r w:rsidRPr="00933690">
              <w:rPr>
                <w:sz w:val="20"/>
                <w:szCs w:val="20"/>
              </w:rPr>
              <w:t>Somewhat Disagree</w:t>
            </w:r>
          </w:p>
        </w:tc>
        <w:tc>
          <w:tcPr>
            <w:tcW w:w="899" w:type="dxa"/>
          </w:tcPr>
          <w:p w14:paraId="081972FA" w14:textId="77777777" w:rsidR="00933690" w:rsidRPr="00933690" w:rsidRDefault="00933690" w:rsidP="00933690">
            <w:pPr>
              <w:jc w:val="both"/>
              <w:rPr>
                <w:sz w:val="20"/>
                <w:szCs w:val="20"/>
              </w:rPr>
            </w:pPr>
            <w:r w:rsidRPr="00933690">
              <w:rPr>
                <w:sz w:val="20"/>
                <w:szCs w:val="20"/>
              </w:rPr>
              <w:t>Neutral</w:t>
            </w:r>
          </w:p>
        </w:tc>
        <w:tc>
          <w:tcPr>
            <w:tcW w:w="1183" w:type="dxa"/>
          </w:tcPr>
          <w:p w14:paraId="535C8B87" w14:textId="77777777" w:rsidR="00933690" w:rsidRPr="00933690" w:rsidRDefault="00933690" w:rsidP="00933690">
            <w:pPr>
              <w:jc w:val="both"/>
              <w:rPr>
                <w:sz w:val="20"/>
                <w:szCs w:val="20"/>
              </w:rPr>
            </w:pPr>
            <w:r w:rsidRPr="00933690">
              <w:rPr>
                <w:sz w:val="20"/>
                <w:szCs w:val="20"/>
              </w:rPr>
              <w:t>Somewhat Agree</w:t>
            </w:r>
          </w:p>
        </w:tc>
        <w:tc>
          <w:tcPr>
            <w:tcW w:w="750" w:type="dxa"/>
          </w:tcPr>
          <w:p w14:paraId="2061A86A" w14:textId="77777777" w:rsidR="00933690" w:rsidRPr="00933690" w:rsidRDefault="00933690" w:rsidP="00933690">
            <w:pPr>
              <w:jc w:val="both"/>
              <w:rPr>
                <w:sz w:val="20"/>
                <w:szCs w:val="20"/>
              </w:rPr>
            </w:pPr>
            <w:r w:rsidRPr="00933690">
              <w:rPr>
                <w:sz w:val="20"/>
                <w:szCs w:val="20"/>
              </w:rPr>
              <w:t>Agree</w:t>
            </w:r>
          </w:p>
        </w:tc>
        <w:tc>
          <w:tcPr>
            <w:tcW w:w="1019" w:type="dxa"/>
          </w:tcPr>
          <w:p w14:paraId="5D86B356" w14:textId="77777777" w:rsidR="00933690" w:rsidRPr="00933690" w:rsidRDefault="00933690" w:rsidP="00933690">
            <w:pPr>
              <w:jc w:val="both"/>
              <w:rPr>
                <w:sz w:val="20"/>
                <w:szCs w:val="20"/>
              </w:rPr>
            </w:pPr>
            <w:r w:rsidRPr="00933690">
              <w:rPr>
                <w:sz w:val="20"/>
                <w:szCs w:val="20"/>
              </w:rPr>
              <w:t>Strongly Agree</w:t>
            </w:r>
          </w:p>
        </w:tc>
      </w:tr>
      <w:tr w:rsidR="00933690" w:rsidRPr="00933690" w14:paraId="169A61F3" w14:textId="77777777" w:rsidTr="00474EB5">
        <w:tc>
          <w:tcPr>
            <w:tcW w:w="1885" w:type="dxa"/>
            <w:vMerge/>
          </w:tcPr>
          <w:p w14:paraId="36918693" w14:textId="77777777" w:rsidR="00933690" w:rsidRPr="00933690" w:rsidRDefault="00933690" w:rsidP="00933690">
            <w:pPr>
              <w:jc w:val="center"/>
              <w:rPr>
                <w:sz w:val="20"/>
                <w:szCs w:val="20"/>
              </w:rPr>
            </w:pPr>
          </w:p>
        </w:tc>
        <w:tc>
          <w:tcPr>
            <w:tcW w:w="1004" w:type="dxa"/>
          </w:tcPr>
          <w:p w14:paraId="07E47B50" w14:textId="77777777" w:rsidR="00933690" w:rsidRPr="00933690" w:rsidRDefault="00933690" w:rsidP="00933690">
            <w:pPr>
              <w:jc w:val="center"/>
              <w:rPr>
                <w:sz w:val="20"/>
                <w:szCs w:val="20"/>
              </w:rPr>
            </w:pPr>
            <w:r w:rsidRPr="00933690">
              <w:rPr>
                <w:sz w:val="20"/>
                <w:szCs w:val="20"/>
              </w:rPr>
              <w:t>1</w:t>
            </w:r>
          </w:p>
        </w:tc>
        <w:tc>
          <w:tcPr>
            <w:tcW w:w="1003" w:type="dxa"/>
          </w:tcPr>
          <w:p w14:paraId="635B7198" w14:textId="77777777" w:rsidR="00933690" w:rsidRPr="00933690" w:rsidRDefault="00933690" w:rsidP="00933690">
            <w:pPr>
              <w:jc w:val="center"/>
              <w:rPr>
                <w:sz w:val="20"/>
                <w:szCs w:val="20"/>
              </w:rPr>
            </w:pPr>
            <w:r w:rsidRPr="00933690">
              <w:rPr>
                <w:sz w:val="20"/>
                <w:szCs w:val="20"/>
              </w:rPr>
              <w:t>2</w:t>
            </w:r>
          </w:p>
        </w:tc>
        <w:tc>
          <w:tcPr>
            <w:tcW w:w="1183" w:type="dxa"/>
          </w:tcPr>
          <w:p w14:paraId="4621C3A3" w14:textId="77777777" w:rsidR="00933690" w:rsidRPr="00933690" w:rsidRDefault="00933690" w:rsidP="00933690">
            <w:pPr>
              <w:jc w:val="center"/>
              <w:rPr>
                <w:sz w:val="20"/>
                <w:szCs w:val="20"/>
              </w:rPr>
            </w:pPr>
            <w:r w:rsidRPr="00933690">
              <w:rPr>
                <w:sz w:val="20"/>
                <w:szCs w:val="20"/>
              </w:rPr>
              <w:t>3</w:t>
            </w:r>
          </w:p>
        </w:tc>
        <w:tc>
          <w:tcPr>
            <w:tcW w:w="899" w:type="dxa"/>
          </w:tcPr>
          <w:p w14:paraId="185B21E1" w14:textId="77777777" w:rsidR="00933690" w:rsidRPr="00933690" w:rsidRDefault="00933690" w:rsidP="00933690">
            <w:pPr>
              <w:jc w:val="center"/>
              <w:rPr>
                <w:sz w:val="20"/>
                <w:szCs w:val="20"/>
              </w:rPr>
            </w:pPr>
            <w:r w:rsidRPr="00933690">
              <w:rPr>
                <w:sz w:val="20"/>
                <w:szCs w:val="20"/>
              </w:rPr>
              <w:t>4</w:t>
            </w:r>
          </w:p>
        </w:tc>
        <w:tc>
          <w:tcPr>
            <w:tcW w:w="1183" w:type="dxa"/>
          </w:tcPr>
          <w:p w14:paraId="7B2F6A29" w14:textId="77777777" w:rsidR="00933690" w:rsidRPr="00933690" w:rsidRDefault="00933690" w:rsidP="00933690">
            <w:pPr>
              <w:jc w:val="center"/>
              <w:rPr>
                <w:sz w:val="20"/>
                <w:szCs w:val="20"/>
              </w:rPr>
            </w:pPr>
            <w:r w:rsidRPr="00933690">
              <w:rPr>
                <w:sz w:val="20"/>
                <w:szCs w:val="20"/>
              </w:rPr>
              <w:t>5</w:t>
            </w:r>
          </w:p>
        </w:tc>
        <w:tc>
          <w:tcPr>
            <w:tcW w:w="750" w:type="dxa"/>
          </w:tcPr>
          <w:p w14:paraId="6508944A" w14:textId="77777777" w:rsidR="00933690" w:rsidRPr="00933690" w:rsidRDefault="00933690" w:rsidP="00933690">
            <w:pPr>
              <w:jc w:val="center"/>
              <w:rPr>
                <w:sz w:val="20"/>
                <w:szCs w:val="20"/>
              </w:rPr>
            </w:pPr>
            <w:r w:rsidRPr="00933690">
              <w:rPr>
                <w:sz w:val="20"/>
                <w:szCs w:val="20"/>
              </w:rPr>
              <w:t>6</w:t>
            </w:r>
          </w:p>
        </w:tc>
        <w:tc>
          <w:tcPr>
            <w:tcW w:w="1019" w:type="dxa"/>
          </w:tcPr>
          <w:p w14:paraId="152DBC38" w14:textId="77777777" w:rsidR="00933690" w:rsidRPr="00933690" w:rsidRDefault="00933690" w:rsidP="00933690">
            <w:pPr>
              <w:jc w:val="center"/>
              <w:rPr>
                <w:sz w:val="20"/>
                <w:szCs w:val="20"/>
              </w:rPr>
            </w:pPr>
            <w:r w:rsidRPr="00933690">
              <w:rPr>
                <w:sz w:val="20"/>
                <w:szCs w:val="20"/>
              </w:rPr>
              <w:t>7</w:t>
            </w:r>
          </w:p>
        </w:tc>
      </w:tr>
      <w:tr w:rsidR="00933690" w:rsidRPr="00933690" w14:paraId="4BD4D5D5" w14:textId="77777777" w:rsidTr="00474EB5">
        <w:tc>
          <w:tcPr>
            <w:tcW w:w="1885" w:type="dxa"/>
          </w:tcPr>
          <w:p w14:paraId="3BAC6432" w14:textId="77777777" w:rsidR="00933690" w:rsidRPr="00933690" w:rsidRDefault="00933690" w:rsidP="00933690">
            <w:pPr>
              <w:rPr>
                <w:sz w:val="20"/>
                <w:szCs w:val="20"/>
              </w:rPr>
            </w:pPr>
            <w:r w:rsidRPr="00933690">
              <w:rPr>
                <w:sz w:val="20"/>
                <w:szCs w:val="20"/>
              </w:rPr>
              <w:t>Stability footwear may be used simultaneously  with foot orthoses to assist foot and ankle stability in sacral level 1 (Meningocele).</w:t>
            </w:r>
          </w:p>
        </w:tc>
        <w:tc>
          <w:tcPr>
            <w:tcW w:w="1004" w:type="dxa"/>
          </w:tcPr>
          <w:p w14:paraId="5F8C9F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3" w:type="dxa"/>
          </w:tcPr>
          <w:p w14:paraId="30CF69A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201442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9" w:type="dxa"/>
          </w:tcPr>
          <w:p w14:paraId="44580DC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0114A3E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0" w:type="dxa"/>
          </w:tcPr>
          <w:p w14:paraId="0FE0488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9" w:type="dxa"/>
          </w:tcPr>
          <w:p w14:paraId="2A4C4A8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A1D5B26" w14:textId="77777777" w:rsidTr="00474EB5">
        <w:tc>
          <w:tcPr>
            <w:tcW w:w="1885" w:type="dxa"/>
          </w:tcPr>
          <w:p w14:paraId="3F1C1CF7" w14:textId="77777777" w:rsidR="00933690" w:rsidRPr="00933690" w:rsidRDefault="00933690" w:rsidP="00933690">
            <w:pPr>
              <w:rPr>
                <w:sz w:val="20"/>
                <w:szCs w:val="20"/>
              </w:rPr>
            </w:pPr>
            <w:r w:rsidRPr="00933690">
              <w:rPr>
                <w:sz w:val="20"/>
                <w:szCs w:val="20"/>
              </w:rPr>
              <w:t>Stability Footwear may be used simultaneously with AFO's and walking frames to assist walking and standing in lumbar level 4-5 (Meningocele, Myelomeningocele).</w:t>
            </w:r>
          </w:p>
        </w:tc>
        <w:tc>
          <w:tcPr>
            <w:tcW w:w="1004" w:type="dxa"/>
          </w:tcPr>
          <w:p w14:paraId="349003F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3" w:type="dxa"/>
          </w:tcPr>
          <w:p w14:paraId="13F4616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2149D4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9" w:type="dxa"/>
          </w:tcPr>
          <w:p w14:paraId="2871FC3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37E6C43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0" w:type="dxa"/>
          </w:tcPr>
          <w:p w14:paraId="2B026F3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9" w:type="dxa"/>
          </w:tcPr>
          <w:p w14:paraId="17704B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B07B243" w14:textId="77777777" w:rsidTr="00474EB5">
        <w:tc>
          <w:tcPr>
            <w:tcW w:w="1885" w:type="dxa"/>
          </w:tcPr>
          <w:p w14:paraId="633EA668" w14:textId="77777777" w:rsidR="00933690" w:rsidRPr="00933690" w:rsidRDefault="00933690" w:rsidP="00933690">
            <w:pPr>
              <w:rPr>
                <w:sz w:val="20"/>
                <w:szCs w:val="20"/>
              </w:rPr>
            </w:pPr>
            <w:r w:rsidRPr="00933690">
              <w:rPr>
                <w:sz w:val="20"/>
                <w:szCs w:val="20"/>
              </w:rPr>
              <w:t>Stability Footwear may be used simultaneously with HKAFO or KAFO and walking frames to assist walking and standing in lumbar level 1-3 (Meningocele, Myelomeningocele).</w:t>
            </w:r>
          </w:p>
        </w:tc>
        <w:tc>
          <w:tcPr>
            <w:tcW w:w="1004" w:type="dxa"/>
          </w:tcPr>
          <w:p w14:paraId="7582C94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03" w:type="dxa"/>
          </w:tcPr>
          <w:p w14:paraId="3571BA4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670358C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99" w:type="dxa"/>
          </w:tcPr>
          <w:p w14:paraId="0672C7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83" w:type="dxa"/>
          </w:tcPr>
          <w:p w14:paraId="7C4C27D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50" w:type="dxa"/>
          </w:tcPr>
          <w:p w14:paraId="10A1AB0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19" w:type="dxa"/>
          </w:tcPr>
          <w:p w14:paraId="252A83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214EB631" w14:textId="77777777" w:rsidR="00933690" w:rsidRPr="00933690" w:rsidRDefault="00933690" w:rsidP="00933690">
      <w:pPr>
        <w:rPr>
          <w:sz w:val="20"/>
          <w:szCs w:val="20"/>
        </w:rPr>
      </w:pPr>
    </w:p>
    <w:p w14:paraId="63B04765" w14:textId="77777777" w:rsidR="00933690" w:rsidRPr="00933690" w:rsidRDefault="00933690" w:rsidP="00933690">
      <w:pPr>
        <w:rPr>
          <w:sz w:val="20"/>
          <w:szCs w:val="20"/>
        </w:rPr>
      </w:pPr>
      <w:r w:rsidRPr="00933690">
        <w:rPr>
          <w:sz w:val="20"/>
          <w:szCs w:val="20"/>
        </w:rPr>
        <w:t>24)</w:t>
      </w:r>
    </w:p>
    <w:tbl>
      <w:tblPr>
        <w:tblStyle w:val="TableGrid"/>
        <w:tblW w:w="8931" w:type="dxa"/>
        <w:tblInd w:w="-147" w:type="dxa"/>
        <w:tblLook w:val="04A0" w:firstRow="1" w:lastRow="0" w:firstColumn="1" w:lastColumn="0" w:noHBand="0" w:noVBand="1"/>
      </w:tblPr>
      <w:tblGrid>
        <w:gridCol w:w="461"/>
        <w:gridCol w:w="8470"/>
      </w:tblGrid>
      <w:tr w:rsidR="00933690" w:rsidRPr="00933690" w14:paraId="2EFA4E47" w14:textId="77777777" w:rsidTr="00474EB5">
        <w:tc>
          <w:tcPr>
            <w:tcW w:w="8931" w:type="dxa"/>
            <w:gridSpan w:val="2"/>
          </w:tcPr>
          <w:p w14:paraId="7CAFE679" w14:textId="77777777" w:rsidR="00933690" w:rsidRPr="00933690" w:rsidRDefault="00933690" w:rsidP="00933690">
            <w:pPr>
              <w:rPr>
                <w:rFonts w:cstheme="minorHAnsi"/>
                <w:sz w:val="20"/>
                <w:szCs w:val="20"/>
              </w:rPr>
            </w:pPr>
            <w:r w:rsidRPr="00933690">
              <w:rPr>
                <w:rFonts w:cstheme="minorHAnsi"/>
                <w:sz w:val="20"/>
                <w:szCs w:val="20"/>
              </w:rPr>
              <w:t>Panellists were presented with the following options concerning the suitable age range for stability footwear intervention for SB in Round 2.</w:t>
            </w:r>
          </w:p>
          <w:p w14:paraId="0329A8AC"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70387392" w14:textId="77777777" w:rsidR="00933690" w:rsidRPr="00933690" w:rsidRDefault="00933690" w:rsidP="00933690">
            <w:pPr>
              <w:rPr>
                <w:rFonts w:cstheme="minorHAnsi"/>
                <w:sz w:val="20"/>
                <w:szCs w:val="20"/>
              </w:rPr>
            </w:pPr>
          </w:p>
          <w:p w14:paraId="40B6A4DF"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 (73%)</w:t>
            </w:r>
          </w:p>
          <w:p w14:paraId="39DFE118"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 (18%)</w:t>
            </w:r>
          </w:p>
          <w:p w14:paraId="5CCB26A4" w14:textId="77777777" w:rsidR="00933690" w:rsidRPr="00933690" w:rsidRDefault="00933690" w:rsidP="00933690">
            <w:pPr>
              <w:rPr>
                <w:rFonts w:cstheme="minorHAnsi"/>
                <w:sz w:val="20"/>
                <w:szCs w:val="20"/>
              </w:rPr>
            </w:pPr>
            <w:r w:rsidRPr="00933690">
              <w:rPr>
                <w:rFonts w:cstheme="minorHAnsi"/>
                <w:sz w:val="20"/>
                <w:szCs w:val="20"/>
              </w:rPr>
              <w:t>Option 3, 4-18 years (with assessed adult transition care) (9%)</w:t>
            </w:r>
          </w:p>
          <w:p w14:paraId="78964202" w14:textId="77777777" w:rsidR="00933690" w:rsidRPr="00933690" w:rsidRDefault="00933690" w:rsidP="00933690">
            <w:pPr>
              <w:rPr>
                <w:rFonts w:cstheme="minorHAnsi"/>
                <w:sz w:val="20"/>
                <w:szCs w:val="20"/>
              </w:rPr>
            </w:pPr>
            <w:r w:rsidRPr="00933690">
              <w:rPr>
                <w:rFonts w:cstheme="minorHAnsi"/>
                <w:sz w:val="20"/>
                <w:szCs w:val="20"/>
              </w:rPr>
              <w:t>Option 4, N/A I do not feel this condition is suitable for stability footwear intervention (0%)</w:t>
            </w:r>
          </w:p>
          <w:p w14:paraId="376F3E2A" w14:textId="77777777" w:rsidR="00933690" w:rsidRPr="00933690" w:rsidRDefault="00933690" w:rsidP="00933690">
            <w:pPr>
              <w:rPr>
                <w:rFonts w:cstheme="minorHAnsi"/>
                <w:sz w:val="20"/>
                <w:szCs w:val="20"/>
              </w:rPr>
            </w:pPr>
          </w:p>
          <w:p w14:paraId="41B0996A" w14:textId="77777777" w:rsidR="00933690" w:rsidRPr="00933690" w:rsidRDefault="00933690" w:rsidP="00933690">
            <w:pPr>
              <w:rPr>
                <w:rFonts w:cstheme="minorHAnsi"/>
                <w:sz w:val="20"/>
                <w:szCs w:val="20"/>
              </w:rPr>
            </w:pPr>
            <w:r w:rsidRPr="00933690">
              <w:rPr>
                <w:rFonts w:cstheme="minorHAnsi"/>
                <w:sz w:val="20"/>
                <w:szCs w:val="20"/>
              </w:rPr>
              <w:t>No specific panellist feedback was given to inform any further modification of these options. However, you may consider the distribution of the panel's response to either change or maintain your previous option.</w:t>
            </w:r>
          </w:p>
        </w:tc>
      </w:tr>
      <w:tr w:rsidR="00933690" w:rsidRPr="00933690" w14:paraId="01C08207" w14:textId="77777777" w:rsidTr="00474EB5">
        <w:tc>
          <w:tcPr>
            <w:tcW w:w="461" w:type="dxa"/>
          </w:tcPr>
          <w:p w14:paraId="5399BA4E"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70" w:type="dxa"/>
          </w:tcPr>
          <w:p w14:paraId="4B8D2B3C"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w:t>
            </w:r>
          </w:p>
        </w:tc>
      </w:tr>
      <w:tr w:rsidR="00933690" w:rsidRPr="00933690" w14:paraId="1D479A9C" w14:textId="77777777" w:rsidTr="00474EB5">
        <w:tc>
          <w:tcPr>
            <w:tcW w:w="461" w:type="dxa"/>
          </w:tcPr>
          <w:p w14:paraId="5149093A"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70" w:type="dxa"/>
          </w:tcPr>
          <w:p w14:paraId="79F3E93C"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w:t>
            </w:r>
          </w:p>
        </w:tc>
      </w:tr>
      <w:tr w:rsidR="00933690" w:rsidRPr="00933690" w14:paraId="35CEBDC8" w14:textId="77777777" w:rsidTr="00474EB5">
        <w:tc>
          <w:tcPr>
            <w:tcW w:w="461" w:type="dxa"/>
          </w:tcPr>
          <w:p w14:paraId="5F03173B"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70" w:type="dxa"/>
          </w:tcPr>
          <w:p w14:paraId="149F13FE" w14:textId="77777777" w:rsidR="00933690" w:rsidRPr="00933690" w:rsidRDefault="00933690" w:rsidP="00933690">
            <w:pPr>
              <w:rPr>
                <w:rFonts w:cstheme="minorHAnsi"/>
                <w:sz w:val="20"/>
                <w:szCs w:val="20"/>
              </w:rPr>
            </w:pPr>
            <w:r w:rsidRPr="00933690">
              <w:rPr>
                <w:rFonts w:cstheme="minorHAnsi"/>
                <w:sz w:val="20"/>
                <w:szCs w:val="20"/>
              </w:rPr>
              <w:t>Option 3, 4-18 years (with assessed adult transition care)</w:t>
            </w:r>
          </w:p>
        </w:tc>
      </w:tr>
      <w:tr w:rsidR="00933690" w:rsidRPr="00933690" w14:paraId="5A9424DA" w14:textId="77777777" w:rsidTr="00474EB5">
        <w:tc>
          <w:tcPr>
            <w:tcW w:w="461" w:type="dxa"/>
          </w:tcPr>
          <w:p w14:paraId="57537892"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470" w:type="dxa"/>
          </w:tcPr>
          <w:p w14:paraId="38456DDA" w14:textId="77777777" w:rsidR="00933690" w:rsidRPr="00933690" w:rsidRDefault="00933690" w:rsidP="00933690">
            <w:pPr>
              <w:rPr>
                <w:rFonts w:cstheme="minorHAnsi"/>
                <w:sz w:val="20"/>
                <w:szCs w:val="20"/>
              </w:rPr>
            </w:pPr>
            <w:r w:rsidRPr="00933690">
              <w:rPr>
                <w:rFonts w:cstheme="minorHAnsi"/>
                <w:sz w:val="20"/>
                <w:szCs w:val="20"/>
              </w:rPr>
              <w:t>Option 4, N/A I do not feel this condition is suitable for stability footwear intervention.</w:t>
            </w:r>
          </w:p>
        </w:tc>
      </w:tr>
    </w:tbl>
    <w:tbl>
      <w:tblPr>
        <w:tblStyle w:val="TableGrid"/>
        <w:tblpPr w:leftFromText="180" w:rightFromText="180" w:vertAnchor="text" w:horzAnchor="page" w:tblpX="2120" w:tblpY="141"/>
        <w:tblW w:w="8926" w:type="dxa"/>
        <w:tblLook w:val="04A0" w:firstRow="1" w:lastRow="0" w:firstColumn="1" w:lastColumn="0" w:noHBand="0" w:noVBand="1"/>
      </w:tblPr>
      <w:tblGrid>
        <w:gridCol w:w="1371"/>
        <w:gridCol w:w="1064"/>
        <w:gridCol w:w="1064"/>
        <w:gridCol w:w="1257"/>
        <w:gridCol w:w="951"/>
        <w:gridCol w:w="1257"/>
        <w:gridCol w:w="791"/>
        <w:gridCol w:w="1171"/>
      </w:tblGrid>
      <w:tr w:rsidR="00933690" w:rsidRPr="00933690" w14:paraId="75DA0FC4" w14:textId="77777777" w:rsidTr="00933690">
        <w:tc>
          <w:tcPr>
            <w:tcW w:w="8926" w:type="dxa"/>
            <w:gridSpan w:val="8"/>
          </w:tcPr>
          <w:p w14:paraId="05664971" w14:textId="77777777" w:rsidR="00933690" w:rsidRPr="00933690" w:rsidRDefault="00933690" w:rsidP="00933690">
            <w:pPr>
              <w:rPr>
                <w:sz w:val="20"/>
                <w:szCs w:val="20"/>
              </w:rPr>
            </w:pPr>
            <w:r w:rsidRPr="00933690">
              <w:rPr>
                <w:sz w:val="20"/>
                <w:szCs w:val="20"/>
              </w:rPr>
              <w:t>Panellists were asked to rank their agreement with the following statements concerning the clinical outcomes that would be used to evaluate the effectiveness of "Off the Shelf" Stability footwear for children with SB in Round 2:</w:t>
            </w:r>
          </w:p>
          <w:p w14:paraId="401C22E2"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1272FFBC" w14:textId="77777777" w:rsidR="00933690" w:rsidRPr="00933690" w:rsidRDefault="00933690" w:rsidP="00933690">
            <w:pPr>
              <w:rPr>
                <w:sz w:val="20"/>
                <w:szCs w:val="20"/>
              </w:rPr>
            </w:pPr>
          </w:p>
          <w:p w14:paraId="60C99BA6" w14:textId="77777777" w:rsidR="00933690" w:rsidRPr="00933690" w:rsidRDefault="00933690" w:rsidP="00933690">
            <w:pPr>
              <w:rPr>
                <w:sz w:val="20"/>
                <w:szCs w:val="20"/>
              </w:rPr>
            </w:pPr>
            <w:r w:rsidRPr="00933690">
              <w:rPr>
                <w:sz w:val="20"/>
                <w:szCs w:val="20"/>
              </w:rPr>
              <w:t>Kinematics: Optimising gait movement patterns (Hoffer Ambulation Scale)</w:t>
            </w:r>
          </w:p>
          <w:p w14:paraId="31650CAB" w14:textId="77777777" w:rsidR="00933690" w:rsidRPr="00933690" w:rsidRDefault="00933690" w:rsidP="00933690">
            <w:pPr>
              <w:rPr>
                <w:sz w:val="20"/>
                <w:szCs w:val="20"/>
              </w:rPr>
            </w:pPr>
            <w:r w:rsidRPr="00933690">
              <w:rPr>
                <w:sz w:val="20"/>
                <w:szCs w:val="20"/>
              </w:rPr>
              <w:t>Median level of Agreement 6 ("Agree")</w:t>
            </w:r>
          </w:p>
          <w:p w14:paraId="0CA3BC0A" w14:textId="77777777" w:rsidR="00933690" w:rsidRPr="00933690" w:rsidRDefault="00933690" w:rsidP="00933690">
            <w:pPr>
              <w:rPr>
                <w:sz w:val="20"/>
                <w:szCs w:val="20"/>
              </w:rPr>
            </w:pPr>
            <w:r w:rsidRPr="00933690">
              <w:rPr>
                <w:sz w:val="20"/>
                <w:szCs w:val="20"/>
              </w:rPr>
              <w:t>18% "Neutral" 9% "Somewhat Agree", 64% "Agree", 9% "Strongly Agree"</w:t>
            </w:r>
          </w:p>
          <w:p w14:paraId="00717CCA" w14:textId="77777777" w:rsidR="00933690" w:rsidRPr="00933690" w:rsidRDefault="00933690" w:rsidP="00933690">
            <w:pPr>
              <w:rPr>
                <w:sz w:val="20"/>
                <w:szCs w:val="20"/>
              </w:rPr>
            </w:pPr>
          </w:p>
          <w:p w14:paraId="1CCD0ADB" w14:textId="77777777" w:rsidR="00933690" w:rsidRPr="00933690" w:rsidRDefault="00933690" w:rsidP="00933690">
            <w:pPr>
              <w:rPr>
                <w:sz w:val="20"/>
                <w:szCs w:val="20"/>
              </w:rPr>
            </w:pPr>
            <w:r w:rsidRPr="00933690">
              <w:rPr>
                <w:sz w:val="20"/>
                <w:szCs w:val="20"/>
              </w:rPr>
              <w:t xml:space="preserve">Spatiotemporal: Increased walking  velocity, 6MWT, TUG, </w:t>
            </w:r>
          </w:p>
          <w:p w14:paraId="01263341" w14:textId="77777777" w:rsidR="00933690" w:rsidRPr="00933690" w:rsidRDefault="00933690" w:rsidP="00933690">
            <w:pPr>
              <w:rPr>
                <w:sz w:val="20"/>
                <w:szCs w:val="20"/>
              </w:rPr>
            </w:pPr>
            <w:r w:rsidRPr="00933690">
              <w:rPr>
                <w:sz w:val="20"/>
                <w:szCs w:val="20"/>
              </w:rPr>
              <w:t>Median level of Agreement 6 ("Agree")</w:t>
            </w:r>
          </w:p>
          <w:p w14:paraId="3188EC5D" w14:textId="77777777" w:rsidR="00933690" w:rsidRPr="00933690" w:rsidRDefault="00933690" w:rsidP="00933690">
            <w:pPr>
              <w:rPr>
                <w:sz w:val="20"/>
                <w:szCs w:val="20"/>
              </w:rPr>
            </w:pPr>
            <w:r w:rsidRPr="00933690">
              <w:rPr>
                <w:sz w:val="20"/>
                <w:szCs w:val="20"/>
              </w:rPr>
              <w:t>9% "Somewhat Agree", 82% "Agree", 9% "Strongly Agree"</w:t>
            </w:r>
          </w:p>
          <w:p w14:paraId="6CE08044" w14:textId="77777777" w:rsidR="00933690" w:rsidRPr="00933690" w:rsidRDefault="00933690" w:rsidP="00933690">
            <w:pPr>
              <w:rPr>
                <w:sz w:val="20"/>
                <w:szCs w:val="20"/>
              </w:rPr>
            </w:pPr>
            <w:r w:rsidRPr="00933690">
              <w:rPr>
                <w:sz w:val="20"/>
                <w:szCs w:val="20"/>
              </w:rPr>
              <w:t>A consensus was reached for this statement</w:t>
            </w:r>
          </w:p>
          <w:p w14:paraId="7BA5A18B" w14:textId="77777777" w:rsidR="00933690" w:rsidRPr="00933690" w:rsidRDefault="00933690" w:rsidP="00933690">
            <w:pPr>
              <w:rPr>
                <w:sz w:val="20"/>
                <w:szCs w:val="20"/>
              </w:rPr>
            </w:pPr>
          </w:p>
          <w:p w14:paraId="1C33409E" w14:textId="77777777" w:rsidR="00933690" w:rsidRPr="00933690" w:rsidRDefault="00933690" w:rsidP="00933690">
            <w:pPr>
              <w:rPr>
                <w:sz w:val="20"/>
                <w:szCs w:val="20"/>
              </w:rPr>
            </w:pPr>
            <w:r w:rsidRPr="00933690">
              <w:rPr>
                <w:sz w:val="20"/>
                <w:szCs w:val="20"/>
              </w:rPr>
              <w:t>Motor skill proficiency: Hoffer Ambulation Score</w:t>
            </w:r>
          </w:p>
          <w:p w14:paraId="7542AF42" w14:textId="77777777" w:rsidR="00933690" w:rsidRPr="00933690" w:rsidRDefault="00933690" w:rsidP="00933690">
            <w:pPr>
              <w:rPr>
                <w:sz w:val="20"/>
                <w:szCs w:val="20"/>
              </w:rPr>
            </w:pPr>
            <w:r w:rsidRPr="00933690">
              <w:rPr>
                <w:sz w:val="20"/>
                <w:szCs w:val="20"/>
              </w:rPr>
              <w:t>Median level of Agreement 6 ("Agree")</w:t>
            </w:r>
          </w:p>
          <w:p w14:paraId="1A4A6A38" w14:textId="77777777" w:rsidR="00933690" w:rsidRPr="00933690" w:rsidRDefault="00933690" w:rsidP="00933690">
            <w:pPr>
              <w:rPr>
                <w:sz w:val="20"/>
                <w:szCs w:val="20"/>
              </w:rPr>
            </w:pPr>
            <w:r w:rsidRPr="00933690">
              <w:rPr>
                <w:sz w:val="20"/>
                <w:szCs w:val="20"/>
              </w:rPr>
              <w:t>9% "Neutral", 9% "Somewhat Agree", 73% "Agree", 9% "Strongly Agree"</w:t>
            </w:r>
          </w:p>
          <w:p w14:paraId="33D9A7E8" w14:textId="77777777" w:rsidR="00933690" w:rsidRPr="00933690" w:rsidRDefault="00933690" w:rsidP="00933690">
            <w:pPr>
              <w:rPr>
                <w:sz w:val="20"/>
                <w:szCs w:val="20"/>
              </w:rPr>
            </w:pPr>
            <w:r w:rsidRPr="00933690">
              <w:rPr>
                <w:sz w:val="20"/>
                <w:szCs w:val="20"/>
              </w:rPr>
              <w:t>A consensus was reached for this statement</w:t>
            </w:r>
          </w:p>
          <w:p w14:paraId="400B46A6" w14:textId="77777777" w:rsidR="00933690" w:rsidRPr="00933690" w:rsidRDefault="00933690" w:rsidP="00933690">
            <w:pPr>
              <w:rPr>
                <w:sz w:val="20"/>
                <w:szCs w:val="20"/>
              </w:rPr>
            </w:pPr>
          </w:p>
          <w:p w14:paraId="0BA22034" w14:textId="77777777" w:rsidR="00933690" w:rsidRPr="00933690" w:rsidRDefault="00933690" w:rsidP="00933690">
            <w:pPr>
              <w:rPr>
                <w:sz w:val="20"/>
                <w:szCs w:val="20"/>
              </w:rPr>
            </w:pPr>
            <w:r w:rsidRPr="00933690">
              <w:rPr>
                <w:sz w:val="20"/>
                <w:szCs w:val="20"/>
              </w:rPr>
              <w:t>Physiological Perceived exertion (BORG)</w:t>
            </w:r>
          </w:p>
          <w:p w14:paraId="65BA32D2" w14:textId="77777777" w:rsidR="00933690" w:rsidRPr="00933690" w:rsidRDefault="00933690" w:rsidP="00933690">
            <w:pPr>
              <w:rPr>
                <w:sz w:val="20"/>
                <w:szCs w:val="20"/>
              </w:rPr>
            </w:pPr>
            <w:r w:rsidRPr="00933690">
              <w:rPr>
                <w:sz w:val="20"/>
                <w:szCs w:val="20"/>
              </w:rPr>
              <w:t>Median level of Agreement 6 ("Agree")</w:t>
            </w:r>
          </w:p>
          <w:p w14:paraId="333C8A84" w14:textId="77777777" w:rsidR="00933690" w:rsidRPr="00933690" w:rsidRDefault="00933690" w:rsidP="00933690">
            <w:pPr>
              <w:rPr>
                <w:sz w:val="20"/>
                <w:szCs w:val="20"/>
              </w:rPr>
            </w:pPr>
            <w:r w:rsidRPr="00933690">
              <w:rPr>
                <w:sz w:val="20"/>
                <w:szCs w:val="20"/>
              </w:rPr>
              <w:t>9% "Neutral", 82% "Agree", 9% "Strongly Agree"</w:t>
            </w:r>
          </w:p>
          <w:p w14:paraId="349AB6D5" w14:textId="77777777" w:rsidR="00933690" w:rsidRPr="00933690" w:rsidRDefault="00933690" w:rsidP="00933690">
            <w:pPr>
              <w:rPr>
                <w:sz w:val="20"/>
                <w:szCs w:val="20"/>
              </w:rPr>
            </w:pPr>
            <w:r w:rsidRPr="00933690">
              <w:rPr>
                <w:sz w:val="20"/>
                <w:szCs w:val="20"/>
              </w:rPr>
              <w:t>A consensus was reached for this statement</w:t>
            </w:r>
          </w:p>
          <w:p w14:paraId="2E64CACB" w14:textId="77777777" w:rsidR="00933690" w:rsidRPr="00933690" w:rsidRDefault="00933690" w:rsidP="00933690">
            <w:pPr>
              <w:rPr>
                <w:sz w:val="20"/>
                <w:szCs w:val="20"/>
              </w:rPr>
            </w:pPr>
          </w:p>
          <w:p w14:paraId="6BC4972C" w14:textId="77777777" w:rsidR="00933690" w:rsidRPr="00933690" w:rsidRDefault="00933690" w:rsidP="00933690">
            <w:pPr>
              <w:rPr>
                <w:sz w:val="20"/>
                <w:szCs w:val="20"/>
              </w:rPr>
            </w:pPr>
            <w:r w:rsidRPr="00933690">
              <w:rPr>
                <w:sz w:val="20"/>
                <w:szCs w:val="20"/>
              </w:rPr>
              <w:t>QoL: Pain</w:t>
            </w:r>
          </w:p>
          <w:p w14:paraId="6FE8737C" w14:textId="77777777" w:rsidR="00933690" w:rsidRPr="00933690" w:rsidRDefault="00933690" w:rsidP="00933690">
            <w:pPr>
              <w:rPr>
                <w:sz w:val="20"/>
                <w:szCs w:val="20"/>
              </w:rPr>
            </w:pPr>
            <w:r w:rsidRPr="00933690">
              <w:rPr>
                <w:sz w:val="20"/>
                <w:szCs w:val="20"/>
              </w:rPr>
              <w:t>Median level of Agreement 6 ("Agree")</w:t>
            </w:r>
          </w:p>
          <w:p w14:paraId="43A349AB" w14:textId="77777777" w:rsidR="00933690" w:rsidRPr="00933690" w:rsidRDefault="00933690" w:rsidP="00933690">
            <w:pPr>
              <w:rPr>
                <w:sz w:val="20"/>
                <w:szCs w:val="20"/>
              </w:rPr>
            </w:pPr>
            <w:r w:rsidRPr="00933690">
              <w:rPr>
                <w:sz w:val="20"/>
                <w:szCs w:val="20"/>
              </w:rPr>
              <w:t>9% "Somewhat Agree", 82% "Agree", 9% "Strongly Agree"</w:t>
            </w:r>
          </w:p>
          <w:p w14:paraId="6A4DF511" w14:textId="77777777" w:rsidR="00933690" w:rsidRPr="00933690" w:rsidRDefault="00933690" w:rsidP="00933690">
            <w:pPr>
              <w:rPr>
                <w:sz w:val="20"/>
                <w:szCs w:val="20"/>
              </w:rPr>
            </w:pPr>
            <w:r w:rsidRPr="00933690">
              <w:rPr>
                <w:sz w:val="20"/>
                <w:szCs w:val="20"/>
              </w:rPr>
              <w:t xml:space="preserve">A consensus was reached for this statement </w:t>
            </w:r>
          </w:p>
          <w:p w14:paraId="4BBF861C" w14:textId="77777777" w:rsidR="00933690" w:rsidRPr="00933690" w:rsidRDefault="00933690" w:rsidP="00933690">
            <w:pPr>
              <w:rPr>
                <w:sz w:val="20"/>
                <w:szCs w:val="20"/>
              </w:rPr>
            </w:pPr>
          </w:p>
          <w:p w14:paraId="0D88C075" w14:textId="77777777" w:rsidR="00933690" w:rsidRPr="00933690" w:rsidRDefault="00933690" w:rsidP="00933690">
            <w:pPr>
              <w:rPr>
                <w:sz w:val="20"/>
                <w:szCs w:val="20"/>
              </w:rPr>
            </w:pPr>
            <w:r w:rsidRPr="00933690">
              <w:rPr>
                <w:sz w:val="20"/>
                <w:szCs w:val="20"/>
              </w:rPr>
              <w:t>QoL: ADL (daily mobility and social interaction)</w:t>
            </w:r>
          </w:p>
          <w:p w14:paraId="524C0BA4" w14:textId="77777777" w:rsidR="00933690" w:rsidRPr="00933690" w:rsidRDefault="00933690" w:rsidP="00933690">
            <w:pPr>
              <w:rPr>
                <w:sz w:val="20"/>
                <w:szCs w:val="20"/>
              </w:rPr>
            </w:pPr>
            <w:r w:rsidRPr="00933690">
              <w:rPr>
                <w:sz w:val="20"/>
                <w:szCs w:val="20"/>
              </w:rPr>
              <w:t>Median level of Agreement 6 ("Agree")</w:t>
            </w:r>
          </w:p>
          <w:p w14:paraId="4A6762D3" w14:textId="77777777" w:rsidR="00933690" w:rsidRPr="00933690" w:rsidRDefault="00933690" w:rsidP="00933690">
            <w:pPr>
              <w:rPr>
                <w:sz w:val="20"/>
                <w:szCs w:val="20"/>
              </w:rPr>
            </w:pPr>
            <w:r w:rsidRPr="00933690">
              <w:rPr>
                <w:sz w:val="20"/>
                <w:szCs w:val="20"/>
              </w:rPr>
              <w:t>18% "Somewhat Agree", 73% "Agree", 9% "Strongly Agree"</w:t>
            </w:r>
          </w:p>
          <w:p w14:paraId="7B472718" w14:textId="77777777" w:rsidR="00933690" w:rsidRPr="00933690" w:rsidRDefault="00933690" w:rsidP="00933690">
            <w:pPr>
              <w:rPr>
                <w:sz w:val="20"/>
                <w:szCs w:val="20"/>
              </w:rPr>
            </w:pPr>
            <w:r w:rsidRPr="00933690">
              <w:rPr>
                <w:sz w:val="20"/>
                <w:szCs w:val="20"/>
              </w:rPr>
              <w:t xml:space="preserve">A consensus was reached for this statement </w:t>
            </w:r>
          </w:p>
          <w:p w14:paraId="73B3B9E1" w14:textId="77777777" w:rsidR="00933690" w:rsidRPr="00933690" w:rsidRDefault="00933690" w:rsidP="00933690">
            <w:pPr>
              <w:rPr>
                <w:sz w:val="20"/>
                <w:szCs w:val="20"/>
              </w:rPr>
            </w:pPr>
          </w:p>
          <w:p w14:paraId="50EED7CF" w14:textId="77777777" w:rsidR="00933690" w:rsidRPr="00933690" w:rsidRDefault="00933690" w:rsidP="00933690">
            <w:pPr>
              <w:rPr>
                <w:sz w:val="20"/>
                <w:szCs w:val="20"/>
              </w:rPr>
            </w:pPr>
            <w:r w:rsidRPr="00933690">
              <w:rPr>
                <w:sz w:val="20"/>
                <w:szCs w:val="20"/>
              </w:rPr>
              <w:t>No specific panellist feedback was given to inform any further modification of the outcomes for SB. However, you may consider the distribution of the panel's response to either change or maintain your previous level of agreement with the following outcome.</w:t>
            </w:r>
          </w:p>
        </w:tc>
      </w:tr>
      <w:tr w:rsidR="00933690" w:rsidRPr="00933690" w14:paraId="55BB8351" w14:textId="77777777" w:rsidTr="00933690">
        <w:tc>
          <w:tcPr>
            <w:tcW w:w="1371" w:type="dxa"/>
            <w:vMerge w:val="restart"/>
          </w:tcPr>
          <w:p w14:paraId="499BBDCD" w14:textId="77777777" w:rsidR="00933690" w:rsidRPr="00933690" w:rsidRDefault="00933690" w:rsidP="00933690">
            <w:pPr>
              <w:jc w:val="both"/>
              <w:rPr>
                <w:sz w:val="20"/>
                <w:szCs w:val="20"/>
              </w:rPr>
            </w:pPr>
          </w:p>
        </w:tc>
        <w:tc>
          <w:tcPr>
            <w:tcW w:w="1064" w:type="dxa"/>
          </w:tcPr>
          <w:p w14:paraId="76CD3504"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3977C899" w14:textId="77777777" w:rsidR="00933690" w:rsidRPr="00933690" w:rsidRDefault="00933690" w:rsidP="00933690">
            <w:pPr>
              <w:jc w:val="both"/>
              <w:rPr>
                <w:sz w:val="20"/>
                <w:szCs w:val="20"/>
              </w:rPr>
            </w:pPr>
            <w:r w:rsidRPr="00933690">
              <w:rPr>
                <w:sz w:val="20"/>
                <w:szCs w:val="20"/>
              </w:rPr>
              <w:t>Disagree</w:t>
            </w:r>
          </w:p>
        </w:tc>
        <w:tc>
          <w:tcPr>
            <w:tcW w:w="1257" w:type="dxa"/>
          </w:tcPr>
          <w:p w14:paraId="43577005" w14:textId="77777777" w:rsidR="00933690" w:rsidRPr="00933690" w:rsidRDefault="00933690" w:rsidP="00933690">
            <w:pPr>
              <w:jc w:val="both"/>
              <w:rPr>
                <w:sz w:val="20"/>
                <w:szCs w:val="20"/>
              </w:rPr>
            </w:pPr>
            <w:r w:rsidRPr="00933690">
              <w:rPr>
                <w:sz w:val="20"/>
                <w:szCs w:val="20"/>
              </w:rPr>
              <w:t>Somewhat Disagree</w:t>
            </w:r>
          </w:p>
        </w:tc>
        <w:tc>
          <w:tcPr>
            <w:tcW w:w="951" w:type="dxa"/>
          </w:tcPr>
          <w:p w14:paraId="0C7152E0" w14:textId="77777777" w:rsidR="00933690" w:rsidRPr="00933690" w:rsidRDefault="00933690" w:rsidP="00933690">
            <w:pPr>
              <w:jc w:val="both"/>
              <w:rPr>
                <w:sz w:val="20"/>
                <w:szCs w:val="20"/>
              </w:rPr>
            </w:pPr>
            <w:r w:rsidRPr="00933690">
              <w:rPr>
                <w:sz w:val="20"/>
                <w:szCs w:val="20"/>
              </w:rPr>
              <w:t>Neutral</w:t>
            </w:r>
          </w:p>
        </w:tc>
        <w:tc>
          <w:tcPr>
            <w:tcW w:w="1257" w:type="dxa"/>
          </w:tcPr>
          <w:p w14:paraId="728513CB" w14:textId="77777777" w:rsidR="00933690" w:rsidRPr="00933690" w:rsidRDefault="00933690" w:rsidP="00933690">
            <w:pPr>
              <w:jc w:val="both"/>
              <w:rPr>
                <w:sz w:val="20"/>
                <w:szCs w:val="20"/>
              </w:rPr>
            </w:pPr>
            <w:r w:rsidRPr="00933690">
              <w:rPr>
                <w:sz w:val="20"/>
                <w:szCs w:val="20"/>
              </w:rPr>
              <w:t>Somewhat Agree</w:t>
            </w:r>
          </w:p>
        </w:tc>
        <w:tc>
          <w:tcPr>
            <w:tcW w:w="791" w:type="dxa"/>
          </w:tcPr>
          <w:p w14:paraId="76554A54" w14:textId="77777777" w:rsidR="00933690" w:rsidRPr="00933690" w:rsidRDefault="00933690" w:rsidP="00933690">
            <w:pPr>
              <w:jc w:val="both"/>
              <w:rPr>
                <w:sz w:val="20"/>
                <w:szCs w:val="20"/>
              </w:rPr>
            </w:pPr>
            <w:r w:rsidRPr="00933690">
              <w:rPr>
                <w:sz w:val="20"/>
                <w:szCs w:val="20"/>
              </w:rPr>
              <w:t>Agree</w:t>
            </w:r>
          </w:p>
        </w:tc>
        <w:tc>
          <w:tcPr>
            <w:tcW w:w="1171" w:type="dxa"/>
          </w:tcPr>
          <w:p w14:paraId="411174D2" w14:textId="77777777" w:rsidR="00933690" w:rsidRPr="00933690" w:rsidRDefault="00933690" w:rsidP="00933690">
            <w:pPr>
              <w:jc w:val="both"/>
              <w:rPr>
                <w:sz w:val="20"/>
                <w:szCs w:val="20"/>
              </w:rPr>
            </w:pPr>
            <w:r w:rsidRPr="00933690">
              <w:rPr>
                <w:sz w:val="20"/>
                <w:szCs w:val="20"/>
              </w:rPr>
              <w:t>Strongly Agree</w:t>
            </w:r>
          </w:p>
        </w:tc>
      </w:tr>
      <w:tr w:rsidR="00933690" w:rsidRPr="00933690" w14:paraId="05122E77" w14:textId="77777777" w:rsidTr="00933690">
        <w:tc>
          <w:tcPr>
            <w:tcW w:w="1371" w:type="dxa"/>
            <w:vMerge/>
          </w:tcPr>
          <w:p w14:paraId="15A98AE7" w14:textId="77777777" w:rsidR="00933690" w:rsidRPr="00933690" w:rsidRDefault="00933690" w:rsidP="00933690">
            <w:pPr>
              <w:jc w:val="center"/>
              <w:rPr>
                <w:sz w:val="20"/>
                <w:szCs w:val="20"/>
              </w:rPr>
            </w:pPr>
          </w:p>
        </w:tc>
        <w:tc>
          <w:tcPr>
            <w:tcW w:w="1064" w:type="dxa"/>
          </w:tcPr>
          <w:p w14:paraId="2442768B" w14:textId="77777777" w:rsidR="00933690" w:rsidRPr="00933690" w:rsidRDefault="00933690" w:rsidP="00933690">
            <w:pPr>
              <w:jc w:val="center"/>
              <w:rPr>
                <w:sz w:val="20"/>
                <w:szCs w:val="20"/>
              </w:rPr>
            </w:pPr>
            <w:r w:rsidRPr="00933690">
              <w:rPr>
                <w:sz w:val="20"/>
                <w:szCs w:val="20"/>
              </w:rPr>
              <w:t>1</w:t>
            </w:r>
          </w:p>
        </w:tc>
        <w:tc>
          <w:tcPr>
            <w:tcW w:w="1064" w:type="dxa"/>
          </w:tcPr>
          <w:p w14:paraId="24CA75EF" w14:textId="77777777" w:rsidR="00933690" w:rsidRPr="00933690" w:rsidRDefault="00933690" w:rsidP="00933690">
            <w:pPr>
              <w:jc w:val="center"/>
              <w:rPr>
                <w:sz w:val="20"/>
                <w:szCs w:val="20"/>
              </w:rPr>
            </w:pPr>
            <w:r w:rsidRPr="00933690">
              <w:rPr>
                <w:sz w:val="20"/>
                <w:szCs w:val="20"/>
              </w:rPr>
              <w:t>2</w:t>
            </w:r>
          </w:p>
        </w:tc>
        <w:tc>
          <w:tcPr>
            <w:tcW w:w="1257" w:type="dxa"/>
          </w:tcPr>
          <w:p w14:paraId="061B1796" w14:textId="77777777" w:rsidR="00933690" w:rsidRPr="00933690" w:rsidRDefault="00933690" w:rsidP="00933690">
            <w:pPr>
              <w:jc w:val="center"/>
              <w:rPr>
                <w:sz w:val="20"/>
                <w:szCs w:val="20"/>
              </w:rPr>
            </w:pPr>
            <w:r w:rsidRPr="00933690">
              <w:rPr>
                <w:sz w:val="20"/>
                <w:szCs w:val="20"/>
              </w:rPr>
              <w:t>3</w:t>
            </w:r>
          </w:p>
        </w:tc>
        <w:tc>
          <w:tcPr>
            <w:tcW w:w="951" w:type="dxa"/>
          </w:tcPr>
          <w:p w14:paraId="58648D16" w14:textId="77777777" w:rsidR="00933690" w:rsidRPr="00933690" w:rsidRDefault="00933690" w:rsidP="00933690">
            <w:pPr>
              <w:jc w:val="center"/>
              <w:rPr>
                <w:sz w:val="20"/>
                <w:szCs w:val="20"/>
              </w:rPr>
            </w:pPr>
            <w:r w:rsidRPr="00933690">
              <w:rPr>
                <w:sz w:val="20"/>
                <w:szCs w:val="20"/>
              </w:rPr>
              <w:t>4</w:t>
            </w:r>
          </w:p>
        </w:tc>
        <w:tc>
          <w:tcPr>
            <w:tcW w:w="1257" w:type="dxa"/>
          </w:tcPr>
          <w:p w14:paraId="24857CA8" w14:textId="77777777" w:rsidR="00933690" w:rsidRPr="00933690" w:rsidRDefault="00933690" w:rsidP="00933690">
            <w:pPr>
              <w:jc w:val="center"/>
              <w:rPr>
                <w:sz w:val="20"/>
                <w:szCs w:val="20"/>
              </w:rPr>
            </w:pPr>
            <w:r w:rsidRPr="00933690">
              <w:rPr>
                <w:sz w:val="20"/>
                <w:szCs w:val="20"/>
              </w:rPr>
              <w:t>5</w:t>
            </w:r>
          </w:p>
        </w:tc>
        <w:tc>
          <w:tcPr>
            <w:tcW w:w="791" w:type="dxa"/>
          </w:tcPr>
          <w:p w14:paraId="300BEF95" w14:textId="77777777" w:rsidR="00933690" w:rsidRPr="00933690" w:rsidRDefault="00933690" w:rsidP="00933690">
            <w:pPr>
              <w:jc w:val="center"/>
              <w:rPr>
                <w:sz w:val="20"/>
                <w:szCs w:val="20"/>
              </w:rPr>
            </w:pPr>
            <w:r w:rsidRPr="00933690">
              <w:rPr>
                <w:sz w:val="20"/>
                <w:szCs w:val="20"/>
              </w:rPr>
              <w:t>6</w:t>
            </w:r>
          </w:p>
        </w:tc>
        <w:tc>
          <w:tcPr>
            <w:tcW w:w="1171" w:type="dxa"/>
          </w:tcPr>
          <w:p w14:paraId="54F2E398" w14:textId="77777777" w:rsidR="00933690" w:rsidRPr="00933690" w:rsidRDefault="00933690" w:rsidP="00933690">
            <w:pPr>
              <w:jc w:val="center"/>
              <w:rPr>
                <w:sz w:val="20"/>
                <w:szCs w:val="20"/>
              </w:rPr>
            </w:pPr>
            <w:r w:rsidRPr="00933690">
              <w:rPr>
                <w:sz w:val="20"/>
                <w:szCs w:val="20"/>
              </w:rPr>
              <w:t>7</w:t>
            </w:r>
          </w:p>
        </w:tc>
      </w:tr>
      <w:tr w:rsidR="00933690" w:rsidRPr="00933690" w14:paraId="401B7CE3" w14:textId="77777777" w:rsidTr="00933690">
        <w:tc>
          <w:tcPr>
            <w:tcW w:w="1371" w:type="dxa"/>
          </w:tcPr>
          <w:p w14:paraId="258D4274" w14:textId="77777777" w:rsidR="00933690" w:rsidRPr="00933690" w:rsidRDefault="00933690" w:rsidP="00933690">
            <w:pPr>
              <w:rPr>
                <w:sz w:val="20"/>
                <w:szCs w:val="20"/>
              </w:rPr>
            </w:pPr>
            <w:r w:rsidRPr="00933690">
              <w:rPr>
                <w:sz w:val="20"/>
                <w:szCs w:val="20"/>
              </w:rPr>
              <w:t>Kinematics: Optimising gait movement patterns     (Hoffer Ambulation scale)</w:t>
            </w:r>
          </w:p>
        </w:tc>
        <w:tc>
          <w:tcPr>
            <w:tcW w:w="1064" w:type="dxa"/>
          </w:tcPr>
          <w:p w14:paraId="373B30F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4D218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B03874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16964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1330BFA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5034936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71" w:type="dxa"/>
          </w:tcPr>
          <w:p w14:paraId="0C0893D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0056A52D" w14:textId="77777777" w:rsidR="00933690" w:rsidRPr="00933690" w:rsidRDefault="00933690" w:rsidP="00933690">
      <w:pPr>
        <w:rPr>
          <w:sz w:val="20"/>
          <w:szCs w:val="20"/>
        </w:rPr>
      </w:pPr>
    </w:p>
    <w:p w14:paraId="170B6AFE" w14:textId="77777777" w:rsidR="00933690" w:rsidRPr="00933690" w:rsidRDefault="00933690" w:rsidP="00933690">
      <w:pPr>
        <w:rPr>
          <w:sz w:val="20"/>
          <w:szCs w:val="20"/>
        </w:rPr>
      </w:pPr>
      <w:r w:rsidRPr="00933690">
        <w:rPr>
          <w:sz w:val="20"/>
          <w:szCs w:val="20"/>
        </w:rPr>
        <w:t>25)</w:t>
      </w:r>
    </w:p>
    <w:p w14:paraId="3142C81B" w14:textId="77777777" w:rsidR="00933690" w:rsidRPr="00933690" w:rsidRDefault="00933690" w:rsidP="00933690">
      <w:pPr>
        <w:rPr>
          <w:sz w:val="20"/>
          <w:szCs w:val="20"/>
        </w:rPr>
      </w:pPr>
    </w:p>
    <w:p w14:paraId="6A038122" w14:textId="77777777" w:rsidR="00933690" w:rsidRPr="00933690" w:rsidRDefault="00933690" w:rsidP="00933690">
      <w:pPr>
        <w:rPr>
          <w:sz w:val="20"/>
          <w:szCs w:val="20"/>
        </w:rPr>
      </w:pPr>
    </w:p>
    <w:p w14:paraId="237DE093" w14:textId="77777777" w:rsidR="00933690" w:rsidRPr="00933690" w:rsidRDefault="00933690" w:rsidP="00933690">
      <w:pPr>
        <w:rPr>
          <w:sz w:val="20"/>
          <w:szCs w:val="20"/>
        </w:rPr>
      </w:pPr>
      <w:r w:rsidRPr="00933690">
        <w:rPr>
          <w:sz w:val="20"/>
          <w:szCs w:val="20"/>
        </w:rPr>
        <w:t>11)</w:t>
      </w:r>
    </w:p>
    <w:tbl>
      <w:tblPr>
        <w:tblStyle w:val="TableGrid"/>
        <w:tblW w:w="0" w:type="auto"/>
        <w:tblLook w:val="04A0" w:firstRow="1" w:lastRow="0" w:firstColumn="1" w:lastColumn="0" w:noHBand="0" w:noVBand="1"/>
      </w:tblPr>
      <w:tblGrid>
        <w:gridCol w:w="8488"/>
      </w:tblGrid>
      <w:tr w:rsidR="00933690" w:rsidRPr="00933690" w14:paraId="0FF25DFC" w14:textId="77777777" w:rsidTr="00A05687">
        <w:tc>
          <w:tcPr>
            <w:tcW w:w="9010" w:type="dxa"/>
          </w:tcPr>
          <w:p w14:paraId="2F1D3E78" w14:textId="77777777" w:rsidR="00933690" w:rsidRPr="00933690" w:rsidRDefault="00933690" w:rsidP="00933690">
            <w:pPr>
              <w:rPr>
                <w:sz w:val="20"/>
                <w:szCs w:val="20"/>
              </w:rPr>
            </w:pPr>
            <w:r w:rsidRPr="00933690">
              <w:rPr>
                <w:sz w:val="20"/>
                <w:szCs w:val="20"/>
              </w:rPr>
              <w:t>If your level of agreement was "somewhat agree" or lower for any of the statements in relation to stability footwear intervention in children with SB please use this optional area to provide us with your reasoning.</w:t>
            </w:r>
          </w:p>
        </w:tc>
      </w:tr>
      <w:tr w:rsidR="00933690" w:rsidRPr="00933690" w14:paraId="57E44FC9" w14:textId="77777777" w:rsidTr="00A05687">
        <w:tc>
          <w:tcPr>
            <w:tcW w:w="9010" w:type="dxa"/>
          </w:tcPr>
          <w:p w14:paraId="600C3E99" w14:textId="77777777" w:rsidR="00933690" w:rsidRPr="00933690" w:rsidRDefault="00933690" w:rsidP="00933690">
            <w:pPr>
              <w:rPr>
                <w:sz w:val="20"/>
                <w:szCs w:val="20"/>
              </w:rPr>
            </w:pPr>
          </w:p>
          <w:p w14:paraId="50CA5A4F" w14:textId="77777777" w:rsidR="00933690" w:rsidRPr="00933690" w:rsidRDefault="00933690" w:rsidP="00933690">
            <w:pPr>
              <w:rPr>
                <w:sz w:val="20"/>
                <w:szCs w:val="20"/>
              </w:rPr>
            </w:pPr>
          </w:p>
          <w:p w14:paraId="7DF763A9" w14:textId="77777777" w:rsidR="00933690" w:rsidRPr="00933690" w:rsidRDefault="00933690" w:rsidP="00933690">
            <w:pPr>
              <w:rPr>
                <w:sz w:val="20"/>
                <w:szCs w:val="20"/>
              </w:rPr>
            </w:pPr>
          </w:p>
          <w:p w14:paraId="16B737DE" w14:textId="77777777" w:rsidR="00933690" w:rsidRPr="00933690" w:rsidRDefault="00933690" w:rsidP="00933690">
            <w:pPr>
              <w:rPr>
                <w:sz w:val="20"/>
                <w:szCs w:val="20"/>
              </w:rPr>
            </w:pPr>
          </w:p>
          <w:p w14:paraId="0DE701AA" w14:textId="77777777" w:rsidR="00933690" w:rsidRPr="00933690" w:rsidRDefault="00933690" w:rsidP="00933690">
            <w:pPr>
              <w:rPr>
                <w:sz w:val="20"/>
                <w:szCs w:val="20"/>
              </w:rPr>
            </w:pPr>
          </w:p>
          <w:p w14:paraId="72378B34" w14:textId="77777777" w:rsidR="00933690" w:rsidRPr="00933690" w:rsidRDefault="00933690" w:rsidP="00933690">
            <w:pPr>
              <w:rPr>
                <w:sz w:val="20"/>
                <w:szCs w:val="20"/>
              </w:rPr>
            </w:pPr>
          </w:p>
        </w:tc>
      </w:tr>
    </w:tbl>
    <w:p w14:paraId="6CD5C2A2" w14:textId="77777777" w:rsidR="00933690" w:rsidRPr="00933690" w:rsidRDefault="00933690" w:rsidP="00933690">
      <w:pPr>
        <w:rPr>
          <w:sz w:val="20"/>
          <w:szCs w:val="20"/>
        </w:rPr>
      </w:pPr>
    </w:p>
    <w:p w14:paraId="5F98C147" w14:textId="77777777" w:rsidR="00933690" w:rsidRPr="00933690" w:rsidRDefault="00933690" w:rsidP="00933690">
      <w:pPr>
        <w:rPr>
          <w:sz w:val="20"/>
          <w:szCs w:val="20"/>
        </w:rPr>
      </w:pPr>
    </w:p>
    <w:tbl>
      <w:tblPr>
        <w:tblStyle w:val="TableGrid"/>
        <w:tblW w:w="0" w:type="auto"/>
        <w:tblLook w:val="04A0" w:firstRow="1" w:lastRow="0" w:firstColumn="1" w:lastColumn="0" w:noHBand="0" w:noVBand="1"/>
      </w:tblPr>
      <w:tblGrid>
        <w:gridCol w:w="8488"/>
      </w:tblGrid>
      <w:tr w:rsidR="00933690" w:rsidRPr="00933690" w14:paraId="37F7B544" w14:textId="77777777" w:rsidTr="00A05687">
        <w:tc>
          <w:tcPr>
            <w:tcW w:w="9010" w:type="dxa"/>
          </w:tcPr>
          <w:p w14:paraId="023BA786" w14:textId="55AA3C67" w:rsidR="00933690" w:rsidRPr="00933690" w:rsidRDefault="0083339A" w:rsidP="00933690">
            <w:pPr>
              <w:rPr>
                <w:b/>
                <w:bCs/>
                <w:sz w:val="20"/>
                <w:szCs w:val="20"/>
              </w:rPr>
            </w:pPr>
            <w:r>
              <w:rPr>
                <w:b/>
                <w:bCs/>
                <w:sz w:val="20"/>
                <w:szCs w:val="20"/>
              </w:rPr>
              <w:t>Down</w:t>
            </w:r>
            <w:r w:rsidR="00933690" w:rsidRPr="00933690">
              <w:rPr>
                <w:b/>
                <w:bCs/>
                <w:sz w:val="20"/>
                <w:szCs w:val="20"/>
              </w:rPr>
              <w:t xml:space="preserve"> Syndrome</w:t>
            </w:r>
          </w:p>
          <w:p w14:paraId="45967448" w14:textId="77777777" w:rsidR="00933690" w:rsidRPr="00933690" w:rsidRDefault="00933690" w:rsidP="00933690">
            <w:pPr>
              <w:rPr>
                <w:b/>
                <w:bCs/>
                <w:sz w:val="20"/>
                <w:szCs w:val="20"/>
              </w:rPr>
            </w:pPr>
          </w:p>
        </w:tc>
      </w:tr>
      <w:tr w:rsidR="00933690" w:rsidRPr="00933690" w14:paraId="0B0ED6F8" w14:textId="77777777" w:rsidTr="00A05687">
        <w:tc>
          <w:tcPr>
            <w:tcW w:w="9010" w:type="dxa"/>
          </w:tcPr>
          <w:p w14:paraId="34F1CAA5"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3AF7E6B8"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535B0552" w14:textId="77777777" w:rsidR="00933690" w:rsidRPr="00933690" w:rsidRDefault="00933690" w:rsidP="00933690">
            <w:pPr>
              <w:rPr>
                <w:sz w:val="20"/>
                <w:szCs w:val="20"/>
              </w:rPr>
            </w:pPr>
          </w:p>
          <w:p w14:paraId="65E80AE1" w14:textId="77777777" w:rsidR="00933690" w:rsidRPr="00933690" w:rsidRDefault="00933690" w:rsidP="00933690">
            <w:pPr>
              <w:rPr>
                <w:sz w:val="20"/>
                <w:szCs w:val="20"/>
              </w:rPr>
            </w:pPr>
            <w:r w:rsidRPr="00933690">
              <w:rPr>
                <w:sz w:val="20"/>
                <w:szCs w:val="20"/>
              </w:rPr>
              <w:t>(93%) of panellists in Round 2 had clinical experience with this condition and provided the information for this section.</w:t>
            </w:r>
          </w:p>
          <w:p w14:paraId="11F64FC1" w14:textId="77777777" w:rsidR="00933690" w:rsidRPr="00933690" w:rsidRDefault="00933690" w:rsidP="00933690">
            <w:pPr>
              <w:rPr>
                <w:sz w:val="20"/>
                <w:szCs w:val="20"/>
              </w:rPr>
            </w:pPr>
          </w:p>
          <w:p w14:paraId="315E55D0" w14:textId="77777777" w:rsidR="00933690" w:rsidRPr="00933690" w:rsidRDefault="00933690" w:rsidP="00933690">
            <w:pPr>
              <w:rPr>
                <w:sz w:val="20"/>
                <w:szCs w:val="20"/>
              </w:rPr>
            </w:pPr>
            <w:r w:rsidRPr="00933690">
              <w:rPr>
                <w:sz w:val="20"/>
                <w:szCs w:val="20"/>
              </w:rPr>
              <w:t xml:space="preserve">(If you have no clinical experience in treating this condition, please move to the next condition)  </w:t>
            </w:r>
          </w:p>
        </w:tc>
      </w:tr>
    </w:tbl>
    <w:p w14:paraId="5359A9BB" w14:textId="77777777" w:rsidR="00933690" w:rsidRPr="00933690" w:rsidRDefault="00933690" w:rsidP="00933690">
      <w:pPr>
        <w:rPr>
          <w:sz w:val="20"/>
          <w:szCs w:val="20"/>
        </w:rPr>
      </w:pPr>
    </w:p>
    <w:p w14:paraId="31D14945" w14:textId="77777777" w:rsidR="00933690" w:rsidRPr="00933690" w:rsidRDefault="00933690" w:rsidP="00933690">
      <w:pPr>
        <w:rPr>
          <w:sz w:val="20"/>
          <w:szCs w:val="20"/>
        </w:rPr>
      </w:pPr>
      <w:r w:rsidRPr="00933690">
        <w:rPr>
          <w:sz w:val="20"/>
          <w:szCs w:val="20"/>
        </w:rPr>
        <w:t>27)</w:t>
      </w:r>
    </w:p>
    <w:tbl>
      <w:tblPr>
        <w:tblStyle w:val="TableGrid"/>
        <w:tblW w:w="8500" w:type="dxa"/>
        <w:tblLook w:val="04A0" w:firstRow="1" w:lastRow="0" w:firstColumn="1" w:lastColumn="0" w:noHBand="0" w:noVBand="1"/>
      </w:tblPr>
      <w:tblGrid>
        <w:gridCol w:w="8500"/>
      </w:tblGrid>
      <w:tr w:rsidR="00933690" w:rsidRPr="00933690" w14:paraId="6EA308AC" w14:textId="77777777" w:rsidTr="00933690">
        <w:tc>
          <w:tcPr>
            <w:tcW w:w="8500" w:type="dxa"/>
          </w:tcPr>
          <w:p w14:paraId="44F4A9D8" w14:textId="7EDC0F09" w:rsidR="00933690" w:rsidRPr="00933690" w:rsidRDefault="00933690" w:rsidP="00933690">
            <w:pPr>
              <w:rPr>
                <w:sz w:val="20"/>
                <w:szCs w:val="20"/>
              </w:rPr>
            </w:pPr>
            <w:r w:rsidRPr="00933690">
              <w:rPr>
                <w:sz w:val="20"/>
                <w:szCs w:val="20"/>
              </w:rPr>
              <w:t xml:space="preserve">Panellists were asked to rank their agreement with the following statements concerning the issuing of stability footwear children with </w:t>
            </w:r>
            <w:r w:rsidR="0083339A">
              <w:rPr>
                <w:sz w:val="20"/>
                <w:szCs w:val="20"/>
              </w:rPr>
              <w:t>Down</w:t>
            </w:r>
            <w:r w:rsidRPr="00933690">
              <w:rPr>
                <w:sz w:val="20"/>
                <w:szCs w:val="20"/>
              </w:rPr>
              <w:t xml:space="preserve"> Syndrome from Round 2.</w:t>
            </w:r>
          </w:p>
          <w:p w14:paraId="79248BC5"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0A130FA3" w14:textId="77777777" w:rsidR="00933690" w:rsidRPr="00933690" w:rsidRDefault="00933690" w:rsidP="00933690">
            <w:pPr>
              <w:rPr>
                <w:sz w:val="20"/>
                <w:szCs w:val="20"/>
              </w:rPr>
            </w:pPr>
          </w:p>
          <w:p w14:paraId="184B987D" w14:textId="5B39C162" w:rsidR="00933690" w:rsidRPr="00933690" w:rsidRDefault="00933690" w:rsidP="00933690">
            <w:pPr>
              <w:rPr>
                <w:sz w:val="20"/>
                <w:szCs w:val="20"/>
              </w:rPr>
            </w:pPr>
            <w:r w:rsidRPr="00933690">
              <w:rPr>
                <w:sz w:val="20"/>
                <w:szCs w:val="20"/>
              </w:rPr>
              <w:t xml:space="preserve">Stability footwear may assist mediolateral stability and proprioception of the foot and ankle in standing and walking in children with </w:t>
            </w:r>
            <w:r w:rsidR="0083339A">
              <w:rPr>
                <w:sz w:val="20"/>
                <w:szCs w:val="20"/>
              </w:rPr>
              <w:t>Down</w:t>
            </w:r>
            <w:r w:rsidRPr="00933690">
              <w:rPr>
                <w:sz w:val="20"/>
                <w:szCs w:val="20"/>
              </w:rPr>
              <w:t xml:space="preserve"> syndrome</w:t>
            </w:r>
          </w:p>
          <w:p w14:paraId="2725B6B3" w14:textId="77777777" w:rsidR="00933690" w:rsidRPr="00933690" w:rsidRDefault="00933690" w:rsidP="00933690">
            <w:pPr>
              <w:rPr>
                <w:sz w:val="20"/>
                <w:szCs w:val="20"/>
              </w:rPr>
            </w:pPr>
            <w:r w:rsidRPr="00933690">
              <w:rPr>
                <w:sz w:val="20"/>
                <w:szCs w:val="20"/>
              </w:rPr>
              <w:t>Median level of Agreement 6 ("Agree")</w:t>
            </w:r>
          </w:p>
          <w:p w14:paraId="6CDEA8D9" w14:textId="77777777" w:rsidR="00933690" w:rsidRPr="00933690" w:rsidRDefault="00933690" w:rsidP="00933690">
            <w:pPr>
              <w:rPr>
                <w:sz w:val="20"/>
                <w:szCs w:val="20"/>
              </w:rPr>
            </w:pPr>
            <w:r w:rsidRPr="00933690">
              <w:rPr>
                <w:sz w:val="20"/>
                <w:szCs w:val="20"/>
              </w:rPr>
              <w:t>15% "Somewhat Agree", 62% "Agree", 23% "Strongly Agree"</w:t>
            </w:r>
          </w:p>
          <w:p w14:paraId="35007309" w14:textId="77777777" w:rsidR="00933690" w:rsidRPr="00933690" w:rsidRDefault="00933690" w:rsidP="00933690">
            <w:pPr>
              <w:rPr>
                <w:sz w:val="20"/>
                <w:szCs w:val="20"/>
              </w:rPr>
            </w:pPr>
            <w:r w:rsidRPr="00933690">
              <w:rPr>
                <w:sz w:val="20"/>
                <w:szCs w:val="20"/>
              </w:rPr>
              <w:t>A consensus was reached for this statement.</w:t>
            </w:r>
          </w:p>
          <w:p w14:paraId="6D49F0D1" w14:textId="77777777" w:rsidR="00933690" w:rsidRPr="00933690" w:rsidRDefault="00933690" w:rsidP="00933690">
            <w:pPr>
              <w:rPr>
                <w:sz w:val="20"/>
                <w:szCs w:val="20"/>
              </w:rPr>
            </w:pPr>
          </w:p>
          <w:p w14:paraId="48A865E1" w14:textId="51BCA2D8" w:rsidR="00933690" w:rsidRPr="00933690" w:rsidRDefault="00933690" w:rsidP="00933690">
            <w:pPr>
              <w:rPr>
                <w:sz w:val="20"/>
                <w:szCs w:val="20"/>
              </w:rPr>
            </w:pPr>
            <w:r w:rsidRPr="00933690">
              <w:rPr>
                <w:sz w:val="20"/>
                <w:szCs w:val="20"/>
              </w:rPr>
              <w:t xml:space="preserve">Stability footwear design should consider  last adaptions to accommodate the foot dimensions of children with </w:t>
            </w:r>
            <w:r w:rsidR="0083339A">
              <w:rPr>
                <w:sz w:val="20"/>
                <w:szCs w:val="20"/>
              </w:rPr>
              <w:t>Down</w:t>
            </w:r>
            <w:r w:rsidRPr="00933690">
              <w:rPr>
                <w:sz w:val="20"/>
                <w:szCs w:val="20"/>
              </w:rPr>
              <w:t xml:space="preserve"> syndrome</w:t>
            </w:r>
          </w:p>
          <w:p w14:paraId="7F594E90" w14:textId="77777777" w:rsidR="00933690" w:rsidRPr="00933690" w:rsidRDefault="00933690" w:rsidP="00933690">
            <w:pPr>
              <w:rPr>
                <w:sz w:val="20"/>
                <w:szCs w:val="20"/>
              </w:rPr>
            </w:pPr>
            <w:r w:rsidRPr="00933690">
              <w:rPr>
                <w:sz w:val="20"/>
                <w:szCs w:val="20"/>
              </w:rPr>
              <w:t>Median level of Agreement 6 (Agree)</w:t>
            </w:r>
          </w:p>
          <w:p w14:paraId="2027E4BF" w14:textId="77777777" w:rsidR="00933690" w:rsidRPr="00933690" w:rsidRDefault="00933690" w:rsidP="00933690">
            <w:pPr>
              <w:rPr>
                <w:sz w:val="20"/>
                <w:szCs w:val="20"/>
              </w:rPr>
            </w:pPr>
            <w:r w:rsidRPr="00933690">
              <w:rPr>
                <w:sz w:val="20"/>
                <w:szCs w:val="20"/>
              </w:rPr>
              <w:t>8% "Neutral", 42% "Agree", 50% "Strongly Agree"</w:t>
            </w:r>
          </w:p>
          <w:p w14:paraId="357F45BC" w14:textId="77777777" w:rsidR="00933690" w:rsidRPr="00933690" w:rsidRDefault="00933690" w:rsidP="00933690">
            <w:pPr>
              <w:rPr>
                <w:sz w:val="20"/>
                <w:szCs w:val="20"/>
              </w:rPr>
            </w:pPr>
            <w:r w:rsidRPr="00933690">
              <w:rPr>
                <w:sz w:val="20"/>
                <w:szCs w:val="20"/>
              </w:rPr>
              <w:t>A consensus was reached for this statement.</w:t>
            </w:r>
          </w:p>
        </w:tc>
      </w:tr>
    </w:tbl>
    <w:p w14:paraId="7F90A458" w14:textId="77777777" w:rsidR="00933690" w:rsidRPr="00933690" w:rsidRDefault="00933690" w:rsidP="00933690">
      <w:pPr>
        <w:rPr>
          <w:sz w:val="20"/>
          <w:szCs w:val="20"/>
        </w:rPr>
      </w:pPr>
    </w:p>
    <w:p w14:paraId="6AFDB987" w14:textId="77777777" w:rsidR="00933690" w:rsidRPr="00933690" w:rsidRDefault="00933690" w:rsidP="00933690">
      <w:pPr>
        <w:rPr>
          <w:sz w:val="20"/>
          <w:szCs w:val="20"/>
        </w:rPr>
      </w:pPr>
      <w:r w:rsidRPr="00933690">
        <w:rPr>
          <w:sz w:val="20"/>
          <w:szCs w:val="20"/>
        </w:rPr>
        <w:t>28)</w:t>
      </w:r>
    </w:p>
    <w:tbl>
      <w:tblPr>
        <w:tblStyle w:val="TableGrid"/>
        <w:tblW w:w="8784" w:type="dxa"/>
        <w:tblLook w:val="04A0" w:firstRow="1" w:lastRow="0" w:firstColumn="1" w:lastColumn="0" w:noHBand="0" w:noVBand="1"/>
      </w:tblPr>
      <w:tblGrid>
        <w:gridCol w:w="1674"/>
        <w:gridCol w:w="922"/>
        <w:gridCol w:w="1045"/>
        <w:gridCol w:w="1234"/>
        <w:gridCol w:w="935"/>
        <w:gridCol w:w="1234"/>
        <w:gridCol w:w="778"/>
        <w:gridCol w:w="962"/>
      </w:tblGrid>
      <w:tr w:rsidR="00933690" w:rsidRPr="00933690" w14:paraId="32A65412" w14:textId="77777777" w:rsidTr="00933690">
        <w:tc>
          <w:tcPr>
            <w:tcW w:w="8784" w:type="dxa"/>
            <w:gridSpan w:val="8"/>
          </w:tcPr>
          <w:p w14:paraId="22C37019" w14:textId="4CC014EE" w:rsidR="00933690" w:rsidRPr="00933690" w:rsidRDefault="00933690" w:rsidP="00933690">
            <w:pPr>
              <w:rPr>
                <w:sz w:val="20"/>
                <w:szCs w:val="20"/>
              </w:rPr>
            </w:pPr>
            <w:r w:rsidRPr="00933690">
              <w:rPr>
                <w:sz w:val="20"/>
                <w:szCs w:val="20"/>
              </w:rPr>
              <w:t xml:space="preserve">Panellists were asked to rank their agreement with the following statements concerning the grade of mobility impairment in children with </w:t>
            </w:r>
            <w:r w:rsidR="0083339A">
              <w:rPr>
                <w:sz w:val="20"/>
                <w:szCs w:val="20"/>
              </w:rPr>
              <w:t>Down</w:t>
            </w:r>
            <w:r w:rsidRPr="00933690">
              <w:rPr>
                <w:sz w:val="20"/>
                <w:szCs w:val="20"/>
              </w:rPr>
              <w:t xml:space="preserve"> Syndrome that would be suitable for stability footwear both as a sole aid or in combination with another assistive aid in Round 2.</w:t>
            </w:r>
          </w:p>
          <w:p w14:paraId="3EB032E4" w14:textId="77777777" w:rsidR="00933690" w:rsidRPr="00933690" w:rsidRDefault="00933690" w:rsidP="00933690">
            <w:pPr>
              <w:rPr>
                <w:sz w:val="20"/>
                <w:szCs w:val="20"/>
              </w:rPr>
            </w:pPr>
            <w:r w:rsidRPr="00933690">
              <w:rPr>
                <w:sz w:val="20"/>
                <w:szCs w:val="20"/>
              </w:rPr>
              <w:t>The median level of agreement and relative distribution of response is detailed below.</w:t>
            </w:r>
          </w:p>
          <w:p w14:paraId="089D3D6F" w14:textId="77777777" w:rsidR="00933690" w:rsidRPr="00933690" w:rsidRDefault="00933690" w:rsidP="00933690">
            <w:pPr>
              <w:rPr>
                <w:sz w:val="20"/>
                <w:szCs w:val="20"/>
              </w:rPr>
            </w:pPr>
          </w:p>
          <w:p w14:paraId="134A6E52" w14:textId="77777777" w:rsidR="00933690" w:rsidRPr="00933690" w:rsidRDefault="00933690" w:rsidP="00933690">
            <w:pPr>
              <w:rPr>
                <w:sz w:val="20"/>
                <w:szCs w:val="20"/>
              </w:rPr>
            </w:pPr>
            <w:r w:rsidRPr="00933690">
              <w:rPr>
                <w:sz w:val="20"/>
                <w:szCs w:val="20"/>
              </w:rPr>
              <w:t>Stability footwear may be used as a sole assistive aid in pre-walking and learning to walk stages with associated hypotonia and delayed motor milestones.</w:t>
            </w:r>
          </w:p>
          <w:p w14:paraId="2976EC99" w14:textId="77777777" w:rsidR="00933690" w:rsidRPr="00933690" w:rsidRDefault="00933690" w:rsidP="00933690">
            <w:pPr>
              <w:rPr>
                <w:sz w:val="20"/>
                <w:szCs w:val="20"/>
              </w:rPr>
            </w:pPr>
            <w:r w:rsidRPr="00933690">
              <w:rPr>
                <w:sz w:val="20"/>
                <w:szCs w:val="20"/>
              </w:rPr>
              <w:t>Median level of Agreement 6 (Agree)</w:t>
            </w:r>
          </w:p>
          <w:p w14:paraId="525F74E2" w14:textId="77777777" w:rsidR="00933690" w:rsidRPr="00933690" w:rsidRDefault="00933690" w:rsidP="00933690">
            <w:pPr>
              <w:rPr>
                <w:sz w:val="20"/>
                <w:szCs w:val="20"/>
              </w:rPr>
            </w:pPr>
            <w:r w:rsidRPr="00933690">
              <w:rPr>
                <w:sz w:val="20"/>
                <w:szCs w:val="20"/>
              </w:rPr>
              <w:t xml:space="preserve">8% "Strongly disagree", 42% "Somewhat Agree", 50% "Agree", </w:t>
            </w:r>
          </w:p>
          <w:p w14:paraId="3313F0FF" w14:textId="77777777" w:rsidR="00933690" w:rsidRPr="00933690" w:rsidRDefault="00933690" w:rsidP="00933690">
            <w:pPr>
              <w:rPr>
                <w:sz w:val="20"/>
                <w:szCs w:val="20"/>
              </w:rPr>
            </w:pPr>
          </w:p>
          <w:p w14:paraId="1F1139E2" w14:textId="77777777" w:rsidR="00933690" w:rsidRPr="00933690" w:rsidRDefault="00933690" w:rsidP="00933690">
            <w:pPr>
              <w:rPr>
                <w:sz w:val="20"/>
                <w:szCs w:val="20"/>
              </w:rPr>
            </w:pPr>
            <w:r w:rsidRPr="00933690">
              <w:rPr>
                <w:sz w:val="20"/>
                <w:szCs w:val="20"/>
              </w:rPr>
              <w:t>Stability Footwear may be used alongside foot orthoses to assist walking in individuals with ankle instability</w:t>
            </w:r>
          </w:p>
          <w:p w14:paraId="72E6655F" w14:textId="77777777" w:rsidR="00933690" w:rsidRPr="00933690" w:rsidRDefault="00933690" w:rsidP="00933690">
            <w:pPr>
              <w:rPr>
                <w:sz w:val="20"/>
                <w:szCs w:val="20"/>
              </w:rPr>
            </w:pPr>
            <w:r w:rsidRPr="00933690">
              <w:rPr>
                <w:sz w:val="20"/>
                <w:szCs w:val="20"/>
              </w:rPr>
              <w:t>Median level of agreement 6 (Agree)</w:t>
            </w:r>
          </w:p>
          <w:p w14:paraId="0BCBD84A" w14:textId="77777777" w:rsidR="00933690" w:rsidRPr="00933690" w:rsidRDefault="00933690" w:rsidP="00933690">
            <w:pPr>
              <w:rPr>
                <w:sz w:val="20"/>
                <w:szCs w:val="20"/>
              </w:rPr>
            </w:pPr>
            <w:r w:rsidRPr="00933690">
              <w:rPr>
                <w:sz w:val="20"/>
                <w:szCs w:val="20"/>
              </w:rPr>
              <w:t xml:space="preserve"> 8% "Somewhat Agree", 69% "Agree", 23% "Strongly Agree"</w:t>
            </w:r>
          </w:p>
          <w:p w14:paraId="26353C37" w14:textId="77777777" w:rsidR="00933690" w:rsidRPr="00933690" w:rsidRDefault="00933690" w:rsidP="00933690">
            <w:pPr>
              <w:rPr>
                <w:sz w:val="20"/>
                <w:szCs w:val="20"/>
              </w:rPr>
            </w:pPr>
            <w:r w:rsidRPr="00933690">
              <w:rPr>
                <w:sz w:val="20"/>
                <w:szCs w:val="20"/>
              </w:rPr>
              <w:t>A consensus was reached for this statement</w:t>
            </w:r>
          </w:p>
          <w:p w14:paraId="6353DFB2" w14:textId="77777777" w:rsidR="00933690" w:rsidRPr="00933690" w:rsidRDefault="00933690" w:rsidP="00933690">
            <w:pPr>
              <w:rPr>
                <w:sz w:val="20"/>
                <w:szCs w:val="20"/>
              </w:rPr>
            </w:pPr>
          </w:p>
          <w:p w14:paraId="23B9A813" w14:textId="77777777" w:rsidR="00933690" w:rsidRPr="00933690" w:rsidRDefault="00933690" w:rsidP="00933690">
            <w:pPr>
              <w:rPr>
                <w:sz w:val="20"/>
                <w:szCs w:val="20"/>
              </w:rPr>
            </w:pPr>
            <w:r w:rsidRPr="00933690">
              <w:rPr>
                <w:sz w:val="20"/>
                <w:szCs w:val="20"/>
              </w:rPr>
              <w:t>Stability Footwear may be used alongside foot orthoses to assist walking in individuals with knee instability</w:t>
            </w:r>
          </w:p>
          <w:p w14:paraId="2471B6C6" w14:textId="77777777" w:rsidR="00933690" w:rsidRPr="00933690" w:rsidRDefault="00933690" w:rsidP="00933690">
            <w:pPr>
              <w:rPr>
                <w:sz w:val="20"/>
                <w:szCs w:val="20"/>
              </w:rPr>
            </w:pPr>
            <w:r w:rsidRPr="00933690">
              <w:rPr>
                <w:sz w:val="20"/>
                <w:szCs w:val="20"/>
              </w:rPr>
              <w:t>Median level of agreement 6 (Agree)</w:t>
            </w:r>
          </w:p>
          <w:p w14:paraId="397D838D" w14:textId="77777777" w:rsidR="00933690" w:rsidRPr="00933690" w:rsidRDefault="00933690" w:rsidP="00933690">
            <w:pPr>
              <w:rPr>
                <w:sz w:val="20"/>
                <w:szCs w:val="20"/>
              </w:rPr>
            </w:pPr>
            <w:r w:rsidRPr="00933690">
              <w:rPr>
                <w:sz w:val="20"/>
                <w:szCs w:val="20"/>
              </w:rPr>
              <w:t xml:space="preserve"> 8% "Strongly disagree", 15% "Somewhat Agree", 54% "Agree", 23% "Strongly Agree"</w:t>
            </w:r>
          </w:p>
          <w:p w14:paraId="1F2C85DA" w14:textId="77777777" w:rsidR="00933690" w:rsidRPr="00933690" w:rsidRDefault="00933690" w:rsidP="00933690">
            <w:pPr>
              <w:rPr>
                <w:sz w:val="20"/>
                <w:szCs w:val="20"/>
              </w:rPr>
            </w:pPr>
            <w:r w:rsidRPr="00933690">
              <w:rPr>
                <w:sz w:val="20"/>
                <w:szCs w:val="20"/>
              </w:rPr>
              <w:t>A consensus was reached for this statement</w:t>
            </w:r>
          </w:p>
          <w:p w14:paraId="0A17B691" w14:textId="77777777" w:rsidR="00933690" w:rsidRPr="00933690" w:rsidRDefault="00933690" w:rsidP="00933690">
            <w:pPr>
              <w:rPr>
                <w:sz w:val="20"/>
                <w:szCs w:val="20"/>
              </w:rPr>
            </w:pPr>
          </w:p>
          <w:p w14:paraId="4AC39F42" w14:textId="77777777" w:rsidR="00933690" w:rsidRPr="00933690" w:rsidRDefault="00933690" w:rsidP="00933690">
            <w:pPr>
              <w:rPr>
                <w:sz w:val="20"/>
                <w:szCs w:val="20"/>
              </w:rPr>
            </w:pPr>
            <w:r w:rsidRPr="00933690">
              <w:rPr>
                <w:sz w:val="20"/>
                <w:szCs w:val="20"/>
              </w:rPr>
              <w:t xml:space="preserve">Although consensus was reached in respect to knee instability and the use of stability footwear a potential adverse event was elaborated from panellist feedback in that associated knee hyperextension would contraindicate stiffened sole therapy in combination with AFO, as this would increase hyperextension in midstance, </w:t>
            </w:r>
          </w:p>
          <w:p w14:paraId="4DC184DC" w14:textId="77777777" w:rsidR="00933690" w:rsidRPr="00933690" w:rsidRDefault="00933690" w:rsidP="00933690">
            <w:pPr>
              <w:rPr>
                <w:sz w:val="20"/>
                <w:szCs w:val="20"/>
              </w:rPr>
            </w:pPr>
          </w:p>
          <w:p w14:paraId="1412DC9E" w14:textId="77777777" w:rsidR="00933690" w:rsidRPr="00933690" w:rsidRDefault="00933690" w:rsidP="00933690">
            <w:pPr>
              <w:rPr>
                <w:sz w:val="20"/>
                <w:szCs w:val="20"/>
              </w:rPr>
            </w:pPr>
            <w:r w:rsidRPr="00933690">
              <w:rPr>
                <w:sz w:val="20"/>
                <w:szCs w:val="20"/>
              </w:rPr>
              <w:t>The following statements have been modified and developed based on panellist feedback</w:t>
            </w:r>
          </w:p>
        </w:tc>
      </w:tr>
      <w:tr w:rsidR="00933690" w:rsidRPr="00933690" w14:paraId="759C2C18" w14:textId="77777777" w:rsidTr="00933690">
        <w:tc>
          <w:tcPr>
            <w:tcW w:w="1674" w:type="dxa"/>
            <w:vMerge w:val="restart"/>
          </w:tcPr>
          <w:p w14:paraId="31F3F2A2" w14:textId="77777777" w:rsidR="00933690" w:rsidRPr="00933690" w:rsidRDefault="00933690" w:rsidP="00933690">
            <w:pPr>
              <w:jc w:val="both"/>
              <w:rPr>
                <w:sz w:val="20"/>
                <w:szCs w:val="20"/>
              </w:rPr>
            </w:pPr>
          </w:p>
        </w:tc>
        <w:tc>
          <w:tcPr>
            <w:tcW w:w="922" w:type="dxa"/>
          </w:tcPr>
          <w:p w14:paraId="76AFFE40" w14:textId="77777777" w:rsidR="00933690" w:rsidRPr="00933690" w:rsidRDefault="00933690" w:rsidP="00933690">
            <w:pPr>
              <w:jc w:val="both"/>
              <w:rPr>
                <w:sz w:val="20"/>
                <w:szCs w:val="20"/>
              </w:rPr>
            </w:pPr>
            <w:r w:rsidRPr="00933690">
              <w:rPr>
                <w:sz w:val="20"/>
                <w:szCs w:val="20"/>
              </w:rPr>
              <w:t>Strongly Disagree</w:t>
            </w:r>
          </w:p>
        </w:tc>
        <w:tc>
          <w:tcPr>
            <w:tcW w:w="1045" w:type="dxa"/>
          </w:tcPr>
          <w:p w14:paraId="58B9CF71" w14:textId="77777777" w:rsidR="00933690" w:rsidRPr="00933690" w:rsidRDefault="00933690" w:rsidP="00933690">
            <w:pPr>
              <w:jc w:val="both"/>
              <w:rPr>
                <w:sz w:val="20"/>
                <w:szCs w:val="20"/>
              </w:rPr>
            </w:pPr>
            <w:r w:rsidRPr="00933690">
              <w:rPr>
                <w:sz w:val="20"/>
                <w:szCs w:val="20"/>
              </w:rPr>
              <w:t>Disagree</w:t>
            </w:r>
          </w:p>
        </w:tc>
        <w:tc>
          <w:tcPr>
            <w:tcW w:w="1234" w:type="dxa"/>
          </w:tcPr>
          <w:p w14:paraId="6B57F4FE" w14:textId="77777777" w:rsidR="00933690" w:rsidRPr="00933690" w:rsidRDefault="00933690" w:rsidP="00933690">
            <w:pPr>
              <w:jc w:val="both"/>
              <w:rPr>
                <w:sz w:val="20"/>
                <w:szCs w:val="20"/>
              </w:rPr>
            </w:pPr>
            <w:r w:rsidRPr="00933690">
              <w:rPr>
                <w:sz w:val="20"/>
                <w:szCs w:val="20"/>
              </w:rPr>
              <w:t>Somewhat Disagree</w:t>
            </w:r>
          </w:p>
        </w:tc>
        <w:tc>
          <w:tcPr>
            <w:tcW w:w="935" w:type="dxa"/>
          </w:tcPr>
          <w:p w14:paraId="285EB766" w14:textId="77777777" w:rsidR="00933690" w:rsidRPr="00933690" w:rsidRDefault="00933690" w:rsidP="00933690">
            <w:pPr>
              <w:jc w:val="both"/>
              <w:rPr>
                <w:sz w:val="20"/>
                <w:szCs w:val="20"/>
              </w:rPr>
            </w:pPr>
            <w:r w:rsidRPr="00933690">
              <w:rPr>
                <w:sz w:val="20"/>
                <w:szCs w:val="20"/>
              </w:rPr>
              <w:t>Neutral</w:t>
            </w:r>
          </w:p>
        </w:tc>
        <w:tc>
          <w:tcPr>
            <w:tcW w:w="1234" w:type="dxa"/>
          </w:tcPr>
          <w:p w14:paraId="54AE9919" w14:textId="77777777" w:rsidR="00933690" w:rsidRPr="00933690" w:rsidRDefault="00933690" w:rsidP="00933690">
            <w:pPr>
              <w:jc w:val="both"/>
              <w:rPr>
                <w:sz w:val="20"/>
                <w:szCs w:val="20"/>
              </w:rPr>
            </w:pPr>
            <w:r w:rsidRPr="00933690">
              <w:rPr>
                <w:sz w:val="20"/>
                <w:szCs w:val="20"/>
              </w:rPr>
              <w:t>Somewhat Agree</w:t>
            </w:r>
          </w:p>
        </w:tc>
        <w:tc>
          <w:tcPr>
            <w:tcW w:w="778" w:type="dxa"/>
          </w:tcPr>
          <w:p w14:paraId="49343424" w14:textId="77777777" w:rsidR="00933690" w:rsidRPr="00933690" w:rsidRDefault="00933690" w:rsidP="00933690">
            <w:pPr>
              <w:jc w:val="both"/>
              <w:rPr>
                <w:sz w:val="20"/>
                <w:szCs w:val="20"/>
              </w:rPr>
            </w:pPr>
            <w:r w:rsidRPr="00933690">
              <w:rPr>
                <w:sz w:val="20"/>
                <w:szCs w:val="20"/>
              </w:rPr>
              <w:t>Agree</w:t>
            </w:r>
          </w:p>
        </w:tc>
        <w:tc>
          <w:tcPr>
            <w:tcW w:w="962" w:type="dxa"/>
          </w:tcPr>
          <w:p w14:paraId="72C11DAB" w14:textId="77777777" w:rsidR="00933690" w:rsidRPr="00933690" w:rsidRDefault="00933690" w:rsidP="00933690">
            <w:pPr>
              <w:jc w:val="both"/>
              <w:rPr>
                <w:sz w:val="20"/>
                <w:szCs w:val="20"/>
              </w:rPr>
            </w:pPr>
            <w:r w:rsidRPr="00933690">
              <w:rPr>
                <w:sz w:val="20"/>
                <w:szCs w:val="20"/>
              </w:rPr>
              <w:t>Strongly Agree</w:t>
            </w:r>
          </w:p>
        </w:tc>
      </w:tr>
      <w:tr w:rsidR="00933690" w:rsidRPr="00933690" w14:paraId="637B9132" w14:textId="77777777" w:rsidTr="00933690">
        <w:tc>
          <w:tcPr>
            <w:tcW w:w="1674" w:type="dxa"/>
            <w:vMerge/>
          </w:tcPr>
          <w:p w14:paraId="0354820B" w14:textId="77777777" w:rsidR="00933690" w:rsidRPr="00933690" w:rsidRDefault="00933690" w:rsidP="00933690">
            <w:pPr>
              <w:jc w:val="center"/>
              <w:rPr>
                <w:sz w:val="20"/>
                <w:szCs w:val="20"/>
              </w:rPr>
            </w:pPr>
          </w:p>
        </w:tc>
        <w:tc>
          <w:tcPr>
            <w:tcW w:w="922" w:type="dxa"/>
          </w:tcPr>
          <w:p w14:paraId="5C0D9412" w14:textId="77777777" w:rsidR="00933690" w:rsidRPr="00933690" w:rsidRDefault="00933690" w:rsidP="00933690">
            <w:pPr>
              <w:jc w:val="center"/>
              <w:rPr>
                <w:sz w:val="20"/>
                <w:szCs w:val="20"/>
              </w:rPr>
            </w:pPr>
            <w:r w:rsidRPr="00933690">
              <w:rPr>
                <w:sz w:val="20"/>
                <w:szCs w:val="20"/>
              </w:rPr>
              <w:t>1</w:t>
            </w:r>
          </w:p>
        </w:tc>
        <w:tc>
          <w:tcPr>
            <w:tcW w:w="1045" w:type="dxa"/>
          </w:tcPr>
          <w:p w14:paraId="0FF6599A" w14:textId="77777777" w:rsidR="00933690" w:rsidRPr="00933690" w:rsidRDefault="00933690" w:rsidP="00933690">
            <w:pPr>
              <w:jc w:val="center"/>
              <w:rPr>
                <w:sz w:val="20"/>
                <w:szCs w:val="20"/>
              </w:rPr>
            </w:pPr>
            <w:r w:rsidRPr="00933690">
              <w:rPr>
                <w:sz w:val="20"/>
                <w:szCs w:val="20"/>
              </w:rPr>
              <w:t>2</w:t>
            </w:r>
          </w:p>
        </w:tc>
        <w:tc>
          <w:tcPr>
            <w:tcW w:w="1234" w:type="dxa"/>
          </w:tcPr>
          <w:p w14:paraId="78D81201" w14:textId="77777777" w:rsidR="00933690" w:rsidRPr="00933690" w:rsidRDefault="00933690" w:rsidP="00933690">
            <w:pPr>
              <w:jc w:val="center"/>
              <w:rPr>
                <w:sz w:val="20"/>
                <w:szCs w:val="20"/>
              </w:rPr>
            </w:pPr>
            <w:r w:rsidRPr="00933690">
              <w:rPr>
                <w:sz w:val="20"/>
                <w:szCs w:val="20"/>
              </w:rPr>
              <w:t>3</w:t>
            </w:r>
          </w:p>
        </w:tc>
        <w:tc>
          <w:tcPr>
            <w:tcW w:w="935" w:type="dxa"/>
          </w:tcPr>
          <w:p w14:paraId="14379EE3" w14:textId="77777777" w:rsidR="00933690" w:rsidRPr="00933690" w:rsidRDefault="00933690" w:rsidP="00933690">
            <w:pPr>
              <w:jc w:val="center"/>
              <w:rPr>
                <w:sz w:val="20"/>
                <w:szCs w:val="20"/>
              </w:rPr>
            </w:pPr>
            <w:r w:rsidRPr="00933690">
              <w:rPr>
                <w:sz w:val="20"/>
                <w:szCs w:val="20"/>
              </w:rPr>
              <w:t>4</w:t>
            </w:r>
          </w:p>
        </w:tc>
        <w:tc>
          <w:tcPr>
            <w:tcW w:w="1234" w:type="dxa"/>
          </w:tcPr>
          <w:p w14:paraId="34D71AF2" w14:textId="77777777" w:rsidR="00933690" w:rsidRPr="00933690" w:rsidRDefault="00933690" w:rsidP="00933690">
            <w:pPr>
              <w:jc w:val="center"/>
              <w:rPr>
                <w:sz w:val="20"/>
                <w:szCs w:val="20"/>
              </w:rPr>
            </w:pPr>
            <w:r w:rsidRPr="00933690">
              <w:rPr>
                <w:sz w:val="20"/>
                <w:szCs w:val="20"/>
              </w:rPr>
              <w:t>5</w:t>
            </w:r>
          </w:p>
        </w:tc>
        <w:tc>
          <w:tcPr>
            <w:tcW w:w="778" w:type="dxa"/>
          </w:tcPr>
          <w:p w14:paraId="3B317D65" w14:textId="77777777" w:rsidR="00933690" w:rsidRPr="00933690" w:rsidRDefault="00933690" w:rsidP="00933690">
            <w:pPr>
              <w:jc w:val="center"/>
              <w:rPr>
                <w:sz w:val="20"/>
                <w:szCs w:val="20"/>
              </w:rPr>
            </w:pPr>
            <w:r w:rsidRPr="00933690">
              <w:rPr>
                <w:sz w:val="20"/>
                <w:szCs w:val="20"/>
              </w:rPr>
              <w:t>6</w:t>
            </w:r>
          </w:p>
        </w:tc>
        <w:tc>
          <w:tcPr>
            <w:tcW w:w="962" w:type="dxa"/>
          </w:tcPr>
          <w:p w14:paraId="74A47078" w14:textId="77777777" w:rsidR="00933690" w:rsidRPr="00933690" w:rsidRDefault="00933690" w:rsidP="00933690">
            <w:pPr>
              <w:jc w:val="center"/>
              <w:rPr>
                <w:sz w:val="20"/>
                <w:szCs w:val="20"/>
              </w:rPr>
            </w:pPr>
            <w:r w:rsidRPr="00933690">
              <w:rPr>
                <w:sz w:val="20"/>
                <w:szCs w:val="20"/>
              </w:rPr>
              <w:t>7</w:t>
            </w:r>
          </w:p>
        </w:tc>
      </w:tr>
      <w:tr w:rsidR="00933690" w:rsidRPr="00933690" w14:paraId="6B83C4A9" w14:textId="77777777" w:rsidTr="00933690">
        <w:tc>
          <w:tcPr>
            <w:tcW w:w="1674" w:type="dxa"/>
          </w:tcPr>
          <w:p w14:paraId="167E10B2" w14:textId="77777777" w:rsidR="00933690" w:rsidRPr="00933690" w:rsidRDefault="00933690" w:rsidP="00933690">
            <w:pPr>
              <w:rPr>
                <w:sz w:val="20"/>
                <w:szCs w:val="20"/>
              </w:rPr>
            </w:pPr>
            <w:r w:rsidRPr="00933690">
              <w:rPr>
                <w:sz w:val="20"/>
                <w:szCs w:val="20"/>
              </w:rPr>
              <w:t>Stability footwear may be used as a sole assistive aid in pre-walking and learning to walk stages with associated hypotonia and delayed motor milestones.</w:t>
            </w:r>
          </w:p>
        </w:tc>
        <w:tc>
          <w:tcPr>
            <w:tcW w:w="922" w:type="dxa"/>
          </w:tcPr>
          <w:p w14:paraId="7D5334D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5" w:type="dxa"/>
          </w:tcPr>
          <w:p w14:paraId="7C1FBE9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68DFFC5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5" w:type="dxa"/>
          </w:tcPr>
          <w:p w14:paraId="73DFE9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6FFB621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8" w:type="dxa"/>
          </w:tcPr>
          <w:p w14:paraId="19EF278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2" w:type="dxa"/>
          </w:tcPr>
          <w:p w14:paraId="06CC6D2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9B91B0E" w14:textId="77777777" w:rsidTr="00933690">
        <w:tc>
          <w:tcPr>
            <w:tcW w:w="1674" w:type="dxa"/>
          </w:tcPr>
          <w:p w14:paraId="391C6548" w14:textId="77777777" w:rsidR="00933690" w:rsidRPr="00933690" w:rsidRDefault="00933690" w:rsidP="00933690">
            <w:pPr>
              <w:rPr>
                <w:sz w:val="20"/>
                <w:szCs w:val="20"/>
              </w:rPr>
            </w:pPr>
            <w:r w:rsidRPr="00933690">
              <w:rPr>
                <w:sz w:val="20"/>
                <w:szCs w:val="20"/>
              </w:rPr>
              <w:t>Stability Footwear may be used alongside foot orthoses to assist walking in individuals with ankle instability</w:t>
            </w:r>
          </w:p>
        </w:tc>
        <w:tc>
          <w:tcPr>
            <w:tcW w:w="922" w:type="dxa"/>
          </w:tcPr>
          <w:p w14:paraId="1166459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5" w:type="dxa"/>
          </w:tcPr>
          <w:p w14:paraId="1B8766F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3485569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5" w:type="dxa"/>
          </w:tcPr>
          <w:p w14:paraId="7A5892C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3304FDD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8" w:type="dxa"/>
          </w:tcPr>
          <w:p w14:paraId="618C126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2" w:type="dxa"/>
          </w:tcPr>
          <w:p w14:paraId="55ABC53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6153FBD" w14:textId="77777777" w:rsidTr="00933690">
        <w:tc>
          <w:tcPr>
            <w:tcW w:w="1674" w:type="dxa"/>
          </w:tcPr>
          <w:p w14:paraId="0D4FC6A6" w14:textId="77777777" w:rsidR="00933690" w:rsidRPr="00933690" w:rsidRDefault="00933690" w:rsidP="00933690">
            <w:pPr>
              <w:rPr>
                <w:sz w:val="20"/>
                <w:szCs w:val="20"/>
              </w:rPr>
            </w:pPr>
            <w:r w:rsidRPr="00933690">
              <w:rPr>
                <w:sz w:val="20"/>
                <w:szCs w:val="20"/>
              </w:rPr>
              <w:t>Stability Footwear with a stiffened sole is contraindicated with simultaneous AFO use in individuals with knee  hyperextension.</w:t>
            </w:r>
          </w:p>
        </w:tc>
        <w:tc>
          <w:tcPr>
            <w:tcW w:w="922" w:type="dxa"/>
          </w:tcPr>
          <w:p w14:paraId="48848A9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5" w:type="dxa"/>
          </w:tcPr>
          <w:p w14:paraId="1FC6D81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2A5BEA0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5" w:type="dxa"/>
          </w:tcPr>
          <w:p w14:paraId="232CFC6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4" w:type="dxa"/>
          </w:tcPr>
          <w:p w14:paraId="0FDD008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8" w:type="dxa"/>
          </w:tcPr>
          <w:p w14:paraId="2C69D2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2" w:type="dxa"/>
          </w:tcPr>
          <w:p w14:paraId="72AEC70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83B0F7F" w14:textId="77777777" w:rsidR="00933690" w:rsidRPr="00933690" w:rsidRDefault="00933690" w:rsidP="00933690">
      <w:pPr>
        <w:rPr>
          <w:sz w:val="20"/>
          <w:szCs w:val="20"/>
        </w:rPr>
      </w:pPr>
    </w:p>
    <w:p w14:paraId="3CCE732C" w14:textId="77777777" w:rsidR="00933690" w:rsidRPr="00933690" w:rsidRDefault="00933690" w:rsidP="00933690">
      <w:pPr>
        <w:rPr>
          <w:sz w:val="20"/>
          <w:szCs w:val="20"/>
        </w:rPr>
      </w:pPr>
    </w:p>
    <w:p w14:paraId="5725385F" w14:textId="77777777" w:rsidR="00933690" w:rsidRPr="00933690" w:rsidRDefault="00933690" w:rsidP="00933690">
      <w:pPr>
        <w:rPr>
          <w:sz w:val="20"/>
          <w:szCs w:val="20"/>
        </w:rPr>
      </w:pPr>
    </w:p>
    <w:p w14:paraId="49F0891A" w14:textId="77777777" w:rsidR="00933690" w:rsidRPr="00933690" w:rsidRDefault="00933690" w:rsidP="00933690">
      <w:pPr>
        <w:rPr>
          <w:sz w:val="20"/>
          <w:szCs w:val="20"/>
        </w:rPr>
      </w:pPr>
      <w:r w:rsidRPr="00933690">
        <w:rPr>
          <w:sz w:val="20"/>
          <w:szCs w:val="20"/>
        </w:rPr>
        <w:t>29)</w:t>
      </w:r>
    </w:p>
    <w:tbl>
      <w:tblPr>
        <w:tblStyle w:val="TableGrid"/>
        <w:tblW w:w="8784" w:type="dxa"/>
        <w:tblLook w:val="04A0" w:firstRow="1" w:lastRow="0" w:firstColumn="1" w:lastColumn="0" w:noHBand="0" w:noVBand="1"/>
      </w:tblPr>
      <w:tblGrid>
        <w:gridCol w:w="8784"/>
      </w:tblGrid>
      <w:tr w:rsidR="00933690" w:rsidRPr="00933690" w14:paraId="5D5184D5" w14:textId="77777777" w:rsidTr="00933690">
        <w:tc>
          <w:tcPr>
            <w:tcW w:w="8784" w:type="dxa"/>
          </w:tcPr>
          <w:p w14:paraId="2BC87633" w14:textId="7FEFCDD7" w:rsidR="00933690" w:rsidRPr="00933690" w:rsidRDefault="00933690" w:rsidP="00933690">
            <w:pPr>
              <w:rPr>
                <w:rFonts w:cstheme="minorHAnsi"/>
                <w:sz w:val="20"/>
                <w:szCs w:val="20"/>
              </w:rPr>
            </w:pPr>
            <w:r w:rsidRPr="00933690">
              <w:rPr>
                <w:rFonts w:cstheme="minorHAnsi"/>
                <w:sz w:val="20"/>
                <w:szCs w:val="20"/>
              </w:rPr>
              <w:t xml:space="preserve">Panellists were presented with the following options in relation to the suitable age range for stability footwear intervention for </w:t>
            </w:r>
            <w:r w:rsidR="0083339A">
              <w:rPr>
                <w:rFonts w:cstheme="minorHAnsi"/>
                <w:sz w:val="20"/>
                <w:szCs w:val="20"/>
              </w:rPr>
              <w:t>Down</w:t>
            </w:r>
            <w:r w:rsidRPr="00933690">
              <w:rPr>
                <w:rFonts w:cstheme="minorHAnsi"/>
                <w:sz w:val="20"/>
                <w:szCs w:val="20"/>
              </w:rPr>
              <w:t xml:space="preserve"> Syndrome in Round 2.</w:t>
            </w:r>
          </w:p>
          <w:p w14:paraId="446B4E81"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63AF8BBE" w14:textId="77777777" w:rsidR="00933690" w:rsidRPr="00933690" w:rsidRDefault="00933690" w:rsidP="00933690">
            <w:pPr>
              <w:rPr>
                <w:rFonts w:cstheme="minorHAnsi"/>
                <w:sz w:val="20"/>
                <w:szCs w:val="20"/>
              </w:rPr>
            </w:pPr>
          </w:p>
          <w:p w14:paraId="6090F2E7"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 (77%)</w:t>
            </w:r>
          </w:p>
          <w:p w14:paraId="33C383ED" w14:textId="77777777" w:rsidR="00933690" w:rsidRPr="00933690" w:rsidRDefault="00933690" w:rsidP="00933690">
            <w:pPr>
              <w:rPr>
                <w:rFonts w:cstheme="minorHAnsi"/>
                <w:sz w:val="20"/>
                <w:szCs w:val="20"/>
              </w:rPr>
            </w:pPr>
            <w:r w:rsidRPr="00933690">
              <w:rPr>
                <w:rFonts w:cstheme="minorHAnsi"/>
                <w:sz w:val="20"/>
                <w:szCs w:val="20"/>
              </w:rPr>
              <w:t>Option 2, 1-18 years (with assessed adult transition care) (15%)</w:t>
            </w:r>
          </w:p>
          <w:p w14:paraId="6EA8E62C" w14:textId="77777777" w:rsidR="00933690" w:rsidRPr="00933690" w:rsidRDefault="00933690" w:rsidP="00933690">
            <w:pPr>
              <w:rPr>
                <w:rFonts w:cstheme="minorHAnsi"/>
                <w:sz w:val="20"/>
                <w:szCs w:val="20"/>
              </w:rPr>
            </w:pPr>
            <w:r w:rsidRPr="00933690">
              <w:rPr>
                <w:rFonts w:cstheme="minorHAnsi"/>
                <w:sz w:val="20"/>
                <w:szCs w:val="20"/>
              </w:rPr>
              <w:t>Option 3, 4-18 years (with assessed adult transition care) (8%)</w:t>
            </w:r>
          </w:p>
          <w:p w14:paraId="60932656" w14:textId="77777777" w:rsidR="00933690" w:rsidRPr="00933690" w:rsidRDefault="00933690" w:rsidP="00933690">
            <w:pPr>
              <w:rPr>
                <w:rFonts w:cstheme="minorHAnsi"/>
                <w:sz w:val="20"/>
                <w:szCs w:val="20"/>
              </w:rPr>
            </w:pPr>
            <w:r w:rsidRPr="00933690">
              <w:rPr>
                <w:rFonts w:cstheme="minorHAnsi"/>
                <w:sz w:val="20"/>
                <w:szCs w:val="20"/>
              </w:rPr>
              <w:t>Option 4, N/A I do not feel this condition is suitable for stability footwear intervention (0%)</w:t>
            </w:r>
          </w:p>
          <w:p w14:paraId="083290EE" w14:textId="77777777" w:rsidR="00933690" w:rsidRPr="00933690" w:rsidRDefault="00933690" w:rsidP="00933690">
            <w:pPr>
              <w:rPr>
                <w:rFonts w:cstheme="minorHAnsi"/>
                <w:sz w:val="20"/>
                <w:szCs w:val="20"/>
              </w:rPr>
            </w:pPr>
          </w:p>
          <w:p w14:paraId="16EEAC37" w14:textId="77777777" w:rsidR="00933690" w:rsidRPr="00933690" w:rsidRDefault="00933690" w:rsidP="00933690">
            <w:pPr>
              <w:rPr>
                <w:rFonts w:cstheme="minorHAnsi"/>
                <w:sz w:val="20"/>
                <w:szCs w:val="20"/>
              </w:rPr>
            </w:pPr>
            <w:r w:rsidRPr="00933690">
              <w:rPr>
                <w:rFonts w:cstheme="minorHAnsi"/>
                <w:sz w:val="20"/>
                <w:szCs w:val="20"/>
              </w:rPr>
              <w:t>A consensus was reached for Option 1</w:t>
            </w:r>
          </w:p>
        </w:tc>
      </w:tr>
    </w:tbl>
    <w:p w14:paraId="1B61CAD4" w14:textId="77777777" w:rsidR="00933690" w:rsidRPr="00933690" w:rsidRDefault="00933690" w:rsidP="00933690">
      <w:pPr>
        <w:rPr>
          <w:sz w:val="20"/>
          <w:szCs w:val="20"/>
        </w:rPr>
      </w:pPr>
    </w:p>
    <w:p w14:paraId="11AEECA1" w14:textId="77777777" w:rsidR="00933690" w:rsidRPr="00933690" w:rsidRDefault="00933690" w:rsidP="00933690">
      <w:pPr>
        <w:rPr>
          <w:sz w:val="20"/>
          <w:szCs w:val="20"/>
        </w:rPr>
      </w:pPr>
      <w:r w:rsidRPr="00933690">
        <w:rPr>
          <w:sz w:val="20"/>
          <w:szCs w:val="20"/>
        </w:rPr>
        <w:t>30)</w:t>
      </w:r>
    </w:p>
    <w:tbl>
      <w:tblPr>
        <w:tblStyle w:val="TableGrid"/>
        <w:tblW w:w="8784" w:type="dxa"/>
        <w:tblLook w:val="04A0" w:firstRow="1" w:lastRow="0" w:firstColumn="1" w:lastColumn="0" w:noHBand="0" w:noVBand="1"/>
      </w:tblPr>
      <w:tblGrid>
        <w:gridCol w:w="1680"/>
        <w:gridCol w:w="1037"/>
        <w:gridCol w:w="1036"/>
        <w:gridCol w:w="1223"/>
        <w:gridCol w:w="927"/>
        <w:gridCol w:w="1223"/>
        <w:gridCol w:w="772"/>
        <w:gridCol w:w="886"/>
      </w:tblGrid>
      <w:tr w:rsidR="00933690" w:rsidRPr="00933690" w14:paraId="70F80F00" w14:textId="77777777" w:rsidTr="00933690">
        <w:tc>
          <w:tcPr>
            <w:tcW w:w="8784" w:type="dxa"/>
            <w:gridSpan w:val="8"/>
          </w:tcPr>
          <w:p w14:paraId="7EB88625" w14:textId="2DB8BA13" w:rsidR="00933690" w:rsidRPr="00933690" w:rsidRDefault="00933690" w:rsidP="00933690">
            <w:pPr>
              <w:rPr>
                <w:sz w:val="20"/>
                <w:szCs w:val="20"/>
              </w:rPr>
            </w:pPr>
            <w:r w:rsidRPr="00933690">
              <w:rPr>
                <w:sz w:val="20"/>
                <w:szCs w:val="20"/>
              </w:rPr>
              <w:t xml:space="preserve">Panellists were asked to rank their agreement with the following statements in relation to the clinical outcomes that would be used to evaluate the effectiveness of "Off the Shelf" Stability footwear for children with </w:t>
            </w:r>
            <w:r w:rsidR="0083339A">
              <w:rPr>
                <w:sz w:val="20"/>
                <w:szCs w:val="20"/>
              </w:rPr>
              <w:t>Down</w:t>
            </w:r>
            <w:r w:rsidRPr="00933690">
              <w:rPr>
                <w:sz w:val="20"/>
                <w:szCs w:val="20"/>
              </w:rPr>
              <w:t xml:space="preserve"> Syndrome  in Round 2:</w:t>
            </w:r>
          </w:p>
          <w:p w14:paraId="07FF3959" w14:textId="77777777" w:rsidR="00933690" w:rsidRPr="00933690" w:rsidRDefault="00933690" w:rsidP="00933690">
            <w:pPr>
              <w:rPr>
                <w:sz w:val="20"/>
                <w:szCs w:val="20"/>
              </w:rPr>
            </w:pPr>
            <w:r w:rsidRPr="00933690">
              <w:rPr>
                <w:sz w:val="20"/>
                <w:szCs w:val="20"/>
              </w:rPr>
              <w:t>The median level of agreement and relative distribution of response is detailed below.</w:t>
            </w:r>
          </w:p>
          <w:p w14:paraId="6547C134" w14:textId="77777777" w:rsidR="00933690" w:rsidRPr="00933690" w:rsidRDefault="00933690" w:rsidP="00933690">
            <w:pPr>
              <w:rPr>
                <w:sz w:val="20"/>
                <w:szCs w:val="20"/>
              </w:rPr>
            </w:pPr>
          </w:p>
          <w:p w14:paraId="0CCBD8BC" w14:textId="77777777" w:rsidR="00933690" w:rsidRPr="00933690" w:rsidRDefault="00933690" w:rsidP="00933690">
            <w:pPr>
              <w:rPr>
                <w:sz w:val="20"/>
                <w:szCs w:val="20"/>
              </w:rPr>
            </w:pPr>
            <w:r w:rsidRPr="00933690">
              <w:rPr>
                <w:sz w:val="20"/>
                <w:szCs w:val="20"/>
              </w:rPr>
              <w:t>Foot Posture FPI-6</w:t>
            </w:r>
          </w:p>
          <w:p w14:paraId="03466CE8" w14:textId="77777777" w:rsidR="00933690" w:rsidRPr="00933690" w:rsidRDefault="00933690" w:rsidP="00933690">
            <w:pPr>
              <w:rPr>
                <w:sz w:val="20"/>
                <w:szCs w:val="20"/>
              </w:rPr>
            </w:pPr>
            <w:r w:rsidRPr="00933690">
              <w:rPr>
                <w:sz w:val="20"/>
                <w:szCs w:val="20"/>
              </w:rPr>
              <w:t>Median level of Agreement 5 (Somewhat Agree)</w:t>
            </w:r>
          </w:p>
          <w:p w14:paraId="3FCCB422" w14:textId="77777777" w:rsidR="00933690" w:rsidRPr="00933690" w:rsidRDefault="00933690" w:rsidP="00933690">
            <w:pPr>
              <w:rPr>
                <w:sz w:val="20"/>
                <w:szCs w:val="20"/>
              </w:rPr>
            </w:pPr>
            <w:r w:rsidRPr="00933690">
              <w:rPr>
                <w:sz w:val="20"/>
                <w:szCs w:val="20"/>
              </w:rPr>
              <w:t xml:space="preserve">8% "Disagree", 15% "Somewhat Disagree", 15% "Neutral", 23% "Somewhat Agree", 31% "Agree", </w:t>
            </w:r>
          </w:p>
          <w:p w14:paraId="2B274A81" w14:textId="77777777" w:rsidR="00933690" w:rsidRPr="00933690" w:rsidRDefault="00933690" w:rsidP="00933690">
            <w:pPr>
              <w:rPr>
                <w:sz w:val="20"/>
                <w:szCs w:val="20"/>
              </w:rPr>
            </w:pPr>
            <w:r w:rsidRPr="00933690">
              <w:rPr>
                <w:sz w:val="20"/>
                <w:szCs w:val="20"/>
              </w:rPr>
              <w:t>8% "Strongly Agree"</w:t>
            </w:r>
          </w:p>
          <w:p w14:paraId="1D6212A7" w14:textId="77777777" w:rsidR="00933690" w:rsidRPr="00933690" w:rsidRDefault="00933690" w:rsidP="00933690">
            <w:pPr>
              <w:rPr>
                <w:sz w:val="20"/>
                <w:szCs w:val="20"/>
              </w:rPr>
            </w:pPr>
          </w:p>
          <w:p w14:paraId="567257B3" w14:textId="77777777" w:rsidR="00933690" w:rsidRPr="00933690" w:rsidRDefault="00933690" w:rsidP="00933690">
            <w:pPr>
              <w:rPr>
                <w:sz w:val="20"/>
                <w:szCs w:val="20"/>
              </w:rPr>
            </w:pPr>
            <w:r w:rsidRPr="00933690">
              <w:rPr>
                <w:sz w:val="20"/>
                <w:szCs w:val="20"/>
              </w:rPr>
              <w:t>Kinematics: Optimising gait movement patterns (Foot and ankle)</w:t>
            </w:r>
          </w:p>
          <w:p w14:paraId="7B9B4F5B" w14:textId="77777777" w:rsidR="00933690" w:rsidRPr="00933690" w:rsidRDefault="00933690" w:rsidP="00933690">
            <w:pPr>
              <w:rPr>
                <w:sz w:val="20"/>
                <w:szCs w:val="20"/>
              </w:rPr>
            </w:pPr>
            <w:r w:rsidRPr="00933690">
              <w:rPr>
                <w:sz w:val="20"/>
                <w:szCs w:val="20"/>
              </w:rPr>
              <w:t>Median level of Agreement 6 (Agree)</w:t>
            </w:r>
          </w:p>
          <w:p w14:paraId="10405464" w14:textId="77777777" w:rsidR="00933690" w:rsidRPr="00933690" w:rsidRDefault="00933690" w:rsidP="00933690">
            <w:pPr>
              <w:rPr>
                <w:sz w:val="20"/>
                <w:szCs w:val="20"/>
              </w:rPr>
            </w:pPr>
            <w:r w:rsidRPr="00933690">
              <w:rPr>
                <w:sz w:val="20"/>
                <w:szCs w:val="20"/>
              </w:rPr>
              <w:t>8% "Somewhat Disagree", 23% "Somewhat Agree", 46% "Agree", 23% Strongly Agree</w:t>
            </w:r>
          </w:p>
          <w:p w14:paraId="0EF23D66" w14:textId="77777777" w:rsidR="00933690" w:rsidRPr="00933690" w:rsidRDefault="00933690" w:rsidP="00933690">
            <w:pPr>
              <w:rPr>
                <w:sz w:val="20"/>
                <w:szCs w:val="20"/>
              </w:rPr>
            </w:pPr>
          </w:p>
          <w:p w14:paraId="7E2A26F3" w14:textId="77777777" w:rsidR="00933690" w:rsidRPr="00933690" w:rsidRDefault="00933690" w:rsidP="00933690">
            <w:pPr>
              <w:rPr>
                <w:sz w:val="20"/>
                <w:szCs w:val="20"/>
              </w:rPr>
            </w:pPr>
            <w:r w:rsidRPr="00933690">
              <w:rPr>
                <w:sz w:val="20"/>
                <w:szCs w:val="20"/>
              </w:rPr>
              <w:t xml:space="preserve">Spatiotemporal: Increased walking  velocity, 6MWT, </w:t>
            </w:r>
          </w:p>
          <w:p w14:paraId="3225419F" w14:textId="77777777" w:rsidR="00933690" w:rsidRPr="00933690" w:rsidRDefault="00933690" w:rsidP="00933690">
            <w:pPr>
              <w:rPr>
                <w:sz w:val="20"/>
                <w:szCs w:val="20"/>
              </w:rPr>
            </w:pPr>
            <w:r w:rsidRPr="00933690">
              <w:rPr>
                <w:sz w:val="20"/>
                <w:szCs w:val="20"/>
              </w:rPr>
              <w:t>Median level of Agreement 6 (Agree)</w:t>
            </w:r>
          </w:p>
          <w:p w14:paraId="5A5348A7" w14:textId="77777777" w:rsidR="00933690" w:rsidRPr="00933690" w:rsidRDefault="00933690" w:rsidP="00933690">
            <w:pPr>
              <w:rPr>
                <w:sz w:val="20"/>
                <w:szCs w:val="20"/>
              </w:rPr>
            </w:pPr>
            <w:r w:rsidRPr="00933690">
              <w:rPr>
                <w:sz w:val="20"/>
                <w:szCs w:val="20"/>
              </w:rPr>
              <w:t>8% "Neutral", 15% "Somewhat Agree", 54% "Agree", 23% "Strongly Agree"</w:t>
            </w:r>
          </w:p>
          <w:p w14:paraId="48170AFB" w14:textId="77777777" w:rsidR="00933690" w:rsidRPr="00933690" w:rsidRDefault="00933690" w:rsidP="00933690">
            <w:pPr>
              <w:rPr>
                <w:sz w:val="20"/>
                <w:szCs w:val="20"/>
              </w:rPr>
            </w:pPr>
            <w:r w:rsidRPr="00933690">
              <w:rPr>
                <w:sz w:val="20"/>
                <w:szCs w:val="20"/>
              </w:rPr>
              <w:t>A consensus was reached for this statement.</w:t>
            </w:r>
          </w:p>
          <w:p w14:paraId="370D10A2" w14:textId="77777777" w:rsidR="00933690" w:rsidRPr="00933690" w:rsidRDefault="00933690" w:rsidP="00933690">
            <w:pPr>
              <w:rPr>
                <w:sz w:val="20"/>
                <w:szCs w:val="20"/>
              </w:rPr>
            </w:pPr>
            <w:r w:rsidRPr="00933690">
              <w:rPr>
                <w:sz w:val="20"/>
                <w:szCs w:val="20"/>
              </w:rPr>
              <w:t xml:space="preserve"> </w:t>
            </w:r>
          </w:p>
          <w:p w14:paraId="0B43DB57" w14:textId="77777777" w:rsidR="00933690" w:rsidRPr="00933690" w:rsidRDefault="00933690" w:rsidP="00933690">
            <w:pPr>
              <w:rPr>
                <w:sz w:val="20"/>
                <w:szCs w:val="20"/>
              </w:rPr>
            </w:pPr>
            <w:r w:rsidRPr="00933690">
              <w:rPr>
                <w:sz w:val="20"/>
                <w:szCs w:val="20"/>
              </w:rPr>
              <w:t>Gross Motor skill proficiency: Number of falls</w:t>
            </w:r>
          </w:p>
          <w:p w14:paraId="45424CD5" w14:textId="77777777" w:rsidR="00933690" w:rsidRPr="00933690" w:rsidRDefault="00933690" w:rsidP="00933690">
            <w:pPr>
              <w:rPr>
                <w:sz w:val="20"/>
                <w:szCs w:val="20"/>
              </w:rPr>
            </w:pPr>
            <w:r w:rsidRPr="00933690">
              <w:rPr>
                <w:sz w:val="20"/>
                <w:szCs w:val="20"/>
              </w:rPr>
              <w:t>Median level of Agreement 6 (Agree)</w:t>
            </w:r>
          </w:p>
          <w:p w14:paraId="1B8A5203" w14:textId="77777777" w:rsidR="00933690" w:rsidRPr="00933690" w:rsidRDefault="00933690" w:rsidP="00933690">
            <w:pPr>
              <w:rPr>
                <w:sz w:val="20"/>
                <w:szCs w:val="20"/>
              </w:rPr>
            </w:pPr>
            <w:r w:rsidRPr="00933690">
              <w:rPr>
                <w:sz w:val="20"/>
                <w:szCs w:val="20"/>
              </w:rPr>
              <w:t>8% "Neutral", 8% "Somewhat Agree", 61% "Agree", 23% "Strongly Agree"</w:t>
            </w:r>
          </w:p>
          <w:p w14:paraId="2478ED45" w14:textId="77777777" w:rsidR="00933690" w:rsidRPr="00933690" w:rsidRDefault="00933690" w:rsidP="00933690">
            <w:pPr>
              <w:rPr>
                <w:sz w:val="20"/>
                <w:szCs w:val="20"/>
              </w:rPr>
            </w:pPr>
            <w:r w:rsidRPr="00933690">
              <w:rPr>
                <w:sz w:val="20"/>
                <w:szCs w:val="20"/>
              </w:rPr>
              <w:t xml:space="preserve">A consensus was reached for this statement </w:t>
            </w:r>
          </w:p>
          <w:p w14:paraId="4E33420A" w14:textId="77777777" w:rsidR="00933690" w:rsidRPr="00933690" w:rsidRDefault="00933690" w:rsidP="00933690">
            <w:pPr>
              <w:rPr>
                <w:sz w:val="20"/>
                <w:szCs w:val="20"/>
              </w:rPr>
            </w:pPr>
          </w:p>
          <w:p w14:paraId="1F794889" w14:textId="77777777" w:rsidR="00933690" w:rsidRPr="00933690" w:rsidRDefault="00933690" w:rsidP="00933690">
            <w:pPr>
              <w:rPr>
                <w:sz w:val="20"/>
                <w:szCs w:val="20"/>
              </w:rPr>
            </w:pPr>
            <w:r w:rsidRPr="00933690">
              <w:rPr>
                <w:sz w:val="20"/>
                <w:szCs w:val="20"/>
              </w:rPr>
              <w:t xml:space="preserve">Motor skill proficiency: </w:t>
            </w:r>
          </w:p>
          <w:p w14:paraId="0AE06D84" w14:textId="77777777" w:rsidR="00933690" w:rsidRPr="00933690" w:rsidRDefault="00933690" w:rsidP="00933690">
            <w:pPr>
              <w:rPr>
                <w:sz w:val="20"/>
                <w:szCs w:val="20"/>
              </w:rPr>
            </w:pPr>
            <w:r w:rsidRPr="00933690">
              <w:rPr>
                <w:sz w:val="20"/>
                <w:szCs w:val="20"/>
              </w:rPr>
              <w:t>Gross Motor Skills  (BOT-2)</w:t>
            </w:r>
          </w:p>
          <w:p w14:paraId="5ED607D7" w14:textId="77777777" w:rsidR="00933690" w:rsidRPr="00933690" w:rsidRDefault="00933690" w:rsidP="00933690">
            <w:pPr>
              <w:rPr>
                <w:sz w:val="20"/>
                <w:szCs w:val="20"/>
              </w:rPr>
            </w:pPr>
            <w:r w:rsidRPr="00933690">
              <w:rPr>
                <w:sz w:val="20"/>
                <w:szCs w:val="20"/>
              </w:rPr>
              <w:t>Median level of Agreement 6 (Agree)</w:t>
            </w:r>
          </w:p>
          <w:p w14:paraId="53F7A75C" w14:textId="77777777" w:rsidR="00933690" w:rsidRPr="00933690" w:rsidRDefault="00933690" w:rsidP="00933690">
            <w:pPr>
              <w:rPr>
                <w:sz w:val="20"/>
                <w:szCs w:val="20"/>
              </w:rPr>
            </w:pPr>
            <w:r w:rsidRPr="00933690">
              <w:rPr>
                <w:sz w:val="20"/>
                <w:szCs w:val="20"/>
              </w:rPr>
              <w:t xml:space="preserve"> 31% "Somewhat Agree", 61% "Agree", 8% "Strongly Agree"</w:t>
            </w:r>
          </w:p>
          <w:p w14:paraId="5EDC4F9C" w14:textId="77777777" w:rsidR="00933690" w:rsidRPr="00933690" w:rsidRDefault="00933690" w:rsidP="00933690">
            <w:pPr>
              <w:rPr>
                <w:sz w:val="20"/>
                <w:szCs w:val="20"/>
              </w:rPr>
            </w:pPr>
          </w:p>
          <w:p w14:paraId="44E6EFAF" w14:textId="77777777" w:rsidR="00933690" w:rsidRPr="00933690" w:rsidRDefault="00933690" w:rsidP="00933690">
            <w:pPr>
              <w:rPr>
                <w:sz w:val="20"/>
                <w:szCs w:val="20"/>
              </w:rPr>
            </w:pPr>
            <w:r w:rsidRPr="00933690">
              <w:rPr>
                <w:sz w:val="20"/>
                <w:szCs w:val="20"/>
              </w:rPr>
              <w:t>QoL: Pain</w:t>
            </w:r>
          </w:p>
          <w:p w14:paraId="6A85E882" w14:textId="77777777" w:rsidR="00933690" w:rsidRPr="00933690" w:rsidRDefault="00933690" w:rsidP="00933690">
            <w:pPr>
              <w:rPr>
                <w:sz w:val="20"/>
                <w:szCs w:val="20"/>
              </w:rPr>
            </w:pPr>
            <w:r w:rsidRPr="00933690">
              <w:rPr>
                <w:sz w:val="20"/>
                <w:szCs w:val="20"/>
              </w:rPr>
              <w:t>Median level of Agreement 6 (Agree)</w:t>
            </w:r>
          </w:p>
          <w:p w14:paraId="2E35BE8F" w14:textId="77777777" w:rsidR="00933690" w:rsidRPr="00933690" w:rsidRDefault="00933690" w:rsidP="00933690">
            <w:pPr>
              <w:rPr>
                <w:sz w:val="20"/>
                <w:szCs w:val="20"/>
              </w:rPr>
            </w:pPr>
            <w:r w:rsidRPr="00933690">
              <w:rPr>
                <w:sz w:val="20"/>
                <w:szCs w:val="20"/>
              </w:rPr>
              <w:t>8% "Somewhat Agree", 69% "Agree", 23% "Strongly Agree"</w:t>
            </w:r>
          </w:p>
          <w:p w14:paraId="5EDC4D0A" w14:textId="77777777" w:rsidR="00933690" w:rsidRPr="00933690" w:rsidRDefault="00933690" w:rsidP="00933690">
            <w:pPr>
              <w:rPr>
                <w:sz w:val="20"/>
                <w:szCs w:val="20"/>
              </w:rPr>
            </w:pPr>
            <w:r w:rsidRPr="00933690">
              <w:rPr>
                <w:sz w:val="20"/>
                <w:szCs w:val="20"/>
              </w:rPr>
              <w:t xml:space="preserve">A consensus was reached for this statement </w:t>
            </w:r>
          </w:p>
          <w:p w14:paraId="44845159" w14:textId="77777777" w:rsidR="00933690" w:rsidRPr="00933690" w:rsidRDefault="00933690" w:rsidP="00933690">
            <w:pPr>
              <w:rPr>
                <w:sz w:val="20"/>
                <w:szCs w:val="20"/>
              </w:rPr>
            </w:pPr>
          </w:p>
          <w:p w14:paraId="23319F92" w14:textId="77777777" w:rsidR="00933690" w:rsidRPr="00933690" w:rsidRDefault="00933690" w:rsidP="00933690">
            <w:pPr>
              <w:rPr>
                <w:sz w:val="20"/>
                <w:szCs w:val="20"/>
              </w:rPr>
            </w:pPr>
            <w:r w:rsidRPr="00933690">
              <w:rPr>
                <w:sz w:val="20"/>
                <w:szCs w:val="20"/>
              </w:rPr>
              <w:t>QoL: Comfort with Footwear</w:t>
            </w:r>
          </w:p>
          <w:p w14:paraId="41C36E85" w14:textId="77777777" w:rsidR="00933690" w:rsidRPr="00933690" w:rsidRDefault="00933690" w:rsidP="00933690">
            <w:pPr>
              <w:rPr>
                <w:sz w:val="20"/>
                <w:szCs w:val="20"/>
              </w:rPr>
            </w:pPr>
            <w:r w:rsidRPr="00933690">
              <w:rPr>
                <w:sz w:val="20"/>
                <w:szCs w:val="20"/>
              </w:rPr>
              <w:t>Median level of Agreement 6 (Agree)</w:t>
            </w:r>
          </w:p>
          <w:p w14:paraId="0173ACED" w14:textId="77777777" w:rsidR="00933690" w:rsidRPr="00933690" w:rsidRDefault="00933690" w:rsidP="00933690">
            <w:pPr>
              <w:rPr>
                <w:sz w:val="20"/>
                <w:szCs w:val="20"/>
              </w:rPr>
            </w:pPr>
            <w:r w:rsidRPr="00933690">
              <w:rPr>
                <w:sz w:val="20"/>
                <w:szCs w:val="20"/>
              </w:rPr>
              <w:t>23% "Somewhat Agree", 54% "Agree", 23% "Strongly Agree"</w:t>
            </w:r>
          </w:p>
          <w:p w14:paraId="4DBDB3F3" w14:textId="77777777" w:rsidR="00933690" w:rsidRPr="00933690" w:rsidRDefault="00933690" w:rsidP="00933690">
            <w:pPr>
              <w:rPr>
                <w:sz w:val="20"/>
                <w:szCs w:val="20"/>
              </w:rPr>
            </w:pPr>
            <w:r w:rsidRPr="00933690">
              <w:rPr>
                <w:sz w:val="20"/>
                <w:szCs w:val="20"/>
              </w:rPr>
              <w:t xml:space="preserve">A consensus was reached for this statement </w:t>
            </w:r>
          </w:p>
          <w:p w14:paraId="01AD3F6F" w14:textId="77777777" w:rsidR="00933690" w:rsidRPr="00933690" w:rsidRDefault="00933690" w:rsidP="00933690">
            <w:pPr>
              <w:rPr>
                <w:sz w:val="20"/>
                <w:szCs w:val="20"/>
              </w:rPr>
            </w:pPr>
          </w:p>
          <w:p w14:paraId="6E672F35" w14:textId="77777777" w:rsidR="00933690" w:rsidRPr="00933690" w:rsidRDefault="00933690" w:rsidP="00933690">
            <w:pPr>
              <w:rPr>
                <w:sz w:val="20"/>
                <w:szCs w:val="20"/>
              </w:rPr>
            </w:pPr>
            <w:r w:rsidRPr="00933690">
              <w:rPr>
                <w:sz w:val="20"/>
                <w:szCs w:val="20"/>
              </w:rPr>
              <w:t>QoL: ADL (daily mobility and social interaction)</w:t>
            </w:r>
          </w:p>
          <w:p w14:paraId="078AF2B4" w14:textId="77777777" w:rsidR="00933690" w:rsidRPr="00933690" w:rsidRDefault="00933690" w:rsidP="00933690">
            <w:pPr>
              <w:rPr>
                <w:sz w:val="20"/>
                <w:szCs w:val="20"/>
              </w:rPr>
            </w:pPr>
            <w:r w:rsidRPr="00933690">
              <w:rPr>
                <w:sz w:val="20"/>
                <w:szCs w:val="20"/>
              </w:rPr>
              <w:t>Median level of Agreement 6 (Agree)</w:t>
            </w:r>
          </w:p>
          <w:p w14:paraId="788DA3E7" w14:textId="77777777" w:rsidR="00933690" w:rsidRPr="00933690" w:rsidRDefault="00933690" w:rsidP="00933690">
            <w:pPr>
              <w:rPr>
                <w:sz w:val="20"/>
                <w:szCs w:val="20"/>
              </w:rPr>
            </w:pPr>
            <w:r w:rsidRPr="00933690">
              <w:rPr>
                <w:sz w:val="20"/>
                <w:szCs w:val="20"/>
              </w:rPr>
              <w:t>15% "Somewhat Agree", 62% "Agree", 23% "Strongly Agree"</w:t>
            </w:r>
          </w:p>
          <w:p w14:paraId="6CD5BDD1" w14:textId="77777777" w:rsidR="00933690" w:rsidRPr="00933690" w:rsidRDefault="00933690" w:rsidP="00933690">
            <w:pPr>
              <w:rPr>
                <w:sz w:val="20"/>
                <w:szCs w:val="20"/>
              </w:rPr>
            </w:pPr>
            <w:r w:rsidRPr="00933690">
              <w:rPr>
                <w:sz w:val="20"/>
                <w:szCs w:val="20"/>
              </w:rPr>
              <w:t>A consensus was reached with this statement.</w:t>
            </w:r>
          </w:p>
          <w:p w14:paraId="5EDFE027" w14:textId="77777777" w:rsidR="00933690" w:rsidRPr="00933690" w:rsidRDefault="00933690" w:rsidP="00933690">
            <w:pPr>
              <w:rPr>
                <w:sz w:val="20"/>
                <w:szCs w:val="20"/>
              </w:rPr>
            </w:pPr>
            <w:r w:rsidRPr="00933690">
              <w:rPr>
                <w:sz w:val="20"/>
                <w:szCs w:val="20"/>
              </w:rPr>
              <w:t xml:space="preserve"> </w:t>
            </w:r>
          </w:p>
          <w:p w14:paraId="4DA7214B" w14:textId="77777777" w:rsidR="00933690" w:rsidRPr="00933690" w:rsidRDefault="00933690" w:rsidP="00933690">
            <w:pPr>
              <w:rPr>
                <w:sz w:val="20"/>
                <w:szCs w:val="20"/>
              </w:rPr>
            </w:pPr>
            <w:r w:rsidRPr="00933690">
              <w:rPr>
                <w:sz w:val="20"/>
                <w:szCs w:val="20"/>
              </w:rPr>
              <w:t>Panellist feedback suggested that the FPI-6 is a semi-quantitative description of foot posture and should not be considered as an outcome measure. Panellist suggested adding 10-meter walk test as a valid spatiotemporal measure. No specific panellist feedback was given to inform further modification of the other outcomes that did not reach consensus. However, you may consider the distribution of the panel's response to either change or maintain your previous choice.</w:t>
            </w:r>
          </w:p>
          <w:p w14:paraId="1FB50E05" w14:textId="77777777" w:rsidR="00933690" w:rsidRPr="00933690" w:rsidRDefault="00933690" w:rsidP="00933690">
            <w:pPr>
              <w:rPr>
                <w:sz w:val="20"/>
                <w:szCs w:val="20"/>
              </w:rPr>
            </w:pPr>
          </w:p>
          <w:p w14:paraId="7FE78C23"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53386F0F" w14:textId="77777777" w:rsidTr="00933690">
        <w:tc>
          <w:tcPr>
            <w:tcW w:w="1728" w:type="dxa"/>
            <w:vMerge w:val="restart"/>
          </w:tcPr>
          <w:p w14:paraId="77646F9A" w14:textId="77777777" w:rsidR="00933690" w:rsidRPr="00933690" w:rsidRDefault="00933690" w:rsidP="00933690">
            <w:pPr>
              <w:jc w:val="both"/>
              <w:rPr>
                <w:sz w:val="20"/>
                <w:szCs w:val="20"/>
              </w:rPr>
            </w:pPr>
          </w:p>
        </w:tc>
        <w:tc>
          <w:tcPr>
            <w:tcW w:w="1064" w:type="dxa"/>
          </w:tcPr>
          <w:p w14:paraId="631A69D8" w14:textId="77777777" w:rsidR="00933690" w:rsidRPr="00933690" w:rsidRDefault="00933690" w:rsidP="00933690">
            <w:pPr>
              <w:jc w:val="both"/>
              <w:rPr>
                <w:sz w:val="20"/>
                <w:szCs w:val="20"/>
              </w:rPr>
            </w:pPr>
            <w:r w:rsidRPr="00933690">
              <w:rPr>
                <w:sz w:val="20"/>
                <w:szCs w:val="20"/>
              </w:rPr>
              <w:t>Strongly Disagree</w:t>
            </w:r>
          </w:p>
        </w:tc>
        <w:tc>
          <w:tcPr>
            <w:tcW w:w="1064" w:type="dxa"/>
          </w:tcPr>
          <w:p w14:paraId="075B69E6" w14:textId="77777777" w:rsidR="00933690" w:rsidRPr="00933690" w:rsidRDefault="00933690" w:rsidP="00933690">
            <w:pPr>
              <w:jc w:val="both"/>
              <w:rPr>
                <w:sz w:val="20"/>
                <w:szCs w:val="20"/>
              </w:rPr>
            </w:pPr>
            <w:r w:rsidRPr="00933690">
              <w:rPr>
                <w:sz w:val="20"/>
                <w:szCs w:val="20"/>
              </w:rPr>
              <w:t>Disagree</w:t>
            </w:r>
          </w:p>
        </w:tc>
        <w:tc>
          <w:tcPr>
            <w:tcW w:w="1257" w:type="dxa"/>
          </w:tcPr>
          <w:p w14:paraId="58FA5BA5" w14:textId="77777777" w:rsidR="00933690" w:rsidRPr="00933690" w:rsidRDefault="00933690" w:rsidP="00933690">
            <w:pPr>
              <w:jc w:val="both"/>
              <w:rPr>
                <w:sz w:val="20"/>
                <w:szCs w:val="20"/>
              </w:rPr>
            </w:pPr>
            <w:r w:rsidRPr="00933690">
              <w:rPr>
                <w:sz w:val="20"/>
                <w:szCs w:val="20"/>
              </w:rPr>
              <w:t>Somewhat Disagree</w:t>
            </w:r>
          </w:p>
        </w:tc>
        <w:tc>
          <w:tcPr>
            <w:tcW w:w="951" w:type="dxa"/>
          </w:tcPr>
          <w:p w14:paraId="179AA089" w14:textId="77777777" w:rsidR="00933690" w:rsidRPr="00933690" w:rsidRDefault="00933690" w:rsidP="00933690">
            <w:pPr>
              <w:jc w:val="both"/>
              <w:rPr>
                <w:sz w:val="20"/>
                <w:szCs w:val="20"/>
              </w:rPr>
            </w:pPr>
            <w:r w:rsidRPr="00933690">
              <w:rPr>
                <w:sz w:val="20"/>
                <w:szCs w:val="20"/>
              </w:rPr>
              <w:t>Neutral</w:t>
            </w:r>
          </w:p>
        </w:tc>
        <w:tc>
          <w:tcPr>
            <w:tcW w:w="1257" w:type="dxa"/>
          </w:tcPr>
          <w:p w14:paraId="220D6836" w14:textId="77777777" w:rsidR="00933690" w:rsidRPr="00933690" w:rsidRDefault="00933690" w:rsidP="00933690">
            <w:pPr>
              <w:jc w:val="both"/>
              <w:rPr>
                <w:sz w:val="20"/>
                <w:szCs w:val="20"/>
              </w:rPr>
            </w:pPr>
            <w:r w:rsidRPr="00933690">
              <w:rPr>
                <w:sz w:val="20"/>
                <w:szCs w:val="20"/>
              </w:rPr>
              <w:t>Somewhat Agree</w:t>
            </w:r>
          </w:p>
        </w:tc>
        <w:tc>
          <w:tcPr>
            <w:tcW w:w="791" w:type="dxa"/>
          </w:tcPr>
          <w:p w14:paraId="77639B2F" w14:textId="77777777" w:rsidR="00933690" w:rsidRPr="00933690" w:rsidRDefault="00933690" w:rsidP="00933690">
            <w:pPr>
              <w:jc w:val="both"/>
              <w:rPr>
                <w:sz w:val="20"/>
                <w:szCs w:val="20"/>
              </w:rPr>
            </w:pPr>
            <w:r w:rsidRPr="00933690">
              <w:rPr>
                <w:sz w:val="20"/>
                <w:szCs w:val="20"/>
              </w:rPr>
              <w:t>Agree</w:t>
            </w:r>
          </w:p>
        </w:tc>
        <w:tc>
          <w:tcPr>
            <w:tcW w:w="672" w:type="dxa"/>
          </w:tcPr>
          <w:p w14:paraId="4345436C" w14:textId="77777777" w:rsidR="00933690" w:rsidRPr="00933690" w:rsidRDefault="00933690" w:rsidP="00933690">
            <w:pPr>
              <w:jc w:val="both"/>
              <w:rPr>
                <w:sz w:val="20"/>
                <w:szCs w:val="20"/>
              </w:rPr>
            </w:pPr>
            <w:r w:rsidRPr="00933690">
              <w:rPr>
                <w:sz w:val="20"/>
                <w:szCs w:val="20"/>
              </w:rPr>
              <w:t>Strongly Agree</w:t>
            </w:r>
          </w:p>
        </w:tc>
      </w:tr>
      <w:tr w:rsidR="00933690" w:rsidRPr="00933690" w14:paraId="1E6135C7" w14:textId="77777777" w:rsidTr="00933690">
        <w:tc>
          <w:tcPr>
            <w:tcW w:w="1728" w:type="dxa"/>
            <w:vMerge/>
          </w:tcPr>
          <w:p w14:paraId="370970B6" w14:textId="77777777" w:rsidR="00933690" w:rsidRPr="00933690" w:rsidRDefault="00933690" w:rsidP="00933690">
            <w:pPr>
              <w:jc w:val="center"/>
              <w:rPr>
                <w:sz w:val="20"/>
                <w:szCs w:val="20"/>
              </w:rPr>
            </w:pPr>
          </w:p>
        </w:tc>
        <w:tc>
          <w:tcPr>
            <w:tcW w:w="1064" w:type="dxa"/>
          </w:tcPr>
          <w:p w14:paraId="0035BCEE" w14:textId="77777777" w:rsidR="00933690" w:rsidRPr="00933690" w:rsidRDefault="00933690" w:rsidP="00933690">
            <w:pPr>
              <w:jc w:val="center"/>
              <w:rPr>
                <w:sz w:val="20"/>
                <w:szCs w:val="20"/>
              </w:rPr>
            </w:pPr>
            <w:r w:rsidRPr="00933690">
              <w:rPr>
                <w:sz w:val="20"/>
                <w:szCs w:val="20"/>
              </w:rPr>
              <w:t>1</w:t>
            </w:r>
          </w:p>
        </w:tc>
        <w:tc>
          <w:tcPr>
            <w:tcW w:w="1064" w:type="dxa"/>
          </w:tcPr>
          <w:p w14:paraId="289D9C87" w14:textId="77777777" w:rsidR="00933690" w:rsidRPr="00933690" w:rsidRDefault="00933690" w:rsidP="00933690">
            <w:pPr>
              <w:jc w:val="center"/>
              <w:rPr>
                <w:sz w:val="20"/>
                <w:szCs w:val="20"/>
              </w:rPr>
            </w:pPr>
            <w:r w:rsidRPr="00933690">
              <w:rPr>
                <w:sz w:val="20"/>
                <w:szCs w:val="20"/>
              </w:rPr>
              <w:t>2</w:t>
            </w:r>
          </w:p>
        </w:tc>
        <w:tc>
          <w:tcPr>
            <w:tcW w:w="1257" w:type="dxa"/>
          </w:tcPr>
          <w:p w14:paraId="418AA503" w14:textId="77777777" w:rsidR="00933690" w:rsidRPr="00933690" w:rsidRDefault="00933690" w:rsidP="00933690">
            <w:pPr>
              <w:jc w:val="center"/>
              <w:rPr>
                <w:sz w:val="20"/>
                <w:szCs w:val="20"/>
              </w:rPr>
            </w:pPr>
            <w:r w:rsidRPr="00933690">
              <w:rPr>
                <w:sz w:val="20"/>
                <w:szCs w:val="20"/>
              </w:rPr>
              <w:t>3</w:t>
            </w:r>
          </w:p>
        </w:tc>
        <w:tc>
          <w:tcPr>
            <w:tcW w:w="951" w:type="dxa"/>
          </w:tcPr>
          <w:p w14:paraId="7EE92E44" w14:textId="77777777" w:rsidR="00933690" w:rsidRPr="00933690" w:rsidRDefault="00933690" w:rsidP="00933690">
            <w:pPr>
              <w:jc w:val="center"/>
              <w:rPr>
                <w:sz w:val="20"/>
                <w:szCs w:val="20"/>
              </w:rPr>
            </w:pPr>
            <w:r w:rsidRPr="00933690">
              <w:rPr>
                <w:sz w:val="20"/>
                <w:szCs w:val="20"/>
              </w:rPr>
              <w:t>4</w:t>
            </w:r>
          </w:p>
        </w:tc>
        <w:tc>
          <w:tcPr>
            <w:tcW w:w="1257" w:type="dxa"/>
          </w:tcPr>
          <w:p w14:paraId="52A0E029" w14:textId="77777777" w:rsidR="00933690" w:rsidRPr="00933690" w:rsidRDefault="00933690" w:rsidP="00933690">
            <w:pPr>
              <w:jc w:val="center"/>
              <w:rPr>
                <w:sz w:val="20"/>
                <w:szCs w:val="20"/>
              </w:rPr>
            </w:pPr>
            <w:r w:rsidRPr="00933690">
              <w:rPr>
                <w:sz w:val="20"/>
                <w:szCs w:val="20"/>
              </w:rPr>
              <w:t>5</w:t>
            </w:r>
          </w:p>
        </w:tc>
        <w:tc>
          <w:tcPr>
            <w:tcW w:w="791" w:type="dxa"/>
          </w:tcPr>
          <w:p w14:paraId="00C46FAC" w14:textId="77777777" w:rsidR="00933690" w:rsidRPr="00933690" w:rsidRDefault="00933690" w:rsidP="00933690">
            <w:pPr>
              <w:jc w:val="center"/>
              <w:rPr>
                <w:sz w:val="20"/>
                <w:szCs w:val="20"/>
              </w:rPr>
            </w:pPr>
            <w:r w:rsidRPr="00933690">
              <w:rPr>
                <w:sz w:val="20"/>
                <w:szCs w:val="20"/>
              </w:rPr>
              <w:t>6</w:t>
            </w:r>
          </w:p>
        </w:tc>
        <w:tc>
          <w:tcPr>
            <w:tcW w:w="672" w:type="dxa"/>
          </w:tcPr>
          <w:p w14:paraId="0AFCC6BF" w14:textId="77777777" w:rsidR="00933690" w:rsidRPr="00933690" w:rsidRDefault="00933690" w:rsidP="00933690">
            <w:pPr>
              <w:jc w:val="center"/>
              <w:rPr>
                <w:sz w:val="20"/>
                <w:szCs w:val="20"/>
              </w:rPr>
            </w:pPr>
            <w:r w:rsidRPr="00933690">
              <w:rPr>
                <w:sz w:val="20"/>
                <w:szCs w:val="20"/>
              </w:rPr>
              <w:t>7</w:t>
            </w:r>
          </w:p>
        </w:tc>
      </w:tr>
      <w:tr w:rsidR="00933690" w:rsidRPr="00933690" w14:paraId="71D5A4E2" w14:textId="77777777" w:rsidTr="00933690">
        <w:tc>
          <w:tcPr>
            <w:tcW w:w="1728" w:type="dxa"/>
          </w:tcPr>
          <w:p w14:paraId="1258CE9A" w14:textId="77777777" w:rsidR="00933690" w:rsidRPr="00933690" w:rsidRDefault="00933690" w:rsidP="00933690">
            <w:pPr>
              <w:rPr>
                <w:sz w:val="20"/>
                <w:szCs w:val="20"/>
              </w:rPr>
            </w:pPr>
            <w:r w:rsidRPr="00933690">
              <w:rPr>
                <w:sz w:val="20"/>
                <w:szCs w:val="20"/>
              </w:rPr>
              <w:t>Foot posture FPI-6</w:t>
            </w:r>
          </w:p>
        </w:tc>
        <w:tc>
          <w:tcPr>
            <w:tcW w:w="1064" w:type="dxa"/>
          </w:tcPr>
          <w:p w14:paraId="73FAA7B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7201481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3638C2A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3A91329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6F4F09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463C83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1A9218F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783065B" w14:textId="77777777" w:rsidTr="00933690">
        <w:tc>
          <w:tcPr>
            <w:tcW w:w="1728" w:type="dxa"/>
          </w:tcPr>
          <w:p w14:paraId="2C235F6C" w14:textId="77777777" w:rsidR="00933690" w:rsidRPr="00933690" w:rsidRDefault="00933690" w:rsidP="00933690">
            <w:pPr>
              <w:rPr>
                <w:sz w:val="20"/>
                <w:szCs w:val="20"/>
              </w:rPr>
            </w:pPr>
            <w:r w:rsidRPr="00933690">
              <w:rPr>
                <w:sz w:val="20"/>
                <w:szCs w:val="20"/>
              </w:rPr>
              <w:t>Kinematics: Optimising gait movement patterns     (foot and ankle)</w:t>
            </w:r>
          </w:p>
        </w:tc>
        <w:tc>
          <w:tcPr>
            <w:tcW w:w="1064" w:type="dxa"/>
          </w:tcPr>
          <w:p w14:paraId="64108C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69F1858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19CDDE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29FA519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3190A2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2A7AD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25C5275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35F46F67" w14:textId="77777777" w:rsidTr="00933690">
        <w:tc>
          <w:tcPr>
            <w:tcW w:w="1728" w:type="dxa"/>
          </w:tcPr>
          <w:p w14:paraId="18978B0E" w14:textId="77777777" w:rsidR="00933690" w:rsidRPr="00933690" w:rsidRDefault="00933690" w:rsidP="00933690">
            <w:pPr>
              <w:rPr>
                <w:sz w:val="20"/>
                <w:szCs w:val="20"/>
              </w:rPr>
            </w:pPr>
            <w:r w:rsidRPr="00933690">
              <w:rPr>
                <w:sz w:val="20"/>
                <w:szCs w:val="20"/>
              </w:rPr>
              <w:t>Spatiotemporal 10-meter walk test</w:t>
            </w:r>
          </w:p>
        </w:tc>
        <w:tc>
          <w:tcPr>
            <w:tcW w:w="1064" w:type="dxa"/>
          </w:tcPr>
          <w:p w14:paraId="08BE623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0AC9BDE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78881BE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8A3D2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FD500D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098E56C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34A4EBB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470B6C35" w14:textId="77777777" w:rsidTr="00933690">
        <w:tc>
          <w:tcPr>
            <w:tcW w:w="1728" w:type="dxa"/>
          </w:tcPr>
          <w:p w14:paraId="7D628FAA" w14:textId="77777777" w:rsidR="00933690" w:rsidRPr="00933690" w:rsidRDefault="00933690" w:rsidP="00933690">
            <w:pPr>
              <w:rPr>
                <w:sz w:val="20"/>
                <w:szCs w:val="20"/>
              </w:rPr>
            </w:pPr>
            <w:r w:rsidRPr="00933690">
              <w:rPr>
                <w:sz w:val="20"/>
                <w:szCs w:val="20"/>
              </w:rPr>
              <w:t>Gross motor  proficiency: number of falls</w:t>
            </w:r>
          </w:p>
        </w:tc>
        <w:tc>
          <w:tcPr>
            <w:tcW w:w="1064" w:type="dxa"/>
          </w:tcPr>
          <w:p w14:paraId="492E77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16A6793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0B84F69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06F3EC6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6BFCE3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17577F7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12C2678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6A23D9E7" w14:textId="77777777" w:rsidTr="00933690">
        <w:tc>
          <w:tcPr>
            <w:tcW w:w="1728" w:type="dxa"/>
          </w:tcPr>
          <w:p w14:paraId="1C42FAE2" w14:textId="77777777" w:rsidR="00933690" w:rsidRPr="00933690" w:rsidRDefault="00933690" w:rsidP="00933690">
            <w:pPr>
              <w:rPr>
                <w:sz w:val="20"/>
                <w:szCs w:val="20"/>
              </w:rPr>
            </w:pPr>
            <w:r w:rsidRPr="00933690">
              <w:rPr>
                <w:sz w:val="20"/>
                <w:szCs w:val="20"/>
              </w:rPr>
              <w:t xml:space="preserve">Motor skill proficiency: </w:t>
            </w:r>
          </w:p>
          <w:p w14:paraId="509F6A78" w14:textId="77777777" w:rsidR="00933690" w:rsidRPr="00933690" w:rsidRDefault="00933690" w:rsidP="00933690">
            <w:pPr>
              <w:rPr>
                <w:sz w:val="20"/>
                <w:szCs w:val="20"/>
              </w:rPr>
            </w:pPr>
            <w:r w:rsidRPr="00933690">
              <w:rPr>
                <w:sz w:val="20"/>
                <w:szCs w:val="20"/>
              </w:rPr>
              <w:t>Gross Motor Skills  (BOT-2)</w:t>
            </w:r>
          </w:p>
        </w:tc>
        <w:tc>
          <w:tcPr>
            <w:tcW w:w="1064" w:type="dxa"/>
          </w:tcPr>
          <w:p w14:paraId="0EC46A8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64" w:type="dxa"/>
          </w:tcPr>
          <w:p w14:paraId="20380E0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217EA02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51" w:type="dxa"/>
          </w:tcPr>
          <w:p w14:paraId="11D28C7A"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57" w:type="dxa"/>
          </w:tcPr>
          <w:p w14:paraId="5563E06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91" w:type="dxa"/>
          </w:tcPr>
          <w:p w14:paraId="73A50FE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672" w:type="dxa"/>
          </w:tcPr>
          <w:p w14:paraId="1E60297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C6B4FAD" w14:textId="77777777" w:rsidR="00933690" w:rsidRPr="00933690" w:rsidRDefault="00933690" w:rsidP="00933690">
      <w:pPr>
        <w:rPr>
          <w:sz w:val="20"/>
          <w:szCs w:val="20"/>
        </w:rPr>
      </w:pPr>
    </w:p>
    <w:p w14:paraId="3BDC9B1B" w14:textId="77777777" w:rsidR="00933690" w:rsidRPr="00933690" w:rsidRDefault="00933690" w:rsidP="00933690">
      <w:pPr>
        <w:rPr>
          <w:sz w:val="20"/>
          <w:szCs w:val="20"/>
        </w:rPr>
      </w:pPr>
    </w:p>
    <w:p w14:paraId="19372D02" w14:textId="77777777" w:rsidR="00933690" w:rsidRPr="00933690" w:rsidRDefault="00933690" w:rsidP="00933690">
      <w:pPr>
        <w:rPr>
          <w:sz w:val="20"/>
          <w:szCs w:val="20"/>
        </w:rPr>
      </w:pPr>
      <w:r w:rsidRPr="00933690">
        <w:rPr>
          <w:sz w:val="20"/>
          <w:szCs w:val="20"/>
        </w:rPr>
        <w:t>31)</w:t>
      </w:r>
    </w:p>
    <w:tbl>
      <w:tblPr>
        <w:tblStyle w:val="TableGrid"/>
        <w:tblW w:w="8784" w:type="dxa"/>
        <w:tblLook w:val="04A0" w:firstRow="1" w:lastRow="0" w:firstColumn="1" w:lastColumn="0" w:noHBand="0" w:noVBand="1"/>
      </w:tblPr>
      <w:tblGrid>
        <w:gridCol w:w="8784"/>
      </w:tblGrid>
      <w:tr w:rsidR="00933690" w:rsidRPr="00933690" w14:paraId="79D7405C" w14:textId="77777777" w:rsidTr="00933690">
        <w:tc>
          <w:tcPr>
            <w:tcW w:w="8784" w:type="dxa"/>
          </w:tcPr>
          <w:p w14:paraId="74C6632A" w14:textId="22C7463E" w:rsidR="00933690" w:rsidRPr="00933690" w:rsidRDefault="00933690" w:rsidP="00933690">
            <w:pPr>
              <w:rPr>
                <w:sz w:val="20"/>
                <w:szCs w:val="20"/>
              </w:rPr>
            </w:pPr>
            <w:r w:rsidRPr="00933690">
              <w:rPr>
                <w:sz w:val="20"/>
                <w:szCs w:val="20"/>
              </w:rPr>
              <w:t xml:space="preserve">If your level of agreement was "somewhat agree" or lower for any of the statements in relation to stability footwear intervention in children with </w:t>
            </w:r>
            <w:r w:rsidR="0083339A">
              <w:rPr>
                <w:sz w:val="20"/>
                <w:szCs w:val="20"/>
              </w:rPr>
              <w:t>Down</w:t>
            </w:r>
            <w:r w:rsidRPr="00933690">
              <w:rPr>
                <w:sz w:val="20"/>
                <w:szCs w:val="20"/>
              </w:rPr>
              <w:t xml:space="preserve"> Syndrome please use this optional area to provide us with your reasoning.</w:t>
            </w:r>
          </w:p>
        </w:tc>
      </w:tr>
      <w:tr w:rsidR="00933690" w:rsidRPr="00933690" w14:paraId="74DF245F" w14:textId="77777777" w:rsidTr="00933690">
        <w:tc>
          <w:tcPr>
            <w:tcW w:w="8784" w:type="dxa"/>
          </w:tcPr>
          <w:p w14:paraId="51CCFE3C" w14:textId="77777777" w:rsidR="00933690" w:rsidRPr="00933690" w:rsidRDefault="00933690" w:rsidP="00933690">
            <w:pPr>
              <w:rPr>
                <w:sz w:val="20"/>
                <w:szCs w:val="20"/>
              </w:rPr>
            </w:pPr>
          </w:p>
          <w:p w14:paraId="40422488" w14:textId="77777777" w:rsidR="00933690" w:rsidRPr="00933690" w:rsidRDefault="00933690" w:rsidP="00933690">
            <w:pPr>
              <w:rPr>
                <w:sz w:val="20"/>
                <w:szCs w:val="20"/>
              </w:rPr>
            </w:pPr>
          </w:p>
          <w:p w14:paraId="44803BFD" w14:textId="77777777" w:rsidR="00933690" w:rsidRPr="00933690" w:rsidRDefault="00933690" w:rsidP="00933690">
            <w:pPr>
              <w:rPr>
                <w:sz w:val="20"/>
                <w:szCs w:val="20"/>
              </w:rPr>
            </w:pPr>
          </w:p>
          <w:p w14:paraId="068A36CD" w14:textId="77777777" w:rsidR="00933690" w:rsidRPr="00933690" w:rsidRDefault="00933690" w:rsidP="00933690">
            <w:pPr>
              <w:rPr>
                <w:sz w:val="20"/>
                <w:szCs w:val="20"/>
              </w:rPr>
            </w:pPr>
          </w:p>
          <w:p w14:paraId="7F64FA6F" w14:textId="77777777" w:rsidR="00933690" w:rsidRPr="00933690" w:rsidRDefault="00933690" w:rsidP="00933690">
            <w:pPr>
              <w:rPr>
                <w:sz w:val="20"/>
                <w:szCs w:val="20"/>
              </w:rPr>
            </w:pPr>
          </w:p>
          <w:p w14:paraId="5FE87BB8" w14:textId="77777777" w:rsidR="00933690" w:rsidRPr="00933690" w:rsidRDefault="00933690" w:rsidP="00933690">
            <w:pPr>
              <w:rPr>
                <w:sz w:val="20"/>
                <w:szCs w:val="20"/>
              </w:rPr>
            </w:pPr>
          </w:p>
        </w:tc>
      </w:tr>
    </w:tbl>
    <w:p w14:paraId="2F834B3F" w14:textId="77777777" w:rsidR="00933690" w:rsidRPr="00933690" w:rsidRDefault="00933690" w:rsidP="00933690">
      <w:pPr>
        <w:rPr>
          <w:sz w:val="20"/>
          <w:szCs w:val="20"/>
        </w:rPr>
      </w:pPr>
    </w:p>
    <w:p w14:paraId="5AEA77BE" w14:textId="77777777" w:rsidR="00933690" w:rsidRPr="00933690" w:rsidRDefault="00933690" w:rsidP="00933690">
      <w:pPr>
        <w:rPr>
          <w:sz w:val="20"/>
          <w:szCs w:val="20"/>
        </w:rPr>
      </w:pPr>
    </w:p>
    <w:tbl>
      <w:tblPr>
        <w:tblStyle w:val="TableGrid"/>
        <w:tblW w:w="8926" w:type="dxa"/>
        <w:tblLook w:val="04A0" w:firstRow="1" w:lastRow="0" w:firstColumn="1" w:lastColumn="0" w:noHBand="0" w:noVBand="1"/>
      </w:tblPr>
      <w:tblGrid>
        <w:gridCol w:w="8926"/>
      </w:tblGrid>
      <w:tr w:rsidR="00933690" w:rsidRPr="00933690" w14:paraId="7D1E0BA4" w14:textId="77777777" w:rsidTr="00474EB5">
        <w:tc>
          <w:tcPr>
            <w:tcW w:w="8926" w:type="dxa"/>
          </w:tcPr>
          <w:p w14:paraId="70009547" w14:textId="77777777" w:rsidR="00933690" w:rsidRPr="00933690" w:rsidRDefault="00933690" w:rsidP="00933690">
            <w:pPr>
              <w:rPr>
                <w:b/>
                <w:bCs/>
                <w:sz w:val="20"/>
                <w:szCs w:val="20"/>
              </w:rPr>
            </w:pPr>
            <w:proofErr w:type="spellStart"/>
            <w:r w:rsidRPr="00933690">
              <w:rPr>
                <w:b/>
                <w:bCs/>
                <w:sz w:val="20"/>
                <w:szCs w:val="20"/>
              </w:rPr>
              <w:t>Intoeing</w:t>
            </w:r>
            <w:proofErr w:type="spellEnd"/>
          </w:p>
          <w:p w14:paraId="616BBC27" w14:textId="77777777" w:rsidR="00933690" w:rsidRPr="00933690" w:rsidRDefault="00933690" w:rsidP="00933690">
            <w:pPr>
              <w:rPr>
                <w:b/>
                <w:bCs/>
                <w:sz w:val="20"/>
                <w:szCs w:val="20"/>
              </w:rPr>
            </w:pPr>
          </w:p>
        </w:tc>
      </w:tr>
      <w:tr w:rsidR="00933690" w:rsidRPr="00933690" w14:paraId="1262E9BF" w14:textId="77777777" w:rsidTr="00474EB5">
        <w:tc>
          <w:tcPr>
            <w:tcW w:w="8926" w:type="dxa"/>
          </w:tcPr>
          <w:p w14:paraId="04B18CDD" w14:textId="77777777" w:rsidR="00933690" w:rsidRPr="00933690" w:rsidRDefault="00933690" w:rsidP="00933690">
            <w:pPr>
              <w:rPr>
                <w:sz w:val="20"/>
                <w:szCs w:val="20"/>
              </w:rPr>
            </w:pPr>
            <w:r w:rsidRPr="00933690">
              <w:rPr>
                <w:sz w:val="20"/>
                <w:szCs w:val="20"/>
              </w:rPr>
              <w:t xml:space="preserve">In the questions below you will be presented with the collective choices and opinions from Round 2 </w:t>
            </w:r>
          </w:p>
          <w:p w14:paraId="2A75BE8C" w14:textId="77777777" w:rsidR="00933690" w:rsidRPr="00933690" w:rsidRDefault="00933690" w:rsidP="00933690">
            <w:pPr>
              <w:rPr>
                <w:sz w:val="20"/>
                <w:szCs w:val="20"/>
              </w:rPr>
            </w:pPr>
            <w:r w:rsidRPr="00933690">
              <w:rPr>
                <w:sz w:val="20"/>
                <w:szCs w:val="20"/>
              </w:rPr>
              <w:t>concerning suggested protocols and measurable outcomes of stability footwear as a clinical intervention for this condition.</w:t>
            </w:r>
          </w:p>
          <w:p w14:paraId="021BC68C" w14:textId="77777777" w:rsidR="00933690" w:rsidRPr="00933690" w:rsidRDefault="00933690" w:rsidP="00933690">
            <w:pPr>
              <w:rPr>
                <w:sz w:val="20"/>
                <w:szCs w:val="20"/>
              </w:rPr>
            </w:pPr>
          </w:p>
          <w:p w14:paraId="7E9C997C" w14:textId="77777777" w:rsidR="00933690" w:rsidRPr="00933690" w:rsidRDefault="00933690" w:rsidP="00933690">
            <w:pPr>
              <w:rPr>
                <w:sz w:val="20"/>
                <w:szCs w:val="20"/>
              </w:rPr>
            </w:pPr>
            <w:r w:rsidRPr="00933690">
              <w:rPr>
                <w:sz w:val="20"/>
                <w:szCs w:val="20"/>
              </w:rPr>
              <w:t>(86%) of panellists in Round 2 had clinical experience with this condition and provided the information for this section.</w:t>
            </w:r>
          </w:p>
          <w:p w14:paraId="58B925D4" w14:textId="77777777" w:rsidR="00933690" w:rsidRPr="00933690" w:rsidRDefault="00933690" w:rsidP="00933690">
            <w:pPr>
              <w:rPr>
                <w:sz w:val="20"/>
                <w:szCs w:val="20"/>
              </w:rPr>
            </w:pPr>
          </w:p>
          <w:p w14:paraId="51ED29A1" w14:textId="77777777" w:rsidR="00933690" w:rsidRPr="00933690" w:rsidRDefault="00933690" w:rsidP="00933690">
            <w:pPr>
              <w:rPr>
                <w:sz w:val="20"/>
                <w:szCs w:val="20"/>
              </w:rPr>
            </w:pPr>
            <w:r w:rsidRPr="00933690">
              <w:rPr>
                <w:sz w:val="20"/>
                <w:szCs w:val="20"/>
              </w:rPr>
              <w:t>(If you have no clinical experience in treating this condition, please move to the next condition)</w:t>
            </w:r>
          </w:p>
        </w:tc>
      </w:tr>
    </w:tbl>
    <w:p w14:paraId="77ADF935" w14:textId="77777777" w:rsidR="00933690" w:rsidRPr="00933690" w:rsidRDefault="00933690" w:rsidP="00933690">
      <w:pPr>
        <w:rPr>
          <w:sz w:val="20"/>
          <w:szCs w:val="20"/>
        </w:rPr>
      </w:pPr>
    </w:p>
    <w:p w14:paraId="683E68A1" w14:textId="77777777" w:rsidR="00933690" w:rsidRPr="00933690" w:rsidRDefault="00933690" w:rsidP="00933690">
      <w:pPr>
        <w:rPr>
          <w:sz w:val="20"/>
          <w:szCs w:val="20"/>
        </w:rPr>
      </w:pPr>
      <w:r w:rsidRPr="00933690">
        <w:rPr>
          <w:sz w:val="20"/>
          <w:szCs w:val="20"/>
        </w:rPr>
        <w:t>32)</w:t>
      </w:r>
    </w:p>
    <w:tbl>
      <w:tblPr>
        <w:tblStyle w:val="TableGrid"/>
        <w:tblW w:w="8926" w:type="dxa"/>
        <w:tblLayout w:type="fixed"/>
        <w:tblLook w:val="04A0" w:firstRow="1" w:lastRow="0" w:firstColumn="1" w:lastColumn="0" w:noHBand="0" w:noVBand="1"/>
      </w:tblPr>
      <w:tblGrid>
        <w:gridCol w:w="1591"/>
        <w:gridCol w:w="1044"/>
        <w:gridCol w:w="1044"/>
        <w:gridCol w:w="1232"/>
        <w:gridCol w:w="934"/>
        <w:gridCol w:w="1232"/>
        <w:gridCol w:w="777"/>
        <w:gridCol w:w="1072"/>
      </w:tblGrid>
      <w:tr w:rsidR="00933690" w:rsidRPr="00933690" w14:paraId="7C696059" w14:textId="77777777" w:rsidTr="00474EB5">
        <w:tc>
          <w:tcPr>
            <w:tcW w:w="8926" w:type="dxa"/>
            <w:gridSpan w:val="8"/>
          </w:tcPr>
          <w:p w14:paraId="3D40C46D" w14:textId="77777777" w:rsidR="00933690" w:rsidRPr="00933690" w:rsidRDefault="00933690" w:rsidP="00933690">
            <w:pPr>
              <w:rPr>
                <w:sz w:val="20"/>
                <w:szCs w:val="20"/>
              </w:rPr>
            </w:pPr>
            <w:r w:rsidRPr="00933690">
              <w:rPr>
                <w:sz w:val="20"/>
                <w:szCs w:val="20"/>
              </w:rPr>
              <w:t xml:space="preserve">Panellists were asked to rank their agreement with the following statements concerning the issuing of stability footwear children with </w:t>
            </w:r>
            <w:proofErr w:type="spellStart"/>
            <w:r w:rsidRPr="00933690">
              <w:rPr>
                <w:sz w:val="20"/>
                <w:szCs w:val="20"/>
              </w:rPr>
              <w:t>Intoeing</w:t>
            </w:r>
            <w:proofErr w:type="spellEnd"/>
            <w:r w:rsidRPr="00933690">
              <w:rPr>
                <w:sz w:val="20"/>
                <w:szCs w:val="20"/>
              </w:rPr>
              <w:t xml:space="preserve"> from Round 2.</w:t>
            </w:r>
          </w:p>
          <w:p w14:paraId="78BC5E90"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6D84B9C3" w14:textId="77777777" w:rsidR="00933690" w:rsidRPr="00933690" w:rsidRDefault="00933690" w:rsidP="00933690">
            <w:pPr>
              <w:rPr>
                <w:sz w:val="20"/>
                <w:szCs w:val="20"/>
              </w:rPr>
            </w:pPr>
          </w:p>
          <w:p w14:paraId="17D76CFF" w14:textId="77777777" w:rsidR="00933690" w:rsidRPr="00933690" w:rsidRDefault="00933690" w:rsidP="00933690">
            <w:pPr>
              <w:rPr>
                <w:sz w:val="20"/>
                <w:szCs w:val="20"/>
              </w:rPr>
            </w:pPr>
            <w:r w:rsidRPr="00933690">
              <w:rPr>
                <w:sz w:val="20"/>
                <w:szCs w:val="20"/>
              </w:rPr>
              <w:t>Stability footwear may be a suitable intervention for in-toeing if associated with tripping</w:t>
            </w:r>
          </w:p>
          <w:p w14:paraId="3E7D2F8E" w14:textId="77777777" w:rsidR="00933690" w:rsidRPr="00933690" w:rsidRDefault="00933690" w:rsidP="00933690">
            <w:pPr>
              <w:rPr>
                <w:sz w:val="20"/>
                <w:szCs w:val="20"/>
              </w:rPr>
            </w:pPr>
            <w:r w:rsidRPr="00933690">
              <w:rPr>
                <w:sz w:val="20"/>
                <w:szCs w:val="20"/>
              </w:rPr>
              <w:t>Median level of Agreement 4 (Neutral)</w:t>
            </w:r>
          </w:p>
          <w:p w14:paraId="639627E9" w14:textId="77777777" w:rsidR="00933690" w:rsidRPr="00933690" w:rsidRDefault="00933690" w:rsidP="00933690">
            <w:pPr>
              <w:rPr>
                <w:sz w:val="20"/>
                <w:szCs w:val="20"/>
              </w:rPr>
            </w:pPr>
            <w:r w:rsidRPr="00933690">
              <w:rPr>
                <w:sz w:val="20"/>
                <w:szCs w:val="20"/>
              </w:rPr>
              <w:t xml:space="preserve">17% "Disagree", 17% "Somewhat Disagree", 41% "Neutral", 8% "Somewhat Agree", 17% "Agree", </w:t>
            </w:r>
          </w:p>
          <w:p w14:paraId="128600DF" w14:textId="77777777" w:rsidR="00933690" w:rsidRPr="00933690" w:rsidRDefault="00933690" w:rsidP="00933690">
            <w:pPr>
              <w:rPr>
                <w:sz w:val="20"/>
                <w:szCs w:val="20"/>
              </w:rPr>
            </w:pPr>
          </w:p>
          <w:p w14:paraId="39DC1BB7" w14:textId="77777777" w:rsidR="00933690" w:rsidRPr="00933690" w:rsidRDefault="00933690" w:rsidP="00933690">
            <w:pPr>
              <w:rPr>
                <w:sz w:val="20"/>
                <w:szCs w:val="20"/>
              </w:rPr>
            </w:pPr>
          </w:p>
          <w:p w14:paraId="4C2017DE" w14:textId="77777777" w:rsidR="00933690" w:rsidRPr="00933690" w:rsidRDefault="00933690" w:rsidP="00933690">
            <w:pPr>
              <w:rPr>
                <w:sz w:val="20"/>
                <w:szCs w:val="20"/>
              </w:rPr>
            </w:pPr>
            <w:r w:rsidRPr="00933690">
              <w:rPr>
                <w:sz w:val="20"/>
                <w:szCs w:val="20"/>
              </w:rPr>
              <w:t>Stability footwear may be a suitable intervention for in-toeing if associated with an underlying neurological condition</w:t>
            </w:r>
          </w:p>
          <w:p w14:paraId="06407811" w14:textId="77777777" w:rsidR="00933690" w:rsidRPr="00933690" w:rsidRDefault="00933690" w:rsidP="00933690">
            <w:pPr>
              <w:rPr>
                <w:sz w:val="20"/>
                <w:szCs w:val="20"/>
              </w:rPr>
            </w:pPr>
            <w:r w:rsidRPr="00933690">
              <w:rPr>
                <w:sz w:val="20"/>
                <w:szCs w:val="20"/>
              </w:rPr>
              <w:t>Median level of Agreement 4 (Neutral)</w:t>
            </w:r>
          </w:p>
          <w:p w14:paraId="724AE489" w14:textId="77777777" w:rsidR="00933690" w:rsidRPr="00933690" w:rsidRDefault="00933690" w:rsidP="00933690">
            <w:pPr>
              <w:rPr>
                <w:sz w:val="20"/>
                <w:szCs w:val="20"/>
              </w:rPr>
            </w:pPr>
            <w:r w:rsidRPr="00933690">
              <w:rPr>
                <w:sz w:val="20"/>
                <w:szCs w:val="20"/>
              </w:rPr>
              <w:t xml:space="preserve">8% "Disagree", 8% "Somewhat Disagree", 26% "Neutral", 17% "Somewhat Agree", 33% "Agree", </w:t>
            </w:r>
          </w:p>
          <w:p w14:paraId="3E2E5D19" w14:textId="77777777" w:rsidR="00933690" w:rsidRPr="00933690" w:rsidRDefault="00933690" w:rsidP="00933690">
            <w:pPr>
              <w:rPr>
                <w:sz w:val="20"/>
                <w:szCs w:val="20"/>
              </w:rPr>
            </w:pPr>
            <w:r w:rsidRPr="00933690">
              <w:rPr>
                <w:sz w:val="20"/>
                <w:szCs w:val="20"/>
              </w:rPr>
              <w:t>8% "Strongly Agree"</w:t>
            </w:r>
          </w:p>
          <w:p w14:paraId="13B64F58" w14:textId="77777777" w:rsidR="00933690" w:rsidRPr="00933690" w:rsidRDefault="00933690" w:rsidP="00933690">
            <w:pPr>
              <w:rPr>
                <w:sz w:val="20"/>
                <w:szCs w:val="20"/>
              </w:rPr>
            </w:pPr>
          </w:p>
          <w:p w14:paraId="540E8C7A" w14:textId="77777777" w:rsidR="00933690" w:rsidRPr="00933690" w:rsidRDefault="00933690" w:rsidP="00933690">
            <w:pPr>
              <w:rPr>
                <w:sz w:val="20"/>
                <w:szCs w:val="20"/>
              </w:rPr>
            </w:pPr>
            <w:r w:rsidRPr="00933690">
              <w:rPr>
                <w:sz w:val="20"/>
                <w:szCs w:val="20"/>
              </w:rPr>
              <w:t>No specific panellist feedback was given to inform any further modification of the statements. However, you may consider the distribution of the panel's response to either change or maintain your previous level of agreement with the following statements.</w:t>
            </w:r>
          </w:p>
        </w:tc>
      </w:tr>
      <w:tr w:rsidR="00933690" w:rsidRPr="00933690" w14:paraId="7A0CFFFC" w14:textId="77777777" w:rsidTr="00474EB5">
        <w:tc>
          <w:tcPr>
            <w:tcW w:w="8926" w:type="dxa"/>
            <w:gridSpan w:val="8"/>
          </w:tcPr>
          <w:p w14:paraId="2B644EFF" w14:textId="77777777" w:rsidR="00933690" w:rsidRPr="00933690" w:rsidRDefault="00933690" w:rsidP="00933690">
            <w:pPr>
              <w:rPr>
                <w:sz w:val="20"/>
                <w:szCs w:val="20"/>
              </w:rPr>
            </w:pPr>
            <w:r w:rsidRPr="00933690">
              <w:rPr>
                <w:sz w:val="20"/>
                <w:szCs w:val="20"/>
              </w:rPr>
              <w:t xml:space="preserve">Panellists were asked to rank their agreement with the following statements concerning the issuing of stability footwear children with </w:t>
            </w:r>
            <w:proofErr w:type="spellStart"/>
            <w:r w:rsidRPr="00933690">
              <w:rPr>
                <w:sz w:val="20"/>
                <w:szCs w:val="20"/>
              </w:rPr>
              <w:t>Intoeing</w:t>
            </w:r>
            <w:proofErr w:type="spellEnd"/>
            <w:r w:rsidRPr="00933690">
              <w:rPr>
                <w:sz w:val="20"/>
                <w:szCs w:val="20"/>
              </w:rPr>
              <w:t xml:space="preserve"> from Round 2.</w:t>
            </w:r>
          </w:p>
          <w:p w14:paraId="42376115"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6194314D" w14:textId="77777777" w:rsidR="00933690" w:rsidRPr="00933690" w:rsidRDefault="00933690" w:rsidP="00933690">
            <w:pPr>
              <w:rPr>
                <w:sz w:val="20"/>
                <w:szCs w:val="20"/>
              </w:rPr>
            </w:pPr>
          </w:p>
          <w:p w14:paraId="0D344C8A" w14:textId="77777777" w:rsidR="00933690" w:rsidRPr="00933690" w:rsidRDefault="00933690" w:rsidP="00933690">
            <w:pPr>
              <w:rPr>
                <w:sz w:val="20"/>
                <w:szCs w:val="20"/>
              </w:rPr>
            </w:pPr>
            <w:r w:rsidRPr="00933690">
              <w:rPr>
                <w:sz w:val="20"/>
                <w:szCs w:val="20"/>
              </w:rPr>
              <w:t>Stability footwear may be a suitable intervention for in-toeing if associated with tripping</w:t>
            </w:r>
          </w:p>
          <w:p w14:paraId="2A68FD63" w14:textId="77777777" w:rsidR="00933690" w:rsidRPr="00933690" w:rsidRDefault="00933690" w:rsidP="00933690">
            <w:pPr>
              <w:rPr>
                <w:sz w:val="20"/>
                <w:szCs w:val="20"/>
              </w:rPr>
            </w:pPr>
            <w:r w:rsidRPr="00933690">
              <w:rPr>
                <w:sz w:val="20"/>
                <w:szCs w:val="20"/>
              </w:rPr>
              <w:t>Median level of Agreement 4 (Neutral)</w:t>
            </w:r>
          </w:p>
          <w:p w14:paraId="18CD7BBC" w14:textId="77777777" w:rsidR="00933690" w:rsidRPr="00933690" w:rsidRDefault="00933690" w:rsidP="00933690">
            <w:pPr>
              <w:rPr>
                <w:sz w:val="20"/>
                <w:szCs w:val="20"/>
              </w:rPr>
            </w:pPr>
            <w:r w:rsidRPr="00933690">
              <w:rPr>
                <w:sz w:val="20"/>
                <w:szCs w:val="20"/>
              </w:rPr>
              <w:t xml:space="preserve">17% "Disagree", 17% "Somewhat Disagree", 41% "Neutral", 8% "Somewhat Agree", 17% "Agree", </w:t>
            </w:r>
          </w:p>
          <w:p w14:paraId="1E109AB0" w14:textId="77777777" w:rsidR="00933690" w:rsidRPr="00933690" w:rsidRDefault="00933690" w:rsidP="00933690">
            <w:pPr>
              <w:rPr>
                <w:sz w:val="20"/>
                <w:szCs w:val="20"/>
              </w:rPr>
            </w:pPr>
          </w:p>
          <w:p w14:paraId="7E0B1F09" w14:textId="77777777" w:rsidR="00933690" w:rsidRPr="00933690" w:rsidRDefault="00933690" w:rsidP="00933690">
            <w:pPr>
              <w:rPr>
                <w:sz w:val="20"/>
                <w:szCs w:val="20"/>
              </w:rPr>
            </w:pPr>
          </w:p>
          <w:p w14:paraId="0BB298F4" w14:textId="77777777" w:rsidR="00933690" w:rsidRPr="00933690" w:rsidRDefault="00933690" w:rsidP="00933690">
            <w:pPr>
              <w:rPr>
                <w:sz w:val="20"/>
                <w:szCs w:val="20"/>
              </w:rPr>
            </w:pPr>
            <w:r w:rsidRPr="00933690">
              <w:rPr>
                <w:sz w:val="20"/>
                <w:szCs w:val="20"/>
              </w:rPr>
              <w:t>Stability footwear may be a suitable intervention for in-toeing if associated with an underlying neurological condition</w:t>
            </w:r>
          </w:p>
          <w:p w14:paraId="5DA285B5" w14:textId="77777777" w:rsidR="00933690" w:rsidRPr="00933690" w:rsidRDefault="00933690" w:rsidP="00933690">
            <w:pPr>
              <w:rPr>
                <w:sz w:val="20"/>
                <w:szCs w:val="20"/>
              </w:rPr>
            </w:pPr>
            <w:r w:rsidRPr="00933690">
              <w:rPr>
                <w:sz w:val="20"/>
                <w:szCs w:val="20"/>
              </w:rPr>
              <w:t>Median level of Agreement 4 (Neutral)</w:t>
            </w:r>
          </w:p>
          <w:p w14:paraId="3EF04C04" w14:textId="77777777" w:rsidR="00933690" w:rsidRPr="00933690" w:rsidRDefault="00933690" w:rsidP="00933690">
            <w:pPr>
              <w:rPr>
                <w:sz w:val="20"/>
                <w:szCs w:val="20"/>
              </w:rPr>
            </w:pPr>
            <w:r w:rsidRPr="00933690">
              <w:rPr>
                <w:sz w:val="20"/>
                <w:szCs w:val="20"/>
              </w:rPr>
              <w:t xml:space="preserve">8% "Disagree", 8% "Somewhat Disagree", 26% "Neutral", 17% "Somewhat Agree", 33% "Agree", </w:t>
            </w:r>
          </w:p>
          <w:p w14:paraId="23A1186F" w14:textId="77777777" w:rsidR="00933690" w:rsidRPr="00933690" w:rsidRDefault="00933690" w:rsidP="00933690">
            <w:pPr>
              <w:rPr>
                <w:sz w:val="20"/>
                <w:szCs w:val="20"/>
              </w:rPr>
            </w:pPr>
            <w:r w:rsidRPr="00933690">
              <w:rPr>
                <w:sz w:val="20"/>
                <w:szCs w:val="20"/>
              </w:rPr>
              <w:t>8% "Strongly Agree"</w:t>
            </w:r>
          </w:p>
          <w:p w14:paraId="76333223" w14:textId="77777777" w:rsidR="00933690" w:rsidRPr="00933690" w:rsidRDefault="00933690" w:rsidP="00933690">
            <w:pPr>
              <w:rPr>
                <w:sz w:val="20"/>
                <w:szCs w:val="20"/>
              </w:rPr>
            </w:pPr>
          </w:p>
          <w:p w14:paraId="76782414" w14:textId="2517646C" w:rsidR="00933690" w:rsidRPr="00933690" w:rsidRDefault="00933690" w:rsidP="00933690">
            <w:pPr>
              <w:rPr>
                <w:sz w:val="20"/>
                <w:szCs w:val="20"/>
              </w:rPr>
            </w:pPr>
            <w:r w:rsidRPr="00933690">
              <w:rPr>
                <w:sz w:val="20"/>
                <w:szCs w:val="20"/>
              </w:rPr>
              <w:t>No specific panellist feedback was given to inform any further modification of the statements. However, you may consider the distribution of the panel's response to either change or maintain your previous level of agreement with the following statements.</w:t>
            </w:r>
          </w:p>
        </w:tc>
      </w:tr>
      <w:tr w:rsidR="00933690" w:rsidRPr="00933690" w14:paraId="3F6405D1" w14:textId="77777777" w:rsidTr="00474EB5">
        <w:tc>
          <w:tcPr>
            <w:tcW w:w="1591" w:type="dxa"/>
            <w:vMerge w:val="restart"/>
          </w:tcPr>
          <w:p w14:paraId="71A2400C" w14:textId="77777777" w:rsidR="00933690" w:rsidRPr="00933690" w:rsidRDefault="00933690" w:rsidP="00933690">
            <w:pPr>
              <w:jc w:val="both"/>
              <w:rPr>
                <w:sz w:val="20"/>
                <w:szCs w:val="20"/>
              </w:rPr>
            </w:pPr>
          </w:p>
        </w:tc>
        <w:tc>
          <w:tcPr>
            <w:tcW w:w="1044" w:type="dxa"/>
          </w:tcPr>
          <w:p w14:paraId="7880072A" w14:textId="77777777" w:rsidR="00933690" w:rsidRPr="00933690" w:rsidRDefault="00933690" w:rsidP="00933690">
            <w:pPr>
              <w:jc w:val="both"/>
              <w:rPr>
                <w:sz w:val="20"/>
                <w:szCs w:val="20"/>
              </w:rPr>
            </w:pPr>
            <w:r w:rsidRPr="00933690">
              <w:rPr>
                <w:sz w:val="20"/>
                <w:szCs w:val="20"/>
              </w:rPr>
              <w:t>Strongly Disagree</w:t>
            </w:r>
          </w:p>
        </w:tc>
        <w:tc>
          <w:tcPr>
            <w:tcW w:w="1044" w:type="dxa"/>
          </w:tcPr>
          <w:p w14:paraId="629FCB5E" w14:textId="77777777" w:rsidR="00933690" w:rsidRPr="00933690" w:rsidRDefault="00933690" w:rsidP="00933690">
            <w:pPr>
              <w:jc w:val="both"/>
              <w:rPr>
                <w:sz w:val="20"/>
                <w:szCs w:val="20"/>
              </w:rPr>
            </w:pPr>
            <w:r w:rsidRPr="00933690">
              <w:rPr>
                <w:sz w:val="20"/>
                <w:szCs w:val="20"/>
              </w:rPr>
              <w:t>Disagree</w:t>
            </w:r>
          </w:p>
        </w:tc>
        <w:tc>
          <w:tcPr>
            <w:tcW w:w="1232" w:type="dxa"/>
          </w:tcPr>
          <w:p w14:paraId="2749D1C2" w14:textId="77777777" w:rsidR="00933690" w:rsidRPr="00933690" w:rsidRDefault="00933690" w:rsidP="00933690">
            <w:pPr>
              <w:jc w:val="both"/>
              <w:rPr>
                <w:sz w:val="20"/>
                <w:szCs w:val="20"/>
              </w:rPr>
            </w:pPr>
            <w:r w:rsidRPr="00933690">
              <w:rPr>
                <w:sz w:val="20"/>
                <w:szCs w:val="20"/>
              </w:rPr>
              <w:t>Somewhat Disagree</w:t>
            </w:r>
          </w:p>
        </w:tc>
        <w:tc>
          <w:tcPr>
            <w:tcW w:w="934" w:type="dxa"/>
          </w:tcPr>
          <w:p w14:paraId="5600B593" w14:textId="77777777" w:rsidR="00933690" w:rsidRPr="00933690" w:rsidRDefault="00933690" w:rsidP="00933690">
            <w:pPr>
              <w:jc w:val="both"/>
              <w:rPr>
                <w:sz w:val="20"/>
                <w:szCs w:val="20"/>
              </w:rPr>
            </w:pPr>
            <w:r w:rsidRPr="00933690">
              <w:rPr>
                <w:sz w:val="20"/>
                <w:szCs w:val="20"/>
              </w:rPr>
              <w:t>Neutral</w:t>
            </w:r>
          </w:p>
        </w:tc>
        <w:tc>
          <w:tcPr>
            <w:tcW w:w="1232" w:type="dxa"/>
          </w:tcPr>
          <w:p w14:paraId="7442A7C8" w14:textId="77777777" w:rsidR="00933690" w:rsidRPr="00933690" w:rsidRDefault="00933690" w:rsidP="00933690">
            <w:pPr>
              <w:jc w:val="both"/>
              <w:rPr>
                <w:sz w:val="20"/>
                <w:szCs w:val="20"/>
              </w:rPr>
            </w:pPr>
            <w:r w:rsidRPr="00933690">
              <w:rPr>
                <w:sz w:val="20"/>
                <w:szCs w:val="20"/>
              </w:rPr>
              <w:t>Somewhat Agree</w:t>
            </w:r>
          </w:p>
        </w:tc>
        <w:tc>
          <w:tcPr>
            <w:tcW w:w="777" w:type="dxa"/>
          </w:tcPr>
          <w:p w14:paraId="3C2BACA0" w14:textId="77777777" w:rsidR="00933690" w:rsidRPr="00933690" w:rsidRDefault="00933690" w:rsidP="00933690">
            <w:pPr>
              <w:jc w:val="both"/>
              <w:rPr>
                <w:sz w:val="20"/>
                <w:szCs w:val="20"/>
              </w:rPr>
            </w:pPr>
            <w:r w:rsidRPr="00933690">
              <w:rPr>
                <w:sz w:val="20"/>
                <w:szCs w:val="20"/>
              </w:rPr>
              <w:t>Agree</w:t>
            </w:r>
          </w:p>
        </w:tc>
        <w:tc>
          <w:tcPr>
            <w:tcW w:w="1072" w:type="dxa"/>
          </w:tcPr>
          <w:p w14:paraId="728A5176" w14:textId="77777777" w:rsidR="00933690" w:rsidRPr="00933690" w:rsidRDefault="00933690" w:rsidP="00933690">
            <w:pPr>
              <w:jc w:val="both"/>
              <w:rPr>
                <w:sz w:val="20"/>
                <w:szCs w:val="20"/>
              </w:rPr>
            </w:pPr>
            <w:r w:rsidRPr="00933690">
              <w:rPr>
                <w:sz w:val="20"/>
                <w:szCs w:val="20"/>
              </w:rPr>
              <w:t>Strongly Agree</w:t>
            </w:r>
          </w:p>
        </w:tc>
      </w:tr>
      <w:tr w:rsidR="00933690" w:rsidRPr="00933690" w14:paraId="63D6AC0B" w14:textId="77777777" w:rsidTr="00474EB5">
        <w:tc>
          <w:tcPr>
            <w:tcW w:w="1591" w:type="dxa"/>
            <w:vMerge/>
          </w:tcPr>
          <w:p w14:paraId="7B3FF6C4" w14:textId="77777777" w:rsidR="00933690" w:rsidRPr="00933690" w:rsidRDefault="00933690" w:rsidP="00933690">
            <w:pPr>
              <w:jc w:val="center"/>
              <w:rPr>
                <w:sz w:val="20"/>
                <w:szCs w:val="20"/>
              </w:rPr>
            </w:pPr>
          </w:p>
        </w:tc>
        <w:tc>
          <w:tcPr>
            <w:tcW w:w="1044" w:type="dxa"/>
          </w:tcPr>
          <w:p w14:paraId="5FEAC738" w14:textId="77777777" w:rsidR="00933690" w:rsidRPr="00933690" w:rsidRDefault="00933690" w:rsidP="00933690">
            <w:pPr>
              <w:jc w:val="center"/>
              <w:rPr>
                <w:sz w:val="20"/>
                <w:szCs w:val="20"/>
              </w:rPr>
            </w:pPr>
            <w:r w:rsidRPr="00933690">
              <w:rPr>
                <w:sz w:val="20"/>
                <w:szCs w:val="20"/>
              </w:rPr>
              <w:t>1</w:t>
            </w:r>
          </w:p>
        </w:tc>
        <w:tc>
          <w:tcPr>
            <w:tcW w:w="1044" w:type="dxa"/>
          </w:tcPr>
          <w:p w14:paraId="4CE99FA9" w14:textId="77777777" w:rsidR="00933690" w:rsidRPr="00933690" w:rsidRDefault="00933690" w:rsidP="00933690">
            <w:pPr>
              <w:jc w:val="center"/>
              <w:rPr>
                <w:sz w:val="20"/>
                <w:szCs w:val="20"/>
              </w:rPr>
            </w:pPr>
            <w:r w:rsidRPr="00933690">
              <w:rPr>
                <w:sz w:val="20"/>
                <w:szCs w:val="20"/>
              </w:rPr>
              <w:t>2</w:t>
            </w:r>
          </w:p>
        </w:tc>
        <w:tc>
          <w:tcPr>
            <w:tcW w:w="1232" w:type="dxa"/>
          </w:tcPr>
          <w:p w14:paraId="399EFAF3" w14:textId="77777777" w:rsidR="00933690" w:rsidRPr="00933690" w:rsidRDefault="00933690" w:rsidP="00933690">
            <w:pPr>
              <w:jc w:val="center"/>
              <w:rPr>
                <w:sz w:val="20"/>
                <w:szCs w:val="20"/>
              </w:rPr>
            </w:pPr>
            <w:r w:rsidRPr="00933690">
              <w:rPr>
                <w:sz w:val="20"/>
                <w:szCs w:val="20"/>
              </w:rPr>
              <w:t>3</w:t>
            </w:r>
          </w:p>
        </w:tc>
        <w:tc>
          <w:tcPr>
            <w:tcW w:w="934" w:type="dxa"/>
          </w:tcPr>
          <w:p w14:paraId="230E0CFA" w14:textId="77777777" w:rsidR="00933690" w:rsidRPr="00933690" w:rsidRDefault="00933690" w:rsidP="00933690">
            <w:pPr>
              <w:jc w:val="center"/>
              <w:rPr>
                <w:sz w:val="20"/>
                <w:szCs w:val="20"/>
              </w:rPr>
            </w:pPr>
            <w:r w:rsidRPr="00933690">
              <w:rPr>
                <w:sz w:val="20"/>
                <w:szCs w:val="20"/>
              </w:rPr>
              <w:t>4</w:t>
            </w:r>
          </w:p>
        </w:tc>
        <w:tc>
          <w:tcPr>
            <w:tcW w:w="1232" w:type="dxa"/>
          </w:tcPr>
          <w:p w14:paraId="6D149E58" w14:textId="77777777" w:rsidR="00933690" w:rsidRPr="00933690" w:rsidRDefault="00933690" w:rsidP="00933690">
            <w:pPr>
              <w:jc w:val="center"/>
              <w:rPr>
                <w:sz w:val="20"/>
                <w:szCs w:val="20"/>
              </w:rPr>
            </w:pPr>
            <w:r w:rsidRPr="00933690">
              <w:rPr>
                <w:sz w:val="20"/>
                <w:szCs w:val="20"/>
              </w:rPr>
              <w:t>5</w:t>
            </w:r>
          </w:p>
        </w:tc>
        <w:tc>
          <w:tcPr>
            <w:tcW w:w="777" w:type="dxa"/>
          </w:tcPr>
          <w:p w14:paraId="4B0B99C4" w14:textId="77777777" w:rsidR="00933690" w:rsidRPr="00933690" w:rsidRDefault="00933690" w:rsidP="00933690">
            <w:pPr>
              <w:jc w:val="center"/>
              <w:rPr>
                <w:sz w:val="20"/>
                <w:szCs w:val="20"/>
              </w:rPr>
            </w:pPr>
            <w:r w:rsidRPr="00933690">
              <w:rPr>
                <w:sz w:val="20"/>
                <w:szCs w:val="20"/>
              </w:rPr>
              <w:t>6</w:t>
            </w:r>
          </w:p>
        </w:tc>
        <w:tc>
          <w:tcPr>
            <w:tcW w:w="1072" w:type="dxa"/>
          </w:tcPr>
          <w:p w14:paraId="1716E187" w14:textId="77777777" w:rsidR="00933690" w:rsidRPr="00933690" w:rsidRDefault="00933690" w:rsidP="00933690">
            <w:pPr>
              <w:jc w:val="center"/>
              <w:rPr>
                <w:sz w:val="20"/>
                <w:szCs w:val="20"/>
              </w:rPr>
            </w:pPr>
            <w:r w:rsidRPr="00933690">
              <w:rPr>
                <w:sz w:val="20"/>
                <w:szCs w:val="20"/>
              </w:rPr>
              <w:t>7</w:t>
            </w:r>
          </w:p>
        </w:tc>
      </w:tr>
      <w:tr w:rsidR="00933690" w:rsidRPr="00933690" w14:paraId="7E40A3F1" w14:textId="77777777" w:rsidTr="00474EB5">
        <w:tc>
          <w:tcPr>
            <w:tcW w:w="1591" w:type="dxa"/>
          </w:tcPr>
          <w:p w14:paraId="3D92FE15" w14:textId="77777777" w:rsidR="00933690" w:rsidRPr="00933690" w:rsidRDefault="00933690" w:rsidP="00933690">
            <w:pPr>
              <w:rPr>
                <w:sz w:val="20"/>
                <w:szCs w:val="20"/>
              </w:rPr>
            </w:pPr>
            <w:r w:rsidRPr="00933690">
              <w:rPr>
                <w:sz w:val="20"/>
                <w:szCs w:val="20"/>
              </w:rPr>
              <w:t xml:space="preserve">Stability footwear may a suitable intervention for </w:t>
            </w:r>
            <w:proofErr w:type="spellStart"/>
            <w:r w:rsidRPr="00933690">
              <w:rPr>
                <w:sz w:val="20"/>
                <w:szCs w:val="20"/>
              </w:rPr>
              <w:t>intoeing</w:t>
            </w:r>
            <w:proofErr w:type="spellEnd"/>
            <w:r w:rsidRPr="00933690">
              <w:rPr>
                <w:sz w:val="20"/>
                <w:szCs w:val="20"/>
              </w:rPr>
              <w:t xml:space="preserve"> if associated with tripping</w:t>
            </w:r>
          </w:p>
        </w:tc>
        <w:tc>
          <w:tcPr>
            <w:tcW w:w="1044" w:type="dxa"/>
          </w:tcPr>
          <w:p w14:paraId="4B2A4E8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4" w:type="dxa"/>
          </w:tcPr>
          <w:p w14:paraId="3113AE9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2" w:type="dxa"/>
          </w:tcPr>
          <w:p w14:paraId="5B1EBCD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4" w:type="dxa"/>
          </w:tcPr>
          <w:p w14:paraId="45403F7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2" w:type="dxa"/>
          </w:tcPr>
          <w:p w14:paraId="4CD0195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7" w:type="dxa"/>
          </w:tcPr>
          <w:p w14:paraId="666804C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2" w:type="dxa"/>
          </w:tcPr>
          <w:p w14:paraId="3F8C23A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43A1613" w14:textId="77777777" w:rsidTr="00474EB5">
        <w:tc>
          <w:tcPr>
            <w:tcW w:w="1591" w:type="dxa"/>
          </w:tcPr>
          <w:p w14:paraId="10DE526F" w14:textId="77777777" w:rsidR="00933690" w:rsidRPr="00933690" w:rsidRDefault="00933690" w:rsidP="00933690">
            <w:pPr>
              <w:rPr>
                <w:sz w:val="20"/>
                <w:szCs w:val="20"/>
              </w:rPr>
            </w:pPr>
            <w:r w:rsidRPr="00933690">
              <w:rPr>
                <w:sz w:val="20"/>
                <w:szCs w:val="20"/>
              </w:rPr>
              <w:t xml:space="preserve">Stability footwear may a suitable intervention for </w:t>
            </w:r>
            <w:proofErr w:type="spellStart"/>
            <w:r w:rsidRPr="00933690">
              <w:rPr>
                <w:sz w:val="20"/>
                <w:szCs w:val="20"/>
              </w:rPr>
              <w:t>intoeing</w:t>
            </w:r>
            <w:proofErr w:type="spellEnd"/>
            <w:r w:rsidRPr="00933690">
              <w:rPr>
                <w:sz w:val="20"/>
                <w:szCs w:val="20"/>
              </w:rPr>
              <w:t xml:space="preserve"> if associated with an underlying neurological condition</w:t>
            </w:r>
          </w:p>
        </w:tc>
        <w:tc>
          <w:tcPr>
            <w:tcW w:w="1044" w:type="dxa"/>
          </w:tcPr>
          <w:p w14:paraId="3C0D25C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44" w:type="dxa"/>
          </w:tcPr>
          <w:p w14:paraId="5F6FC2C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2" w:type="dxa"/>
          </w:tcPr>
          <w:p w14:paraId="5D90F5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34" w:type="dxa"/>
          </w:tcPr>
          <w:p w14:paraId="1D1712D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232" w:type="dxa"/>
          </w:tcPr>
          <w:p w14:paraId="193A0D9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77" w:type="dxa"/>
          </w:tcPr>
          <w:p w14:paraId="6327DA4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072" w:type="dxa"/>
          </w:tcPr>
          <w:p w14:paraId="0AEEBFA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436D8C2D" w14:textId="77777777" w:rsidR="00933690" w:rsidRPr="00933690" w:rsidRDefault="00933690" w:rsidP="00933690">
      <w:pPr>
        <w:rPr>
          <w:sz w:val="20"/>
          <w:szCs w:val="20"/>
        </w:rPr>
      </w:pPr>
    </w:p>
    <w:p w14:paraId="5CA779CE" w14:textId="77777777" w:rsidR="00933690" w:rsidRPr="00933690" w:rsidRDefault="00933690" w:rsidP="00933690">
      <w:pPr>
        <w:rPr>
          <w:sz w:val="20"/>
          <w:szCs w:val="20"/>
        </w:rPr>
      </w:pPr>
      <w:r w:rsidRPr="00933690">
        <w:rPr>
          <w:sz w:val="20"/>
          <w:szCs w:val="20"/>
        </w:rPr>
        <w:t>33)</w:t>
      </w:r>
    </w:p>
    <w:tbl>
      <w:tblPr>
        <w:tblStyle w:val="TableGrid"/>
        <w:tblW w:w="8926" w:type="dxa"/>
        <w:tblLook w:val="04A0" w:firstRow="1" w:lastRow="0" w:firstColumn="1" w:lastColumn="0" w:noHBand="0" w:noVBand="1"/>
      </w:tblPr>
      <w:tblGrid>
        <w:gridCol w:w="1555"/>
        <w:gridCol w:w="7371"/>
      </w:tblGrid>
      <w:tr w:rsidR="00933690" w:rsidRPr="00933690" w14:paraId="1624DA29" w14:textId="77777777" w:rsidTr="00933690">
        <w:tc>
          <w:tcPr>
            <w:tcW w:w="8926" w:type="dxa"/>
            <w:gridSpan w:val="2"/>
          </w:tcPr>
          <w:p w14:paraId="1FF8BD6A" w14:textId="77777777" w:rsidR="00933690" w:rsidRPr="00933690" w:rsidRDefault="00933690" w:rsidP="00933690">
            <w:pPr>
              <w:rPr>
                <w:rFonts w:cstheme="minorHAnsi"/>
                <w:sz w:val="20"/>
                <w:szCs w:val="20"/>
              </w:rPr>
            </w:pPr>
            <w:r w:rsidRPr="00933690">
              <w:rPr>
                <w:rFonts w:cstheme="minorHAnsi"/>
                <w:sz w:val="20"/>
                <w:szCs w:val="20"/>
              </w:rPr>
              <w:t xml:space="preserve">Panellists were presented with the following options concerning the suitable age range for stability footwear intervention for </w:t>
            </w:r>
            <w:proofErr w:type="spellStart"/>
            <w:r w:rsidRPr="00933690">
              <w:rPr>
                <w:rFonts w:cstheme="minorHAnsi"/>
                <w:sz w:val="20"/>
                <w:szCs w:val="20"/>
              </w:rPr>
              <w:t>intoeing</w:t>
            </w:r>
            <w:proofErr w:type="spellEnd"/>
            <w:r w:rsidRPr="00933690">
              <w:rPr>
                <w:rFonts w:cstheme="minorHAnsi"/>
                <w:sz w:val="20"/>
                <w:szCs w:val="20"/>
              </w:rPr>
              <w:t xml:space="preserve">  in Round 2.</w:t>
            </w:r>
          </w:p>
          <w:p w14:paraId="24873C5D" w14:textId="77777777" w:rsidR="00933690" w:rsidRPr="00933690" w:rsidRDefault="00933690" w:rsidP="00933690">
            <w:pPr>
              <w:rPr>
                <w:rFonts w:cstheme="minorHAnsi"/>
                <w:sz w:val="20"/>
                <w:szCs w:val="20"/>
              </w:rPr>
            </w:pPr>
            <w:r w:rsidRPr="00933690">
              <w:rPr>
                <w:rFonts w:cstheme="minorHAnsi"/>
                <w:sz w:val="20"/>
                <w:szCs w:val="20"/>
              </w:rPr>
              <w:t>The relative distribution of response is detailed below.</w:t>
            </w:r>
          </w:p>
          <w:p w14:paraId="73237FBE" w14:textId="77777777" w:rsidR="00933690" w:rsidRPr="00933690" w:rsidRDefault="00933690" w:rsidP="00933690">
            <w:pPr>
              <w:rPr>
                <w:rFonts w:cstheme="minorHAnsi"/>
                <w:sz w:val="20"/>
                <w:szCs w:val="20"/>
              </w:rPr>
            </w:pPr>
          </w:p>
          <w:p w14:paraId="33E89290"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 (73%)</w:t>
            </w:r>
          </w:p>
          <w:p w14:paraId="7C4B5F92" w14:textId="77777777" w:rsidR="00933690" w:rsidRPr="00933690" w:rsidRDefault="00933690" w:rsidP="00933690">
            <w:pPr>
              <w:rPr>
                <w:rFonts w:cstheme="minorHAnsi"/>
                <w:sz w:val="20"/>
                <w:szCs w:val="20"/>
              </w:rPr>
            </w:pPr>
            <w:r w:rsidRPr="00933690">
              <w:rPr>
                <w:rFonts w:cstheme="minorHAnsi"/>
                <w:sz w:val="20"/>
                <w:szCs w:val="20"/>
              </w:rPr>
              <w:t>Option 2, N/A I do not feel this condition is suitable for stability footwear intervention (27%)</w:t>
            </w:r>
          </w:p>
          <w:p w14:paraId="729E6C42" w14:textId="77777777" w:rsidR="00933690" w:rsidRPr="00933690" w:rsidRDefault="00933690" w:rsidP="00933690">
            <w:pPr>
              <w:rPr>
                <w:rFonts w:cstheme="minorHAnsi"/>
                <w:sz w:val="20"/>
                <w:szCs w:val="20"/>
              </w:rPr>
            </w:pPr>
            <w:r w:rsidRPr="00933690">
              <w:rPr>
                <w:rFonts w:cstheme="minorHAnsi"/>
                <w:sz w:val="20"/>
                <w:szCs w:val="20"/>
              </w:rPr>
              <w:t>Option 3, 3 years onwards  (0%)</w:t>
            </w:r>
          </w:p>
          <w:p w14:paraId="42AC0282" w14:textId="77777777" w:rsidR="00933690" w:rsidRPr="00933690" w:rsidRDefault="00933690" w:rsidP="00933690">
            <w:pPr>
              <w:rPr>
                <w:rFonts w:cstheme="minorHAnsi"/>
                <w:sz w:val="20"/>
                <w:szCs w:val="20"/>
              </w:rPr>
            </w:pPr>
          </w:p>
          <w:p w14:paraId="5BE909AB" w14:textId="77777777" w:rsidR="00933690" w:rsidRPr="00933690" w:rsidRDefault="00933690" w:rsidP="00933690">
            <w:pPr>
              <w:rPr>
                <w:rFonts w:cstheme="minorHAnsi"/>
                <w:sz w:val="20"/>
                <w:szCs w:val="20"/>
              </w:rPr>
            </w:pPr>
            <w:r w:rsidRPr="00933690">
              <w:rPr>
                <w:rFonts w:cstheme="minorHAnsi"/>
                <w:sz w:val="20"/>
                <w:szCs w:val="20"/>
              </w:rPr>
              <w:t>No specific panellist feedback was given to inform any further modification of these options. However, you may consider the distribution of the panel's response to either change or maintain your previous option.</w:t>
            </w:r>
          </w:p>
        </w:tc>
      </w:tr>
      <w:tr w:rsidR="00933690" w:rsidRPr="00933690" w14:paraId="140CE003" w14:textId="77777777" w:rsidTr="00933690">
        <w:tc>
          <w:tcPr>
            <w:tcW w:w="1555" w:type="dxa"/>
          </w:tcPr>
          <w:p w14:paraId="1ED22619" w14:textId="77777777" w:rsidR="00933690" w:rsidRPr="00933690" w:rsidRDefault="00933690" w:rsidP="00933690">
            <w:pP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7F0C4054" w14:textId="77777777" w:rsidR="00933690" w:rsidRPr="00933690" w:rsidRDefault="00933690" w:rsidP="00933690">
            <w:pPr>
              <w:rPr>
                <w:rFonts w:cstheme="minorHAnsi"/>
                <w:sz w:val="20"/>
                <w:szCs w:val="20"/>
              </w:rPr>
            </w:pPr>
            <w:r w:rsidRPr="00933690">
              <w:rPr>
                <w:rFonts w:cstheme="minorHAnsi"/>
                <w:sz w:val="20"/>
                <w:szCs w:val="20"/>
              </w:rPr>
              <w:t>Option 1 Initiation and end points of treatment indicated by functional ability and the mobility needs of the child (potential or actual).</w:t>
            </w:r>
          </w:p>
        </w:tc>
      </w:tr>
      <w:tr w:rsidR="00933690" w:rsidRPr="00933690" w14:paraId="6312703A" w14:textId="77777777" w:rsidTr="00933690">
        <w:tc>
          <w:tcPr>
            <w:tcW w:w="1555" w:type="dxa"/>
          </w:tcPr>
          <w:p w14:paraId="4CFA928E" w14:textId="77777777" w:rsidR="00933690" w:rsidRPr="00933690" w:rsidRDefault="00933690" w:rsidP="00933690">
            <w:pPr>
              <w:rPr>
                <w:sz w:val="20"/>
                <w:szCs w:val="20"/>
              </w:rPr>
            </w:pPr>
            <w:r w:rsidRPr="00933690">
              <w:rPr>
                <w:sz w:val="20"/>
                <w:szCs w:val="20"/>
              </w:rPr>
              <w:fldChar w:fldCharType="begin">
                <w:ffData>
                  <w:name w:val="Check2"/>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371" w:type="dxa"/>
          </w:tcPr>
          <w:p w14:paraId="43D525A8" w14:textId="77777777" w:rsidR="00933690" w:rsidRPr="00933690" w:rsidRDefault="00933690" w:rsidP="00933690">
            <w:pPr>
              <w:rPr>
                <w:rFonts w:cstheme="minorHAnsi"/>
                <w:sz w:val="20"/>
                <w:szCs w:val="20"/>
              </w:rPr>
            </w:pPr>
            <w:r w:rsidRPr="00933690">
              <w:rPr>
                <w:rFonts w:cstheme="minorHAnsi"/>
                <w:sz w:val="20"/>
                <w:szCs w:val="20"/>
              </w:rPr>
              <w:t>Option 2 N/A I do not feel this condition is suitable for stability footwear intervention.</w:t>
            </w:r>
          </w:p>
        </w:tc>
      </w:tr>
    </w:tbl>
    <w:p w14:paraId="556844E0" w14:textId="77777777" w:rsidR="00933690" w:rsidRPr="00933690" w:rsidRDefault="00933690" w:rsidP="00933690">
      <w:pPr>
        <w:rPr>
          <w:sz w:val="20"/>
          <w:szCs w:val="20"/>
        </w:rPr>
      </w:pPr>
    </w:p>
    <w:p w14:paraId="1C271D1E" w14:textId="77777777" w:rsidR="00933690" w:rsidRPr="00933690" w:rsidRDefault="00933690" w:rsidP="00933690">
      <w:pPr>
        <w:rPr>
          <w:sz w:val="20"/>
          <w:szCs w:val="20"/>
        </w:rPr>
      </w:pPr>
      <w:r w:rsidRPr="00933690">
        <w:rPr>
          <w:sz w:val="20"/>
          <w:szCs w:val="20"/>
        </w:rPr>
        <w:t>10)</w:t>
      </w:r>
    </w:p>
    <w:tbl>
      <w:tblPr>
        <w:tblStyle w:val="TableGrid"/>
        <w:tblW w:w="8926" w:type="dxa"/>
        <w:tblLook w:val="04A0" w:firstRow="1" w:lastRow="0" w:firstColumn="1" w:lastColumn="0" w:noHBand="0" w:noVBand="1"/>
      </w:tblPr>
      <w:tblGrid>
        <w:gridCol w:w="1605"/>
        <w:gridCol w:w="963"/>
        <w:gridCol w:w="964"/>
        <w:gridCol w:w="1135"/>
        <w:gridCol w:w="865"/>
        <w:gridCol w:w="1135"/>
        <w:gridCol w:w="723"/>
        <w:gridCol w:w="1536"/>
      </w:tblGrid>
      <w:tr w:rsidR="00933690" w:rsidRPr="00933690" w14:paraId="138C2BAB" w14:textId="77777777" w:rsidTr="00474EB5">
        <w:tc>
          <w:tcPr>
            <w:tcW w:w="8926" w:type="dxa"/>
            <w:gridSpan w:val="8"/>
          </w:tcPr>
          <w:p w14:paraId="2394D647" w14:textId="77777777" w:rsidR="00933690" w:rsidRPr="00933690" w:rsidRDefault="00933690" w:rsidP="00933690">
            <w:pPr>
              <w:rPr>
                <w:sz w:val="20"/>
                <w:szCs w:val="20"/>
              </w:rPr>
            </w:pPr>
            <w:r w:rsidRPr="00933690">
              <w:rPr>
                <w:sz w:val="20"/>
                <w:szCs w:val="20"/>
              </w:rPr>
              <w:t xml:space="preserve">Panellists were asked to rank their agreement with the following statements concerning the clinical outcomes that would be used to evaluate the effectiveness of "Off the Shelf" Stability footwear for children with </w:t>
            </w:r>
            <w:proofErr w:type="spellStart"/>
            <w:r w:rsidRPr="00933690">
              <w:rPr>
                <w:sz w:val="20"/>
                <w:szCs w:val="20"/>
              </w:rPr>
              <w:t>intoeing</w:t>
            </w:r>
            <w:proofErr w:type="spellEnd"/>
            <w:r w:rsidRPr="00933690">
              <w:rPr>
                <w:sz w:val="20"/>
                <w:szCs w:val="20"/>
              </w:rPr>
              <w:t xml:space="preserve">  in Round 2:</w:t>
            </w:r>
          </w:p>
          <w:p w14:paraId="1FED151F" w14:textId="77777777" w:rsidR="00933690" w:rsidRPr="00933690" w:rsidRDefault="00933690" w:rsidP="00933690">
            <w:pPr>
              <w:rPr>
                <w:sz w:val="20"/>
                <w:szCs w:val="20"/>
              </w:rPr>
            </w:pPr>
            <w:r w:rsidRPr="00933690">
              <w:rPr>
                <w:sz w:val="20"/>
                <w:szCs w:val="20"/>
              </w:rPr>
              <w:t>The median level of agreement and the relative distribution of response is detailed below.</w:t>
            </w:r>
          </w:p>
          <w:p w14:paraId="655009FF" w14:textId="77777777" w:rsidR="00933690" w:rsidRPr="00933690" w:rsidRDefault="00933690" w:rsidP="00933690">
            <w:pPr>
              <w:rPr>
                <w:sz w:val="20"/>
                <w:szCs w:val="20"/>
              </w:rPr>
            </w:pPr>
          </w:p>
          <w:p w14:paraId="4A9C5D45" w14:textId="77777777" w:rsidR="00933690" w:rsidRPr="00933690" w:rsidRDefault="00933690" w:rsidP="00933690">
            <w:pPr>
              <w:rPr>
                <w:sz w:val="20"/>
                <w:szCs w:val="20"/>
              </w:rPr>
            </w:pPr>
            <w:r w:rsidRPr="00933690">
              <w:rPr>
                <w:sz w:val="20"/>
                <w:szCs w:val="20"/>
              </w:rPr>
              <w:t>Kinematics: Optimising gait movement patterns (Angle of Gait)</w:t>
            </w:r>
          </w:p>
          <w:p w14:paraId="6BB2ED8A" w14:textId="77777777" w:rsidR="00933690" w:rsidRPr="00933690" w:rsidRDefault="00933690" w:rsidP="00933690">
            <w:pPr>
              <w:rPr>
                <w:sz w:val="20"/>
                <w:szCs w:val="20"/>
              </w:rPr>
            </w:pPr>
            <w:r w:rsidRPr="00933690">
              <w:rPr>
                <w:sz w:val="20"/>
                <w:szCs w:val="20"/>
              </w:rPr>
              <w:t>Median level of Agreement 5 (Somewhat Agree)</w:t>
            </w:r>
          </w:p>
          <w:p w14:paraId="4A4FC04B" w14:textId="77777777" w:rsidR="00933690" w:rsidRPr="00933690" w:rsidRDefault="00933690" w:rsidP="00933690">
            <w:pPr>
              <w:rPr>
                <w:sz w:val="20"/>
                <w:szCs w:val="20"/>
              </w:rPr>
            </w:pPr>
            <w:r w:rsidRPr="00933690">
              <w:rPr>
                <w:sz w:val="20"/>
                <w:szCs w:val="20"/>
              </w:rPr>
              <w:t>18% "Neutral", 37% "Somewhat Agree", 37% Agree, 8% Strongly Agree</w:t>
            </w:r>
          </w:p>
          <w:p w14:paraId="7090CC25" w14:textId="77777777" w:rsidR="00933690" w:rsidRPr="00933690" w:rsidRDefault="00933690" w:rsidP="00933690">
            <w:pPr>
              <w:rPr>
                <w:sz w:val="20"/>
                <w:szCs w:val="20"/>
              </w:rPr>
            </w:pPr>
          </w:p>
          <w:p w14:paraId="7DF48B8B" w14:textId="77777777" w:rsidR="00933690" w:rsidRPr="00933690" w:rsidRDefault="00933690" w:rsidP="00933690">
            <w:pPr>
              <w:rPr>
                <w:sz w:val="20"/>
                <w:szCs w:val="20"/>
              </w:rPr>
            </w:pPr>
            <w:r w:rsidRPr="00933690">
              <w:rPr>
                <w:sz w:val="20"/>
                <w:szCs w:val="20"/>
              </w:rPr>
              <w:t>Spatiotemporal: Increased walking  velocity, 6MWT, TUG2</w:t>
            </w:r>
          </w:p>
          <w:p w14:paraId="299A471D" w14:textId="77777777" w:rsidR="00933690" w:rsidRPr="00933690" w:rsidRDefault="00933690" w:rsidP="00933690">
            <w:pPr>
              <w:rPr>
                <w:sz w:val="20"/>
                <w:szCs w:val="20"/>
              </w:rPr>
            </w:pPr>
            <w:r w:rsidRPr="00933690">
              <w:rPr>
                <w:sz w:val="20"/>
                <w:szCs w:val="20"/>
              </w:rPr>
              <w:t>Median level of Agreement 5 (Somewhat Agree)</w:t>
            </w:r>
          </w:p>
          <w:p w14:paraId="1EA6E181" w14:textId="77777777" w:rsidR="00933690" w:rsidRPr="00933690" w:rsidRDefault="00933690" w:rsidP="00933690">
            <w:pPr>
              <w:rPr>
                <w:sz w:val="20"/>
                <w:szCs w:val="20"/>
              </w:rPr>
            </w:pPr>
            <w:r w:rsidRPr="00933690">
              <w:rPr>
                <w:sz w:val="20"/>
                <w:szCs w:val="20"/>
              </w:rPr>
              <w:t>46% "Neutral", 18% "Somewhat Agree", 27% "Agree", 9% "Strongly Agree"</w:t>
            </w:r>
          </w:p>
          <w:p w14:paraId="0325CDA9" w14:textId="77777777" w:rsidR="00933690" w:rsidRPr="00933690" w:rsidRDefault="00933690" w:rsidP="00933690">
            <w:pPr>
              <w:rPr>
                <w:sz w:val="20"/>
                <w:szCs w:val="20"/>
              </w:rPr>
            </w:pPr>
          </w:p>
          <w:p w14:paraId="5C4F7DEC" w14:textId="77777777" w:rsidR="00933690" w:rsidRPr="00933690" w:rsidRDefault="00933690" w:rsidP="00933690">
            <w:pPr>
              <w:rPr>
                <w:sz w:val="20"/>
                <w:szCs w:val="20"/>
              </w:rPr>
            </w:pPr>
            <w:r w:rsidRPr="00933690">
              <w:rPr>
                <w:sz w:val="20"/>
                <w:szCs w:val="20"/>
              </w:rPr>
              <w:t xml:space="preserve"> Gross Motor skill proficiency: Number of falls</w:t>
            </w:r>
          </w:p>
          <w:p w14:paraId="709EA30C" w14:textId="77777777" w:rsidR="00933690" w:rsidRPr="00933690" w:rsidRDefault="00933690" w:rsidP="00933690">
            <w:pPr>
              <w:rPr>
                <w:sz w:val="20"/>
                <w:szCs w:val="20"/>
              </w:rPr>
            </w:pPr>
            <w:r w:rsidRPr="00933690">
              <w:rPr>
                <w:sz w:val="20"/>
                <w:szCs w:val="20"/>
              </w:rPr>
              <w:t>Median level of Agreement 6 (Agree)</w:t>
            </w:r>
          </w:p>
          <w:p w14:paraId="10E1EBD0" w14:textId="77777777" w:rsidR="00933690" w:rsidRPr="00933690" w:rsidRDefault="00933690" w:rsidP="00933690">
            <w:pPr>
              <w:rPr>
                <w:sz w:val="20"/>
                <w:szCs w:val="20"/>
              </w:rPr>
            </w:pPr>
            <w:r w:rsidRPr="00933690">
              <w:rPr>
                <w:sz w:val="20"/>
                <w:szCs w:val="20"/>
              </w:rPr>
              <w:t>36% "Somewhat Agree", 46% "Agree", 18% "Strongly Agree"</w:t>
            </w:r>
          </w:p>
          <w:p w14:paraId="46204621" w14:textId="77777777" w:rsidR="00933690" w:rsidRPr="00933690" w:rsidRDefault="00933690" w:rsidP="00933690">
            <w:pPr>
              <w:rPr>
                <w:sz w:val="20"/>
                <w:szCs w:val="20"/>
              </w:rPr>
            </w:pPr>
          </w:p>
          <w:p w14:paraId="5F2F4956" w14:textId="77777777" w:rsidR="00933690" w:rsidRPr="00933690" w:rsidRDefault="00933690" w:rsidP="00933690">
            <w:pPr>
              <w:rPr>
                <w:sz w:val="20"/>
                <w:szCs w:val="20"/>
              </w:rPr>
            </w:pPr>
            <w:r w:rsidRPr="00933690">
              <w:rPr>
                <w:sz w:val="20"/>
                <w:szCs w:val="20"/>
              </w:rPr>
              <w:t>QoL: Pain</w:t>
            </w:r>
          </w:p>
          <w:p w14:paraId="341D50EB" w14:textId="77777777" w:rsidR="00933690" w:rsidRPr="00933690" w:rsidRDefault="00933690" w:rsidP="00933690">
            <w:pPr>
              <w:rPr>
                <w:sz w:val="20"/>
                <w:szCs w:val="20"/>
              </w:rPr>
            </w:pPr>
            <w:r w:rsidRPr="00933690">
              <w:rPr>
                <w:sz w:val="20"/>
                <w:szCs w:val="20"/>
              </w:rPr>
              <w:t>Median level of Agreement 6 (Somewhat Agree)</w:t>
            </w:r>
          </w:p>
          <w:p w14:paraId="63B617B1" w14:textId="77777777" w:rsidR="00933690" w:rsidRPr="00933690" w:rsidRDefault="00933690" w:rsidP="00933690">
            <w:pPr>
              <w:rPr>
                <w:sz w:val="20"/>
                <w:szCs w:val="20"/>
              </w:rPr>
            </w:pPr>
            <w:r w:rsidRPr="00933690">
              <w:rPr>
                <w:sz w:val="20"/>
                <w:szCs w:val="20"/>
              </w:rPr>
              <w:t>27% "Neutral" 27% "Somewhat Agree", 46% "Agree"</w:t>
            </w:r>
          </w:p>
          <w:p w14:paraId="5BB7D6B6" w14:textId="77777777" w:rsidR="00933690" w:rsidRPr="00933690" w:rsidRDefault="00933690" w:rsidP="00933690">
            <w:pPr>
              <w:rPr>
                <w:sz w:val="20"/>
                <w:szCs w:val="20"/>
              </w:rPr>
            </w:pPr>
          </w:p>
          <w:p w14:paraId="36B4F629" w14:textId="77777777" w:rsidR="00933690" w:rsidRPr="00933690" w:rsidRDefault="00933690" w:rsidP="00933690">
            <w:pPr>
              <w:rPr>
                <w:sz w:val="20"/>
                <w:szCs w:val="20"/>
              </w:rPr>
            </w:pPr>
            <w:r w:rsidRPr="00933690">
              <w:rPr>
                <w:sz w:val="20"/>
                <w:szCs w:val="20"/>
              </w:rPr>
              <w:t>QoL: ADL (daily mobility and social interaction)</w:t>
            </w:r>
          </w:p>
          <w:p w14:paraId="575447E7" w14:textId="77777777" w:rsidR="00933690" w:rsidRPr="00933690" w:rsidRDefault="00933690" w:rsidP="00933690">
            <w:pPr>
              <w:rPr>
                <w:sz w:val="20"/>
                <w:szCs w:val="20"/>
              </w:rPr>
            </w:pPr>
            <w:r w:rsidRPr="00933690">
              <w:rPr>
                <w:sz w:val="20"/>
                <w:szCs w:val="20"/>
              </w:rPr>
              <w:t>Median level of Agreement 6 (Agree)</w:t>
            </w:r>
          </w:p>
          <w:p w14:paraId="57574DEC" w14:textId="77777777" w:rsidR="00933690" w:rsidRPr="00933690" w:rsidRDefault="00933690" w:rsidP="00933690">
            <w:pPr>
              <w:rPr>
                <w:sz w:val="20"/>
                <w:szCs w:val="20"/>
              </w:rPr>
            </w:pPr>
            <w:r w:rsidRPr="00933690">
              <w:rPr>
                <w:sz w:val="20"/>
                <w:szCs w:val="20"/>
              </w:rPr>
              <w:t>46% "Somewhat Agree", 46% "Agree", 8% "Strongly Agree"</w:t>
            </w:r>
          </w:p>
          <w:p w14:paraId="4B552AE1" w14:textId="77777777" w:rsidR="00933690" w:rsidRPr="00933690" w:rsidRDefault="00933690" w:rsidP="00933690">
            <w:pPr>
              <w:rPr>
                <w:sz w:val="20"/>
                <w:szCs w:val="20"/>
              </w:rPr>
            </w:pPr>
          </w:p>
          <w:p w14:paraId="1D5AD2E8" w14:textId="77777777" w:rsidR="00933690" w:rsidRPr="00933690" w:rsidRDefault="00933690" w:rsidP="00933690">
            <w:pPr>
              <w:rPr>
                <w:sz w:val="20"/>
                <w:szCs w:val="20"/>
              </w:rPr>
            </w:pPr>
            <w:r w:rsidRPr="00933690">
              <w:rPr>
                <w:sz w:val="20"/>
                <w:szCs w:val="20"/>
              </w:rPr>
              <w:t>There was minimal feedback in relation to modifying the outcomes, other than the suggestion that standing Foot Progression Angle (Fick Angle) may be compared with foot progression angle in gait. No specific panellist feedback was given to inform further modification of the other outcomes. However, you may consider the distribution of the panel's response to either change or maintain your previous choice.</w:t>
            </w:r>
          </w:p>
          <w:p w14:paraId="4059C79A" w14:textId="77777777" w:rsidR="00933690" w:rsidRPr="00933690" w:rsidRDefault="00933690" w:rsidP="00933690">
            <w:pPr>
              <w:rPr>
                <w:sz w:val="20"/>
                <w:szCs w:val="20"/>
              </w:rPr>
            </w:pPr>
          </w:p>
          <w:p w14:paraId="4F4B370F" w14:textId="77777777" w:rsidR="00933690" w:rsidRPr="00933690" w:rsidRDefault="00933690" w:rsidP="00933690">
            <w:pPr>
              <w:rPr>
                <w:sz w:val="20"/>
                <w:szCs w:val="20"/>
              </w:rPr>
            </w:pPr>
            <w:r w:rsidRPr="00933690">
              <w:rPr>
                <w:sz w:val="20"/>
                <w:szCs w:val="20"/>
              </w:rPr>
              <w:t>Please rank your agreement with the following outcomes</w:t>
            </w:r>
          </w:p>
        </w:tc>
      </w:tr>
      <w:tr w:rsidR="00933690" w:rsidRPr="00933690" w14:paraId="2A1F6123" w14:textId="77777777" w:rsidTr="00474EB5">
        <w:tc>
          <w:tcPr>
            <w:tcW w:w="1605" w:type="dxa"/>
            <w:vMerge w:val="restart"/>
          </w:tcPr>
          <w:p w14:paraId="03740436" w14:textId="77777777" w:rsidR="00933690" w:rsidRPr="00933690" w:rsidRDefault="00933690" w:rsidP="00933690">
            <w:pPr>
              <w:jc w:val="both"/>
              <w:rPr>
                <w:sz w:val="20"/>
                <w:szCs w:val="20"/>
              </w:rPr>
            </w:pPr>
          </w:p>
        </w:tc>
        <w:tc>
          <w:tcPr>
            <w:tcW w:w="963" w:type="dxa"/>
          </w:tcPr>
          <w:p w14:paraId="14D22ADE" w14:textId="77777777" w:rsidR="00933690" w:rsidRPr="00933690" w:rsidRDefault="00933690" w:rsidP="00933690">
            <w:pPr>
              <w:jc w:val="both"/>
              <w:rPr>
                <w:sz w:val="20"/>
                <w:szCs w:val="20"/>
              </w:rPr>
            </w:pPr>
            <w:r w:rsidRPr="00933690">
              <w:rPr>
                <w:sz w:val="20"/>
                <w:szCs w:val="20"/>
              </w:rPr>
              <w:t>Strongly Disagree</w:t>
            </w:r>
          </w:p>
        </w:tc>
        <w:tc>
          <w:tcPr>
            <w:tcW w:w="964" w:type="dxa"/>
          </w:tcPr>
          <w:p w14:paraId="5DC3304F" w14:textId="77777777" w:rsidR="00933690" w:rsidRPr="00933690" w:rsidRDefault="00933690" w:rsidP="00933690">
            <w:pPr>
              <w:jc w:val="both"/>
              <w:rPr>
                <w:sz w:val="20"/>
                <w:szCs w:val="20"/>
              </w:rPr>
            </w:pPr>
            <w:r w:rsidRPr="00933690">
              <w:rPr>
                <w:sz w:val="20"/>
                <w:szCs w:val="20"/>
              </w:rPr>
              <w:t>Disagree</w:t>
            </w:r>
          </w:p>
        </w:tc>
        <w:tc>
          <w:tcPr>
            <w:tcW w:w="1135" w:type="dxa"/>
          </w:tcPr>
          <w:p w14:paraId="2421203E" w14:textId="77777777" w:rsidR="00933690" w:rsidRPr="00933690" w:rsidRDefault="00933690" w:rsidP="00933690">
            <w:pPr>
              <w:jc w:val="both"/>
              <w:rPr>
                <w:sz w:val="20"/>
                <w:szCs w:val="20"/>
              </w:rPr>
            </w:pPr>
            <w:r w:rsidRPr="00933690">
              <w:rPr>
                <w:sz w:val="20"/>
                <w:szCs w:val="20"/>
              </w:rPr>
              <w:t>Somewhat Disagree</w:t>
            </w:r>
          </w:p>
        </w:tc>
        <w:tc>
          <w:tcPr>
            <w:tcW w:w="865" w:type="dxa"/>
          </w:tcPr>
          <w:p w14:paraId="25DEA053" w14:textId="77777777" w:rsidR="00933690" w:rsidRPr="00933690" w:rsidRDefault="00933690" w:rsidP="00933690">
            <w:pPr>
              <w:jc w:val="both"/>
              <w:rPr>
                <w:sz w:val="20"/>
                <w:szCs w:val="20"/>
              </w:rPr>
            </w:pPr>
            <w:r w:rsidRPr="00933690">
              <w:rPr>
                <w:sz w:val="20"/>
                <w:szCs w:val="20"/>
              </w:rPr>
              <w:t>Neutral</w:t>
            </w:r>
          </w:p>
        </w:tc>
        <w:tc>
          <w:tcPr>
            <w:tcW w:w="1135" w:type="dxa"/>
          </w:tcPr>
          <w:p w14:paraId="68B953A9" w14:textId="77777777" w:rsidR="00933690" w:rsidRPr="00933690" w:rsidRDefault="00933690" w:rsidP="00933690">
            <w:pPr>
              <w:jc w:val="both"/>
              <w:rPr>
                <w:sz w:val="20"/>
                <w:szCs w:val="20"/>
              </w:rPr>
            </w:pPr>
            <w:r w:rsidRPr="00933690">
              <w:rPr>
                <w:sz w:val="20"/>
                <w:szCs w:val="20"/>
              </w:rPr>
              <w:t>Somewhat Agree</w:t>
            </w:r>
          </w:p>
        </w:tc>
        <w:tc>
          <w:tcPr>
            <w:tcW w:w="723" w:type="dxa"/>
          </w:tcPr>
          <w:p w14:paraId="28CB6D7C" w14:textId="77777777" w:rsidR="00933690" w:rsidRPr="00933690" w:rsidRDefault="00933690" w:rsidP="00933690">
            <w:pPr>
              <w:jc w:val="both"/>
              <w:rPr>
                <w:sz w:val="20"/>
                <w:szCs w:val="20"/>
              </w:rPr>
            </w:pPr>
            <w:r w:rsidRPr="00933690">
              <w:rPr>
                <w:sz w:val="20"/>
                <w:szCs w:val="20"/>
              </w:rPr>
              <w:t>Agree</w:t>
            </w:r>
          </w:p>
        </w:tc>
        <w:tc>
          <w:tcPr>
            <w:tcW w:w="1536" w:type="dxa"/>
          </w:tcPr>
          <w:p w14:paraId="1F3407E3" w14:textId="77777777" w:rsidR="00933690" w:rsidRPr="00933690" w:rsidRDefault="00933690" w:rsidP="00933690">
            <w:pPr>
              <w:jc w:val="both"/>
              <w:rPr>
                <w:sz w:val="20"/>
                <w:szCs w:val="20"/>
              </w:rPr>
            </w:pPr>
            <w:r w:rsidRPr="00933690">
              <w:rPr>
                <w:sz w:val="20"/>
                <w:szCs w:val="20"/>
              </w:rPr>
              <w:t>Strongly Agree</w:t>
            </w:r>
          </w:p>
        </w:tc>
      </w:tr>
      <w:tr w:rsidR="00933690" w:rsidRPr="00933690" w14:paraId="71D1BA08" w14:textId="77777777" w:rsidTr="00474EB5">
        <w:tc>
          <w:tcPr>
            <w:tcW w:w="1605" w:type="dxa"/>
            <w:vMerge/>
          </w:tcPr>
          <w:p w14:paraId="10DE551C" w14:textId="77777777" w:rsidR="00933690" w:rsidRPr="00933690" w:rsidRDefault="00933690" w:rsidP="00933690">
            <w:pPr>
              <w:jc w:val="center"/>
              <w:rPr>
                <w:sz w:val="20"/>
                <w:szCs w:val="20"/>
              </w:rPr>
            </w:pPr>
          </w:p>
        </w:tc>
        <w:tc>
          <w:tcPr>
            <w:tcW w:w="963" w:type="dxa"/>
          </w:tcPr>
          <w:p w14:paraId="3C73BB09" w14:textId="77777777" w:rsidR="00933690" w:rsidRPr="00933690" w:rsidRDefault="00933690" w:rsidP="00933690">
            <w:pPr>
              <w:jc w:val="center"/>
              <w:rPr>
                <w:sz w:val="20"/>
                <w:szCs w:val="20"/>
              </w:rPr>
            </w:pPr>
            <w:r w:rsidRPr="00933690">
              <w:rPr>
                <w:sz w:val="20"/>
                <w:szCs w:val="20"/>
              </w:rPr>
              <w:t>1</w:t>
            </w:r>
          </w:p>
        </w:tc>
        <w:tc>
          <w:tcPr>
            <w:tcW w:w="964" w:type="dxa"/>
          </w:tcPr>
          <w:p w14:paraId="3EDB1406" w14:textId="77777777" w:rsidR="00933690" w:rsidRPr="00933690" w:rsidRDefault="00933690" w:rsidP="00933690">
            <w:pPr>
              <w:jc w:val="center"/>
              <w:rPr>
                <w:sz w:val="20"/>
                <w:szCs w:val="20"/>
              </w:rPr>
            </w:pPr>
            <w:r w:rsidRPr="00933690">
              <w:rPr>
                <w:sz w:val="20"/>
                <w:szCs w:val="20"/>
              </w:rPr>
              <w:t>2</w:t>
            </w:r>
          </w:p>
        </w:tc>
        <w:tc>
          <w:tcPr>
            <w:tcW w:w="1135" w:type="dxa"/>
          </w:tcPr>
          <w:p w14:paraId="759BF627" w14:textId="77777777" w:rsidR="00933690" w:rsidRPr="00933690" w:rsidRDefault="00933690" w:rsidP="00933690">
            <w:pPr>
              <w:jc w:val="center"/>
              <w:rPr>
                <w:sz w:val="20"/>
                <w:szCs w:val="20"/>
              </w:rPr>
            </w:pPr>
            <w:r w:rsidRPr="00933690">
              <w:rPr>
                <w:sz w:val="20"/>
                <w:szCs w:val="20"/>
              </w:rPr>
              <w:t>3</w:t>
            </w:r>
          </w:p>
        </w:tc>
        <w:tc>
          <w:tcPr>
            <w:tcW w:w="865" w:type="dxa"/>
          </w:tcPr>
          <w:p w14:paraId="7B3F3D69" w14:textId="77777777" w:rsidR="00933690" w:rsidRPr="00933690" w:rsidRDefault="00933690" w:rsidP="00933690">
            <w:pPr>
              <w:jc w:val="center"/>
              <w:rPr>
                <w:sz w:val="20"/>
                <w:szCs w:val="20"/>
              </w:rPr>
            </w:pPr>
            <w:r w:rsidRPr="00933690">
              <w:rPr>
                <w:sz w:val="20"/>
                <w:szCs w:val="20"/>
              </w:rPr>
              <w:t>4</w:t>
            </w:r>
          </w:p>
        </w:tc>
        <w:tc>
          <w:tcPr>
            <w:tcW w:w="1135" w:type="dxa"/>
          </w:tcPr>
          <w:p w14:paraId="4423E01A" w14:textId="77777777" w:rsidR="00933690" w:rsidRPr="00933690" w:rsidRDefault="00933690" w:rsidP="00933690">
            <w:pPr>
              <w:jc w:val="center"/>
              <w:rPr>
                <w:sz w:val="20"/>
                <w:szCs w:val="20"/>
              </w:rPr>
            </w:pPr>
            <w:r w:rsidRPr="00933690">
              <w:rPr>
                <w:sz w:val="20"/>
                <w:szCs w:val="20"/>
              </w:rPr>
              <w:t>5</w:t>
            </w:r>
          </w:p>
        </w:tc>
        <w:tc>
          <w:tcPr>
            <w:tcW w:w="723" w:type="dxa"/>
          </w:tcPr>
          <w:p w14:paraId="2F592222" w14:textId="77777777" w:rsidR="00933690" w:rsidRPr="00933690" w:rsidRDefault="00933690" w:rsidP="00933690">
            <w:pPr>
              <w:jc w:val="center"/>
              <w:rPr>
                <w:sz w:val="20"/>
                <w:szCs w:val="20"/>
              </w:rPr>
            </w:pPr>
            <w:r w:rsidRPr="00933690">
              <w:rPr>
                <w:sz w:val="20"/>
                <w:szCs w:val="20"/>
              </w:rPr>
              <w:t>6</w:t>
            </w:r>
          </w:p>
        </w:tc>
        <w:tc>
          <w:tcPr>
            <w:tcW w:w="1536" w:type="dxa"/>
          </w:tcPr>
          <w:p w14:paraId="097F4048" w14:textId="77777777" w:rsidR="00933690" w:rsidRPr="00933690" w:rsidRDefault="00933690" w:rsidP="00933690">
            <w:pPr>
              <w:jc w:val="center"/>
              <w:rPr>
                <w:sz w:val="20"/>
                <w:szCs w:val="20"/>
              </w:rPr>
            </w:pPr>
            <w:r w:rsidRPr="00933690">
              <w:rPr>
                <w:sz w:val="20"/>
                <w:szCs w:val="20"/>
              </w:rPr>
              <w:t>7</w:t>
            </w:r>
          </w:p>
        </w:tc>
      </w:tr>
      <w:tr w:rsidR="00933690" w:rsidRPr="00933690" w14:paraId="187F1FCE" w14:textId="77777777" w:rsidTr="00474EB5">
        <w:tc>
          <w:tcPr>
            <w:tcW w:w="1605" w:type="dxa"/>
          </w:tcPr>
          <w:p w14:paraId="15DAC7BC" w14:textId="77777777" w:rsidR="00933690" w:rsidRPr="00933690" w:rsidRDefault="00933690" w:rsidP="00933690">
            <w:pPr>
              <w:rPr>
                <w:sz w:val="20"/>
                <w:szCs w:val="20"/>
              </w:rPr>
            </w:pPr>
            <w:r w:rsidRPr="00933690">
              <w:rPr>
                <w:sz w:val="20"/>
                <w:szCs w:val="20"/>
              </w:rPr>
              <w:t>Kinematics: Optimising gait movement patterns     (Angle of Gait). Comparison of standing foot progression angle with walking foot progression angle .</w:t>
            </w:r>
          </w:p>
        </w:tc>
        <w:tc>
          <w:tcPr>
            <w:tcW w:w="963" w:type="dxa"/>
          </w:tcPr>
          <w:p w14:paraId="052D3079"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4" w:type="dxa"/>
          </w:tcPr>
          <w:p w14:paraId="31A935C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4380C00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65" w:type="dxa"/>
          </w:tcPr>
          <w:p w14:paraId="3D5390E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49E9D46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23" w:type="dxa"/>
          </w:tcPr>
          <w:p w14:paraId="2A85D33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536" w:type="dxa"/>
          </w:tcPr>
          <w:p w14:paraId="6B04215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51166256" w14:textId="77777777" w:rsidTr="00474EB5">
        <w:tc>
          <w:tcPr>
            <w:tcW w:w="1605" w:type="dxa"/>
          </w:tcPr>
          <w:p w14:paraId="5FF3F395" w14:textId="77777777" w:rsidR="00933690" w:rsidRPr="00933690" w:rsidRDefault="00933690" w:rsidP="00933690">
            <w:pPr>
              <w:rPr>
                <w:sz w:val="20"/>
                <w:szCs w:val="20"/>
              </w:rPr>
            </w:pPr>
            <w:r w:rsidRPr="00933690">
              <w:rPr>
                <w:sz w:val="20"/>
                <w:szCs w:val="20"/>
              </w:rPr>
              <w:t>Spatiotemporal: Increased walking  velocity, 6MWT, TUG</w:t>
            </w:r>
          </w:p>
        </w:tc>
        <w:tc>
          <w:tcPr>
            <w:tcW w:w="963" w:type="dxa"/>
          </w:tcPr>
          <w:p w14:paraId="2CD47B7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4" w:type="dxa"/>
          </w:tcPr>
          <w:p w14:paraId="6E923483"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79F5781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65" w:type="dxa"/>
          </w:tcPr>
          <w:p w14:paraId="590C861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5080C65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23" w:type="dxa"/>
          </w:tcPr>
          <w:p w14:paraId="7745FB5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536" w:type="dxa"/>
          </w:tcPr>
          <w:p w14:paraId="52C7ABC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10E3B33B" w14:textId="77777777" w:rsidTr="00474EB5">
        <w:tc>
          <w:tcPr>
            <w:tcW w:w="1605" w:type="dxa"/>
          </w:tcPr>
          <w:p w14:paraId="62C7640B" w14:textId="77777777" w:rsidR="00933690" w:rsidRPr="00933690" w:rsidRDefault="00933690" w:rsidP="00933690">
            <w:pPr>
              <w:rPr>
                <w:sz w:val="20"/>
                <w:szCs w:val="20"/>
              </w:rPr>
            </w:pPr>
            <w:r w:rsidRPr="00933690">
              <w:rPr>
                <w:sz w:val="20"/>
                <w:szCs w:val="20"/>
              </w:rPr>
              <w:t>Gross motor  proficiency: reduction in tripping</w:t>
            </w:r>
          </w:p>
        </w:tc>
        <w:tc>
          <w:tcPr>
            <w:tcW w:w="963" w:type="dxa"/>
          </w:tcPr>
          <w:p w14:paraId="1655DBEE"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4" w:type="dxa"/>
          </w:tcPr>
          <w:p w14:paraId="76E2FC7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7CFB8A1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65" w:type="dxa"/>
          </w:tcPr>
          <w:p w14:paraId="58ED64C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263F1635"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23" w:type="dxa"/>
          </w:tcPr>
          <w:p w14:paraId="5D43BDC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536" w:type="dxa"/>
          </w:tcPr>
          <w:p w14:paraId="0AD462E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A0EF9A5" w14:textId="77777777" w:rsidTr="00474EB5">
        <w:tc>
          <w:tcPr>
            <w:tcW w:w="1605" w:type="dxa"/>
          </w:tcPr>
          <w:p w14:paraId="0A5F9A74" w14:textId="77777777" w:rsidR="00933690" w:rsidRPr="00933690" w:rsidRDefault="00933690" w:rsidP="00933690">
            <w:pPr>
              <w:rPr>
                <w:sz w:val="20"/>
                <w:szCs w:val="20"/>
              </w:rPr>
            </w:pPr>
            <w:r w:rsidRPr="00933690">
              <w:rPr>
                <w:sz w:val="20"/>
                <w:szCs w:val="20"/>
              </w:rPr>
              <w:t>QoL: Pain</w:t>
            </w:r>
          </w:p>
        </w:tc>
        <w:tc>
          <w:tcPr>
            <w:tcW w:w="963" w:type="dxa"/>
          </w:tcPr>
          <w:p w14:paraId="10B51A9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4" w:type="dxa"/>
          </w:tcPr>
          <w:p w14:paraId="0EC9495B"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5B0FD44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65" w:type="dxa"/>
          </w:tcPr>
          <w:p w14:paraId="094F14F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39E4F10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23" w:type="dxa"/>
          </w:tcPr>
          <w:p w14:paraId="1F0029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536" w:type="dxa"/>
          </w:tcPr>
          <w:p w14:paraId="64490DC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p w14:paraId="61A174E9" w14:textId="77777777" w:rsidR="00933690" w:rsidRPr="00933690" w:rsidRDefault="00933690" w:rsidP="00933690">
            <w:pPr>
              <w:jc w:val="center"/>
              <w:rPr>
                <w:sz w:val="20"/>
                <w:szCs w:val="20"/>
              </w:rPr>
            </w:pPr>
          </w:p>
        </w:tc>
      </w:tr>
      <w:tr w:rsidR="00933690" w:rsidRPr="00933690" w14:paraId="718DC245" w14:textId="77777777" w:rsidTr="00474EB5">
        <w:tc>
          <w:tcPr>
            <w:tcW w:w="1605" w:type="dxa"/>
          </w:tcPr>
          <w:p w14:paraId="7B8BF11A" w14:textId="77777777" w:rsidR="00933690" w:rsidRPr="00933690" w:rsidRDefault="00933690" w:rsidP="00933690">
            <w:pPr>
              <w:rPr>
                <w:sz w:val="20"/>
                <w:szCs w:val="20"/>
              </w:rPr>
            </w:pPr>
            <w:r w:rsidRPr="00933690">
              <w:rPr>
                <w:sz w:val="20"/>
                <w:szCs w:val="20"/>
              </w:rPr>
              <w:t>QoL: ADL (daily mobility and social interaction)</w:t>
            </w:r>
          </w:p>
        </w:tc>
        <w:tc>
          <w:tcPr>
            <w:tcW w:w="963" w:type="dxa"/>
          </w:tcPr>
          <w:p w14:paraId="42AD5B32"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964" w:type="dxa"/>
          </w:tcPr>
          <w:p w14:paraId="0F90649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3170672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865" w:type="dxa"/>
          </w:tcPr>
          <w:p w14:paraId="4032ED28"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135" w:type="dxa"/>
          </w:tcPr>
          <w:p w14:paraId="7CC1002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723" w:type="dxa"/>
          </w:tcPr>
          <w:p w14:paraId="132EE1B6"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536" w:type="dxa"/>
          </w:tcPr>
          <w:p w14:paraId="0895B001"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6662BBD6" w14:textId="77777777" w:rsidR="00933690" w:rsidRPr="00933690" w:rsidRDefault="00933690" w:rsidP="00933690">
      <w:pPr>
        <w:rPr>
          <w:sz w:val="20"/>
          <w:szCs w:val="20"/>
        </w:rPr>
      </w:pPr>
    </w:p>
    <w:p w14:paraId="74CCFACC" w14:textId="77777777" w:rsidR="00933690" w:rsidRPr="00933690" w:rsidRDefault="00933690" w:rsidP="00933690">
      <w:pPr>
        <w:rPr>
          <w:sz w:val="20"/>
          <w:szCs w:val="20"/>
        </w:rPr>
      </w:pPr>
    </w:p>
    <w:p w14:paraId="76BE6030" w14:textId="77777777" w:rsidR="00933690" w:rsidRPr="00933690" w:rsidRDefault="00933690" w:rsidP="00933690">
      <w:pPr>
        <w:rPr>
          <w:sz w:val="20"/>
          <w:szCs w:val="20"/>
        </w:rPr>
      </w:pPr>
      <w:r w:rsidRPr="00933690">
        <w:rPr>
          <w:sz w:val="20"/>
          <w:szCs w:val="20"/>
        </w:rPr>
        <w:t>11)</w:t>
      </w:r>
    </w:p>
    <w:tbl>
      <w:tblPr>
        <w:tblStyle w:val="TableGrid"/>
        <w:tblW w:w="8926" w:type="dxa"/>
        <w:tblLook w:val="04A0" w:firstRow="1" w:lastRow="0" w:firstColumn="1" w:lastColumn="0" w:noHBand="0" w:noVBand="1"/>
      </w:tblPr>
      <w:tblGrid>
        <w:gridCol w:w="8926"/>
      </w:tblGrid>
      <w:tr w:rsidR="00933690" w:rsidRPr="00933690" w14:paraId="57EF9FC6" w14:textId="77777777" w:rsidTr="00474EB5">
        <w:tc>
          <w:tcPr>
            <w:tcW w:w="8926" w:type="dxa"/>
          </w:tcPr>
          <w:p w14:paraId="007D09DA" w14:textId="77777777" w:rsidR="00933690" w:rsidRPr="00933690" w:rsidRDefault="00933690" w:rsidP="00933690">
            <w:pPr>
              <w:rPr>
                <w:sz w:val="20"/>
                <w:szCs w:val="20"/>
              </w:rPr>
            </w:pPr>
            <w:r w:rsidRPr="00933690">
              <w:rPr>
                <w:sz w:val="20"/>
                <w:szCs w:val="20"/>
              </w:rPr>
              <w:t xml:space="preserve">If your level of agreement was "somewhat agree" or lower for any of the statements in relation to stability footwear intervention in children with </w:t>
            </w:r>
            <w:proofErr w:type="spellStart"/>
            <w:r w:rsidRPr="00933690">
              <w:rPr>
                <w:sz w:val="20"/>
                <w:szCs w:val="20"/>
              </w:rPr>
              <w:t>Intoeing</w:t>
            </w:r>
            <w:proofErr w:type="spellEnd"/>
            <w:r w:rsidRPr="00933690">
              <w:rPr>
                <w:sz w:val="20"/>
                <w:szCs w:val="20"/>
              </w:rPr>
              <w:t xml:space="preserve"> please use this optional area to provide us with your reasoning.</w:t>
            </w:r>
          </w:p>
        </w:tc>
      </w:tr>
      <w:tr w:rsidR="00933690" w:rsidRPr="00933690" w14:paraId="6C098B59" w14:textId="77777777" w:rsidTr="00474EB5">
        <w:tc>
          <w:tcPr>
            <w:tcW w:w="8926" w:type="dxa"/>
          </w:tcPr>
          <w:p w14:paraId="1ED155E2" w14:textId="77777777" w:rsidR="00933690" w:rsidRPr="00933690" w:rsidRDefault="00933690" w:rsidP="00933690">
            <w:pPr>
              <w:rPr>
                <w:sz w:val="20"/>
                <w:szCs w:val="20"/>
              </w:rPr>
            </w:pPr>
          </w:p>
          <w:p w14:paraId="5FD89412" w14:textId="77777777" w:rsidR="00933690" w:rsidRPr="00933690" w:rsidRDefault="00933690" w:rsidP="00933690">
            <w:pPr>
              <w:rPr>
                <w:sz w:val="20"/>
                <w:szCs w:val="20"/>
              </w:rPr>
            </w:pPr>
          </w:p>
          <w:p w14:paraId="12B54FA2" w14:textId="77777777" w:rsidR="00933690" w:rsidRPr="00933690" w:rsidRDefault="00933690" w:rsidP="00933690">
            <w:pPr>
              <w:rPr>
                <w:sz w:val="20"/>
                <w:szCs w:val="20"/>
              </w:rPr>
            </w:pPr>
          </w:p>
          <w:p w14:paraId="50BCAC34" w14:textId="77777777" w:rsidR="00933690" w:rsidRPr="00933690" w:rsidRDefault="00933690" w:rsidP="00933690">
            <w:pPr>
              <w:rPr>
                <w:sz w:val="20"/>
                <w:szCs w:val="20"/>
              </w:rPr>
            </w:pPr>
          </w:p>
          <w:p w14:paraId="71272320" w14:textId="77777777" w:rsidR="00933690" w:rsidRPr="00933690" w:rsidRDefault="00933690" w:rsidP="00933690">
            <w:pPr>
              <w:rPr>
                <w:sz w:val="20"/>
                <w:szCs w:val="20"/>
              </w:rPr>
            </w:pPr>
          </w:p>
          <w:p w14:paraId="057B7379" w14:textId="77777777" w:rsidR="00933690" w:rsidRPr="00933690" w:rsidRDefault="00933690" w:rsidP="00933690">
            <w:pPr>
              <w:rPr>
                <w:sz w:val="20"/>
                <w:szCs w:val="20"/>
              </w:rPr>
            </w:pPr>
          </w:p>
        </w:tc>
      </w:tr>
    </w:tbl>
    <w:p w14:paraId="4533BD7B" w14:textId="77777777" w:rsidR="00933690" w:rsidRPr="00933690" w:rsidRDefault="00933690" w:rsidP="00933690">
      <w:pPr>
        <w:rPr>
          <w:sz w:val="20"/>
          <w:szCs w:val="20"/>
        </w:rPr>
      </w:pPr>
    </w:p>
    <w:p w14:paraId="6CF9041A" w14:textId="77777777" w:rsidR="00933690" w:rsidRPr="00933690" w:rsidRDefault="00933690" w:rsidP="00933690">
      <w:pPr>
        <w:rPr>
          <w:sz w:val="20"/>
          <w:szCs w:val="20"/>
        </w:rPr>
      </w:pPr>
    </w:p>
    <w:tbl>
      <w:tblPr>
        <w:tblStyle w:val="TableGrid"/>
        <w:tblW w:w="8926" w:type="dxa"/>
        <w:tblLook w:val="04A0" w:firstRow="1" w:lastRow="0" w:firstColumn="1" w:lastColumn="0" w:noHBand="0" w:noVBand="1"/>
      </w:tblPr>
      <w:tblGrid>
        <w:gridCol w:w="8926"/>
      </w:tblGrid>
      <w:tr w:rsidR="00933690" w:rsidRPr="00933690" w14:paraId="77B12A99" w14:textId="77777777" w:rsidTr="00474EB5">
        <w:tc>
          <w:tcPr>
            <w:tcW w:w="8926" w:type="dxa"/>
          </w:tcPr>
          <w:p w14:paraId="281F5348" w14:textId="77777777" w:rsidR="00933690" w:rsidRPr="00933690" w:rsidRDefault="00933690" w:rsidP="00933690">
            <w:pPr>
              <w:rPr>
                <w:b/>
                <w:bCs/>
                <w:sz w:val="20"/>
                <w:szCs w:val="20"/>
              </w:rPr>
            </w:pPr>
            <w:r w:rsidRPr="00933690">
              <w:rPr>
                <w:b/>
                <w:bCs/>
                <w:sz w:val="20"/>
                <w:szCs w:val="20"/>
              </w:rPr>
              <w:t>Additional Conditions:</w:t>
            </w:r>
          </w:p>
          <w:p w14:paraId="54CAB21E" w14:textId="77777777" w:rsidR="00933690" w:rsidRPr="00933690" w:rsidRDefault="00933690" w:rsidP="00933690">
            <w:pPr>
              <w:rPr>
                <w:sz w:val="20"/>
                <w:szCs w:val="20"/>
              </w:rPr>
            </w:pPr>
            <w:r w:rsidRPr="00933690">
              <w:rPr>
                <w:sz w:val="20"/>
                <w:szCs w:val="20"/>
              </w:rPr>
              <w:t xml:space="preserve">A number of additional conditions were presented to the panellists in Round 2 based on suggestions made from panel members in Round 1. </w:t>
            </w:r>
          </w:p>
          <w:p w14:paraId="7F20153E" w14:textId="77777777" w:rsidR="00933690" w:rsidRPr="00933690" w:rsidRDefault="00933690" w:rsidP="00933690">
            <w:pPr>
              <w:rPr>
                <w:sz w:val="20"/>
                <w:szCs w:val="20"/>
              </w:rPr>
            </w:pPr>
            <w:r w:rsidRPr="00933690">
              <w:rPr>
                <w:sz w:val="20"/>
                <w:szCs w:val="20"/>
              </w:rPr>
              <w:t>Panellists were asked if they agreed with the suitability of stability footwear as an assistive aid for the suggested conditions.</w:t>
            </w:r>
          </w:p>
          <w:p w14:paraId="0CDBDE64" w14:textId="77777777" w:rsidR="00933690" w:rsidRPr="00933690" w:rsidRDefault="00933690" w:rsidP="00933690">
            <w:pPr>
              <w:rPr>
                <w:sz w:val="20"/>
                <w:szCs w:val="20"/>
              </w:rPr>
            </w:pPr>
            <w:r w:rsidRPr="00933690">
              <w:rPr>
                <w:sz w:val="20"/>
                <w:szCs w:val="20"/>
              </w:rPr>
              <w:t xml:space="preserve">The relative distribution of responses are detailed below, </w:t>
            </w:r>
          </w:p>
          <w:p w14:paraId="69EF6756" w14:textId="77777777" w:rsidR="00933690" w:rsidRPr="00933690" w:rsidRDefault="00933690" w:rsidP="00933690">
            <w:pPr>
              <w:rPr>
                <w:sz w:val="20"/>
                <w:szCs w:val="20"/>
              </w:rPr>
            </w:pPr>
          </w:p>
          <w:p w14:paraId="205C333F" w14:textId="77777777" w:rsidR="00933690" w:rsidRPr="00933690" w:rsidRDefault="00933690" w:rsidP="00933690">
            <w:pPr>
              <w:rPr>
                <w:sz w:val="20"/>
                <w:szCs w:val="20"/>
              </w:rPr>
            </w:pPr>
            <w:r w:rsidRPr="00933690">
              <w:rPr>
                <w:sz w:val="20"/>
                <w:szCs w:val="20"/>
              </w:rPr>
              <w:t>(Panellists who had no clinical experience of the condition were discounted from the frequency calculation)</w:t>
            </w:r>
          </w:p>
          <w:p w14:paraId="0C26CC09" w14:textId="77777777" w:rsidR="00933690" w:rsidRPr="00933690" w:rsidRDefault="00933690" w:rsidP="00933690">
            <w:pPr>
              <w:rPr>
                <w:sz w:val="20"/>
                <w:szCs w:val="20"/>
              </w:rPr>
            </w:pPr>
          </w:p>
          <w:p w14:paraId="476E2812" w14:textId="77777777" w:rsidR="00933690" w:rsidRPr="00933690" w:rsidRDefault="00933690" w:rsidP="00933690">
            <w:pPr>
              <w:rPr>
                <w:sz w:val="20"/>
                <w:szCs w:val="20"/>
              </w:rPr>
            </w:pPr>
            <w:r w:rsidRPr="00933690">
              <w:rPr>
                <w:sz w:val="20"/>
                <w:szCs w:val="20"/>
              </w:rPr>
              <w:t>Charcot Marie Tooth, Hereditary Motor Sensory Neuropathy</w:t>
            </w:r>
          </w:p>
          <w:p w14:paraId="68041A38" w14:textId="77777777" w:rsidR="00933690" w:rsidRPr="00933690" w:rsidRDefault="00933690" w:rsidP="00933690">
            <w:pPr>
              <w:rPr>
                <w:sz w:val="20"/>
                <w:szCs w:val="20"/>
              </w:rPr>
            </w:pPr>
            <w:r w:rsidRPr="00933690">
              <w:rPr>
                <w:sz w:val="20"/>
                <w:szCs w:val="20"/>
              </w:rPr>
              <w:t xml:space="preserve">Agree 92%, Neutral 0%, Disagree 8% </w:t>
            </w:r>
          </w:p>
          <w:p w14:paraId="006ED4D4" w14:textId="77777777" w:rsidR="00933690" w:rsidRPr="00933690" w:rsidRDefault="00933690" w:rsidP="00933690">
            <w:pPr>
              <w:rPr>
                <w:sz w:val="20"/>
                <w:szCs w:val="20"/>
              </w:rPr>
            </w:pPr>
            <w:r w:rsidRPr="00933690">
              <w:rPr>
                <w:sz w:val="20"/>
                <w:szCs w:val="20"/>
              </w:rPr>
              <w:t xml:space="preserve">A consensus was reached for this statement </w:t>
            </w:r>
          </w:p>
          <w:p w14:paraId="36E76D82" w14:textId="77777777" w:rsidR="00933690" w:rsidRPr="00933690" w:rsidRDefault="00933690" w:rsidP="00933690">
            <w:pPr>
              <w:rPr>
                <w:sz w:val="20"/>
                <w:szCs w:val="20"/>
              </w:rPr>
            </w:pPr>
          </w:p>
          <w:p w14:paraId="6760D94F" w14:textId="77777777" w:rsidR="00933690" w:rsidRPr="00933690" w:rsidRDefault="00933690" w:rsidP="00933690">
            <w:pPr>
              <w:rPr>
                <w:sz w:val="20"/>
                <w:szCs w:val="20"/>
              </w:rPr>
            </w:pPr>
            <w:r w:rsidRPr="00933690">
              <w:rPr>
                <w:sz w:val="20"/>
                <w:szCs w:val="20"/>
              </w:rPr>
              <w:t xml:space="preserve">Hypermobility (Ehlers Danlos Type) </w:t>
            </w:r>
          </w:p>
          <w:p w14:paraId="097DA323" w14:textId="77777777" w:rsidR="00933690" w:rsidRPr="00933690" w:rsidRDefault="00933690" w:rsidP="00933690">
            <w:pPr>
              <w:rPr>
                <w:sz w:val="20"/>
                <w:szCs w:val="20"/>
              </w:rPr>
            </w:pPr>
            <w:r w:rsidRPr="00933690">
              <w:rPr>
                <w:sz w:val="20"/>
                <w:szCs w:val="20"/>
              </w:rPr>
              <w:t xml:space="preserve">Agree 92%, Neutral 8%, Disagree 0% </w:t>
            </w:r>
          </w:p>
          <w:p w14:paraId="33E83DB9" w14:textId="77777777" w:rsidR="00933690" w:rsidRPr="00933690" w:rsidRDefault="00933690" w:rsidP="00933690">
            <w:pPr>
              <w:rPr>
                <w:sz w:val="20"/>
                <w:szCs w:val="20"/>
              </w:rPr>
            </w:pPr>
            <w:r w:rsidRPr="00933690">
              <w:rPr>
                <w:sz w:val="20"/>
                <w:szCs w:val="20"/>
              </w:rPr>
              <w:t xml:space="preserve">A consensus was reached for this statement </w:t>
            </w:r>
          </w:p>
          <w:p w14:paraId="6F94AB09" w14:textId="77777777" w:rsidR="00933690" w:rsidRPr="00933690" w:rsidRDefault="00933690" w:rsidP="00933690">
            <w:pPr>
              <w:rPr>
                <w:sz w:val="20"/>
                <w:szCs w:val="20"/>
              </w:rPr>
            </w:pPr>
          </w:p>
          <w:p w14:paraId="35726764" w14:textId="77777777" w:rsidR="00933690" w:rsidRPr="00933690" w:rsidRDefault="00933690" w:rsidP="00933690">
            <w:pPr>
              <w:rPr>
                <w:sz w:val="20"/>
                <w:szCs w:val="20"/>
              </w:rPr>
            </w:pPr>
            <w:r w:rsidRPr="00933690">
              <w:rPr>
                <w:sz w:val="20"/>
                <w:szCs w:val="20"/>
              </w:rPr>
              <w:t xml:space="preserve">Developmental Coordination Disorder </w:t>
            </w:r>
          </w:p>
          <w:p w14:paraId="00F52932" w14:textId="77777777" w:rsidR="00933690" w:rsidRPr="00933690" w:rsidRDefault="00933690" w:rsidP="00933690">
            <w:pPr>
              <w:rPr>
                <w:sz w:val="20"/>
                <w:szCs w:val="20"/>
              </w:rPr>
            </w:pPr>
            <w:r w:rsidRPr="00933690">
              <w:rPr>
                <w:sz w:val="20"/>
                <w:szCs w:val="20"/>
              </w:rPr>
              <w:t xml:space="preserve">Agree 100%, Neutral 0%, Disagree 0% </w:t>
            </w:r>
          </w:p>
          <w:p w14:paraId="583A09AD" w14:textId="77777777" w:rsidR="00933690" w:rsidRPr="00933690" w:rsidRDefault="00933690" w:rsidP="00933690">
            <w:pPr>
              <w:rPr>
                <w:sz w:val="20"/>
                <w:szCs w:val="20"/>
              </w:rPr>
            </w:pPr>
            <w:r w:rsidRPr="00933690">
              <w:rPr>
                <w:sz w:val="20"/>
                <w:szCs w:val="20"/>
              </w:rPr>
              <w:t xml:space="preserve">A consensus was reached for this statement </w:t>
            </w:r>
          </w:p>
          <w:p w14:paraId="459219A0" w14:textId="77777777" w:rsidR="00933690" w:rsidRPr="00933690" w:rsidRDefault="00933690" w:rsidP="00933690">
            <w:pPr>
              <w:rPr>
                <w:sz w:val="20"/>
                <w:szCs w:val="20"/>
              </w:rPr>
            </w:pPr>
          </w:p>
          <w:p w14:paraId="10EDE406" w14:textId="77777777" w:rsidR="00933690" w:rsidRPr="00933690" w:rsidRDefault="00933690" w:rsidP="00933690">
            <w:pPr>
              <w:rPr>
                <w:sz w:val="20"/>
                <w:szCs w:val="20"/>
              </w:rPr>
            </w:pPr>
            <w:r w:rsidRPr="00933690">
              <w:rPr>
                <w:sz w:val="20"/>
                <w:szCs w:val="20"/>
              </w:rPr>
              <w:t xml:space="preserve">Rett’s Syndrome  </w:t>
            </w:r>
          </w:p>
          <w:p w14:paraId="115165F1" w14:textId="77777777" w:rsidR="00933690" w:rsidRPr="00933690" w:rsidRDefault="00933690" w:rsidP="00933690">
            <w:pPr>
              <w:rPr>
                <w:sz w:val="20"/>
                <w:szCs w:val="20"/>
              </w:rPr>
            </w:pPr>
            <w:r w:rsidRPr="00933690">
              <w:rPr>
                <w:sz w:val="20"/>
                <w:szCs w:val="20"/>
              </w:rPr>
              <w:t xml:space="preserve">Agree 80%, Neutral 0%, Disagree 20% </w:t>
            </w:r>
          </w:p>
          <w:p w14:paraId="7AC08505" w14:textId="77777777" w:rsidR="00933690" w:rsidRPr="00933690" w:rsidRDefault="00933690" w:rsidP="00933690">
            <w:pPr>
              <w:rPr>
                <w:sz w:val="20"/>
                <w:szCs w:val="20"/>
              </w:rPr>
            </w:pPr>
            <w:r w:rsidRPr="00933690">
              <w:rPr>
                <w:sz w:val="20"/>
                <w:szCs w:val="20"/>
              </w:rPr>
              <w:t xml:space="preserve">A consensus was reached for this statement </w:t>
            </w:r>
          </w:p>
          <w:p w14:paraId="46BC130B" w14:textId="77777777" w:rsidR="00933690" w:rsidRPr="00933690" w:rsidRDefault="00933690" w:rsidP="00933690">
            <w:pPr>
              <w:rPr>
                <w:sz w:val="20"/>
                <w:szCs w:val="20"/>
              </w:rPr>
            </w:pPr>
          </w:p>
          <w:p w14:paraId="38335B26" w14:textId="77777777" w:rsidR="00933690" w:rsidRPr="00933690" w:rsidRDefault="00933690" w:rsidP="00933690">
            <w:pPr>
              <w:rPr>
                <w:sz w:val="20"/>
                <w:szCs w:val="20"/>
              </w:rPr>
            </w:pPr>
            <w:r w:rsidRPr="00933690">
              <w:rPr>
                <w:sz w:val="20"/>
                <w:szCs w:val="20"/>
              </w:rPr>
              <w:t xml:space="preserve">Foetal Alcohol Syndrome  </w:t>
            </w:r>
          </w:p>
          <w:p w14:paraId="253C8597" w14:textId="77777777" w:rsidR="00933690" w:rsidRPr="00933690" w:rsidRDefault="00933690" w:rsidP="00933690">
            <w:pPr>
              <w:rPr>
                <w:sz w:val="20"/>
                <w:szCs w:val="20"/>
              </w:rPr>
            </w:pPr>
            <w:r w:rsidRPr="00933690">
              <w:rPr>
                <w:sz w:val="20"/>
                <w:szCs w:val="20"/>
              </w:rPr>
              <w:t xml:space="preserve">Agree 50%, Neutral 0%, Disagree 50% </w:t>
            </w:r>
          </w:p>
          <w:p w14:paraId="1DDDC1F5" w14:textId="77777777" w:rsidR="00933690" w:rsidRPr="00933690" w:rsidRDefault="00933690" w:rsidP="00933690">
            <w:pPr>
              <w:rPr>
                <w:sz w:val="20"/>
                <w:szCs w:val="20"/>
              </w:rPr>
            </w:pPr>
          </w:p>
          <w:p w14:paraId="5F668E26" w14:textId="77777777" w:rsidR="00933690" w:rsidRPr="00933690" w:rsidRDefault="00933690" w:rsidP="00933690">
            <w:pPr>
              <w:rPr>
                <w:sz w:val="20"/>
                <w:szCs w:val="20"/>
              </w:rPr>
            </w:pPr>
            <w:r w:rsidRPr="00933690">
              <w:rPr>
                <w:sz w:val="20"/>
                <w:szCs w:val="20"/>
              </w:rPr>
              <w:t xml:space="preserve">Accessory navicular </w:t>
            </w:r>
          </w:p>
          <w:p w14:paraId="7C681FD8" w14:textId="77777777" w:rsidR="00933690" w:rsidRPr="00933690" w:rsidRDefault="00933690" w:rsidP="00933690">
            <w:pPr>
              <w:rPr>
                <w:sz w:val="20"/>
                <w:szCs w:val="20"/>
              </w:rPr>
            </w:pPr>
            <w:r w:rsidRPr="00933690">
              <w:rPr>
                <w:sz w:val="20"/>
                <w:szCs w:val="20"/>
              </w:rPr>
              <w:t xml:space="preserve">Agree 31%, Neutral 46%, Disagree 23% </w:t>
            </w:r>
          </w:p>
          <w:p w14:paraId="419A8BB8" w14:textId="77777777" w:rsidR="00933690" w:rsidRPr="00933690" w:rsidRDefault="00933690" w:rsidP="00933690">
            <w:pPr>
              <w:rPr>
                <w:sz w:val="20"/>
                <w:szCs w:val="20"/>
              </w:rPr>
            </w:pPr>
          </w:p>
          <w:p w14:paraId="60EEDB32" w14:textId="77777777" w:rsidR="00933690" w:rsidRPr="00933690" w:rsidRDefault="00933690" w:rsidP="00933690">
            <w:pPr>
              <w:rPr>
                <w:sz w:val="20"/>
                <w:szCs w:val="20"/>
              </w:rPr>
            </w:pPr>
            <w:r w:rsidRPr="00933690">
              <w:rPr>
                <w:sz w:val="20"/>
                <w:szCs w:val="20"/>
              </w:rPr>
              <w:t xml:space="preserve">Chronic lateral ankle instability </w:t>
            </w:r>
          </w:p>
          <w:p w14:paraId="465C06B3" w14:textId="77777777" w:rsidR="00933690" w:rsidRPr="00933690" w:rsidRDefault="00933690" w:rsidP="00933690">
            <w:pPr>
              <w:rPr>
                <w:sz w:val="20"/>
                <w:szCs w:val="20"/>
              </w:rPr>
            </w:pPr>
            <w:r w:rsidRPr="00933690">
              <w:rPr>
                <w:sz w:val="20"/>
                <w:szCs w:val="20"/>
              </w:rPr>
              <w:t xml:space="preserve">Agree 77%, Neutral 15%, Disagree 8% </w:t>
            </w:r>
          </w:p>
          <w:p w14:paraId="5379CC54" w14:textId="77777777" w:rsidR="00933690" w:rsidRPr="00933690" w:rsidRDefault="00933690" w:rsidP="00933690">
            <w:pPr>
              <w:rPr>
                <w:sz w:val="20"/>
                <w:szCs w:val="20"/>
              </w:rPr>
            </w:pPr>
            <w:r w:rsidRPr="00933690">
              <w:rPr>
                <w:sz w:val="20"/>
                <w:szCs w:val="20"/>
              </w:rPr>
              <w:t xml:space="preserve">A consensus was reached for this statement </w:t>
            </w:r>
          </w:p>
          <w:p w14:paraId="02A0A16A" w14:textId="77777777" w:rsidR="00933690" w:rsidRPr="00933690" w:rsidRDefault="00933690" w:rsidP="00933690">
            <w:pPr>
              <w:rPr>
                <w:sz w:val="20"/>
                <w:szCs w:val="20"/>
              </w:rPr>
            </w:pPr>
          </w:p>
          <w:p w14:paraId="675D0C63" w14:textId="77777777" w:rsidR="00933690" w:rsidRPr="00933690" w:rsidRDefault="00933690" w:rsidP="00933690">
            <w:pPr>
              <w:rPr>
                <w:b/>
                <w:bCs/>
                <w:sz w:val="20"/>
                <w:szCs w:val="20"/>
              </w:rPr>
            </w:pPr>
            <w:r w:rsidRPr="00933690">
              <w:rPr>
                <w:sz w:val="20"/>
                <w:szCs w:val="20"/>
              </w:rPr>
              <w:t>Concerning the conditions below concerning their suitability for stability footwear clinical intervention.</w:t>
            </w:r>
          </w:p>
        </w:tc>
      </w:tr>
    </w:tbl>
    <w:p w14:paraId="62BC315B" w14:textId="77777777" w:rsidR="00933690" w:rsidRPr="00933690" w:rsidRDefault="00933690" w:rsidP="00933690">
      <w:pPr>
        <w:rPr>
          <w:sz w:val="20"/>
          <w:szCs w:val="20"/>
        </w:rPr>
      </w:pPr>
    </w:p>
    <w:p w14:paraId="68BE60F9" w14:textId="77777777" w:rsidR="00933690" w:rsidRPr="00933690" w:rsidRDefault="00933690" w:rsidP="00933690">
      <w:pPr>
        <w:rPr>
          <w:sz w:val="20"/>
          <w:szCs w:val="20"/>
        </w:rPr>
      </w:pPr>
      <w:r w:rsidRPr="00933690">
        <w:rPr>
          <w:sz w:val="20"/>
          <w:szCs w:val="20"/>
        </w:rPr>
        <w:t>36)</w:t>
      </w:r>
    </w:p>
    <w:tbl>
      <w:tblPr>
        <w:tblStyle w:val="TableGrid"/>
        <w:tblW w:w="8926" w:type="dxa"/>
        <w:tblLook w:val="04A0" w:firstRow="1" w:lastRow="0" w:firstColumn="1" w:lastColumn="0" w:noHBand="0" w:noVBand="1"/>
      </w:tblPr>
      <w:tblGrid>
        <w:gridCol w:w="1683"/>
        <w:gridCol w:w="2252"/>
        <w:gridCol w:w="1730"/>
        <w:gridCol w:w="1857"/>
        <w:gridCol w:w="1404"/>
      </w:tblGrid>
      <w:tr w:rsidR="00933690" w:rsidRPr="00933690" w14:paraId="43E84F6E" w14:textId="77777777" w:rsidTr="00474EB5">
        <w:tc>
          <w:tcPr>
            <w:tcW w:w="1683" w:type="dxa"/>
          </w:tcPr>
          <w:p w14:paraId="6A9B2664" w14:textId="77777777" w:rsidR="00933690" w:rsidRPr="00933690" w:rsidRDefault="00933690" w:rsidP="00933690">
            <w:pPr>
              <w:jc w:val="both"/>
              <w:rPr>
                <w:sz w:val="20"/>
                <w:szCs w:val="20"/>
              </w:rPr>
            </w:pPr>
          </w:p>
        </w:tc>
        <w:tc>
          <w:tcPr>
            <w:tcW w:w="2252" w:type="dxa"/>
          </w:tcPr>
          <w:p w14:paraId="5D1CC6C8" w14:textId="77777777" w:rsidR="00933690" w:rsidRPr="00933690" w:rsidRDefault="00933690" w:rsidP="00933690">
            <w:pPr>
              <w:rPr>
                <w:sz w:val="20"/>
                <w:szCs w:val="20"/>
              </w:rPr>
            </w:pPr>
            <w:r w:rsidRPr="00933690">
              <w:rPr>
                <w:sz w:val="20"/>
                <w:szCs w:val="20"/>
              </w:rPr>
              <w:t>I have no clinical experience with this condition</w:t>
            </w:r>
          </w:p>
        </w:tc>
        <w:tc>
          <w:tcPr>
            <w:tcW w:w="1730" w:type="dxa"/>
          </w:tcPr>
          <w:p w14:paraId="3402DB8C" w14:textId="77777777" w:rsidR="00933690" w:rsidRPr="00933690" w:rsidRDefault="00933690" w:rsidP="00933690">
            <w:pPr>
              <w:jc w:val="center"/>
              <w:rPr>
                <w:sz w:val="20"/>
                <w:szCs w:val="20"/>
              </w:rPr>
            </w:pPr>
            <w:r w:rsidRPr="00933690">
              <w:rPr>
                <w:sz w:val="20"/>
                <w:szCs w:val="20"/>
              </w:rPr>
              <w:t>Disagree</w:t>
            </w:r>
          </w:p>
        </w:tc>
        <w:tc>
          <w:tcPr>
            <w:tcW w:w="1857" w:type="dxa"/>
          </w:tcPr>
          <w:p w14:paraId="6CAD4B1F" w14:textId="77777777" w:rsidR="00933690" w:rsidRPr="00933690" w:rsidRDefault="00933690" w:rsidP="00933690">
            <w:pPr>
              <w:jc w:val="center"/>
              <w:rPr>
                <w:sz w:val="20"/>
                <w:szCs w:val="20"/>
              </w:rPr>
            </w:pPr>
            <w:r w:rsidRPr="00933690">
              <w:rPr>
                <w:sz w:val="20"/>
                <w:szCs w:val="20"/>
              </w:rPr>
              <w:t>Neutral</w:t>
            </w:r>
          </w:p>
        </w:tc>
        <w:tc>
          <w:tcPr>
            <w:tcW w:w="1404" w:type="dxa"/>
          </w:tcPr>
          <w:p w14:paraId="4F27C61E" w14:textId="77777777" w:rsidR="00933690" w:rsidRPr="00933690" w:rsidRDefault="00933690" w:rsidP="00933690">
            <w:pPr>
              <w:jc w:val="center"/>
              <w:rPr>
                <w:sz w:val="20"/>
                <w:szCs w:val="20"/>
              </w:rPr>
            </w:pPr>
            <w:r w:rsidRPr="00933690">
              <w:rPr>
                <w:sz w:val="20"/>
                <w:szCs w:val="20"/>
              </w:rPr>
              <w:t>Agree</w:t>
            </w:r>
          </w:p>
        </w:tc>
      </w:tr>
      <w:tr w:rsidR="00933690" w:rsidRPr="00933690" w14:paraId="289392C5" w14:textId="77777777" w:rsidTr="00474EB5">
        <w:tc>
          <w:tcPr>
            <w:tcW w:w="1683" w:type="dxa"/>
          </w:tcPr>
          <w:p w14:paraId="423C0355" w14:textId="77777777" w:rsidR="00933690" w:rsidRPr="00933690" w:rsidRDefault="00933690" w:rsidP="00933690">
            <w:pPr>
              <w:rPr>
                <w:sz w:val="20"/>
                <w:szCs w:val="20"/>
              </w:rPr>
            </w:pPr>
            <w:r w:rsidRPr="00933690">
              <w:rPr>
                <w:sz w:val="20"/>
                <w:szCs w:val="20"/>
              </w:rPr>
              <w:t>Foetal Alcohol syndrome</w:t>
            </w:r>
          </w:p>
        </w:tc>
        <w:tc>
          <w:tcPr>
            <w:tcW w:w="2252" w:type="dxa"/>
          </w:tcPr>
          <w:p w14:paraId="13589B97"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730" w:type="dxa"/>
          </w:tcPr>
          <w:p w14:paraId="49559CD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857" w:type="dxa"/>
          </w:tcPr>
          <w:p w14:paraId="746DB0CD"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404" w:type="dxa"/>
          </w:tcPr>
          <w:p w14:paraId="2F248F20"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r w:rsidR="00933690" w:rsidRPr="00933690" w14:paraId="0FEF774D" w14:textId="77777777" w:rsidTr="00474EB5">
        <w:tc>
          <w:tcPr>
            <w:tcW w:w="1683" w:type="dxa"/>
          </w:tcPr>
          <w:p w14:paraId="407268BB" w14:textId="77777777" w:rsidR="00933690" w:rsidRPr="00933690" w:rsidRDefault="00933690" w:rsidP="00933690">
            <w:pPr>
              <w:rPr>
                <w:sz w:val="20"/>
                <w:szCs w:val="20"/>
              </w:rPr>
            </w:pPr>
            <w:r w:rsidRPr="00933690">
              <w:rPr>
                <w:sz w:val="20"/>
                <w:szCs w:val="20"/>
              </w:rPr>
              <w:t>Accessory navicular</w:t>
            </w:r>
          </w:p>
        </w:tc>
        <w:tc>
          <w:tcPr>
            <w:tcW w:w="2252" w:type="dxa"/>
          </w:tcPr>
          <w:p w14:paraId="0028AD9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730" w:type="dxa"/>
          </w:tcPr>
          <w:p w14:paraId="33995E84"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857" w:type="dxa"/>
          </w:tcPr>
          <w:p w14:paraId="1DCBB8CF"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c>
          <w:tcPr>
            <w:tcW w:w="1404" w:type="dxa"/>
          </w:tcPr>
          <w:p w14:paraId="2B7DB0AC" w14:textId="77777777" w:rsidR="00933690" w:rsidRPr="00933690" w:rsidRDefault="00933690" w:rsidP="00933690">
            <w:pPr>
              <w:jc w:val="center"/>
              <w:rPr>
                <w:sz w:val="20"/>
                <w:szCs w:val="20"/>
              </w:rPr>
            </w:pPr>
            <w:r w:rsidRPr="00933690">
              <w:rPr>
                <w:sz w:val="20"/>
                <w:szCs w:val="20"/>
              </w:rPr>
              <w:fldChar w:fldCharType="begin">
                <w:ffData>
                  <w:name w:val="Check1"/>
                  <w:enabled/>
                  <w:calcOnExit w:val="0"/>
                  <w:checkBox>
                    <w:sizeAuto/>
                    <w:default w:val="0"/>
                    <w:checked w:val="0"/>
                  </w:checkBox>
                </w:ffData>
              </w:fldChar>
            </w:r>
            <w:r w:rsidRPr="00933690">
              <w:rPr>
                <w:sz w:val="20"/>
                <w:szCs w:val="20"/>
              </w:rPr>
              <w:instrText xml:space="preserve"> FORMCHECKBOX </w:instrText>
            </w:r>
            <w:r w:rsidR="003D37A0">
              <w:rPr>
                <w:sz w:val="20"/>
                <w:szCs w:val="20"/>
              </w:rPr>
            </w:r>
            <w:r w:rsidR="003D37A0">
              <w:rPr>
                <w:sz w:val="20"/>
                <w:szCs w:val="20"/>
              </w:rPr>
              <w:fldChar w:fldCharType="separate"/>
            </w:r>
            <w:r w:rsidRPr="00933690">
              <w:rPr>
                <w:sz w:val="20"/>
                <w:szCs w:val="20"/>
              </w:rPr>
              <w:fldChar w:fldCharType="end"/>
            </w:r>
          </w:p>
        </w:tc>
      </w:tr>
    </w:tbl>
    <w:p w14:paraId="70C07D04" w14:textId="77777777" w:rsidR="00933690" w:rsidRPr="00933690" w:rsidRDefault="00933690" w:rsidP="00933690">
      <w:pPr>
        <w:rPr>
          <w:sz w:val="20"/>
          <w:szCs w:val="20"/>
        </w:rPr>
      </w:pPr>
      <w:r w:rsidRPr="00933690">
        <w:rPr>
          <w:sz w:val="20"/>
          <w:szCs w:val="20"/>
        </w:rPr>
        <w:br w:type="page"/>
      </w:r>
    </w:p>
    <w:tbl>
      <w:tblPr>
        <w:tblStyle w:val="TableGrid"/>
        <w:tblW w:w="0" w:type="auto"/>
        <w:tblLook w:val="04A0" w:firstRow="1" w:lastRow="0" w:firstColumn="1" w:lastColumn="0" w:noHBand="0" w:noVBand="1"/>
      </w:tblPr>
      <w:tblGrid>
        <w:gridCol w:w="8488"/>
      </w:tblGrid>
      <w:tr w:rsidR="00933690" w:rsidRPr="00933690" w14:paraId="5C046A16" w14:textId="77777777" w:rsidTr="00A05687">
        <w:tc>
          <w:tcPr>
            <w:tcW w:w="9010" w:type="dxa"/>
          </w:tcPr>
          <w:p w14:paraId="2388FD90" w14:textId="77777777" w:rsidR="00933690" w:rsidRPr="00933690" w:rsidRDefault="00933690" w:rsidP="00933690">
            <w:pPr>
              <w:rPr>
                <w:sz w:val="20"/>
                <w:szCs w:val="20"/>
              </w:rPr>
            </w:pPr>
            <w:r w:rsidRPr="00933690">
              <w:rPr>
                <w:sz w:val="20"/>
                <w:szCs w:val="20"/>
              </w:rPr>
              <w:t>Thank you for taking the time to complete section 3 of round 2. You have now completed all sections of round 2 of this Delphi survey. Your time and participation is greatly appreciated.</w:t>
            </w:r>
          </w:p>
          <w:p w14:paraId="59744192" w14:textId="77777777" w:rsidR="00933690" w:rsidRPr="00933690" w:rsidRDefault="00933690" w:rsidP="00933690">
            <w:pPr>
              <w:rPr>
                <w:sz w:val="20"/>
                <w:szCs w:val="20"/>
              </w:rPr>
            </w:pPr>
            <w:r w:rsidRPr="00933690">
              <w:rPr>
                <w:sz w:val="20"/>
                <w:szCs w:val="20"/>
              </w:rPr>
              <w:t>Remember to submit your answers before closing this form.</w:t>
            </w:r>
          </w:p>
        </w:tc>
      </w:tr>
    </w:tbl>
    <w:p w14:paraId="3066A4FC" w14:textId="77777777" w:rsidR="00933690" w:rsidRPr="00933690" w:rsidRDefault="00933690" w:rsidP="00933690">
      <w:pPr>
        <w:rPr>
          <w:sz w:val="20"/>
          <w:szCs w:val="20"/>
        </w:rPr>
      </w:pPr>
      <w:r w:rsidRPr="00933690">
        <w:rPr>
          <w:caps/>
          <w:noProof/>
          <w:color w:val="808080" w:themeColor="background1" w:themeShade="80"/>
          <w:sz w:val="20"/>
          <w:szCs w:val="20"/>
          <w:lang w:eastAsia="zh-CN"/>
        </w:rPr>
        <mc:AlternateContent>
          <mc:Choice Requires="wps">
            <w:drawing>
              <wp:anchor distT="0" distB="0" distL="118745" distR="118745" simplePos="0" relativeHeight="251658278" behindDoc="1" locked="0" layoutInCell="1" allowOverlap="0" wp14:anchorId="1DE46722" wp14:editId="31380F9E">
                <wp:simplePos x="0" y="0"/>
                <wp:positionH relativeFrom="margin">
                  <wp:posOffset>1270</wp:posOffset>
                </wp:positionH>
                <wp:positionV relativeFrom="page">
                  <wp:posOffset>163830</wp:posOffset>
                </wp:positionV>
                <wp:extent cx="5450840" cy="1756410"/>
                <wp:effectExtent l="0" t="0" r="0" b="0"/>
                <wp:wrapSquare wrapText="bothSides"/>
                <wp:docPr id="1645340207" name="Rectangle 1645340207"/>
                <wp:cNvGraphicFramePr/>
                <a:graphic xmlns:a="http://schemas.openxmlformats.org/drawingml/2006/main">
                  <a:graphicData uri="http://schemas.microsoft.com/office/word/2010/wordprocessingShape">
                    <wps:wsp>
                      <wps:cNvSpPr/>
                      <wps:spPr>
                        <a:xfrm>
                          <a:off x="0" y="0"/>
                          <a:ext cx="5450840" cy="1756410"/>
                        </a:xfrm>
                        <a:prstGeom prst="rect">
                          <a:avLst/>
                        </a:prstGeom>
                        <a:solidFill>
                          <a:srgbClr val="4472C4"/>
                        </a:solidFill>
                        <a:ln w="12700" cap="flat" cmpd="sng" algn="ctr">
                          <a:noFill/>
                          <a:prstDash val="solid"/>
                          <a:miter lim="800000"/>
                        </a:ln>
                        <a:effectLst/>
                      </wps:spPr>
                      <wps:txbx>
                        <w:txbxContent>
                          <w:p w14:paraId="1D8AE5E8" w14:textId="77777777" w:rsidR="00933690" w:rsidRDefault="00933690" w:rsidP="00933690">
                            <w:pPr>
                              <w:pStyle w:val="Header"/>
                              <w:jc w:val="right"/>
                              <w:rPr>
                                <w:caps/>
                                <w:color w:val="FFFFFF" w:themeColor="background1"/>
                              </w:rPr>
                            </w:pPr>
                            <w:r>
                              <w:rPr>
                                <w:noProof/>
                              </w:rPr>
                              <w:drawing>
                                <wp:inline distT="0" distB="0" distL="0" distR="0" wp14:anchorId="18D07244" wp14:editId="0FBC5959">
                                  <wp:extent cx="977265" cy="1030298"/>
                                  <wp:effectExtent l="0" t="0" r="635" b="0"/>
                                  <wp:docPr id="1500675687" name="Picture 15006756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1">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74A2BB43" w14:textId="77777777" w:rsidR="00933690" w:rsidRPr="00160D90" w:rsidRDefault="00933690" w:rsidP="00933690">
                            <w:pPr>
                              <w:pStyle w:val="Header"/>
                              <w:rPr>
                                <w:rFonts w:cstheme="minorHAnsi"/>
                                <w:caps/>
                                <w:color w:val="FFFFFF" w:themeColor="background1"/>
                                <w:sz w:val="28"/>
                                <w:szCs w:val="28"/>
                              </w:rPr>
                            </w:pPr>
                          </w:p>
                          <w:p w14:paraId="21F6EC35"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DE46722" id="Rectangle 1645340207" o:spid="_x0000_s1161" style="position:absolute;margin-left:.1pt;margin-top:12.9pt;width:429.2pt;height:138.3pt;z-index:-251658202;visibility:visible;mso-wrap-style:square;mso-width-percent:0;mso-height-percent:0;mso-wrap-distance-left:9.35pt;mso-wrap-distance-top:0;mso-wrap-distance-right:9.35pt;mso-wrap-distance-bottom:0;mso-position-horizontal:absolute;mso-position-horizontal-relative:margin;mso-position-vertical:absolute;mso-position-vertical-relative:page;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" o:allowoverlap="f" fillcolor="#4472c4" stroked="f" strokeweight="1pt">
                <v:textbox>
                  <w:txbxContent>
                    <w:p w14:paraId="1D8AE5E8" w14:textId="77777777" w:rsidR="00933690" w:rsidRDefault="00933690" w:rsidP="00933690">
                      <w:pPr>
                        <w:pStyle w:val="Header"/>
                        <w:jc w:val="right"/>
                        <w:rPr>
                          <w:caps/>
                          <w:color w:val="FFFFFF" w:themeColor="background1"/>
                        </w:rPr>
                      </w:pPr>
                      <w:r>
                        <w:rPr>
                          <w:noProof/>
                        </w:rPr>
                        <w:drawing>
                          <wp:inline distT="0" distB="0" distL="0" distR="0" wp14:anchorId="18D07244" wp14:editId="0FBC5959">
                            <wp:extent cx="977265" cy="1030298"/>
                            <wp:effectExtent l="0" t="0" r="635" b="0"/>
                            <wp:docPr id="1500675687" name="Picture 15006756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zone.jpg"/>
                                    <pic:cNvPicPr/>
                                  </pic:nvPicPr>
                                  <pic:blipFill rotWithShape="1">
                                    <a:blip r:embed="rId82">
                                      <a:extLst>
                                        <a:ext uri="{28A0092B-C50C-407E-A947-70E740481C1C}">
                                          <a14:useLocalDpi xmlns:a14="http://schemas.microsoft.com/office/drawing/2010/main" val="0"/>
                                        </a:ext>
                                      </a:extLst>
                                    </a:blip>
                                    <a:srcRect l="17151" t="15014" r="17136" b="15707"/>
                                    <a:stretch/>
                                  </pic:blipFill>
                                  <pic:spPr bwMode="auto">
                                    <a:xfrm>
                                      <a:off x="0" y="0"/>
                                      <a:ext cx="984165" cy="1037572"/>
                                    </a:xfrm>
                                    <a:prstGeom prst="rect">
                                      <a:avLst/>
                                    </a:prstGeom>
                                    <a:ln>
                                      <a:noFill/>
                                    </a:ln>
                                    <a:extLst>
                                      <a:ext uri="{53640926-AAD7-44D8-BBD7-CCE9431645EC}">
                                        <a14:shadowObscured xmlns:a14="http://schemas.microsoft.com/office/drawing/2010/main"/>
                                      </a:ext>
                                    </a:extLst>
                                  </pic:spPr>
                                </pic:pic>
                              </a:graphicData>
                            </a:graphic>
                          </wp:inline>
                        </w:drawing>
                      </w:r>
                    </w:p>
                    <w:p w14:paraId="74A2BB43" w14:textId="77777777" w:rsidR="00933690" w:rsidRPr="00160D90" w:rsidRDefault="00933690" w:rsidP="00933690">
                      <w:pPr>
                        <w:pStyle w:val="Header"/>
                        <w:rPr>
                          <w:rFonts w:cstheme="minorHAnsi"/>
                          <w:caps/>
                          <w:color w:val="FFFFFF" w:themeColor="background1"/>
                          <w:sz w:val="28"/>
                          <w:szCs w:val="28"/>
                        </w:rPr>
                      </w:pPr>
                    </w:p>
                    <w:p w14:paraId="21F6EC35" w14:textId="77777777" w:rsidR="00933690" w:rsidRPr="00160D90" w:rsidRDefault="00933690" w:rsidP="00933690">
                      <w:pPr>
                        <w:pStyle w:val="Header"/>
                        <w:rPr>
                          <w:rFonts w:cstheme="minorHAnsi"/>
                          <w:caps/>
                          <w:color w:val="FFFFFF" w:themeColor="background1"/>
                          <w:sz w:val="28"/>
                          <w:szCs w:val="28"/>
                        </w:rPr>
                      </w:pPr>
                      <w:r w:rsidRPr="00160D90">
                        <w:rPr>
                          <w:rFonts w:cstheme="minorHAnsi"/>
                          <w:caps/>
                          <w:color w:val="FFFFFF" w:themeColor="background1"/>
                          <w:sz w:val="28"/>
                          <w:szCs w:val="28"/>
                        </w:rPr>
                        <w:t xml:space="preserve">End Of Section </w:t>
                      </w:r>
                      <w:r>
                        <w:rPr>
                          <w:rFonts w:cstheme="minorHAnsi"/>
                          <w:caps/>
                          <w:color w:val="FFFFFF" w:themeColor="background1"/>
                          <w:sz w:val="28"/>
                          <w:szCs w:val="28"/>
                        </w:rPr>
                        <w:t>3 Round 3</w:t>
                      </w:r>
                    </w:p>
                  </w:txbxContent>
                </v:textbox>
                <w10:wrap type="square" anchorx="margin" anchory="page"/>
              </v:rect>
            </w:pict>
          </mc:Fallback>
        </mc:AlternateContent>
      </w:r>
    </w:p>
    <w:p w14:paraId="6CD42CF6" w14:textId="77777777" w:rsidR="00933690" w:rsidRPr="00933690" w:rsidRDefault="00933690" w:rsidP="00933690">
      <w:pPr>
        <w:rPr>
          <w:sz w:val="20"/>
          <w:szCs w:val="20"/>
        </w:rPr>
      </w:pPr>
    </w:p>
    <w:p w14:paraId="15AFB30C" w14:textId="77777777" w:rsidR="00933690" w:rsidRPr="00933690" w:rsidRDefault="00933690" w:rsidP="00933690"/>
    <w:p w14:paraId="63106E84" w14:textId="77777777" w:rsidR="008D13C1" w:rsidRDefault="008D13C1" w:rsidP="004158C2"/>
    <w:p w14:paraId="4B19009F" w14:textId="77777777" w:rsidR="008261C0" w:rsidRDefault="008261C0" w:rsidP="004158C2"/>
    <w:p w14:paraId="2F07EFD6" w14:textId="5ECFA457" w:rsidR="008261C0" w:rsidRDefault="008261C0" w:rsidP="004158C2"/>
    <w:p w14:paraId="009A7ABE" w14:textId="75EBA540" w:rsidR="008261C0" w:rsidRDefault="008261C0" w:rsidP="004158C2"/>
    <w:p w14:paraId="688D64A8" w14:textId="4CB37EE6" w:rsidR="00DE5871" w:rsidRDefault="00DE5871" w:rsidP="008261C0"/>
    <w:p w14:paraId="63C6623C" w14:textId="77777777" w:rsidR="008261C0" w:rsidRDefault="008261C0" w:rsidP="008261C0">
      <w:pPr>
        <w:sectPr w:rsidR="008261C0" w:rsidSect="005E1212">
          <w:pgSz w:w="11900" w:h="16840"/>
          <w:pgMar w:top="1440" w:right="1134" w:bottom="1440" w:left="2268" w:header="708" w:footer="708" w:gutter="0"/>
          <w:cols w:space="708"/>
          <w:docGrid w:linePitch="360"/>
        </w:sectPr>
      </w:pPr>
    </w:p>
    <w:p w14:paraId="31F72E9C" w14:textId="797B3A70" w:rsidR="002365D4" w:rsidRDefault="002365D4">
      <w:pPr>
        <w:pStyle w:val="Heading3"/>
        <w:numPr>
          <w:ilvl w:val="1"/>
          <w:numId w:val="19"/>
        </w:numPr>
      </w:pPr>
      <w:bookmarkStart w:id="449" w:name="_Ref132655866"/>
      <w:bookmarkStart w:id="450" w:name="_Ref132656822"/>
      <w:bookmarkStart w:id="451" w:name="_Toc156403591"/>
      <w:r>
        <w:t>Complete Results Section 1 Rounds 1-3</w:t>
      </w:r>
      <w:r w:rsidR="0062035E">
        <w:t xml:space="preserve"> </w:t>
      </w:r>
      <w:r w:rsidR="009C516D">
        <w:t xml:space="preserve">Consensus </w:t>
      </w:r>
      <w:r w:rsidR="0062035E">
        <w:t>Terms</w:t>
      </w:r>
      <w:r w:rsidR="009C516D">
        <w:t xml:space="preserve">, </w:t>
      </w:r>
      <w:r w:rsidR="0062035E">
        <w:t xml:space="preserve">Definitions </w:t>
      </w:r>
      <w:r w:rsidR="009C516D">
        <w:t>and Grouping of Children’s Footwear Interventions</w:t>
      </w:r>
      <w:bookmarkEnd w:id="449"/>
      <w:bookmarkEnd w:id="450"/>
      <w:bookmarkEnd w:id="451"/>
    </w:p>
    <w:p w14:paraId="238FFDB1" w14:textId="77777777" w:rsidR="00C8156A" w:rsidRPr="00C8156A" w:rsidRDefault="00C8156A" w:rsidP="00C8156A"/>
    <w:tbl>
      <w:tblPr>
        <w:tblStyle w:val="TableGrid"/>
        <w:tblW w:w="0" w:type="auto"/>
        <w:tblLook w:val="04A0" w:firstRow="1" w:lastRow="0" w:firstColumn="1" w:lastColumn="0" w:noHBand="0" w:noVBand="1"/>
      </w:tblPr>
      <w:tblGrid>
        <w:gridCol w:w="1953"/>
        <w:gridCol w:w="1895"/>
        <w:gridCol w:w="1393"/>
        <w:gridCol w:w="2202"/>
        <w:gridCol w:w="1811"/>
        <w:gridCol w:w="3215"/>
        <w:gridCol w:w="1481"/>
      </w:tblGrid>
      <w:tr w:rsidR="002365D4" w:rsidRPr="00826243" w14:paraId="5B8C26DD" w14:textId="77777777" w:rsidTr="00AA765F">
        <w:trPr>
          <w:trHeight w:val="428"/>
        </w:trPr>
        <w:tc>
          <w:tcPr>
            <w:tcW w:w="13950" w:type="dxa"/>
            <w:gridSpan w:val="7"/>
            <w:noWrap/>
            <w:hideMark/>
          </w:tcPr>
          <w:p w14:paraId="63980F34" w14:textId="66042912" w:rsidR="002365D4" w:rsidRPr="00826243" w:rsidRDefault="002365D4" w:rsidP="00C8156A">
            <w:pPr>
              <w:jc w:val="center"/>
            </w:pPr>
            <w:r w:rsidRPr="00826243">
              <w:t>Section 1</w:t>
            </w:r>
          </w:p>
        </w:tc>
      </w:tr>
      <w:tr w:rsidR="002365D4" w:rsidRPr="00826243" w14:paraId="56C81C65" w14:textId="77777777" w:rsidTr="00C90B31">
        <w:trPr>
          <w:trHeight w:val="1350"/>
        </w:trPr>
        <w:tc>
          <w:tcPr>
            <w:tcW w:w="1953" w:type="dxa"/>
            <w:shd w:val="clear" w:color="auto" w:fill="A6A6A6" w:themeFill="background1" w:themeFillShade="A6"/>
            <w:hideMark/>
          </w:tcPr>
          <w:p w14:paraId="2ABBD87C" w14:textId="77777777" w:rsidR="002365D4" w:rsidRPr="00826243" w:rsidRDefault="002365D4" w:rsidP="00AA765F">
            <w:pPr>
              <w:rPr>
                <w:b/>
                <w:bCs/>
              </w:rPr>
            </w:pPr>
            <w:r w:rsidRPr="00826243">
              <w:rPr>
                <w:b/>
                <w:bCs/>
              </w:rPr>
              <w:t>Term, Definition, Grouping, Method of Grouping</w:t>
            </w:r>
          </w:p>
        </w:tc>
        <w:tc>
          <w:tcPr>
            <w:tcW w:w="3288" w:type="dxa"/>
            <w:gridSpan w:val="2"/>
            <w:shd w:val="clear" w:color="auto" w:fill="FFFF00"/>
            <w:noWrap/>
            <w:hideMark/>
          </w:tcPr>
          <w:p w14:paraId="036CCB9E" w14:textId="77777777" w:rsidR="002365D4" w:rsidRPr="00826243" w:rsidRDefault="002365D4" w:rsidP="00AA765F">
            <w:r w:rsidRPr="00826243">
              <w:t>Round 1</w:t>
            </w:r>
          </w:p>
          <w:p w14:paraId="7FCC1335" w14:textId="77777777" w:rsidR="002365D4" w:rsidRPr="00826243" w:rsidRDefault="002365D4" w:rsidP="00AA765F">
            <w:r w:rsidRPr="00826243">
              <w:t> </w:t>
            </w:r>
          </w:p>
        </w:tc>
        <w:tc>
          <w:tcPr>
            <w:tcW w:w="4013" w:type="dxa"/>
            <w:gridSpan w:val="2"/>
            <w:shd w:val="clear" w:color="auto" w:fill="B4C6E7" w:themeFill="accent1" w:themeFillTint="66"/>
            <w:noWrap/>
            <w:hideMark/>
          </w:tcPr>
          <w:p w14:paraId="5309DBE7" w14:textId="77777777" w:rsidR="002365D4" w:rsidRPr="00826243" w:rsidRDefault="002365D4" w:rsidP="00AA765F">
            <w:r w:rsidRPr="00826243">
              <w:t>Round 2</w:t>
            </w:r>
          </w:p>
          <w:p w14:paraId="3C460C4D" w14:textId="77777777" w:rsidR="002365D4" w:rsidRPr="00826243" w:rsidRDefault="002365D4" w:rsidP="00AA765F">
            <w:r w:rsidRPr="00826243">
              <w:t> </w:t>
            </w:r>
          </w:p>
        </w:tc>
        <w:tc>
          <w:tcPr>
            <w:tcW w:w="4696" w:type="dxa"/>
            <w:gridSpan w:val="2"/>
            <w:shd w:val="clear" w:color="auto" w:fill="C5E0B3" w:themeFill="accent6" w:themeFillTint="66"/>
            <w:noWrap/>
            <w:hideMark/>
          </w:tcPr>
          <w:p w14:paraId="6652C894" w14:textId="77777777" w:rsidR="002365D4" w:rsidRPr="00826243" w:rsidRDefault="002365D4" w:rsidP="00AA765F">
            <w:r w:rsidRPr="00826243">
              <w:t>Round 3</w:t>
            </w:r>
          </w:p>
          <w:p w14:paraId="10E5B11B" w14:textId="77777777" w:rsidR="002365D4" w:rsidRPr="00826243" w:rsidRDefault="002365D4" w:rsidP="00AA765F">
            <w:r w:rsidRPr="00826243">
              <w:t> </w:t>
            </w:r>
          </w:p>
        </w:tc>
      </w:tr>
      <w:tr w:rsidR="002365D4" w:rsidRPr="00826243" w14:paraId="5E9E14DE" w14:textId="77777777" w:rsidTr="00AA765F">
        <w:trPr>
          <w:trHeight w:val="740"/>
        </w:trPr>
        <w:tc>
          <w:tcPr>
            <w:tcW w:w="1953" w:type="dxa"/>
            <w:vMerge w:val="restart"/>
            <w:shd w:val="clear" w:color="auto" w:fill="BFBFBF" w:themeFill="background1" w:themeFillShade="BF"/>
            <w:hideMark/>
          </w:tcPr>
          <w:p w14:paraId="55F62263" w14:textId="77777777" w:rsidR="002365D4" w:rsidRPr="00826243" w:rsidRDefault="002365D4" w:rsidP="00AA765F">
            <w:pPr>
              <w:rPr>
                <w:b/>
                <w:bCs/>
              </w:rPr>
            </w:pPr>
            <w:r w:rsidRPr="00826243">
              <w:rPr>
                <w:b/>
                <w:bCs/>
              </w:rPr>
              <w:t>Standard overall terminology to be used for clinical footwear interventions for children with mobility impairment</w:t>
            </w:r>
          </w:p>
        </w:tc>
        <w:tc>
          <w:tcPr>
            <w:tcW w:w="1895" w:type="dxa"/>
            <w:shd w:val="clear" w:color="auto" w:fill="BFBFBF" w:themeFill="background1" w:themeFillShade="BF"/>
            <w:noWrap/>
            <w:hideMark/>
          </w:tcPr>
          <w:p w14:paraId="5E9205AE" w14:textId="77777777" w:rsidR="002365D4" w:rsidRPr="00826243" w:rsidRDefault="002365D4" w:rsidP="00AA765F">
            <w:r w:rsidRPr="00826243">
              <w:t> </w:t>
            </w:r>
          </w:p>
        </w:tc>
        <w:tc>
          <w:tcPr>
            <w:tcW w:w="1393" w:type="dxa"/>
            <w:shd w:val="clear" w:color="auto" w:fill="BFBFBF" w:themeFill="background1" w:themeFillShade="BF"/>
            <w:hideMark/>
          </w:tcPr>
          <w:p w14:paraId="22F0DC9F" w14:textId="77777777" w:rsidR="002365D4" w:rsidRPr="00826243" w:rsidRDefault="002365D4" w:rsidP="00AA765F">
            <w:r w:rsidRPr="00826243">
              <w:t xml:space="preserve">% Frequency of ≥Agree  </w:t>
            </w:r>
          </w:p>
        </w:tc>
        <w:tc>
          <w:tcPr>
            <w:tcW w:w="2202" w:type="dxa"/>
            <w:shd w:val="clear" w:color="auto" w:fill="BFBFBF" w:themeFill="background1" w:themeFillShade="BF"/>
            <w:noWrap/>
            <w:hideMark/>
          </w:tcPr>
          <w:p w14:paraId="0D4C95A2" w14:textId="77777777" w:rsidR="002365D4" w:rsidRPr="00826243" w:rsidRDefault="002365D4" w:rsidP="00AA765F">
            <w:r w:rsidRPr="00826243">
              <w:t> </w:t>
            </w:r>
          </w:p>
        </w:tc>
        <w:tc>
          <w:tcPr>
            <w:tcW w:w="1811" w:type="dxa"/>
            <w:shd w:val="clear" w:color="auto" w:fill="BFBFBF" w:themeFill="background1" w:themeFillShade="BF"/>
            <w:hideMark/>
          </w:tcPr>
          <w:p w14:paraId="4E152179" w14:textId="77777777" w:rsidR="002365D4" w:rsidRPr="00826243" w:rsidRDefault="002365D4" w:rsidP="00AA765F">
            <w:r w:rsidRPr="00826243">
              <w:t>Relative % Frequency</w:t>
            </w:r>
          </w:p>
        </w:tc>
        <w:tc>
          <w:tcPr>
            <w:tcW w:w="3215" w:type="dxa"/>
            <w:shd w:val="clear" w:color="auto" w:fill="BFBFBF" w:themeFill="background1" w:themeFillShade="BF"/>
            <w:noWrap/>
            <w:hideMark/>
          </w:tcPr>
          <w:p w14:paraId="1BB1EC96" w14:textId="77777777" w:rsidR="002365D4" w:rsidRPr="00826243" w:rsidRDefault="002365D4" w:rsidP="00AA765F">
            <w:r w:rsidRPr="00826243">
              <w:t> </w:t>
            </w:r>
          </w:p>
        </w:tc>
        <w:tc>
          <w:tcPr>
            <w:tcW w:w="1481" w:type="dxa"/>
            <w:shd w:val="clear" w:color="auto" w:fill="BFBFBF" w:themeFill="background1" w:themeFillShade="BF"/>
            <w:hideMark/>
          </w:tcPr>
          <w:p w14:paraId="13CDF0DD" w14:textId="77777777" w:rsidR="002365D4" w:rsidRPr="00826243" w:rsidRDefault="002365D4" w:rsidP="00AA765F">
            <w:r w:rsidRPr="00826243">
              <w:t>Relative %Frequency</w:t>
            </w:r>
          </w:p>
        </w:tc>
      </w:tr>
      <w:tr w:rsidR="00C8156A" w:rsidRPr="00826243" w14:paraId="03DC6B90" w14:textId="77777777" w:rsidTr="00AA765F">
        <w:trPr>
          <w:trHeight w:val="680"/>
        </w:trPr>
        <w:tc>
          <w:tcPr>
            <w:tcW w:w="1953" w:type="dxa"/>
            <w:vMerge/>
            <w:shd w:val="clear" w:color="auto" w:fill="BFBFBF" w:themeFill="background1" w:themeFillShade="BF"/>
            <w:hideMark/>
          </w:tcPr>
          <w:p w14:paraId="71936688" w14:textId="77777777" w:rsidR="00C8156A" w:rsidRPr="00826243" w:rsidRDefault="00C8156A" w:rsidP="00AA765F">
            <w:pPr>
              <w:rPr>
                <w:b/>
                <w:bCs/>
              </w:rPr>
            </w:pPr>
          </w:p>
        </w:tc>
        <w:tc>
          <w:tcPr>
            <w:tcW w:w="1895" w:type="dxa"/>
            <w:vMerge w:val="restart"/>
            <w:noWrap/>
            <w:hideMark/>
          </w:tcPr>
          <w:p w14:paraId="7D9CED10" w14:textId="77777777" w:rsidR="00C8156A" w:rsidRPr="00826243" w:rsidRDefault="00C8156A" w:rsidP="00AA765F">
            <w:r w:rsidRPr="00826243">
              <w:t>"Therapeutic Footwear"</w:t>
            </w:r>
          </w:p>
          <w:p w14:paraId="083F8576" w14:textId="77777777" w:rsidR="00C8156A" w:rsidRPr="00826243" w:rsidRDefault="00C8156A" w:rsidP="00AA765F">
            <w:r w:rsidRPr="00826243">
              <w:t> </w:t>
            </w:r>
          </w:p>
          <w:p w14:paraId="07EFC315" w14:textId="77777777" w:rsidR="00C8156A" w:rsidRPr="00826243" w:rsidRDefault="00C8156A" w:rsidP="00AA765F">
            <w:r w:rsidRPr="00826243">
              <w:t> </w:t>
            </w:r>
          </w:p>
          <w:p w14:paraId="141BAD7C" w14:textId="77777777" w:rsidR="00C8156A" w:rsidRPr="00826243" w:rsidRDefault="00C8156A" w:rsidP="00AA765F">
            <w:r w:rsidRPr="00826243">
              <w:t> </w:t>
            </w:r>
          </w:p>
          <w:p w14:paraId="3ED16019" w14:textId="04DB3203" w:rsidR="00C8156A" w:rsidRPr="00826243" w:rsidRDefault="00C8156A" w:rsidP="00AA765F">
            <w:r w:rsidRPr="00826243">
              <w:t> </w:t>
            </w:r>
          </w:p>
        </w:tc>
        <w:tc>
          <w:tcPr>
            <w:tcW w:w="1393" w:type="dxa"/>
            <w:vMerge w:val="restart"/>
            <w:hideMark/>
          </w:tcPr>
          <w:p w14:paraId="4C940DCA" w14:textId="77777777" w:rsidR="00C8156A" w:rsidRPr="00826243" w:rsidRDefault="00C8156A" w:rsidP="00AA765F">
            <w:r w:rsidRPr="00826243">
              <w:t>66.67%</w:t>
            </w:r>
          </w:p>
          <w:p w14:paraId="0160801E" w14:textId="66E1DCCA" w:rsidR="00C8156A" w:rsidRPr="00826243" w:rsidRDefault="00C8156A" w:rsidP="00AA765F">
            <w:r w:rsidRPr="00826243">
              <w:t> </w:t>
            </w:r>
          </w:p>
        </w:tc>
        <w:tc>
          <w:tcPr>
            <w:tcW w:w="2202" w:type="dxa"/>
            <w:hideMark/>
          </w:tcPr>
          <w:p w14:paraId="6E1FBAFD" w14:textId="77777777" w:rsidR="00C8156A" w:rsidRPr="00826243" w:rsidRDefault="00C8156A" w:rsidP="00AA765F">
            <w:r w:rsidRPr="00826243">
              <w:t>Therapeutic Footwear (Term from Round 1)</w:t>
            </w:r>
          </w:p>
        </w:tc>
        <w:tc>
          <w:tcPr>
            <w:tcW w:w="1811" w:type="dxa"/>
            <w:noWrap/>
            <w:hideMark/>
          </w:tcPr>
          <w:p w14:paraId="52556FAD" w14:textId="77777777" w:rsidR="00C8156A" w:rsidRPr="00826243" w:rsidRDefault="00C8156A" w:rsidP="00AA765F">
            <w:r w:rsidRPr="00826243">
              <w:t>58.82</w:t>
            </w:r>
          </w:p>
        </w:tc>
        <w:tc>
          <w:tcPr>
            <w:tcW w:w="3215" w:type="dxa"/>
            <w:noWrap/>
            <w:hideMark/>
          </w:tcPr>
          <w:p w14:paraId="32AA174A" w14:textId="77777777" w:rsidR="00C8156A" w:rsidRPr="00826243" w:rsidRDefault="00C8156A" w:rsidP="00AA765F">
            <w:r w:rsidRPr="00826243">
              <w:t>Therapeutic Footwear (Term from Round 1)</w:t>
            </w:r>
          </w:p>
        </w:tc>
        <w:tc>
          <w:tcPr>
            <w:tcW w:w="1481" w:type="dxa"/>
            <w:noWrap/>
            <w:hideMark/>
          </w:tcPr>
          <w:p w14:paraId="424C4ABF" w14:textId="77777777" w:rsidR="00C8156A" w:rsidRPr="00826243" w:rsidRDefault="00C8156A" w:rsidP="00AA765F">
            <w:r w:rsidRPr="00BB2ABD">
              <w:rPr>
                <w:color w:val="FF0000"/>
              </w:rPr>
              <w:t>81.25</w:t>
            </w:r>
          </w:p>
        </w:tc>
      </w:tr>
      <w:tr w:rsidR="00C8156A" w:rsidRPr="00826243" w14:paraId="44DEC3D4" w14:textId="77777777" w:rsidTr="00AA765F">
        <w:trPr>
          <w:trHeight w:val="320"/>
        </w:trPr>
        <w:tc>
          <w:tcPr>
            <w:tcW w:w="1953" w:type="dxa"/>
            <w:vMerge/>
            <w:shd w:val="clear" w:color="auto" w:fill="BFBFBF" w:themeFill="background1" w:themeFillShade="BF"/>
            <w:hideMark/>
          </w:tcPr>
          <w:p w14:paraId="3A17358D" w14:textId="77777777" w:rsidR="00C8156A" w:rsidRPr="00826243" w:rsidRDefault="00C8156A" w:rsidP="00AA765F">
            <w:pPr>
              <w:rPr>
                <w:b/>
                <w:bCs/>
              </w:rPr>
            </w:pPr>
          </w:p>
        </w:tc>
        <w:tc>
          <w:tcPr>
            <w:tcW w:w="1895" w:type="dxa"/>
            <w:vMerge/>
            <w:noWrap/>
            <w:hideMark/>
          </w:tcPr>
          <w:p w14:paraId="276E2B94" w14:textId="6E1288BE" w:rsidR="00C8156A" w:rsidRPr="00826243" w:rsidRDefault="00C8156A" w:rsidP="00AA765F"/>
        </w:tc>
        <w:tc>
          <w:tcPr>
            <w:tcW w:w="1393" w:type="dxa"/>
            <w:vMerge/>
            <w:hideMark/>
          </w:tcPr>
          <w:p w14:paraId="488A9FF0" w14:textId="24110CA6" w:rsidR="00C8156A" w:rsidRPr="00826243" w:rsidRDefault="00C8156A" w:rsidP="00AA765F"/>
        </w:tc>
        <w:tc>
          <w:tcPr>
            <w:tcW w:w="2202" w:type="dxa"/>
            <w:noWrap/>
            <w:hideMark/>
          </w:tcPr>
          <w:p w14:paraId="0926857E" w14:textId="77777777" w:rsidR="00C8156A" w:rsidRPr="00826243" w:rsidRDefault="00C8156A" w:rsidP="00AA765F">
            <w:r w:rsidRPr="00826243">
              <w:t>Orthotic Footwear</w:t>
            </w:r>
          </w:p>
        </w:tc>
        <w:tc>
          <w:tcPr>
            <w:tcW w:w="1811" w:type="dxa"/>
            <w:noWrap/>
            <w:hideMark/>
          </w:tcPr>
          <w:p w14:paraId="25DBFB4E" w14:textId="77777777" w:rsidR="00C8156A" w:rsidRPr="00826243" w:rsidRDefault="00C8156A" w:rsidP="00AA765F">
            <w:r w:rsidRPr="00826243">
              <w:t>23.53</w:t>
            </w:r>
          </w:p>
        </w:tc>
        <w:tc>
          <w:tcPr>
            <w:tcW w:w="3215" w:type="dxa"/>
            <w:noWrap/>
          </w:tcPr>
          <w:p w14:paraId="0344B296" w14:textId="77777777" w:rsidR="00C8156A" w:rsidRPr="00826243" w:rsidRDefault="00C8156A" w:rsidP="00AA765F">
            <w:r w:rsidRPr="00826243">
              <w:t>Orthotic Footwear</w:t>
            </w:r>
          </w:p>
        </w:tc>
        <w:tc>
          <w:tcPr>
            <w:tcW w:w="1481" w:type="dxa"/>
            <w:noWrap/>
          </w:tcPr>
          <w:p w14:paraId="7D83D066" w14:textId="77777777" w:rsidR="00C8156A" w:rsidRPr="00826243" w:rsidRDefault="00C8156A" w:rsidP="00AA765F">
            <w:r w:rsidRPr="00826243">
              <w:t>18.75</w:t>
            </w:r>
          </w:p>
        </w:tc>
      </w:tr>
      <w:tr w:rsidR="00C8156A" w:rsidRPr="00826243" w14:paraId="36ADCA6E" w14:textId="77777777" w:rsidTr="00AA765F">
        <w:trPr>
          <w:trHeight w:val="320"/>
        </w:trPr>
        <w:tc>
          <w:tcPr>
            <w:tcW w:w="1953" w:type="dxa"/>
            <w:vMerge/>
            <w:shd w:val="clear" w:color="auto" w:fill="BFBFBF" w:themeFill="background1" w:themeFillShade="BF"/>
            <w:hideMark/>
          </w:tcPr>
          <w:p w14:paraId="310B86A4" w14:textId="77777777" w:rsidR="00C8156A" w:rsidRPr="00826243" w:rsidRDefault="00C8156A" w:rsidP="00AA765F">
            <w:pPr>
              <w:rPr>
                <w:b/>
                <w:bCs/>
              </w:rPr>
            </w:pPr>
          </w:p>
        </w:tc>
        <w:tc>
          <w:tcPr>
            <w:tcW w:w="1895" w:type="dxa"/>
            <w:vMerge/>
            <w:noWrap/>
            <w:hideMark/>
          </w:tcPr>
          <w:p w14:paraId="22390743" w14:textId="78769F07" w:rsidR="00C8156A" w:rsidRPr="00826243" w:rsidRDefault="00C8156A" w:rsidP="00AA765F"/>
        </w:tc>
        <w:tc>
          <w:tcPr>
            <w:tcW w:w="1393" w:type="dxa"/>
            <w:vMerge/>
            <w:hideMark/>
          </w:tcPr>
          <w:p w14:paraId="00D86C56" w14:textId="17DDA1AA" w:rsidR="00C8156A" w:rsidRPr="00826243" w:rsidRDefault="00C8156A" w:rsidP="00AA765F"/>
        </w:tc>
        <w:tc>
          <w:tcPr>
            <w:tcW w:w="2202" w:type="dxa"/>
            <w:noWrap/>
            <w:hideMark/>
          </w:tcPr>
          <w:p w14:paraId="09C0CE4D" w14:textId="77777777" w:rsidR="00C8156A" w:rsidRPr="00826243" w:rsidRDefault="00C8156A" w:rsidP="00AA765F">
            <w:r w:rsidRPr="00826243">
              <w:t>Orthopaedic Footwear</w:t>
            </w:r>
          </w:p>
        </w:tc>
        <w:tc>
          <w:tcPr>
            <w:tcW w:w="1811" w:type="dxa"/>
            <w:noWrap/>
            <w:hideMark/>
          </w:tcPr>
          <w:p w14:paraId="44B71626" w14:textId="77777777" w:rsidR="00C8156A" w:rsidRPr="00826243" w:rsidRDefault="00C8156A" w:rsidP="00AA765F">
            <w:r w:rsidRPr="00826243">
              <w:t>5.88</w:t>
            </w:r>
          </w:p>
        </w:tc>
        <w:tc>
          <w:tcPr>
            <w:tcW w:w="3215" w:type="dxa"/>
            <w:noWrap/>
          </w:tcPr>
          <w:p w14:paraId="3ED97B4C" w14:textId="77777777" w:rsidR="00C8156A" w:rsidRPr="00826243" w:rsidRDefault="00C8156A" w:rsidP="00AA765F">
            <w:r w:rsidRPr="00826243">
              <w:t>Orthopaedic Footwear</w:t>
            </w:r>
          </w:p>
        </w:tc>
        <w:tc>
          <w:tcPr>
            <w:tcW w:w="1481" w:type="dxa"/>
            <w:noWrap/>
          </w:tcPr>
          <w:p w14:paraId="385BD958" w14:textId="77777777" w:rsidR="00C8156A" w:rsidRPr="00826243" w:rsidRDefault="00C8156A" w:rsidP="00AA765F">
            <w:r w:rsidRPr="00826243">
              <w:t>0</w:t>
            </w:r>
          </w:p>
        </w:tc>
      </w:tr>
      <w:tr w:rsidR="006575D2" w:rsidRPr="00826243" w14:paraId="29A5639A" w14:textId="77777777" w:rsidTr="00AA765F">
        <w:trPr>
          <w:trHeight w:val="320"/>
        </w:trPr>
        <w:tc>
          <w:tcPr>
            <w:tcW w:w="1953" w:type="dxa"/>
            <w:vMerge/>
            <w:shd w:val="clear" w:color="auto" w:fill="BFBFBF" w:themeFill="background1" w:themeFillShade="BF"/>
            <w:hideMark/>
          </w:tcPr>
          <w:p w14:paraId="443BA00C" w14:textId="77777777" w:rsidR="006575D2" w:rsidRPr="00826243" w:rsidRDefault="006575D2" w:rsidP="00AA765F">
            <w:pPr>
              <w:rPr>
                <w:b/>
                <w:bCs/>
              </w:rPr>
            </w:pPr>
          </w:p>
        </w:tc>
        <w:tc>
          <w:tcPr>
            <w:tcW w:w="1895" w:type="dxa"/>
            <w:vMerge/>
            <w:noWrap/>
            <w:hideMark/>
          </w:tcPr>
          <w:p w14:paraId="3E77CE24" w14:textId="38DC5CAD" w:rsidR="006575D2" w:rsidRPr="00826243" w:rsidRDefault="006575D2" w:rsidP="00AA765F"/>
        </w:tc>
        <w:tc>
          <w:tcPr>
            <w:tcW w:w="1393" w:type="dxa"/>
            <w:vMerge/>
            <w:hideMark/>
          </w:tcPr>
          <w:p w14:paraId="152C167E" w14:textId="3FA75DF3" w:rsidR="006575D2" w:rsidRPr="00826243" w:rsidRDefault="006575D2" w:rsidP="00AA765F"/>
        </w:tc>
        <w:tc>
          <w:tcPr>
            <w:tcW w:w="2202" w:type="dxa"/>
            <w:noWrap/>
            <w:hideMark/>
          </w:tcPr>
          <w:p w14:paraId="5767AA53" w14:textId="77777777" w:rsidR="006575D2" w:rsidRPr="00826243" w:rsidRDefault="006575D2" w:rsidP="00AA765F">
            <w:r w:rsidRPr="00826243">
              <w:t>Prescriptive Footwear</w:t>
            </w:r>
          </w:p>
        </w:tc>
        <w:tc>
          <w:tcPr>
            <w:tcW w:w="1811" w:type="dxa"/>
            <w:noWrap/>
            <w:hideMark/>
          </w:tcPr>
          <w:p w14:paraId="3EFE2817" w14:textId="77777777" w:rsidR="006575D2" w:rsidRPr="00826243" w:rsidRDefault="006575D2" w:rsidP="00AA765F">
            <w:r w:rsidRPr="00826243">
              <w:t>11.76</w:t>
            </w:r>
          </w:p>
        </w:tc>
        <w:tc>
          <w:tcPr>
            <w:tcW w:w="3215" w:type="dxa"/>
            <w:vMerge w:val="restart"/>
            <w:noWrap/>
            <w:hideMark/>
          </w:tcPr>
          <w:p w14:paraId="3754D073" w14:textId="77777777" w:rsidR="006575D2" w:rsidRPr="00826243" w:rsidRDefault="006575D2" w:rsidP="00AA765F">
            <w:r w:rsidRPr="00826243">
              <w:t>Prescriptive Footwear</w:t>
            </w:r>
          </w:p>
        </w:tc>
        <w:tc>
          <w:tcPr>
            <w:tcW w:w="1481" w:type="dxa"/>
            <w:vMerge w:val="restart"/>
            <w:noWrap/>
            <w:hideMark/>
          </w:tcPr>
          <w:p w14:paraId="4BCD9A4D" w14:textId="77777777" w:rsidR="006575D2" w:rsidRPr="00826243" w:rsidRDefault="006575D2" w:rsidP="00AA765F">
            <w:r w:rsidRPr="00826243">
              <w:t>0</w:t>
            </w:r>
          </w:p>
        </w:tc>
      </w:tr>
      <w:tr w:rsidR="006575D2" w:rsidRPr="00826243" w14:paraId="27827E0B" w14:textId="77777777" w:rsidTr="00AA765F">
        <w:trPr>
          <w:trHeight w:val="340"/>
        </w:trPr>
        <w:tc>
          <w:tcPr>
            <w:tcW w:w="1953" w:type="dxa"/>
            <w:vMerge/>
            <w:shd w:val="clear" w:color="auto" w:fill="BFBFBF" w:themeFill="background1" w:themeFillShade="BF"/>
            <w:hideMark/>
          </w:tcPr>
          <w:p w14:paraId="48EAC670" w14:textId="77777777" w:rsidR="006575D2" w:rsidRPr="00826243" w:rsidRDefault="006575D2" w:rsidP="00AA765F">
            <w:pPr>
              <w:rPr>
                <w:b/>
                <w:bCs/>
              </w:rPr>
            </w:pPr>
          </w:p>
        </w:tc>
        <w:tc>
          <w:tcPr>
            <w:tcW w:w="1895" w:type="dxa"/>
            <w:vMerge/>
            <w:noWrap/>
            <w:hideMark/>
          </w:tcPr>
          <w:p w14:paraId="71CB9911" w14:textId="086766CE" w:rsidR="006575D2" w:rsidRPr="00826243" w:rsidRDefault="006575D2" w:rsidP="00AA765F"/>
        </w:tc>
        <w:tc>
          <w:tcPr>
            <w:tcW w:w="1393" w:type="dxa"/>
            <w:vMerge/>
            <w:hideMark/>
          </w:tcPr>
          <w:p w14:paraId="2ABC0DF9" w14:textId="6BC39C19" w:rsidR="006575D2" w:rsidRPr="00826243" w:rsidRDefault="006575D2" w:rsidP="00AA765F"/>
        </w:tc>
        <w:tc>
          <w:tcPr>
            <w:tcW w:w="2202" w:type="dxa"/>
            <w:noWrap/>
            <w:hideMark/>
          </w:tcPr>
          <w:p w14:paraId="0B70D969" w14:textId="77777777" w:rsidR="006575D2" w:rsidRPr="00826243" w:rsidRDefault="006575D2" w:rsidP="00AA765F">
            <w:r w:rsidRPr="00826243">
              <w:t>Other</w:t>
            </w:r>
          </w:p>
        </w:tc>
        <w:tc>
          <w:tcPr>
            <w:tcW w:w="1811" w:type="dxa"/>
            <w:noWrap/>
            <w:hideMark/>
          </w:tcPr>
          <w:p w14:paraId="03513D5B" w14:textId="77777777" w:rsidR="006575D2" w:rsidRPr="00826243" w:rsidRDefault="006575D2" w:rsidP="00AA765F">
            <w:r w:rsidRPr="00826243">
              <w:t>0</w:t>
            </w:r>
          </w:p>
        </w:tc>
        <w:tc>
          <w:tcPr>
            <w:tcW w:w="3215" w:type="dxa"/>
            <w:vMerge/>
            <w:noWrap/>
          </w:tcPr>
          <w:p w14:paraId="5EAB85FA" w14:textId="77777777" w:rsidR="006575D2" w:rsidRPr="00826243" w:rsidRDefault="006575D2" w:rsidP="00AA765F"/>
        </w:tc>
        <w:tc>
          <w:tcPr>
            <w:tcW w:w="1481" w:type="dxa"/>
            <w:vMerge/>
            <w:noWrap/>
          </w:tcPr>
          <w:p w14:paraId="753FB152" w14:textId="77777777" w:rsidR="006575D2" w:rsidRPr="00826243" w:rsidRDefault="006575D2" w:rsidP="00AA765F"/>
        </w:tc>
      </w:tr>
      <w:tr w:rsidR="006575D2" w:rsidRPr="00826243" w14:paraId="78DC1353" w14:textId="77777777" w:rsidTr="00AA765F">
        <w:trPr>
          <w:trHeight w:val="300"/>
        </w:trPr>
        <w:tc>
          <w:tcPr>
            <w:tcW w:w="1953" w:type="dxa"/>
            <w:vMerge w:val="restart"/>
            <w:shd w:val="clear" w:color="auto" w:fill="D9D9D9" w:themeFill="background1" w:themeFillShade="D9"/>
            <w:hideMark/>
          </w:tcPr>
          <w:p w14:paraId="542A2B29" w14:textId="77777777" w:rsidR="006575D2" w:rsidRPr="00826243" w:rsidRDefault="006575D2" w:rsidP="00AA765F">
            <w:pPr>
              <w:rPr>
                <w:b/>
                <w:bCs/>
              </w:rPr>
            </w:pPr>
            <w:r w:rsidRPr="00826243">
              <w:rPr>
                <w:b/>
                <w:bCs/>
              </w:rPr>
              <w:t>Overall Definition for Children's Clinical Footwear Interventions</w:t>
            </w:r>
          </w:p>
          <w:p w14:paraId="70C6A274" w14:textId="77777777" w:rsidR="006575D2" w:rsidRPr="00826243" w:rsidRDefault="006575D2" w:rsidP="00AA765F">
            <w:pPr>
              <w:rPr>
                <w:b/>
                <w:bCs/>
              </w:rPr>
            </w:pPr>
            <w:r w:rsidRPr="00826243">
              <w:rPr>
                <w:b/>
                <w:bCs/>
              </w:rPr>
              <w:t> </w:t>
            </w:r>
          </w:p>
          <w:p w14:paraId="0F531ED3" w14:textId="77777777" w:rsidR="006575D2" w:rsidRPr="00826243" w:rsidRDefault="006575D2" w:rsidP="00AA765F">
            <w:pPr>
              <w:rPr>
                <w:b/>
                <w:bCs/>
              </w:rPr>
            </w:pPr>
            <w:r w:rsidRPr="00826243">
              <w:rPr>
                <w:b/>
                <w:bCs/>
              </w:rPr>
              <w:t> </w:t>
            </w:r>
          </w:p>
        </w:tc>
        <w:tc>
          <w:tcPr>
            <w:tcW w:w="1895" w:type="dxa"/>
            <w:shd w:val="clear" w:color="auto" w:fill="D9D9D9" w:themeFill="background1" w:themeFillShade="D9"/>
            <w:noWrap/>
            <w:hideMark/>
          </w:tcPr>
          <w:p w14:paraId="02D240AD" w14:textId="77777777" w:rsidR="006575D2" w:rsidRPr="00826243" w:rsidRDefault="006575D2" w:rsidP="00AA765F">
            <w:r w:rsidRPr="00826243">
              <w:t> </w:t>
            </w:r>
          </w:p>
        </w:tc>
        <w:tc>
          <w:tcPr>
            <w:tcW w:w="1393" w:type="dxa"/>
            <w:shd w:val="clear" w:color="auto" w:fill="D9D9D9" w:themeFill="background1" w:themeFillShade="D9"/>
            <w:hideMark/>
          </w:tcPr>
          <w:p w14:paraId="5707CCEA" w14:textId="77777777" w:rsidR="006575D2" w:rsidRPr="00826243" w:rsidRDefault="006575D2" w:rsidP="00AA765F">
            <w:r w:rsidRPr="00826243">
              <w:t xml:space="preserve">% Frequency of ≥Agree </w:t>
            </w:r>
          </w:p>
        </w:tc>
        <w:tc>
          <w:tcPr>
            <w:tcW w:w="2202" w:type="dxa"/>
            <w:shd w:val="clear" w:color="auto" w:fill="D9D9D9" w:themeFill="background1" w:themeFillShade="D9"/>
            <w:noWrap/>
            <w:hideMark/>
          </w:tcPr>
          <w:p w14:paraId="614D2352" w14:textId="77777777" w:rsidR="006575D2" w:rsidRPr="00826243" w:rsidRDefault="006575D2" w:rsidP="00AA765F">
            <w:r w:rsidRPr="00826243">
              <w:t> </w:t>
            </w:r>
          </w:p>
        </w:tc>
        <w:tc>
          <w:tcPr>
            <w:tcW w:w="1811" w:type="dxa"/>
            <w:shd w:val="clear" w:color="auto" w:fill="D9D9D9" w:themeFill="background1" w:themeFillShade="D9"/>
            <w:noWrap/>
            <w:hideMark/>
          </w:tcPr>
          <w:p w14:paraId="6750EA5C" w14:textId="77777777" w:rsidR="006575D2" w:rsidRPr="00826243" w:rsidRDefault="006575D2" w:rsidP="00AA765F">
            <w:r w:rsidRPr="00826243">
              <w:t>Relative % Frequency</w:t>
            </w:r>
          </w:p>
        </w:tc>
        <w:tc>
          <w:tcPr>
            <w:tcW w:w="4696" w:type="dxa"/>
            <w:gridSpan w:val="2"/>
            <w:vMerge w:val="restart"/>
            <w:shd w:val="clear" w:color="auto" w:fill="D9D9D9" w:themeFill="background1" w:themeFillShade="D9"/>
            <w:noWrap/>
            <w:hideMark/>
          </w:tcPr>
          <w:p w14:paraId="0B3F859F" w14:textId="77777777" w:rsidR="006575D2" w:rsidRPr="00826243" w:rsidRDefault="006575D2" w:rsidP="00AA765F">
            <w:r w:rsidRPr="00826243">
              <w:t> </w:t>
            </w:r>
          </w:p>
          <w:p w14:paraId="1EF5D265" w14:textId="77777777" w:rsidR="006575D2" w:rsidRPr="00826243" w:rsidRDefault="006575D2" w:rsidP="00AA765F">
            <w:r w:rsidRPr="00826243">
              <w:t> </w:t>
            </w:r>
          </w:p>
          <w:p w14:paraId="579537EB" w14:textId="77777777" w:rsidR="006575D2" w:rsidRPr="00826243" w:rsidRDefault="006575D2" w:rsidP="00AA765F">
            <w:r w:rsidRPr="00826243">
              <w:t> </w:t>
            </w:r>
          </w:p>
          <w:p w14:paraId="128F1A4D" w14:textId="77777777" w:rsidR="006575D2" w:rsidRPr="00826243" w:rsidRDefault="006575D2" w:rsidP="00AA765F">
            <w:r w:rsidRPr="00826243">
              <w:t> </w:t>
            </w:r>
          </w:p>
          <w:p w14:paraId="5E9AEF52" w14:textId="16F0ACFB" w:rsidR="006575D2" w:rsidRPr="00826243" w:rsidRDefault="006575D2" w:rsidP="00AA765F">
            <w:r w:rsidRPr="00826243">
              <w:t> </w:t>
            </w:r>
          </w:p>
        </w:tc>
      </w:tr>
      <w:tr w:rsidR="006575D2" w:rsidRPr="00826243" w14:paraId="33824467" w14:textId="77777777" w:rsidTr="00AA765F">
        <w:trPr>
          <w:trHeight w:val="2040"/>
        </w:trPr>
        <w:tc>
          <w:tcPr>
            <w:tcW w:w="1953" w:type="dxa"/>
            <w:vMerge/>
            <w:shd w:val="clear" w:color="auto" w:fill="D9D9D9" w:themeFill="background1" w:themeFillShade="D9"/>
            <w:hideMark/>
          </w:tcPr>
          <w:p w14:paraId="2DDE3EA1" w14:textId="77777777" w:rsidR="006575D2" w:rsidRPr="00826243" w:rsidRDefault="006575D2" w:rsidP="00AA765F">
            <w:pPr>
              <w:rPr>
                <w:b/>
                <w:bCs/>
              </w:rPr>
            </w:pPr>
          </w:p>
        </w:tc>
        <w:tc>
          <w:tcPr>
            <w:tcW w:w="1895" w:type="dxa"/>
            <w:hideMark/>
          </w:tcPr>
          <w:p w14:paraId="42157A7C" w14:textId="77777777" w:rsidR="006575D2" w:rsidRPr="00826243" w:rsidRDefault="006575D2" w:rsidP="00AA765F">
            <w:r w:rsidRPr="00826243">
              <w:t>“Footwear that is designed specifically with the purpose to support or alleviate mobility impairment in childhood.”</w:t>
            </w:r>
          </w:p>
        </w:tc>
        <w:tc>
          <w:tcPr>
            <w:tcW w:w="1393" w:type="dxa"/>
            <w:hideMark/>
          </w:tcPr>
          <w:p w14:paraId="4D08B246" w14:textId="77777777" w:rsidR="006575D2" w:rsidRPr="00826243" w:rsidRDefault="006575D2" w:rsidP="00AA765F">
            <w:r w:rsidRPr="00826243">
              <w:t>50%</w:t>
            </w:r>
          </w:p>
        </w:tc>
        <w:tc>
          <w:tcPr>
            <w:tcW w:w="2202" w:type="dxa"/>
            <w:hideMark/>
          </w:tcPr>
          <w:p w14:paraId="61AC0F5A" w14:textId="507B1A99" w:rsidR="006575D2" w:rsidRPr="00826243" w:rsidRDefault="006575D2" w:rsidP="00AA765F">
            <w:r w:rsidRPr="00826243">
              <w:t xml:space="preserve">Original Round 1                                                     </w:t>
            </w:r>
            <w:r w:rsidR="007B5D44" w:rsidRPr="00826243">
              <w:t xml:space="preserve">  “</w:t>
            </w:r>
            <w:r w:rsidRPr="00826243">
              <w:t>Footwear that is designed specifically with the purpose to support or alleviate mobility impairment in childhood.”</w:t>
            </w:r>
          </w:p>
        </w:tc>
        <w:tc>
          <w:tcPr>
            <w:tcW w:w="1811" w:type="dxa"/>
            <w:noWrap/>
            <w:hideMark/>
          </w:tcPr>
          <w:p w14:paraId="20D5ED6D" w14:textId="77777777" w:rsidR="006575D2" w:rsidRPr="00826243" w:rsidRDefault="006575D2" w:rsidP="00AA765F">
            <w:r w:rsidRPr="00826243">
              <w:t>5.88</w:t>
            </w:r>
          </w:p>
        </w:tc>
        <w:tc>
          <w:tcPr>
            <w:tcW w:w="4696" w:type="dxa"/>
            <w:gridSpan w:val="2"/>
            <w:vMerge/>
            <w:shd w:val="clear" w:color="auto" w:fill="D9D9D9" w:themeFill="background1" w:themeFillShade="D9"/>
            <w:noWrap/>
            <w:hideMark/>
          </w:tcPr>
          <w:p w14:paraId="53711011" w14:textId="597E284C" w:rsidR="006575D2" w:rsidRPr="00826243" w:rsidRDefault="006575D2" w:rsidP="00AA765F"/>
        </w:tc>
      </w:tr>
      <w:tr w:rsidR="006575D2" w:rsidRPr="00826243" w14:paraId="39927620" w14:textId="77777777" w:rsidTr="00AA765F">
        <w:trPr>
          <w:trHeight w:val="2340"/>
        </w:trPr>
        <w:tc>
          <w:tcPr>
            <w:tcW w:w="1953" w:type="dxa"/>
            <w:vMerge/>
            <w:hideMark/>
          </w:tcPr>
          <w:p w14:paraId="2786F04C" w14:textId="77777777" w:rsidR="006575D2" w:rsidRPr="00826243" w:rsidRDefault="006575D2" w:rsidP="00AA765F">
            <w:pPr>
              <w:rPr>
                <w:b/>
                <w:bCs/>
              </w:rPr>
            </w:pPr>
          </w:p>
        </w:tc>
        <w:tc>
          <w:tcPr>
            <w:tcW w:w="1895" w:type="dxa"/>
            <w:noWrap/>
            <w:hideMark/>
          </w:tcPr>
          <w:p w14:paraId="7EBD5505" w14:textId="77777777" w:rsidR="006575D2" w:rsidRPr="00826243" w:rsidRDefault="006575D2" w:rsidP="00AA765F">
            <w:r w:rsidRPr="00826243">
              <w:t> </w:t>
            </w:r>
          </w:p>
        </w:tc>
        <w:tc>
          <w:tcPr>
            <w:tcW w:w="1393" w:type="dxa"/>
            <w:noWrap/>
            <w:hideMark/>
          </w:tcPr>
          <w:p w14:paraId="4073909C" w14:textId="77777777" w:rsidR="006575D2" w:rsidRPr="00826243" w:rsidRDefault="006575D2" w:rsidP="00AA765F"/>
        </w:tc>
        <w:tc>
          <w:tcPr>
            <w:tcW w:w="2202" w:type="dxa"/>
            <w:hideMark/>
          </w:tcPr>
          <w:p w14:paraId="2C7F8AD0" w14:textId="77777777" w:rsidR="006575D2" w:rsidRPr="00826243" w:rsidRDefault="006575D2" w:rsidP="00AA765F">
            <w:r w:rsidRPr="00826243">
              <w:t>Modified Round 2                                                      "Footwear that is designed or adapted specifically to protect, support, align, prevent, or correct foot deformity, or to assist mobility and standing in children."</w:t>
            </w:r>
          </w:p>
        </w:tc>
        <w:tc>
          <w:tcPr>
            <w:tcW w:w="1811" w:type="dxa"/>
            <w:noWrap/>
            <w:hideMark/>
          </w:tcPr>
          <w:p w14:paraId="33FD14BF" w14:textId="77777777" w:rsidR="006575D2" w:rsidRPr="00826243" w:rsidRDefault="006575D2" w:rsidP="00AA765F">
            <w:r w:rsidRPr="00E34D94">
              <w:rPr>
                <w:color w:val="FF0000"/>
              </w:rPr>
              <w:t>82.35</w:t>
            </w:r>
          </w:p>
        </w:tc>
        <w:tc>
          <w:tcPr>
            <w:tcW w:w="4696" w:type="dxa"/>
            <w:gridSpan w:val="2"/>
            <w:vMerge/>
            <w:shd w:val="clear" w:color="auto" w:fill="D9D9D9" w:themeFill="background1" w:themeFillShade="D9"/>
            <w:noWrap/>
            <w:hideMark/>
          </w:tcPr>
          <w:p w14:paraId="340B88F9" w14:textId="5CD64CCC" w:rsidR="006575D2" w:rsidRPr="00826243" w:rsidRDefault="006575D2" w:rsidP="00AA765F"/>
        </w:tc>
      </w:tr>
      <w:tr w:rsidR="006575D2" w:rsidRPr="00826243" w14:paraId="73303604" w14:textId="77777777" w:rsidTr="00AA765F">
        <w:trPr>
          <w:trHeight w:val="340"/>
        </w:trPr>
        <w:tc>
          <w:tcPr>
            <w:tcW w:w="1953" w:type="dxa"/>
            <w:vMerge/>
            <w:hideMark/>
          </w:tcPr>
          <w:p w14:paraId="42CA6FE8" w14:textId="77777777" w:rsidR="006575D2" w:rsidRPr="00826243" w:rsidRDefault="006575D2" w:rsidP="00AA765F">
            <w:pPr>
              <w:rPr>
                <w:b/>
                <w:bCs/>
              </w:rPr>
            </w:pPr>
          </w:p>
        </w:tc>
        <w:tc>
          <w:tcPr>
            <w:tcW w:w="1895" w:type="dxa"/>
            <w:noWrap/>
            <w:hideMark/>
          </w:tcPr>
          <w:p w14:paraId="6B33FFA7" w14:textId="77777777" w:rsidR="006575D2" w:rsidRPr="00826243" w:rsidRDefault="006575D2" w:rsidP="00AA765F">
            <w:r w:rsidRPr="00826243">
              <w:t> </w:t>
            </w:r>
          </w:p>
        </w:tc>
        <w:tc>
          <w:tcPr>
            <w:tcW w:w="1393" w:type="dxa"/>
            <w:hideMark/>
          </w:tcPr>
          <w:p w14:paraId="44E3AAD8" w14:textId="77777777" w:rsidR="006575D2" w:rsidRPr="00826243" w:rsidRDefault="006575D2" w:rsidP="00AA765F">
            <w:r w:rsidRPr="00826243">
              <w:t> </w:t>
            </w:r>
          </w:p>
        </w:tc>
        <w:tc>
          <w:tcPr>
            <w:tcW w:w="2202" w:type="dxa"/>
            <w:noWrap/>
            <w:hideMark/>
          </w:tcPr>
          <w:p w14:paraId="6D1E0000" w14:textId="77777777" w:rsidR="006575D2" w:rsidRPr="00826243" w:rsidRDefault="006575D2" w:rsidP="00AA765F">
            <w:r w:rsidRPr="00826243">
              <w:t>Other</w:t>
            </w:r>
          </w:p>
        </w:tc>
        <w:tc>
          <w:tcPr>
            <w:tcW w:w="1811" w:type="dxa"/>
            <w:noWrap/>
            <w:hideMark/>
          </w:tcPr>
          <w:p w14:paraId="32F2F08B" w14:textId="77777777" w:rsidR="006575D2" w:rsidRPr="00826243" w:rsidRDefault="006575D2" w:rsidP="00AA765F">
            <w:r w:rsidRPr="00826243">
              <w:t>11.76</w:t>
            </w:r>
          </w:p>
        </w:tc>
        <w:tc>
          <w:tcPr>
            <w:tcW w:w="4696" w:type="dxa"/>
            <w:gridSpan w:val="2"/>
            <w:vMerge/>
            <w:shd w:val="clear" w:color="auto" w:fill="D9D9D9" w:themeFill="background1" w:themeFillShade="D9"/>
            <w:noWrap/>
            <w:hideMark/>
          </w:tcPr>
          <w:p w14:paraId="611B664B" w14:textId="2DB1C0D7" w:rsidR="006575D2" w:rsidRPr="00826243" w:rsidRDefault="006575D2" w:rsidP="00AA765F"/>
        </w:tc>
      </w:tr>
      <w:tr w:rsidR="002365D4" w:rsidRPr="00826243" w14:paraId="058AA9E7" w14:textId="77777777" w:rsidTr="00AA765F">
        <w:trPr>
          <w:trHeight w:val="660"/>
        </w:trPr>
        <w:tc>
          <w:tcPr>
            <w:tcW w:w="1953" w:type="dxa"/>
            <w:vMerge w:val="restart"/>
            <w:shd w:val="clear" w:color="auto" w:fill="BFBFBF" w:themeFill="background1" w:themeFillShade="BF"/>
            <w:hideMark/>
          </w:tcPr>
          <w:p w14:paraId="1B953170" w14:textId="77777777" w:rsidR="002365D4" w:rsidRPr="00826243" w:rsidRDefault="002365D4" w:rsidP="00AA765F">
            <w:pPr>
              <w:rPr>
                <w:b/>
                <w:bCs/>
              </w:rPr>
            </w:pPr>
            <w:r w:rsidRPr="00826243">
              <w:rPr>
                <w:b/>
                <w:bCs/>
              </w:rPr>
              <w:t xml:space="preserve">Method to Group and Categorise Children's Clinical Footwear Interventions </w:t>
            </w:r>
          </w:p>
          <w:p w14:paraId="45966470" w14:textId="77777777" w:rsidR="002365D4" w:rsidRPr="00826243" w:rsidRDefault="002365D4" w:rsidP="00AA765F">
            <w:pPr>
              <w:rPr>
                <w:b/>
                <w:bCs/>
              </w:rPr>
            </w:pPr>
            <w:r w:rsidRPr="00826243">
              <w:rPr>
                <w:b/>
                <w:bCs/>
              </w:rPr>
              <w:t> </w:t>
            </w:r>
          </w:p>
          <w:p w14:paraId="3597F2DB" w14:textId="77777777" w:rsidR="002365D4" w:rsidRPr="00826243" w:rsidRDefault="002365D4" w:rsidP="00AA765F">
            <w:pPr>
              <w:rPr>
                <w:b/>
                <w:bCs/>
              </w:rPr>
            </w:pPr>
            <w:r w:rsidRPr="00826243">
              <w:rPr>
                <w:b/>
                <w:bCs/>
              </w:rPr>
              <w:t> </w:t>
            </w:r>
          </w:p>
        </w:tc>
        <w:tc>
          <w:tcPr>
            <w:tcW w:w="1895" w:type="dxa"/>
            <w:shd w:val="clear" w:color="auto" w:fill="BFBFBF" w:themeFill="background1" w:themeFillShade="BF"/>
            <w:noWrap/>
            <w:hideMark/>
          </w:tcPr>
          <w:p w14:paraId="214C910E" w14:textId="77777777" w:rsidR="002365D4" w:rsidRPr="00826243" w:rsidRDefault="002365D4" w:rsidP="00AA765F">
            <w:r w:rsidRPr="00826243">
              <w:t> </w:t>
            </w:r>
          </w:p>
        </w:tc>
        <w:tc>
          <w:tcPr>
            <w:tcW w:w="1393" w:type="dxa"/>
            <w:shd w:val="clear" w:color="auto" w:fill="BFBFBF" w:themeFill="background1" w:themeFillShade="BF"/>
            <w:hideMark/>
          </w:tcPr>
          <w:p w14:paraId="1165833B" w14:textId="77777777" w:rsidR="002365D4" w:rsidRPr="00826243" w:rsidRDefault="002365D4" w:rsidP="00AA765F">
            <w:r w:rsidRPr="00826243">
              <w:t xml:space="preserve">% Frequency of ≥Agree </w:t>
            </w:r>
          </w:p>
        </w:tc>
        <w:tc>
          <w:tcPr>
            <w:tcW w:w="2202" w:type="dxa"/>
            <w:shd w:val="clear" w:color="auto" w:fill="BFBFBF" w:themeFill="background1" w:themeFillShade="BF"/>
            <w:noWrap/>
            <w:hideMark/>
          </w:tcPr>
          <w:p w14:paraId="7E682A4C" w14:textId="77777777" w:rsidR="002365D4" w:rsidRPr="00826243" w:rsidRDefault="002365D4" w:rsidP="00AA765F">
            <w:r w:rsidRPr="00826243">
              <w:t> </w:t>
            </w:r>
          </w:p>
        </w:tc>
        <w:tc>
          <w:tcPr>
            <w:tcW w:w="1811" w:type="dxa"/>
            <w:shd w:val="clear" w:color="auto" w:fill="BFBFBF" w:themeFill="background1" w:themeFillShade="BF"/>
            <w:noWrap/>
            <w:hideMark/>
          </w:tcPr>
          <w:p w14:paraId="7D2BAAD4" w14:textId="77777777" w:rsidR="002365D4" w:rsidRPr="00826243" w:rsidRDefault="002365D4" w:rsidP="00AA765F">
            <w:r w:rsidRPr="00826243">
              <w:t>Relative % Frequency</w:t>
            </w:r>
          </w:p>
        </w:tc>
        <w:tc>
          <w:tcPr>
            <w:tcW w:w="3215" w:type="dxa"/>
            <w:shd w:val="clear" w:color="auto" w:fill="BFBFBF" w:themeFill="background1" w:themeFillShade="BF"/>
            <w:noWrap/>
            <w:hideMark/>
          </w:tcPr>
          <w:p w14:paraId="0F4585B9" w14:textId="77777777" w:rsidR="002365D4" w:rsidRPr="00826243" w:rsidRDefault="002365D4" w:rsidP="00AA765F">
            <w:r w:rsidRPr="00826243">
              <w:t> </w:t>
            </w:r>
          </w:p>
        </w:tc>
        <w:tc>
          <w:tcPr>
            <w:tcW w:w="1481" w:type="dxa"/>
            <w:shd w:val="clear" w:color="auto" w:fill="BFBFBF" w:themeFill="background1" w:themeFillShade="BF"/>
            <w:hideMark/>
          </w:tcPr>
          <w:p w14:paraId="7927C3AD" w14:textId="77777777" w:rsidR="002365D4" w:rsidRPr="00826243" w:rsidRDefault="002365D4" w:rsidP="00AA765F">
            <w:r w:rsidRPr="00826243">
              <w:t xml:space="preserve">% Frequency of ≥Agree </w:t>
            </w:r>
          </w:p>
        </w:tc>
      </w:tr>
      <w:tr w:rsidR="002365D4" w:rsidRPr="00826243" w14:paraId="525BB6DE" w14:textId="77777777" w:rsidTr="00AA765F">
        <w:trPr>
          <w:trHeight w:val="2380"/>
        </w:trPr>
        <w:tc>
          <w:tcPr>
            <w:tcW w:w="1953" w:type="dxa"/>
            <w:vMerge/>
            <w:shd w:val="clear" w:color="auto" w:fill="BFBFBF" w:themeFill="background1" w:themeFillShade="BF"/>
            <w:hideMark/>
          </w:tcPr>
          <w:p w14:paraId="33A4C5AE" w14:textId="77777777" w:rsidR="002365D4" w:rsidRPr="00826243" w:rsidRDefault="002365D4" w:rsidP="00AA765F">
            <w:pPr>
              <w:rPr>
                <w:b/>
                <w:bCs/>
              </w:rPr>
            </w:pPr>
          </w:p>
        </w:tc>
        <w:tc>
          <w:tcPr>
            <w:tcW w:w="1895" w:type="dxa"/>
            <w:vMerge w:val="restart"/>
            <w:hideMark/>
          </w:tcPr>
          <w:p w14:paraId="534077FB" w14:textId="77777777" w:rsidR="002365D4" w:rsidRPr="00826243" w:rsidRDefault="002365D4" w:rsidP="00AA765F">
            <w:r w:rsidRPr="00826243">
              <w:t>"Footwear for clinical interventions in childhood is categorised into groupings dependent on their intended therapeutic role."</w:t>
            </w:r>
          </w:p>
          <w:p w14:paraId="6B47B4DE" w14:textId="77777777" w:rsidR="002365D4" w:rsidRPr="00826243" w:rsidRDefault="002365D4" w:rsidP="00AA765F">
            <w:r w:rsidRPr="00826243">
              <w:t> </w:t>
            </w:r>
          </w:p>
          <w:p w14:paraId="38F29CF0" w14:textId="77777777" w:rsidR="002365D4" w:rsidRPr="00826243" w:rsidRDefault="002365D4" w:rsidP="00AA765F">
            <w:r w:rsidRPr="00826243">
              <w:t> </w:t>
            </w:r>
          </w:p>
        </w:tc>
        <w:tc>
          <w:tcPr>
            <w:tcW w:w="1393" w:type="dxa"/>
            <w:hideMark/>
          </w:tcPr>
          <w:p w14:paraId="4E7B796E" w14:textId="77777777" w:rsidR="002365D4" w:rsidRPr="00826243" w:rsidRDefault="002365D4" w:rsidP="00AA765F">
            <w:r w:rsidRPr="00826243">
              <w:t>72.22%</w:t>
            </w:r>
          </w:p>
        </w:tc>
        <w:tc>
          <w:tcPr>
            <w:tcW w:w="2202" w:type="dxa"/>
            <w:hideMark/>
          </w:tcPr>
          <w:p w14:paraId="71EE4D6B" w14:textId="77777777" w:rsidR="002365D4" w:rsidRPr="00826243" w:rsidRDefault="002365D4" w:rsidP="00AA765F">
            <w:r w:rsidRPr="00826243">
              <w:t>Original Round 1                                                "Footwear for clinical interventions in childhood is categorised into groupings dependent on their intended therapeutic role."</w:t>
            </w:r>
          </w:p>
        </w:tc>
        <w:tc>
          <w:tcPr>
            <w:tcW w:w="1811" w:type="dxa"/>
            <w:noWrap/>
            <w:hideMark/>
          </w:tcPr>
          <w:p w14:paraId="5E1D079E" w14:textId="77777777" w:rsidR="002365D4" w:rsidRPr="00826243" w:rsidRDefault="002365D4" w:rsidP="00AA765F">
            <w:r w:rsidRPr="00826243">
              <w:t>17.65</w:t>
            </w:r>
          </w:p>
        </w:tc>
        <w:tc>
          <w:tcPr>
            <w:tcW w:w="3215" w:type="dxa"/>
            <w:hideMark/>
          </w:tcPr>
          <w:p w14:paraId="1ABA1B15" w14:textId="77777777" w:rsidR="002365D4" w:rsidRPr="00826243" w:rsidRDefault="002365D4" w:rsidP="00AA765F">
            <w:r w:rsidRPr="00826243">
              <w:t>Modified Round 3                                                              "Footwear used as a clinical intervention in childhood should be classified by the intended outcomes of its components."</w:t>
            </w:r>
          </w:p>
        </w:tc>
        <w:tc>
          <w:tcPr>
            <w:tcW w:w="1481" w:type="dxa"/>
            <w:hideMark/>
          </w:tcPr>
          <w:p w14:paraId="70ADB092" w14:textId="77777777" w:rsidR="002365D4" w:rsidRPr="00826243" w:rsidRDefault="002365D4" w:rsidP="00AA765F">
            <w:r w:rsidRPr="00A00390">
              <w:rPr>
                <w:color w:val="FF0000"/>
              </w:rPr>
              <w:t>100%</w:t>
            </w:r>
          </w:p>
        </w:tc>
      </w:tr>
      <w:tr w:rsidR="002365D4" w:rsidRPr="00826243" w14:paraId="48248813" w14:textId="77777777" w:rsidTr="00AA765F">
        <w:trPr>
          <w:trHeight w:val="1700"/>
        </w:trPr>
        <w:tc>
          <w:tcPr>
            <w:tcW w:w="1953" w:type="dxa"/>
            <w:vMerge/>
            <w:shd w:val="clear" w:color="auto" w:fill="BFBFBF" w:themeFill="background1" w:themeFillShade="BF"/>
            <w:hideMark/>
          </w:tcPr>
          <w:p w14:paraId="238336CC" w14:textId="77777777" w:rsidR="002365D4" w:rsidRPr="00826243" w:rsidRDefault="002365D4" w:rsidP="00AA765F">
            <w:pPr>
              <w:rPr>
                <w:b/>
                <w:bCs/>
              </w:rPr>
            </w:pPr>
          </w:p>
        </w:tc>
        <w:tc>
          <w:tcPr>
            <w:tcW w:w="1895" w:type="dxa"/>
            <w:vMerge/>
            <w:noWrap/>
            <w:hideMark/>
          </w:tcPr>
          <w:p w14:paraId="7BD9E2E8" w14:textId="77777777" w:rsidR="002365D4" w:rsidRPr="00826243" w:rsidRDefault="002365D4" w:rsidP="00AA765F"/>
        </w:tc>
        <w:tc>
          <w:tcPr>
            <w:tcW w:w="1393" w:type="dxa"/>
            <w:hideMark/>
          </w:tcPr>
          <w:p w14:paraId="70E2E453" w14:textId="77777777" w:rsidR="002365D4" w:rsidRPr="00826243" w:rsidRDefault="002365D4" w:rsidP="00AA765F"/>
        </w:tc>
        <w:tc>
          <w:tcPr>
            <w:tcW w:w="2202" w:type="dxa"/>
            <w:hideMark/>
          </w:tcPr>
          <w:p w14:paraId="4B5E42B5" w14:textId="77777777" w:rsidR="002365D4" w:rsidRPr="00826243" w:rsidRDefault="002365D4" w:rsidP="00AA765F">
            <w:r w:rsidRPr="00826243">
              <w:t>Modified Round 2                                            "Footwear used as a clinical intervention in childhood should be classified via the intended therapeutic outcomes of its components."</w:t>
            </w:r>
          </w:p>
        </w:tc>
        <w:tc>
          <w:tcPr>
            <w:tcW w:w="1811" w:type="dxa"/>
            <w:noWrap/>
            <w:hideMark/>
          </w:tcPr>
          <w:p w14:paraId="7A31EBA6" w14:textId="77777777" w:rsidR="002365D4" w:rsidRPr="00826243" w:rsidRDefault="002365D4" w:rsidP="00AA765F">
            <w:r w:rsidRPr="00826243">
              <w:t>70.59</w:t>
            </w:r>
          </w:p>
        </w:tc>
        <w:tc>
          <w:tcPr>
            <w:tcW w:w="3215" w:type="dxa"/>
            <w:noWrap/>
            <w:hideMark/>
          </w:tcPr>
          <w:p w14:paraId="682A2D99" w14:textId="77777777" w:rsidR="002365D4" w:rsidRPr="00826243" w:rsidRDefault="002365D4" w:rsidP="00AA765F">
            <w:r w:rsidRPr="00826243">
              <w:t> </w:t>
            </w:r>
          </w:p>
        </w:tc>
        <w:tc>
          <w:tcPr>
            <w:tcW w:w="1481" w:type="dxa"/>
            <w:noWrap/>
            <w:hideMark/>
          </w:tcPr>
          <w:p w14:paraId="35242ECF" w14:textId="77777777" w:rsidR="002365D4" w:rsidRPr="00826243" w:rsidRDefault="002365D4" w:rsidP="00AA765F"/>
        </w:tc>
      </w:tr>
      <w:tr w:rsidR="002365D4" w:rsidRPr="00826243" w14:paraId="3A7FA4B1" w14:textId="77777777" w:rsidTr="00AA765F">
        <w:trPr>
          <w:trHeight w:val="340"/>
        </w:trPr>
        <w:tc>
          <w:tcPr>
            <w:tcW w:w="1953" w:type="dxa"/>
            <w:vMerge/>
            <w:shd w:val="clear" w:color="auto" w:fill="BFBFBF" w:themeFill="background1" w:themeFillShade="BF"/>
            <w:hideMark/>
          </w:tcPr>
          <w:p w14:paraId="3C8528AE" w14:textId="77777777" w:rsidR="002365D4" w:rsidRPr="00826243" w:rsidRDefault="002365D4" w:rsidP="00AA765F">
            <w:pPr>
              <w:rPr>
                <w:b/>
                <w:bCs/>
              </w:rPr>
            </w:pPr>
          </w:p>
        </w:tc>
        <w:tc>
          <w:tcPr>
            <w:tcW w:w="1895" w:type="dxa"/>
            <w:vMerge/>
            <w:noWrap/>
            <w:hideMark/>
          </w:tcPr>
          <w:p w14:paraId="5B7664A4" w14:textId="77777777" w:rsidR="002365D4" w:rsidRPr="00826243" w:rsidRDefault="002365D4" w:rsidP="00AA765F"/>
        </w:tc>
        <w:tc>
          <w:tcPr>
            <w:tcW w:w="1393" w:type="dxa"/>
            <w:hideMark/>
          </w:tcPr>
          <w:p w14:paraId="67FFC1B7" w14:textId="77777777" w:rsidR="002365D4" w:rsidRPr="00826243" w:rsidRDefault="002365D4" w:rsidP="00AA765F">
            <w:r w:rsidRPr="00826243">
              <w:t> </w:t>
            </w:r>
          </w:p>
        </w:tc>
        <w:tc>
          <w:tcPr>
            <w:tcW w:w="2202" w:type="dxa"/>
            <w:noWrap/>
            <w:hideMark/>
          </w:tcPr>
          <w:p w14:paraId="59B77706" w14:textId="77777777" w:rsidR="002365D4" w:rsidRPr="00826243" w:rsidRDefault="002365D4" w:rsidP="00AA765F">
            <w:r w:rsidRPr="00826243">
              <w:t>Other</w:t>
            </w:r>
          </w:p>
        </w:tc>
        <w:tc>
          <w:tcPr>
            <w:tcW w:w="1811" w:type="dxa"/>
            <w:noWrap/>
            <w:hideMark/>
          </w:tcPr>
          <w:p w14:paraId="6E5E1072" w14:textId="77777777" w:rsidR="002365D4" w:rsidRPr="00826243" w:rsidRDefault="002365D4" w:rsidP="00AA765F">
            <w:r w:rsidRPr="00826243">
              <w:t>11.76</w:t>
            </w:r>
          </w:p>
        </w:tc>
        <w:tc>
          <w:tcPr>
            <w:tcW w:w="3215" w:type="dxa"/>
            <w:noWrap/>
            <w:hideMark/>
          </w:tcPr>
          <w:p w14:paraId="29A9DB81" w14:textId="77777777" w:rsidR="002365D4" w:rsidRPr="00826243" w:rsidRDefault="002365D4" w:rsidP="00AA765F">
            <w:r w:rsidRPr="00826243">
              <w:t> </w:t>
            </w:r>
          </w:p>
        </w:tc>
        <w:tc>
          <w:tcPr>
            <w:tcW w:w="1481" w:type="dxa"/>
            <w:noWrap/>
            <w:hideMark/>
          </w:tcPr>
          <w:p w14:paraId="7456A187" w14:textId="77777777" w:rsidR="002365D4" w:rsidRPr="00826243" w:rsidRDefault="002365D4" w:rsidP="00AA765F">
            <w:r w:rsidRPr="00826243">
              <w:t> </w:t>
            </w:r>
          </w:p>
        </w:tc>
      </w:tr>
      <w:tr w:rsidR="002365D4" w:rsidRPr="00826243" w14:paraId="567806F3" w14:textId="77777777" w:rsidTr="00AA765F">
        <w:trPr>
          <w:trHeight w:val="700"/>
        </w:trPr>
        <w:tc>
          <w:tcPr>
            <w:tcW w:w="1953" w:type="dxa"/>
            <w:vMerge w:val="restart"/>
            <w:shd w:val="clear" w:color="auto" w:fill="D9D9D9" w:themeFill="background1" w:themeFillShade="D9"/>
            <w:hideMark/>
          </w:tcPr>
          <w:p w14:paraId="4DDDDC76" w14:textId="77777777" w:rsidR="002365D4" w:rsidRPr="00826243" w:rsidRDefault="002365D4" w:rsidP="00AA765F">
            <w:pPr>
              <w:rPr>
                <w:b/>
                <w:bCs/>
              </w:rPr>
            </w:pPr>
            <w:r w:rsidRPr="00826243">
              <w:rPr>
                <w:b/>
                <w:bCs/>
              </w:rPr>
              <w:t>Grouping and Definition "Corrective Footwear"</w:t>
            </w:r>
          </w:p>
          <w:p w14:paraId="535F839E" w14:textId="77777777" w:rsidR="002365D4" w:rsidRPr="00826243" w:rsidRDefault="002365D4" w:rsidP="00AA765F">
            <w:pPr>
              <w:rPr>
                <w:b/>
                <w:bCs/>
              </w:rPr>
            </w:pPr>
            <w:r w:rsidRPr="00826243">
              <w:rPr>
                <w:b/>
                <w:bCs/>
              </w:rPr>
              <w:t> </w:t>
            </w:r>
          </w:p>
          <w:p w14:paraId="12491BB1" w14:textId="77777777" w:rsidR="002365D4" w:rsidRPr="00826243" w:rsidRDefault="002365D4" w:rsidP="00AA765F">
            <w:pPr>
              <w:rPr>
                <w:b/>
                <w:bCs/>
              </w:rPr>
            </w:pPr>
            <w:r w:rsidRPr="00826243">
              <w:rPr>
                <w:b/>
                <w:bCs/>
              </w:rPr>
              <w:t> </w:t>
            </w:r>
          </w:p>
        </w:tc>
        <w:tc>
          <w:tcPr>
            <w:tcW w:w="1895" w:type="dxa"/>
            <w:shd w:val="clear" w:color="auto" w:fill="D9D9D9" w:themeFill="background1" w:themeFillShade="D9"/>
            <w:noWrap/>
            <w:hideMark/>
          </w:tcPr>
          <w:p w14:paraId="19B8203B" w14:textId="77777777" w:rsidR="002365D4" w:rsidRPr="00826243" w:rsidRDefault="002365D4" w:rsidP="00AA765F">
            <w:r w:rsidRPr="00826243">
              <w:t> </w:t>
            </w:r>
          </w:p>
        </w:tc>
        <w:tc>
          <w:tcPr>
            <w:tcW w:w="1393" w:type="dxa"/>
            <w:shd w:val="clear" w:color="auto" w:fill="D9D9D9" w:themeFill="background1" w:themeFillShade="D9"/>
            <w:hideMark/>
          </w:tcPr>
          <w:p w14:paraId="47B9437C" w14:textId="77777777" w:rsidR="002365D4" w:rsidRPr="00826243" w:rsidRDefault="002365D4" w:rsidP="00AA765F">
            <w:r w:rsidRPr="00826243">
              <w:t xml:space="preserve">% Frequency of ≥Agree </w:t>
            </w:r>
          </w:p>
        </w:tc>
        <w:tc>
          <w:tcPr>
            <w:tcW w:w="2202" w:type="dxa"/>
            <w:shd w:val="clear" w:color="auto" w:fill="D9D9D9" w:themeFill="background1" w:themeFillShade="D9"/>
            <w:noWrap/>
            <w:hideMark/>
          </w:tcPr>
          <w:p w14:paraId="295ED3E6" w14:textId="77777777" w:rsidR="002365D4" w:rsidRPr="00826243" w:rsidRDefault="002365D4" w:rsidP="00AA765F">
            <w:r w:rsidRPr="00826243">
              <w:t> </w:t>
            </w:r>
          </w:p>
        </w:tc>
        <w:tc>
          <w:tcPr>
            <w:tcW w:w="1811" w:type="dxa"/>
            <w:shd w:val="clear" w:color="auto" w:fill="D9D9D9" w:themeFill="background1" w:themeFillShade="D9"/>
            <w:noWrap/>
            <w:hideMark/>
          </w:tcPr>
          <w:p w14:paraId="35F3EEF4" w14:textId="77777777" w:rsidR="002365D4" w:rsidRPr="00826243" w:rsidRDefault="002365D4" w:rsidP="00AA765F">
            <w:r w:rsidRPr="00826243">
              <w:t>Relative % Frequency</w:t>
            </w:r>
          </w:p>
        </w:tc>
        <w:tc>
          <w:tcPr>
            <w:tcW w:w="4696" w:type="dxa"/>
            <w:gridSpan w:val="2"/>
            <w:shd w:val="clear" w:color="auto" w:fill="D9D9D9" w:themeFill="background1" w:themeFillShade="D9"/>
            <w:hideMark/>
          </w:tcPr>
          <w:p w14:paraId="6A22DCA8" w14:textId="19B02EA2" w:rsidR="002365D4" w:rsidRPr="00826243" w:rsidRDefault="002365D4" w:rsidP="00AA765F">
            <w:pPr>
              <w:rPr>
                <w:b/>
                <w:bCs/>
              </w:rPr>
            </w:pPr>
            <w:r w:rsidRPr="00826243">
              <w:rPr>
                <w:b/>
                <w:bCs/>
              </w:rPr>
              <w:t xml:space="preserve">Although Consensus reached in Round 2 a </w:t>
            </w:r>
            <w:r w:rsidR="001C13A0" w:rsidRPr="00826243">
              <w:rPr>
                <w:b/>
                <w:bCs/>
              </w:rPr>
              <w:t>number of</w:t>
            </w:r>
            <w:r w:rsidRPr="00826243">
              <w:rPr>
                <w:b/>
                <w:bCs/>
              </w:rPr>
              <w:t xml:space="preserve"> panellist</w:t>
            </w:r>
            <w:r>
              <w:rPr>
                <w:b/>
                <w:bCs/>
              </w:rPr>
              <w:t>s</w:t>
            </w:r>
            <w:r w:rsidRPr="00826243">
              <w:rPr>
                <w:b/>
                <w:bCs/>
              </w:rPr>
              <w:t xml:space="preserve"> requested addendum to the statement</w:t>
            </w:r>
          </w:p>
        </w:tc>
      </w:tr>
      <w:tr w:rsidR="002365D4" w:rsidRPr="00826243" w14:paraId="76311C5B" w14:textId="77777777" w:rsidTr="00AA765F">
        <w:trPr>
          <w:trHeight w:val="2720"/>
        </w:trPr>
        <w:tc>
          <w:tcPr>
            <w:tcW w:w="1953" w:type="dxa"/>
            <w:vMerge/>
            <w:shd w:val="clear" w:color="auto" w:fill="D9D9D9" w:themeFill="background1" w:themeFillShade="D9"/>
            <w:hideMark/>
          </w:tcPr>
          <w:p w14:paraId="55AF8406" w14:textId="77777777" w:rsidR="002365D4" w:rsidRPr="00826243" w:rsidRDefault="002365D4" w:rsidP="00AA765F">
            <w:pPr>
              <w:rPr>
                <w:b/>
                <w:bCs/>
              </w:rPr>
            </w:pPr>
          </w:p>
        </w:tc>
        <w:tc>
          <w:tcPr>
            <w:tcW w:w="1895" w:type="dxa"/>
            <w:hideMark/>
          </w:tcPr>
          <w:p w14:paraId="4968BBA9" w14:textId="77777777" w:rsidR="002365D4" w:rsidRPr="00826243" w:rsidRDefault="002365D4" w:rsidP="00AA765F">
            <w:r w:rsidRPr="00826243">
              <w:t>"Corrective footwear is children’s therapeutic footwear that is designed to bring about the correction of congenital skeletal lower limb alignment."</w:t>
            </w:r>
          </w:p>
        </w:tc>
        <w:tc>
          <w:tcPr>
            <w:tcW w:w="1393" w:type="dxa"/>
            <w:hideMark/>
          </w:tcPr>
          <w:p w14:paraId="51F4284C" w14:textId="77777777" w:rsidR="002365D4" w:rsidRPr="00826243" w:rsidRDefault="002365D4" w:rsidP="00AA765F">
            <w:r w:rsidRPr="00826243">
              <w:t>44.44%</w:t>
            </w:r>
          </w:p>
        </w:tc>
        <w:tc>
          <w:tcPr>
            <w:tcW w:w="2202" w:type="dxa"/>
            <w:hideMark/>
          </w:tcPr>
          <w:p w14:paraId="1EBAC6A6" w14:textId="77777777" w:rsidR="002365D4" w:rsidRPr="00826243" w:rsidRDefault="002365D4" w:rsidP="00AA765F">
            <w:r w:rsidRPr="00826243">
              <w:t>Original Round 1                                                "Corrective footwear is children’s therapeutic footwear that is designed to bring about the correction of congenital skeletal lower limb alignment."</w:t>
            </w:r>
          </w:p>
        </w:tc>
        <w:tc>
          <w:tcPr>
            <w:tcW w:w="1811" w:type="dxa"/>
            <w:noWrap/>
            <w:hideMark/>
          </w:tcPr>
          <w:p w14:paraId="7E639C60" w14:textId="77777777" w:rsidR="002365D4" w:rsidRPr="00826243" w:rsidRDefault="002365D4" w:rsidP="00AA765F">
            <w:r w:rsidRPr="00826243">
              <w:t>0</w:t>
            </w:r>
          </w:p>
        </w:tc>
        <w:tc>
          <w:tcPr>
            <w:tcW w:w="3215" w:type="dxa"/>
            <w:hideMark/>
          </w:tcPr>
          <w:p w14:paraId="4E73196B" w14:textId="77777777" w:rsidR="002365D4" w:rsidRPr="00826243" w:rsidRDefault="002365D4" w:rsidP="00AA765F">
            <w:r w:rsidRPr="00826243">
              <w:t xml:space="preserve">Modified Round 3                                                 "Corrective footwear is footwear that is designed or adapted to support correction of congenital or acquired foot and ankle deformity in children. This may be secondary to a primary corrective measure such as serial casting or surgery." </w:t>
            </w:r>
          </w:p>
        </w:tc>
        <w:tc>
          <w:tcPr>
            <w:tcW w:w="1481" w:type="dxa"/>
            <w:hideMark/>
          </w:tcPr>
          <w:p w14:paraId="30A2F22B" w14:textId="77777777" w:rsidR="002365D4" w:rsidRPr="00826243" w:rsidRDefault="002365D4" w:rsidP="00AA765F">
            <w:r w:rsidRPr="00826243">
              <w:t>Relative % Frequency</w:t>
            </w:r>
          </w:p>
        </w:tc>
      </w:tr>
      <w:tr w:rsidR="002365D4" w:rsidRPr="00826243" w14:paraId="41A5DD77" w14:textId="77777777" w:rsidTr="00AA765F">
        <w:trPr>
          <w:trHeight w:val="2200"/>
        </w:trPr>
        <w:tc>
          <w:tcPr>
            <w:tcW w:w="1953" w:type="dxa"/>
            <w:vMerge/>
            <w:hideMark/>
          </w:tcPr>
          <w:p w14:paraId="5519CCDD" w14:textId="77777777" w:rsidR="002365D4" w:rsidRPr="00826243" w:rsidRDefault="002365D4" w:rsidP="00AA765F">
            <w:pPr>
              <w:rPr>
                <w:b/>
                <w:bCs/>
              </w:rPr>
            </w:pPr>
          </w:p>
        </w:tc>
        <w:tc>
          <w:tcPr>
            <w:tcW w:w="1895" w:type="dxa"/>
            <w:noWrap/>
            <w:hideMark/>
          </w:tcPr>
          <w:p w14:paraId="59D51339" w14:textId="77777777" w:rsidR="002365D4" w:rsidRPr="00826243" w:rsidRDefault="002365D4" w:rsidP="00AA765F">
            <w:r w:rsidRPr="00826243">
              <w:t> </w:t>
            </w:r>
          </w:p>
        </w:tc>
        <w:tc>
          <w:tcPr>
            <w:tcW w:w="1393" w:type="dxa"/>
            <w:noWrap/>
            <w:hideMark/>
          </w:tcPr>
          <w:p w14:paraId="5E4F62D9" w14:textId="77777777" w:rsidR="002365D4" w:rsidRPr="00826243" w:rsidRDefault="002365D4" w:rsidP="00AA765F"/>
        </w:tc>
        <w:tc>
          <w:tcPr>
            <w:tcW w:w="2202" w:type="dxa"/>
            <w:hideMark/>
          </w:tcPr>
          <w:p w14:paraId="26900350" w14:textId="77777777" w:rsidR="002365D4" w:rsidRPr="00826243" w:rsidRDefault="002365D4" w:rsidP="00AA765F">
            <w:r w:rsidRPr="00826243">
              <w:t>Modified Round 2                                              "Corrective footwear is children's therapeutic footwear that is designed or adapted to support correction of congenital or acquired foot and ankle deformity in children."</w:t>
            </w:r>
          </w:p>
        </w:tc>
        <w:tc>
          <w:tcPr>
            <w:tcW w:w="1811" w:type="dxa"/>
            <w:noWrap/>
            <w:hideMark/>
          </w:tcPr>
          <w:p w14:paraId="7DDBDDCA" w14:textId="77777777" w:rsidR="002365D4" w:rsidRPr="00826243" w:rsidRDefault="002365D4" w:rsidP="00AA765F">
            <w:r w:rsidRPr="00B1385B">
              <w:rPr>
                <w:color w:val="FF0000"/>
              </w:rPr>
              <w:t>82.35</w:t>
            </w:r>
          </w:p>
        </w:tc>
        <w:tc>
          <w:tcPr>
            <w:tcW w:w="3215" w:type="dxa"/>
            <w:noWrap/>
            <w:hideMark/>
          </w:tcPr>
          <w:p w14:paraId="76D88464" w14:textId="77777777" w:rsidR="002365D4" w:rsidRPr="00826243" w:rsidRDefault="002365D4" w:rsidP="00AA765F">
            <w:r w:rsidRPr="00826243">
              <w:t>Yes:    I agree to Round 3 Modified Statement</w:t>
            </w:r>
          </w:p>
        </w:tc>
        <w:tc>
          <w:tcPr>
            <w:tcW w:w="1481" w:type="dxa"/>
            <w:noWrap/>
            <w:hideMark/>
          </w:tcPr>
          <w:p w14:paraId="6B5BF3D3" w14:textId="77777777" w:rsidR="002365D4" w:rsidRPr="00826243" w:rsidRDefault="002365D4" w:rsidP="00AA765F">
            <w:r w:rsidRPr="00B1385B">
              <w:rPr>
                <w:color w:val="FF0000"/>
              </w:rPr>
              <w:t>100</w:t>
            </w:r>
          </w:p>
        </w:tc>
      </w:tr>
      <w:tr w:rsidR="002365D4" w:rsidRPr="00826243" w14:paraId="41DF3EB9" w14:textId="77777777" w:rsidTr="00AA765F">
        <w:trPr>
          <w:trHeight w:val="340"/>
        </w:trPr>
        <w:tc>
          <w:tcPr>
            <w:tcW w:w="1953" w:type="dxa"/>
            <w:vMerge/>
            <w:hideMark/>
          </w:tcPr>
          <w:p w14:paraId="132DE2CB" w14:textId="77777777" w:rsidR="002365D4" w:rsidRPr="00826243" w:rsidRDefault="002365D4" w:rsidP="00AA765F">
            <w:pPr>
              <w:rPr>
                <w:b/>
                <w:bCs/>
              </w:rPr>
            </w:pPr>
          </w:p>
        </w:tc>
        <w:tc>
          <w:tcPr>
            <w:tcW w:w="1895" w:type="dxa"/>
            <w:noWrap/>
            <w:hideMark/>
          </w:tcPr>
          <w:p w14:paraId="626240F0" w14:textId="77777777" w:rsidR="002365D4" w:rsidRPr="00826243" w:rsidRDefault="002365D4" w:rsidP="00AA765F">
            <w:r w:rsidRPr="00826243">
              <w:t> </w:t>
            </w:r>
          </w:p>
        </w:tc>
        <w:tc>
          <w:tcPr>
            <w:tcW w:w="1393" w:type="dxa"/>
            <w:noWrap/>
            <w:hideMark/>
          </w:tcPr>
          <w:p w14:paraId="6E62240E" w14:textId="77777777" w:rsidR="002365D4" w:rsidRPr="00826243" w:rsidRDefault="002365D4" w:rsidP="00AA765F">
            <w:r w:rsidRPr="00826243">
              <w:t> </w:t>
            </w:r>
          </w:p>
        </w:tc>
        <w:tc>
          <w:tcPr>
            <w:tcW w:w="2202" w:type="dxa"/>
            <w:noWrap/>
            <w:hideMark/>
          </w:tcPr>
          <w:p w14:paraId="460E2A5E" w14:textId="77777777" w:rsidR="002365D4" w:rsidRPr="00826243" w:rsidRDefault="002365D4" w:rsidP="00AA765F">
            <w:r w:rsidRPr="00826243">
              <w:t>Other</w:t>
            </w:r>
          </w:p>
        </w:tc>
        <w:tc>
          <w:tcPr>
            <w:tcW w:w="1811" w:type="dxa"/>
            <w:noWrap/>
            <w:hideMark/>
          </w:tcPr>
          <w:p w14:paraId="287C269A" w14:textId="77777777" w:rsidR="002365D4" w:rsidRPr="00826243" w:rsidRDefault="002365D4" w:rsidP="00AA765F">
            <w:r w:rsidRPr="00826243">
              <w:t>17.65</w:t>
            </w:r>
          </w:p>
        </w:tc>
        <w:tc>
          <w:tcPr>
            <w:tcW w:w="3215" w:type="dxa"/>
            <w:noWrap/>
            <w:hideMark/>
          </w:tcPr>
          <w:p w14:paraId="3DE19C3D" w14:textId="77777777" w:rsidR="002365D4" w:rsidRPr="00826243" w:rsidRDefault="002365D4" w:rsidP="00AA765F">
            <w:r w:rsidRPr="00826243">
              <w:t>No: I don't agree to Round 3 Modified Statement</w:t>
            </w:r>
          </w:p>
        </w:tc>
        <w:tc>
          <w:tcPr>
            <w:tcW w:w="1481" w:type="dxa"/>
            <w:noWrap/>
            <w:hideMark/>
          </w:tcPr>
          <w:p w14:paraId="1333B624" w14:textId="77777777" w:rsidR="002365D4" w:rsidRPr="00826243" w:rsidRDefault="002365D4" w:rsidP="00AA765F">
            <w:r w:rsidRPr="00826243">
              <w:t>0</w:t>
            </w:r>
          </w:p>
        </w:tc>
      </w:tr>
      <w:tr w:rsidR="006575D2" w:rsidRPr="00826243" w14:paraId="5FC7321E" w14:textId="77777777" w:rsidTr="00AA765F">
        <w:trPr>
          <w:trHeight w:val="720"/>
        </w:trPr>
        <w:tc>
          <w:tcPr>
            <w:tcW w:w="1953" w:type="dxa"/>
            <w:vMerge w:val="restart"/>
            <w:shd w:val="clear" w:color="auto" w:fill="BFBFBF" w:themeFill="background1" w:themeFillShade="BF"/>
            <w:hideMark/>
          </w:tcPr>
          <w:p w14:paraId="2C76092A" w14:textId="77777777" w:rsidR="006575D2" w:rsidRPr="00826243" w:rsidRDefault="006575D2" w:rsidP="00AA765F">
            <w:pPr>
              <w:rPr>
                <w:b/>
                <w:bCs/>
              </w:rPr>
            </w:pPr>
            <w:r w:rsidRPr="00826243">
              <w:rPr>
                <w:b/>
                <w:bCs/>
              </w:rPr>
              <w:t>Grouping and Definition of "Accommodative Footwear"</w:t>
            </w:r>
          </w:p>
          <w:p w14:paraId="474A4E73" w14:textId="77777777" w:rsidR="006575D2" w:rsidRPr="00826243" w:rsidRDefault="006575D2" w:rsidP="00AA765F">
            <w:pPr>
              <w:rPr>
                <w:b/>
                <w:bCs/>
              </w:rPr>
            </w:pPr>
            <w:r w:rsidRPr="00826243">
              <w:rPr>
                <w:b/>
                <w:bCs/>
              </w:rPr>
              <w:t> </w:t>
            </w:r>
          </w:p>
          <w:p w14:paraId="08B0627B" w14:textId="77777777" w:rsidR="006575D2" w:rsidRPr="00826243" w:rsidRDefault="006575D2" w:rsidP="00AA765F">
            <w:pPr>
              <w:rPr>
                <w:b/>
                <w:bCs/>
              </w:rPr>
            </w:pPr>
            <w:r w:rsidRPr="00826243">
              <w:rPr>
                <w:b/>
                <w:bCs/>
              </w:rPr>
              <w:t> </w:t>
            </w:r>
          </w:p>
        </w:tc>
        <w:tc>
          <w:tcPr>
            <w:tcW w:w="1895" w:type="dxa"/>
            <w:shd w:val="clear" w:color="auto" w:fill="BFBFBF" w:themeFill="background1" w:themeFillShade="BF"/>
            <w:noWrap/>
            <w:hideMark/>
          </w:tcPr>
          <w:p w14:paraId="71BEADD8" w14:textId="77777777" w:rsidR="006575D2" w:rsidRPr="00826243" w:rsidRDefault="006575D2" w:rsidP="00AA765F">
            <w:r w:rsidRPr="00826243">
              <w:t> </w:t>
            </w:r>
          </w:p>
        </w:tc>
        <w:tc>
          <w:tcPr>
            <w:tcW w:w="1393" w:type="dxa"/>
            <w:shd w:val="clear" w:color="auto" w:fill="BFBFBF" w:themeFill="background1" w:themeFillShade="BF"/>
            <w:hideMark/>
          </w:tcPr>
          <w:p w14:paraId="3B203B45" w14:textId="77777777" w:rsidR="006575D2" w:rsidRPr="00826243" w:rsidRDefault="006575D2" w:rsidP="00AA765F">
            <w:r w:rsidRPr="00826243">
              <w:t xml:space="preserve">% Frequency of ≥Agree </w:t>
            </w:r>
          </w:p>
        </w:tc>
        <w:tc>
          <w:tcPr>
            <w:tcW w:w="2202" w:type="dxa"/>
            <w:shd w:val="clear" w:color="auto" w:fill="BFBFBF" w:themeFill="background1" w:themeFillShade="BF"/>
            <w:noWrap/>
            <w:hideMark/>
          </w:tcPr>
          <w:p w14:paraId="5E8E8D06" w14:textId="77777777" w:rsidR="006575D2" w:rsidRPr="00826243" w:rsidRDefault="006575D2" w:rsidP="00AA765F">
            <w:r w:rsidRPr="00826243">
              <w:t> </w:t>
            </w:r>
          </w:p>
        </w:tc>
        <w:tc>
          <w:tcPr>
            <w:tcW w:w="1811" w:type="dxa"/>
            <w:shd w:val="clear" w:color="auto" w:fill="BFBFBF" w:themeFill="background1" w:themeFillShade="BF"/>
            <w:noWrap/>
            <w:hideMark/>
          </w:tcPr>
          <w:p w14:paraId="1DC4F98C" w14:textId="77777777" w:rsidR="006575D2" w:rsidRPr="00826243" w:rsidRDefault="006575D2" w:rsidP="00AA765F">
            <w:r w:rsidRPr="00826243">
              <w:t>Relative % Frequency</w:t>
            </w:r>
          </w:p>
        </w:tc>
        <w:tc>
          <w:tcPr>
            <w:tcW w:w="4696" w:type="dxa"/>
            <w:gridSpan w:val="2"/>
            <w:vMerge w:val="restart"/>
            <w:shd w:val="clear" w:color="auto" w:fill="BFBFBF" w:themeFill="background1" w:themeFillShade="BF"/>
            <w:noWrap/>
            <w:hideMark/>
          </w:tcPr>
          <w:p w14:paraId="2CCCE280" w14:textId="77777777" w:rsidR="00840F9B" w:rsidRDefault="00840F9B" w:rsidP="00AA765F"/>
          <w:p w14:paraId="08FCA80A" w14:textId="473F3C81" w:rsidR="006575D2" w:rsidRPr="00826243" w:rsidRDefault="006575D2" w:rsidP="00E94441">
            <w:r w:rsidRPr="00826243">
              <w:t>  </w:t>
            </w:r>
          </w:p>
        </w:tc>
      </w:tr>
      <w:tr w:rsidR="006575D2" w:rsidRPr="00826243" w14:paraId="00138618" w14:textId="77777777" w:rsidTr="00AA765F">
        <w:trPr>
          <w:trHeight w:val="3240"/>
        </w:trPr>
        <w:tc>
          <w:tcPr>
            <w:tcW w:w="1953" w:type="dxa"/>
            <w:vMerge/>
            <w:shd w:val="clear" w:color="auto" w:fill="BFBFBF" w:themeFill="background1" w:themeFillShade="BF"/>
            <w:hideMark/>
          </w:tcPr>
          <w:p w14:paraId="77DA825C" w14:textId="77777777" w:rsidR="006575D2" w:rsidRPr="00826243" w:rsidRDefault="006575D2" w:rsidP="00AA765F">
            <w:pPr>
              <w:rPr>
                <w:b/>
                <w:bCs/>
              </w:rPr>
            </w:pPr>
          </w:p>
        </w:tc>
        <w:tc>
          <w:tcPr>
            <w:tcW w:w="1895" w:type="dxa"/>
            <w:hideMark/>
          </w:tcPr>
          <w:p w14:paraId="14C7FEFB" w14:textId="77777777" w:rsidR="006575D2" w:rsidRPr="00826243" w:rsidRDefault="006575D2" w:rsidP="00AA765F">
            <w:r w:rsidRPr="00826243">
              <w:t>"Accommodative footwear is children’s therapeutic footwear that is designed (modular or bespoke) to reduce compression, and shearing stresses on children’s foot deformities through dimensional matching of footwear upper, insole, and sole to that of the child’s foot."</w:t>
            </w:r>
          </w:p>
        </w:tc>
        <w:tc>
          <w:tcPr>
            <w:tcW w:w="1393" w:type="dxa"/>
            <w:hideMark/>
          </w:tcPr>
          <w:p w14:paraId="578DAAE4" w14:textId="77777777" w:rsidR="006575D2" w:rsidRPr="00826243" w:rsidRDefault="006575D2" w:rsidP="00AA765F">
            <w:r w:rsidRPr="00826243">
              <w:t>72.22%</w:t>
            </w:r>
          </w:p>
        </w:tc>
        <w:tc>
          <w:tcPr>
            <w:tcW w:w="2202" w:type="dxa"/>
            <w:hideMark/>
          </w:tcPr>
          <w:p w14:paraId="70E1C025" w14:textId="77777777" w:rsidR="006575D2" w:rsidRPr="00826243" w:rsidRDefault="006575D2" w:rsidP="00AA765F">
            <w:r w:rsidRPr="00826243">
              <w:t>Original Round 1                                                            "Accommodative footwear is children’s therapeutic footwear that is designed (modular or bespoke) to reduce compression, and shearing stresses on children’s foot deformities through dimensional matching of footwear upper, insole, and sole to that of the child’s foot."</w:t>
            </w:r>
          </w:p>
        </w:tc>
        <w:tc>
          <w:tcPr>
            <w:tcW w:w="1811" w:type="dxa"/>
            <w:noWrap/>
            <w:hideMark/>
          </w:tcPr>
          <w:p w14:paraId="1F954B0C" w14:textId="77777777" w:rsidR="006575D2" w:rsidRPr="00826243" w:rsidRDefault="006575D2" w:rsidP="00AA765F">
            <w:r w:rsidRPr="00826243">
              <w:t>11.76</w:t>
            </w:r>
          </w:p>
        </w:tc>
        <w:tc>
          <w:tcPr>
            <w:tcW w:w="4696" w:type="dxa"/>
            <w:gridSpan w:val="2"/>
            <w:vMerge/>
            <w:shd w:val="clear" w:color="auto" w:fill="BFBFBF" w:themeFill="background1" w:themeFillShade="BF"/>
            <w:noWrap/>
            <w:hideMark/>
          </w:tcPr>
          <w:p w14:paraId="11D0532C" w14:textId="4B027483" w:rsidR="006575D2" w:rsidRPr="00826243" w:rsidRDefault="006575D2" w:rsidP="00AA765F"/>
        </w:tc>
      </w:tr>
      <w:tr w:rsidR="006575D2" w:rsidRPr="00826243" w14:paraId="4D84C846" w14:textId="77777777" w:rsidTr="00AA765F">
        <w:trPr>
          <w:trHeight w:val="2040"/>
        </w:trPr>
        <w:tc>
          <w:tcPr>
            <w:tcW w:w="1953" w:type="dxa"/>
            <w:vMerge/>
            <w:shd w:val="clear" w:color="auto" w:fill="BFBFBF" w:themeFill="background1" w:themeFillShade="BF"/>
            <w:hideMark/>
          </w:tcPr>
          <w:p w14:paraId="080C08A9" w14:textId="77777777" w:rsidR="006575D2" w:rsidRPr="00826243" w:rsidRDefault="006575D2" w:rsidP="00AA765F">
            <w:pPr>
              <w:rPr>
                <w:b/>
                <w:bCs/>
              </w:rPr>
            </w:pPr>
          </w:p>
        </w:tc>
        <w:tc>
          <w:tcPr>
            <w:tcW w:w="1895" w:type="dxa"/>
            <w:vMerge w:val="restart"/>
            <w:hideMark/>
          </w:tcPr>
          <w:p w14:paraId="50B4E8E0" w14:textId="77777777" w:rsidR="006575D2" w:rsidRPr="00826243" w:rsidRDefault="006575D2" w:rsidP="00AA765F">
            <w:r w:rsidRPr="00826243">
              <w:t> </w:t>
            </w:r>
          </w:p>
          <w:p w14:paraId="4756CAAF" w14:textId="77777777" w:rsidR="006575D2" w:rsidRPr="00826243" w:rsidRDefault="006575D2" w:rsidP="00AA765F">
            <w:r w:rsidRPr="00826243">
              <w:t> </w:t>
            </w:r>
          </w:p>
        </w:tc>
        <w:tc>
          <w:tcPr>
            <w:tcW w:w="1393" w:type="dxa"/>
            <w:vMerge w:val="restart"/>
            <w:hideMark/>
          </w:tcPr>
          <w:p w14:paraId="67AA861F" w14:textId="77777777" w:rsidR="006575D2" w:rsidRPr="00826243" w:rsidRDefault="006575D2" w:rsidP="00AA765F">
            <w:r w:rsidRPr="00826243">
              <w:t> </w:t>
            </w:r>
          </w:p>
        </w:tc>
        <w:tc>
          <w:tcPr>
            <w:tcW w:w="2202" w:type="dxa"/>
            <w:hideMark/>
          </w:tcPr>
          <w:p w14:paraId="13E83858" w14:textId="77777777" w:rsidR="006575D2" w:rsidRPr="00826243" w:rsidRDefault="006575D2" w:rsidP="00AA765F">
            <w:r w:rsidRPr="00826243">
              <w:t>Modified Round 2 "Accommodative footwear is children's therapeutic footwear that is designed to prevent deterioration of children's foot deformities through the dimensional matching of the footwear to the child's foot."</w:t>
            </w:r>
          </w:p>
        </w:tc>
        <w:tc>
          <w:tcPr>
            <w:tcW w:w="1811" w:type="dxa"/>
            <w:noWrap/>
            <w:hideMark/>
          </w:tcPr>
          <w:p w14:paraId="4EC63CB8" w14:textId="77777777" w:rsidR="006575D2" w:rsidRPr="00826243" w:rsidRDefault="006575D2" w:rsidP="00AA765F">
            <w:r w:rsidRPr="00B1385B">
              <w:rPr>
                <w:color w:val="FF0000"/>
              </w:rPr>
              <w:t>76.47</w:t>
            </w:r>
          </w:p>
        </w:tc>
        <w:tc>
          <w:tcPr>
            <w:tcW w:w="4696" w:type="dxa"/>
            <w:gridSpan w:val="2"/>
            <w:vMerge/>
            <w:shd w:val="clear" w:color="auto" w:fill="BFBFBF" w:themeFill="background1" w:themeFillShade="BF"/>
            <w:noWrap/>
            <w:hideMark/>
          </w:tcPr>
          <w:p w14:paraId="70176B85" w14:textId="11B79220" w:rsidR="006575D2" w:rsidRPr="00826243" w:rsidRDefault="006575D2" w:rsidP="00AA765F"/>
        </w:tc>
      </w:tr>
      <w:tr w:rsidR="006575D2" w:rsidRPr="00826243" w14:paraId="5A247E09" w14:textId="77777777" w:rsidTr="00AA765F">
        <w:trPr>
          <w:trHeight w:val="340"/>
        </w:trPr>
        <w:tc>
          <w:tcPr>
            <w:tcW w:w="1953" w:type="dxa"/>
            <w:vMerge/>
            <w:shd w:val="clear" w:color="auto" w:fill="BFBFBF" w:themeFill="background1" w:themeFillShade="BF"/>
            <w:hideMark/>
          </w:tcPr>
          <w:p w14:paraId="7A04021D" w14:textId="77777777" w:rsidR="006575D2" w:rsidRPr="00826243" w:rsidRDefault="006575D2" w:rsidP="00AA765F">
            <w:pPr>
              <w:rPr>
                <w:b/>
                <w:bCs/>
              </w:rPr>
            </w:pPr>
          </w:p>
        </w:tc>
        <w:tc>
          <w:tcPr>
            <w:tcW w:w="1895" w:type="dxa"/>
            <w:vMerge/>
            <w:hideMark/>
          </w:tcPr>
          <w:p w14:paraId="06D206D4" w14:textId="77777777" w:rsidR="006575D2" w:rsidRPr="00826243" w:rsidRDefault="006575D2" w:rsidP="00AA765F"/>
        </w:tc>
        <w:tc>
          <w:tcPr>
            <w:tcW w:w="1393" w:type="dxa"/>
            <w:vMerge/>
            <w:hideMark/>
          </w:tcPr>
          <w:p w14:paraId="425CA2E5" w14:textId="77777777" w:rsidR="006575D2" w:rsidRPr="00826243" w:rsidRDefault="006575D2" w:rsidP="00AA765F"/>
        </w:tc>
        <w:tc>
          <w:tcPr>
            <w:tcW w:w="2202" w:type="dxa"/>
            <w:noWrap/>
            <w:hideMark/>
          </w:tcPr>
          <w:p w14:paraId="76E207A6" w14:textId="77777777" w:rsidR="006575D2" w:rsidRPr="00826243" w:rsidRDefault="006575D2" w:rsidP="00AA765F">
            <w:r w:rsidRPr="00826243">
              <w:t>Other</w:t>
            </w:r>
          </w:p>
        </w:tc>
        <w:tc>
          <w:tcPr>
            <w:tcW w:w="1811" w:type="dxa"/>
            <w:noWrap/>
            <w:hideMark/>
          </w:tcPr>
          <w:p w14:paraId="584C710D" w14:textId="77777777" w:rsidR="006575D2" w:rsidRPr="00826243" w:rsidRDefault="006575D2" w:rsidP="00AA765F">
            <w:r w:rsidRPr="00826243">
              <w:t>11.76</w:t>
            </w:r>
          </w:p>
        </w:tc>
        <w:tc>
          <w:tcPr>
            <w:tcW w:w="4696" w:type="dxa"/>
            <w:gridSpan w:val="2"/>
            <w:vMerge/>
            <w:shd w:val="clear" w:color="auto" w:fill="BFBFBF" w:themeFill="background1" w:themeFillShade="BF"/>
            <w:noWrap/>
            <w:hideMark/>
          </w:tcPr>
          <w:p w14:paraId="358F6BBA" w14:textId="58B9C9B6" w:rsidR="006575D2" w:rsidRPr="00826243" w:rsidRDefault="006575D2" w:rsidP="00AA765F"/>
        </w:tc>
      </w:tr>
      <w:tr w:rsidR="006575D2" w:rsidRPr="00826243" w14:paraId="4650C57B" w14:textId="77777777" w:rsidTr="00AA765F">
        <w:trPr>
          <w:trHeight w:val="340"/>
        </w:trPr>
        <w:tc>
          <w:tcPr>
            <w:tcW w:w="1953" w:type="dxa"/>
            <w:vMerge w:val="restart"/>
            <w:shd w:val="clear" w:color="auto" w:fill="D9D9D9" w:themeFill="background1" w:themeFillShade="D9"/>
            <w:hideMark/>
          </w:tcPr>
          <w:p w14:paraId="4503F357" w14:textId="77777777" w:rsidR="006575D2" w:rsidRPr="00826243" w:rsidRDefault="006575D2" w:rsidP="00AA765F">
            <w:pPr>
              <w:rPr>
                <w:b/>
                <w:bCs/>
              </w:rPr>
            </w:pPr>
            <w:r w:rsidRPr="00826243">
              <w:rPr>
                <w:b/>
                <w:bCs/>
              </w:rPr>
              <w:t>Grouping and Definition "Functional Footwear"</w:t>
            </w:r>
          </w:p>
          <w:p w14:paraId="439B22CD" w14:textId="77777777" w:rsidR="006575D2" w:rsidRPr="00826243" w:rsidRDefault="006575D2" w:rsidP="00AA765F">
            <w:pPr>
              <w:rPr>
                <w:b/>
                <w:bCs/>
              </w:rPr>
            </w:pPr>
            <w:r w:rsidRPr="00826243">
              <w:rPr>
                <w:b/>
                <w:bCs/>
              </w:rPr>
              <w:t> </w:t>
            </w:r>
          </w:p>
          <w:p w14:paraId="3192F647" w14:textId="77777777" w:rsidR="006575D2" w:rsidRPr="00826243" w:rsidRDefault="006575D2" w:rsidP="00AA765F">
            <w:pPr>
              <w:rPr>
                <w:b/>
                <w:bCs/>
              </w:rPr>
            </w:pPr>
            <w:r w:rsidRPr="00826243">
              <w:t> </w:t>
            </w:r>
          </w:p>
        </w:tc>
        <w:tc>
          <w:tcPr>
            <w:tcW w:w="1895" w:type="dxa"/>
            <w:shd w:val="clear" w:color="auto" w:fill="D9D9D9" w:themeFill="background1" w:themeFillShade="D9"/>
            <w:noWrap/>
            <w:hideMark/>
          </w:tcPr>
          <w:p w14:paraId="6DFED988" w14:textId="77777777" w:rsidR="006575D2" w:rsidRPr="00826243" w:rsidRDefault="006575D2" w:rsidP="00AA765F">
            <w:r w:rsidRPr="00826243">
              <w:t> </w:t>
            </w:r>
          </w:p>
        </w:tc>
        <w:tc>
          <w:tcPr>
            <w:tcW w:w="1393" w:type="dxa"/>
            <w:shd w:val="clear" w:color="auto" w:fill="D9D9D9" w:themeFill="background1" w:themeFillShade="D9"/>
            <w:hideMark/>
          </w:tcPr>
          <w:p w14:paraId="64EC2B25" w14:textId="77777777" w:rsidR="006575D2" w:rsidRPr="00826243" w:rsidRDefault="006575D2" w:rsidP="00AA765F">
            <w:r w:rsidRPr="00826243">
              <w:t xml:space="preserve">% Frequency of ≥Agree </w:t>
            </w:r>
          </w:p>
        </w:tc>
        <w:tc>
          <w:tcPr>
            <w:tcW w:w="2202" w:type="dxa"/>
            <w:shd w:val="clear" w:color="auto" w:fill="D9D9D9" w:themeFill="background1" w:themeFillShade="D9"/>
            <w:noWrap/>
            <w:hideMark/>
          </w:tcPr>
          <w:p w14:paraId="53400448" w14:textId="77777777" w:rsidR="006575D2" w:rsidRPr="00826243" w:rsidRDefault="006575D2" w:rsidP="00AA765F">
            <w:r w:rsidRPr="00826243">
              <w:t> </w:t>
            </w:r>
          </w:p>
        </w:tc>
        <w:tc>
          <w:tcPr>
            <w:tcW w:w="1811" w:type="dxa"/>
            <w:shd w:val="clear" w:color="auto" w:fill="D9D9D9" w:themeFill="background1" w:themeFillShade="D9"/>
            <w:noWrap/>
            <w:hideMark/>
          </w:tcPr>
          <w:p w14:paraId="59F10FD4" w14:textId="77777777" w:rsidR="006575D2" w:rsidRPr="00826243" w:rsidRDefault="006575D2" w:rsidP="00AA765F">
            <w:r w:rsidRPr="00826243">
              <w:t>Relative % Frequency</w:t>
            </w:r>
          </w:p>
        </w:tc>
        <w:tc>
          <w:tcPr>
            <w:tcW w:w="4696" w:type="dxa"/>
            <w:gridSpan w:val="2"/>
            <w:vMerge w:val="restart"/>
            <w:shd w:val="clear" w:color="auto" w:fill="D9D9D9" w:themeFill="background1" w:themeFillShade="D9"/>
            <w:noWrap/>
            <w:hideMark/>
          </w:tcPr>
          <w:p w14:paraId="5FE159CC" w14:textId="77777777" w:rsidR="006575D2" w:rsidRPr="00826243" w:rsidRDefault="006575D2" w:rsidP="00AA765F">
            <w:r w:rsidRPr="00826243">
              <w:t> </w:t>
            </w:r>
          </w:p>
          <w:p w14:paraId="633EDA1F" w14:textId="77777777" w:rsidR="006575D2" w:rsidRPr="00826243" w:rsidRDefault="006575D2" w:rsidP="00AA765F">
            <w:r w:rsidRPr="00826243">
              <w:t> </w:t>
            </w:r>
          </w:p>
          <w:p w14:paraId="7D42D07E" w14:textId="77777777" w:rsidR="006575D2" w:rsidRPr="00826243" w:rsidRDefault="006575D2" w:rsidP="00AA765F">
            <w:r w:rsidRPr="00826243">
              <w:t> </w:t>
            </w:r>
          </w:p>
          <w:p w14:paraId="07456DEF" w14:textId="77777777" w:rsidR="006575D2" w:rsidRPr="00826243" w:rsidRDefault="006575D2" w:rsidP="00AA765F">
            <w:r w:rsidRPr="00826243">
              <w:t> </w:t>
            </w:r>
          </w:p>
          <w:p w14:paraId="611D9101" w14:textId="0D971C8E" w:rsidR="006575D2" w:rsidRPr="00826243" w:rsidRDefault="006575D2" w:rsidP="00AA765F">
            <w:r w:rsidRPr="00826243">
              <w:t> </w:t>
            </w:r>
          </w:p>
        </w:tc>
      </w:tr>
      <w:tr w:rsidR="006575D2" w:rsidRPr="00826243" w14:paraId="192E7CE0" w14:textId="77777777" w:rsidTr="00AA765F">
        <w:trPr>
          <w:trHeight w:val="4080"/>
        </w:trPr>
        <w:tc>
          <w:tcPr>
            <w:tcW w:w="1953" w:type="dxa"/>
            <w:vMerge/>
            <w:shd w:val="clear" w:color="auto" w:fill="D9D9D9" w:themeFill="background1" w:themeFillShade="D9"/>
            <w:hideMark/>
          </w:tcPr>
          <w:p w14:paraId="23B4CBAA" w14:textId="77777777" w:rsidR="006575D2" w:rsidRPr="00826243" w:rsidRDefault="006575D2" w:rsidP="00AA765F">
            <w:pPr>
              <w:rPr>
                <w:b/>
                <w:bCs/>
              </w:rPr>
            </w:pPr>
          </w:p>
        </w:tc>
        <w:tc>
          <w:tcPr>
            <w:tcW w:w="1895" w:type="dxa"/>
            <w:vMerge w:val="restart"/>
            <w:hideMark/>
          </w:tcPr>
          <w:p w14:paraId="69F5F346" w14:textId="77777777" w:rsidR="006575D2" w:rsidRPr="00826243" w:rsidRDefault="006575D2" w:rsidP="00AA765F">
            <w:r w:rsidRPr="00826243">
              <w:t>"Functional footwear is children’s therapeutic footwear that is designed to improve dynamic gait parameters of children with mobility impairment, reducing pathological movements and facilitating typical childhood walking patterns."</w:t>
            </w:r>
          </w:p>
          <w:p w14:paraId="1B82BF51" w14:textId="77777777" w:rsidR="006575D2" w:rsidRPr="00826243" w:rsidRDefault="006575D2" w:rsidP="00AA765F">
            <w:r w:rsidRPr="00826243">
              <w:t> </w:t>
            </w:r>
          </w:p>
          <w:p w14:paraId="01F235B6" w14:textId="77777777" w:rsidR="006575D2" w:rsidRPr="00826243" w:rsidRDefault="006575D2" w:rsidP="00AA765F">
            <w:r w:rsidRPr="00826243">
              <w:t> </w:t>
            </w:r>
          </w:p>
        </w:tc>
        <w:tc>
          <w:tcPr>
            <w:tcW w:w="1393" w:type="dxa"/>
            <w:vMerge w:val="restart"/>
            <w:hideMark/>
          </w:tcPr>
          <w:p w14:paraId="44032BD5" w14:textId="77777777" w:rsidR="006575D2" w:rsidRPr="00826243" w:rsidRDefault="006575D2" w:rsidP="00AA765F">
            <w:r w:rsidRPr="00826243">
              <w:t>55.50%</w:t>
            </w:r>
          </w:p>
          <w:p w14:paraId="48B5645F" w14:textId="77777777" w:rsidR="006575D2" w:rsidRPr="00826243" w:rsidRDefault="006575D2" w:rsidP="00AA765F">
            <w:r w:rsidRPr="00826243">
              <w:t> </w:t>
            </w:r>
          </w:p>
        </w:tc>
        <w:tc>
          <w:tcPr>
            <w:tcW w:w="2202" w:type="dxa"/>
            <w:hideMark/>
          </w:tcPr>
          <w:p w14:paraId="71D860C2" w14:textId="77777777" w:rsidR="006575D2" w:rsidRPr="00826243" w:rsidRDefault="006575D2" w:rsidP="00AA765F">
            <w:r w:rsidRPr="00826243">
              <w:t>Original Round 1                                                                                    "Functional footwear is children’s therapeutic footwear that is designed to improve dynamic gait parameters of children with mobility impairment, reducing pathological movements and facilitating typical childhood walking patterns."</w:t>
            </w:r>
          </w:p>
        </w:tc>
        <w:tc>
          <w:tcPr>
            <w:tcW w:w="1811" w:type="dxa"/>
            <w:noWrap/>
            <w:hideMark/>
          </w:tcPr>
          <w:p w14:paraId="1504E0EC" w14:textId="77777777" w:rsidR="006575D2" w:rsidRPr="00826243" w:rsidRDefault="006575D2" w:rsidP="00AA765F">
            <w:r w:rsidRPr="00826243">
              <w:t>11.76</w:t>
            </w:r>
          </w:p>
        </w:tc>
        <w:tc>
          <w:tcPr>
            <w:tcW w:w="4696" w:type="dxa"/>
            <w:gridSpan w:val="2"/>
            <w:vMerge/>
            <w:shd w:val="clear" w:color="auto" w:fill="D9D9D9" w:themeFill="background1" w:themeFillShade="D9"/>
            <w:noWrap/>
            <w:hideMark/>
          </w:tcPr>
          <w:p w14:paraId="5C894525" w14:textId="5D0C98FF" w:rsidR="006575D2" w:rsidRPr="00826243" w:rsidRDefault="006575D2" w:rsidP="00AA765F"/>
        </w:tc>
      </w:tr>
      <w:tr w:rsidR="006575D2" w:rsidRPr="00826243" w14:paraId="2F06E5EA" w14:textId="77777777" w:rsidTr="00AA765F">
        <w:trPr>
          <w:trHeight w:val="2040"/>
        </w:trPr>
        <w:tc>
          <w:tcPr>
            <w:tcW w:w="1953" w:type="dxa"/>
            <w:vMerge/>
            <w:hideMark/>
          </w:tcPr>
          <w:p w14:paraId="27796E73" w14:textId="77777777" w:rsidR="006575D2" w:rsidRPr="00826243" w:rsidRDefault="006575D2" w:rsidP="00AA765F">
            <w:pPr>
              <w:rPr>
                <w:b/>
                <w:bCs/>
              </w:rPr>
            </w:pPr>
          </w:p>
        </w:tc>
        <w:tc>
          <w:tcPr>
            <w:tcW w:w="1895" w:type="dxa"/>
            <w:vMerge/>
            <w:hideMark/>
          </w:tcPr>
          <w:p w14:paraId="788EF9C8" w14:textId="77777777" w:rsidR="006575D2" w:rsidRPr="00826243" w:rsidRDefault="006575D2" w:rsidP="00AA765F"/>
        </w:tc>
        <w:tc>
          <w:tcPr>
            <w:tcW w:w="1393" w:type="dxa"/>
            <w:vMerge/>
            <w:hideMark/>
          </w:tcPr>
          <w:p w14:paraId="20115CDA" w14:textId="77777777" w:rsidR="006575D2" w:rsidRPr="00826243" w:rsidRDefault="006575D2" w:rsidP="00AA765F"/>
        </w:tc>
        <w:tc>
          <w:tcPr>
            <w:tcW w:w="2202" w:type="dxa"/>
            <w:hideMark/>
          </w:tcPr>
          <w:p w14:paraId="5523DFF3" w14:textId="77777777" w:rsidR="006575D2" w:rsidRPr="00826243" w:rsidRDefault="006575D2" w:rsidP="00AA765F">
            <w:r w:rsidRPr="00826243">
              <w:t>Modified Round 2                                                                                 "Functional footwear is children's therapeutic footwear that is designed or adapted to directly assist mobility and standing in children."</w:t>
            </w:r>
          </w:p>
        </w:tc>
        <w:tc>
          <w:tcPr>
            <w:tcW w:w="1811" w:type="dxa"/>
            <w:noWrap/>
            <w:hideMark/>
          </w:tcPr>
          <w:p w14:paraId="5C53556D" w14:textId="77777777" w:rsidR="006575D2" w:rsidRPr="00826243" w:rsidRDefault="006575D2" w:rsidP="00AA765F">
            <w:r w:rsidRPr="00B1385B">
              <w:rPr>
                <w:color w:val="FF0000"/>
              </w:rPr>
              <w:t>76.47</w:t>
            </w:r>
          </w:p>
        </w:tc>
        <w:tc>
          <w:tcPr>
            <w:tcW w:w="4696" w:type="dxa"/>
            <w:gridSpan w:val="2"/>
            <w:vMerge/>
            <w:shd w:val="clear" w:color="auto" w:fill="D9D9D9" w:themeFill="background1" w:themeFillShade="D9"/>
            <w:noWrap/>
            <w:hideMark/>
          </w:tcPr>
          <w:p w14:paraId="3AA38A8C" w14:textId="3DF4D835" w:rsidR="006575D2" w:rsidRPr="00826243" w:rsidRDefault="006575D2" w:rsidP="00AA765F"/>
        </w:tc>
      </w:tr>
      <w:tr w:rsidR="006575D2" w:rsidRPr="00826243" w14:paraId="5E11B411" w14:textId="77777777" w:rsidTr="00AA765F">
        <w:trPr>
          <w:trHeight w:val="340"/>
        </w:trPr>
        <w:tc>
          <w:tcPr>
            <w:tcW w:w="1953" w:type="dxa"/>
            <w:vMerge/>
            <w:noWrap/>
            <w:hideMark/>
          </w:tcPr>
          <w:p w14:paraId="36AF1FAB" w14:textId="77777777" w:rsidR="006575D2" w:rsidRPr="00826243" w:rsidRDefault="006575D2" w:rsidP="00AA765F"/>
        </w:tc>
        <w:tc>
          <w:tcPr>
            <w:tcW w:w="1895" w:type="dxa"/>
            <w:vMerge/>
            <w:hideMark/>
          </w:tcPr>
          <w:p w14:paraId="775EBEE8" w14:textId="77777777" w:rsidR="006575D2" w:rsidRPr="00826243" w:rsidRDefault="006575D2" w:rsidP="00AA765F"/>
        </w:tc>
        <w:tc>
          <w:tcPr>
            <w:tcW w:w="1393" w:type="dxa"/>
            <w:vMerge/>
            <w:hideMark/>
          </w:tcPr>
          <w:p w14:paraId="08CEB7AE" w14:textId="77777777" w:rsidR="006575D2" w:rsidRPr="00826243" w:rsidRDefault="006575D2" w:rsidP="00AA765F"/>
        </w:tc>
        <w:tc>
          <w:tcPr>
            <w:tcW w:w="2202" w:type="dxa"/>
            <w:noWrap/>
            <w:hideMark/>
          </w:tcPr>
          <w:p w14:paraId="7D69492D" w14:textId="77777777" w:rsidR="006575D2" w:rsidRPr="00826243" w:rsidRDefault="006575D2" w:rsidP="00AA765F">
            <w:r w:rsidRPr="00826243">
              <w:t>Other</w:t>
            </w:r>
          </w:p>
        </w:tc>
        <w:tc>
          <w:tcPr>
            <w:tcW w:w="1811" w:type="dxa"/>
            <w:noWrap/>
            <w:hideMark/>
          </w:tcPr>
          <w:p w14:paraId="4B2941AD" w14:textId="77777777" w:rsidR="006575D2" w:rsidRPr="00826243" w:rsidRDefault="006575D2" w:rsidP="00AA765F">
            <w:r w:rsidRPr="00826243">
              <w:t>11.76</w:t>
            </w:r>
          </w:p>
        </w:tc>
        <w:tc>
          <w:tcPr>
            <w:tcW w:w="4696" w:type="dxa"/>
            <w:gridSpan w:val="2"/>
            <w:vMerge/>
            <w:shd w:val="clear" w:color="auto" w:fill="D9D9D9" w:themeFill="background1" w:themeFillShade="D9"/>
            <w:noWrap/>
            <w:hideMark/>
          </w:tcPr>
          <w:p w14:paraId="3272180F" w14:textId="7F6E77BB" w:rsidR="006575D2" w:rsidRPr="00826243" w:rsidRDefault="006575D2" w:rsidP="00AA765F"/>
        </w:tc>
      </w:tr>
      <w:tr w:rsidR="006575D2" w:rsidRPr="00826243" w14:paraId="437B481A" w14:textId="77777777" w:rsidTr="00AA765F">
        <w:trPr>
          <w:trHeight w:val="420"/>
        </w:trPr>
        <w:tc>
          <w:tcPr>
            <w:tcW w:w="1953" w:type="dxa"/>
            <w:vMerge w:val="restart"/>
            <w:shd w:val="clear" w:color="auto" w:fill="BFBFBF" w:themeFill="background1" w:themeFillShade="BF"/>
            <w:hideMark/>
          </w:tcPr>
          <w:p w14:paraId="6835C7FD" w14:textId="77777777" w:rsidR="006575D2" w:rsidRPr="00826243" w:rsidRDefault="006575D2" w:rsidP="00AA765F">
            <w:pPr>
              <w:rPr>
                <w:b/>
                <w:bCs/>
              </w:rPr>
            </w:pPr>
            <w:r w:rsidRPr="00826243">
              <w:rPr>
                <w:b/>
                <w:bCs/>
              </w:rPr>
              <w:t>Method to subgroup and categorise Functional Footwear</w:t>
            </w:r>
          </w:p>
          <w:p w14:paraId="7246309D" w14:textId="77777777" w:rsidR="006575D2" w:rsidRPr="00826243" w:rsidRDefault="006575D2" w:rsidP="00AA765F">
            <w:pPr>
              <w:rPr>
                <w:b/>
                <w:bCs/>
              </w:rPr>
            </w:pPr>
            <w:r w:rsidRPr="00826243">
              <w:rPr>
                <w:b/>
                <w:bCs/>
              </w:rPr>
              <w:t> </w:t>
            </w:r>
          </w:p>
          <w:p w14:paraId="09C3F2F8" w14:textId="77777777" w:rsidR="006575D2" w:rsidRPr="00826243" w:rsidRDefault="006575D2" w:rsidP="00AA765F">
            <w:pPr>
              <w:rPr>
                <w:b/>
                <w:bCs/>
              </w:rPr>
            </w:pPr>
            <w:r w:rsidRPr="00826243">
              <w:rPr>
                <w:b/>
                <w:bCs/>
              </w:rPr>
              <w:t> </w:t>
            </w:r>
          </w:p>
        </w:tc>
        <w:tc>
          <w:tcPr>
            <w:tcW w:w="1895" w:type="dxa"/>
            <w:shd w:val="clear" w:color="auto" w:fill="BFBFBF" w:themeFill="background1" w:themeFillShade="BF"/>
            <w:noWrap/>
            <w:hideMark/>
          </w:tcPr>
          <w:p w14:paraId="3D4CD85B" w14:textId="77777777" w:rsidR="006575D2" w:rsidRPr="00826243" w:rsidRDefault="006575D2" w:rsidP="00AA765F">
            <w:r w:rsidRPr="00826243">
              <w:t> </w:t>
            </w:r>
          </w:p>
        </w:tc>
        <w:tc>
          <w:tcPr>
            <w:tcW w:w="1393" w:type="dxa"/>
            <w:shd w:val="clear" w:color="auto" w:fill="BFBFBF" w:themeFill="background1" w:themeFillShade="BF"/>
            <w:hideMark/>
          </w:tcPr>
          <w:p w14:paraId="4814E0BE" w14:textId="77777777" w:rsidR="006575D2" w:rsidRPr="00826243" w:rsidRDefault="006575D2" w:rsidP="00AA765F">
            <w:r w:rsidRPr="00826243">
              <w:t xml:space="preserve">% Frequency of ≥Agree </w:t>
            </w:r>
          </w:p>
        </w:tc>
        <w:tc>
          <w:tcPr>
            <w:tcW w:w="2202" w:type="dxa"/>
            <w:shd w:val="clear" w:color="auto" w:fill="BFBFBF" w:themeFill="background1" w:themeFillShade="BF"/>
            <w:noWrap/>
            <w:hideMark/>
          </w:tcPr>
          <w:p w14:paraId="63FEB003" w14:textId="77777777" w:rsidR="006575D2" w:rsidRPr="00826243" w:rsidRDefault="006575D2" w:rsidP="00AA765F">
            <w:r w:rsidRPr="00826243">
              <w:t> </w:t>
            </w:r>
          </w:p>
        </w:tc>
        <w:tc>
          <w:tcPr>
            <w:tcW w:w="1811" w:type="dxa"/>
            <w:shd w:val="clear" w:color="auto" w:fill="BFBFBF" w:themeFill="background1" w:themeFillShade="BF"/>
            <w:noWrap/>
            <w:hideMark/>
          </w:tcPr>
          <w:p w14:paraId="3CB35EDF" w14:textId="77777777" w:rsidR="006575D2" w:rsidRPr="00826243" w:rsidRDefault="006575D2" w:rsidP="00AA765F">
            <w:r w:rsidRPr="00826243">
              <w:t>Relative % Frequency</w:t>
            </w:r>
          </w:p>
        </w:tc>
        <w:tc>
          <w:tcPr>
            <w:tcW w:w="4696" w:type="dxa"/>
            <w:gridSpan w:val="2"/>
            <w:vMerge w:val="restart"/>
            <w:shd w:val="clear" w:color="auto" w:fill="BFBFBF" w:themeFill="background1" w:themeFillShade="BF"/>
            <w:noWrap/>
            <w:hideMark/>
          </w:tcPr>
          <w:p w14:paraId="0F9578AA" w14:textId="77777777" w:rsidR="006575D2" w:rsidRPr="00826243" w:rsidRDefault="006575D2" w:rsidP="00AA765F">
            <w:r w:rsidRPr="00826243">
              <w:t> </w:t>
            </w:r>
          </w:p>
          <w:p w14:paraId="7442D20B" w14:textId="77777777" w:rsidR="006575D2" w:rsidRPr="00826243" w:rsidRDefault="006575D2" w:rsidP="00AA765F">
            <w:r w:rsidRPr="00826243">
              <w:t> </w:t>
            </w:r>
          </w:p>
          <w:p w14:paraId="4280EA5B" w14:textId="77777777" w:rsidR="006575D2" w:rsidRPr="00826243" w:rsidRDefault="006575D2" w:rsidP="00AA765F">
            <w:r w:rsidRPr="00826243">
              <w:t> </w:t>
            </w:r>
          </w:p>
          <w:p w14:paraId="66AB705C" w14:textId="77777777" w:rsidR="006575D2" w:rsidRPr="00826243" w:rsidRDefault="006575D2" w:rsidP="00AA765F">
            <w:r w:rsidRPr="00826243">
              <w:t> </w:t>
            </w:r>
          </w:p>
          <w:p w14:paraId="10B67A37" w14:textId="5A026851" w:rsidR="006575D2" w:rsidRPr="00826243" w:rsidRDefault="006575D2" w:rsidP="00AA765F">
            <w:r w:rsidRPr="00826243">
              <w:t> </w:t>
            </w:r>
          </w:p>
        </w:tc>
      </w:tr>
      <w:tr w:rsidR="006575D2" w:rsidRPr="00826243" w14:paraId="4D7609BB" w14:textId="77777777" w:rsidTr="00AA765F">
        <w:trPr>
          <w:trHeight w:val="2160"/>
        </w:trPr>
        <w:tc>
          <w:tcPr>
            <w:tcW w:w="1953" w:type="dxa"/>
            <w:vMerge/>
            <w:shd w:val="clear" w:color="auto" w:fill="BFBFBF" w:themeFill="background1" w:themeFillShade="BF"/>
            <w:hideMark/>
          </w:tcPr>
          <w:p w14:paraId="6B89E928" w14:textId="77777777" w:rsidR="006575D2" w:rsidRPr="00826243" w:rsidRDefault="006575D2" w:rsidP="00AA765F">
            <w:pPr>
              <w:rPr>
                <w:b/>
                <w:bCs/>
              </w:rPr>
            </w:pPr>
          </w:p>
        </w:tc>
        <w:tc>
          <w:tcPr>
            <w:tcW w:w="1895" w:type="dxa"/>
            <w:vMerge w:val="restart"/>
            <w:hideMark/>
          </w:tcPr>
          <w:p w14:paraId="24C289F6" w14:textId="77777777" w:rsidR="006575D2" w:rsidRPr="00826243" w:rsidRDefault="006575D2" w:rsidP="00AA765F">
            <w:r w:rsidRPr="00826243">
              <w:t>"Functional therapeutic footwear is divided into subgroupings which are categorised dependent on the design and functional role."</w:t>
            </w:r>
          </w:p>
          <w:p w14:paraId="56336188" w14:textId="77777777" w:rsidR="006575D2" w:rsidRPr="00826243" w:rsidRDefault="006575D2" w:rsidP="00AA765F">
            <w:r w:rsidRPr="00826243">
              <w:t> </w:t>
            </w:r>
          </w:p>
          <w:p w14:paraId="0C317CF8" w14:textId="77777777" w:rsidR="006575D2" w:rsidRPr="00826243" w:rsidRDefault="006575D2" w:rsidP="00AA765F">
            <w:r w:rsidRPr="00826243">
              <w:t> </w:t>
            </w:r>
          </w:p>
        </w:tc>
        <w:tc>
          <w:tcPr>
            <w:tcW w:w="1393" w:type="dxa"/>
            <w:vMerge w:val="restart"/>
            <w:hideMark/>
          </w:tcPr>
          <w:p w14:paraId="6193F269" w14:textId="77777777" w:rsidR="006575D2" w:rsidRPr="00826243" w:rsidRDefault="006575D2" w:rsidP="00AA765F">
            <w:r w:rsidRPr="00826243">
              <w:t>66.67%</w:t>
            </w:r>
          </w:p>
          <w:p w14:paraId="03C78874" w14:textId="77777777" w:rsidR="006575D2" w:rsidRPr="00826243" w:rsidRDefault="006575D2" w:rsidP="00AA765F">
            <w:r w:rsidRPr="00826243">
              <w:t> </w:t>
            </w:r>
          </w:p>
        </w:tc>
        <w:tc>
          <w:tcPr>
            <w:tcW w:w="2202" w:type="dxa"/>
            <w:hideMark/>
          </w:tcPr>
          <w:p w14:paraId="18CA899C" w14:textId="77777777" w:rsidR="006575D2" w:rsidRPr="00826243" w:rsidRDefault="006575D2" w:rsidP="00AA765F">
            <w:r w:rsidRPr="00826243">
              <w:t>Original Round 1                                                                              "Functional therapeutic footwear is divided into subgroupings which are categorised dependent on the design and functional role."</w:t>
            </w:r>
          </w:p>
        </w:tc>
        <w:tc>
          <w:tcPr>
            <w:tcW w:w="1811" w:type="dxa"/>
            <w:noWrap/>
            <w:hideMark/>
          </w:tcPr>
          <w:p w14:paraId="2D0DD361" w14:textId="77777777" w:rsidR="006575D2" w:rsidRPr="00826243" w:rsidRDefault="006575D2" w:rsidP="00AA765F">
            <w:r w:rsidRPr="00826243">
              <w:t>11.76</w:t>
            </w:r>
          </w:p>
        </w:tc>
        <w:tc>
          <w:tcPr>
            <w:tcW w:w="4696" w:type="dxa"/>
            <w:gridSpan w:val="2"/>
            <w:vMerge/>
            <w:shd w:val="clear" w:color="auto" w:fill="BFBFBF" w:themeFill="background1" w:themeFillShade="BF"/>
            <w:noWrap/>
            <w:hideMark/>
          </w:tcPr>
          <w:p w14:paraId="05314022" w14:textId="039C7F3A" w:rsidR="006575D2" w:rsidRPr="00826243" w:rsidRDefault="006575D2" w:rsidP="00AA765F"/>
        </w:tc>
      </w:tr>
      <w:tr w:rsidR="006575D2" w:rsidRPr="00826243" w14:paraId="5DCDF269" w14:textId="77777777" w:rsidTr="00AA765F">
        <w:trPr>
          <w:trHeight w:val="2040"/>
        </w:trPr>
        <w:tc>
          <w:tcPr>
            <w:tcW w:w="1953" w:type="dxa"/>
            <w:vMerge/>
            <w:hideMark/>
          </w:tcPr>
          <w:p w14:paraId="4460194F" w14:textId="77777777" w:rsidR="006575D2" w:rsidRPr="00826243" w:rsidRDefault="006575D2" w:rsidP="00AA765F">
            <w:pPr>
              <w:rPr>
                <w:b/>
                <w:bCs/>
              </w:rPr>
            </w:pPr>
          </w:p>
        </w:tc>
        <w:tc>
          <w:tcPr>
            <w:tcW w:w="1895" w:type="dxa"/>
            <w:vMerge/>
            <w:hideMark/>
          </w:tcPr>
          <w:p w14:paraId="35B7C564" w14:textId="77777777" w:rsidR="006575D2" w:rsidRPr="00826243" w:rsidRDefault="006575D2" w:rsidP="00AA765F"/>
        </w:tc>
        <w:tc>
          <w:tcPr>
            <w:tcW w:w="1393" w:type="dxa"/>
            <w:vMerge/>
            <w:hideMark/>
          </w:tcPr>
          <w:p w14:paraId="661C5110" w14:textId="77777777" w:rsidR="006575D2" w:rsidRPr="00826243" w:rsidRDefault="006575D2" w:rsidP="00AA765F"/>
        </w:tc>
        <w:tc>
          <w:tcPr>
            <w:tcW w:w="2202" w:type="dxa"/>
            <w:hideMark/>
          </w:tcPr>
          <w:p w14:paraId="675EB471" w14:textId="77777777" w:rsidR="006575D2" w:rsidRPr="00826243" w:rsidRDefault="006575D2" w:rsidP="00AA765F">
            <w:r w:rsidRPr="00826243">
              <w:t xml:space="preserve">Modified Round 2                                                                                 "Functional therapeutic footwear should be classified via its design and the intended therapeutic outcomes of its components."  </w:t>
            </w:r>
          </w:p>
        </w:tc>
        <w:tc>
          <w:tcPr>
            <w:tcW w:w="1811" w:type="dxa"/>
            <w:noWrap/>
            <w:hideMark/>
          </w:tcPr>
          <w:p w14:paraId="373D46E4" w14:textId="77777777" w:rsidR="006575D2" w:rsidRPr="00826243" w:rsidRDefault="006575D2" w:rsidP="00AA765F">
            <w:r w:rsidRPr="00B1385B">
              <w:rPr>
                <w:color w:val="FF0000"/>
              </w:rPr>
              <w:t>76.47</w:t>
            </w:r>
          </w:p>
        </w:tc>
        <w:tc>
          <w:tcPr>
            <w:tcW w:w="4696" w:type="dxa"/>
            <w:gridSpan w:val="2"/>
            <w:vMerge/>
            <w:shd w:val="clear" w:color="auto" w:fill="BFBFBF" w:themeFill="background1" w:themeFillShade="BF"/>
            <w:noWrap/>
            <w:hideMark/>
          </w:tcPr>
          <w:p w14:paraId="4A8EA7F3" w14:textId="2577B65A" w:rsidR="006575D2" w:rsidRPr="00826243" w:rsidRDefault="006575D2" w:rsidP="00AA765F"/>
        </w:tc>
      </w:tr>
      <w:tr w:rsidR="006575D2" w:rsidRPr="00826243" w14:paraId="7E41C953" w14:textId="77777777" w:rsidTr="00AA765F">
        <w:trPr>
          <w:trHeight w:val="340"/>
        </w:trPr>
        <w:tc>
          <w:tcPr>
            <w:tcW w:w="1953" w:type="dxa"/>
            <w:vMerge/>
            <w:hideMark/>
          </w:tcPr>
          <w:p w14:paraId="40D99DE1" w14:textId="77777777" w:rsidR="006575D2" w:rsidRPr="00826243" w:rsidRDefault="006575D2" w:rsidP="00AA765F">
            <w:pPr>
              <w:rPr>
                <w:b/>
                <w:bCs/>
              </w:rPr>
            </w:pPr>
          </w:p>
        </w:tc>
        <w:tc>
          <w:tcPr>
            <w:tcW w:w="1895" w:type="dxa"/>
            <w:vMerge/>
            <w:hideMark/>
          </w:tcPr>
          <w:p w14:paraId="778AA49D" w14:textId="77777777" w:rsidR="006575D2" w:rsidRPr="00826243" w:rsidRDefault="006575D2" w:rsidP="00AA765F"/>
        </w:tc>
        <w:tc>
          <w:tcPr>
            <w:tcW w:w="1393" w:type="dxa"/>
            <w:vMerge/>
            <w:hideMark/>
          </w:tcPr>
          <w:p w14:paraId="1CDA201C" w14:textId="77777777" w:rsidR="006575D2" w:rsidRPr="00826243" w:rsidRDefault="006575D2" w:rsidP="00AA765F"/>
        </w:tc>
        <w:tc>
          <w:tcPr>
            <w:tcW w:w="2202" w:type="dxa"/>
            <w:noWrap/>
            <w:hideMark/>
          </w:tcPr>
          <w:p w14:paraId="770E9C6C" w14:textId="77777777" w:rsidR="006575D2" w:rsidRPr="00826243" w:rsidRDefault="006575D2" w:rsidP="00AA765F">
            <w:r w:rsidRPr="00826243">
              <w:t>Other</w:t>
            </w:r>
          </w:p>
        </w:tc>
        <w:tc>
          <w:tcPr>
            <w:tcW w:w="1811" w:type="dxa"/>
            <w:noWrap/>
            <w:hideMark/>
          </w:tcPr>
          <w:p w14:paraId="0693DBAA" w14:textId="77777777" w:rsidR="006575D2" w:rsidRPr="00826243" w:rsidRDefault="006575D2" w:rsidP="00AA765F">
            <w:r w:rsidRPr="00826243">
              <w:t>11.76</w:t>
            </w:r>
          </w:p>
        </w:tc>
        <w:tc>
          <w:tcPr>
            <w:tcW w:w="4696" w:type="dxa"/>
            <w:gridSpan w:val="2"/>
            <w:vMerge/>
            <w:shd w:val="clear" w:color="auto" w:fill="BFBFBF" w:themeFill="background1" w:themeFillShade="BF"/>
            <w:noWrap/>
            <w:hideMark/>
          </w:tcPr>
          <w:p w14:paraId="5C568539" w14:textId="62B87D6D" w:rsidR="006575D2" w:rsidRPr="00826243" w:rsidRDefault="006575D2" w:rsidP="00AA765F"/>
        </w:tc>
      </w:tr>
      <w:tr w:rsidR="002365D4" w:rsidRPr="00826243" w14:paraId="01B83A7B" w14:textId="77777777" w:rsidTr="00AA765F">
        <w:trPr>
          <w:trHeight w:val="400"/>
        </w:trPr>
        <w:tc>
          <w:tcPr>
            <w:tcW w:w="1953" w:type="dxa"/>
            <w:vMerge w:val="restart"/>
            <w:shd w:val="clear" w:color="auto" w:fill="D9D9D9" w:themeFill="background1" w:themeFillShade="D9"/>
            <w:hideMark/>
          </w:tcPr>
          <w:p w14:paraId="3CD56B64" w14:textId="77777777" w:rsidR="002365D4" w:rsidRPr="00826243" w:rsidRDefault="002365D4" w:rsidP="00AA765F">
            <w:pPr>
              <w:rPr>
                <w:b/>
                <w:bCs/>
              </w:rPr>
            </w:pPr>
            <w:r w:rsidRPr="00826243">
              <w:rPr>
                <w:b/>
                <w:bCs/>
              </w:rPr>
              <w:t>Subgrouping and Definition "Stability Footwear"</w:t>
            </w:r>
          </w:p>
          <w:p w14:paraId="6285A714" w14:textId="77777777" w:rsidR="002365D4" w:rsidRPr="00826243" w:rsidRDefault="002365D4" w:rsidP="00AA765F">
            <w:pPr>
              <w:rPr>
                <w:b/>
                <w:bCs/>
              </w:rPr>
            </w:pPr>
            <w:r w:rsidRPr="00826243">
              <w:rPr>
                <w:b/>
                <w:bCs/>
              </w:rPr>
              <w:t> </w:t>
            </w:r>
          </w:p>
          <w:p w14:paraId="3C679C9B" w14:textId="77777777" w:rsidR="002365D4" w:rsidRPr="00826243" w:rsidRDefault="002365D4" w:rsidP="00AA765F">
            <w:pPr>
              <w:rPr>
                <w:b/>
                <w:bCs/>
              </w:rPr>
            </w:pPr>
            <w:r w:rsidRPr="00826243">
              <w:rPr>
                <w:b/>
                <w:bCs/>
              </w:rPr>
              <w:t> </w:t>
            </w:r>
          </w:p>
        </w:tc>
        <w:tc>
          <w:tcPr>
            <w:tcW w:w="1895" w:type="dxa"/>
            <w:shd w:val="clear" w:color="auto" w:fill="D9D9D9" w:themeFill="background1" w:themeFillShade="D9"/>
            <w:noWrap/>
            <w:hideMark/>
          </w:tcPr>
          <w:p w14:paraId="6DEFC730" w14:textId="77777777" w:rsidR="002365D4" w:rsidRPr="00826243" w:rsidRDefault="002365D4" w:rsidP="00AA765F">
            <w:r w:rsidRPr="00826243">
              <w:t> </w:t>
            </w:r>
          </w:p>
        </w:tc>
        <w:tc>
          <w:tcPr>
            <w:tcW w:w="1393" w:type="dxa"/>
            <w:shd w:val="clear" w:color="auto" w:fill="D9D9D9" w:themeFill="background1" w:themeFillShade="D9"/>
            <w:hideMark/>
          </w:tcPr>
          <w:p w14:paraId="22B97752" w14:textId="77777777" w:rsidR="002365D4" w:rsidRPr="00826243" w:rsidRDefault="002365D4" w:rsidP="00AA765F">
            <w:r w:rsidRPr="00826243">
              <w:t xml:space="preserve">% Frequency of ≥Agree </w:t>
            </w:r>
          </w:p>
        </w:tc>
        <w:tc>
          <w:tcPr>
            <w:tcW w:w="2202" w:type="dxa"/>
            <w:shd w:val="clear" w:color="auto" w:fill="D9D9D9" w:themeFill="background1" w:themeFillShade="D9"/>
            <w:noWrap/>
            <w:hideMark/>
          </w:tcPr>
          <w:p w14:paraId="40235A6F" w14:textId="77777777" w:rsidR="002365D4" w:rsidRPr="00826243" w:rsidRDefault="002365D4" w:rsidP="00AA765F">
            <w:r w:rsidRPr="00826243">
              <w:t> </w:t>
            </w:r>
          </w:p>
        </w:tc>
        <w:tc>
          <w:tcPr>
            <w:tcW w:w="1811" w:type="dxa"/>
            <w:shd w:val="clear" w:color="auto" w:fill="D9D9D9" w:themeFill="background1" w:themeFillShade="D9"/>
            <w:noWrap/>
            <w:hideMark/>
          </w:tcPr>
          <w:p w14:paraId="27511F67" w14:textId="77777777" w:rsidR="002365D4" w:rsidRPr="00826243" w:rsidRDefault="002365D4" w:rsidP="00AA765F">
            <w:r w:rsidRPr="00826243">
              <w:t>Relative % Frequency</w:t>
            </w:r>
          </w:p>
        </w:tc>
        <w:tc>
          <w:tcPr>
            <w:tcW w:w="3215" w:type="dxa"/>
            <w:shd w:val="clear" w:color="auto" w:fill="D9D9D9" w:themeFill="background1" w:themeFillShade="D9"/>
            <w:noWrap/>
            <w:hideMark/>
          </w:tcPr>
          <w:p w14:paraId="6E2E8C68" w14:textId="77777777" w:rsidR="002365D4" w:rsidRPr="00826243" w:rsidRDefault="002365D4" w:rsidP="00AA765F">
            <w:r w:rsidRPr="00826243">
              <w:t> </w:t>
            </w:r>
          </w:p>
        </w:tc>
        <w:tc>
          <w:tcPr>
            <w:tcW w:w="1481" w:type="dxa"/>
            <w:shd w:val="clear" w:color="auto" w:fill="D9D9D9" w:themeFill="background1" w:themeFillShade="D9"/>
            <w:hideMark/>
          </w:tcPr>
          <w:p w14:paraId="0ACD5165" w14:textId="77777777" w:rsidR="002365D4" w:rsidRPr="00826243" w:rsidRDefault="002365D4" w:rsidP="00AA765F">
            <w:r w:rsidRPr="00826243">
              <w:t xml:space="preserve">% Frequency of ≥Agree </w:t>
            </w:r>
          </w:p>
        </w:tc>
      </w:tr>
      <w:tr w:rsidR="002365D4" w:rsidRPr="00826243" w14:paraId="5808B327" w14:textId="77777777" w:rsidTr="00AA765F">
        <w:trPr>
          <w:trHeight w:val="2540"/>
        </w:trPr>
        <w:tc>
          <w:tcPr>
            <w:tcW w:w="1953" w:type="dxa"/>
            <w:vMerge/>
            <w:shd w:val="clear" w:color="auto" w:fill="D9D9D9" w:themeFill="background1" w:themeFillShade="D9"/>
            <w:hideMark/>
          </w:tcPr>
          <w:p w14:paraId="13A8294C" w14:textId="77777777" w:rsidR="002365D4" w:rsidRPr="00826243" w:rsidRDefault="002365D4" w:rsidP="00AA765F">
            <w:pPr>
              <w:rPr>
                <w:b/>
                <w:bCs/>
              </w:rPr>
            </w:pPr>
          </w:p>
        </w:tc>
        <w:tc>
          <w:tcPr>
            <w:tcW w:w="1895" w:type="dxa"/>
            <w:vMerge w:val="restart"/>
            <w:hideMark/>
          </w:tcPr>
          <w:p w14:paraId="35450D52" w14:textId="77777777" w:rsidR="002365D4" w:rsidRPr="00826243" w:rsidRDefault="002365D4" w:rsidP="00AA765F">
            <w:r w:rsidRPr="00826243">
              <w:t>"Stability functional therapeutic footwear is a range of footwear that is designed to limit extreme movements of the lower limb to maintain a controlled displacement of the centre of force during gait."</w:t>
            </w:r>
          </w:p>
          <w:p w14:paraId="351CE2EC" w14:textId="77777777" w:rsidR="002365D4" w:rsidRPr="00826243" w:rsidRDefault="002365D4" w:rsidP="00AA765F">
            <w:r w:rsidRPr="00826243">
              <w:t> </w:t>
            </w:r>
          </w:p>
          <w:p w14:paraId="303A534C" w14:textId="77777777" w:rsidR="002365D4" w:rsidRPr="00826243" w:rsidRDefault="002365D4" w:rsidP="00AA765F">
            <w:r w:rsidRPr="00826243">
              <w:t> </w:t>
            </w:r>
          </w:p>
        </w:tc>
        <w:tc>
          <w:tcPr>
            <w:tcW w:w="1393" w:type="dxa"/>
            <w:hideMark/>
          </w:tcPr>
          <w:p w14:paraId="489A6319" w14:textId="77777777" w:rsidR="002365D4" w:rsidRPr="00826243" w:rsidRDefault="002365D4" w:rsidP="00AA765F">
            <w:r w:rsidRPr="00826243">
              <w:t>50%</w:t>
            </w:r>
          </w:p>
        </w:tc>
        <w:tc>
          <w:tcPr>
            <w:tcW w:w="2202" w:type="dxa"/>
            <w:hideMark/>
          </w:tcPr>
          <w:p w14:paraId="65D8A3C6" w14:textId="77777777" w:rsidR="002365D4" w:rsidRPr="00826243" w:rsidRDefault="002365D4" w:rsidP="00AA765F">
            <w:r w:rsidRPr="00826243">
              <w:t>Original Round 1 "Stability functional therapeutic footwear is a range of footwear that is designed to limit extreme movements of the lower limb to maintain a controlled displacement of the centre of force during gait."</w:t>
            </w:r>
          </w:p>
        </w:tc>
        <w:tc>
          <w:tcPr>
            <w:tcW w:w="1811" w:type="dxa"/>
            <w:noWrap/>
            <w:hideMark/>
          </w:tcPr>
          <w:p w14:paraId="430FE023" w14:textId="77777777" w:rsidR="002365D4" w:rsidRPr="00826243" w:rsidRDefault="002365D4" w:rsidP="00AA765F">
            <w:r w:rsidRPr="00826243">
              <w:t>11.76</w:t>
            </w:r>
          </w:p>
        </w:tc>
        <w:tc>
          <w:tcPr>
            <w:tcW w:w="3215" w:type="dxa"/>
            <w:hideMark/>
          </w:tcPr>
          <w:p w14:paraId="53166632" w14:textId="77777777" w:rsidR="002365D4" w:rsidRPr="00826243" w:rsidRDefault="002365D4" w:rsidP="00AA765F">
            <w:r w:rsidRPr="00826243">
              <w:t>Modified Round 3 "Stability Footwear is footwear that is designed to assist mobility and standing in children by influencing movements and potentially proprioception of the foot and ankle."</w:t>
            </w:r>
          </w:p>
        </w:tc>
        <w:tc>
          <w:tcPr>
            <w:tcW w:w="1481" w:type="dxa"/>
            <w:hideMark/>
          </w:tcPr>
          <w:p w14:paraId="1D5B70F2" w14:textId="77777777" w:rsidR="002365D4" w:rsidRPr="00826243" w:rsidRDefault="002365D4" w:rsidP="00AA765F">
            <w:r w:rsidRPr="00B1385B">
              <w:rPr>
                <w:color w:val="FF0000"/>
              </w:rPr>
              <w:t>93.75%</w:t>
            </w:r>
          </w:p>
        </w:tc>
      </w:tr>
      <w:tr w:rsidR="002365D4" w:rsidRPr="00826243" w14:paraId="577558A6" w14:textId="77777777" w:rsidTr="00AA765F">
        <w:trPr>
          <w:trHeight w:val="2720"/>
        </w:trPr>
        <w:tc>
          <w:tcPr>
            <w:tcW w:w="1953" w:type="dxa"/>
            <w:vMerge/>
            <w:hideMark/>
          </w:tcPr>
          <w:p w14:paraId="60CDC4B2" w14:textId="77777777" w:rsidR="002365D4" w:rsidRPr="00826243" w:rsidRDefault="002365D4" w:rsidP="00AA765F">
            <w:pPr>
              <w:rPr>
                <w:b/>
                <w:bCs/>
              </w:rPr>
            </w:pPr>
          </w:p>
        </w:tc>
        <w:tc>
          <w:tcPr>
            <w:tcW w:w="1895" w:type="dxa"/>
            <w:vMerge/>
            <w:hideMark/>
          </w:tcPr>
          <w:p w14:paraId="50FFBF39" w14:textId="77777777" w:rsidR="002365D4" w:rsidRPr="00826243" w:rsidRDefault="002365D4" w:rsidP="00AA765F"/>
        </w:tc>
        <w:tc>
          <w:tcPr>
            <w:tcW w:w="1393" w:type="dxa"/>
            <w:vMerge w:val="restart"/>
            <w:hideMark/>
          </w:tcPr>
          <w:p w14:paraId="7E57D062" w14:textId="77777777" w:rsidR="002365D4" w:rsidRPr="00826243" w:rsidRDefault="002365D4" w:rsidP="00AA765F">
            <w:r w:rsidRPr="00826243">
              <w:t> </w:t>
            </w:r>
          </w:p>
        </w:tc>
        <w:tc>
          <w:tcPr>
            <w:tcW w:w="2202" w:type="dxa"/>
            <w:hideMark/>
          </w:tcPr>
          <w:p w14:paraId="09E24846" w14:textId="77777777" w:rsidR="002365D4" w:rsidRPr="00826243" w:rsidRDefault="002365D4" w:rsidP="00AA765F">
            <w:r w:rsidRPr="00826243">
              <w:t>Modified Round 2 "Stability therapeutic footwear is a range of footwear that is designed to assist mobility and standing in children by enhancing proprioception and influencing movements of the foot and ankle."</w:t>
            </w:r>
          </w:p>
        </w:tc>
        <w:tc>
          <w:tcPr>
            <w:tcW w:w="1811" w:type="dxa"/>
            <w:noWrap/>
            <w:hideMark/>
          </w:tcPr>
          <w:p w14:paraId="48FB64E5" w14:textId="77777777" w:rsidR="002365D4" w:rsidRPr="00826243" w:rsidRDefault="002365D4" w:rsidP="00AA765F">
            <w:r w:rsidRPr="00826243">
              <w:t>64.71</w:t>
            </w:r>
          </w:p>
        </w:tc>
        <w:tc>
          <w:tcPr>
            <w:tcW w:w="3215" w:type="dxa"/>
            <w:noWrap/>
            <w:hideMark/>
          </w:tcPr>
          <w:p w14:paraId="6F5A7942" w14:textId="77777777" w:rsidR="002365D4" w:rsidRPr="00826243" w:rsidRDefault="002365D4" w:rsidP="00AA765F">
            <w:r w:rsidRPr="00826243">
              <w:t> </w:t>
            </w:r>
          </w:p>
        </w:tc>
        <w:tc>
          <w:tcPr>
            <w:tcW w:w="1481" w:type="dxa"/>
            <w:noWrap/>
            <w:hideMark/>
          </w:tcPr>
          <w:p w14:paraId="7CEAD188" w14:textId="77777777" w:rsidR="002365D4" w:rsidRPr="00826243" w:rsidRDefault="002365D4" w:rsidP="00AA765F"/>
        </w:tc>
      </w:tr>
      <w:tr w:rsidR="002365D4" w:rsidRPr="00826243" w14:paraId="21F2B489" w14:textId="77777777" w:rsidTr="00AA765F">
        <w:trPr>
          <w:trHeight w:val="340"/>
        </w:trPr>
        <w:tc>
          <w:tcPr>
            <w:tcW w:w="1953" w:type="dxa"/>
            <w:vMerge/>
            <w:hideMark/>
          </w:tcPr>
          <w:p w14:paraId="4BD6B717" w14:textId="77777777" w:rsidR="002365D4" w:rsidRPr="00826243" w:rsidRDefault="002365D4" w:rsidP="00AA765F">
            <w:pPr>
              <w:rPr>
                <w:b/>
                <w:bCs/>
              </w:rPr>
            </w:pPr>
          </w:p>
        </w:tc>
        <w:tc>
          <w:tcPr>
            <w:tcW w:w="1895" w:type="dxa"/>
            <w:vMerge/>
            <w:hideMark/>
          </w:tcPr>
          <w:p w14:paraId="073ABE95" w14:textId="77777777" w:rsidR="002365D4" w:rsidRPr="00826243" w:rsidRDefault="002365D4" w:rsidP="00AA765F"/>
        </w:tc>
        <w:tc>
          <w:tcPr>
            <w:tcW w:w="1393" w:type="dxa"/>
            <w:vMerge/>
            <w:hideMark/>
          </w:tcPr>
          <w:p w14:paraId="73AE09B5" w14:textId="77777777" w:rsidR="002365D4" w:rsidRPr="00826243" w:rsidRDefault="002365D4" w:rsidP="00AA765F"/>
        </w:tc>
        <w:tc>
          <w:tcPr>
            <w:tcW w:w="2202" w:type="dxa"/>
            <w:noWrap/>
            <w:hideMark/>
          </w:tcPr>
          <w:p w14:paraId="76B74BB4" w14:textId="77777777" w:rsidR="002365D4" w:rsidRPr="00826243" w:rsidRDefault="002365D4" w:rsidP="00AA765F">
            <w:r w:rsidRPr="00826243">
              <w:t>Other</w:t>
            </w:r>
          </w:p>
        </w:tc>
        <w:tc>
          <w:tcPr>
            <w:tcW w:w="1811" w:type="dxa"/>
            <w:noWrap/>
            <w:hideMark/>
          </w:tcPr>
          <w:p w14:paraId="70E02868" w14:textId="77777777" w:rsidR="002365D4" w:rsidRPr="00826243" w:rsidRDefault="002365D4" w:rsidP="00AA765F">
            <w:r w:rsidRPr="00826243">
              <w:t>23.53</w:t>
            </w:r>
          </w:p>
        </w:tc>
        <w:tc>
          <w:tcPr>
            <w:tcW w:w="3215" w:type="dxa"/>
            <w:noWrap/>
            <w:hideMark/>
          </w:tcPr>
          <w:p w14:paraId="627B0CE6" w14:textId="77777777" w:rsidR="002365D4" w:rsidRPr="00826243" w:rsidRDefault="002365D4" w:rsidP="00AA765F">
            <w:r w:rsidRPr="00826243">
              <w:t> </w:t>
            </w:r>
          </w:p>
        </w:tc>
        <w:tc>
          <w:tcPr>
            <w:tcW w:w="1481" w:type="dxa"/>
            <w:noWrap/>
            <w:hideMark/>
          </w:tcPr>
          <w:p w14:paraId="25AABBC8" w14:textId="77777777" w:rsidR="002365D4" w:rsidRPr="00826243" w:rsidRDefault="002365D4" w:rsidP="00AA765F">
            <w:r w:rsidRPr="00826243">
              <w:t> </w:t>
            </w:r>
          </w:p>
        </w:tc>
      </w:tr>
      <w:tr w:rsidR="002365D4" w:rsidRPr="00826243" w14:paraId="744254FA" w14:textId="77777777" w:rsidTr="00AA765F">
        <w:trPr>
          <w:trHeight w:val="460"/>
        </w:trPr>
        <w:tc>
          <w:tcPr>
            <w:tcW w:w="1953" w:type="dxa"/>
            <w:vMerge w:val="restart"/>
            <w:shd w:val="clear" w:color="auto" w:fill="BFBFBF" w:themeFill="background1" w:themeFillShade="BF"/>
            <w:hideMark/>
          </w:tcPr>
          <w:p w14:paraId="7704AD2E" w14:textId="77777777" w:rsidR="002365D4" w:rsidRPr="00826243" w:rsidRDefault="002365D4" w:rsidP="00AA765F">
            <w:pPr>
              <w:rPr>
                <w:b/>
                <w:bCs/>
              </w:rPr>
            </w:pPr>
            <w:r w:rsidRPr="00826243">
              <w:rPr>
                <w:b/>
                <w:bCs/>
              </w:rPr>
              <w:t>Sub-Grouping and Definition "Lift Footwear"</w:t>
            </w:r>
          </w:p>
        </w:tc>
        <w:tc>
          <w:tcPr>
            <w:tcW w:w="1895" w:type="dxa"/>
            <w:shd w:val="clear" w:color="auto" w:fill="BFBFBF" w:themeFill="background1" w:themeFillShade="BF"/>
            <w:noWrap/>
            <w:hideMark/>
          </w:tcPr>
          <w:p w14:paraId="0974AD82" w14:textId="77777777" w:rsidR="002365D4" w:rsidRPr="00826243" w:rsidRDefault="002365D4" w:rsidP="00AA765F">
            <w:r w:rsidRPr="00826243">
              <w:t> </w:t>
            </w:r>
          </w:p>
        </w:tc>
        <w:tc>
          <w:tcPr>
            <w:tcW w:w="1393" w:type="dxa"/>
            <w:shd w:val="clear" w:color="auto" w:fill="BFBFBF" w:themeFill="background1" w:themeFillShade="BF"/>
            <w:hideMark/>
          </w:tcPr>
          <w:p w14:paraId="5C310800" w14:textId="77777777" w:rsidR="002365D4" w:rsidRPr="00826243" w:rsidRDefault="002365D4" w:rsidP="00AA765F">
            <w:r w:rsidRPr="00826243">
              <w:t xml:space="preserve">% Frequency of ≥Agree </w:t>
            </w:r>
          </w:p>
        </w:tc>
        <w:tc>
          <w:tcPr>
            <w:tcW w:w="8709" w:type="dxa"/>
            <w:gridSpan w:val="4"/>
            <w:vMerge w:val="restart"/>
            <w:shd w:val="clear" w:color="auto" w:fill="BFBFBF" w:themeFill="background1" w:themeFillShade="BF"/>
            <w:hideMark/>
          </w:tcPr>
          <w:p w14:paraId="600CD58B" w14:textId="77777777" w:rsidR="002365D4" w:rsidRDefault="002365D4" w:rsidP="00AA765F">
            <w:r w:rsidRPr="00826243">
              <w:t xml:space="preserve">From Panellist opinion </w:t>
            </w:r>
            <w:r w:rsidRPr="00826243">
              <w:rPr>
                <w:b/>
                <w:bCs/>
              </w:rPr>
              <w:t>Lift "Raised"* Footwear</w:t>
            </w:r>
            <w:r w:rsidRPr="00826243">
              <w:t xml:space="preserve">, </w:t>
            </w:r>
            <w:r w:rsidRPr="00826243">
              <w:rPr>
                <w:b/>
                <w:bCs/>
              </w:rPr>
              <w:t xml:space="preserve">Rounded Bottom "Rocker Sole"* Footwear </w:t>
            </w:r>
            <w:r w:rsidRPr="00826243">
              <w:t xml:space="preserve">and </w:t>
            </w:r>
            <w:r w:rsidRPr="00826243">
              <w:rPr>
                <w:b/>
                <w:bCs/>
              </w:rPr>
              <w:t>Instability Footwear,</w:t>
            </w:r>
            <w:r w:rsidRPr="00826243">
              <w:t xml:space="preserve"> to collectively fall under new subgrouping "</w:t>
            </w:r>
            <w:r w:rsidRPr="00826243">
              <w:rPr>
                <w:b/>
                <w:bCs/>
              </w:rPr>
              <w:t>Adapted Sole</w:t>
            </w:r>
            <w:r w:rsidRPr="00826243">
              <w:t xml:space="preserve">" </w:t>
            </w:r>
            <w:r>
              <w:t>†</w:t>
            </w:r>
          </w:p>
          <w:p w14:paraId="47B442ED" w14:textId="4D291991" w:rsidR="002365D4" w:rsidRPr="00826243" w:rsidRDefault="002365D4" w:rsidP="00AA765F">
            <w:r w:rsidRPr="00826243">
              <w:t xml:space="preserve">                                                                                                                                                              * Panellists' preferred term from Round 1 content analysis</w:t>
            </w:r>
          </w:p>
          <w:p w14:paraId="69786220" w14:textId="77777777" w:rsidR="002365D4" w:rsidRPr="00826243" w:rsidRDefault="002365D4" w:rsidP="00AA765F">
            <w:r w:rsidRPr="00826243">
              <w:t> </w:t>
            </w:r>
          </w:p>
          <w:p w14:paraId="4A595245" w14:textId="77777777" w:rsidR="002365D4" w:rsidRPr="00826243" w:rsidRDefault="002365D4" w:rsidP="00AA765F">
            <w:r w:rsidRPr="00826243">
              <w:t> </w:t>
            </w:r>
          </w:p>
          <w:p w14:paraId="5FB60971" w14:textId="77777777" w:rsidR="002365D4" w:rsidRPr="00826243" w:rsidRDefault="002365D4" w:rsidP="00AA765F">
            <w:r w:rsidRPr="00826243">
              <w:t> </w:t>
            </w:r>
          </w:p>
          <w:p w14:paraId="65950EDD" w14:textId="77777777" w:rsidR="002365D4" w:rsidRPr="00826243" w:rsidRDefault="002365D4" w:rsidP="00AA765F">
            <w:r w:rsidRPr="00826243">
              <w:t> </w:t>
            </w:r>
          </w:p>
          <w:p w14:paraId="226813D2" w14:textId="77777777" w:rsidR="002365D4" w:rsidRPr="00826243" w:rsidRDefault="002365D4" w:rsidP="00AA765F">
            <w:r w:rsidRPr="00826243">
              <w:t> </w:t>
            </w:r>
          </w:p>
          <w:p w14:paraId="0DCD2979" w14:textId="77777777" w:rsidR="002365D4" w:rsidRPr="00826243" w:rsidRDefault="002365D4" w:rsidP="00AA765F">
            <w:r w:rsidRPr="00826243">
              <w:t> </w:t>
            </w:r>
          </w:p>
          <w:p w14:paraId="12BCB3B1" w14:textId="77777777" w:rsidR="002365D4" w:rsidRPr="00826243" w:rsidRDefault="002365D4" w:rsidP="00AA765F">
            <w:r w:rsidRPr="00826243">
              <w:t> </w:t>
            </w:r>
          </w:p>
          <w:p w14:paraId="6C4651A2" w14:textId="77777777" w:rsidR="002365D4" w:rsidRPr="00826243" w:rsidRDefault="002365D4" w:rsidP="00AA765F">
            <w:r w:rsidRPr="00826243">
              <w:t> </w:t>
            </w:r>
          </w:p>
          <w:p w14:paraId="60B6A6DD" w14:textId="77777777" w:rsidR="002365D4" w:rsidRPr="00826243" w:rsidRDefault="002365D4" w:rsidP="00AA765F">
            <w:r w:rsidRPr="00826243">
              <w:t> </w:t>
            </w:r>
          </w:p>
          <w:p w14:paraId="5A2C6598" w14:textId="77777777" w:rsidR="002365D4" w:rsidRPr="00826243" w:rsidRDefault="002365D4" w:rsidP="00AA765F">
            <w:r w:rsidRPr="00826243">
              <w:t> </w:t>
            </w:r>
          </w:p>
        </w:tc>
      </w:tr>
      <w:tr w:rsidR="002365D4" w:rsidRPr="00826243" w14:paraId="53177272" w14:textId="77777777" w:rsidTr="00AA765F">
        <w:trPr>
          <w:trHeight w:val="3700"/>
        </w:trPr>
        <w:tc>
          <w:tcPr>
            <w:tcW w:w="1953" w:type="dxa"/>
            <w:vMerge/>
            <w:hideMark/>
          </w:tcPr>
          <w:p w14:paraId="2FC2F614" w14:textId="77777777" w:rsidR="002365D4" w:rsidRPr="00826243" w:rsidRDefault="002365D4" w:rsidP="00AA765F">
            <w:pPr>
              <w:rPr>
                <w:b/>
                <w:bCs/>
              </w:rPr>
            </w:pPr>
          </w:p>
        </w:tc>
        <w:tc>
          <w:tcPr>
            <w:tcW w:w="1895" w:type="dxa"/>
            <w:hideMark/>
          </w:tcPr>
          <w:p w14:paraId="65672F76" w14:textId="77777777" w:rsidR="002365D4" w:rsidRPr="00826243" w:rsidRDefault="002365D4" w:rsidP="00AA765F">
            <w:r w:rsidRPr="00826243">
              <w:t>"Lift functional therapeutic footwear is a range of footwear designed with a unilateral modular outer or midsole addition to conservatively achieve postural and functional symmetry in individuals with limb length inequality."</w:t>
            </w:r>
          </w:p>
        </w:tc>
        <w:tc>
          <w:tcPr>
            <w:tcW w:w="1393" w:type="dxa"/>
            <w:hideMark/>
          </w:tcPr>
          <w:p w14:paraId="4294A5AC" w14:textId="77777777" w:rsidR="002365D4" w:rsidRPr="00826243" w:rsidRDefault="002365D4" w:rsidP="00AA765F">
            <w:r w:rsidRPr="00826243">
              <w:t>38.89%</w:t>
            </w:r>
          </w:p>
        </w:tc>
        <w:tc>
          <w:tcPr>
            <w:tcW w:w="8709" w:type="dxa"/>
            <w:gridSpan w:val="4"/>
            <w:vMerge/>
            <w:hideMark/>
          </w:tcPr>
          <w:p w14:paraId="5BA48F39" w14:textId="77777777" w:rsidR="002365D4" w:rsidRPr="00826243" w:rsidRDefault="002365D4" w:rsidP="00AA765F"/>
        </w:tc>
      </w:tr>
      <w:tr w:rsidR="002365D4" w:rsidRPr="00826243" w14:paraId="02D2B088" w14:textId="77777777" w:rsidTr="00AA765F">
        <w:trPr>
          <w:trHeight w:val="760"/>
        </w:trPr>
        <w:tc>
          <w:tcPr>
            <w:tcW w:w="1953" w:type="dxa"/>
            <w:vMerge w:val="restart"/>
            <w:shd w:val="clear" w:color="auto" w:fill="D9D9D9" w:themeFill="background1" w:themeFillShade="D9"/>
            <w:hideMark/>
          </w:tcPr>
          <w:p w14:paraId="458E591A" w14:textId="77777777" w:rsidR="002365D4" w:rsidRPr="00826243" w:rsidRDefault="002365D4" w:rsidP="00AA765F">
            <w:pPr>
              <w:rPr>
                <w:b/>
                <w:bCs/>
              </w:rPr>
            </w:pPr>
            <w:r w:rsidRPr="00826243">
              <w:rPr>
                <w:b/>
                <w:bCs/>
              </w:rPr>
              <w:t>Sub-Grouping and Definition "Rounded Bottom (Rocker Sole)"</w:t>
            </w:r>
          </w:p>
        </w:tc>
        <w:tc>
          <w:tcPr>
            <w:tcW w:w="1895" w:type="dxa"/>
            <w:shd w:val="clear" w:color="auto" w:fill="D9D9D9" w:themeFill="background1" w:themeFillShade="D9"/>
            <w:noWrap/>
            <w:hideMark/>
          </w:tcPr>
          <w:p w14:paraId="00FD248C" w14:textId="77777777" w:rsidR="002365D4" w:rsidRPr="00826243" w:rsidRDefault="002365D4" w:rsidP="00AA765F">
            <w:r w:rsidRPr="00826243">
              <w:t> </w:t>
            </w:r>
          </w:p>
        </w:tc>
        <w:tc>
          <w:tcPr>
            <w:tcW w:w="1393" w:type="dxa"/>
            <w:shd w:val="clear" w:color="auto" w:fill="D9D9D9" w:themeFill="background1" w:themeFillShade="D9"/>
            <w:hideMark/>
          </w:tcPr>
          <w:p w14:paraId="0A6FCA22" w14:textId="77777777" w:rsidR="002365D4" w:rsidRPr="00826243" w:rsidRDefault="002365D4" w:rsidP="00AA765F">
            <w:r w:rsidRPr="00826243">
              <w:t xml:space="preserve">% Frequency of ≥Agree </w:t>
            </w:r>
          </w:p>
        </w:tc>
        <w:tc>
          <w:tcPr>
            <w:tcW w:w="8709" w:type="dxa"/>
            <w:gridSpan w:val="4"/>
            <w:vMerge/>
            <w:hideMark/>
          </w:tcPr>
          <w:p w14:paraId="7DAA2176" w14:textId="77777777" w:rsidR="002365D4" w:rsidRPr="00826243" w:rsidRDefault="002365D4" w:rsidP="00AA765F"/>
        </w:tc>
      </w:tr>
      <w:tr w:rsidR="002365D4" w:rsidRPr="00826243" w14:paraId="532B05D4" w14:textId="77777777" w:rsidTr="00AA765F">
        <w:trPr>
          <w:trHeight w:val="3080"/>
        </w:trPr>
        <w:tc>
          <w:tcPr>
            <w:tcW w:w="1953" w:type="dxa"/>
            <w:vMerge/>
            <w:shd w:val="clear" w:color="auto" w:fill="D9D9D9" w:themeFill="background1" w:themeFillShade="D9"/>
            <w:hideMark/>
          </w:tcPr>
          <w:p w14:paraId="67CB08A0" w14:textId="77777777" w:rsidR="002365D4" w:rsidRPr="00826243" w:rsidRDefault="002365D4" w:rsidP="00AA765F">
            <w:pPr>
              <w:rPr>
                <w:b/>
                <w:bCs/>
              </w:rPr>
            </w:pPr>
          </w:p>
        </w:tc>
        <w:tc>
          <w:tcPr>
            <w:tcW w:w="1895" w:type="dxa"/>
            <w:hideMark/>
          </w:tcPr>
          <w:p w14:paraId="7316DD4F" w14:textId="77777777" w:rsidR="002365D4" w:rsidRPr="00826243" w:rsidRDefault="002365D4" w:rsidP="00AA765F">
            <w:r w:rsidRPr="00826243">
              <w:t>"Rounded bottom (rocker sole) is a range of functional therapeutic footwear with a forefoot rocker design to assist the sagittal plane progression of the lower limb."</w:t>
            </w:r>
          </w:p>
        </w:tc>
        <w:tc>
          <w:tcPr>
            <w:tcW w:w="1393" w:type="dxa"/>
            <w:hideMark/>
          </w:tcPr>
          <w:p w14:paraId="4F3501DB" w14:textId="77777777" w:rsidR="002365D4" w:rsidRPr="00826243" w:rsidRDefault="002365D4" w:rsidP="00AA765F">
            <w:r w:rsidRPr="00826243">
              <w:t>33.33%</w:t>
            </w:r>
          </w:p>
        </w:tc>
        <w:tc>
          <w:tcPr>
            <w:tcW w:w="8709" w:type="dxa"/>
            <w:gridSpan w:val="4"/>
            <w:vMerge/>
            <w:hideMark/>
          </w:tcPr>
          <w:p w14:paraId="3F95069A" w14:textId="77777777" w:rsidR="002365D4" w:rsidRPr="00826243" w:rsidRDefault="002365D4" w:rsidP="00AA765F"/>
        </w:tc>
      </w:tr>
      <w:tr w:rsidR="002365D4" w:rsidRPr="00826243" w14:paraId="133FB681" w14:textId="77777777" w:rsidTr="00AA765F">
        <w:trPr>
          <w:trHeight w:val="820"/>
        </w:trPr>
        <w:tc>
          <w:tcPr>
            <w:tcW w:w="1953" w:type="dxa"/>
            <w:vMerge w:val="restart"/>
            <w:shd w:val="clear" w:color="auto" w:fill="BFBFBF" w:themeFill="background1" w:themeFillShade="BF"/>
            <w:hideMark/>
          </w:tcPr>
          <w:p w14:paraId="348B8596" w14:textId="77777777" w:rsidR="002365D4" w:rsidRPr="00826243" w:rsidRDefault="002365D4" w:rsidP="00AA765F">
            <w:pPr>
              <w:rPr>
                <w:b/>
                <w:bCs/>
              </w:rPr>
            </w:pPr>
            <w:r w:rsidRPr="00826243">
              <w:rPr>
                <w:b/>
                <w:bCs/>
              </w:rPr>
              <w:t>Grouping and Definition "Instability"</w:t>
            </w:r>
          </w:p>
        </w:tc>
        <w:tc>
          <w:tcPr>
            <w:tcW w:w="1895" w:type="dxa"/>
            <w:vMerge w:val="restart"/>
            <w:hideMark/>
          </w:tcPr>
          <w:p w14:paraId="679090B9" w14:textId="77777777" w:rsidR="002365D4" w:rsidRPr="00826243" w:rsidRDefault="002365D4" w:rsidP="00AA765F">
            <w:r w:rsidRPr="00826243">
              <w:t>"Instability therapeutic functional footwear consists of a sole designed to promote imbalance to train the individuals motor coordination."</w:t>
            </w:r>
          </w:p>
        </w:tc>
        <w:tc>
          <w:tcPr>
            <w:tcW w:w="1393" w:type="dxa"/>
            <w:hideMark/>
          </w:tcPr>
          <w:p w14:paraId="300D031E" w14:textId="77777777" w:rsidR="002365D4" w:rsidRPr="00826243" w:rsidRDefault="002365D4" w:rsidP="00AA765F">
            <w:r w:rsidRPr="00826243">
              <w:t xml:space="preserve">% Frequency of ≥Agree </w:t>
            </w:r>
          </w:p>
        </w:tc>
        <w:tc>
          <w:tcPr>
            <w:tcW w:w="8709" w:type="dxa"/>
            <w:gridSpan w:val="4"/>
            <w:vMerge/>
            <w:hideMark/>
          </w:tcPr>
          <w:p w14:paraId="7E3D5DAD" w14:textId="77777777" w:rsidR="002365D4" w:rsidRPr="00826243" w:rsidRDefault="002365D4" w:rsidP="00AA765F"/>
        </w:tc>
      </w:tr>
      <w:tr w:rsidR="002365D4" w:rsidRPr="00826243" w14:paraId="3BE573D9" w14:textId="77777777" w:rsidTr="00AA765F">
        <w:trPr>
          <w:trHeight w:val="1620"/>
        </w:trPr>
        <w:tc>
          <w:tcPr>
            <w:tcW w:w="1953" w:type="dxa"/>
            <w:vMerge/>
            <w:shd w:val="clear" w:color="auto" w:fill="BFBFBF" w:themeFill="background1" w:themeFillShade="BF"/>
            <w:hideMark/>
          </w:tcPr>
          <w:p w14:paraId="0E4921B2" w14:textId="77777777" w:rsidR="002365D4" w:rsidRPr="00826243" w:rsidRDefault="002365D4" w:rsidP="00AA765F">
            <w:pPr>
              <w:rPr>
                <w:b/>
                <w:bCs/>
              </w:rPr>
            </w:pPr>
          </w:p>
        </w:tc>
        <w:tc>
          <w:tcPr>
            <w:tcW w:w="1895" w:type="dxa"/>
            <w:vMerge/>
            <w:hideMark/>
          </w:tcPr>
          <w:p w14:paraId="269E714C" w14:textId="77777777" w:rsidR="002365D4" w:rsidRPr="00826243" w:rsidRDefault="002365D4" w:rsidP="00AA765F"/>
        </w:tc>
        <w:tc>
          <w:tcPr>
            <w:tcW w:w="1393" w:type="dxa"/>
            <w:hideMark/>
          </w:tcPr>
          <w:p w14:paraId="276D3CF7" w14:textId="77777777" w:rsidR="002365D4" w:rsidRPr="00826243" w:rsidRDefault="002365D4" w:rsidP="00AA765F">
            <w:r w:rsidRPr="00826243">
              <w:t>38.89%</w:t>
            </w:r>
          </w:p>
        </w:tc>
        <w:tc>
          <w:tcPr>
            <w:tcW w:w="8709" w:type="dxa"/>
            <w:gridSpan w:val="4"/>
            <w:vMerge/>
            <w:hideMark/>
          </w:tcPr>
          <w:p w14:paraId="24C886BB" w14:textId="77777777" w:rsidR="002365D4" w:rsidRPr="00826243" w:rsidRDefault="002365D4" w:rsidP="00AA765F"/>
        </w:tc>
      </w:tr>
      <w:tr w:rsidR="006575D2" w:rsidRPr="00826243" w14:paraId="43FE3968" w14:textId="77777777" w:rsidTr="00AA765F">
        <w:trPr>
          <w:trHeight w:val="1040"/>
        </w:trPr>
        <w:tc>
          <w:tcPr>
            <w:tcW w:w="1953" w:type="dxa"/>
            <w:vMerge w:val="restart"/>
            <w:shd w:val="clear" w:color="auto" w:fill="D9D9D9" w:themeFill="background1" w:themeFillShade="D9"/>
            <w:hideMark/>
          </w:tcPr>
          <w:p w14:paraId="6C9A2359" w14:textId="77777777" w:rsidR="006575D2" w:rsidRPr="00826243" w:rsidRDefault="006575D2" w:rsidP="00AA765F">
            <w:pPr>
              <w:rPr>
                <w:b/>
                <w:bCs/>
              </w:rPr>
            </w:pPr>
            <w:r w:rsidRPr="00826243">
              <w:rPr>
                <w:b/>
                <w:bCs/>
              </w:rPr>
              <w:t>Sub-Grouping "Adapted Sole"</w:t>
            </w:r>
            <w:r>
              <w:rPr>
                <w:b/>
                <w:bCs/>
              </w:rPr>
              <w:t>†</w:t>
            </w:r>
          </w:p>
          <w:p w14:paraId="704AED2A" w14:textId="77777777" w:rsidR="006575D2" w:rsidRPr="00826243" w:rsidRDefault="006575D2" w:rsidP="00AA765F">
            <w:pPr>
              <w:rPr>
                <w:b/>
                <w:bCs/>
              </w:rPr>
            </w:pPr>
            <w:r w:rsidRPr="00826243">
              <w:rPr>
                <w:b/>
                <w:bCs/>
              </w:rPr>
              <w:t> </w:t>
            </w:r>
          </w:p>
        </w:tc>
        <w:tc>
          <w:tcPr>
            <w:tcW w:w="3288" w:type="dxa"/>
            <w:gridSpan w:val="2"/>
            <w:vMerge w:val="restart"/>
            <w:shd w:val="clear" w:color="auto" w:fill="D9D9D9" w:themeFill="background1" w:themeFillShade="D9"/>
            <w:hideMark/>
          </w:tcPr>
          <w:p w14:paraId="05794A64" w14:textId="77777777" w:rsidR="006575D2" w:rsidRPr="00C3515B" w:rsidRDefault="006575D2" w:rsidP="00AA765F">
            <w:pPr>
              <w:rPr>
                <w:b/>
                <w:bCs/>
              </w:rPr>
            </w:pPr>
            <w:r w:rsidRPr="00826243">
              <w:t> </w:t>
            </w:r>
            <w:r w:rsidRPr="00C3515B">
              <w:rPr>
                <w:b/>
                <w:bCs/>
              </w:rPr>
              <w:t>N/A</w:t>
            </w:r>
            <w:r>
              <w:rPr>
                <w:b/>
                <w:bCs/>
              </w:rPr>
              <w:t xml:space="preserve"> see comment †</w:t>
            </w:r>
          </w:p>
          <w:p w14:paraId="1927819F" w14:textId="77777777" w:rsidR="006575D2" w:rsidRPr="00826243" w:rsidRDefault="006575D2" w:rsidP="00AA765F">
            <w:r w:rsidRPr="00826243">
              <w:t> </w:t>
            </w:r>
          </w:p>
          <w:p w14:paraId="1BA47972" w14:textId="77777777" w:rsidR="006575D2" w:rsidRPr="00826243" w:rsidRDefault="006575D2" w:rsidP="00AA765F">
            <w:r w:rsidRPr="00826243">
              <w:t> </w:t>
            </w:r>
          </w:p>
          <w:p w14:paraId="0FD3C53C" w14:textId="77777777" w:rsidR="006575D2" w:rsidRPr="00826243" w:rsidRDefault="006575D2" w:rsidP="00AA765F">
            <w:r w:rsidRPr="00826243">
              <w:t> </w:t>
            </w:r>
          </w:p>
          <w:p w14:paraId="4A4258D3" w14:textId="77777777" w:rsidR="006575D2" w:rsidRPr="00C3515B" w:rsidRDefault="006575D2" w:rsidP="00AA765F">
            <w:pPr>
              <w:rPr>
                <w:b/>
                <w:bCs/>
              </w:rPr>
            </w:pPr>
            <w:r w:rsidRPr="00826243">
              <w:t> </w:t>
            </w:r>
          </w:p>
          <w:p w14:paraId="6E56822C" w14:textId="77777777" w:rsidR="006575D2" w:rsidRPr="00826243" w:rsidRDefault="006575D2" w:rsidP="00AA765F">
            <w:r w:rsidRPr="00826243">
              <w:t> </w:t>
            </w:r>
          </w:p>
          <w:p w14:paraId="07CCC4EE" w14:textId="77777777" w:rsidR="006575D2" w:rsidRPr="00826243" w:rsidRDefault="006575D2" w:rsidP="00AA765F">
            <w:r w:rsidRPr="00826243">
              <w:t> </w:t>
            </w:r>
          </w:p>
          <w:p w14:paraId="55AB8426" w14:textId="77777777" w:rsidR="006575D2" w:rsidRPr="00826243" w:rsidRDefault="006575D2" w:rsidP="00AA765F">
            <w:r w:rsidRPr="00826243">
              <w:t> </w:t>
            </w:r>
          </w:p>
        </w:tc>
        <w:tc>
          <w:tcPr>
            <w:tcW w:w="2202" w:type="dxa"/>
            <w:shd w:val="clear" w:color="auto" w:fill="D9D9D9" w:themeFill="background1" w:themeFillShade="D9"/>
            <w:hideMark/>
          </w:tcPr>
          <w:p w14:paraId="2FF98DA8" w14:textId="77777777" w:rsidR="006575D2" w:rsidRPr="00826243" w:rsidRDefault="006575D2" w:rsidP="00AA765F">
            <w:pPr>
              <w:rPr>
                <w:b/>
                <w:bCs/>
              </w:rPr>
            </w:pPr>
            <w:r w:rsidRPr="00826243">
              <w:rPr>
                <w:b/>
                <w:bCs/>
              </w:rPr>
              <w:t>Sub-Grouping</w:t>
            </w:r>
          </w:p>
        </w:tc>
        <w:tc>
          <w:tcPr>
            <w:tcW w:w="1811" w:type="dxa"/>
            <w:shd w:val="clear" w:color="auto" w:fill="D9D9D9" w:themeFill="background1" w:themeFillShade="D9"/>
            <w:hideMark/>
          </w:tcPr>
          <w:p w14:paraId="13BC366F" w14:textId="77777777" w:rsidR="006575D2" w:rsidRPr="00826243" w:rsidRDefault="006575D2" w:rsidP="00AA765F">
            <w:r w:rsidRPr="00826243">
              <w:t xml:space="preserve">% Frequency of ≥Agree </w:t>
            </w:r>
          </w:p>
        </w:tc>
        <w:tc>
          <w:tcPr>
            <w:tcW w:w="4696" w:type="dxa"/>
            <w:gridSpan w:val="2"/>
            <w:vMerge w:val="restart"/>
            <w:shd w:val="clear" w:color="auto" w:fill="D9D9D9" w:themeFill="background1" w:themeFillShade="D9"/>
            <w:noWrap/>
            <w:hideMark/>
          </w:tcPr>
          <w:p w14:paraId="0B28D74A" w14:textId="77777777" w:rsidR="006575D2" w:rsidRPr="00826243" w:rsidRDefault="006575D2" w:rsidP="00AA765F">
            <w:r w:rsidRPr="00826243">
              <w:t> </w:t>
            </w:r>
          </w:p>
          <w:p w14:paraId="0B8337BE" w14:textId="38D7F53E" w:rsidR="006575D2" w:rsidRPr="00826243" w:rsidRDefault="006575D2" w:rsidP="00AA765F">
            <w:r w:rsidRPr="00826243">
              <w:t> </w:t>
            </w:r>
          </w:p>
        </w:tc>
      </w:tr>
      <w:tr w:rsidR="006575D2" w:rsidRPr="00826243" w14:paraId="2F9C5B87" w14:textId="77777777" w:rsidTr="00AA765F">
        <w:trPr>
          <w:trHeight w:val="340"/>
        </w:trPr>
        <w:tc>
          <w:tcPr>
            <w:tcW w:w="1953" w:type="dxa"/>
            <w:vMerge/>
            <w:shd w:val="clear" w:color="auto" w:fill="D9D9D9" w:themeFill="background1" w:themeFillShade="D9"/>
            <w:hideMark/>
          </w:tcPr>
          <w:p w14:paraId="0AED2C44" w14:textId="77777777" w:rsidR="006575D2" w:rsidRPr="00826243" w:rsidRDefault="006575D2" w:rsidP="00AA765F">
            <w:pPr>
              <w:rPr>
                <w:b/>
                <w:bCs/>
              </w:rPr>
            </w:pPr>
          </w:p>
        </w:tc>
        <w:tc>
          <w:tcPr>
            <w:tcW w:w="3288" w:type="dxa"/>
            <w:gridSpan w:val="2"/>
            <w:vMerge/>
            <w:shd w:val="clear" w:color="auto" w:fill="D9D9D9" w:themeFill="background1" w:themeFillShade="D9"/>
            <w:hideMark/>
          </w:tcPr>
          <w:p w14:paraId="47C7EC3E" w14:textId="77777777" w:rsidR="006575D2" w:rsidRPr="00826243" w:rsidRDefault="006575D2" w:rsidP="00AA765F"/>
        </w:tc>
        <w:tc>
          <w:tcPr>
            <w:tcW w:w="2202" w:type="dxa"/>
            <w:hideMark/>
          </w:tcPr>
          <w:p w14:paraId="5BBEE18F" w14:textId="77777777" w:rsidR="006575D2" w:rsidRPr="00826243" w:rsidRDefault="006575D2" w:rsidP="00AA765F">
            <w:r w:rsidRPr="00826243">
              <w:t>"Adapted Sole"</w:t>
            </w:r>
          </w:p>
        </w:tc>
        <w:tc>
          <w:tcPr>
            <w:tcW w:w="1811" w:type="dxa"/>
            <w:noWrap/>
            <w:hideMark/>
          </w:tcPr>
          <w:p w14:paraId="44E01F63" w14:textId="77777777" w:rsidR="006575D2" w:rsidRPr="00826243" w:rsidRDefault="006575D2" w:rsidP="00AA765F">
            <w:r w:rsidRPr="00B1385B">
              <w:rPr>
                <w:color w:val="FF0000"/>
              </w:rPr>
              <w:t>76.47%</w:t>
            </w:r>
          </w:p>
        </w:tc>
        <w:tc>
          <w:tcPr>
            <w:tcW w:w="4696" w:type="dxa"/>
            <w:gridSpan w:val="2"/>
            <w:vMerge/>
            <w:shd w:val="clear" w:color="auto" w:fill="D9D9D9" w:themeFill="background1" w:themeFillShade="D9"/>
            <w:noWrap/>
            <w:hideMark/>
          </w:tcPr>
          <w:p w14:paraId="3D9C48A9" w14:textId="1BD9B413" w:rsidR="006575D2" w:rsidRPr="00826243" w:rsidRDefault="006575D2" w:rsidP="00AA765F"/>
        </w:tc>
      </w:tr>
      <w:tr w:rsidR="002365D4" w:rsidRPr="00826243" w14:paraId="082B39F6" w14:textId="77777777" w:rsidTr="00AA765F">
        <w:trPr>
          <w:trHeight w:val="340"/>
        </w:trPr>
        <w:tc>
          <w:tcPr>
            <w:tcW w:w="1953" w:type="dxa"/>
            <w:vMerge w:val="restart"/>
            <w:shd w:val="clear" w:color="auto" w:fill="BFBFBF" w:themeFill="background1" w:themeFillShade="BF"/>
            <w:hideMark/>
          </w:tcPr>
          <w:p w14:paraId="1C70259C" w14:textId="77777777" w:rsidR="002365D4" w:rsidRPr="00826243" w:rsidRDefault="002365D4" w:rsidP="00AA765F">
            <w:pPr>
              <w:rPr>
                <w:b/>
                <w:bCs/>
              </w:rPr>
            </w:pPr>
            <w:r w:rsidRPr="00826243">
              <w:rPr>
                <w:b/>
                <w:bCs/>
              </w:rPr>
              <w:t>Definition "Adapted Sole"</w:t>
            </w:r>
            <w:r>
              <w:rPr>
                <w:b/>
                <w:bCs/>
              </w:rPr>
              <w:t>†</w:t>
            </w:r>
          </w:p>
          <w:p w14:paraId="155F83CD" w14:textId="77777777" w:rsidR="002365D4" w:rsidRPr="00826243" w:rsidRDefault="002365D4" w:rsidP="00AA765F">
            <w:pPr>
              <w:rPr>
                <w:b/>
                <w:bCs/>
              </w:rPr>
            </w:pPr>
            <w:r w:rsidRPr="00826243">
              <w:rPr>
                <w:b/>
                <w:bCs/>
              </w:rPr>
              <w:t> </w:t>
            </w:r>
          </w:p>
        </w:tc>
        <w:tc>
          <w:tcPr>
            <w:tcW w:w="3288" w:type="dxa"/>
            <w:gridSpan w:val="2"/>
            <w:vMerge/>
            <w:shd w:val="clear" w:color="auto" w:fill="D9D9D9" w:themeFill="background1" w:themeFillShade="D9"/>
            <w:hideMark/>
          </w:tcPr>
          <w:p w14:paraId="0C5016CF" w14:textId="77777777" w:rsidR="002365D4" w:rsidRPr="00826243" w:rsidRDefault="002365D4" w:rsidP="00AA765F"/>
        </w:tc>
        <w:tc>
          <w:tcPr>
            <w:tcW w:w="2202" w:type="dxa"/>
            <w:shd w:val="clear" w:color="auto" w:fill="BFBFBF" w:themeFill="background1" w:themeFillShade="BF"/>
            <w:noWrap/>
            <w:hideMark/>
          </w:tcPr>
          <w:p w14:paraId="7787B3AD" w14:textId="77777777" w:rsidR="002365D4" w:rsidRPr="00826243" w:rsidRDefault="002365D4" w:rsidP="00AA765F">
            <w:pPr>
              <w:rPr>
                <w:b/>
                <w:bCs/>
              </w:rPr>
            </w:pPr>
            <w:r w:rsidRPr="00826243">
              <w:rPr>
                <w:b/>
                <w:bCs/>
              </w:rPr>
              <w:t xml:space="preserve">Definition </w:t>
            </w:r>
          </w:p>
        </w:tc>
        <w:tc>
          <w:tcPr>
            <w:tcW w:w="1811" w:type="dxa"/>
            <w:shd w:val="clear" w:color="auto" w:fill="BFBFBF" w:themeFill="background1" w:themeFillShade="BF"/>
            <w:hideMark/>
          </w:tcPr>
          <w:p w14:paraId="2C04E1B2" w14:textId="77777777" w:rsidR="002365D4" w:rsidRPr="00826243" w:rsidRDefault="002365D4" w:rsidP="00AA765F">
            <w:r w:rsidRPr="00826243">
              <w:t xml:space="preserve">% Frequency of ≥Agree </w:t>
            </w:r>
          </w:p>
        </w:tc>
        <w:tc>
          <w:tcPr>
            <w:tcW w:w="3215" w:type="dxa"/>
            <w:shd w:val="clear" w:color="auto" w:fill="BFBFBF" w:themeFill="background1" w:themeFillShade="BF"/>
            <w:noWrap/>
            <w:hideMark/>
          </w:tcPr>
          <w:p w14:paraId="5253283A" w14:textId="77777777" w:rsidR="002365D4" w:rsidRPr="00826243" w:rsidRDefault="002365D4" w:rsidP="00AA765F">
            <w:r w:rsidRPr="00826243">
              <w:t> </w:t>
            </w:r>
          </w:p>
        </w:tc>
        <w:tc>
          <w:tcPr>
            <w:tcW w:w="1481" w:type="dxa"/>
            <w:shd w:val="clear" w:color="auto" w:fill="BFBFBF" w:themeFill="background1" w:themeFillShade="BF"/>
            <w:hideMark/>
          </w:tcPr>
          <w:p w14:paraId="5B3B2C9C" w14:textId="77777777" w:rsidR="002365D4" w:rsidRPr="00826243" w:rsidRDefault="002365D4" w:rsidP="00AA765F">
            <w:r w:rsidRPr="00826243">
              <w:t xml:space="preserve">% Frequency of ≥Agree </w:t>
            </w:r>
          </w:p>
        </w:tc>
      </w:tr>
      <w:tr w:rsidR="002365D4" w:rsidRPr="00826243" w14:paraId="77CCD0C3" w14:textId="77777777" w:rsidTr="00AA765F">
        <w:trPr>
          <w:trHeight w:val="2930"/>
        </w:trPr>
        <w:tc>
          <w:tcPr>
            <w:tcW w:w="1953" w:type="dxa"/>
            <w:vMerge/>
            <w:shd w:val="clear" w:color="auto" w:fill="BFBFBF" w:themeFill="background1" w:themeFillShade="BF"/>
            <w:hideMark/>
          </w:tcPr>
          <w:p w14:paraId="7D5B4B4F" w14:textId="77777777" w:rsidR="002365D4" w:rsidRPr="00826243" w:rsidRDefault="002365D4" w:rsidP="00AA765F">
            <w:pPr>
              <w:rPr>
                <w:b/>
                <w:bCs/>
              </w:rPr>
            </w:pPr>
          </w:p>
        </w:tc>
        <w:tc>
          <w:tcPr>
            <w:tcW w:w="3288" w:type="dxa"/>
            <w:gridSpan w:val="2"/>
            <w:vMerge/>
            <w:shd w:val="clear" w:color="auto" w:fill="D9D9D9" w:themeFill="background1" w:themeFillShade="D9"/>
            <w:hideMark/>
          </w:tcPr>
          <w:p w14:paraId="326517B3" w14:textId="77777777" w:rsidR="002365D4" w:rsidRPr="00826243" w:rsidRDefault="002365D4" w:rsidP="00AA765F"/>
        </w:tc>
        <w:tc>
          <w:tcPr>
            <w:tcW w:w="2202" w:type="dxa"/>
            <w:hideMark/>
          </w:tcPr>
          <w:p w14:paraId="6B4B0D8F" w14:textId="77777777" w:rsidR="002365D4" w:rsidRPr="00826243" w:rsidRDefault="002365D4" w:rsidP="00AA765F">
            <w:r w:rsidRPr="00826243">
              <w:t>"A range of customised sole adaptions to standard retail or children's therapeutic footwear that would assist mobility or standing in children. "</w:t>
            </w:r>
          </w:p>
        </w:tc>
        <w:tc>
          <w:tcPr>
            <w:tcW w:w="1811" w:type="dxa"/>
            <w:noWrap/>
            <w:hideMark/>
          </w:tcPr>
          <w:p w14:paraId="3954177E" w14:textId="77777777" w:rsidR="002365D4" w:rsidRPr="00826243" w:rsidRDefault="002365D4" w:rsidP="00AA765F">
            <w:r w:rsidRPr="00826243">
              <w:t>64.71%</w:t>
            </w:r>
          </w:p>
        </w:tc>
        <w:tc>
          <w:tcPr>
            <w:tcW w:w="3215" w:type="dxa"/>
            <w:hideMark/>
          </w:tcPr>
          <w:p w14:paraId="6A161004" w14:textId="77777777" w:rsidR="002365D4" w:rsidRPr="00826243" w:rsidRDefault="002365D4" w:rsidP="00AA765F">
            <w:r w:rsidRPr="00826243">
              <w:t>Modified Round</w:t>
            </w:r>
            <w:r>
              <w:t xml:space="preserve"> </w:t>
            </w:r>
            <w:r w:rsidRPr="00826243">
              <w:t xml:space="preserve">3                                                                                                                                                                                                                   "A range of customised sole or heel adaptions to any suitable children's footwear, with the adaptions designed to assist mobility or standing in children.' </w:t>
            </w:r>
          </w:p>
        </w:tc>
        <w:tc>
          <w:tcPr>
            <w:tcW w:w="1481" w:type="dxa"/>
            <w:noWrap/>
            <w:hideMark/>
          </w:tcPr>
          <w:p w14:paraId="6B716216" w14:textId="77777777" w:rsidR="002365D4" w:rsidRPr="00826243" w:rsidRDefault="002365D4" w:rsidP="00AA765F">
            <w:r w:rsidRPr="00434CEB">
              <w:rPr>
                <w:color w:val="FF0000"/>
              </w:rPr>
              <w:t>100%</w:t>
            </w:r>
          </w:p>
        </w:tc>
      </w:tr>
    </w:tbl>
    <w:p w14:paraId="5FFC0D53" w14:textId="77777777" w:rsidR="002365D4" w:rsidRPr="002365D4" w:rsidRDefault="002365D4" w:rsidP="002365D4"/>
    <w:p w14:paraId="566CA5FC" w14:textId="77DE9B42" w:rsidR="004158C2" w:rsidRPr="007E29A5" w:rsidRDefault="005109D6" w:rsidP="007E29A5">
      <w:pPr>
        <w:rPr>
          <w:color w:val="FF0000"/>
        </w:rPr>
      </w:pPr>
      <w:r w:rsidRPr="007E29A5">
        <w:rPr>
          <w:color w:val="FF0000"/>
        </w:rPr>
        <w:t xml:space="preserve">Text in Red Indicates: Consensus </w:t>
      </w:r>
      <w:r w:rsidR="007E29A5" w:rsidRPr="007E29A5">
        <w:rPr>
          <w:color w:val="FF0000"/>
        </w:rPr>
        <w:t>Statement ≥</w:t>
      </w:r>
      <w:r w:rsidRPr="007E29A5">
        <w:rPr>
          <w:color w:val="FF0000"/>
        </w:rPr>
        <w:t>75% Relative Frequency ≥75% Panel ≥Agree </w:t>
      </w:r>
    </w:p>
    <w:p w14:paraId="44064E18" w14:textId="77777777" w:rsidR="007E7A5B" w:rsidRDefault="007E7A5B" w:rsidP="007E7A5B">
      <w:pPr>
        <w:pStyle w:val="Heading3"/>
      </w:pPr>
    </w:p>
    <w:p w14:paraId="5051791E" w14:textId="0137E849" w:rsidR="00837D37" w:rsidRDefault="00837D37">
      <w:pPr>
        <w:pStyle w:val="Heading3"/>
        <w:numPr>
          <w:ilvl w:val="1"/>
          <w:numId w:val="19"/>
        </w:numPr>
      </w:pPr>
      <w:bookmarkStart w:id="452" w:name="_Ref132655869"/>
      <w:bookmarkStart w:id="453" w:name="_Toc156403592"/>
      <w:r>
        <w:t xml:space="preserve">Complete Results Section </w:t>
      </w:r>
      <w:r w:rsidR="00FD58EF">
        <w:t>2</w:t>
      </w:r>
      <w:r>
        <w:t xml:space="preserve"> Rounds 1-3</w:t>
      </w:r>
      <w:r w:rsidR="00FD58EF">
        <w:t xml:space="preserve"> </w:t>
      </w:r>
      <w:r w:rsidR="00EE0FEE">
        <w:t xml:space="preserve">Consensus </w:t>
      </w:r>
      <w:r w:rsidR="00FD58EF" w:rsidRPr="00EE0FEE">
        <w:t xml:space="preserve">design characteristics of “off the shelf” </w:t>
      </w:r>
      <w:r w:rsidR="009B27FF">
        <w:t xml:space="preserve">Stability </w:t>
      </w:r>
      <w:r w:rsidR="00FD58EF" w:rsidRPr="00EE0FEE">
        <w:t>clinical footwear interventions</w:t>
      </w:r>
      <w:bookmarkEnd w:id="452"/>
      <w:bookmarkEnd w:id="453"/>
    </w:p>
    <w:p w14:paraId="3ED6924A" w14:textId="77777777" w:rsidR="007E1668" w:rsidRPr="007E1668" w:rsidRDefault="007E1668" w:rsidP="007E1668"/>
    <w:tbl>
      <w:tblPr>
        <w:tblStyle w:val="TableGrid"/>
        <w:tblW w:w="0" w:type="auto"/>
        <w:tblLook w:val="04A0" w:firstRow="1" w:lastRow="0" w:firstColumn="1" w:lastColumn="0" w:noHBand="0" w:noVBand="1"/>
      </w:tblPr>
      <w:tblGrid>
        <w:gridCol w:w="1838"/>
        <w:gridCol w:w="2526"/>
        <w:gridCol w:w="1409"/>
        <w:gridCol w:w="2665"/>
        <w:gridCol w:w="1409"/>
        <w:gridCol w:w="2694"/>
        <w:gridCol w:w="1409"/>
      </w:tblGrid>
      <w:tr w:rsidR="007102B6" w:rsidRPr="000F3CD7" w14:paraId="61DCC772" w14:textId="77777777" w:rsidTr="00AA765F">
        <w:trPr>
          <w:trHeight w:val="320"/>
        </w:trPr>
        <w:tc>
          <w:tcPr>
            <w:tcW w:w="13950" w:type="dxa"/>
            <w:gridSpan w:val="7"/>
            <w:noWrap/>
            <w:hideMark/>
          </w:tcPr>
          <w:p w14:paraId="2F3A124C" w14:textId="0D646758" w:rsidR="007102B6" w:rsidRPr="000F3CD7" w:rsidRDefault="007102B6" w:rsidP="007102B6">
            <w:pPr>
              <w:jc w:val="center"/>
            </w:pPr>
            <w:r w:rsidRPr="000F3CD7">
              <w:t>Section 2</w:t>
            </w:r>
          </w:p>
        </w:tc>
      </w:tr>
      <w:tr w:rsidR="00972B66" w:rsidRPr="000F3CD7" w14:paraId="0CFF7B18" w14:textId="77777777" w:rsidTr="00630836">
        <w:trPr>
          <w:trHeight w:val="320"/>
        </w:trPr>
        <w:tc>
          <w:tcPr>
            <w:tcW w:w="1838" w:type="dxa"/>
            <w:shd w:val="clear" w:color="auto" w:fill="A6A6A6" w:themeFill="background1" w:themeFillShade="A6"/>
            <w:noWrap/>
            <w:hideMark/>
          </w:tcPr>
          <w:p w14:paraId="6DDC5872" w14:textId="77777777" w:rsidR="00972B66" w:rsidRPr="000F3CD7" w:rsidRDefault="00972B66">
            <w:pPr>
              <w:rPr>
                <w:b/>
                <w:bCs/>
              </w:rPr>
            </w:pPr>
            <w:r w:rsidRPr="000F3CD7">
              <w:rPr>
                <w:b/>
                <w:bCs/>
              </w:rPr>
              <w:t>Area of Footwear</w:t>
            </w:r>
          </w:p>
        </w:tc>
        <w:tc>
          <w:tcPr>
            <w:tcW w:w="3935" w:type="dxa"/>
            <w:gridSpan w:val="2"/>
            <w:shd w:val="clear" w:color="auto" w:fill="FFFF00"/>
            <w:noWrap/>
            <w:hideMark/>
          </w:tcPr>
          <w:p w14:paraId="3FD4AA0F" w14:textId="77777777" w:rsidR="00972B66" w:rsidRPr="000F3CD7" w:rsidRDefault="00972B66">
            <w:r w:rsidRPr="000F3CD7">
              <w:t>Round 1</w:t>
            </w:r>
          </w:p>
          <w:p w14:paraId="3C87932E" w14:textId="77777777" w:rsidR="00972B66" w:rsidRDefault="00972B66">
            <w:r w:rsidRPr="000F3CD7">
              <w:t> </w:t>
            </w:r>
          </w:p>
          <w:p w14:paraId="0317F8ED" w14:textId="1E3D9B9D" w:rsidR="00C40B9D" w:rsidRPr="000F3CD7" w:rsidRDefault="00C40B9D"/>
        </w:tc>
        <w:tc>
          <w:tcPr>
            <w:tcW w:w="4074" w:type="dxa"/>
            <w:gridSpan w:val="2"/>
            <w:shd w:val="clear" w:color="auto" w:fill="B4C6E7" w:themeFill="accent1" w:themeFillTint="66"/>
            <w:noWrap/>
            <w:hideMark/>
          </w:tcPr>
          <w:p w14:paraId="70E131F5" w14:textId="77777777" w:rsidR="00972B66" w:rsidRPr="000F3CD7" w:rsidRDefault="00972B66">
            <w:r w:rsidRPr="000F3CD7">
              <w:t>Round 2</w:t>
            </w:r>
          </w:p>
          <w:p w14:paraId="4AA9785D" w14:textId="7FEE37D7" w:rsidR="00972B66" w:rsidRPr="000F3CD7" w:rsidRDefault="00972B66">
            <w:r w:rsidRPr="000F3CD7">
              <w:t> </w:t>
            </w:r>
          </w:p>
        </w:tc>
        <w:tc>
          <w:tcPr>
            <w:tcW w:w="4103" w:type="dxa"/>
            <w:gridSpan w:val="2"/>
            <w:shd w:val="clear" w:color="auto" w:fill="C5E0B3" w:themeFill="accent6" w:themeFillTint="66"/>
            <w:noWrap/>
            <w:hideMark/>
          </w:tcPr>
          <w:p w14:paraId="54210952" w14:textId="77777777" w:rsidR="00972B66" w:rsidRPr="000F3CD7" w:rsidRDefault="00972B66">
            <w:r w:rsidRPr="000F3CD7">
              <w:t>Round 3</w:t>
            </w:r>
          </w:p>
          <w:p w14:paraId="312C5682" w14:textId="04B5F913" w:rsidR="00972B66" w:rsidRPr="000F3CD7" w:rsidRDefault="00972B66">
            <w:r w:rsidRPr="000F3CD7">
              <w:t> </w:t>
            </w:r>
          </w:p>
        </w:tc>
      </w:tr>
      <w:tr w:rsidR="0019681D" w:rsidRPr="000F3CD7" w14:paraId="7AA65ACF" w14:textId="77777777" w:rsidTr="00AA765F">
        <w:trPr>
          <w:trHeight w:val="780"/>
        </w:trPr>
        <w:tc>
          <w:tcPr>
            <w:tcW w:w="1838" w:type="dxa"/>
            <w:vMerge w:val="restart"/>
            <w:shd w:val="clear" w:color="auto" w:fill="BFBFBF" w:themeFill="background1" w:themeFillShade="BF"/>
            <w:noWrap/>
            <w:hideMark/>
          </w:tcPr>
          <w:p w14:paraId="70C76F67" w14:textId="77777777" w:rsidR="0019681D" w:rsidRPr="000F3CD7" w:rsidRDefault="0019681D">
            <w:pPr>
              <w:rPr>
                <w:b/>
                <w:bCs/>
              </w:rPr>
            </w:pPr>
            <w:proofErr w:type="spellStart"/>
            <w:r w:rsidRPr="000F3CD7">
              <w:rPr>
                <w:b/>
                <w:bCs/>
              </w:rPr>
              <w:t>Topline</w:t>
            </w:r>
            <w:proofErr w:type="spellEnd"/>
          </w:p>
          <w:p w14:paraId="2E09AD1E" w14:textId="77777777" w:rsidR="0019681D" w:rsidRPr="000F3CD7" w:rsidRDefault="0019681D">
            <w:pPr>
              <w:rPr>
                <w:b/>
                <w:bCs/>
              </w:rPr>
            </w:pPr>
            <w:r w:rsidRPr="000F3CD7">
              <w:rPr>
                <w:b/>
                <w:bCs/>
              </w:rPr>
              <w:t> </w:t>
            </w:r>
          </w:p>
          <w:p w14:paraId="4443248D" w14:textId="77777777" w:rsidR="0019681D" w:rsidRPr="000F3CD7" w:rsidRDefault="0019681D">
            <w:pPr>
              <w:rPr>
                <w:b/>
                <w:bCs/>
              </w:rPr>
            </w:pPr>
            <w:r w:rsidRPr="000F3CD7">
              <w:rPr>
                <w:b/>
                <w:bCs/>
              </w:rPr>
              <w:t> </w:t>
            </w:r>
          </w:p>
          <w:p w14:paraId="5EDE0817" w14:textId="77777777" w:rsidR="0019681D" w:rsidRPr="000F3CD7" w:rsidRDefault="0019681D">
            <w:pPr>
              <w:rPr>
                <w:b/>
                <w:bCs/>
              </w:rPr>
            </w:pPr>
            <w:r w:rsidRPr="000F3CD7">
              <w:rPr>
                <w:b/>
                <w:bCs/>
              </w:rPr>
              <w:t> </w:t>
            </w:r>
          </w:p>
          <w:p w14:paraId="06E95684" w14:textId="77777777" w:rsidR="0019681D" w:rsidRPr="000F3CD7" w:rsidRDefault="0019681D">
            <w:pPr>
              <w:rPr>
                <w:b/>
                <w:bCs/>
              </w:rPr>
            </w:pPr>
            <w:r w:rsidRPr="000F3CD7">
              <w:rPr>
                <w:b/>
                <w:bCs/>
              </w:rPr>
              <w:t> </w:t>
            </w:r>
          </w:p>
          <w:p w14:paraId="40A8B89B" w14:textId="77777777" w:rsidR="0019681D" w:rsidRPr="000F3CD7" w:rsidRDefault="0019681D">
            <w:pPr>
              <w:rPr>
                <w:b/>
                <w:bCs/>
              </w:rPr>
            </w:pPr>
            <w:r w:rsidRPr="000F3CD7">
              <w:rPr>
                <w:b/>
                <w:bCs/>
              </w:rPr>
              <w:t> </w:t>
            </w:r>
          </w:p>
          <w:p w14:paraId="23BEE40F" w14:textId="77777777" w:rsidR="0019681D" w:rsidRPr="000F3CD7" w:rsidRDefault="0019681D">
            <w:pPr>
              <w:rPr>
                <w:b/>
                <w:bCs/>
              </w:rPr>
            </w:pPr>
            <w:r w:rsidRPr="000F3CD7">
              <w:rPr>
                <w:b/>
                <w:bCs/>
              </w:rPr>
              <w:t> </w:t>
            </w:r>
          </w:p>
          <w:p w14:paraId="6D3FCD71" w14:textId="77777777" w:rsidR="0019681D" w:rsidRPr="000F3CD7" w:rsidRDefault="0019681D">
            <w:pPr>
              <w:rPr>
                <w:b/>
                <w:bCs/>
              </w:rPr>
            </w:pPr>
            <w:r w:rsidRPr="000F3CD7">
              <w:rPr>
                <w:b/>
                <w:bCs/>
              </w:rPr>
              <w:t> </w:t>
            </w:r>
          </w:p>
          <w:p w14:paraId="43B95885" w14:textId="77777777" w:rsidR="0019681D" w:rsidRPr="000F3CD7" w:rsidRDefault="0019681D">
            <w:pPr>
              <w:rPr>
                <w:b/>
                <w:bCs/>
              </w:rPr>
            </w:pPr>
            <w:r w:rsidRPr="000F3CD7">
              <w:rPr>
                <w:b/>
                <w:bCs/>
              </w:rPr>
              <w:t> </w:t>
            </w:r>
          </w:p>
          <w:p w14:paraId="3885B285" w14:textId="77777777" w:rsidR="0019681D" w:rsidRPr="000F3CD7" w:rsidRDefault="0019681D">
            <w:pPr>
              <w:rPr>
                <w:b/>
                <w:bCs/>
              </w:rPr>
            </w:pPr>
            <w:r w:rsidRPr="000F3CD7">
              <w:rPr>
                <w:b/>
                <w:bCs/>
              </w:rPr>
              <w:t> </w:t>
            </w:r>
          </w:p>
          <w:p w14:paraId="7C1E67BD" w14:textId="77777777" w:rsidR="0019681D" w:rsidRPr="000F3CD7" w:rsidRDefault="0019681D">
            <w:pPr>
              <w:rPr>
                <w:b/>
                <w:bCs/>
              </w:rPr>
            </w:pPr>
            <w:r w:rsidRPr="000F3CD7">
              <w:rPr>
                <w:b/>
                <w:bCs/>
              </w:rPr>
              <w:t> </w:t>
            </w:r>
          </w:p>
          <w:p w14:paraId="357EAC2E" w14:textId="77777777" w:rsidR="0019681D" w:rsidRPr="000F3CD7" w:rsidRDefault="0019681D">
            <w:pPr>
              <w:rPr>
                <w:b/>
                <w:bCs/>
              </w:rPr>
            </w:pPr>
            <w:r w:rsidRPr="000F3CD7">
              <w:rPr>
                <w:b/>
                <w:bCs/>
              </w:rPr>
              <w:t> </w:t>
            </w:r>
          </w:p>
          <w:p w14:paraId="57A0378D" w14:textId="77777777" w:rsidR="0019681D" w:rsidRPr="000F3CD7" w:rsidRDefault="0019681D">
            <w:pPr>
              <w:rPr>
                <w:b/>
                <w:bCs/>
              </w:rPr>
            </w:pPr>
            <w:r w:rsidRPr="000F3CD7">
              <w:rPr>
                <w:b/>
                <w:bCs/>
              </w:rPr>
              <w:t> </w:t>
            </w:r>
          </w:p>
          <w:p w14:paraId="38800A11" w14:textId="77777777" w:rsidR="0019681D" w:rsidRPr="000F3CD7" w:rsidRDefault="0019681D">
            <w:pPr>
              <w:rPr>
                <w:b/>
                <w:bCs/>
              </w:rPr>
            </w:pPr>
            <w:r w:rsidRPr="000F3CD7">
              <w:rPr>
                <w:b/>
                <w:bCs/>
              </w:rPr>
              <w:t> </w:t>
            </w:r>
          </w:p>
          <w:p w14:paraId="230F12F5" w14:textId="77777777" w:rsidR="0019681D" w:rsidRPr="000F3CD7" w:rsidRDefault="0019681D">
            <w:pPr>
              <w:rPr>
                <w:b/>
                <w:bCs/>
              </w:rPr>
            </w:pPr>
            <w:r w:rsidRPr="000F3CD7">
              <w:rPr>
                <w:b/>
                <w:bCs/>
              </w:rPr>
              <w:t> </w:t>
            </w:r>
          </w:p>
          <w:p w14:paraId="1457003F" w14:textId="77777777" w:rsidR="0019681D" w:rsidRPr="000F3CD7" w:rsidRDefault="0019681D">
            <w:pPr>
              <w:rPr>
                <w:b/>
                <w:bCs/>
              </w:rPr>
            </w:pPr>
            <w:r w:rsidRPr="000F3CD7">
              <w:rPr>
                <w:b/>
                <w:bCs/>
              </w:rPr>
              <w:t> </w:t>
            </w:r>
          </w:p>
          <w:p w14:paraId="68B1300D" w14:textId="77777777" w:rsidR="0019681D" w:rsidRPr="000F3CD7" w:rsidRDefault="0019681D">
            <w:pPr>
              <w:rPr>
                <w:b/>
                <w:bCs/>
              </w:rPr>
            </w:pPr>
            <w:r w:rsidRPr="000F3CD7">
              <w:rPr>
                <w:b/>
                <w:bCs/>
              </w:rPr>
              <w:t> </w:t>
            </w:r>
          </w:p>
          <w:p w14:paraId="708D4148" w14:textId="77777777" w:rsidR="0019681D" w:rsidRPr="000F3CD7" w:rsidRDefault="0019681D">
            <w:pPr>
              <w:rPr>
                <w:b/>
                <w:bCs/>
              </w:rPr>
            </w:pPr>
            <w:r w:rsidRPr="000F3CD7">
              <w:rPr>
                <w:b/>
                <w:bCs/>
              </w:rPr>
              <w:t> </w:t>
            </w:r>
          </w:p>
          <w:p w14:paraId="760E49D5" w14:textId="77777777" w:rsidR="0019681D" w:rsidRPr="000F3CD7" w:rsidRDefault="0019681D">
            <w:pPr>
              <w:rPr>
                <w:b/>
                <w:bCs/>
              </w:rPr>
            </w:pPr>
            <w:r w:rsidRPr="000F3CD7">
              <w:rPr>
                <w:b/>
                <w:bCs/>
              </w:rPr>
              <w:t> </w:t>
            </w:r>
          </w:p>
          <w:p w14:paraId="1D337920" w14:textId="77777777" w:rsidR="0019681D" w:rsidRPr="000F3CD7" w:rsidRDefault="0019681D">
            <w:pPr>
              <w:rPr>
                <w:b/>
                <w:bCs/>
              </w:rPr>
            </w:pPr>
            <w:r w:rsidRPr="000F3CD7">
              <w:rPr>
                <w:b/>
                <w:bCs/>
              </w:rPr>
              <w:t> </w:t>
            </w:r>
          </w:p>
          <w:p w14:paraId="5ABA8722" w14:textId="77777777" w:rsidR="0019681D" w:rsidRPr="000F3CD7" w:rsidRDefault="0019681D">
            <w:pPr>
              <w:rPr>
                <w:b/>
                <w:bCs/>
              </w:rPr>
            </w:pPr>
            <w:r w:rsidRPr="000F3CD7">
              <w:rPr>
                <w:b/>
                <w:bCs/>
              </w:rPr>
              <w:t> </w:t>
            </w:r>
          </w:p>
          <w:p w14:paraId="40DEFA45" w14:textId="77777777" w:rsidR="0019681D" w:rsidRPr="000F3CD7" w:rsidRDefault="0019681D">
            <w:pPr>
              <w:rPr>
                <w:b/>
                <w:bCs/>
              </w:rPr>
            </w:pPr>
            <w:r w:rsidRPr="000F3CD7">
              <w:rPr>
                <w:b/>
                <w:bCs/>
              </w:rPr>
              <w:t> </w:t>
            </w:r>
          </w:p>
          <w:p w14:paraId="4533F784" w14:textId="77777777" w:rsidR="0019681D" w:rsidRPr="000F3CD7" w:rsidRDefault="0019681D">
            <w:pPr>
              <w:rPr>
                <w:b/>
                <w:bCs/>
              </w:rPr>
            </w:pPr>
            <w:r w:rsidRPr="000F3CD7">
              <w:rPr>
                <w:b/>
                <w:bCs/>
              </w:rPr>
              <w:t> </w:t>
            </w:r>
          </w:p>
          <w:p w14:paraId="75AB639C" w14:textId="77777777" w:rsidR="0019681D" w:rsidRPr="000F3CD7" w:rsidRDefault="0019681D">
            <w:pPr>
              <w:rPr>
                <w:b/>
                <w:bCs/>
              </w:rPr>
            </w:pPr>
            <w:r w:rsidRPr="000F3CD7">
              <w:rPr>
                <w:b/>
                <w:bCs/>
              </w:rPr>
              <w:t> </w:t>
            </w:r>
          </w:p>
          <w:p w14:paraId="4B193DA6" w14:textId="77777777" w:rsidR="0019681D" w:rsidRPr="000F3CD7" w:rsidRDefault="0019681D">
            <w:pPr>
              <w:rPr>
                <w:b/>
                <w:bCs/>
              </w:rPr>
            </w:pPr>
            <w:r w:rsidRPr="000F3CD7">
              <w:rPr>
                <w:b/>
                <w:bCs/>
              </w:rPr>
              <w:t> </w:t>
            </w:r>
          </w:p>
          <w:p w14:paraId="4021EE3B" w14:textId="225EEB63" w:rsidR="0019681D" w:rsidRPr="000F3CD7" w:rsidRDefault="0019681D" w:rsidP="00AA765F">
            <w:pPr>
              <w:rPr>
                <w:b/>
                <w:bCs/>
              </w:rPr>
            </w:pPr>
            <w:r w:rsidRPr="000F3CD7">
              <w:rPr>
                <w:b/>
                <w:bCs/>
              </w:rPr>
              <w:t> </w:t>
            </w:r>
          </w:p>
        </w:tc>
        <w:tc>
          <w:tcPr>
            <w:tcW w:w="2526" w:type="dxa"/>
            <w:shd w:val="clear" w:color="auto" w:fill="BFBFBF" w:themeFill="background1" w:themeFillShade="BF"/>
            <w:hideMark/>
          </w:tcPr>
          <w:p w14:paraId="70BD3535" w14:textId="3C4DB208" w:rsidR="0019681D" w:rsidRPr="000F3CD7" w:rsidRDefault="0019681D">
            <w:pPr>
              <w:rPr>
                <w:b/>
                <w:bCs/>
              </w:rPr>
            </w:pPr>
            <w:r w:rsidRPr="000F3CD7">
              <w:rPr>
                <w:b/>
                <w:bCs/>
              </w:rPr>
              <w:t>Design Characteristic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25AF220D" w14:textId="77777777" w:rsidR="0019681D" w:rsidRPr="000F3CD7" w:rsidRDefault="0019681D" w:rsidP="000F3CD7">
            <w:r w:rsidRPr="000F3CD7">
              <w:t xml:space="preserve">% Frequency of ≥Agree  </w:t>
            </w:r>
          </w:p>
        </w:tc>
        <w:tc>
          <w:tcPr>
            <w:tcW w:w="2665" w:type="dxa"/>
            <w:shd w:val="clear" w:color="auto" w:fill="BFBFBF" w:themeFill="background1" w:themeFillShade="BF"/>
            <w:hideMark/>
          </w:tcPr>
          <w:p w14:paraId="4ABA007F" w14:textId="088AAE28" w:rsidR="0019681D" w:rsidRPr="000F3CD7" w:rsidRDefault="0019681D">
            <w:pPr>
              <w:rPr>
                <w:b/>
                <w:bCs/>
              </w:rPr>
            </w:pPr>
            <w:r w:rsidRPr="000F3CD7">
              <w:rPr>
                <w:b/>
                <w:bCs/>
              </w:rPr>
              <w:t>Design Characteristic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5CB1F5AE" w14:textId="77777777" w:rsidR="0019681D" w:rsidRPr="000F3CD7" w:rsidRDefault="0019681D">
            <w:r w:rsidRPr="000F3CD7">
              <w:t>Relative %Frequency</w:t>
            </w:r>
          </w:p>
        </w:tc>
        <w:tc>
          <w:tcPr>
            <w:tcW w:w="4103" w:type="dxa"/>
            <w:gridSpan w:val="2"/>
            <w:shd w:val="clear" w:color="auto" w:fill="BFBFBF" w:themeFill="background1" w:themeFillShade="BF"/>
            <w:noWrap/>
            <w:hideMark/>
          </w:tcPr>
          <w:p w14:paraId="37315568" w14:textId="7DE71586" w:rsidR="0019681D" w:rsidRPr="000F3CD7" w:rsidRDefault="0019681D">
            <w:r w:rsidRPr="000F3CD7">
              <w:t> </w:t>
            </w:r>
          </w:p>
        </w:tc>
      </w:tr>
      <w:tr w:rsidR="000028AE" w:rsidRPr="000F3CD7" w14:paraId="1474353D" w14:textId="77777777" w:rsidTr="00630836">
        <w:trPr>
          <w:trHeight w:val="760"/>
        </w:trPr>
        <w:tc>
          <w:tcPr>
            <w:tcW w:w="1838" w:type="dxa"/>
            <w:vMerge/>
            <w:noWrap/>
            <w:hideMark/>
          </w:tcPr>
          <w:p w14:paraId="5AF6A3D8" w14:textId="595C7C68" w:rsidR="000028AE" w:rsidRPr="000F3CD7" w:rsidRDefault="000028AE" w:rsidP="00AA765F">
            <w:pPr>
              <w:rPr>
                <w:b/>
                <w:bCs/>
              </w:rPr>
            </w:pPr>
          </w:p>
        </w:tc>
        <w:tc>
          <w:tcPr>
            <w:tcW w:w="2526" w:type="dxa"/>
            <w:vMerge w:val="restart"/>
            <w:hideMark/>
          </w:tcPr>
          <w:p w14:paraId="52CE7466" w14:textId="77777777" w:rsidR="000028AE" w:rsidRPr="000F3CD7" w:rsidRDefault="000028AE">
            <w:r w:rsidRPr="000F3CD7">
              <w:t xml:space="preserve">"Extended </w:t>
            </w:r>
            <w:proofErr w:type="spellStart"/>
            <w:r w:rsidRPr="000F3CD7">
              <w:t>topline</w:t>
            </w:r>
            <w:proofErr w:type="spellEnd"/>
            <w:r w:rsidRPr="000F3CD7">
              <w:t xml:space="preserve"> height above the ankle"       </w:t>
            </w:r>
          </w:p>
          <w:p w14:paraId="55544432" w14:textId="77777777" w:rsidR="000028AE" w:rsidRPr="000F3CD7" w:rsidRDefault="000028AE">
            <w:r w:rsidRPr="000F3CD7">
              <w:t> </w:t>
            </w:r>
          </w:p>
          <w:p w14:paraId="1CC91585" w14:textId="77777777" w:rsidR="000028AE" w:rsidRPr="000F3CD7" w:rsidRDefault="000028AE">
            <w:r w:rsidRPr="000F3CD7">
              <w:t> </w:t>
            </w:r>
          </w:p>
          <w:p w14:paraId="694B639C" w14:textId="77777777" w:rsidR="000028AE" w:rsidRPr="000F3CD7" w:rsidRDefault="000028AE">
            <w:r w:rsidRPr="000F3CD7">
              <w:t> </w:t>
            </w:r>
          </w:p>
          <w:p w14:paraId="0C393EC7" w14:textId="77777777" w:rsidR="000028AE" w:rsidRPr="000F3CD7" w:rsidRDefault="000028AE">
            <w:r w:rsidRPr="000F3CD7">
              <w:t> </w:t>
            </w:r>
          </w:p>
          <w:p w14:paraId="0B2A0960" w14:textId="77777777" w:rsidR="000028AE" w:rsidRPr="000F3CD7" w:rsidRDefault="000028AE">
            <w:r w:rsidRPr="000F3CD7">
              <w:t> </w:t>
            </w:r>
          </w:p>
          <w:p w14:paraId="66B65A60" w14:textId="77777777" w:rsidR="000028AE" w:rsidRPr="000F3CD7" w:rsidRDefault="000028AE">
            <w:r w:rsidRPr="000F3CD7">
              <w:t> </w:t>
            </w:r>
          </w:p>
          <w:p w14:paraId="42F87DFE" w14:textId="7CB5FF0C" w:rsidR="000028AE" w:rsidRPr="000F3CD7" w:rsidRDefault="000028AE" w:rsidP="00AA765F">
            <w:r w:rsidRPr="000F3CD7">
              <w:t> </w:t>
            </w:r>
          </w:p>
        </w:tc>
        <w:tc>
          <w:tcPr>
            <w:tcW w:w="1409" w:type="dxa"/>
            <w:vMerge w:val="restart"/>
            <w:noWrap/>
            <w:hideMark/>
          </w:tcPr>
          <w:p w14:paraId="52066206" w14:textId="77777777" w:rsidR="000028AE" w:rsidRPr="000F3CD7" w:rsidRDefault="000028AE" w:rsidP="000F3CD7">
            <w:r w:rsidRPr="000F3CD7">
              <w:t>58.82</w:t>
            </w:r>
          </w:p>
        </w:tc>
        <w:tc>
          <w:tcPr>
            <w:tcW w:w="2665" w:type="dxa"/>
            <w:hideMark/>
          </w:tcPr>
          <w:p w14:paraId="59EB5778" w14:textId="5BB2C2BF" w:rsidR="000028AE" w:rsidRPr="000F3CD7" w:rsidRDefault="000028AE">
            <w:r w:rsidRPr="000F3CD7">
              <w:t>Original Round</w:t>
            </w:r>
            <w:r w:rsidR="00126159" w:rsidRPr="000F3CD7">
              <w:t>1 “</w:t>
            </w:r>
            <w:r w:rsidRPr="000F3CD7">
              <w:t xml:space="preserve">Extended </w:t>
            </w:r>
            <w:proofErr w:type="spellStart"/>
            <w:r w:rsidRPr="000F3CD7">
              <w:t>topline</w:t>
            </w:r>
            <w:proofErr w:type="spellEnd"/>
            <w:r w:rsidRPr="000F3CD7">
              <w:t xml:space="preserve"> height above the ankle" </w:t>
            </w:r>
          </w:p>
        </w:tc>
        <w:tc>
          <w:tcPr>
            <w:tcW w:w="1409" w:type="dxa"/>
            <w:noWrap/>
            <w:hideMark/>
          </w:tcPr>
          <w:p w14:paraId="348787E3" w14:textId="77777777" w:rsidR="000028AE" w:rsidRPr="000F3CD7" w:rsidRDefault="000028AE" w:rsidP="000F3CD7">
            <w:r w:rsidRPr="000F3CD7">
              <w:t>6.67</w:t>
            </w:r>
          </w:p>
        </w:tc>
        <w:tc>
          <w:tcPr>
            <w:tcW w:w="4103" w:type="dxa"/>
            <w:gridSpan w:val="2"/>
            <w:vMerge w:val="restart"/>
            <w:shd w:val="clear" w:color="auto" w:fill="BFBFBF" w:themeFill="background1" w:themeFillShade="BF"/>
            <w:noWrap/>
            <w:hideMark/>
          </w:tcPr>
          <w:p w14:paraId="504E72B1" w14:textId="77777777" w:rsidR="000028AE" w:rsidRPr="000F3CD7" w:rsidRDefault="000028AE">
            <w:r w:rsidRPr="000F3CD7">
              <w:t> </w:t>
            </w:r>
          </w:p>
          <w:p w14:paraId="6C92D2C1" w14:textId="77777777" w:rsidR="000028AE" w:rsidRPr="000F3CD7" w:rsidRDefault="000028AE">
            <w:r w:rsidRPr="000F3CD7">
              <w:t> </w:t>
            </w:r>
          </w:p>
          <w:p w14:paraId="74163ECD" w14:textId="57AC29E0" w:rsidR="000028AE" w:rsidRPr="000F3CD7" w:rsidRDefault="000028AE" w:rsidP="00AA765F">
            <w:r w:rsidRPr="000F3CD7">
              <w:t> </w:t>
            </w:r>
          </w:p>
        </w:tc>
      </w:tr>
      <w:tr w:rsidR="000028AE" w:rsidRPr="000F3CD7" w14:paraId="6A83B99F" w14:textId="77777777" w:rsidTr="00630836">
        <w:trPr>
          <w:trHeight w:val="1080"/>
        </w:trPr>
        <w:tc>
          <w:tcPr>
            <w:tcW w:w="1838" w:type="dxa"/>
            <w:vMerge/>
            <w:noWrap/>
            <w:hideMark/>
          </w:tcPr>
          <w:p w14:paraId="492B14E4" w14:textId="4093D9AD" w:rsidR="000028AE" w:rsidRPr="000F3CD7" w:rsidRDefault="000028AE" w:rsidP="00AA765F">
            <w:pPr>
              <w:rPr>
                <w:b/>
                <w:bCs/>
              </w:rPr>
            </w:pPr>
          </w:p>
        </w:tc>
        <w:tc>
          <w:tcPr>
            <w:tcW w:w="2526" w:type="dxa"/>
            <w:vMerge/>
            <w:hideMark/>
          </w:tcPr>
          <w:p w14:paraId="14CD3D5B" w14:textId="41E9F004" w:rsidR="000028AE" w:rsidRPr="000F3CD7" w:rsidRDefault="000028AE" w:rsidP="00AA765F"/>
        </w:tc>
        <w:tc>
          <w:tcPr>
            <w:tcW w:w="1409" w:type="dxa"/>
            <w:vMerge/>
            <w:noWrap/>
            <w:hideMark/>
          </w:tcPr>
          <w:p w14:paraId="20B78D53" w14:textId="77777777" w:rsidR="000028AE" w:rsidRPr="000F3CD7" w:rsidRDefault="000028AE"/>
        </w:tc>
        <w:tc>
          <w:tcPr>
            <w:tcW w:w="2665" w:type="dxa"/>
            <w:hideMark/>
          </w:tcPr>
          <w:p w14:paraId="3CB564A5" w14:textId="77777777" w:rsidR="000028AE" w:rsidRPr="000F3CD7" w:rsidRDefault="000028AE">
            <w:r w:rsidRPr="000F3CD7">
              <w:t xml:space="preserve">Modified Round 2:  "The </w:t>
            </w:r>
            <w:proofErr w:type="spellStart"/>
            <w:r w:rsidRPr="000F3CD7">
              <w:t>topline</w:t>
            </w:r>
            <w:proofErr w:type="spellEnd"/>
            <w:r w:rsidRPr="000F3CD7">
              <w:t xml:space="preserve"> extension should come in an optional range both above and below the ankle dependent on the patient's ability and needs." </w:t>
            </w:r>
          </w:p>
        </w:tc>
        <w:tc>
          <w:tcPr>
            <w:tcW w:w="1409" w:type="dxa"/>
            <w:noWrap/>
            <w:hideMark/>
          </w:tcPr>
          <w:p w14:paraId="15E2F053" w14:textId="77777777" w:rsidR="000028AE" w:rsidRPr="000F3CD7" w:rsidRDefault="000028AE" w:rsidP="000F3CD7">
            <w:r w:rsidRPr="000028AE">
              <w:rPr>
                <w:color w:val="FF0000"/>
              </w:rPr>
              <w:t>93.33</w:t>
            </w:r>
          </w:p>
        </w:tc>
        <w:tc>
          <w:tcPr>
            <w:tcW w:w="4103" w:type="dxa"/>
            <w:gridSpan w:val="2"/>
            <w:vMerge/>
            <w:shd w:val="clear" w:color="auto" w:fill="BFBFBF" w:themeFill="background1" w:themeFillShade="BF"/>
            <w:noWrap/>
            <w:hideMark/>
          </w:tcPr>
          <w:p w14:paraId="7BAE5870" w14:textId="7A56094E" w:rsidR="000028AE" w:rsidRPr="000F3CD7" w:rsidRDefault="000028AE" w:rsidP="00AA765F"/>
        </w:tc>
      </w:tr>
      <w:tr w:rsidR="000028AE" w:rsidRPr="000F3CD7" w14:paraId="1BD7BB59" w14:textId="77777777" w:rsidTr="00630836">
        <w:trPr>
          <w:trHeight w:val="740"/>
        </w:trPr>
        <w:tc>
          <w:tcPr>
            <w:tcW w:w="1838" w:type="dxa"/>
            <w:vMerge/>
            <w:noWrap/>
            <w:hideMark/>
          </w:tcPr>
          <w:p w14:paraId="5A74E931" w14:textId="0E0EDE8E" w:rsidR="000028AE" w:rsidRPr="000F3CD7" w:rsidRDefault="000028AE" w:rsidP="00AA765F">
            <w:pPr>
              <w:rPr>
                <w:b/>
                <w:bCs/>
              </w:rPr>
            </w:pPr>
          </w:p>
        </w:tc>
        <w:tc>
          <w:tcPr>
            <w:tcW w:w="2526" w:type="dxa"/>
            <w:vMerge/>
            <w:hideMark/>
          </w:tcPr>
          <w:p w14:paraId="5222F43C" w14:textId="128D4F38" w:rsidR="000028AE" w:rsidRPr="000F3CD7" w:rsidRDefault="000028AE" w:rsidP="00AA765F"/>
        </w:tc>
        <w:tc>
          <w:tcPr>
            <w:tcW w:w="1409" w:type="dxa"/>
            <w:vMerge/>
            <w:noWrap/>
            <w:hideMark/>
          </w:tcPr>
          <w:p w14:paraId="2200902B" w14:textId="77777777" w:rsidR="000028AE" w:rsidRPr="000F3CD7" w:rsidRDefault="000028AE"/>
        </w:tc>
        <w:tc>
          <w:tcPr>
            <w:tcW w:w="2665" w:type="dxa"/>
            <w:hideMark/>
          </w:tcPr>
          <w:p w14:paraId="0AA78A74" w14:textId="77777777" w:rsidR="000028AE" w:rsidRPr="000F3CD7" w:rsidRDefault="000028AE">
            <w:r w:rsidRPr="000F3CD7">
              <w:t xml:space="preserve">Modified Round 2: "The </w:t>
            </w:r>
            <w:proofErr w:type="spellStart"/>
            <w:r w:rsidRPr="000F3CD7">
              <w:t>topline</w:t>
            </w:r>
            <w:proofErr w:type="spellEnd"/>
            <w:r w:rsidRPr="000F3CD7">
              <w:t xml:space="preserve"> should not be extended above the ankle"</w:t>
            </w:r>
          </w:p>
        </w:tc>
        <w:tc>
          <w:tcPr>
            <w:tcW w:w="1409" w:type="dxa"/>
            <w:noWrap/>
            <w:hideMark/>
          </w:tcPr>
          <w:p w14:paraId="58774CE5" w14:textId="77777777" w:rsidR="000028AE" w:rsidRPr="000F3CD7" w:rsidRDefault="000028AE" w:rsidP="000F3CD7">
            <w:r w:rsidRPr="000F3CD7">
              <w:t>0.00</w:t>
            </w:r>
          </w:p>
        </w:tc>
        <w:tc>
          <w:tcPr>
            <w:tcW w:w="4103" w:type="dxa"/>
            <w:gridSpan w:val="2"/>
            <w:vMerge/>
            <w:shd w:val="clear" w:color="auto" w:fill="BFBFBF" w:themeFill="background1" w:themeFillShade="BF"/>
            <w:noWrap/>
            <w:hideMark/>
          </w:tcPr>
          <w:p w14:paraId="3A7E56E1" w14:textId="3723F49D" w:rsidR="000028AE" w:rsidRPr="000F3CD7" w:rsidRDefault="000028AE"/>
        </w:tc>
      </w:tr>
      <w:tr w:rsidR="000F4108" w:rsidRPr="000F3CD7" w14:paraId="79A761B2" w14:textId="77777777" w:rsidTr="00630836">
        <w:trPr>
          <w:trHeight w:val="920"/>
        </w:trPr>
        <w:tc>
          <w:tcPr>
            <w:tcW w:w="1838" w:type="dxa"/>
            <w:vMerge/>
            <w:noWrap/>
            <w:hideMark/>
          </w:tcPr>
          <w:p w14:paraId="3E3B155B" w14:textId="439469F4" w:rsidR="000F4108" w:rsidRPr="000F3CD7" w:rsidRDefault="000F4108" w:rsidP="00AA765F">
            <w:pPr>
              <w:rPr>
                <w:b/>
                <w:bCs/>
              </w:rPr>
            </w:pPr>
          </w:p>
        </w:tc>
        <w:tc>
          <w:tcPr>
            <w:tcW w:w="2526" w:type="dxa"/>
            <w:vMerge/>
            <w:hideMark/>
          </w:tcPr>
          <w:p w14:paraId="7BAF1D98" w14:textId="6B6D6A7D" w:rsidR="000F4108" w:rsidRPr="000F3CD7" w:rsidRDefault="000F4108" w:rsidP="00AA765F"/>
        </w:tc>
        <w:tc>
          <w:tcPr>
            <w:tcW w:w="1409" w:type="dxa"/>
            <w:vMerge/>
            <w:noWrap/>
            <w:hideMark/>
          </w:tcPr>
          <w:p w14:paraId="080F52BF" w14:textId="77777777" w:rsidR="000F4108" w:rsidRPr="000F3CD7" w:rsidRDefault="000F4108"/>
        </w:tc>
        <w:tc>
          <w:tcPr>
            <w:tcW w:w="2665" w:type="dxa"/>
            <w:shd w:val="clear" w:color="auto" w:fill="BFBFBF" w:themeFill="background1" w:themeFillShade="BF"/>
            <w:hideMark/>
          </w:tcPr>
          <w:p w14:paraId="4EE62D0C" w14:textId="77777777" w:rsidR="000F4108" w:rsidRPr="000F3CD7" w:rsidRDefault="000F4108">
            <w:pPr>
              <w:rPr>
                <w:b/>
                <w:bCs/>
              </w:rPr>
            </w:pPr>
            <w:r w:rsidRPr="000F3CD7">
              <w:rPr>
                <w:b/>
                <w:bCs/>
              </w:rPr>
              <w:t>Purpose of Design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6F5B0005" w14:textId="77777777" w:rsidR="000F4108" w:rsidRPr="000F3CD7" w:rsidRDefault="000F4108" w:rsidP="000F3CD7">
            <w:r w:rsidRPr="000F3CD7">
              <w:t xml:space="preserve">% Frequency of ≥Agree  </w:t>
            </w:r>
          </w:p>
        </w:tc>
        <w:tc>
          <w:tcPr>
            <w:tcW w:w="2694" w:type="dxa"/>
            <w:shd w:val="clear" w:color="auto" w:fill="BFBFBF" w:themeFill="background1" w:themeFillShade="BF"/>
            <w:hideMark/>
          </w:tcPr>
          <w:p w14:paraId="111CB7C8" w14:textId="77777777" w:rsidR="000F4108" w:rsidRPr="000F3CD7" w:rsidRDefault="000F4108">
            <w:pPr>
              <w:rPr>
                <w:b/>
                <w:bCs/>
              </w:rPr>
            </w:pPr>
            <w:r w:rsidRPr="000F3CD7">
              <w:rPr>
                <w:b/>
                <w:bCs/>
              </w:rPr>
              <w:t>Purpose of Design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15C31FCB" w14:textId="77777777" w:rsidR="000F4108" w:rsidRPr="000F3CD7" w:rsidRDefault="000F4108" w:rsidP="000F3CD7">
            <w:r w:rsidRPr="000F3CD7">
              <w:t xml:space="preserve">% Frequency of ≥Agree  </w:t>
            </w:r>
          </w:p>
        </w:tc>
      </w:tr>
      <w:tr w:rsidR="000F4108" w:rsidRPr="000F3CD7" w14:paraId="088B19D8" w14:textId="77777777" w:rsidTr="00630836">
        <w:trPr>
          <w:trHeight w:val="1280"/>
        </w:trPr>
        <w:tc>
          <w:tcPr>
            <w:tcW w:w="1838" w:type="dxa"/>
            <w:vMerge/>
            <w:noWrap/>
            <w:hideMark/>
          </w:tcPr>
          <w:p w14:paraId="255BD749" w14:textId="367BE16A" w:rsidR="000F4108" w:rsidRPr="000F3CD7" w:rsidRDefault="000F4108" w:rsidP="00AA765F">
            <w:pPr>
              <w:rPr>
                <w:b/>
                <w:bCs/>
              </w:rPr>
            </w:pPr>
          </w:p>
        </w:tc>
        <w:tc>
          <w:tcPr>
            <w:tcW w:w="2526" w:type="dxa"/>
            <w:vMerge/>
            <w:hideMark/>
          </w:tcPr>
          <w:p w14:paraId="4F5EDB78" w14:textId="5C54D527" w:rsidR="000F4108" w:rsidRPr="000F3CD7" w:rsidRDefault="000F4108" w:rsidP="00AA765F"/>
        </w:tc>
        <w:tc>
          <w:tcPr>
            <w:tcW w:w="1409" w:type="dxa"/>
            <w:vMerge/>
            <w:noWrap/>
            <w:hideMark/>
          </w:tcPr>
          <w:p w14:paraId="05165D2B" w14:textId="77777777" w:rsidR="000F4108" w:rsidRPr="000F3CD7" w:rsidRDefault="000F4108"/>
        </w:tc>
        <w:tc>
          <w:tcPr>
            <w:tcW w:w="2665" w:type="dxa"/>
            <w:hideMark/>
          </w:tcPr>
          <w:p w14:paraId="4600F48A" w14:textId="77777777" w:rsidR="000F4108" w:rsidRPr="000F3CD7" w:rsidRDefault="000F4108">
            <w:r w:rsidRPr="000F3CD7">
              <w:t xml:space="preserve">"An extended </w:t>
            </w:r>
            <w:proofErr w:type="spellStart"/>
            <w:r w:rsidRPr="000F3CD7">
              <w:t>topline</w:t>
            </w:r>
            <w:proofErr w:type="spellEnd"/>
            <w:r w:rsidRPr="000F3CD7">
              <w:t xml:space="preserve"> height increases proprioception input at the rearfoot and ankle" </w:t>
            </w:r>
          </w:p>
        </w:tc>
        <w:tc>
          <w:tcPr>
            <w:tcW w:w="1409" w:type="dxa"/>
            <w:noWrap/>
            <w:hideMark/>
          </w:tcPr>
          <w:p w14:paraId="2DB23BA2" w14:textId="77777777" w:rsidR="000F4108" w:rsidRPr="000F3CD7" w:rsidRDefault="000F4108" w:rsidP="000F3CD7">
            <w:r w:rsidRPr="000F3CD7">
              <w:t>40.67</w:t>
            </w:r>
          </w:p>
        </w:tc>
        <w:tc>
          <w:tcPr>
            <w:tcW w:w="2694" w:type="dxa"/>
            <w:hideMark/>
          </w:tcPr>
          <w:p w14:paraId="29A6861A" w14:textId="77777777" w:rsidR="000F4108" w:rsidRPr="000F3CD7" w:rsidRDefault="000F4108">
            <w:r w:rsidRPr="000F3CD7">
              <w:t xml:space="preserve">Modified Round 3: "An extended </w:t>
            </w:r>
            <w:proofErr w:type="spellStart"/>
            <w:r w:rsidRPr="000F3CD7">
              <w:t>topline</w:t>
            </w:r>
            <w:proofErr w:type="spellEnd"/>
            <w:r w:rsidRPr="000F3CD7">
              <w:t xml:space="preserve"> height may increase proprioception input at the rearfoot and ankle. "</w:t>
            </w:r>
          </w:p>
        </w:tc>
        <w:tc>
          <w:tcPr>
            <w:tcW w:w="1409" w:type="dxa"/>
            <w:noWrap/>
            <w:hideMark/>
          </w:tcPr>
          <w:p w14:paraId="74735B86" w14:textId="77777777" w:rsidR="000F4108" w:rsidRPr="000F3CD7" w:rsidRDefault="000F4108" w:rsidP="000F3CD7">
            <w:r w:rsidRPr="000F3CD7">
              <w:t>68.75</w:t>
            </w:r>
          </w:p>
        </w:tc>
      </w:tr>
      <w:tr w:rsidR="000F4108" w:rsidRPr="000F3CD7" w14:paraId="15D46993" w14:textId="77777777" w:rsidTr="00630836">
        <w:trPr>
          <w:trHeight w:val="1680"/>
        </w:trPr>
        <w:tc>
          <w:tcPr>
            <w:tcW w:w="1838" w:type="dxa"/>
            <w:vMerge/>
            <w:noWrap/>
            <w:hideMark/>
          </w:tcPr>
          <w:p w14:paraId="5B6B382D" w14:textId="51A9B2A4" w:rsidR="000F4108" w:rsidRPr="000F3CD7" w:rsidRDefault="000F4108" w:rsidP="00AA765F">
            <w:pPr>
              <w:rPr>
                <w:b/>
                <w:bCs/>
              </w:rPr>
            </w:pPr>
          </w:p>
        </w:tc>
        <w:tc>
          <w:tcPr>
            <w:tcW w:w="2526" w:type="dxa"/>
            <w:vMerge/>
            <w:hideMark/>
          </w:tcPr>
          <w:p w14:paraId="3B5705D7" w14:textId="749709EE" w:rsidR="000F4108" w:rsidRPr="000F3CD7" w:rsidRDefault="000F4108" w:rsidP="00AA765F"/>
        </w:tc>
        <w:tc>
          <w:tcPr>
            <w:tcW w:w="1409" w:type="dxa"/>
            <w:vMerge/>
            <w:noWrap/>
            <w:hideMark/>
          </w:tcPr>
          <w:p w14:paraId="1487EDBD" w14:textId="77777777" w:rsidR="000F4108" w:rsidRPr="000F3CD7" w:rsidRDefault="000F4108"/>
        </w:tc>
        <w:tc>
          <w:tcPr>
            <w:tcW w:w="2665" w:type="dxa"/>
            <w:hideMark/>
          </w:tcPr>
          <w:p w14:paraId="3DB81CF7" w14:textId="77777777" w:rsidR="000F4108" w:rsidRPr="000F3CD7" w:rsidRDefault="000F4108">
            <w:r w:rsidRPr="000F3CD7">
              <w:t xml:space="preserve">"An extended </w:t>
            </w:r>
            <w:proofErr w:type="spellStart"/>
            <w:r w:rsidRPr="000F3CD7">
              <w:t>topline</w:t>
            </w:r>
            <w:proofErr w:type="spellEnd"/>
            <w:r w:rsidRPr="000F3CD7">
              <w:t xml:space="preserve"> height assists heel counter leverage to resist frontal plane movement of the rearfoot and ankle "</w:t>
            </w:r>
          </w:p>
        </w:tc>
        <w:tc>
          <w:tcPr>
            <w:tcW w:w="1409" w:type="dxa"/>
            <w:noWrap/>
            <w:hideMark/>
          </w:tcPr>
          <w:p w14:paraId="5B3BF723" w14:textId="77777777" w:rsidR="000F4108" w:rsidRPr="000F3CD7" w:rsidRDefault="000F4108" w:rsidP="000F3CD7">
            <w:r w:rsidRPr="000F3CD7">
              <w:t>53.33</w:t>
            </w:r>
          </w:p>
        </w:tc>
        <w:tc>
          <w:tcPr>
            <w:tcW w:w="2694" w:type="dxa"/>
            <w:hideMark/>
          </w:tcPr>
          <w:p w14:paraId="2684D787" w14:textId="77777777" w:rsidR="000F4108" w:rsidRPr="000F3CD7" w:rsidRDefault="000F4108">
            <w:r w:rsidRPr="000F3CD7">
              <w:t xml:space="preserve">Modified Round 3: "An extended </w:t>
            </w:r>
            <w:proofErr w:type="spellStart"/>
            <w:r w:rsidRPr="000F3CD7">
              <w:t>topline</w:t>
            </w:r>
            <w:proofErr w:type="spellEnd"/>
            <w:r w:rsidRPr="000F3CD7">
              <w:t xml:space="preserve"> height may assist heel counter leverage to resist frontal plane movement of the rearfoot and ankle."</w:t>
            </w:r>
          </w:p>
        </w:tc>
        <w:tc>
          <w:tcPr>
            <w:tcW w:w="1409" w:type="dxa"/>
            <w:noWrap/>
            <w:hideMark/>
          </w:tcPr>
          <w:p w14:paraId="514D1967" w14:textId="77777777" w:rsidR="000F4108" w:rsidRPr="000F3CD7" w:rsidRDefault="000F4108" w:rsidP="000F3CD7">
            <w:r w:rsidRPr="008E4735">
              <w:rPr>
                <w:color w:val="FF0000"/>
              </w:rPr>
              <w:t>81.25</w:t>
            </w:r>
          </w:p>
        </w:tc>
      </w:tr>
      <w:tr w:rsidR="000F4108" w:rsidRPr="000F3CD7" w14:paraId="00801EC7" w14:textId="77777777" w:rsidTr="00630836">
        <w:trPr>
          <w:trHeight w:val="860"/>
        </w:trPr>
        <w:tc>
          <w:tcPr>
            <w:tcW w:w="1838" w:type="dxa"/>
            <w:vMerge/>
            <w:noWrap/>
            <w:hideMark/>
          </w:tcPr>
          <w:p w14:paraId="10E2E820" w14:textId="627DF277" w:rsidR="000F4108" w:rsidRPr="000F3CD7" w:rsidRDefault="000F4108" w:rsidP="00AA765F">
            <w:pPr>
              <w:rPr>
                <w:b/>
                <w:bCs/>
              </w:rPr>
            </w:pPr>
          </w:p>
        </w:tc>
        <w:tc>
          <w:tcPr>
            <w:tcW w:w="2526" w:type="dxa"/>
            <w:vMerge/>
            <w:hideMark/>
          </w:tcPr>
          <w:p w14:paraId="6BEFBE2F" w14:textId="3A136AEA" w:rsidR="000F4108" w:rsidRPr="000F3CD7" w:rsidRDefault="000F4108" w:rsidP="00AA765F"/>
        </w:tc>
        <w:tc>
          <w:tcPr>
            <w:tcW w:w="1409" w:type="dxa"/>
            <w:vMerge/>
            <w:noWrap/>
            <w:hideMark/>
          </w:tcPr>
          <w:p w14:paraId="675FF181" w14:textId="77777777" w:rsidR="000F4108" w:rsidRPr="000F3CD7" w:rsidRDefault="000F4108"/>
        </w:tc>
        <w:tc>
          <w:tcPr>
            <w:tcW w:w="2665" w:type="dxa"/>
            <w:shd w:val="clear" w:color="auto" w:fill="BFBFBF" w:themeFill="background1" w:themeFillShade="BF"/>
            <w:hideMark/>
          </w:tcPr>
          <w:p w14:paraId="66C0D95F" w14:textId="77777777" w:rsidR="000F4108" w:rsidRPr="000F3CD7" w:rsidRDefault="000F4108">
            <w:pPr>
              <w:rPr>
                <w:b/>
                <w:bCs/>
              </w:rPr>
            </w:pPr>
            <w:r w:rsidRPr="000F3CD7">
              <w:rPr>
                <w:b/>
                <w:bCs/>
              </w:rPr>
              <w:t xml:space="preserve">Adverse Effect of Design: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0F6006DA" w14:textId="77777777" w:rsidR="000F4108" w:rsidRPr="000F3CD7" w:rsidRDefault="000F4108" w:rsidP="000F3CD7">
            <w:r w:rsidRPr="000F3CD7">
              <w:t xml:space="preserve">% Frequency of ≥Agree  </w:t>
            </w:r>
          </w:p>
        </w:tc>
        <w:tc>
          <w:tcPr>
            <w:tcW w:w="2694" w:type="dxa"/>
            <w:shd w:val="clear" w:color="auto" w:fill="BFBFBF" w:themeFill="background1" w:themeFillShade="BF"/>
            <w:hideMark/>
          </w:tcPr>
          <w:p w14:paraId="71F39DE7" w14:textId="77777777" w:rsidR="000F4108" w:rsidRPr="000F3CD7" w:rsidRDefault="000F4108">
            <w:pPr>
              <w:rPr>
                <w:b/>
                <w:bCs/>
              </w:rPr>
            </w:pPr>
            <w:r w:rsidRPr="000F3CD7">
              <w:rPr>
                <w:b/>
                <w:bCs/>
              </w:rPr>
              <w:t xml:space="preserve">Adverse Effect of Design: </w:t>
            </w:r>
            <w:proofErr w:type="spellStart"/>
            <w:r w:rsidRPr="000F3CD7">
              <w:rPr>
                <w:b/>
                <w:bCs/>
              </w:rPr>
              <w:t>Topline</w:t>
            </w:r>
            <w:proofErr w:type="spellEnd"/>
            <w:r w:rsidRPr="000F3CD7">
              <w:rPr>
                <w:b/>
                <w:bCs/>
              </w:rPr>
              <w:t xml:space="preserve"> Extension</w:t>
            </w:r>
          </w:p>
        </w:tc>
        <w:tc>
          <w:tcPr>
            <w:tcW w:w="1409" w:type="dxa"/>
            <w:shd w:val="clear" w:color="auto" w:fill="BFBFBF" w:themeFill="background1" w:themeFillShade="BF"/>
            <w:hideMark/>
          </w:tcPr>
          <w:p w14:paraId="29FD966A" w14:textId="77777777" w:rsidR="000F4108" w:rsidRPr="000F3CD7" w:rsidRDefault="000F4108" w:rsidP="000F3CD7">
            <w:r w:rsidRPr="000F3CD7">
              <w:t xml:space="preserve">% Frequency of ≥Agree  </w:t>
            </w:r>
          </w:p>
        </w:tc>
      </w:tr>
      <w:tr w:rsidR="000F4108" w:rsidRPr="000F3CD7" w14:paraId="3F6F357B" w14:textId="77777777" w:rsidTr="00630836">
        <w:trPr>
          <w:trHeight w:val="1240"/>
        </w:trPr>
        <w:tc>
          <w:tcPr>
            <w:tcW w:w="1838" w:type="dxa"/>
            <w:vMerge/>
            <w:noWrap/>
            <w:hideMark/>
          </w:tcPr>
          <w:p w14:paraId="4E296998" w14:textId="3FF9E4D9" w:rsidR="000F4108" w:rsidRPr="000F3CD7" w:rsidRDefault="000F4108" w:rsidP="00AA765F">
            <w:pPr>
              <w:rPr>
                <w:b/>
                <w:bCs/>
              </w:rPr>
            </w:pPr>
          </w:p>
        </w:tc>
        <w:tc>
          <w:tcPr>
            <w:tcW w:w="2526" w:type="dxa"/>
            <w:vMerge/>
            <w:hideMark/>
          </w:tcPr>
          <w:p w14:paraId="25C4D9FE" w14:textId="05442172" w:rsidR="000F4108" w:rsidRPr="000F3CD7" w:rsidRDefault="000F4108"/>
        </w:tc>
        <w:tc>
          <w:tcPr>
            <w:tcW w:w="1409" w:type="dxa"/>
            <w:vMerge/>
            <w:noWrap/>
            <w:hideMark/>
          </w:tcPr>
          <w:p w14:paraId="0BEBA830" w14:textId="77777777" w:rsidR="000F4108" w:rsidRPr="000F3CD7" w:rsidRDefault="000F4108"/>
        </w:tc>
        <w:tc>
          <w:tcPr>
            <w:tcW w:w="2665" w:type="dxa"/>
            <w:hideMark/>
          </w:tcPr>
          <w:p w14:paraId="6A9FF4C7" w14:textId="77777777" w:rsidR="000F4108" w:rsidRPr="000F3CD7" w:rsidRDefault="000F4108">
            <w:r w:rsidRPr="000F3CD7">
              <w:t xml:space="preserve">"An extended </w:t>
            </w:r>
            <w:proofErr w:type="spellStart"/>
            <w:r w:rsidRPr="000F3CD7">
              <w:t>topline</w:t>
            </w:r>
            <w:proofErr w:type="spellEnd"/>
            <w:r w:rsidRPr="000F3CD7">
              <w:t xml:space="preserve"> height may reduce sagittal plane power generation at the ankle."</w:t>
            </w:r>
          </w:p>
        </w:tc>
        <w:tc>
          <w:tcPr>
            <w:tcW w:w="1409" w:type="dxa"/>
            <w:noWrap/>
            <w:hideMark/>
          </w:tcPr>
          <w:p w14:paraId="157E711A" w14:textId="77777777" w:rsidR="000F4108" w:rsidRPr="000F3CD7" w:rsidRDefault="000F4108" w:rsidP="000F3CD7">
            <w:r w:rsidRPr="000F3CD7">
              <w:t>33.33</w:t>
            </w:r>
          </w:p>
        </w:tc>
        <w:tc>
          <w:tcPr>
            <w:tcW w:w="2694" w:type="dxa"/>
            <w:hideMark/>
          </w:tcPr>
          <w:p w14:paraId="2EC5C11F" w14:textId="07F743CA" w:rsidR="000F4108" w:rsidRPr="000F3CD7" w:rsidRDefault="00E92888">
            <w:r w:rsidRPr="000F3CD7">
              <w:t>Original</w:t>
            </w:r>
            <w:r w:rsidR="000F4108" w:rsidRPr="000F3CD7">
              <w:t xml:space="preserve"> Round 2: "An extended </w:t>
            </w:r>
            <w:proofErr w:type="spellStart"/>
            <w:r w:rsidR="000F4108" w:rsidRPr="000F3CD7">
              <w:t>topline</w:t>
            </w:r>
            <w:proofErr w:type="spellEnd"/>
            <w:r w:rsidR="000F4108" w:rsidRPr="000F3CD7">
              <w:t xml:space="preserve"> height may reduce sagittal plane power generation at the ankle." </w:t>
            </w:r>
          </w:p>
        </w:tc>
        <w:tc>
          <w:tcPr>
            <w:tcW w:w="1409" w:type="dxa"/>
            <w:noWrap/>
            <w:hideMark/>
          </w:tcPr>
          <w:p w14:paraId="738E9175" w14:textId="77777777" w:rsidR="000F4108" w:rsidRPr="000F3CD7" w:rsidRDefault="000F4108" w:rsidP="000F3CD7">
            <w:r w:rsidRPr="000F3CD7">
              <w:t>62.50</w:t>
            </w:r>
          </w:p>
        </w:tc>
      </w:tr>
      <w:tr w:rsidR="00DE0D74" w:rsidRPr="000F3CD7" w14:paraId="762291EF" w14:textId="77777777" w:rsidTr="00630836">
        <w:trPr>
          <w:trHeight w:val="680"/>
        </w:trPr>
        <w:tc>
          <w:tcPr>
            <w:tcW w:w="1838" w:type="dxa"/>
            <w:vMerge/>
            <w:noWrap/>
            <w:hideMark/>
          </w:tcPr>
          <w:p w14:paraId="286392D1" w14:textId="77D824A4" w:rsidR="00972B66" w:rsidRPr="000F3CD7" w:rsidRDefault="00972B66" w:rsidP="00AA765F">
            <w:pPr>
              <w:rPr>
                <w:b/>
                <w:bCs/>
              </w:rPr>
            </w:pPr>
          </w:p>
        </w:tc>
        <w:tc>
          <w:tcPr>
            <w:tcW w:w="2526" w:type="dxa"/>
            <w:shd w:val="clear" w:color="auto" w:fill="BFBFBF" w:themeFill="background1" w:themeFillShade="BF"/>
            <w:hideMark/>
          </w:tcPr>
          <w:p w14:paraId="0F041B52" w14:textId="4E5C1382" w:rsidR="00972B66" w:rsidRPr="000F3CD7" w:rsidRDefault="00972B66">
            <w:pPr>
              <w:rPr>
                <w:b/>
                <w:bCs/>
              </w:rPr>
            </w:pPr>
            <w:r w:rsidRPr="000F3CD7">
              <w:rPr>
                <w:b/>
                <w:bCs/>
              </w:rPr>
              <w:t xml:space="preserve">Design </w:t>
            </w:r>
            <w:r w:rsidR="00E92888" w:rsidRPr="000F3CD7">
              <w:rPr>
                <w:b/>
                <w:bCs/>
              </w:rPr>
              <w:t>Characteristic</w:t>
            </w:r>
            <w:r w:rsidRPr="000F3CD7">
              <w:rPr>
                <w:b/>
                <w:bCs/>
              </w:rPr>
              <w:t xml:space="preserve"> "Collar Material "</w:t>
            </w:r>
          </w:p>
        </w:tc>
        <w:tc>
          <w:tcPr>
            <w:tcW w:w="1409" w:type="dxa"/>
            <w:shd w:val="clear" w:color="auto" w:fill="BFBFBF" w:themeFill="background1" w:themeFillShade="BF"/>
            <w:hideMark/>
          </w:tcPr>
          <w:p w14:paraId="2B98BF87" w14:textId="77777777" w:rsidR="00972B66" w:rsidRPr="000F3CD7" w:rsidRDefault="00972B66" w:rsidP="000F3CD7">
            <w:r w:rsidRPr="000F3CD7">
              <w:t xml:space="preserve">% Frequency of ≥Agree  </w:t>
            </w:r>
          </w:p>
        </w:tc>
        <w:tc>
          <w:tcPr>
            <w:tcW w:w="2665" w:type="dxa"/>
            <w:shd w:val="clear" w:color="auto" w:fill="BFBFBF" w:themeFill="background1" w:themeFillShade="BF"/>
            <w:hideMark/>
          </w:tcPr>
          <w:p w14:paraId="1DF8745D" w14:textId="6EAD1622" w:rsidR="00972B66" w:rsidRPr="000F3CD7" w:rsidRDefault="00972B66">
            <w:pPr>
              <w:rPr>
                <w:b/>
                <w:bCs/>
              </w:rPr>
            </w:pPr>
            <w:r w:rsidRPr="000F3CD7">
              <w:rPr>
                <w:b/>
                <w:bCs/>
              </w:rPr>
              <w:t xml:space="preserve">Design </w:t>
            </w:r>
            <w:r w:rsidR="00E92888" w:rsidRPr="000F3CD7">
              <w:rPr>
                <w:b/>
                <w:bCs/>
              </w:rPr>
              <w:t>Characteristic</w:t>
            </w:r>
            <w:r w:rsidRPr="000F3CD7">
              <w:rPr>
                <w:b/>
                <w:bCs/>
              </w:rPr>
              <w:t xml:space="preserve"> "Collar Material"</w:t>
            </w:r>
          </w:p>
        </w:tc>
        <w:tc>
          <w:tcPr>
            <w:tcW w:w="1409" w:type="dxa"/>
            <w:shd w:val="clear" w:color="auto" w:fill="BFBFBF" w:themeFill="background1" w:themeFillShade="BF"/>
            <w:hideMark/>
          </w:tcPr>
          <w:p w14:paraId="5F94D0DA" w14:textId="77777777" w:rsidR="00972B66" w:rsidRPr="000F3CD7" w:rsidRDefault="00972B66" w:rsidP="000F3CD7">
            <w:r w:rsidRPr="000F3CD7">
              <w:t xml:space="preserve">% Frequency of ≥Agree  </w:t>
            </w:r>
          </w:p>
        </w:tc>
        <w:tc>
          <w:tcPr>
            <w:tcW w:w="2694" w:type="dxa"/>
            <w:shd w:val="clear" w:color="auto" w:fill="BFBFBF" w:themeFill="background1" w:themeFillShade="BF"/>
            <w:hideMark/>
          </w:tcPr>
          <w:p w14:paraId="6B1D1675" w14:textId="34C5ECD2" w:rsidR="00972B66" w:rsidRPr="000F3CD7" w:rsidRDefault="00972B66">
            <w:pPr>
              <w:rPr>
                <w:b/>
                <w:bCs/>
              </w:rPr>
            </w:pPr>
            <w:r w:rsidRPr="000F3CD7">
              <w:rPr>
                <w:b/>
                <w:bCs/>
              </w:rPr>
              <w:t xml:space="preserve">Design </w:t>
            </w:r>
            <w:r w:rsidR="00E92888" w:rsidRPr="000F3CD7">
              <w:rPr>
                <w:b/>
                <w:bCs/>
              </w:rPr>
              <w:t>Characteristic</w:t>
            </w:r>
            <w:r w:rsidRPr="000F3CD7">
              <w:rPr>
                <w:b/>
                <w:bCs/>
              </w:rPr>
              <w:t xml:space="preserve"> "Collar Material"</w:t>
            </w:r>
          </w:p>
        </w:tc>
        <w:tc>
          <w:tcPr>
            <w:tcW w:w="1409" w:type="dxa"/>
            <w:shd w:val="clear" w:color="auto" w:fill="BFBFBF" w:themeFill="background1" w:themeFillShade="BF"/>
            <w:hideMark/>
          </w:tcPr>
          <w:p w14:paraId="55F3697C" w14:textId="77777777" w:rsidR="00972B66" w:rsidRPr="000F3CD7" w:rsidRDefault="00972B66" w:rsidP="000F3CD7">
            <w:r w:rsidRPr="000F3CD7">
              <w:t xml:space="preserve">% Frequency of ≥Agree  </w:t>
            </w:r>
          </w:p>
        </w:tc>
      </w:tr>
      <w:tr w:rsidR="000028AE" w:rsidRPr="000F3CD7" w14:paraId="540FD750" w14:textId="77777777" w:rsidTr="00630836">
        <w:trPr>
          <w:trHeight w:val="340"/>
        </w:trPr>
        <w:tc>
          <w:tcPr>
            <w:tcW w:w="1838" w:type="dxa"/>
            <w:vMerge/>
            <w:noWrap/>
            <w:hideMark/>
          </w:tcPr>
          <w:p w14:paraId="27458080" w14:textId="1400BA4E" w:rsidR="000028AE" w:rsidRPr="000F3CD7" w:rsidRDefault="000028AE" w:rsidP="00AA765F">
            <w:pPr>
              <w:rPr>
                <w:b/>
                <w:bCs/>
              </w:rPr>
            </w:pPr>
          </w:p>
        </w:tc>
        <w:tc>
          <w:tcPr>
            <w:tcW w:w="2526" w:type="dxa"/>
            <w:vMerge w:val="restart"/>
            <w:hideMark/>
          </w:tcPr>
          <w:p w14:paraId="41D3231E" w14:textId="77777777" w:rsidR="000028AE" w:rsidRPr="000F3CD7" w:rsidRDefault="000028AE">
            <w:r w:rsidRPr="000F3CD7">
              <w:t xml:space="preserve"> "</w:t>
            </w:r>
            <w:proofErr w:type="spellStart"/>
            <w:r w:rsidRPr="000F3CD7">
              <w:t>Topline</w:t>
            </w:r>
            <w:proofErr w:type="spellEnd"/>
            <w:r w:rsidRPr="000F3CD7">
              <w:t xml:space="preserve"> Should have a padded Collar"</w:t>
            </w:r>
          </w:p>
          <w:p w14:paraId="305F7FF3" w14:textId="5BF706BF" w:rsidR="000028AE" w:rsidRPr="000F3CD7" w:rsidRDefault="000028AE" w:rsidP="00AA765F">
            <w:r w:rsidRPr="000F3CD7">
              <w:t> </w:t>
            </w:r>
          </w:p>
        </w:tc>
        <w:tc>
          <w:tcPr>
            <w:tcW w:w="1409" w:type="dxa"/>
            <w:vMerge w:val="restart"/>
            <w:noWrap/>
            <w:hideMark/>
          </w:tcPr>
          <w:p w14:paraId="5ABC51C3" w14:textId="77777777" w:rsidR="000028AE" w:rsidRPr="000F3CD7" w:rsidRDefault="000028AE" w:rsidP="000F3CD7">
            <w:r w:rsidRPr="0094401F">
              <w:rPr>
                <w:color w:val="FF0000"/>
              </w:rPr>
              <w:t>88.40</w:t>
            </w:r>
          </w:p>
        </w:tc>
        <w:tc>
          <w:tcPr>
            <w:tcW w:w="8177" w:type="dxa"/>
            <w:gridSpan w:val="4"/>
            <w:shd w:val="clear" w:color="auto" w:fill="BFBFBF" w:themeFill="background1" w:themeFillShade="BF"/>
            <w:noWrap/>
            <w:hideMark/>
          </w:tcPr>
          <w:p w14:paraId="7F1CD475" w14:textId="77777777" w:rsidR="000028AE" w:rsidRPr="000F3CD7" w:rsidRDefault="000028AE">
            <w:r w:rsidRPr="000F3CD7">
              <w:t> </w:t>
            </w:r>
          </w:p>
          <w:p w14:paraId="6351CC19" w14:textId="375CD324" w:rsidR="000028AE" w:rsidRPr="000F3CD7" w:rsidRDefault="000028AE">
            <w:r w:rsidRPr="000F3CD7">
              <w:t> </w:t>
            </w:r>
          </w:p>
        </w:tc>
      </w:tr>
      <w:tr w:rsidR="000028AE" w:rsidRPr="000F3CD7" w14:paraId="352EB20D" w14:textId="77777777" w:rsidTr="00630836">
        <w:trPr>
          <w:trHeight w:val="680"/>
        </w:trPr>
        <w:tc>
          <w:tcPr>
            <w:tcW w:w="1838" w:type="dxa"/>
            <w:vMerge/>
            <w:noWrap/>
            <w:hideMark/>
          </w:tcPr>
          <w:p w14:paraId="7EC3F80B" w14:textId="11B4DF23" w:rsidR="000028AE" w:rsidRPr="000F3CD7" w:rsidRDefault="000028AE" w:rsidP="00AA765F">
            <w:pPr>
              <w:rPr>
                <w:b/>
                <w:bCs/>
              </w:rPr>
            </w:pPr>
          </w:p>
        </w:tc>
        <w:tc>
          <w:tcPr>
            <w:tcW w:w="2526" w:type="dxa"/>
            <w:vMerge/>
            <w:hideMark/>
          </w:tcPr>
          <w:p w14:paraId="3F0FB1FC" w14:textId="6903EF12" w:rsidR="000028AE" w:rsidRPr="000F3CD7" w:rsidRDefault="000028AE"/>
        </w:tc>
        <w:tc>
          <w:tcPr>
            <w:tcW w:w="1409" w:type="dxa"/>
            <w:vMerge/>
            <w:noWrap/>
            <w:hideMark/>
          </w:tcPr>
          <w:p w14:paraId="582BF147" w14:textId="77777777" w:rsidR="000028AE" w:rsidRPr="000F3CD7" w:rsidRDefault="000028AE"/>
        </w:tc>
        <w:tc>
          <w:tcPr>
            <w:tcW w:w="2665" w:type="dxa"/>
            <w:hideMark/>
          </w:tcPr>
          <w:p w14:paraId="28D41DBE" w14:textId="77777777" w:rsidR="000028AE" w:rsidRPr="000F3CD7" w:rsidRDefault="000028AE">
            <w:r w:rsidRPr="000F3CD7">
              <w:t>"The foam padded collar should be covered with low shear material."</w:t>
            </w:r>
          </w:p>
        </w:tc>
        <w:tc>
          <w:tcPr>
            <w:tcW w:w="1409" w:type="dxa"/>
            <w:noWrap/>
            <w:hideMark/>
          </w:tcPr>
          <w:p w14:paraId="6C85B98B" w14:textId="77777777" w:rsidR="000028AE" w:rsidRPr="000F3CD7" w:rsidRDefault="000028AE" w:rsidP="000F3CD7">
            <w:r w:rsidRPr="000F3CD7">
              <w:t>66.67</w:t>
            </w:r>
          </w:p>
        </w:tc>
        <w:tc>
          <w:tcPr>
            <w:tcW w:w="2694" w:type="dxa"/>
            <w:hideMark/>
          </w:tcPr>
          <w:p w14:paraId="612BFA30" w14:textId="77777777" w:rsidR="000028AE" w:rsidRPr="000F3CD7" w:rsidRDefault="000028AE">
            <w:r w:rsidRPr="000F3CD7">
              <w:t>Original Round 2 "The foam padded collar should be covered with low shear material."</w:t>
            </w:r>
          </w:p>
        </w:tc>
        <w:tc>
          <w:tcPr>
            <w:tcW w:w="1409" w:type="dxa"/>
            <w:noWrap/>
            <w:hideMark/>
          </w:tcPr>
          <w:p w14:paraId="6F29E478" w14:textId="77777777" w:rsidR="000028AE" w:rsidRPr="000F3CD7" w:rsidRDefault="000028AE" w:rsidP="000F3CD7">
            <w:r w:rsidRPr="000F3CD7">
              <w:t>68.75</w:t>
            </w:r>
          </w:p>
        </w:tc>
      </w:tr>
      <w:tr w:rsidR="000028AE" w:rsidRPr="000F3CD7" w14:paraId="1FCA8FD5" w14:textId="77777777" w:rsidTr="00630836">
        <w:trPr>
          <w:trHeight w:val="680"/>
        </w:trPr>
        <w:tc>
          <w:tcPr>
            <w:tcW w:w="1838" w:type="dxa"/>
            <w:vMerge/>
            <w:noWrap/>
            <w:hideMark/>
          </w:tcPr>
          <w:p w14:paraId="5B716A46" w14:textId="066CD950" w:rsidR="000028AE" w:rsidRPr="000F3CD7" w:rsidRDefault="000028AE" w:rsidP="00AA765F">
            <w:pPr>
              <w:rPr>
                <w:b/>
                <w:bCs/>
              </w:rPr>
            </w:pPr>
          </w:p>
        </w:tc>
        <w:tc>
          <w:tcPr>
            <w:tcW w:w="3935" w:type="dxa"/>
            <w:gridSpan w:val="2"/>
            <w:vMerge w:val="restart"/>
            <w:shd w:val="clear" w:color="auto" w:fill="BFBFBF" w:themeFill="background1" w:themeFillShade="BF"/>
            <w:hideMark/>
          </w:tcPr>
          <w:p w14:paraId="5FC8A2E4" w14:textId="77777777" w:rsidR="000028AE" w:rsidRPr="000F3CD7" w:rsidRDefault="000028AE">
            <w:r w:rsidRPr="000F3CD7">
              <w:t> </w:t>
            </w:r>
          </w:p>
          <w:p w14:paraId="06C71DDF" w14:textId="2F1DFB37" w:rsidR="000028AE" w:rsidRPr="000F3CD7" w:rsidRDefault="000028AE" w:rsidP="00AA765F">
            <w:r w:rsidRPr="000F3CD7">
              <w:t> </w:t>
            </w:r>
          </w:p>
        </w:tc>
        <w:tc>
          <w:tcPr>
            <w:tcW w:w="2665" w:type="dxa"/>
            <w:shd w:val="clear" w:color="auto" w:fill="BFBFBF" w:themeFill="background1" w:themeFillShade="BF"/>
            <w:hideMark/>
          </w:tcPr>
          <w:p w14:paraId="1FD1AB29" w14:textId="77777777" w:rsidR="000028AE" w:rsidRPr="000F3CD7" w:rsidRDefault="000028AE">
            <w:pPr>
              <w:rPr>
                <w:b/>
                <w:bCs/>
              </w:rPr>
            </w:pPr>
            <w:r w:rsidRPr="000F3CD7">
              <w:rPr>
                <w:b/>
                <w:bCs/>
              </w:rPr>
              <w:t>Purpose of Design "Collar Material"</w:t>
            </w:r>
          </w:p>
        </w:tc>
        <w:tc>
          <w:tcPr>
            <w:tcW w:w="1409" w:type="dxa"/>
            <w:shd w:val="clear" w:color="auto" w:fill="BFBFBF" w:themeFill="background1" w:themeFillShade="BF"/>
            <w:hideMark/>
          </w:tcPr>
          <w:p w14:paraId="49A011BF" w14:textId="77777777" w:rsidR="000028AE" w:rsidRPr="000F3CD7" w:rsidRDefault="000028AE" w:rsidP="000F3CD7">
            <w:r w:rsidRPr="000F3CD7">
              <w:t xml:space="preserve">% Frequency of ≥Agree  </w:t>
            </w:r>
          </w:p>
        </w:tc>
        <w:tc>
          <w:tcPr>
            <w:tcW w:w="2694" w:type="dxa"/>
            <w:shd w:val="clear" w:color="auto" w:fill="BFBFBF" w:themeFill="background1" w:themeFillShade="BF"/>
            <w:hideMark/>
          </w:tcPr>
          <w:p w14:paraId="1CD59BAA" w14:textId="77777777" w:rsidR="000028AE" w:rsidRPr="000F3CD7" w:rsidRDefault="000028AE">
            <w:pPr>
              <w:rPr>
                <w:b/>
                <w:bCs/>
              </w:rPr>
            </w:pPr>
            <w:r w:rsidRPr="000F3CD7">
              <w:rPr>
                <w:b/>
                <w:bCs/>
              </w:rPr>
              <w:t>Purpose of Design "Collar Material"</w:t>
            </w:r>
          </w:p>
        </w:tc>
        <w:tc>
          <w:tcPr>
            <w:tcW w:w="1409" w:type="dxa"/>
            <w:shd w:val="clear" w:color="auto" w:fill="BFBFBF" w:themeFill="background1" w:themeFillShade="BF"/>
            <w:hideMark/>
          </w:tcPr>
          <w:p w14:paraId="49C182FA" w14:textId="77777777" w:rsidR="000028AE" w:rsidRPr="000F3CD7" w:rsidRDefault="000028AE" w:rsidP="000F3CD7">
            <w:r w:rsidRPr="000F3CD7">
              <w:t xml:space="preserve">% Frequency of ≥Agree  </w:t>
            </w:r>
          </w:p>
        </w:tc>
      </w:tr>
      <w:tr w:rsidR="000028AE" w:rsidRPr="000F3CD7" w14:paraId="0E3580C3" w14:textId="77777777" w:rsidTr="00630836">
        <w:trPr>
          <w:trHeight w:val="1080"/>
        </w:trPr>
        <w:tc>
          <w:tcPr>
            <w:tcW w:w="1838" w:type="dxa"/>
            <w:vMerge/>
            <w:noWrap/>
            <w:hideMark/>
          </w:tcPr>
          <w:p w14:paraId="38FC9E25" w14:textId="70B3CAF6" w:rsidR="000028AE" w:rsidRPr="000F3CD7" w:rsidRDefault="000028AE" w:rsidP="00AA765F">
            <w:pPr>
              <w:rPr>
                <w:b/>
                <w:bCs/>
              </w:rPr>
            </w:pPr>
          </w:p>
        </w:tc>
        <w:tc>
          <w:tcPr>
            <w:tcW w:w="3935" w:type="dxa"/>
            <w:gridSpan w:val="2"/>
            <w:vMerge/>
            <w:shd w:val="clear" w:color="auto" w:fill="BFBFBF" w:themeFill="background1" w:themeFillShade="BF"/>
            <w:hideMark/>
          </w:tcPr>
          <w:p w14:paraId="4A5296E4" w14:textId="28417EBD" w:rsidR="000028AE" w:rsidRPr="000F3CD7" w:rsidRDefault="000028AE"/>
        </w:tc>
        <w:tc>
          <w:tcPr>
            <w:tcW w:w="2665" w:type="dxa"/>
            <w:hideMark/>
          </w:tcPr>
          <w:p w14:paraId="5D738E21" w14:textId="77777777" w:rsidR="000028AE" w:rsidRPr="000F3CD7" w:rsidRDefault="000028AE">
            <w:r w:rsidRPr="000F3CD7">
              <w:t xml:space="preserve">Foam Padding reduces compression to lower limb anatomy from an extended </w:t>
            </w:r>
            <w:proofErr w:type="spellStart"/>
            <w:r w:rsidRPr="000F3CD7">
              <w:t>topline</w:t>
            </w:r>
            <w:proofErr w:type="spellEnd"/>
            <w:r w:rsidRPr="000F3CD7">
              <w:t xml:space="preserve"> height </w:t>
            </w:r>
          </w:p>
        </w:tc>
        <w:tc>
          <w:tcPr>
            <w:tcW w:w="1409" w:type="dxa"/>
            <w:noWrap/>
            <w:hideMark/>
          </w:tcPr>
          <w:p w14:paraId="35207802" w14:textId="77777777" w:rsidR="000028AE" w:rsidRPr="000F3CD7" w:rsidRDefault="000028AE" w:rsidP="000F3CD7">
            <w:r w:rsidRPr="000F3CD7">
              <w:t>53.33</w:t>
            </w:r>
          </w:p>
        </w:tc>
        <w:tc>
          <w:tcPr>
            <w:tcW w:w="2694" w:type="dxa"/>
            <w:hideMark/>
          </w:tcPr>
          <w:p w14:paraId="39A8AD68" w14:textId="77777777" w:rsidR="000028AE" w:rsidRPr="000F3CD7" w:rsidRDefault="000028AE">
            <w:r w:rsidRPr="000F3CD7">
              <w:t xml:space="preserve">Modified Round 3: "Foam Padding may reduce compression to lower limb anatomy from an extended </w:t>
            </w:r>
            <w:proofErr w:type="spellStart"/>
            <w:r w:rsidRPr="000F3CD7">
              <w:t>topline</w:t>
            </w:r>
            <w:proofErr w:type="spellEnd"/>
            <w:r w:rsidRPr="000F3CD7">
              <w:t xml:space="preserve"> height."</w:t>
            </w:r>
          </w:p>
        </w:tc>
        <w:tc>
          <w:tcPr>
            <w:tcW w:w="1409" w:type="dxa"/>
            <w:noWrap/>
            <w:hideMark/>
          </w:tcPr>
          <w:p w14:paraId="17114FF7" w14:textId="77777777" w:rsidR="000028AE" w:rsidRPr="000F3CD7" w:rsidRDefault="000028AE" w:rsidP="000F3CD7">
            <w:r w:rsidRPr="0094401F">
              <w:rPr>
                <w:color w:val="FF0000"/>
              </w:rPr>
              <w:t>81.25</w:t>
            </w:r>
          </w:p>
        </w:tc>
      </w:tr>
      <w:tr w:rsidR="00B7591E" w:rsidRPr="000F3CD7" w14:paraId="6BE678E7" w14:textId="77777777" w:rsidTr="00AA765F">
        <w:trPr>
          <w:trHeight w:val="680"/>
        </w:trPr>
        <w:tc>
          <w:tcPr>
            <w:tcW w:w="1838" w:type="dxa"/>
            <w:vMerge/>
            <w:noWrap/>
            <w:hideMark/>
          </w:tcPr>
          <w:p w14:paraId="35997E00" w14:textId="3D7E0417" w:rsidR="00B7591E" w:rsidRPr="000F3CD7" w:rsidRDefault="00B7591E" w:rsidP="00AA765F">
            <w:pPr>
              <w:rPr>
                <w:b/>
                <w:bCs/>
              </w:rPr>
            </w:pPr>
          </w:p>
        </w:tc>
        <w:tc>
          <w:tcPr>
            <w:tcW w:w="2526" w:type="dxa"/>
            <w:shd w:val="clear" w:color="auto" w:fill="BFBFBF" w:themeFill="background1" w:themeFillShade="BF"/>
            <w:hideMark/>
          </w:tcPr>
          <w:p w14:paraId="5C839293" w14:textId="3E9E1893" w:rsidR="00B7591E" w:rsidRPr="000F3CD7" w:rsidRDefault="00B7591E">
            <w:pPr>
              <w:rPr>
                <w:b/>
                <w:bCs/>
              </w:rPr>
            </w:pPr>
            <w:r w:rsidRPr="000F3CD7">
              <w:rPr>
                <w:b/>
                <w:bCs/>
              </w:rPr>
              <w:t>Design Characteristic "Collar Contouring "</w:t>
            </w:r>
          </w:p>
        </w:tc>
        <w:tc>
          <w:tcPr>
            <w:tcW w:w="1409" w:type="dxa"/>
            <w:shd w:val="clear" w:color="auto" w:fill="BFBFBF" w:themeFill="background1" w:themeFillShade="BF"/>
            <w:hideMark/>
          </w:tcPr>
          <w:p w14:paraId="3E9B03AB" w14:textId="77777777" w:rsidR="00B7591E" w:rsidRPr="000F3CD7" w:rsidRDefault="00B7591E" w:rsidP="000F3CD7">
            <w:r w:rsidRPr="000F3CD7">
              <w:t xml:space="preserve">% Frequency of ≥Agree  </w:t>
            </w:r>
          </w:p>
        </w:tc>
        <w:tc>
          <w:tcPr>
            <w:tcW w:w="2665" w:type="dxa"/>
            <w:shd w:val="clear" w:color="auto" w:fill="BFBFBF" w:themeFill="background1" w:themeFillShade="BF"/>
            <w:hideMark/>
          </w:tcPr>
          <w:p w14:paraId="5BE89109" w14:textId="426C9CCF" w:rsidR="00B7591E" w:rsidRPr="000F3CD7" w:rsidRDefault="00B7591E">
            <w:pPr>
              <w:rPr>
                <w:b/>
                <w:bCs/>
              </w:rPr>
            </w:pPr>
            <w:r w:rsidRPr="000F3CD7">
              <w:rPr>
                <w:b/>
                <w:bCs/>
              </w:rPr>
              <w:t>Design characteristic "Collar Contouring "</w:t>
            </w:r>
          </w:p>
        </w:tc>
        <w:tc>
          <w:tcPr>
            <w:tcW w:w="1409" w:type="dxa"/>
            <w:shd w:val="clear" w:color="auto" w:fill="BFBFBF" w:themeFill="background1" w:themeFillShade="BF"/>
            <w:hideMark/>
          </w:tcPr>
          <w:p w14:paraId="0410DEEA" w14:textId="77777777" w:rsidR="00B7591E" w:rsidRPr="000F3CD7" w:rsidRDefault="00B7591E">
            <w:r w:rsidRPr="000F3CD7">
              <w:t>Relative %Frequency</w:t>
            </w:r>
          </w:p>
        </w:tc>
        <w:tc>
          <w:tcPr>
            <w:tcW w:w="4103" w:type="dxa"/>
            <w:gridSpan w:val="2"/>
            <w:shd w:val="clear" w:color="auto" w:fill="BFBFBF" w:themeFill="background1" w:themeFillShade="BF"/>
            <w:noWrap/>
            <w:hideMark/>
          </w:tcPr>
          <w:p w14:paraId="5906909B" w14:textId="55AE849E" w:rsidR="00B7591E" w:rsidRPr="000F3CD7" w:rsidRDefault="00B7591E">
            <w:r w:rsidRPr="000F3CD7">
              <w:t> </w:t>
            </w:r>
          </w:p>
        </w:tc>
      </w:tr>
      <w:tr w:rsidR="00DE0D74" w:rsidRPr="000F3CD7" w14:paraId="7E80E536" w14:textId="77777777" w:rsidTr="00630836">
        <w:trPr>
          <w:trHeight w:val="1020"/>
        </w:trPr>
        <w:tc>
          <w:tcPr>
            <w:tcW w:w="1838" w:type="dxa"/>
            <w:vMerge/>
            <w:noWrap/>
            <w:hideMark/>
          </w:tcPr>
          <w:p w14:paraId="03B913A8" w14:textId="4CD9AC80" w:rsidR="00DE0D74" w:rsidRPr="000F3CD7" w:rsidRDefault="00DE0D74" w:rsidP="00AA765F">
            <w:pPr>
              <w:rPr>
                <w:b/>
                <w:bCs/>
              </w:rPr>
            </w:pPr>
          </w:p>
        </w:tc>
        <w:tc>
          <w:tcPr>
            <w:tcW w:w="2526" w:type="dxa"/>
            <w:hideMark/>
          </w:tcPr>
          <w:p w14:paraId="6E33D07F" w14:textId="77777777" w:rsidR="00DE0D74" w:rsidRPr="000F3CD7" w:rsidRDefault="00DE0D74">
            <w:r w:rsidRPr="000F3CD7">
              <w:t xml:space="preserve"> "</w:t>
            </w:r>
            <w:proofErr w:type="spellStart"/>
            <w:r w:rsidRPr="000F3CD7">
              <w:t>Topline</w:t>
            </w:r>
            <w:proofErr w:type="spellEnd"/>
            <w:r w:rsidRPr="000F3CD7">
              <w:t xml:space="preserve"> Collar should be contoured to the supra or infra malleoli region dependent on </w:t>
            </w:r>
            <w:proofErr w:type="spellStart"/>
            <w:r w:rsidRPr="000F3CD7">
              <w:t>topline</w:t>
            </w:r>
            <w:proofErr w:type="spellEnd"/>
            <w:r w:rsidRPr="000F3CD7">
              <w:t xml:space="preserve"> height"</w:t>
            </w:r>
          </w:p>
        </w:tc>
        <w:tc>
          <w:tcPr>
            <w:tcW w:w="1409" w:type="dxa"/>
            <w:noWrap/>
            <w:hideMark/>
          </w:tcPr>
          <w:p w14:paraId="54D28861" w14:textId="77777777" w:rsidR="00DE0D74" w:rsidRPr="000F3CD7" w:rsidRDefault="00DE0D74" w:rsidP="000F3CD7">
            <w:r w:rsidRPr="0094401F">
              <w:rPr>
                <w:color w:val="FF0000"/>
              </w:rPr>
              <w:t>76.47</w:t>
            </w:r>
          </w:p>
        </w:tc>
        <w:tc>
          <w:tcPr>
            <w:tcW w:w="8177" w:type="dxa"/>
            <w:gridSpan w:val="4"/>
            <w:shd w:val="clear" w:color="auto" w:fill="BFBFBF" w:themeFill="background1" w:themeFillShade="BF"/>
            <w:noWrap/>
            <w:hideMark/>
          </w:tcPr>
          <w:p w14:paraId="5CE286A2" w14:textId="77777777" w:rsidR="00DE0D74" w:rsidRPr="000F3CD7" w:rsidRDefault="00DE0D74">
            <w:pPr>
              <w:rPr>
                <w:b/>
                <w:bCs/>
              </w:rPr>
            </w:pPr>
            <w:r w:rsidRPr="000F3CD7">
              <w:rPr>
                <w:b/>
                <w:bCs/>
              </w:rPr>
              <w:t> </w:t>
            </w:r>
          </w:p>
          <w:p w14:paraId="7CB31D88" w14:textId="1F92C6D4" w:rsidR="00DE0D74" w:rsidRPr="000F3CD7" w:rsidRDefault="00DE0D74">
            <w:r w:rsidRPr="000F3CD7">
              <w:t> </w:t>
            </w:r>
          </w:p>
        </w:tc>
      </w:tr>
      <w:tr w:rsidR="00E51FFE" w:rsidRPr="000F3CD7" w14:paraId="2351BC2B" w14:textId="77777777" w:rsidTr="00630836">
        <w:trPr>
          <w:trHeight w:val="680"/>
        </w:trPr>
        <w:tc>
          <w:tcPr>
            <w:tcW w:w="1838" w:type="dxa"/>
            <w:vMerge/>
            <w:noWrap/>
            <w:hideMark/>
          </w:tcPr>
          <w:p w14:paraId="31E63DBB" w14:textId="43A4AF97" w:rsidR="00E51FFE" w:rsidRPr="000F3CD7" w:rsidRDefault="00E51FFE" w:rsidP="00AA765F">
            <w:pPr>
              <w:rPr>
                <w:b/>
                <w:bCs/>
              </w:rPr>
            </w:pPr>
          </w:p>
        </w:tc>
        <w:tc>
          <w:tcPr>
            <w:tcW w:w="2526" w:type="dxa"/>
            <w:vMerge w:val="restart"/>
            <w:hideMark/>
          </w:tcPr>
          <w:p w14:paraId="056224C7" w14:textId="77777777" w:rsidR="00E51FFE" w:rsidRPr="000F3CD7" w:rsidRDefault="00E51FFE">
            <w:r w:rsidRPr="000F3CD7">
              <w:t xml:space="preserve"> "</w:t>
            </w:r>
            <w:proofErr w:type="spellStart"/>
            <w:r w:rsidRPr="000F3CD7">
              <w:t>Topline</w:t>
            </w:r>
            <w:proofErr w:type="spellEnd"/>
            <w:r w:rsidRPr="000F3CD7">
              <w:t xml:space="preserve"> should have a Collar contoured to the Achilles tendon"</w:t>
            </w:r>
          </w:p>
          <w:p w14:paraId="68DB052D" w14:textId="2129A53C" w:rsidR="00E51FFE" w:rsidRPr="000F3CD7" w:rsidRDefault="00E51FFE" w:rsidP="00AA765F">
            <w:r w:rsidRPr="000F3CD7">
              <w:t> </w:t>
            </w:r>
          </w:p>
        </w:tc>
        <w:tc>
          <w:tcPr>
            <w:tcW w:w="1409" w:type="dxa"/>
            <w:vMerge w:val="restart"/>
            <w:noWrap/>
            <w:hideMark/>
          </w:tcPr>
          <w:p w14:paraId="35626BCF" w14:textId="77777777" w:rsidR="00E51FFE" w:rsidRPr="000F3CD7" w:rsidRDefault="00E51FFE" w:rsidP="000F3CD7">
            <w:r w:rsidRPr="000F3CD7">
              <w:t>70.59</w:t>
            </w:r>
          </w:p>
        </w:tc>
        <w:tc>
          <w:tcPr>
            <w:tcW w:w="2665" w:type="dxa"/>
            <w:hideMark/>
          </w:tcPr>
          <w:p w14:paraId="1BCEC396" w14:textId="77777777" w:rsidR="00E51FFE" w:rsidRPr="000F3CD7" w:rsidRDefault="00E51FFE">
            <w:r w:rsidRPr="000F3CD7">
              <w:t>Original Round 1: "</w:t>
            </w:r>
            <w:proofErr w:type="spellStart"/>
            <w:r w:rsidRPr="000F3CD7">
              <w:t>Topline</w:t>
            </w:r>
            <w:proofErr w:type="spellEnd"/>
            <w:r w:rsidRPr="000F3CD7">
              <w:t xml:space="preserve"> should have a Collar contoured to the Achilles tendon"</w:t>
            </w:r>
          </w:p>
        </w:tc>
        <w:tc>
          <w:tcPr>
            <w:tcW w:w="1409" w:type="dxa"/>
            <w:noWrap/>
            <w:hideMark/>
          </w:tcPr>
          <w:p w14:paraId="66320DBC" w14:textId="77777777" w:rsidR="00E51FFE" w:rsidRPr="000F3CD7" w:rsidRDefault="00E51FFE" w:rsidP="000F3CD7">
            <w:r w:rsidRPr="0094401F">
              <w:rPr>
                <w:color w:val="FF0000"/>
              </w:rPr>
              <w:t>80.00</w:t>
            </w:r>
          </w:p>
        </w:tc>
        <w:tc>
          <w:tcPr>
            <w:tcW w:w="4103" w:type="dxa"/>
            <w:gridSpan w:val="2"/>
            <w:vMerge w:val="restart"/>
            <w:shd w:val="clear" w:color="auto" w:fill="BFBFBF" w:themeFill="background1" w:themeFillShade="BF"/>
            <w:noWrap/>
            <w:hideMark/>
          </w:tcPr>
          <w:p w14:paraId="11E204AB" w14:textId="77777777" w:rsidR="00E51FFE" w:rsidRPr="000F3CD7" w:rsidRDefault="00E51FFE">
            <w:r w:rsidRPr="000F3CD7">
              <w:t> </w:t>
            </w:r>
          </w:p>
          <w:p w14:paraId="73FBF0CC" w14:textId="26D9D4C9" w:rsidR="00E51FFE" w:rsidRPr="000F3CD7" w:rsidRDefault="00E51FFE" w:rsidP="00AA765F">
            <w:r w:rsidRPr="000F3CD7">
              <w:t> </w:t>
            </w:r>
          </w:p>
        </w:tc>
      </w:tr>
      <w:tr w:rsidR="00E51FFE" w:rsidRPr="000F3CD7" w14:paraId="5B878A3D" w14:textId="77777777" w:rsidTr="00630836">
        <w:trPr>
          <w:trHeight w:val="680"/>
        </w:trPr>
        <w:tc>
          <w:tcPr>
            <w:tcW w:w="1838" w:type="dxa"/>
            <w:vMerge/>
            <w:noWrap/>
            <w:hideMark/>
          </w:tcPr>
          <w:p w14:paraId="11AC936B" w14:textId="3FD8C9E6" w:rsidR="00E51FFE" w:rsidRPr="000F3CD7" w:rsidRDefault="00E51FFE" w:rsidP="00AA765F">
            <w:pPr>
              <w:rPr>
                <w:b/>
                <w:bCs/>
              </w:rPr>
            </w:pPr>
          </w:p>
        </w:tc>
        <w:tc>
          <w:tcPr>
            <w:tcW w:w="2526" w:type="dxa"/>
            <w:vMerge/>
            <w:noWrap/>
            <w:hideMark/>
          </w:tcPr>
          <w:p w14:paraId="24A02286" w14:textId="124235CF" w:rsidR="00E51FFE" w:rsidRPr="000F3CD7" w:rsidRDefault="00E51FFE"/>
        </w:tc>
        <w:tc>
          <w:tcPr>
            <w:tcW w:w="1409" w:type="dxa"/>
            <w:vMerge/>
            <w:hideMark/>
          </w:tcPr>
          <w:p w14:paraId="2E59406E" w14:textId="77777777" w:rsidR="00E51FFE" w:rsidRPr="000F3CD7" w:rsidRDefault="00E51FFE"/>
        </w:tc>
        <w:tc>
          <w:tcPr>
            <w:tcW w:w="2665" w:type="dxa"/>
            <w:hideMark/>
          </w:tcPr>
          <w:p w14:paraId="310975F5" w14:textId="77777777" w:rsidR="00E51FFE" w:rsidRPr="000F3CD7" w:rsidRDefault="00E51FFE">
            <w:r w:rsidRPr="000F3CD7">
              <w:t>Modified Round2: "Collar contoured to Achilles tendon is not a desired design characteristic."</w:t>
            </w:r>
          </w:p>
        </w:tc>
        <w:tc>
          <w:tcPr>
            <w:tcW w:w="1409" w:type="dxa"/>
            <w:noWrap/>
            <w:hideMark/>
          </w:tcPr>
          <w:p w14:paraId="52FF021B" w14:textId="77777777" w:rsidR="00E51FFE" w:rsidRPr="000F3CD7" w:rsidRDefault="00E51FFE" w:rsidP="000F3CD7">
            <w:r w:rsidRPr="000F3CD7">
              <w:t>20.00</w:t>
            </w:r>
          </w:p>
        </w:tc>
        <w:tc>
          <w:tcPr>
            <w:tcW w:w="4103" w:type="dxa"/>
            <w:gridSpan w:val="2"/>
            <w:vMerge/>
            <w:shd w:val="clear" w:color="auto" w:fill="BFBFBF" w:themeFill="background1" w:themeFillShade="BF"/>
            <w:noWrap/>
            <w:hideMark/>
          </w:tcPr>
          <w:p w14:paraId="62AB2A6D" w14:textId="3B017118" w:rsidR="00E51FFE" w:rsidRPr="000F3CD7" w:rsidRDefault="00E51FFE"/>
        </w:tc>
      </w:tr>
      <w:tr w:rsidR="00E51FFE" w:rsidRPr="000F3CD7" w14:paraId="4C955B6C" w14:textId="77777777" w:rsidTr="00630836">
        <w:trPr>
          <w:trHeight w:val="680"/>
        </w:trPr>
        <w:tc>
          <w:tcPr>
            <w:tcW w:w="1838" w:type="dxa"/>
            <w:vMerge/>
            <w:noWrap/>
            <w:hideMark/>
          </w:tcPr>
          <w:p w14:paraId="79CF1C8D" w14:textId="673BEDA6" w:rsidR="00E51FFE" w:rsidRPr="000F3CD7" w:rsidRDefault="00E51FFE" w:rsidP="00AA765F">
            <w:pPr>
              <w:rPr>
                <w:b/>
                <w:bCs/>
              </w:rPr>
            </w:pPr>
          </w:p>
        </w:tc>
        <w:tc>
          <w:tcPr>
            <w:tcW w:w="3935" w:type="dxa"/>
            <w:gridSpan w:val="2"/>
            <w:vMerge w:val="restart"/>
            <w:shd w:val="clear" w:color="auto" w:fill="BFBFBF" w:themeFill="background1" w:themeFillShade="BF"/>
            <w:noWrap/>
            <w:hideMark/>
          </w:tcPr>
          <w:p w14:paraId="4626E542" w14:textId="77777777" w:rsidR="00E51FFE" w:rsidRPr="000F3CD7" w:rsidRDefault="00E51FFE">
            <w:r w:rsidRPr="000F3CD7">
              <w:t> </w:t>
            </w:r>
          </w:p>
          <w:p w14:paraId="5D35FE06" w14:textId="77777777" w:rsidR="00E51FFE" w:rsidRPr="000F3CD7" w:rsidRDefault="00E51FFE">
            <w:r w:rsidRPr="000F3CD7">
              <w:t> </w:t>
            </w:r>
          </w:p>
          <w:p w14:paraId="736DA5E7" w14:textId="7B5F1F57" w:rsidR="00E51FFE" w:rsidRPr="000F3CD7" w:rsidRDefault="00E51FFE" w:rsidP="00AA765F">
            <w:r w:rsidRPr="000F3CD7">
              <w:t> </w:t>
            </w:r>
          </w:p>
        </w:tc>
        <w:tc>
          <w:tcPr>
            <w:tcW w:w="2665" w:type="dxa"/>
            <w:shd w:val="clear" w:color="auto" w:fill="BFBFBF" w:themeFill="background1" w:themeFillShade="BF"/>
            <w:hideMark/>
          </w:tcPr>
          <w:p w14:paraId="50827246" w14:textId="357FA7D8" w:rsidR="00E51FFE" w:rsidRPr="000F3CD7" w:rsidRDefault="00E51FFE">
            <w:pPr>
              <w:rPr>
                <w:b/>
                <w:bCs/>
              </w:rPr>
            </w:pPr>
            <w:r w:rsidRPr="000F3CD7">
              <w:rPr>
                <w:b/>
                <w:bCs/>
              </w:rPr>
              <w:t>Purpose of Design “Collar Contouring "</w:t>
            </w:r>
          </w:p>
        </w:tc>
        <w:tc>
          <w:tcPr>
            <w:tcW w:w="1409" w:type="dxa"/>
            <w:shd w:val="clear" w:color="auto" w:fill="BFBFBF" w:themeFill="background1" w:themeFillShade="BF"/>
            <w:hideMark/>
          </w:tcPr>
          <w:p w14:paraId="3766BBE0" w14:textId="77777777" w:rsidR="00E51FFE" w:rsidRPr="000F3CD7" w:rsidRDefault="00E51FFE" w:rsidP="000F3CD7">
            <w:r w:rsidRPr="000F3CD7">
              <w:t xml:space="preserve">% Frequency of ≥Agree  </w:t>
            </w:r>
          </w:p>
        </w:tc>
        <w:tc>
          <w:tcPr>
            <w:tcW w:w="2694" w:type="dxa"/>
            <w:shd w:val="clear" w:color="auto" w:fill="BFBFBF" w:themeFill="background1" w:themeFillShade="BF"/>
            <w:hideMark/>
          </w:tcPr>
          <w:p w14:paraId="7B424F0C" w14:textId="5EE5BADA" w:rsidR="00E51FFE" w:rsidRPr="000F3CD7" w:rsidRDefault="00E51FFE">
            <w:pPr>
              <w:rPr>
                <w:b/>
                <w:bCs/>
              </w:rPr>
            </w:pPr>
            <w:r w:rsidRPr="000F3CD7">
              <w:rPr>
                <w:b/>
                <w:bCs/>
              </w:rPr>
              <w:t>Purpose of Design “Collar Contouring "</w:t>
            </w:r>
          </w:p>
        </w:tc>
        <w:tc>
          <w:tcPr>
            <w:tcW w:w="1409" w:type="dxa"/>
            <w:shd w:val="clear" w:color="auto" w:fill="BFBFBF" w:themeFill="background1" w:themeFillShade="BF"/>
            <w:hideMark/>
          </w:tcPr>
          <w:p w14:paraId="39DF74EC" w14:textId="77777777" w:rsidR="00E51FFE" w:rsidRPr="000F3CD7" w:rsidRDefault="00E51FFE" w:rsidP="000F3CD7">
            <w:r w:rsidRPr="000F3CD7">
              <w:t xml:space="preserve">% Frequency of ≥Agree  </w:t>
            </w:r>
          </w:p>
        </w:tc>
      </w:tr>
      <w:tr w:rsidR="00E51FFE" w:rsidRPr="000F3CD7" w14:paraId="0FA17827" w14:textId="77777777" w:rsidTr="00630836">
        <w:trPr>
          <w:trHeight w:val="1020"/>
        </w:trPr>
        <w:tc>
          <w:tcPr>
            <w:tcW w:w="1838" w:type="dxa"/>
            <w:vMerge/>
            <w:noWrap/>
            <w:hideMark/>
          </w:tcPr>
          <w:p w14:paraId="18E12856" w14:textId="5505B5E9" w:rsidR="00E51FFE" w:rsidRPr="000F3CD7" w:rsidRDefault="00E51FFE" w:rsidP="00AA765F">
            <w:pPr>
              <w:rPr>
                <w:b/>
                <w:bCs/>
              </w:rPr>
            </w:pPr>
          </w:p>
        </w:tc>
        <w:tc>
          <w:tcPr>
            <w:tcW w:w="3935" w:type="dxa"/>
            <w:gridSpan w:val="2"/>
            <w:vMerge/>
            <w:shd w:val="clear" w:color="auto" w:fill="BFBFBF" w:themeFill="background1" w:themeFillShade="BF"/>
            <w:noWrap/>
            <w:hideMark/>
          </w:tcPr>
          <w:p w14:paraId="5C333D10" w14:textId="72B0F69E" w:rsidR="00E51FFE" w:rsidRPr="000F3CD7" w:rsidRDefault="00E51FFE" w:rsidP="00AA765F"/>
        </w:tc>
        <w:tc>
          <w:tcPr>
            <w:tcW w:w="2665" w:type="dxa"/>
            <w:hideMark/>
          </w:tcPr>
          <w:p w14:paraId="34BA87F9" w14:textId="77777777" w:rsidR="00E51FFE" w:rsidRPr="000F3CD7" w:rsidRDefault="00E51FFE">
            <w:r w:rsidRPr="000F3CD7">
              <w:t xml:space="preserve">"Contouring of </w:t>
            </w:r>
            <w:proofErr w:type="spellStart"/>
            <w:r w:rsidRPr="000F3CD7">
              <w:t>topline</w:t>
            </w:r>
            <w:proofErr w:type="spellEnd"/>
            <w:r w:rsidRPr="000F3CD7">
              <w:t xml:space="preserve"> reduces shear and compression stress to the ankle region"</w:t>
            </w:r>
          </w:p>
        </w:tc>
        <w:tc>
          <w:tcPr>
            <w:tcW w:w="1409" w:type="dxa"/>
            <w:noWrap/>
            <w:hideMark/>
          </w:tcPr>
          <w:p w14:paraId="72FF2A47" w14:textId="77777777" w:rsidR="00E51FFE" w:rsidRPr="000F3CD7" w:rsidRDefault="00E51FFE" w:rsidP="000F3CD7">
            <w:r w:rsidRPr="000F3CD7">
              <w:t>60.00</w:t>
            </w:r>
          </w:p>
        </w:tc>
        <w:tc>
          <w:tcPr>
            <w:tcW w:w="2694" w:type="dxa"/>
            <w:hideMark/>
          </w:tcPr>
          <w:p w14:paraId="4205E94B" w14:textId="77777777" w:rsidR="00E51FFE" w:rsidRPr="000F3CD7" w:rsidRDefault="00E51FFE">
            <w:r w:rsidRPr="000F3CD7">
              <w:t xml:space="preserve">Modified Round 3: "Contouring of </w:t>
            </w:r>
            <w:proofErr w:type="spellStart"/>
            <w:r w:rsidRPr="000F3CD7">
              <w:t>topline</w:t>
            </w:r>
            <w:proofErr w:type="spellEnd"/>
            <w:r w:rsidRPr="000F3CD7">
              <w:t xml:space="preserve"> may reduce shear and compression stress to the ankle region." </w:t>
            </w:r>
          </w:p>
        </w:tc>
        <w:tc>
          <w:tcPr>
            <w:tcW w:w="1409" w:type="dxa"/>
            <w:noWrap/>
            <w:hideMark/>
          </w:tcPr>
          <w:p w14:paraId="77D3B3B1" w14:textId="77777777" w:rsidR="00E51FFE" w:rsidRPr="0094401F" w:rsidRDefault="00E51FFE" w:rsidP="000F3CD7">
            <w:pPr>
              <w:rPr>
                <w:color w:val="FF0000"/>
              </w:rPr>
            </w:pPr>
            <w:r w:rsidRPr="0094401F">
              <w:rPr>
                <w:color w:val="FF0000"/>
              </w:rPr>
              <w:t>93.75</w:t>
            </w:r>
          </w:p>
        </w:tc>
      </w:tr>
      <w:tr w:rsidR="00E51FFE" w:rsidRPr="000F3CD7" w14:paraId="59962004" w14:textId="77777777" w:rsidTr="00630836">
        <w:trPr>
          <w:trHeight w:val="1020"/>
        </w:trPr>
        <w:tc>
          <w:tcPr>
            <w:tcW w:w="1838" w:type="dxa"/>
            <w:vMerge/>
            <w:noWrap/>
            <w:hideMark/>
          </w:tcPr>
          <w:p w14:paraId="408B248B" w14:textId="2341A5DD" w:rsidR="00E51FFE" w:rsidRPr="000F3CD7" w:rsidRDefault="00E51FFE" w:rsidP="00AA765F">
            <w:pPr>
              <w:rPr>
                <w:b/>
                <w:bCs/>
              </w:rPr>
            </w:pPr>
          </w:p>
        </w:tc>
        <w:tc>
          <w:tcPr>
            <w:tcW w:w="3935" w:type="dxa"/>
            <w:gridSpan w:val="2"/>
            <w:vMerge/>
            <w:shd w:val="clear" w:color="auto" w:fill="BFBFBF" w:themeFill="background1" w:themeFillShade="BF"/>
            <w:noWrap/>
            <w:hideMark/>
          </w:tcPr>
          <w:p w14:paraId="38CC511D" w14:textId="2315590F" w:rsidR="00E51FFE" w:rsidRPr="000F3CD7" w:rsidRDefault="00E51FFE"/>
        </w:tc>
        <w:tc>
          <w:tcPr>
            <w:tcW w:w="2665" w:type="dxa"/>
            <w:hideMark/>
          </w:tcPr>
          <w:p w14:paraId="11509842" w14:textId="77777777" w:rsidR="00E51FFE" w:rsidRPr="000F3CD7" w:rsidRDefault="00E51FFE">
            <w:r w:rsidRPr="000F3CD7">
              <w:t>"Contouring the collar to the Achilles tendon reduces shear and compression to the tendon."</w:t>
            </w:r>
          </w:p>
        </w:tc>
        <w:tc>
          <w:tcPr>
            <w:tcW w:w="1409" w:type="dxa"/>
            <w:noWrap/>
            <w:hideMark/>
          </w:tcPr>
          <w:p w14:paraId="5BEDE3D5" w14:textId="77777777" w:rsidR="00E51FFE" w:rsidRPr="000F3CD7" w:rsidRDefault="00E51FFE" w:rsidP="000F3CD7">
            <w:r w:rsidRPr="000F3CD7">
              <w:t>60.00</w:t>
            </w:r>
          </w:p>
        </w:tc>
        <w:tc>
          <w:tcPr>
            <w:tcW w:w="2694" w:type="dxa"/>
            <w:hideMark/>
          </w:tcPr>
          <w:p w14:paraId="504A43A3" w14:textId="77777777" w:rsidR="00E51FFE" w:rsidRPr="000F3CD7" w:rsidRDefault="00E51FFE">
            <w:r w:rsidRPr="000F3CD7">
              <w:t>Modified Round 3: "Contouring the collar to the Achilles tendon may reduce shear and compression to" the tendon.</w:t>
            </w:r>
          </w:p>
        </w:tc>
        <w:tc>
          <w:tcPr>
            <w:tcW w:w="1409" w:type="dxa"/>
            <w:noWrap/>
            <w:hideMark/>
          </w:tcPr>
          <w:p w14:paraId="4C119536" w14:textId="77777777" w:rsidR="00E51FFE" w:rsidRPr="0094401F" w:rsidRDefault="00E51FFE" w:rsidP="000F3CD7">
            <w:pPr>
              <w:rPr>
                <w:color w:val="FF0000"/>
              </w:rPr>
            </w:pPr>
            <w:r w:rsidRPr="0094401F">
              <w:rPr>
                <w:color w:val="FF0000"/>
              </w:rPr>
              <w:t>81.25</w:t>
            </w:r>
          </w:p>
        </w:tc>
      </w:tr>
      <w:tr w:rsidR="00972B66" w:rsidRPr="000F3CD7" w14:paraId="4BC7EE98" w14:textId="77777777" w:rsidTr="00630836">
        <w:trPr>
          <w:trHeight w:val="680"/>
        </w:trPr>
        <w:tc>
          <w:tcPr>
            <w:tcW w:w="1838" w:type="dxa"/>
            <w:vMerge/>
            <w:noWrap/>
            <w:hideMark/>
          </w:tcPr>
          <w:p w14:paraId="6F572CC4" w14:textId="6F72B075" w:rsidR="00972B66" w:rsidRPr="000F3CD7" w:rsidRDefault="00972B66" w:rsidP="00AA765F">
            <w:pPr>
              <w:rPr>
                <w:b/>
                <w:bCs/>
              </w:rPr>
            </w:pPr>
          </w:p>
        </w:tc>
        <w:tc>
          <w:tcPr>
            <w:tcW w:w="2526" w:type="dxa"/>
            <w:shd w:val="clear" w:color="auto" w:fill="BFBFBF" w:themeFill="background1" w:themeFillShade="BF"/>
            <w:hideMark/>
          </w:tcPr>
          <w:p w14:paraId="7E5D49F2" w14:textId="5AB30567" w:rsidR="00972B66" w:rsidRPr="000F3CD7" w:rsidRDefault="00972B66">
            <w:pPr>
              <w:rPr>
                <w:b/>
                <w:bCs/>
              </w:rPr>
            </w:pPr>
            <w:r w:rsidRPr="000F3CD7">
              <w:rPr>
                <w:b/>
                <w:bCs/>
              </w:rPr>
              <w:t xml:space="preserve">Design </w:t>
            </w:r>
            <w:r w:rsidR="00497939">
              <w:rPr>
                <w:b/>
                <w:bCs/>
              </w:rPr>
              <w:t xml:space="preserve">Characteristic </w:t>
            </w:r>
            <w:r w:rsidR="00497939" w:rsidRPr="000F3CD7">
              <w:rPr>
                <w:b/>
                <w:bCs/>
              </w:rPr>
              <w:t>“</w:t>
            </w:r>
            <w:r w:rsidRPr="000F3CD7">
              <w:rPr>
                <w:b/>
                <w:bCs/>
              </w:rPr>
              <w:t>Collar Pull Tab "</w:t>
            </w:r>
          </w:p>
        </w:tc>
        <w:tc>
          <w:tcPr>
            <w:tcW w:w="1409" w:type="dxa"/>
            <w:shd w:val="clear" w:color="auto" w:fill="BFBFBF" w:themeFill="background1" w:themeFillShade="BF"/>
            <w:hideMark/>
          </w:tcPr>
          <w:p w14:paraId="5BEAB4BC" w14:textId="77777777" w:rsidR="00972B66" w:rsidRPr="000F3CD7" w:rsidRDefault="00972B66" w:rsidP="000F3CD7">
            <w:r w:rsidRPr="000F3CD7">
              <w:t xml:space="preserve">% Frequency of ≥Agree  </w:t>
            </w:r>
          </w:p>
        </w:tc>
        <w:tc>
          <w:tcPr>
            <w:tcW w:w="2665" w:type="dxa"/>
            <w:shd w:val="clear" w:color="auto" w:fill="BFBFBF" w:themeFill="background1" w:themeFillShade="BF"/>
            <w:hideMark/>
          </w:tcPr>
          <w:p w14:paraId="562478D2" w14:textId="2D73626C" w:rsidR="00972B66" w:rsidRPr="000F3CD7" w:rsidRDefault="00972B66">
            <w:pPr>
              <w:rPr>
                <w:b/>
                <w:bCs/>
              </w:rPr>
            </w:pPr>
            <w:r w:rsidRPr="000F3CD7">
              <w:rPr>
                <w:b/>
                <w:bCs/>
              </w:rPr>
              <w:t xml:space="preserve">Design </w:t>
            </w:r>
            <w:r w:rsidR="00497939">
              <w:rPr>
                <w:b/>
                <w:bCs/>
              </w:rPr>
              <w:t xml:space="preserve">Characteristic </w:t>
            </w:r>
            <w:r w:rsidR="00497939" w:rsidRPr="000F3CD7">
              <w:rPr>
                <w:b/>
                <w:bCs/>
              </w:rPr>
              <w:t>“</w:t>
            </w:r>
            <w:r w:rsidRPr="000F3CD7">
              <w:rPr>
                <w:b/>
                <w:bCs/>
              </w:rPr>
              <w:t>Collar Pull Tab "</w:t>
            </w:r>
          </w:p>
        </w:tc>
        <w:tc>
          <w:tcPr>
            <w:tcW w:w="1409" w:type="dxa"/>
            <w:shd w:val="clear" w:color="auto" w:fill="BFBFBF" w:themeFill="background1" w:themeFillShade="BF"/>
            <w:hideMark/>
          </w:tcPr>
          <w:p w14:paraId="503BF90A" w14:textId="77777777" w:rsidR="00972B66" w:rsidRPr="000F3CD7" w:rsidRDefault="00972B66">
            <w:r w:rsidRPr="000F3CD7">
              <w:t>Relative %Frequency</w:t>
            </w:r>
          </w:p>
        </w:tc>
        <w:tc>
          <w:tcPr>
            <w:tcW w:w="2694" w:type="dxa"/>
            <w:shd w:val="clear" w:color="auto" w:fill="BFBFBF" w:themeFill="background1" w:themeFillShade="BF"/>
            <w:hideMark/>
          </w:tcPr>
          <w:p w14:paraId="27CDCBED" w14:textId="249B860B" w:rsidR="00972B66" w:rsidRPr="000F3CD7" w:rsidRDefault="00972B66">
            <w:pPr>
              <w:rPr>
                <w:b/>
                <w:bCs/>
              </w:rPr>
            </w:pPr>
            <w:r w:rsidRPr="000F3CD7">
              <w:rPr>
                <w:b/>
                <w:bCs/>
              </w:rPr>
              <w:t xml:space="preserve">Design </w:t>
            </w:r>
            <w:r w:rsidR="00497939">
              <w:rPr>
                <w:b/>
                <w:bCs/>
              </w:rPr>
              <w:t xml:space="preserve">Characteristic </w:t>
            </w:r>
            <w:r w:rsidR="00497939" w:rsidRPr="000F3CD7">
              <w:rPr>
                <w:b/>
                <w:bCs/>
              </w:rPr>
              <w:t>“</w:t>
            </w:r>
            <w:r w:rsidRPr="000F3CD7">
              <w:rPr>
                <w:b/>
                <w:bCs/>
              </w:rPr>
              <w:t>Collar Pull Tab "</w:t>
            </w:r>
          </w:p>
        </w:tc>
        <w:tc>
          <w:tcPr>
            <w:tcW w:w="1409" w:type="dxa"/>
            <w:shd w:val="clear" w:color="auto" w:fill="BFBFBF" w:themeFill="background1" w:themeFillShade="BF"/>
            <w:hideMark/>
          </w:tcPr>
          <w:p w14:paraId="1D150E07" w14:textId="77777777" w:rsidR="00972B66" w:rsidRPr="000F3CD7" w:rsidRDefault="00972B66">
            <w:r w:rsidRPr="000F3CD7">
              <w:t>Relative %Frequency</w:t>
            </w:r>
          </w:p>
        </w:tc>
      </w:tr>
      <w:tr w:rsidR="00804E19" w:rsidRPr="000F3CD7" w14:paraId="6D100341" w14:textId="77777777" w:rsidTr="00630836">
        <w:trPr>
          <w:trHeight w:val="680"/>
        </w:trPr>
        <w:tc>
          <w:tcPr>
            <w:tcW w:w="1838" w:type="dxa"/>
            <w:vMerge/>
            <w:noWrap/>
            <w:hideMark/>
          </w:tcPr>
          <w:p w14:paraId="50192512" w14:textId="2ABDF7E2" w:rsidR="00804E19" w:rsidRPr="000F3CD7" w:rsidRDefault="00804E19" w:rsidP="00AA765F">
            <w:pPr>
              <w:rPr>
                <w:b/>
                <w:bCs/>
              </w:rPr>
            </w:pPr>
          </w:p>
        </w:tc>
        <w:tc>
          <w:tcPr>
            <w:tcW w:w="2526" w:type="dxa"/>
            <w:hideMark/>
          </w:tcPr>
          <w:p w14:paraId="6FAFF3EF" w14:textId="77777777" w:rsidR="00804E19" w:rsidRPr="000F3CD7" w:rsidRDefault="00804E19">
            <w:r w:rsidRPr="000F3CD7">
              <w:t xml:space="preserve"> "</w:t>
            </w:r>
            <w:proofErr w:type="spellStart"/>
            <w:r w:rsidRPr="000F3CD7">
              <w:t>Topline</w:t>
            </w:r>
            <w:proofErr w:type="spellEnd"/>
            <w:r w:rsidRPr="000F3CD7">
              <w:t xml:space="preserve"> should have a Pull tab to back of collar"</w:t>
            </w:r>
          </w:p>
        </w:tc>
        <w:tc>
          <w:tcPr>
            <w:tcW w:w="1409" w:type="dxa"/>
            <w:vMerge w:val="restart"/>
            <w:noWrap/>
            <w:hideMark/>
          </w:tcPr>
          <w:p w14:paraId="00698697" w14:textId="77777777" w:rsidR="00804E19" w:rsidRPr="000F3CD7" w:rsidRDefault="00804E19" w:rsidP="000F3CD7">
            <w:r w:rsidRPr="000F3CD7">
              <w:t>52.94</w:t>
            </w:r>
          </w:p>
          <w:p w14:paraId="4C2E1434" w14:textId="6B5CF045" w:rsidR="00804E19" w:rsidRPr="000F3CD7" w:rsidRDefault="00804E19" w:rsidP="00AA765F">
            <w:r w:rsidRPr="000F3CD7">
              <w:t> </w:t>
            </w:r>
          </w:p>
        </w:tc>
        <w:tc>
          <w:tcPr>
            <w:tcW w:w="2665" w:type="dxa"/>
            <w:hideMark/>
          </w:tcPr>
          <w:p w14:paraId="1EC9FCD0" w14:textId="77777777" w:rsidR="00804E19" w:rsidRPr="000F3CD7" w:rsidRDefault="00804E19">
            <w:r w:rsidRPr="000F3CD7">
              <w:t>Original Round 1: "</w:t>
            </w:r>
            <w:proofErr w:type="spellStart"/>
            <w:r w:rsidRPr="000F3CD7">
              <w:t>Topline</w:t>
            </w:r>
            <w:proofErr w:type="spellEnd"/>
            <w:r w:rsidRPr="000F3CD7">
              <w:t xml:space="preserve"> should have a Pull tab to back of collar"</w:t>
            </w:r>
          </w:p>
        </w:tc>
        <w:tc>
          <w:tcPr>
            <w:tcW w:w="1409" w:type="dxa"/>
            <w:noWrap/>
            <w:hideMark/>
          </w:tcPr>
          <w:p w14:paraId="45F47CF2" w14:textId="77777777" w:rsidR="00804E19" w:rsidRPr="000F3CD7" w:rsidRDefault="00804E19" w:rsidP="000F3CD7">
            <w:r w:rsidRPr="000F3CD7">
              <w:t>53.33</w:t>
            </w:r>
          </w:p>
        </w:tc>
        <w:tc>
          <w:tcPr>
            <w:tcW w:w="2694" w:type="dxa"/>
            <w:hideMark/>
          </w:tcPr>
          <w:p w14:paraId="4F6A3165" w14:textId="77777777" w:rsidR="00804E19" w:rsidRPr="000F3CD7" w:rsidRDefault="00804E19">
            <w:r w:rsidRPr="000F3CD7">
              <w:t xml:space="preserve">Original Round 1: </w:t>
            </w:r>
            <w:proofErr w:type="spellStart"/>
            <w:r w:rsidRPr="000F3CD7">
              <w:t>Topline</w:t>
            </w:r>
            <w:proofErr w:type="spellEnd"/>
            <w:r w:rsidRPr="000F3CD7">
              <w:t xml:space="preserve"> should have a Pull tab to back of collar</w:t>
            </w:r>
          </w:p>
        </w:tc>
        <w:tc>
          <w:tcPr>
            <w:tcW w:w="1409" w:type="dxa"/>
            <w:noWrap/>
            <w:hideMark/>
          </w:tcPr>
          <w:p w14:paraId="37F5D598" w14:textId="77777777" w:rsidR="00804E19" w:rsidRPr="000F3CD7" w:rsidRDefault="00804E19" w:rsidP="000F3CD7">
            <w:r w:rsidRPr="00804E19">
              <w:rPr>
                <w:color w:val="FF0000"/>
              </w:rPr>
              <w:t>75.00</w:t>
            </w:r>
          </w:p>
        </w:tc>
      </w:tr>
      <w:tr w:rsidR="00804E19" w:rsidRPr="000F3CD7" w14:paraId="454B1BFE" w14:textId="77777777" w:rsidTr="00630836">
        <w:trPr>
          <w:trHeight w:val="680"/>
        </w:trPr>
        <w:tc>
          <w:tcPr>
            <w:tcW w:w="1838" w:type="dxa"/>
            <w:vMerge/>
            <w:noWrap/>
            <w:hideMark/>
          </w:tcPr>
          <w:p w14:paraId="1A59C90E" w14:textId="68726454" w:rsidR="00804E19" w:rsidRPr="000F3CD7" w:rsidRDefault="00804E19" w:rsidP="00AA765F">
            <w:pPr>
              <w:rPr>
                <w:b/>
                <w:bCs/>
              </w:rPr>
            </w:pPr>
          </w:p>
        </w:tc>
        <w:tc>
          <w:tcPr>
            <w:tcW w:w="2526" w:type="dxa"/>
            <w:vMerge w:val="restart"/>
            <w:noWrap/>
            <w:hideMark/>
          </w:tcPr>
          <w:p w14:paraId="0A658217" w14:textId="77777777" w:rsidR="00804E19" w:rsidRPr="000F3CD7" w:rsidRDefault="00804E19">
            <w:r w:rsidRPr="000F3CD7">
              <w:t> </w:t>
            </w:r>
          </w:p>
          <w:p w14:paraId="733C6EF7" w14:textId="77777777" w:rsidR="00804E19" w:rsidRPr="000F3CD7" w:rsidRDefault="00804E19">
            <w:r w:rsidRPr="000F3CD7">
              <w:t> </w:t>
            </w:r>
          </w:p>
          <w:p w14:paraId="0182DC0E" w14:textId="7079E5ED" w:rsidR="00804E19" w:rsidRPr="000F3CD7" w:rsidRDefault="00804E19" w:rsidP="00AA765F">
            <w:r w:rsidRPr="000F3CD7">
              <w:t> </w:t>
            </w:r>
          </w:p>
        </w:tc>
        <w:tc>
          <w:tcPr>
            <w:tcW w:w="1409" w:type="dxa"/>
            <w:vMerge/>
            <w:noWrap/>
            <w:hideMark/>
          </w:tcPr>
          <w:p w14:paraId="1440C0E2" w14:textId="03602CEE" w:rsidR="00804E19" w:rsidRPr="000F3CD7" w:rsidRDefault="00804E19" w:rsidP="00AA765F"/>
        </w:tc>
        <w:tc>
          <w:tcPr>
            <w:tcW w:w="2665" w:type="dxa"/>
            <w:hideMark/>
          </w:tcPr>
          <w:p w14:paraId="13344FA2" w14:textId="77777777" w:rsidR="00804E19" w:rsidRPr="000F3CD7" w:rsidRDefault="00804E19">
            <w:r w:rsidRPr="000F3CD7">
              <w:t>Modified Round 2: "Pull tab to back of collar is not a desired design characteristic"</w:t>
            </w:r>
          </w:p>
        </w:tc>
        <w:tc>
          <w:tcPr>
            <w:tcW w:w="1409" w:type="dxa"/>
            <w:noWrap/>
            <w:hideMark/>
          </w:tcPr>
          <w:p w14:paraId="58DFBB4D" w14:textId="77777777" w:rsidR="00804E19" w:rsidRPr="000F3CD7" w:rsidRDefault="00804E19" w:rsidP="000F3CD7">
            <w:r w:rsidRPr="000F3CD7">
              <w:t>46.67</w:t>
            </w:r>
          </w:p>
        </w:tc>
        <w:tc>
          <w:tcPr>
            <w:tcW w:w="2694" w:type="dxa"/>
            <w:hideMark/>
          </w:tcPr>
          <w:p w14:paraId="1A215912" w14:textId="1E66D2A9" w:rsidR="00804E19" w:rsidRPr="000F3CD7" w:rsidRDefault="00804E19">
            <w:r>
              <w:t>Original</w:t>
            </w:r>
            <w:r w:rsidRPr="000F3CD7">
              <w:t xml:space="preserve"> Round 2:Pull tab to back of collar is not a desired design characteristic</w:t>
            </w:r>
          </w:p>
        </w:tc>
        <w:tc>
          <w:tcPr>
            <w:tcW w:w="1409" w:type="dxa"/>
            <w:noWrap/>
            <w:hideMark/>
          </w:tcPr>
          <w:p w14:paraId="0C62CC7A" w14:textId="77777777" w:rsidR="00804E19" w:rsidRPr="000F3CD7" w:rsidRDefault="00804E19" w:rsidP="000F3CD7">
            <w:r w:rsidRPr="000F3CD7">
              <w:t>25.00</w:t>
            </w:r>
          </w:p>
        </w:tc>
      </w:tr>
      <w:tr w:rsidR="00804E19" w:rsidRPr="000F3CD7" w14:paraId="74FD634E" w14:textId="77777777" w:rsidTr="00630836">
        <w:trPr>
          <w:trHeight w:val="680"/>
        </w:trPr>
        <w:tc>
          <w:tcPr>
            <w:tcW w:w="1838" w:type="dxa"/>
            <w:vMerge/>
            <w:noWrap/>
            <w:hideMark/>
          </w:tcPr>
          <w:p w14:paraId="6D7DB789" w14:textId="784635C2" w:rsidR="00804E19" w:rsidRPr="000F3CD7" w:rsidRDefault="00804E19" w:rsidP="00AA765F">
            <w:pPr>
              <w:rPr>
                <w:b/>
                <w:bCs/>
              </w:rPr>
            </w:pPr>
          </w:p>
        </w:tc>
        <w:tc>
          <w:tcPr>
            <w:tcW w:w="2526" w:type="dxa"/>
            <w:vMerge/>
            <w:noWrap/>
            <w:hideMark/>
          </w:tcPr>
          <w:p w14:paraId="0AF701ED" w14:textId="35497A34" w:rsidR="00804E19" w:rsidRPr="000F3CD7" w:rsidRDefault="00804E19" w:rsidP="00AA765F"/>
        </w:tc>
        <w:tc>
          <w:tcPr>
            <w:tcW w:w="1409" w:type="dxa"/>
            <w:vMerge/>
            <w:noWrap/>
            <w:hideMark/>
          </w:tcPr>
          <w:p w14:paraId="41119E04" w14:textId="77956DEF" w:rsidR="00804E19" w:rsidRPr="000F3CD7" w:rsidRDefault="00804E19" w:rsidP="00AA765F"/>
        </w:tc>
        <w:tc>
          <w:tcPr>
            <w:tcW w:w="2665" w:type="dxa"/>
            <w:hideMark/>
          </w:tcPr>
          <w:p w14:paraId="5BE7CCC7" w14:textId="77777777" w:rsidR="00804E19" w:rsidRPr="000F3CD7" w:rsidRDefault="00804E19">
            <w:pPr>
              <w:rPr>
                <w:b/>
                <w:bCs/>
              </w:rPr>
            </w:pPr>
            <w:r w:rsidRPr="000F3CD7">
              <w:rPr>
                <w:b/>
                <w:bCs/>
              </w:rPr>
              <w:t>Purpose of Design "Collar Pull Tab "</w:t>
            </w:r>
          </w:p>
        </w:tc>
        <w:tc>
          <w:tcPr>
            <w:tcW w:w="1409" w:type="dxa"/>
            <w:hideMark/>
          </w:tcPr>
          <w:p w14:paraId="66A7D983" w14:textId="77777777" w:rsidR="00804E19" w:rsidRPr="000F3CD7" w:rsidRDefault="00804E19">
            <w:r w:rsidRPr="000F3CD7">
              <w:t xml:space="preserve">% Frequency of ≥Agree  </w:t>
            </w:r>
          </w:p>
        </w:tc>
        <w:tc>
          <w:tcPr>
            <w:tcW w:w="2694" w:type="dxa"/>
            <w:hideMark/>
          </w:tcPr>
          <w:p w14:paraId="50507405" w14:textId="77777777" w:rsidR="00804E19" w:rsidRPr="000F3CD7" w:rsidRDefault="00804E19">
            <w:pPr>
              <w:rPr>
                <w:b/>
                <w:bCs/>
              </w:rPr>
            </w:pPr>
            <w:r w:rsidRPr="000F3CD7">
              <w:rPr>
                <w:b/>
                <w:bCs/>
              </w:rPr>
              <w:t>Purpose of Design "Collar Pull Tab "</w:t>
            </w:r>
          </w:p>
        </w:tc>
        <w:tc>
          <w:tcPr>
            <w:tcW w:w="1409" w:type="dxa"/>
            <w:hideMark/>
          </w:tcPr>
          <w:p w14:paraId="397FC034" w14:textId="77777777" w:rsidR="00804E19" w:rsidRPr="000F3CD7" w:rsidRDefault="00804E19">
            <w:r w:rsidRPr="000F3CD7">
              <w:t xml:space="preserve">% Frequency of ≥Agree  </w:t>
            </w:r>
          </w:p>
        </w:tc>
      </w:tr>
      <w:tr w:rsidR="00804E19" w:rsidRPr="000F3CD7" w14:paraId="24979807" w14:textId="77777777" w:rsidTr="00630836">
        <w:trPr>
          <w:trHeight w:val="1040"/>
        </w:trPr>
        <w:tc>
          <w:tcPr>
            <w:tcW w:w="1838" w:type="dxa"/>
            <w:vMerge/>
            <w:noWrap/>
            <w:hideMark/>
          </w:tcPr>
          <w:p w14:paraId="37D78E10" w14:textId="0026A101" w:rsidR="00804E19" w:rsidRPr="000F3CD7" w:rsidRDefault="00804E19">
            <w:pPr>
              <w:rPr>
                <w:b/>
                <w:bCs/>
              </w:rPr>
            </w:pPr>
          </w:p>
        </w:tc>
        <w:tc>
          <w:tcPr>
            <w:tcW w:w="2526" w:type="dxa"/>
            <w:vMerge/>
            <w:noWrap/>
            <w:hideMark/>
          </w:tcPr>
          <w:p w14:paraId="6371D6D9" w14:textId="5F479EA2" w:rsidR="00804E19" w:rsidRPr="000F3CD7" w:rsidRDefault="00804E19"/>
        </w:tc>
        <w:tc>
          <w:tcPr>
            <w:tcW w:w="1409" w:type="dxa"/>
            <w:vMerge/>
            <w:noWrap/>
            <w:hideMark/>
          </w:tcPr>
          <w:p w14:paraId="214C3746" w14:textId="5269B070" w:rsidR="00804E19" w:rsidRPr="000F3CD7" w:rsidRDefault="00804E19"/>
        </w:tc>
        <w:tc>
          <w:tcPr>
            <w:tcW w:w="2665" w:type="dxa"/>
            <w:hideMark/>
          </w:tcPr>
          <w:p w14:paraId="03F13640" w14:textId="77777777" w:rsidR="00804E19" w:rsidRPr="000F3CD7" w:rsidRDefault="00804E19">
            <w:r w:rsidRPr="000F3CD7">
              <w:t>A collar pull tab aids the child in donning the shoe</w:t>
            </w:r>
          </w:p>
        </w:tc>
        <w:tc>
          <w:tcPr>
            <w:tcW w:w="1409" w:type="dxa"/>
            <w:noWrap/>
            <w:hideMark/>
          </w:tcPr>
          <w:p w14:paraId="57BAE31B" w14:textId="77777777" w:rsidR="00804E19" w:rsidRPr="000F3CD7" w:rsidRDefault="00804E19" w:rsidP="000F3CD7">
            <w:r w:rsidRPr="000F3CD7">
              <w:t>33.33</w:t>
            </w:r>
          </w:p>
        </w:tc>
        <w:tc>
          <w:tcPr>
            <w:tcW w:w="2694" w:type="dxa"/>
            <w:hideMark/>
          </w:tcPr>
          <w:p w14:paraId="37A762F1" w14:textId="77777777" w:rsidR="00804E19" w:rsidRPr="000F3CD7" w:rsidRDefault="00804E19">
            <w:r w:rsidRPr="000F3CD7">
              <w:t>Modified Round 3: A collar pull tab may aid the child or those offering assistance in donning the stability shoe</w:t>
            </w:r>
          </w:p>
        </w:tc>
        <w:tc>
          <w:tcPr>
            <w:tcW w:w="1409" w:type="dxa"/>
            <w:noWrap/>
            <w:hideMark/>
          </w:tcPr>
          <w:p w14:paraId="2B8B931D" w14:textId="77777777" w:rsidR="00804E19" w:rsidRPr="000F3CD7" w:rsidRDefault="00804E19" w:rsidP="000F3CD7">
            <w:r w:rsidRPr="00804E19">
              <w:rPr>
                <w:color w:val="FF0000"/>
              </w:rPr>
              <w:t>75.00</w:t>
            </w:r>
          </w:p>
        </w:tc>
      </w:tr>
      <w:tr w:rsidR="009962A3" w:rsidRPr="000F3CD7" w14:paraId="16A31197" w14:textId="77777777" w:rsidTr="00AA765F">
        <w:trPr>
          <w:trHeight w:val="640"/>
        </w:trPr>
        <w:tc>
          <w:tcPr>
            <w:tcW w:w="1838" w:type="dxa"/>
            <w:vMerge w:val="restart"/>
            <w:shd w:val="clear" w:color="auto" w:fill="D9D9D9" w:themeFill="background1" w:themeFillShade="D9"/>
            <w:noWrap/>
            <w:hideMark/>
          </w:tcPr>
          <w:p w14:paraId="4138248C" w14:textId="77777777" w:rsidR="009962A3" w:rsidRPr="000F3CD7" w:rsidRDefault="009962A3">
            <w:pPr>
              <w:rPr>
                <w:b/>
                <w:bCs/>
              </w:rPr>
            </w:pPr>
            <w:r w:rsidRPr="000F3CD7">
              <w:rPr>
                <w:b/>
                <w:bCs/>
              </w:rPr>
              <w:t>Upper</w:t>
            </w:r>
          </w:p>
          <w:p w14:paraId="21DEF583" w14:textId="77777777" w:rsidR="009962A3" w:rsidRPr="000F3CD7" w:rsidRDefault="009962A3">
            <w:pPr>
              <w:rPr>
                <w:b/>
                <w:bCs/>
              </w:rPr>
            </w:pPr>
            <w:r w:rsidRPr="000F3CD7">
              <w:rPr>
                <w:b/>
                <w:bCs/>
              </w:rPr>
              <w:t> </w:t>
            </w:r>
          </w:p>
          <w:p w14:paraId="017D7697" w14:textId="77777777" w:rsidR="009962A3" w:rsidRPr="000F3CD7" w:rsidRDefault="009962A3">
            <w:pPr>
              <w:rPr>
                <w:b/>
                <w:bCs/>
              </w:rPr>
            </w:pPr>
            <w:r w:rsidRPr="000F3CD7">
              <w:rPr>
                <w:b/>
                <w:bCs/>
              </w:rPr>
              <w:t> </w:t>
            </w:r>
          </w:p>
          <w:p w14:paraId="453B23B8" w14:textId="77777777" w:rsidR="009962A3" w:rsidRPr="000F3CD7" w:rsidRDefault="009962A3">
            <w:pPr>
              <w:rPr>
                <w:b/>
                <w:bCs/>
              </w:rPr>
            </w:pPr>
            <w:r w:rsidRPr="000F3CD7">
              <w:rPr>
                <w:b/>
                <w:bCs/>
              </w:rPr>
              <w:t> </w:t>
            </w:r>
          </w:p>
          <w:p w14:paraId="08D631C6" w14:textId="77777777" w:rsidR="009962A3" w:rsidRPr="000F3CD7" w:rsidRDefault="009962A3">
            <w:pPr>
              <w:rPr>
                <w:b/>
                <w:bCs/>
              </w:rPr>
            </w:pPr>
            <w:r w:rsidRPr="000F3CD7">
              <w:rPr>
                <w:b/>
                <w:bCs/>
              </w:rPr>
              <w:t> </w:t>
            </w:r>
          </w:p>
          <w:p w14:paraId="1C403566" w14:textId="77777777" w:rsidR="009962A3" w:rsidRPr="000F3CD7" w:rsidRDefault="009962A3">
            <w:pPr>
              <w:rPr>
                <w:b/>
                <w:bCs/>
              </w:rPr>
            </w:pPr>
            <w:r w:rsidRPr="000F3CD7">
              <w:rPr>
                <w:b/>
                <w:bCs/>
              </w:rPr>
              <w:t> </w:t>
            </w:r>
          </w:p>
          <w:p w14:paraId="664D53EF" w14:textId="77777777" w:rsidR="009962A3" w:rsidRPr="000F3CD7" w:rsidRDefault="009962A3">
            <w:pPr>
              <w:rPr>
                <w:b/>
                <w:bCs/>
              </w:rPr>
            </w:pPr>
            <w:r w:rsidRPr="000F3CD7">
              <w:rPr>
                <w:b/>
                <w:bCs/>
              </w:rPr>
              <w:t> </w:t>
            </w:r>
          </w:p>
          <w:p w14:paraId="3F99D569" w14:textId="77777777" w:rsidR="009962A3" w:rsidRPr="000F3CD7" w:rsidRDefault="009962A3">
            <w:pPr>
              <w:rPr>
                <w:b/>
                <w:bCs/>
              </w:rPr>
            </w:pPr>
            <w:r w:rsidRPr="000F3CD7">
              <w:rPr>
                <w:b/>
                <w:bCs/>
              </w:rPr>
              <w:t> </w:t>
            </w:r>
          </w:p>
          <w:p w14:paraId="0B9CF1F8" w14:textId="77777777" w:rsidR="009962A3" w:rsidRPr="000F3CD7" w:rsidRDefault="009962A3">
            <w:pPr>
              <w:rPr>
                <w:b/>
                <w:bCs/>
              </w:rPr>
            </w:pPr>
            <w:r w:rsidRPr="000F3CD7">
              <w:rPr>
                <w:b/>
                <w:bCs/>
              </w:rPr>
              <w:t> </w:t>
            </w:r>
          </w:p>
          <w:p w14:paraId="1EFB5BE3" w14:textId="77777777" w:rsidR="009962A3" w:rsidRPr="000F3CD7" w:rsidRDefault="009962A3">
            <w:pPr>
              <w:rPr>
                <w:b/>
                <w:bCs/>
              </w:rPr>
            </w:pPr>
            <w:r w:rsidRPr="000F3CD7">
              <w:rPr>
                <w:b/>
                <w:bCs/>
              </w:rPr>
              <w:t> </w:t>
            </w:r>
          </w:p>
          <w:p w14:paraId="2C00CE0F" w14:textId="77777777" w:rsidR="009962A3" w:rsidRPr="000F3CD7" w:rsidRDefault="009962A3">
            <w:pPr>
              <w:rPr>
                <w:b/>
                <w:bCs/>
              </w:rPr>
            </w:pPr>
            <w:r w:rsidRPr="000F3CD7">
              <w:rPr>
                <w:b/>
                <w:bCs/>
              </w:rPr>
              <w:t> </w:t>
            </w:r>
          </w:p>
          <w:p w14:paraId="35EDF0F0" w14:textId="77777777" w:rsidR="009962A3" w:rsidRPr="000F3CD7" w:rsidRDefault="009962A3">
            <w:pPr>
              <w:rPr>
                <w:b/>
                <w:bCs/>
              </w:rPr>
            </w:pPr>
            <w:r w:rsidRPr="000F3CD7">
              <w:rPr>
                <w:b/>
                <w:bCs/>
              </w:rPr>
              <w:t> </w:t>
            </w:r>
          </w:p>
          <w:p w14:paraId="0440F8B7" w14:textId="77777777" w:rsidR="009962A3" w:rsidRPr="000F3CD7" w:rsidRDefault="009962A3">
            <w:pPr>
              <w:rPr>
                <w:b/>
                <w:bCs/>
              </w:rPr>
            </w:pPr>
            <w:r w:rsidRPr="000F3CD7">
              <w:rPr>
                <w:b/>
                <w:bCs/>
              </w:rPr>
              <w:t> </w:t>
            </w:r>
          </w:p>
          <w:p w14:paraId="4B922992" w14:textId="77777777" w:rsidR="009962A3" w:rsidRPr="000F3CD7" w:rsidRDefault="009962A3">
            <w:pPr>
              <w:rPr>
                <w:b/>
                <w:bCs/>
              </w:rPr>
            </w:pPr>
            <w:r w:rsidRPr="000F3CD7">
              <w:rPr>
                <w:b/>
                <w:bCs/>
              </w:rPr>
              <w:t> </w:t>
            </w:r>
          </w:p>
          <w:p w14:paraId="41519C82" w14:textId="77777777" w:rsidR="009962A3" w:rsidRPr="000F3CD7" w:rsidRDefault="009962A3">
            <w:pPr>
              <w:rPr>
                <w:b/>
                <w:bCs/>
              </w:rPr>
            </w:pPr>
            <w:r w:rsidRPr="000F3CD7">
              <w:rPr>
                <w:b/>
                <w:bCs/>
              </w:rPr>
              <w:t> </w:t>
            </w:r>
          </w:p>
          <w:p w14:paraId="72EDF23A" w14:textId="77777777" w:rsidR="009962A3" w:rsidRPr="000F3CD7" w:rsidRDefault="009962A3">
            <w:pPr>
              <w:rPr>
                <w:b/>
                <w:bCs/>
              </w:rPr>
            </w:pPr>
            <w:r w:rsidRPr="000F3CD7">
              <w:rPr>
                <w:b/>
                <w:bCs/>
              </w:rPr>
              <w:t> </w:t>
            </w:r>
          </w:p>
          <w:p w14:paraId="2D729475" w14:textId="77777777" w:rsidR="009962A3" w:rsidRPr="000F3CD7" w:rsidRDefault="009962A3">
            <w:pPr>
              <w:rPr>
                <w:b/>
                <w:bCs/>
              </w:rPr>
            </w:pPr>
            <w:r w:rsidRPr="000F3CD7">
              <w:rPr>
                <w:b/>
                <w:bCs/>
              </w:rPr>
              <w:t> </w:t>
            </w:r>
          </w:p>
          <w:p w14:paraId="1FB609DF" w14:textId="77777777" w:rsidR="009962A3" w:rsidRPr="000F3CD7" w:rsidRDefault="009962A3">
            <w:pPr>
              <w:rPr>
                <w:b/>
                <w:bCs/>
              </w:rPr>
            </w:pPr>
            <w:r w:rsidRPr="000F3CD7">
              <w:rPr>
                <w:b/>
                <w:bCs/>
              </w:rPr>
              <w:t> </w:t>
            </w:r>
          </w:p>
          <w:p w14:paraId="25A580C9" w14:textId="77777777" w:rsidR="009962A3" w:rsidRPr="000F3CD7" w:rsidRDefault="009962A3">
            <w:pPr>
              <w:rPr>
                <w:b/>
                <w:bCs/>
              </w:rPr>
            </w:pPr>
            <w:r w:rsidRPr="000F3CD7">
              <w:rPr>
                <w:b/>
                <w:bCs/>
              </w:rPr>
              <w:t> </w:t>
            </w:r>
          </w:p>
          <w:p w14:paraId="66B00BDF" w14:textId="594A7184" w:rsidR="009962A3" w:rsidRPr="000F3CD7" w:rsidRDefault="009962A3" w:rsidP="00AA765F">
            <w:pPr>
              <w:rPr>
                <w:b/>
                <w:bCs/>
              </w:rPr>
            </w:pPr>
            <w:r w:rsidRPr="000F3CD7">
              <w:rPr>
                <w:b/>
                <w:bCs/>
              </w:rPr>
              <w:t> </w:t>
            </w:r>
          </w:p>
        </w:tc>
        <w:tc>
          <w:tcPr>
            <w:tcW w:w="2526" w:type="dxa"/>
            <w:shd w:val="clear" w:color="auto" w:fill="D9D9D9" w:themeFill="background1" w:themeFillShade="D9"/>
            <w:hideMark/>
          </w:tcPr>
          <w:p w14:paraId="0AC46738" w14:textId="3911389F" w:rsidR="009962A3" w:rsidRPr="000F3CD7" w:rsidRDefault="009962A3">
            <w:pPr>
              <w:rPr>
                <w:b/>
                <w:bCs/>
              </w:rPr>
            </w:pPr>
            <w:r w:rsidRPr="000F3CD7">
              <w:rPr>
                <w:b/>
                <w:bCs/>
              </w:rPr>
              <w:t xml:space="preserve">Design </w:t>
            </w:r>
            <w:r>
              <w:rPr>
                <w:b/>
                <w:bCs/>
              </w:rPr>
              <w:t xml:space="preserve">Characteristic </w:t>
            </w:r>
            <w:r w:rsidRPr="000F3CD7">
              <w:rPr>
                <w:b/>
                <w:bCs/>
              </w:rPr>
              <w:t>“Upper material"</w:t>
            </w:r>
          </w:p>
        </w:tc>
        <w:tc>
          <w:tcPr>
            <w:tcW w:w="1409" w:type="dxa"/>
            <w:shd w:val="clear" w:color="auto" w:fill="D9D9D9" w:themeFill="background1" w:themeFillShade="D9"/>
            <w:hideMark/>
          </w:tcPr>
          <w:p w14:paraId="2BB896D4" w14:textId="77777777" w:rsidR="009962A3" w:rsidRPr="000F3CD7" w:rsidRDefault="009962A3" w:rsidP="000F3CD7">
            <w:r w:rsidRPr="000F3CD7">
              <w:t xml:space="preserve">% Frequency of ≥Agree  </w:t>
            </w:r>
          </w:p>
        </w:tc>
        <w:tc>
          <w:tcPr>
            <w:tcW w:w="2665" w:type="dxa"/>
            <w:shd w:val="clear" w:color="auto" w:fill="D9D9D9" w:themeFill="background1" w:themeFillShade="D9"/>
            <w:hideMark/>
          </w:tcPr>
          <w:p w14:paraId="637F016E" w14:textId="3739BE3F" w:rsidR="009962A3" w:rsidRPr="000F3CD7" w:rsidRDefault="009962A3">
            <w:pPr>
              <w:rPr>
                <w:b/>
                <w:bCs/>
              </w:rPr>
            </w:pPr>
            <w:r w:rsidRPr="000F3CD7">
              <w:rPr>
                <w:b/>
                <w:bCs/>
              </w:rPr>
              <w:t xml:space="preserve">Design </w:t>
            </w:r>
            <w:r>
              <w:rPr>
                <w:b/>
                <w:bCs/>
              </w:rPr>
              <w:t xml:space="preserve">Characteristic </w:t>
            </w:r>
            <w:r w:rsidRPr="000F3CD7">
              <w:rPr>
                <w:b/>
                <w:bCs/>
              </w:rPr>
              <w:t>“Upper material"</w:t>
            </w:r>
          </w:p>
        </w:tc>
        <w:tc>
          <w:tcPr>
            <w:tcW w:w="1409" w:type="dxa"/>
            <w:shd w:val="clear" w:color="auto" w:fill="D9D9D9" w:themeFill="background1" w:themeFillShade="D9"/>
            <w:hideMark/>
          </w:tcPr>
          <w:p w14:paraId="1A66BE91" w14:textId="77777777" w:rsidR="009962A3" w:rsidRPr="000F3CD7" w:rsidRDefault="009962A3" w:rsidP="000F3CD7">
            <w:r w:rsidRPr="000F3CD7">
              <w:t>Relative %Frequency</w:t>
            </w:r>
          </w:p>
        </w:tc>
        <w:tc>
          <w:tcPr>
            <w:tcW w:w="4103" w:type="dxa"/>
            <w:gridSpan w:val="2"/>
            <w:shd w:val="clear" w:color="auto" w:fill="D9D9D9" w:themeFill="background1" w:themeFillShade="D9"/>
            <w:noWrap/>
            <w:hideMark/>
          </w:tcPr>
          <w:p w14:paraId="6B9A39AA" w14:textId="61386F42" w:rsidR="009962A3" w:rsidRPr="000F3CD7" w:rsidRDefault="009962A3">
            <w:r w:rsidRPr="000F3CD7">
              <w:t> </w:t>
            </w:r>
          </w:p>
        </w:tc>
      </w:tr>
      <w:tr w:rsidR="0001724F" w:rsidRPr="000F3CD7" w14:paraId="74A0A94E" w14:textId="77777777" w:rsidTr="00630836">
        <w:trPr>
          <w:trHeight w:val="640"/>
        </w:trPr>
        <w:tc>
          <w:tcPr>
            <w:tcW w:w="1838" w:type="dxa"/>
            <w:vMerge/>
            <w:noWrap/>
            <w:hideMark/>
          </w:tcPr>
          <w:p w14:paraId="08E697D0" w14:textId="4877EF47" w:rsidR="0001724F" w:rsidRPr="000F3CD7" w:rsidRDefault="0001724F" w:rsidP="00AA765F">
            <w:pPr>
              <w:rPr>
                <w:b/>
                <w:bCs/>
              </w:rPr>
            </w:pPr>
          </w:p>
        </w:tc>
        <w:tc>
          <w:tcPr>
            <w:tcW w:w="2526" w:type="dxa"/>
            <w:hideMark/>
          </w:tcPr>
          <w:p w14:paraId="115AC4C2" w14:textId="77777777" w:rsidR="0001724F" w:rsidRPr="000F3CD7" w:rsidRDefault="0001724F">
            <w:r w:rsidRPr="000F3CD7">
              <w:t>"The Upper should be constructed of leather"</w:t>
            </w:r>
          </w:p>
        </w:tc>
        <w:tc>
          <w:tcPr>
            <w:tcW w:w="1409" w:type="dxa"/>
            <w:noWrap/>
            <w:hideMark/>
          </w:tcPr>
          <w:p w14:paraId="623AF0CF" w14:textId="77777777" w:rsidR="0001724F" w:rsidRPr="000F3CD7" w:rsidRDefault="0001724F" w:rsidP="000F3CD7">
            <w:r w:rsidRPr="000F3CD7">
              <w:t>52.94</w:t>
            </w:r>
          </w:p>
        </w:tc>
        <w:tc>
          <w:tcPr>
            <w:tcW w:w="2665" w:type="dxa"/>
            <w:hideMark/>
          </w:tcPr>
          <w:p w14:paraId="0A352718" w14:textId="77777777" w:rsidR="0001724F" w:rsidRPr="000F3CD7" w:rsidRDefault="0001724F">
            <w:r w:rsidRPr="000F3CD7">
              <w:t xml:space="preserve">Original Round 1: "Upper should be constructed of leather" </w:t>
            </w:r>
          </w:p>
        </w:tc>
        <w:tc>
          <w:tcPr>
            <w:tcW w:w="1409" w:type="dxa"/>
            <w:noWrap/>
            <w:hideMark/>
          </w:tcPr>
          <w:p w14:paraId="34297ACB" w14:textId="77777777" w:rsidR="0001724F" w:rsidRPr="000F3CD7" w:rsidRDefault="0001724F" w:rsidP="000F3CD7">
            <w:r w:rsidRPr="000F3CD7">
              <w:t>0.00</w:t>
            </w:r>
          </w:p>
        </w:tc>
        <w:tc>
          <w:tcPr>
            <w:tcW w:w="4103" w:type="dxa"/>
            <w:gridSpan w:val="2"/>
            <w:vMerge w:val="restart"/>
            <w:shd w:val="clear" w:color="auto" w:fill="D9D9D9" w:themeFill="background1" w:themeFillShade="D9"/>
            <w:noWrap/>
            <w:hideMark/>
          </w:tcPr>
          <w:p w14:paraId="547366B0" w14:textId="77777777" w:rsidR="0001724F" w:rsidRPr="000F3CD7" w:rsidRDefault="0001724F">
            <w:r w:rsidRPr="000F3CD7">
              <w:t> </w:t>
            </w:r>
          </w:p>
          <w:p w14:paraId="7CE4E7E1" w14:textId="6A3758C8" w:rsidR="0001724F" w:rsidRPr="000F3CD7" w:rsidRDefault="0001724F" w:rsidP="00AA765F">
            <w:r w:rsidRPr="000F3CD7">
              <w:t> </w:t>
            </w:r>
          </w:p>
        </w:tc>
      </w:tr>
      <w:tr w:rsidR="0001724F" w:rsidRPr="000F3CD7" w14:paraId="3742A2F6" w14:textId="77777777" w:rsidTr="00630836">
        <w:trPr>
          <w:trHeight w:val="1060"/>
        </w:trPr>
        <w:tc>
          <w:tcPr>
            <w:tcW w:w="1838" w:type="dxa"/>
            <w:vMerge/>
            <w:noWrap/>
            <w:hideMark/>
          </w:tcPr>
          <w:p w14:paraId="528C1E3B" w14:textId="0B352BCC" w:rsidR="0001724F" w:rsidRPr="000F3CD7" w:rsidRDefault="0001724F" w:rsidP="00AA765F">
            <w:pPr>
              <w:rPr>
                <w:b/>
                <w:bCs/>
              </w:rPr>
            </w:pPr>
          </w:p>
        </w:tc>
        <w:tc>
          <w:tcPr>
            <w:tcW w:w="2526" w:type="dxa"/>
            <w:hideMark/>
          </w:tcPr>
          <w:p w14:paraId="647091E0" w14:textId="77777777" w:rsidR="0001724F" w:rsidRPr="000F3CD7" w:rsidRDefault="0001724F">
            <w:pPr>
              <w:rPr>
                <w:b/>
                <w:bCs/>
              </w:rPr>
            </w:pPr>
            <w:r w:rsidRPr="000F3CD7">
              <w:rPr>
                <w:b/>
                <w:bCs/>
              </w:rPr>
              <w:t> </w:t>
            </w:r>
          </w:p>
        </w:tc>
        <w:tc>
          <w:tcPr>
            <w:tcW w:w="1409" w:type="dxa"/>
            <w:hideMark/>
          </w:tcPr>
          <w:p w14:paraId="4D99336A" w14:textId="77777777" w:rsidR="0001724F" w:rsidRPr="000F3CD7" w:rsidRDefault="0001724F">
            <w:pPr>
              <w:rPr>
                <w:b/>
                <w:bCs/>
              </w:rPr>
            </w:pPr>
          </w:p>
        </w:tc>
        <w:tc>
          <w:tcPr>
            <w:tcW w:w="2665" w:type="dxa"/>
            <w:hideMark/>
          </w:tcPr>
          <w:p w14:paraId="095638B6" w14:textId="4E2EE000" w:rsidR="0001724F" w:rsidRPr="000F3CD7" w:rsidRDefault="0001724F">
            <w:r w:rsidRPr="000F3CD7">
              <w:t>Modified Round 2: "Optional range of upper material to include; leather, breathable material and wipeable material"</w:t>
            </w:r>
          </w:p>
        </w:tc>
        <w:tc>
          <w:tcPr>
            <w:tcW w:w="1409" w:type="dxa"/>
            <w:noWrap/>
            <w:hideMark/>
          </w:tcPr>
          <w:p w14:paraId="4BCA515E" w14:textId="77777777" w:rsidR="0001724F" w:rsidRPr="000F3CD7" w:rsidRDefault="0001724F" w:rsidP="000F3CD7">
            <w:r w:rsidRPr="0001724F">
              <w:rPr>
                <w:color w:val="FF0000"/>
              </w:rPr>
              <w:t>100.00</w:t>
            </w:r>
          </w:p>
        </w:tc>
        <w:tc>
          <w:tcPr>
            <w:tcW w:w="4103" w:type="dxa"/>
            <w:gridSpan w:val="2"/>
            <w:vMerge/>
            <w:shd w:val="clear" w:color="auto" w:fill="D9D9D9" w:themeFill="background1" w:themeFillShade="D9"/>
            <w:noWrap/>
            <w:hideMark/>
          </w:tcPr>
          <w:p w14:paraId="4380978C" w14:textId="697E71AC" w:rsidR="0001724F" w:rsidRPr="000F3CD7" w:rsidRDefault="0001724F"/>
        </w:tc>
      </w:tr>
      <w:tr w:rsidR="0001724F" w:rsidRPr="000F3CD7" w14:paraId="07C4B285" w14:textId="77777777" w:rsidTr="00630836">
        <w:trPr>
          <w:trHeight w:val="680"/>
        </w:trPr>
        <w:tc>
          <w:tcPr>
            <w:tcW w:w="1838" w:type="dxa"/>
            <w:vMerge/>
            <w:noWrap/>
            <w:hideMark/>
          </w:tcPr>
          <w:p w14:paraId="12728DB0" w14:textId="08FB9F1E" w:rsidR="0001724F" w:rsidRPr="000F3CD7" w:rsidRDefault="0001724F" w:rsidP="00AA765F">
            <w:pPr>
              <w:rPr>
                <w:b/>
                <w:bCs/>
              </w:rPr>
            </w:pPr>
          </w:p>
        </w:tc>
        <w:tc>
          <w:tcPr>
            <w:tcW w:w="3935" w:type="dxa"/>
            <w:gridSpan w:val="2"/>
            <w:vMerge w:val="restart"/>
            <w:shd w:val="clear" w:color="auto" w:fill="D9D9D9" w:themeFill="background1" w:themeFillShade="D9"/>
            <w:noWrap/>
            <w:hideMark/>
          </w:tcPr>
          <w:p w14:paraId="23B0CC9E" w14:textId="77777777" w:rsidR="0001724F" w:rsidRPr="000F3CD7" w:rsidRDefault="0001724F">
            <w:r w:rsidRPr="000F3CD7">
              <w:t> </w:t>
            </w:r>
          </w:p>
          <w:p w14:paraId="50A6820B" w14:textId="77777777" w:rsidR="0001724F" w:rsidRPr="000F3CD7" w:rsidRDefault="0001724F">
            <w:r w:rsidRPr="000F3CD7">
              <w:t> </w:t>
            </w:r>
          </w:p>
          <w:p w14:paraId="079A3FA1" w14:textId="1ED7C620" w:rsidR="0001724F" w:rsidRPr="000F3CD7" w:rsidRDefault="0001724F" w:rsidP="00AA765F">
            <w:r w:rsidRPr="000F3CD7">
              <w:t> </w:t>
            </w:r>
          </w:p>
        </w:tc>
        <w:tc>
          <w:tcPr>
            <w:tcW w:w="2665" w:type="dxa"/>
            <w:shd w:val="clear" w:color="auto" w:fill="D9D9D9" w:themeFill="background1" w:themeFillShade="D9"/>
            <w:hideMark/>
          </w:tcPr>
          <w:p w14:paraId="4387C01B" w14:textId="77777777" w:rsidR="0001724F" w:rsidRPr="000F3CD7" w:rsidRDefault="0001724F">
            <w:pPr>
              <w:rPr>
                <w:b/>
                <w:bCs/>
              </w:rPr>
            </w:pPr>
            <w:r w:rsidRPr="000F3CD7">
              <w:rPr>
                <w:b/>
                <w:bCs/>
              </w:rPr>
              <w:t>Purpose of Design "Upper material"</w:t>
            </w:r>
          </w:p>
        </w:tc>
        <w:tc>
          <w:tcPr>
            <w:tcW w:w="1409" w:type="dxa"/>
            <w:shd w:val="clear" w:color="auto" w:fill="D9D9D9" w:themeFill="background1" w:themeFillShade="D9"/>
            <w:hideMark/>
          </w:tcPr>
          <w:p w14:paraId="49E1A3A0" w14:textId="77777777" w:rsidR="0001724F" w:rsidRPr="000F3CD7" w:rsidRDefault="0001724F" w:rsidP="000F3CD7">
            <w:r w:rsidRPr="000F3CD7">
              <w:t xml:space="preserve">% Frequency of ≥Agree  </w:t>
            </w:r>
          </w:p>
        </w:tc>
        <w:tc>
          <w:tcPr>
            <w:tcW w:w="2694" w:type="dxa"/>
            <w:shd w:val="clear" w:color="auto" w:fill="D9D9D9" w:themeFill="background1" w:themeFillShade="D9"/>
            <w:hideMark/>
          </w:tcPr>
          <w:p w14:paraId="704F0677" w14:textId="77777777" w:rsidR="0001724F" w:rsidRPr="000F3CD7" w:rsidRDefault="0001724F">
            <w:pPr>
              <w:rPr>
                <w:b/>
                <w:bCs/>
              </w:rPr>
            </w:pPr>
            <w:r w:rsidRPr="000F3CD7">
              <w:rPr>
                <w:b/>
                <w:bCs/>
              </w:rPr>
              <w:t>Purpose of Design "Upper material"</w:t>
            </w:r>
          </w:p>
        </w:tc>
        <w:tc>
          <w:tcPr>
            <w:tcW w:w="1409" w:type="dxa"/>
            <w:shd w:val="clear" w:color="auto" w:fill="D9D9D9" w:themeFill="background1" w:themeFillShade="D9"/>
            <w:hideMark/>
          </w:tcPr>
          <w:p w14:paraId="22B7FF2A" w14:textId="77777777" w:rsidR="0001724F" w:rsidRPr="000F3CD7" w:rsidRDefault="0001724F" w:rsidP="000F3CD7">
            <w:r w:rsidRPr="000F3CD7">
              <w:t xml:space="preserve">% Frequency of ≥Agree  </w:t>
            </w:r>
          </w:p>
        </w:tc>
      </w:tr>
      <w:tr w:rsidR="0001724F" w:rsidRPr="000F3CD7" w14:paraId="08D30E3F" w14:textId="77777777" w:rsidTr="00630836">
        <w:trPr>
          <w:trHeight w:val="1020"/>
        </w:trPr>
        <w:tc>
          <w:tcPr>
            <w:tcW w:w="1838" w:type="dxa"/>
            <w:vMerge/>
            <w:noWrap/>
            <w:hideMark/>
          </w:tcPr>
          <w:p w14:paraId="20015E01" w14:textId="7AB6AA9A" w:rsidR="0001724F" w:rsidRPr="000F3CD7" w:rsidRDefault="0001724F" w:rsidP="00AA765F">
            <w:pPr>
              <w:rPr>
                <w:b/>
                <w:bCs/>
              </w:rPr>
            </w:pPr>
          </w:p>
        </w:tc>
        <w:tc>
          <w:tcPr>
            <w:tcW w:w="3935" w:type="dxa"/>
            <w:gridSpan w:val="2"/>
            <w:vMerge/>
            <w:shd w:val="clear" w:color="auto" w:fill="D9D9D9" w:themeFill="background1" w:themeFillShade="D9"/>
            <w:hideMark/>
          </w:tcPr>
          <w:p w14:paraId="1C1971B2" w14:textId="5FB55961" w:rsidR="0001724F" w:rsidRPr="000F3CD7" w:rsidRDefault="0001724F" w:rsidP="00AA765F"/>
        </w:tc>
        <w:tc>
          <w:tcPr>
            <w:tcW w:w="2665" w:type="dxa"/>
            <w:hideMark/>
          </w:tcPr>
          <w:p w14:paraId="172B6FD7" w14:textId="77777777" w:rsidR="0001724F" w:rsidRPr="000F3CD7" w:rsidRDefault="0001724F">
            <w:r w:rsidRPr="000F3CD7">
              <w:t>"Leather adapts to foot structures over time"</w:t>
            </w:r>
          </w:p>
        </w:tc>
        <w:tc>
          <w:tcPr>
            <w:tcW w:w="1409" w:type="dxa"/>
            <w:noWrap/>
            <w:hideMark/>
          </w:tcPr>
          <w:p w14:paraId="786E4B17" w14:textId="77777777" w:rsidR="0001724F" w:rsidRPr="000F3CD7" w:rsidRDefault="0001724F" w:rsidP="000F3CD7">
            <w:r w:rsidRPr="000F3CD7">
              <w:t>73.33</w:t>
            </w:r>
          </w:p>
        </w:tc>
        <w:tc>
          <w:tcPr>
            <w:tcW w:w="2694" w:type="dxa"/>
            <w:hideMark/>
          </w:tcPr>
          <w:p w14:paraId="3A43B634" w14:textId="77777777" w:rsidR="0001724F" w:rsidRPr="000F3CD7" w:rsidRDefault="0001724F">
            <w:r w:rsidRPr="000F3CD7">
              <w:t>Modified Round 3: "Leather may adapt to foot structures over time dependent on the tensile strength of the leather."</w:t>
            </w:r>
          </w:p>
        </w:tc>
        <w:tc>
          <w:tcPr>
            <w:tcW w:w="1409" w:type="dxa"/>
            <w:noWrap/>
            <w:hideMark/>
          </w:tcPr>
          <w:p w14:paraId="52B1C4AD" w14:textId="77777777" w:rsidR="0001724F" w:rsidRPr="000F3CD7" w:rsidRDefault="0001724F" w:rsidP="000F3CD7">
            <w:r w:rsidRPr="00807A13">
              <w:rPr>
                <w:color w:val="FF0000"/>
              </w:rPr>
              <w:t>93.25</w:t>
            </w:r>
          </w:p>
        </w:tc>
      </w:tr>
      <w:tr w:rsidR="0001724F" w:rsidRPr="000F3CD7" w14:paraId="52C60DB7" w14:textId="77777777" w:rsidTr="00630836">
        <w:trPr>
          <w:trHeight w:val="1020"/>
        </w:trPr>
        <w:tc>
          <w:tcPr>
            <w:tcW w:w="1838" w:type="dxa"/>
            <w:vMerge/>
            <w:noWrap/>
            <w:hideMark/>
          </w:tcPr>
          <w:p w14:paraId="23D641DB" w14:textId="05DD08EE" w:rsidR="0001724F" w:rsidRPr="000F3CD7" w:rsidRDefault="0001724F" w:rsidP="00AA765F">
            <w:pPr>
              <w:rPr>
                <w:b/>
                <w:bCs/>
              </w:rPr>
            </w:pPr>
          </w:p>
        </w:tc>
        <w:tc>
          <w:tcPr>
            <w:tcW w:w="3935" w:type="dxa"/>
            <w:gridSpan w:val="2"/>
            <w:vMerge/>
            <w:shd w:val="clear" w:color="auto" w:fill="D9D9D9" w:themeFill="background1" w:themeFillShade="D9"/>
            <w:hideMark/>
          </w:tcPr>
          <w:p w14:paraId="120365F6" w14:textId="7572459A" w:rsidR="0001724F" w:rsidRPr="000F3CD7" w:rsidRDefault="0001724F"/>
        </w:tc>
        <w:tc>
          <w:tcPr>
            <w:tcW w:w="2665" w:type="dxa"/>
            <w:hideMark/>
          </w:tcPr>
          <w:p w14:paraId="276B5BC5" w14:textId="77777777" w:rsidR="0001724F" w:rsidRPr="000F3CD7" w:rsidRDefault="0001724F">
            <w:r w:rsidRPr="000F3CD7">
              <w:t>"Leather enhances material stiffness of the footwear"</w:t>
            </w:r>
          </w:p>
        </w:tc>
        <w:tc>
          <w:tcPr>
            <w:tcW w:w="1409" w:type="dxa"/>
            <w:noWrap/>
            <w:hideMark/>
          </w:tcPr>
          <w:p w14:paraId="5CAC6064" w14:textId="77777777" w:rsidR="0001724F" w:rsidRPr="000F3CD7" w:rsidRDefault="0001724F" w:rsidP="000F3CD7">
            <w:r w:rsidRPr="000F3CD7">
              <w:t>53.33</w:t>
            </w:r>
          </w:p>
        </w:tc>
        <w:tc>
          <w:tcPr>
            <w:tcW w:w="2694" w:type="dxa"/>
            <w:hideMark/>
          </w:tcPr>
          <w:p w14:paraId="5BFAD5A3" w14:textId="77777777" w:rsidR="0001724F" w:rsidRPr="000F3CD7" w:rsidRDefault="0001724F">
            <w:r w:rsidRPr="000F3CD7">
              <w:t>Modified Round 3:"Leather may enhance material stiffness of the footwear dependent on the tensile strength of the leather."</w:t>
            </w:r>
          </w:p>
        </w:tc>
        <w:tc>
          <w:tcPr>
            <w:tcW w:w="1409" w:type="dxa"/>
            <w:noWrap/>
            <w:hideMark/>
          </w:tcPr>
          <w:p w14:paraId="40E2AAFA" w14:textId="77777777" w:rsidR="0001724F" w:rsidRPr="000F3CD7" w:rsidRDefault="0001724F" w:rsidP="000F3CD7">
            <w:r w:rsidRPr="00807A13">
              <w:rPr>
                <w:color w:val="FF0000"/>
              </w:rPr>
              <w:t>93.25</w:t>
            </w:r>
          </w:p>
        </w:tc>
      </w:tr>
      <w:tr w:rsidR="0001724F" w:rsidRPr="000F3CD7" w14:paraId="4828DA0D" w14:textId="77777777" w:rsidTr="00630836">
        <w:trPr>
          <w:trHeight w:val="680"/>
        </w:trPr>
        <w:tc>
          <w:tcPr>
            <w:tcW w:w="1838" w:type="dxa"/>
            <w:vMerge/>
            <w:noWrap/>
            <w:hideMark/>
          </w:tcPr>
          <w:p w14:paraId="1308F79B" w14:textId="1CB135AE" w:rsidR="0001724F" w:rsidRPr="000F3CD7" w:rsidRDefault="0001724F" w:rsidP="00AA765F">
            <w:pPr>
              <w:rPr>
                <w:b/>
                <w:bCs/>
              </w:rPr>
            </w:pPr>
          </w:p>
        </w:tc>
        <w:tc>
          <w:tcPr>
            <w:tcW w:w="2526" w:type="dxa"/>
            <w:shd w:val="clear" w:color="auto" w:fill="D9D9D9" w:themeFill="background1" w:themeFillShade="D9"/>
            <w:hideMark/>
          </w:tcPr>
          <w:p w14:paraId="5A0FABC8" w14:textId="3CECD923" w:rsidR="0001724F" w:rsidRPr="000F3CD7" w:rsidRDefault="0001724F">
            <w:pPr>
              <w:rPr>
                <w:b/>
                <w:bCs/>
              </w:rPr>
            </w:pPr>
            <w:r w:rsidRPr="000F3CD7">
              <w:rPr>
                <w:b/>
                <w:bCs/>
              </w:rPr>
              <w:t xml:space="preserve">Design </w:t>
            </w:r>
            <w:r w:rsidR="00807A13">
              <w:rPr>
                <w:b/>
                <w:bCs/>
              </w:rPr>
              <w:t xml:space="preserve">Characteristic </w:t>
            </w:r>
            <w:r w:rsidR="00807A13" w:rsidRPr="000F3CD7">
              <w:rPr>
                <w:b/>
                <w:bCs/>
              </w:rPr>
              <w:t>“</w:t>
            </w:r>
            <w:r w:rsidRPr="000F3CD7">
              <w:rPr>
                <w:b/>
                <w:bCs/>
              </w:rPr>
              <w:t>Tongue Extension"</w:t>
            </w:r>
          </w:p>
        </w:tc>
        <w:tc>
          <w:tcPr>
            <w:tcW w:w="1409" w:type="dxa"/>
            <w:shd w:val="clear" w:color="auto" w:fill="D9D9D9" w:themeFill="background1" w:themeFillShade="D9"/>
            <w:hideMark/>
          </w:tcPr>
          <w:p w14:paraId="263DF385" w14:textId="77777777" w:rsidR="0001724F" w:rsidRPr="000F3CD7" w:rsidRDefault="0001724F" w:rsidP="000F3CD7">
            <w:r w:rsidRPr="000F3CD7">
              <w:t xml:space="preserve">% Frequency of ≥Agree  </w:t>
            </w:r>
          </w:p>
        </w:tc>
        <w:tc>
          <w:tcPr>
            <w:tcW w:w="2665" w:type="dxa"/>
            <w:shd w:val="clear" w:color="auto" w:fill="D9D9D9" w:themeFill="background1" w:themeFillShade="D9"/>
            <w:hideMark/>
          </w:tcPr>
          <w:p w14:paraId="31B40351" w14:textId="4BD65369" w:rsidR="0001724F" w:rsidRPr="000F3CD7" w:rsidRDefault="0001724F">
            <w:pPr>
              <w:rPr>
                <w:b/>
                <w:bCs/>
              </w:rPr>
            </w:pPr>
            <w:r w:rsidRPr="000F3CD7">
              <w:rPr>
                <w:b/>
                <w:bCs/>
              </w:rPr>
              <w:t xml:space="preserve">Design </w:t>
            </w:r>
            <w:r w:rsidR="00807A13">
              <w:rPr>
                <w:b/>
                <w:bCs/>
              </w:rPr>
              <w:t xml:space="preserve">Characteristic </w:t>
            </w:r>
            <w:r w:rsidR="00807A13" w:rsidRPr="000F3CD7">
              <w:rPr>
                <w:b/>
                <w:bCs/>
              </w:rPr>
              <w:t>“</w:t>
            </w:r>
            <w:r w:rsidRPr="000F3CD7">
              <w:rPr>
                <w:b/>
                <w:bCs/>
              </w:rPr>
              <w:t>Tongue Extension"</w:t>
            </w:r>
          </w:p>
        </w:tc>
        <w:tc>
          <w:tcPr>
            <w:tcW w:w="1409" w:type="dxa"/>
            <w:shd w:val="clear" w:color="auto" w:fill="D9D9D9" w:themeFill="background1" w:themeFillShade="D9"/>
            <w:hideMark/>
          </w:tcPr>
          <w:p w14:paraId="61F017A3" w14:textId="77777777" w:rsidR="0001724F" w:rsidRPr="000F3CD7" w:rsidRDefault="0001724F" w:rsidP="000F3CD7">
            <w:r w:rsidRPr="000F3CD7">
              <w:t>Relative %Frequency</w:t>
            </w:r>
          </w:p>
        </w:tc>
        <w:tc>
          <w:tcPr>
            <w:tcW w:w="2694" w:type="dxa"/>
            <w:shd w:val="clear" w:color="auto" w:fill="D9D9D9" w:themeFill="background1" w:themeFillShade="D9"/>
            <w:hideMark/>
          </w:tcPr>
          <w:p w14:paraId="52C7A08E" w14:textId="79728175" w:rsidR="0001724F" w:rsidRPr="000F3CD7" w:rsidRDefault="0001724F">
            <w:pPr>
              <w:rPr>
                <w:b/>
                <w:bCs/>
              </w:rPr>
            </w:pPr>
            <w:r w:rsidRPr="000F3CD7">
              <w:rPr>
                <w:b/>
                <w:bCs/>
              </w:rPr>
              <w:t xml:space="preserve">Design </w:t>
            </w:r>
            <w:r w:rsidR="00807A13">
              <w:rPr>
                <w:b/>
                <w:bCs/>
              </w:rPr>
              <w:t xml:space="preserve">Characteristic </w:t>
            </w:r>
            <w:r w:rsidR="00807A13" w:rsidRPr="000F3CD7">
              <w:rPr>
                <w:b/>
                <w:bCs/>
              </w:rPr>
              <w:t>“</w:t>
            </w:r>
            <w:r w:rsidRPr="000F3CD7">
              <w:rPr>
                <w:b/>
                <w:bCs/>
              </w:rPr>
              <w:t>Tongue Extension"</w:t>
            </w:r>
          </w:p>
        </w:tc>
        <w:tc>
          <w:tcPr>
            <w:tcW w:w="1409" w:type="dxa"/>
            <w:shd w:val="clear" w:color="auto" w:fill="D9D9D9" w:themeFill="background1" w:themeFillShade="D9"/>
            <w:hideMark/>
          </w:tcPr>
          <w:p w14:paraId="4F674758" w14:textId="77777777" w:rsidR="0001724F" w:rsidRPr="000F3CD7" w:rsidRDefault="0001724F" w:rsidP="000F3CD7">
            <w:r w:rsidRPr="000F3CD7">
              <w:t>Relative %Frequency</w:t>
            </w:r>
          </w:p>
        </w:tc>
      </w:tr>
      <w:tr w:rsidR="0001724F" w:rsidRPr="000F3CD7" w14:paraId="79A51874" w14:textId="77777777" w:rsidTr="00630836">
        <w:trPr>
          <w:trHeight w:val="340"/>
        </w:trPr>
        <w:tc>
          <w:tcPr>
            <w:tcW w:w="1838" w:type="dxa"/>
            <w:vMerge/>
            <w:noWrap/>
            <w:hideMark/>
          </w:tcPr>
          <w:p w14:paraId="624211D1" w14:textId="338E6147" w:rsidR="0001724F" w:rsidRPr="000F3CD7" w:rsidRDefault="0001724F" w:rsidP="00AA765F">
            <w:pPr>
              <w:rPr>
                <w:b/>
                <w:bCs/>
              </w:rPr>
            </w:pPr>
          </w:p>
        </w:tc>
        <w:tc>
          <w:tcPr>
            <w:tcW w:w="2526" w:type="dxa"/>
            <w:hideMark/>
          </w:tcPr>
          <w:p w14:paraId="1BB26AC0" w14:textId="77777777" w:rsidR="0001724F" w:rsidRPr="000F3CD7" w:rsidRDefault="0001724F">
            <w:r w:rsidRPr="000F3CD7">
              <w:t xml:space="preserve">"Tongue in line with </w:t>
            </w:r>
            <w:proofErr w:type="spellStart"/>
            <w:r w:rsidRPr="000F3CD7">
              <w:t>topline</w:t>
            </w:r>
            <w:proofErr w:type="spellEnd"/>
            <w:r w:rsidRPr="000F3CD7">
              <w:t>"</w:t>
            </w:r>
          </w:p>
        </w:tc>
        <w:tc>
          <w:tcPr>
            <w:tcW w:w="1409" w:type="dxa"/>
            <w:noWrap/>
            <w:hideMark/>
          </w:tcPr>
          <w:p w14:paraId="26B609D7" w14:textId="77777777" w:rsidR="0001724F" w:rsidRPr="000F3CD7" w:rsidRDefault="0001724F" w:rsidP="000F3CD7">
            <w:r w:rsidRPr="000F3CD7">
              <w:t>47.06</w:t>
            </w:r>
          </w:p>
        </w:tc>
        <w:tc>
          <w:tcPr>
            <w:tcW w:w="2665" w:type="dxa"/>
            <w:noWrap/>
            <w:hideMark/>
          </w:tcPr>
          <w:p w14:paraId="30A43886" w14:textId="77777777" w:rsidR="0001724F" w:rsidRPr="000F3CD7" w:rsidRDefault="0001724F">
            <w:r w:rsidRPr="000F3CD7">
              <w:t xml:space="preserve">Original Round 1" Tongue in line with </w:t>
            </w:r>
            <w:proofErr w:type="spellStart"/>
            <w:r w:rsidRPr="000F3CD7">
              <w:t>topline</w:t>
            </w:r>
            <w:proofErr w:type="spellEnd"/>
            <w:r w:rsidRPr="000F3CD7">
              <w:t>"</w:t>
            </w:r>
          </w:p>
        </w:tc>
        <w:tc>
          <w:tcPr>
            <w:tcW w:w="1409" w:type="dxa"/>
            <w:noWrap/>
            <w:hideMark/>
          </w:tcPr>
          <w:p w14:paraId="27194818" w14:textId="77777777" w:rsidR="0001724F" w:rsidRPr="000F3CD7" w:rsidRDefault="0001724F" w:rsidP="000F3CD7">
            <w:r w:rsidRPr="000F3CD7">
              <w:t>0.00</w:t>
            </w:r>
          </w:p>
        </w:tc>
        <w:tc>
          <w:tcPr>
            <w:tcW w:w="2694" w:type="dxa"/>
            <w:noWrap/>
            <w:hideMark/>
          </w:tcPr>
          <w:p w14:paraId="0FEF8B47" w14:textId="77777777" w:rsidR="0001724F" w:rsidRPr="000F3CD7" w:rsidRDefault="0001724F">
            <w:r w:rsidRPr="000F3CD7">
              <w:t> </w:t>
            </w:r>
          </w:p>
        </w:tc>
        <w:tc>
          <w:tcPr>
            <w:tcW w:w="1409" w:type="dxa"/>
            <w:noWrap/>
            <w:hideMark/>
          </w:tcPr>
          <w:p w14:paraId="73BECC00" w14:textId="77777777" w:rsidR="0001724F" w:rsidRPr="000F3CD7" w:rsidRDefault="0001724F"/>
        </w:tc>
      </w:tr>
      <w:tr w:rsidR="00626C6F" w:rsidRPr="000F3CD7" w14:paraId="5CC0F7D0" w14:textId="77777777" w:rsidTr="00630836">
        <w:trPr>
          <w:trHeight w:val="340"/>
        </w:trPr>
        <w:tc>
          <w:tcPr>
            <w:tcW w:w="1838" w:type="dxa"/>
            <w:vMerge/>
            <w:noWrap/>
            <w:hideMark/>
          </w:tcPr>
          <w:p w14:paraId="4DA80F1A" w14:textId="00D8FAAE" w:rsidR="00626C6F" w:rsidRPr="000F3CD7" w:rsidRDefault="00626C6F" w:rsidP="00AA765F">
            <w:pPr>
              <w:rPr>
                <w:b/>
                <w:bCs/>
              </w:rPr>
            </w:pPr>
          </w:p>
        </w:tc>
        <w:tc>
          <w:tcPr>
            <w:tcW w:w="2526" w:type="dxa"/>
            <w:vMerge w:val="restart"/>
            <w:hideMark/>
          </w:tcPr>
          <w:p w14:paraId="33AD8C42" w14:textId="77777777" w:rsidR="00626C6F" w:rsidRPr="000F3CD7" w:rsidRDefault="00626C6F">
            <w:r w:rsidRPr="000F3CD7">
              <w:t xml:space="preserve">"Tongue extended above </w:t>
            </w:r>
            <w:proofErr w:type="spellStart"/>
            <w:r w:rsidRPr="000F3CD7">
              <w:t>topline</w:t>
            </w:r>
            <w:proofErr w:type="spellEnd"/>
            <w:r w:rsidRPr="000F3CD7">
              <w:t>"</w:t>
            </w:r>
          </w:p>
          <w:p w14:paraId="4358471D" w14:textId="23EA95C6" w:rsidR="00626C6F" w:rsidRPr="000F3CD7" w:rsidRDefault="00626C6F" w:rsidP="00AA765F">
            <w:r w:rsidRPr="000F3CD7">
              <w:rPr>
                <w:b/>
                <w:bCs/>
              </w:rPr>
              <w:t> </w:t>
            </w:r>
          </w:p>
        </w:tc>
        <w:tc>
          <w:tcPr>
            <w:tcW w:w="1409" w:type="dxa"/>
            <w:vMerge w:val="restart"/>
            <w:noWrap/>
            <w:hideMark/>
          </w:tcPr>
          <w:p w14:paraId="2CAD083E" w14:textId="77777777" w:rsidR="00626C6F" w:rsidRPr="000F3CD7" w:rsidRDefault="00626C6F" w:rsidP="000F3CD7">
            <w:r w:rsidRPr="000F3CD7">
              <w:t>47.06</w:t>
            </w:r>
          </w:p>
        </w:tc>
        <w:tc>
          <w:tcPr>
            <w:tcW w:w="2665" w:type="dxa"/>
            <w:noWrap/>
            <w:hideMark/>
          </w:tcPr>
          <w:p w14:paraId="0521EACC" w14:textId="77777777" w:rsidR="00626C6F" w:rsidRPr="000F3CD7" w:rsidRDefault="00626C6F">
            <w:r w:rsidRPr="000F3CD7">
              <w:t xml:space="preserve">Original Round 1" Tongue extended above </w:t>
            </w:r>
            <w:proofErr w:type="spellStart"/>
            <w:r w:rsidRPr="000F3CD7">
              <w:t>topline</w:t>
            </w:r>
            <w:proofErr w:type="spellEnd"/>
            <w:r w:rsidRPr="000F3CD7">
              <w:t>"</w:t>
            </w:r>
          </w:p>
        </w:tc>
        <w:tc>
          <w:tcPr>
            <w:tcW w:w="1409" w:type="dxa"/>
            <w:noWrap/>
            <w:hideMark/>
          </w:tcPr>
          <w:p w14:paraId="01395766" w14:textId="77777777" w:rsidR="00626C6F" w:rsidRPr="000F3CD7" w:rsidRDefault="00626C6F" w:rsidP="000F3CD7">
            <w:r w:rsidRPr="000F3CD7">
              <w:t>33.33</w:t>
            </w:r>
          </w:p>
        </w:tc>
        <w:tc>
          <w:tcPr>
            <w:tcW w:w="2694" w:type="dxa"/>
            <w:noWrap/>
            <w:hideMark/>
          </w:tcPr>
          <w:p w14:paraId="0FDA9BE1" w14:textId="77777777" w:rsidR="00626C6F" w:rsidRPr="000F3CD7" w:rsidRDefault="00626C6F">
            <w:r w:rsidRPr="000F3CD7">
              <w:t xml:space="preserve">Original Round 1" Tongue extended above </w:t>
            </w:r>
            <w:proofErr w:type="spellStart"/>
            <w:r w:rsidRPr="000F3CD7">
              <w:t>topline</w:t>
            </w:r>
            <w:proofErr w:type="spellEnd"/>
            <w:r w:rsidRPr="000F3CD7">
              <w:t>"</w:t>
            </w:r>
          </w:p>
        </w:tc>
        <w:tc>
          <w:tcPr>
            <w:tcW w:w="1409" w:type="dxa"/>
            <w:noWrap/>
            <w:hideMark/>
          </w:tcPr>
          <w:p w14:paraId="509AC694" w14:textId="77777777" w:rsidR="00626C6F" w:rsidRPr="000F3CD7" w:rsidRDefault="00626C6F" w:rsidP="000F3CD7">
            <w:r w:rsidRPr="000F3CD7">
              <w:t>6.25</w:t>
            </w:r>
          </w:p>
        </w:tc>
      </w:tr>
      <w:tr w:rsidR="00626C6F" w:rsidRPr="000F3CD7" w14:paraId="37259762" w14:textId="77777777" w:rsidTr="00630836">
        <w:trPr>
          <w:trHeight w:val="1080"/>
        </w:trPr>
        <w:tc>
          <w:tcPr>
            <w:tcW w:w="1838" w:type="dxa"/>
            <w:vMerge/>
            <w:noWrap/>
            <w:hideMark/>
          </w:tcPr>
          <w:p w14:paraId="71EFD933" w14:textId="15E7D4F4" w:rsidR="00626C6F" w:rsidRPr="000F3CD7" w:rsidRDefault="00626C6F" w:rsidP="00AA765F">
            <w:pPr>
              <w:rPr>
                <w:b/>
                <w:bCs/>
              </w:rPr>
            </w:pPr>
          </w:p>
        </w:tc>
        <w:tc>
          <w:tcPr>
            <w:tcW w:w="2526" w:type="dxa"/>
            <w:vMerge/>
            <w:hideMark/>
          </w:tcPr>
          <w:p w14:paraId="196C7649" w14:textId="62CE6D09" w:rsidR="00626C6F" w:rsidRPr="000F3CD7" w:rsidRDefault="00626C6F">
            <w:pPr>
              <w:rPr>
                <w:b/>
                <w:bCs/>
              </w:rPr>
            </w:pPr>
          </w:p>
        </w:tc>
        <w:tc>
          <w:tcPr>
            <w:tcW w:w="1409" w:type="dxa"/>
            <w:vMerge/>
            <w:hideMark/>
          </w:tcPr>
          <w:p w14:paraId="710292A0" w14:textId="77777777" w:rsidR="00626C6F" w:rsidRPr="000F3CD7" w:rsidRDefault="00626C6F">
            <w:pPr>
              <w:rPr>
                <w:b/>
                <w:bCs/>
              </w:rPr>
            </w:pPr>
          </w:p>
        </w:tc>
        <w:tc>
          <w:tcPr>
            <w:tcW w:w="2665" w:type="dxa"/>
            <w:hideMark/>
          </w:tcPr>
          <w:p w14:paraId="0AC0089A" w14:textId="77777777" w:rsidR="00626C6F" w:rsidRPr="000F3CD7" w:rsidRDefault="00626C6F">
            <w:r w:rsidRPr="000F3CD7">
              <w:t>Modified Round 2 "Tongue length optional dependent on patient's preference and manual dexterity "</w:t>
            </w:r>
          </w:p>
        </w:tc>
        <w:tc>
          <w:tcPr>
            <w:tcW w:w="1409" w:type="dxa"/>
            <w:noWrap/>
            <w:hideMark/>
          </w:tcPr>
          <w:p w14:paraId="0416B4D2" w14:textId="77777777" w:rsidR="00626C6F" w:rsidRPr="000F3CD7" w:rsidRDefault="00626C6F" w:rsidP="000F3CD7">
            <w:r w:rsidRPr="000F3CD7">
              <w:t>66.67</w:t>
            </w:r>
          </w:p>
        </w:tc>
        <w:tc>
          <w:tcPr>
            <w:tcW w:w="2694" w:type="dxa"/>
            <w:hideMark/>
          </w:tcPr>
          <w:p w14:paraId="76238A97" w14:textId="02A4FB1B" w:rsidR="00626C6F" w:rsidRPr="000F3CD7" w:rsidRDefault="00626C6F">
            <w:r>
              <w:t>Original</w:t>
            </w:r>
            <w:r w:rsidRPr="000F3CD7">
              <w:t xml:space="preserve"> </w:t>
            </w:r>
            <w:r w:rsidR="00CE6B16" w:rsidRPr="000F3CD7">
              <w:t>Round 2</w:t>
            </w:r>
            <w:r w:rsidRPr="000F3CD7">
              <w:t xml:space="preserve"> "Tongue length optional dependent on patient's preference and manual dexterity "</w:t>
            </w:r>
          </w:p>
        </w:tc>
        <w:tc>
          <w:tcPr>
            <w:tcW w:w="1409" w:type="dxa"/>
            <w:noWrap/>
            <w:hideMark/>
          </w:tcPr>
          <w:p w14:paraId="4C88CCCC" w14:textId="77777777" w:rsidR="00626C6F" w:rsidRPr="000F3CD7" w:rsidRDefault="00626C6F" w:rsidP="000F3CD7">
            <w:r w:rsidRPr="00CE6B16">
              <w:rPr>
                <w:color w:val="FF0000"/>
              </w:rPr>
              <w:t>95.75</w:t>
            </w:r>
          </w:p>
        </w:tc>
      </w:tr>
      <w:tr w:rsidR="005B7C8D" w:rsidRPr="000F3CD7" w14:paraId="1296369B" w14:textId="77777777" w:rsidTr="00630836">
        <w:trPr>
          <w:trHeight w:val="680"/>
        </w:trPr>
        <w:tc>
          <w:tcPr>
            <w:tcW w:w="1838" w:type="dxa"/>
            <w:vMerge/>
            <w:noWrap/>
            <w:hideMark/>
          </w:tcPr>
          <w:p w14:paraId="382D6C4F" w14:textId="2493D677" w:rsidR="005B7C8D" w:rsidRPr="000F3CD7" w:rsidRDefault="005B7C8D" w:rsidP="00AA765F">
            <w:pPr>
              <w:rPr>
                <w:b/>
                <w:bCs/>
              </w:rPr>
            </w:pPr>
          </w:p>
        </w:tc>
        <w:tc>
          <w:tcPr>
            <w:tcW w:w="3935" w:type="dxa"/>
            <w:gridSpan w:val="2"/>
            <w:vMerge w:val="restart"/>
            <w:shd w:val="clear" w:color="auto" w:fill="D9D9D9" w:themeFill="background1" w:themeFillShade="D9"/>
            <w:hideMark/>
          </w:tcPr>
          <w:p w14:paraId="7B9E9EDE" w14:textId="77777777" w:rsidR="005B7C8D" w:rsidRPr="000F3CD7" w:rsidRDefault="005B7C8D">
            <w:pPr>
              <w:rPr>
                <w:b/>
                <w:bCs/>
              </w:rPr>
            </w:pPr>
            <w:r w:rsidRPr="000F3CD7">
              <w:rPr>
                <w:b/>
                <w:bCs/>
              </w:rPr>
              <w:t> </w:t>
            </w:r>
          </w:p>
          <w:p w14:paraId="0F4192A7" w14:textId="77777777" w:rsidR="005B7C8D" w:rsidRPr="000F3CD7" w:rsidRDefault="005B7C8D">
            <w:pPr>
              <w:rPr>
                <w:b/>
                <w:bCs/>
              </w:rPr>
            </w:pPr>
            <w:r w:rsidRPr="000F3CD7">
              <w:rPr>
                <w:b/>
                <w:bCs/>
              </w:rPr>
              <w:t> </w:t>
            </w:r>
          </w:p>
          <w:p w14:paraId="61A3C8A3" w14:textId="77777777" w:rsidR="005B7C8D" w:rsidRPr="000F3CD7" w:rsidRDefault="005B7C8D">
            <w:pPr>
              <w:rPr>
                <w:b/>
                <w:bCs/>
              </w:rPr>
            </w:pPr>
            <w:r w:rsidRPr="000F3CD7">
              <w:rPr>
                <w:b/>
                <w:bCs/>
              </w:rPr>
              <w:t> </w:t>
            </w:r>
          </w:p>
          <w:p w14:paraId="7C859C2E" w14:textId="77777777" w:rsidR="005B7C8D" w:rsidRPr="000F3CD7" w:rsidRDefault="005B7C8D" w:rsidP="00AA765F">
            <w:pPr>
              <w:rPr>
                <w:b/>
                <w:bCs/>
              </w:rPr>
            </w:pPr>
            <w:r w:rsidRPr="000F3CD7">
              <w:rPr>
                <w:b/>
                <w:bCs/>
              </w:rPr>
              <w:t> </w:t>
            </w:r>
          </w:p>
          <w:p w14:paraId="2CC58381" w14:textId="77777777" w:rsidR="005B7C8D" w:rsidRPr="000F3CD7" w:rsidRDefault="005B7C8D">
            <w:pPr>
              <w:rPr>
                <w:b/>
                <w:bCs/>
              </w:rPr>
            </w:pPr>
            <w:r w:rsidRPr="000F3CD7">
              <w:rPr>
                <w:b/>
                <w:bCs/>
              </w:rPr>
              <w:t> </w:t>
            </w:r>
          </w:p>
          <w:p w14:paraId="3052A9D5" w14:textId="77777777" w:rsidR="005B7C8D" w:rsidRPr="000F3CD7" w:rsidRDefault="005B7C8D">
            <w:pPr>
              <w:rPr>
                <w:b/>
                <w:bCs/>
              </w:rPr>
            </w:pPr>
            <w:r w:rsidRPr="000F3CD7">
              <w:rPr>
                <w:b/>
                <w:bCs/>
              </w:rPr>
              <w:t> </w:t>
            </w:r>
          </w:p>
          <w:p w14:paraId="6E4A0C2B" w14:textId="77777777" w:rsidR="005B7C8D" w:rsidRPr="000F3CD7" w:rsidRDefault="005B7C8D">
            <w:pPr>
              <w:rPr>
                <w:b/>
                <w:bCs/>
              </w:rPr>
            </w:pPr>
            <w:r w:rsidRPr="000F3CD7">
              <w:rPr>
                <w:b/>
                <w:bCs/>
              </w:rPr>
              <w:t> </w:t>
            </w:r>
          </w:p>
          <w:p w14:paraId="29C1CBE0" w14:textId="77777777" w:rsidR="005B7C8D" w:rsidRPr="000F3CD7" w:rsidRDefault="005B7C8D">
            <w:pPr>
              <w:rPr>
                <w:b/>
                <w:bCs/>
              </w:rPr>
            </w:pPr>
            <w:r w:rsidRPr="000F3CD7">
              <w:rPr>
                <w:b/>
                <w:bCs/>
              </w:rPr>
              <w:t> </w:t>
            </w:r>
          </w:p>
          <w:p w14:paraId="0AB72CC4" w14:textId="77777777" w:rsidR="005B7C8D" w:rsidRPr="000F3CD7" w:rsidRDefault="005B7C8D">
            <w:pPr>
              <w:rPr>
                <w:b/>
                <w:bCs/>
              </w:rPr>
            </w:pPr>
            <w:r w:rsidRPr="000F3CD7">
              <w:rPr>
                <w:b/>
                <w:bCs/>
              </w:rPr>
              <w:t> </w:t>
            </w:r>
          </w:p>
          <w:p w14:paraId="303D0D42" w14:textId="77777777" w:rsidR="005B7C8D" w:rsidRPr="000F3CD7" w:rsidRDefault="005B7C8D">
            <w:pPr>
              <w:rPr>
                <w:b/>
                <w:bCs/>
              </w:rPr>
            </w:pPr>
            <w:r w:rsidRPr="000F3CD7">
              <w:rPr>
                <w:b/>
                <w:bCs/>
              </w:rPr>
              <w:t> </w:t>
            </w:r>
          </w:p>
          <w:p w14:paraId="54D0451D" w14:textId="31325D57" w:rsidR="005B7C8D" w:rsidRPr="000F3CD7" w:rsidRDefault="005B7C8D" w:rsidP="000F3CD7">
            <w:pPr>
              <w:rPr>
                <w:b/>
                <w:bCs/>
              </w:rPr>
            </w:pPr>
            <w:r w:rsidRPr="000F3CD7">
              <w:t> </w:t>
            </w:r>
          </w:p>
        </w:tc>
        <w:tc>
          <w:tcPr>
            <w:tcW w:w="2665" w:type="dxa"/>
            <w:shd w:val="clear" w:color="auto" w:fill="D9D9D9" w:themeFill="background1" w:themeFillShade="D9"/>
            <w:hideMark/>
          </w:tcPr>
          <w:p w14:paraId="54F85F19" w14:textId="77777777" w:rsidR="005B7C8D" w:rsidRPr="000F3CD7" w:rsidRDefault="005B7C8D">
            <w:pPr>
              <w:rPr>
                <w:b/>
                <w:bCs/>
              </w:rPr>
            </w:pPr>
            <w:r w:rsidRPr="000F3CD7">
              <w:rPr>
                <w:b/>
                <w:bCs/>
              </w:rPr>
              <w:t>Purpose of Design" Tongue Extension"</w:t>
            </w:r>
          </w:p>
        </w:tc>
        <w:tc>
          <w:tcPr>
            <w:tcW w:w="1409" w:type="dxa"/>
            <w:shd w:val="clear" w:color="auto" w:fill="D9D9D9" w:themeFill="background1" w:themeFillShade="D9"/>
            <w:hideMark/>
          </w:tcPr>
          <w:p w14:paraId="57651BB2" w14:textId="77777777" w:rsidR="005B7C8D" w:rsidRPr="000F3CD7" w:rsidRDefault="005B7C8D">
            <w:r w:rsidRPr="000F3CD7">
              <w:t xml:space="preserve">% Frequency of ≥Agree  </w:t>
            </w:r>
          </w:p>
        </w:tc>
        <w:tc>
          <w:tcPr>
            <w:tcW w:w="2694" w:type="dxa"/>
            <w:shd w:val="clear" w:color="auto" w:fill="D9D9D9" w:themeFill="background1" w:themeFillShade="D9"/>
            <w:hideMark/>
          </w:tcPr>
          <w:p w14:paraId="5CE45ECB" w14:textId="77777777" w:rsidR="005B7C8D" w:rsidRPr="000F3CD7" w:rsidRDefault="005B7C8D">
            <w:pPr>
              <w:rPr>
                <w:b/>
                <w:bCs/>
              </w:rPr>
            </w:pPr>
            <w:r w:rsidRPr="000F3CD7">
              <w:rPr>
                <w:b/>
                <w:bCs/>
              </w:rPr>
              <w:t>Purpose of Design" Tongue Extension"</w:t>
            </w:r>
          </w:p>
        </w:tc>
        <w:tc>
          <w:tcPr>
            <w:tcW w:w="1409" w:type="dxa"/>
            <w:shd w:val="clear" w:color="auto" w:fill="D9D9D9" w:themeFill="background1" w:themeFillShade="D9"/>
            <w:hideMark/>
          </w:tcPr>
          <w:p w14:paraId="40157780" w14:textId="77777777" w:rsidR="005B7C8D" w:rsidRPr="000F3CD7" w:rsidRDefault="005B7C8D">
            <w:r w:rsidRPr="000F3CD7">
              <w:t xml:space="preserve">% Frequency of ≥Agree  </w:t>
            </w:r>
          </w:p>
        </w:tc>
      </w:tr>
      <w:tr w:rsidR="005B7C8D" w:rsidRPr="000F3CD7" w14:paraId="2F373CB6" w14:textId="77777777" w:rsidTr="00630836">
        <w:trPr>
          <w:trHeight w:val="1020"/>
        </w:trPr>
        <w:tc>
          <w:tcPr>
            <w:tcW w:w="1838" w:type="dxa"/>
            <w:vMerge/>
            <w:noWrap/>
            <w:hideMark/>
          </w:tcPr>
          <w:p w14:paraId="27B98844" w14:textId="5C3623FA" w:rsidR="005B7C8D" w:rsidRPr="000F3CD7" w:rsidRDefault="005B7C8D" w:rsidP="00AA765F">
            <w:pPr>
              <w:rPr>
                <w:b/>
                <w:bCs/>
              </w:rPr>
            </w:pPr>
          </w:p>
        </w:tc>
        <w:tc>
          <w:tcPr>
            <w:tcW w:w="3935" w:type="dxa"/>
            <w:gridSpan w:val="2"/>
            <w:vMerge/>
            <w:shd w:val="clear" w:color="auto" w:fill="D9D9D9" w:themeFill="background1" w:themeFillShade="D9"/>
            <w:hideMark/>
          </w:tcPr>
          <w:p w14:paraId="7BC041D3" w14:textId="5DEB9346" w:rsidR="005B7C8D" w:rsidRPr="000F3CD7" w:rsidRDefault="005B7C8D" w:rsidP="000F3CD7">
            <w:pPr>
              <w:rPr>
                <w:b/>
                <w:bCs/>
              </w:rPr>
            </w:pPr>
          </w:p>
        </w:tc>
        <w:tc>
          <w:tcPr>
            <w:tcW w:w="2665" w:type="dxa"/>
            <w:hideMark/>
          </w:tcPr>
          <w:p w14:paraId="19AA4500" w14:textId="77777777" w:rsidR="005B7C8D" w:rsidRPr="000F3CD7" w:rsidRDefault="005B7C8D">
            <w:r w:rsidRPr="000F3CD7">
              <w:t xml:space="preserve">"Tongue in line with </w:t>
            </w:r>
            <w:proofErr w:type="spellStart"/>
            <w:r w:rsidRPr="000F3CD7">
              <w:t>topline</w:t>
            </w:r>
            <w:proofErr w:type="spellEnd"/>
            <w:r w:rsidRPr="000F3CD7">
              <w:t xml:space="preserve"> is to minimise irritation to the anterior aspect of the ankle"</w:t>
            </w:r>
          </w:p>
        </w:tc>
        <w:tc>
          <w:tcPr>
            <w:tcW w:w="1409" w:type="dxa"/>
            <w:noWrap/>
            <w:hideMark/>
          </w:tcPr>
          <w:p w14:paraId="3425C287" w14:textId="77777777" w:rsidR="005B7C8D" w:rsidRPr="000F3CD7" w:rsidRDefault="005B7C8D" w:rsidP="000F3CD7">
            <w:r w:rsidRPr="000F3CD7">
              <w:t>33.33</w:t>
            </w:r>
          </w:p>
        </w:tc>
        <w:tc>
          <w:tcPr>
            <w:tcW w:w="2694" w:type="dxa"/>
            <w:hideMark/>
          </w:tcPr>
          <w:p w14:paraId="27A4915B" w14:textId="79574C0D" w:rsidR="005B7C8D" w:rsidRPr="000F3CD7" w:rsidRDefault="005B7C8D">
            <w:r>
              <w:t>Original</w:t>
            </w:r>
            <w:r w:rsidRPr="000F3CD7">
              <w:t xml:space="preserve"> Round 2 "Tongue in line with </w:t>
            </w:r>
            <w:proofErr w:type="spellStart"/>
            <w:r w:rsidRPr="000F3CD7">
              <w:t>topline</w:t>
            </w:r>
            <w:proofErr w:type="spellEnd"/>
            <w:r w:rsidRPr="000F3CD7">
              <w:t xml:space="preserve"> is to minimise irritation to the anterior aspect of the ankle"</w:t>
            </w:r>
          </w:p>
        </w:tc>
        <w:tc>
          <w:tcPr>
            <w:tcW w:w="1409" w:type="dxa"/>
            <w:noWrap/>
            <w:hideMark/>
          </w:tcPr>
          <w:p w14:paraId="6F692181" w14:textId="77777777" w:rsidR="005B7C8D" w:rsidRPr="000F3CD7" w:rsidRDefault="005B7C8D" w:rsidP="000F3CD7">
            <w:r w:rsidRPr="000F3CD7">
              <w:t>62.50</w:t>
            </w:r>
          </w:p>
        </w:tc>
      </w:tr>
      <w:tr w:rsidR="005B7C8D" w:rsidRPr="000F3CD7" w14:paraId="59C32E48" w14:textId="77777777" w:rsidTr="00630836">
        <w:trPr>
          <w:trHeight w:val="680"/>
        </w:trPr>
        <w:tc>
          <w:tcPr>
            <w:tcW w:w="1838" w:type="dxa"/>
            <w:vMerge/>
            <w:noWrap/>
            <w:hideMark/>
          </w:tcPr>
          <w:p w14:paraId="7520ECDA" w14:textId="1DCDCB88" w:rsidR="005B7C8D" w:rsidRPr="000F3CD7" w:rsidRDefault="005B7C8D" w:rsidP="00AA765F">
            <w:pPr>
              <w:rPr>
                <w:b/>
                <w:bCs/>
              </w:rPr>
            </w:pPr>
          </w:p>
        </w:tc>
        <w:tc>
          <w:tcPr>
            <w:tcW w:w="3935" w:type="dxa"/>
            <w:gridSpan w:val="2"/>
            <w:vMerge/>
            <w:shd w:val="clear" w:color="auto" w:fill="D9D9D9" w:themeFill="background1" w:themeFillShade="D9"/>
            <w:hideMark/>
          </w:tcPr>
          <w:p w14:paraId="1AF9A814" w14:textId="5BA2A3DA" w:rsidR="005B7C8D" w:rsidRPr="000F3CD7" w:rsidRDefault="005B7C8D" w:rsidP="000F3CD7">
            <w:pPr>
              <w:rPr>
                <w:b/>
                <w:bCs/>
              </w:rPr>
            </w:pPr>
          </w:p>
        </w:tc>
        <w:tc>
          <w:tcPr>
            <w:tcW w:w="2665" w:type="dxa"/>
            <w:hideMark/>
          </w:tcPr>
          <w:p w14:paraId="76B1C18F" w14:textId="6DFD0DD7" w:rsidR="005B7C8D" w:rsidRPr="000F3CD7" w:rsidRDefault="005B7C8D">
            <w:r w:rsidRPr="000F3CD7">
              <w:t xml:space="preserve">"Tongue extended above </w:t>
            </w:r>
            <w:proofErr w:type="spellStart"/>
            <w:r w:rsidRPr="000F3CD7">
              <w:t>topline</w:t>
            </w:r>
            <w:proofErr w:type="spellEnd"/>
            <w:r w:rsidRPr="000F3CD7">
              <w:t xml:space="preserve"> allows for comfort with lacing" </w:t>
            </w:r>
          </w:p>
        </w:tc>
        <w:tc>
          <w:tcPr>
            <w:tcW w:w="1409" w:type="dxa"/>
            <w:noWrap/>
            <w:hideMark/>
          </w:tcPr>
          <w:p w14:paraId="1C5B70EE" w14:textId="77777777" w:rsidR="005B7C8D" w:rsidRPr="000F3CD7" w:rsidRDefault="005B7C8D" w:rsidP="000F3CD7">
            <w:r w:rsidRPr="000F3CD7">
              <w:t>60.00</w:t>
            </w:r>
          </w:p>
        </w:tc>
        <w:tc>
          <w:tcPr>
            <w:tcW w:w="2694" w:type="dxa"/>
            <w:hideMark/>
          </w:tcPr>
          <w:p w14:paraId="7B08162D" w14:textId="0F7D93B6" w:rsidR="005B7C8D" w:rsidRPr="000F3CD7" w:rsidRDefault="005B7C8D">
            <w:r w:rsidRPr="000F3CD7">
              <w:t xml:space="preserve">Original Round 2 "Tongue extended above </w:t>
            </w:r>
            <w:proofErr w:type="spellStart"/>
            <w:r w:rsidRPr="000F3CD7">
              <w:t>topline</w:t>
            </w:r>
            <w:proofErr w:type="spellEnd"/>
            <w:r w:rsidRPr="000F3CD7">
              <w:t xml:space="preserve"> allows for comfort with lacing" </w:t>
            </w:r>
          </w:p>
        </w:tc>
        <w:tc>
          <w:tcPr>
            <w:tcW w:w="1409" w:type="dxa"/>
            <w:noWrap/>
            <w:hideMark/>
          </w:tcPr>
          <w:p w14:paraId="0047B3A3" w14:textId="77777777" w:rsidR="005B7C8D" w:rsidRPr="005B7C8D" w:rsidRDefault="005B7C8D" w:rsidP="000F3CD7">
            <w:pPr>
              <w:rPr>
                <w:color w:val="FF0000"/>
              </w:rPr>
            </w:pPr>
            <w:r w:rsidRPr="005B7C8D">
              <w:rPr>
                <w:color w:val="FF0000"/>
              </w:rPr>
              <w:t>81.25</w:t>
            </w:r>
          </w:p>
        </w:tc>
      </w:tr>
      <w:tr w:rsidR="005B7C8D" w:rsidRPr="000F3CD7" w14:paraId="764C2E9A" w14:textId="77777777" w:rsidTr="00630836">
        <w:trPr>
          <w:trHeight w:val="1020"/>
        </w:trPr>
        <w:tc>
          <w:tcPr>
            <w:tcW w:w="1838" w:type="dxa"/>
            <w:vMerge/>
            <w:noWrap/>
            <w:hideMark/>
          </w:tcPr>
          <w:p w14:paraId="2FD37798" w14:textId="3BC7064F" w:rsidR="005B7C8D" w:rsidRPr="000F3CD7" w:rsidRDefault="005B7C8D" w:rsidP="00AA765F">
            <w:pPr>
              <w:rPr>
                <w:b/>
                <w:bCs/>
              </w:rPr>
            </w:pPr>
          </w:p>
        </w:tc>
        <w:tc>
          <w:tcPr>
            <w:tcW w:w="3935" w:type="dxa"/>
            <w:gridSpan w:val="2"/>
            <w:vMerge/>
            <w:shd w:val="clear" w:color="auto" w:fill="D9D9D9" w:themeFill="background1" w:themeFillShade="D9"/>
            <w:hideMark/>
          </w:tcPr>
          <w:p w14:paraId="3545C312" w14:textId="1D1E0201" w:rsidR="005B7C8D" w:rsidRPr="000F3CD7" w:rsidRDefault="005B7C8D" w:rsidP="000F3CD7">
            <w:pPr>
              <w:rPr>
                <w:b/>
                <w:bCs/>
              </w:rPr>
            </w:pPr>
          </w:p>
        </w:tc>
        <w:tc>
          <w:tcPr>
            <w:tcW w:w="2665" w:type="dxa"/>
            <w:hideMark/>
          </w:tcPr>
          <w:p w14:paraId="505960AE" w14:textId="77777777" w:rsidR="005B7C8D" w:rsidRPr="000F3CD7" w:rsidRDefault="005B7C8D">
            <w:r w:rsidRPr="000F3CD7">
              <w:t xml:space="preserve">"Tongue extended above </w:t>
            </w:r>
            <w:proofErr w:type="spellStart"/>
            <w:r w:rsidRPr="000F3CD7">
              <w:t>topline</w:t>
            </w:r>
            <w:proofErr w:type="spellEnd"/>
            <w:r w:rsidRPr="000F3CD7">
              <w:t xml:space="preserve"> allows the wearer to minimise slippage of the tongue under the fastenings during wear'</w:t>
            </w:r>
          </w:p>
        </w:tc>
        <w:tc>
          <w:tcPr>
            <w:tcW w:w="1409" w:type="dxa"/>
            <w:noWrap/>
            <w:hideMark/>
          </w:tcPr>
          <w:p w14:paraId="0FDED692" w14:textId="77777777" w:rsidR="005B7C8D" w:rsidRPr="000F3CD7" w:rsidRDefault="005B7C8D" w:rsidP="000F3CD7">
            <w:r w:rsidRPr="000F3CD7">
              <w:t>60.00</w:t>
            </w:r>
          </w:p>
        </w:tc>
        <w:tc>
          <w:tcPr>
            <w:tcW w:w="2694" w:type="dxa"/>
            <w:hideMark/>
          </w:tcPr>
          <w:p w14:paraId="72DA4CF8" w14:textId="77777777" w:rsidR="005B7C8D" w:rsidRPr="000F3CD7" w:rsidRDefault="005B7C8D">
            <w:r w:rsidRPr="000F3CD7">
              <w:t xml:space="preserve">Original Round 2 "Tongue extended above </w:t>
            </w:r>
            <w:proofErr w:type="spellStart"/>
            <w:r w:rsidRPr="000F3CD7">
              <w:t>topline</w:t>
            </w:r>
            <w:proofErr w:type="spellEnd"/>
            <w:r w:rsidRPr="000F3CD7">
              <w:t xml:space="preserve"> allows the wearer to minimise slippage of the tongue under the fastenings during wear'</w:t>
            </w:r>
          </w:p>
        </w:tc>
        <w:tc>
          <w:tcPr>
            <w:tcW w:w="1409" w:type="dxa"/>
            <w:noWrap/>
            <w:hideMark/>
          </w:tcPr>
          <w:p w14:paraId="3BC7AD32" w14:textId="77777777" w:rsidR="005B7C8D" w:rsidRPr="005B7C8D" w:rsidRDefault="005B7C8D" w:rsidP="000F3CD7">
            <w:pPr>
              <w:rPr>
                <w:color w:val="FF0000"/>
              </w:rPr>
            </w:pPr>
            <w:r w:rsidRPr="005B7C8D">
              <w:rPr>
                <w:color w:val="FF0000"/>
              </w:rPr>
              <w:t>81.25</w:t>
            </w:r>
          </w:p>
        </w:tc>
      </w:tr>
      <w:tr w:rsidR="009962A3" w:rsidRPr="000F3CD7" w14:paraId="303434D5" w14:textId="77777777" w:rsidTr="00AA765F">
        <w:trPr>
          <w:trHeight w:val="680"/>
        </w:trPr>
        <w:tc>
          <w:tcPr>
            <w:tcW w:w="1838" w:type="dxa"/>
            <w:vMerge/>
            <w:noWrap/>
            <w:hideMark/>
          </w:tcPr>
          <w:p w14:paraId="63A4C92C" w14:textId="53EA550A" w:rsidR="009962A3" w:rsidRPr="000F3CD7" w:rsidRDefault="009962A3" w:rsidP="00AA765F">
            <w:pPr>
              <w:rPr>
                <w:b/>
                <w:bCs/>
              </w:rPr>
            </w:pPr>
          </w:p>
        </w:tc>
        <w:tc>
          <w:tcPr>
            <w:tcW w:w="3935" w:type="dxa"/>
            <w:gridSpan w:val="2"/>
            <w:vMerge/>
            <w:hideMark/>
          </w:tcPr>
          <w:p w14:paraId="3241B1E0" w14:textId="32DC5D36" w:rsidR="009962A3" w:rsidRPr="000F3CD7" w:rsidRDefault="009962A3" w:rsidP="000F3CD7">
            <w:pPr>
              <w:rPr>
                <w:b/>
                <w:bCs/>
              </w:rPr>
            </w:pPr>
          </w:p>
        </w:tc>
        <w:tc>
          <w:tcPr>
            <w:tcW w:w="2665" w:type="dxa"/>
            <w:shd w:val="clear" w:color="auto" w:fill="D9D9D9" w:themeFill="background1" w:themeFillShade="D9"/>
            <w:hideMark/>
          </w:tcPr>
          <w:p w14:paraId="1D519F7D" w14:textId="57B3E4BC" w:rsidR="009962A3" w:rsidRPr="000F3CD7" w:rsidRDefault="009962A3">
            <w:pPr>
              <w:rPr>
                <w:b/>
                <w:bCs/>
              </w:rPr>
            </w:pPr>
            <w:r w:rsidRPr="000F3CD7">
              <w:rPr>
                <w:b/>
                <w:bCs/>
              </w:rPr>
              <w:t xml:space="preserve">Design </w:t>
            </w:r>
            <w:r>
              <w:rPr>
                <w:b/>
                <w:bCs/>
              </w:rPr>
              <w:t xml:space="preserve">Characteristic </w:t>
            </w:r>
            <w:r w:rsidRPr="000F3CD7">
              <w:rPr>
                <w:b/>
                <w:bCs/>
              </w:rPr>
              <w:t>“Tongue Loop"</w:t>
            </w:r>
          </w:p>
        </w:tc>
        <w:tc>
          <w:tcPr>
            <w:tcW w:w="1409" w:type="dxa"/>
            <w:shd w:val="clear" w:color="auto" w:fill="D9D9D9" w:themeFill="background1" w:themeFillShade="D9"/>
            <w:hideMark/>
          </w:tcPr>
          <w:p w14:paraId="5F605254" w14:textId="77777777" w:rsidR="009962A3" w:rsidRPr="000F3CD7" w:rsidRDefault="009962A3" w:rsidP="000F3CD7">
            <w:r w:rsidRPr="000F3CD7">
              <w:t xml:space="preserve">% Frequency of ≥Agree  </w:t>
            </w:r>
          </w:p>
        </w:tc>
        <w:tc>
          <w:tcPr>
            <w:tcW w:w="4103" w:type="dxa"/>
            <w:gridSpan w:val="2"/>
            <w:shd w:val="clear" w:color="auto" w:fill="D9D9D9" w:themeFill="background1" w:themeFillShade="D9"/>
            <w:noWrap/>
            <w:hideMark/>
          </w:tcPr>
          <w:p w14:paraId="69A669C2" w14:textId="3CB66142" w:rsidR="009962A3" w:rsidRPr="000F3CD7" w:rsidRDefault="009962A3">
            <w:r w:rsidRPr="000F3CD7">
              <w:t> </w:t>
            </w:r>
          </w:p>
        </w:tc>
      </w:tr>
      <w:tr w:rsidR="005B7C8D" w:rsidRPr="000F3CD7" w14:paraId="1D907C8A" w14:textId="77777777" w:rsidTr="00630836">
        <w:trPr>
          <w:trHeight w:val="680"/>
        </w:trPr>
        <w:tc>
          <w:tcPr>
            <w:tcW w:w="1838" w:type="dxa"/>
            <w:vMerge/>
            <w:noWrap/>
            <w:hideMark/>
          </w:tcPr>
          <w:p w14:paraId="5DDBA4CC" w14:textId="4F80622B" w:rsidR="005B7C8D" w:rsidRPr="000F3CD7" w:rsidRDefault="005B7C8D" w:rsidP="00AA765F">
            <w:pPr>
              <w:rPr>
                <w:b/>
                <w:bCs/>
              </w:rPr>
            </w:pPr>
          </w:p>
        </w:tc>
        <w:tc>
          <w:tcPr>
            <w:tcW w:w="3935" w:type="dxa"/>
            <w:gridSpan w:val="2"/>
            <w:vMerge/>
            <w:hideMark/>
          </w:tcPr>
          <w:p w14:paraId="21C85A4C" w14:textId="022962C9" w:rsidR="005B7C8D" w:rsidRPr="000F3CD7" w:rsidRDefault="005B7C8D" w:rsidP="000F3CD7">
            <w:pPr>
              <w:rPr>
                <w:b/>
                <w:bCs/>
              </w:rPr>
            </w:pPr>
          </w:p>
        </w:tc>
        <w:tc>
          <w:tcPr>
            <w:tcW w:w="2665" w:type="dxa"/>
            <w:hideMark/>
          </w:tcPr>
          <w:p w14:paraId="1E3CCDBC" w14:textId="77777777" w:rsidR="005B7C8D" w:rsidRPr="000F3CD7" w:rsidRDefault="005B7C8D">
            <w:r w:rsidRPr="000F3CD7">
              <w:t>"Slit or loop in tongue for fastening to minimise tongue slippage"</w:t>
            </w:r>
          </w:p>
        </w:tc>
        <w:tc>
          <w:tcPr>
            <w:tcW w:w="1409" w:type="dxa"/>
            <w:noWrap/>
            <w:hideMark/>
          </w:tcPr>
          <w:p w14:paraId="1DAD5AA6" w14:textId="77777777" w:rsidR="005B7C8D" w:rsidRPr="000F3CD7" w:rsidRDefault="005B7C8D" w:rsidP="000F3CD7">
            <w:r w:rsidRPr="005B7C8D">
              <w:rPr>
                <w:color w:val="FF0000"/>
              </w:rPr>
              <w:t>86.67</w:t>
            </w:r>
          </w:p>
        </w:tc>
        <w:tc>
          <w:tcPr>
            <w:tcW w:w="4103" w:type="dxa"/>
            <w:gridSpan w:val="2"/>
            <w:shd w:val="clear" w:color="auto" w:fill="D9D9D9" w:themeFill="background1" w:themeFillShade="D9"/>
            <w:noWrap/>
            <w:hideMark/>
          </w:tcPr>
          <w:p w14:paraId="7C13C599" w14:textId="1A28A08D" w:rsidR="005B7C8D" w:rsidRPr="000F3CD7" w:rsidRDefault="005B7C8D">
            <w:r w:rsidRPr="000F3CD7">
              <w:t> </w:t>
            </w:r>
          </w:p>
        </w:tc>
      </w:tr>
      <w:tr w:rsidR="005B7C8D" w:rsidRPr="000F3CD7" w14:paraId="4BF1D7D3" w14:textId="77777777" w:rsidTr="00630836">
        <w:trPr>
          <w:trHeight w:val="680"/>
        </w:trPr>
        <w:tc>
          <w:tcPr>
            <w:tcW w:w="1838" w:type="dxa"/>
            <w:vMerge/>
            <w:noWrap/>
            <w:hideMark/>
          </w:tcPr>
          <w:p w14:paraId="4B067AA5" w14:textId="50F6C6CC" w:rsidR="005B7C8D" w:rsidRPr="000F3CD7" w:rsidRDefault="005B7C8D" w:rsidP="00AA765F">
            <w:pPr>
              <w:rPr>
                <w:b/>
                <w:bCs/>
              </w:rPr>
            </w:pPr>
          </w:p>
        </w:tc>
        <w:tc>
          <w:tcPr>
            <w:tcW w:w="3935" w:type="dxa"/>
            <w:gridSpan w:val="2"/>
            <w:vMerge/>
            <w:hideMark/>
          </w:tcPr>
          <w:p w14:paraId="440CC155" w14:textId="55F0D301" w:rsidR="005B7C8D" w:rsidRPr="000F3CD7" w:rsidRDefault="005B7C8D" w:rsidP="000F3CD7">
            <w:pPr>
              <w:rPr>
                <w:b/>
                <w:bCs/>
              </w:rPr>
            </w:pPr>
          </w:p>
        </w:tc>
        <w:tc>
          <w:tcPr>
            <w:tcW w:w="2665" w:type="dxa"/>
            <w:shd w:val="clear" w:color="auto" w:fill="D9D9D9" w:themeFill="background1" w:themeFillShade="D9"/>
            <w:hideMark/>
          </w:tcPr>
          <w:p w14:paraId="3861C2EE" w14:textId="495A6F25" w:rsidR="005B7C8D" w:rsidRPr="000F3CD7" w:rsidRDefault="005B7C8D">
            <w:pPr>
              <w:rPr>
                <w:b/>
                <w:bCs/>
              </w:rPr>
            </w:pPr>
            <w:r w:rsidRPr="000F3CD7">
              <w:rPr>
                <w:b/>
                <w:bCs/>
              </w:rPr>
              <w:t xml:space="preserve">Design </w:t>
            </w:r>
            <w:r>
              <w:rPr>
                <w:b/>
                <w:bCs/>
              </w:rPr>
              <w:t xml:space="preserve">Characteristic </w:t>
            </w:r>
            <w:r w:rsidRPr="000F3CD7">
              <w:rPr>
                <w:b/>
                <w:bCs/>
              </w:rPr>
              <w:t>“High Topped Sandals"</w:t>
            </w:r>
          </w:p>
        </w:tc>
        <w:tc>
          <w:tcPr>
            <w:tcW w:w="1409" w:type="dxa"/>
            <w:shd w:val="clear" w:color="auto" w:fill="D9D9D9" w:themeFill="background1" w:themeFillShade="D9"/>
            <w:hideMark/>
          </w:tcPr>
          <w:p w14:paraId="197FF144" w14:textId="77777777" w:rsidR="005B7C8D" w:rsidRPr="000F3CD7" w:rsidRDefault="005B7C8D" w:rsidP="000F3CD7">
            <w:r w:rsidRPr="000F3CD7">
              <w:t xml:space="preserve">% Frequency of ≥Agree  </w:t>
            </w:r>
          </w:p>
        </w:tc>
        <w:tc>
          <w:tcPr>
            <w:tcW w:w="2694" w:type="dxa"/>
            <w:shd w:val="clear" w:color="auto" w:fill="D9D9D9" w:themeFill="background1" w:themeFillShade="D9"/>
            <w:hideMark/>
          </w:tcPr>
          <w:p w14:paraId="5C577825" w14:textId="38928CE6" w:rsidR="005B7C8D" w:rsidRPr="000F3CD7" w:rsidRDefault="005B7C8D">
            <w:pPr>
              <w:rPr>
                <w:b/>
                <w:bCs/>
              </w:rPr>
            </w:pPr>
            <w:r w:rsidRPr="000F3CD7">
              <w:rPr>
                <w:b/>
                <w:bCs/>
              </w:rPr>
              <w:t xml:space="preserve">Design </w:t>
            </w:r>
            <w:r>
              <w:rPr>
                <w:b/>
                <w:bCs/>
              </w:rPr>
              <w:t xml:space="preserve">Characteristic </w:t>
            </w:r>
            <w:r w:rsidRPr="000F3CD7">
              <w:rPr>
                <w:b/>
                <w:bCs/>
              </w:rPr>
              <w:t>“High Topped Sandals"</w:t>
            </w:r>
          </w:p>
        </w:tc>
        <w:tc>
          <w:tcPr>
            <w:tcW w:w="1409" w:type="dxa"/>
            <w:shd w:val="clear" w:color="auto" w:fill="D9D9D9" w:themeFill="background1" w:themeFillShade="D9"/>
            <w:hideMark/>
          </w:tcPr>
          <w:p w14:paraId="22A9175C" w14:textId="77777777" w:rsidR="005B7C8D" w:rsidRPr="000F3CD7" w:rsidRDefault="005B7C8D" w:rsidP="000F3CD7">
            <w:r w:rsidRPr="000F3CD7">
              <w:t xml:space="preserve">% Frequency of ≥Agree  </w:t>
            </w:r>
          </w:p>
        </w:tc>
      </w:tr>
      <w:tr w:rsidR="005B7C8D" w:rsidRPr="000F3CD7" w14:paraId="167F56AF" w14:textId="77777777" w:rsidTr="00630836">
        <w:trPr>
          <w:trHeight w:val="1020"/>
        </w:trPr>
        <w:tc>
          <w:tcPr>
            <w:tcW w:w="1838" w:type="dxa"/>
            <w:vMerge/>
            <w:noWrap/>
            <w:hideMark/>
          </w:tcPr>
          <w:p w14:paraId="17F1845C" w14:textId="4DD1F581" w:rsidR="005B7C8D" w:rsidRPr="000F3CD7" w:rsidRDefault="005B7C8D" w:rsidP="00AA765F">
            <w:pPr>
              <w:rPr>
                <w:b/>
                <w:bCs/>
              </w:rPr>
            </w:pPr>
          </w:p>
        </w:tc>
        <w:tc>
          <w:tcPr>
            <w:tcW w:w="3935" w:type="dxa"/>
            <w:gridSpan w:val="2"/>
            <w:vMerge/>
            <w:hideMark/>
          </w:tcPr>
          <w:p w14:paraId="79D7D2E3" w14:textId="27489673" w:rsidR="005B7C8D" w:rsidRPr="000F3CD7" w:rsidRDefault="005B7C8D" w:rsidP="000F3CD7">
            <w:pPr>
              <w:rPr>
                <w:b/>
                <w:bCs/>
              </w:rPr>
            </w:pPr>
          </w:p>
        </w:tc>
        <w:tc>
          <w:tcPr>
            <w:tcW w:w="2665" w:type="dxa"/>
            <w:hideMark/>
          </w:tcPr>
          <w:p w14:paraId="67C2441A" w14:textId="77777777" w:rsidR="005B7C8D" w:rsidRPr="000F3CD7" w:rsidRDefault="005B7C8D">
            <w:r w:rsidRPr="000F3CD7">
              <w:t>"High topped sandals to be offered as an option for stability footwear ranges for warm weather"</w:t>
            </w:r>
          </w:p>
        </w:tc>
        <w:tc>
          <w:tcPr>
            <w:tcW w:w="1409" w:type="dxa"/>
            <w:noWrap/>
            <w:hideMark/>
          </w:tcPr>
          <w:p w14:paraId="22BB7A2E" w14:textId="77777777" w:rsidR="005B7C8D" w:rsidRPr="000F3CD7" w:rsidRDefault="005B7C8D" w:rsidP="000F3CD7">
            <w:r w:rsidRPr="000F3CD7">
              <w:t>53.33</w:t>
            </w:r>
          </w:p>
        </w:tc>
        <w:tc>
          <w:tcPr>
            <w:tcW w:w="2694" w:type="dxa"/>
            <w:hideMark/>
          </w:tcPr>
          <w:p w14:paraId="0D4AFD4C" w14:textId="77777777" w:rsidR="005B7C8D" w:rsidRPr="000F3CD7" w:rsidRDefault="005B7C8D">
            <w:r w:rsidRPr="000F3CD7">
              <w:t>Original Round 2 "High topped sandals to be offered as an option for stability footwear ranges for warm weather"</w:t>
            </w:r>
          </w:p>
        </w:tc>
        <w:tc>
          <w:tcPr>
            <w:tcW w:w="1409" w:type="dxa"/>
            <w:noWrap/>
            <w:hideMark/>
          </w:tcPr>
          <w:p w14:paraId="10E40422" w14:textId="77777777" w:rsidR="005B7C8D" w:rsidRPr="000F3CD7" w:rsidRDefault="005B7C8D" w:rsidP="000F3CD7">
            <w:r w:rsidRPr="005B7C8D">
              <w:rPr>
                <w:color w:val="FF0000"/>
              </w:rPr>
              <w:t>81.25</w:t>
            </w:r>
          </w:p>
        </w:tc>
      </w:tr>
      <w:tr w:rsidR="009962A3" w:rsidRPr="000F3CD7" w14:paraId="554E912A" w14:textId="77777777" w:rsidTr="00AA765F">
        <w:trPr>
          <w:trHeight w:val="680"/>
        </w:trPr>
        <w:tc>
          <w:tcPr>
            <w:tcW w:w="1838" w:type="dxa"/>
            <w:vMerge/>
            <w:noWrap/>
            <w:hideMark/>
          </w:tcPr>
          <w:p w14:paraId="2E2D323F" w14:textId="562B9117" w:rsidR="009962A3" w:rsidRPr="000F3CD7" w:rsidRDefault="009962A3" w:rsidP="00AA765F">
            <w:pPr>
              <w:rPr>
                <w:b/>
                <w:bCs/>
              </w:rPr>
            </w:pPr>
          </w:p>
        </w:tc>
        <w:tc>
          <w:tcPr>
            <w:tcW w:w="3935" w:type="dxa"/>
            <w:gridSpan w:val="2"/>
            <w:vMerge/>
            <w:hideMark/>
          </w:tcPr>
          <w:p w14:paraId="2A2EA896" w14:textId="529B58E7" w:rsidR="009962A3" w:rsidRPr="000F3CD7" w:rsidRDefault="009962A3" w:rsidP="000F3CD7">
            <w:pPr>
              <w:rPr>
                <w:b/>
                <w:bCs/>
              </w:rPr>
            </w:pPr>
          </w:p>
        </w:tc>
        <w:tc>
          <w:tcPr>
            <w:tcW w:w="2665" w:type="dxa"/>
            <w:shd w:val="clear" w:color="auto" w:fill="D9D9D9" w:themeFill="background1" w:themeFillShade="D9"/>
            <w:noWrap/>
            <w:hideMark/>
          </w:tcPr>
          <w:p w14:paraId="5B064E51" w14:textId="65DF8528" w:rsidR="009962A3" w:rsidRPr="000F3CD7" w:rsidRDefault="009962A3">
            <w:pPr>
              <w:rPr>
                <w:b/>
                <w:bCs/>
              </w:rPr>
            </w:pPr>
            <w:r w:rsidRPr="000F3CD7">
              <w:rPr>
                <w:b/>
                <w:bCs/>
              </w:rPr>
              <w:t xml:space="preserve">Design </w:t>
            </w:r>
            <w:r>
              <w:rPr>
                <w:b/>
                <w:bCs/>
              </w:rPr>
              <w:t xml:space="preserve">Characteristic </w:t>
            </w:r>
            <w:r w:rsidRPr="000F3CD7">
              <w:rPr>
                <w:b/>
                <w:bCs/>
              </w:rPr>
              <w:t>“Internal Seams"</w:t>
            </w:r>
          </w:p>
        </w:tc>
        <w:tc>
          <w:tcPr>
            <w:tcW w:w="1409" w:type="dxa"/>
            <w:shd w:val="clear" w:color="auto" w:fill="D9D9D9" w:themeFill="background1" w:themeFillShade="D9"/>
            <w:hideMark/>
          </w:tcPr>
          <w:p w14:paraId="1BF772BD" w14:textId="77777777" w:rsidR="009962A3" w:rsidRPr="000F3CD7" w:rsidRDefault="009962A3" w:rsidP="000F3CD7">
            <w:r w:rsidRPr="000F3CD7">
              <w:t xml:space="preserve">% Frequency of ≥Agree  </w:t>
            </w:r>
          </w:p>
        </w:tc>
        <w:tc>
          <w:tcPr>
            <w:tcW w:w="4103" w:type="dxa"/>
            <w:gridSpan w:val="2"/>
            <w:shd w:val="clear" w:color="auto" w:fill="D9D9D9" w:themeFill="background1" w:themeFillShade="D9"/>
            <w:noWrap/>
            <w:hideMark/>
          </w:tcPr>
          <w:p w14:paraId="42BFDB58" w14:textId="3E66A1E1" w:rsidR="009962A3" w:rsidRPr="000F3CD7" w:rsidRDefault="009962A3">
            <w:r w:rsidRPr="000F3CD7">
              <w:t> </w:t>
            </w:r>
          </w:p>
        </w:tc>
      </w:tr>
      <w:tr w:rsidR="002C4C8D" w:rsidRPr="000F3CD7" w14:paraId="6E9CA5F7" w14:textId="77777777" w:rsidTr="00630836">
        <w:trPr>
          <w:trHeight w:val="700"/>
        </w:trPr>
        <w:tc>
          <w:tcPr>
            <w:tcW w:w="1838" w:type="dxa"/>
            <w:vMerge/>
            <w:noWrap/>
            <w:hideMark/>
          </w:tcPr>
          <w:p w14:paraId="4223DC10" w14:textId="325B7B24" w:rsidR="002C4C8D" w:rsidRPr="000F3CD7" w:rsidRDefault="002C4C8D">
            <w:pPr>
              <w:rPr>
                <w:b/>
                <w:bCs/>
              </w:rPr>
            </w:pPr>
          </w:p>
        </w:tc>
        <w:tc>
          <w:tcPr>
            <w:tcW w:w="3935" w:type="dxa"/>
            <w:gridSpan w:val="2"/>
            <w:vMerge/>
            <w:hideMark/>
          </w:tcPr>
          <w:p w14:paraId="3E4CFAF6" w14:textId="0CFE8AA0" w:rsidR="002C4C8D" w:rsidRPr="000F3CD7" w:rsidRDefault="002C4C8D" w:rsidP="000F3CD7"/>
        </w:tc>
        <w:tc>
          <w:tcPr>
            <w:tcW w:w="2665" w:type="dxa"/>
            <w:hideMark/>
          </w:tcPr>
          <w:p w14:paraId="2A448935" w14:textId="77777777" w:rsidR="002C4C8D" w:rsidRPr="000F3CD7" w:rsidRDefault="002C4C8D">
            <w:r w:rsidRPr="000F3CD7">
              <w:t>"Ergonomic consideration of internal seams to reduce skin irritation"</w:t>
            </w:r>
          </w:p>
        </w:tc>
        <w:tc>
          <w:tcPr>
            <w:tcW w:w="1409" w:type="dxa"/>
            <w:noWrap/>
            <w:hideMark/>
          </w:tcPr>
          <w:p w14:paraId="225087EE" w14:textId="77777777" w:rsidR="002C4C8D" w:rsidRPr="000F3CD7" w:rsidRDefault="002C4C8D" w:rsidP="000F3CD7">
            <w:r w:rsidRPr="002C4C8D">
              <w:rPr>
                <w:color w:val="FF0000"/>
              </w:rPr>
              <w:t>100.00</w:t>
            </w:r>
          </w:p>
        </w:tc>
        <w:tc>
          <w:tcPr>
            <w:tcW w:w="4103" w:type="dxa"/>
            <w:gridSpan w:val="2"/>
            <w:shd w:val="clear" w:color="auto" w:fill="D9D9D9" w:themeFill="background1" w:themeFillShade="D9"/>
            <w:noWrap/>
            <w:hideMark/>
          </w:tcPr>
          <w:p w14:paraId="50F859DE" w14:textId="77777777" w:rsidR="002C4C8D" w:rsidRPr="000F3CD7" w:rsidRDefault="002C4C8D">
            <w:r w:rsidRPr="000F3CD7">
              <w:t> </w:t>
            </w:r>
          </w:p>
          <w:p w14:paraId="476451A3" w14:textId="40CB43E4" w:rsidR="002C4C8D" w:rsidRPr="000F3CD7" w:rsidRDefault="002C4C8D">
            <w:r w:rsidRPr="000F3CD7">
              <w:t> </w:t>
            </w:r>
          </w:p>
        </w:tc>
      </w:tr>
      <w:tr w:rsidR="009962A3" w:rsidRPr="000F3CD7" w14:paraId="167171BA" w14:textId="77777777" w:rsidTr="00AA765F">
        <w:trPr>
          <w:trHeight w:val="1020"/>
        </w:trPr>
        <w:tc>
          <w:tcPr>
            <w:tcW w:w="1838" w:type="dxa"/>
            <w:vMerge w:val="restart"/>
            <w:shd w:val="clear" w:color="auto" w:fill="BFBFBF" w:themeFill="background1" w:themeFillShade="BF"/>
            <w:noWrap/>
            <w:hideMark/>
          </w:tcPr>
          <w:p w14:paraId="5242998E" w14:textId="77777777" w:rsidR="009962A3" w:rsidRPr="000F3CD7" w:rsidRDefault="009962A3">
            <w:pPr>
              <w:rPr>
                <w:b/>
                <w:bCs/>
              </w:rPr>
            </w:pPr>
            <w:r w:rsidRPr="000F3CD7">
              <w:rPr>
                <w:b/>
                <w:bCs/>
              </w:rPr>
              <w:t xml:space="preserve">Fastenings and Facings </w:t>
            </w:r>
          </w:p>
          <w:p w14:paraId="6009AE55" w14:textId="77777777" w:rsidR="009962A3" w:rsidRPr="000F3CD7" w:rsidRDefault="009962A3">
            <w:pPr>
              <w:rPr>
                <w:b/>
                <w:bCs/>
              </w:rPr>
            </w:pPr>
            <w:r w:rsidRPr="000F3CD7">
              <w:rPr>
                <w:b/>
                <w:bCs/>
              </w:rPr>
              <w:t> </w:t>
            </w:r>
          </w:p>
          <w:p w14:paraId="6E71D33C" w14:textId="77777777" w:rsidR="009962A3" w:rsidRPr="000F3CD7" w:rsidRDefault="009962A3">
            <w:pPr>
              <w:rPr>
                <w:b/>
                <w:bCs/>
              </w:rPr>
            </w:pPr>
            <w:r w:rsidRPr="000F3CD7">
              <w:rPr>
                <w:b/>
                <w:bCs/>
              </w:rPr>
              <w:t> </w:t>
            </w:r>
          </w:p>
          <w:p w14:paraId="1FC19544" w14:textId="77777777" w:rsidR="009962A3" w:rsidRPr="000F3CD7" w:rsidRDefault="009962A3">
            <w:pPr>
              <w:rPr>
                <w:b/>
                <w:bCs/>
              </w:rPr>
            </w:pPr>
            <w:r w:rsidRPr="000F3CD7">
              <w:rPr>
                <w:b/>
                <w:bCs/>
              </w:rPr>
              <w:t> </w:t>
            </w:r>
          </w:p>
          <w:p w14:paraId="60881DE7" w14:textId="77777777" w:rsidR="009962A3" w:rsidRPr="000F3CD7" w:rsidRDefault="009962A3">
            <w:pPr>
              <w:rPr>
                <w:b/>
                <w:bCs/>
              </w:rPr>
            </w:pPr>
            <w:r w:rsidRPr="000F3CD7">
              <w:rPr>
                <w:b/>
                <w:bCs/>
              </w:rPr>
              <w:t> </w:t>
            </w:r>
          </w:p>
          <w:p w14:paraId="60F01CB4" w14:textId="77777777" w:rsidR="009962A3" w:rsidRPr="000F3CD7" w:rsidRDefault="009962A3">
            <w:pPr>
              <w:rPr>
                <w:b/>
                <w:bCs/>
              </w:rPr>
            </w:pPr>
            <w:r w:rsidRPr="000F3CD7">
              <w:rPr>
                <w:b/>
                <w:bCs/>
              </w:rPr>
              <w:t> </w:t>
            </w:r>
          </w:p>
          <w:p w14:paraId="768A13E8" w14:textId="77777777" w:rsidR="009962A3" w:rsidRPr="000F3CD7" w:rsidRDefault="009962A3">
            <w:pPr>
              <w:rPr>
                <w:b/>
                <w:bCs/>
              </w:rPr>
            </w:pPr>
            <w:r w:rsidRPr="000F3CD7">
              <w:rPr>
                <w:b/>
                <w:bCs/>
              </w:rPr>
              <w:t> </w:t>
            </w:r>
          </w:p>
          <w:p w14:paraId="2A2AA86A" w14:textId="77777777" w:rsidR="009962A3" w:rsidRPr="000F3CD7" w:rsidRDefault="009962A3">
            <w:pPr>
              <w:rPr>
                <w:b/>
                <w:bCs/>
              </w:rPr>
            </w:pPr>
            <w:r w:rsidRPr="000F3CD7">
              <w:rPr>
                <w:b/>
                <w:bCs/>
              </w:rPr>
              <w:t> </w:t>
            </w:r>
          </w:p>
          <w:p w14:paraId="418BAB2C" w14:textId="77777777" w:rsidR="009962A3" w:rsidRPr="000F3CD7" w:rsidRDefault="009962A3">
            <w:pPr>
              <w:rPr>
                <w:b/>
                <w:bCs/>
              </w:rPr>
            </w:pPr>
            <w:r w:rsidRPr="000F3CD7">
              <w:rPr>
                <w:b/>
                <w:bCs/>
              </w:rPr>
              <w:t> </w:t>
            </w:r>
          </w:p>
          <w:p w14:paraId="26328776" w14:textId="77777777" w:rsidR="009962A3" w:rsidRPr="000F3CD7" w:rsidRDefault="009962A3">
            <w:pPr>
              <w:rPr>
                <w:b/>
                <w:bCs/>
              </w:rPr>
            </w:pPr>
            <w:r w:rsidRPr="000F3CD7">
              <w:rPr>
                <w:b/>
                <w:bCs/>
              </w:rPr>
              <w:t> </w:t>
            </w:r>
          </w:p>
          <w:p w14:paraId="7B83707D" w14:textId="77777777" w:rsidR="009962A3" w:rsidRPr="000F3CD7" w:rsidRDefault="009962A3">
            <w:pPr>
              <w:rPr>
                <w:b/>
                <w:bCs/>
              </w:rPr>
            </w:pPr>
            <w:r w:rsidRPr="000F3CD7">
              <w:rPr>
                <w:b/>
                <w:bCs/>
              </w:rPr>
              <w:t> </w:t>
            </w:r>
          </w:p>
          <w:p w14:paraId="7C7F5535" w14:textId="77777777" w:rsidR="009962A3" w:rsidRPr="000F3CD7" w:rsidRDefault="009962A3">
            <w:pPr>
              <w:rPr>
                <w:b/>
                <w:bCs/>
              </w:rPr>
            </w:pPr>
            <w:r w:rsidRPr="000F3CD7">
              <w:rPr>
                <w:b/>
                <w:bCs/>
              </w:rPr>
              <w:t> </w:t>
            </w:r>
          </w:p>
          <w:p w14:paraId="3BF4BE60" w14:textId="77777777" w:rsidR="009962A3" w:rsidRPr="000F3CD7" w:rsidRDefault="009962A3">
            <w:pPr>
              <w:rPr>
                <w:b/>
                <w:bCs/>
              </w:rPr>
            </w:pPr>
            <w:r w:rsidRPr="000F3CD7">
              <w:rPr>
                <w:b/>
                <w:bCs/>
              </w:rPr>
              <w:t> </w:t>
            </w:r>
          </w:p>
          <w:p w14:paraId="373846E9" w14:textId="77777777" w:rsidR="009962A3" w:rsidRPr="000F3CD7" w:rsidRDefault="009962A3">
            <w:pPr>
              <w:rPr>
                <w:b/>
                <w:bCs/>
              </w:rPr>
            </w:pPr>
            <w:r w:rsidRPr="000F3CD7">
              <w:rPr>
                <w:b/>
                <w:bCs/>
              </w:rPr>
              <w:t> </w:t>
            </w:r>
          </w:p>
          <w:p w14:paraId="050530EA" w14:textId="77777777" w:rsidR="009962A3" w:rsidRPr="000F3CD7" w:rsidRDefault="009962A3">
            <w:pPr>
              <w:rPr>
                <w:b/>
                <w:bCs/>
              </w:rPr>
            </w:pPr>
            <w:r w:rsidRPr="000F3CD7">
              <w:rPr>
                <w:b/>
                <w:bCs/>
              </w:rPr>
              <w:t> </w:t>
            </w:r>
          </w:p>
          <w:p w14:paraId="33323370" w14:textId="77777777" w:rsidR="009962A3" w:rsidRPr="000F3CD7" w:rsidRDefault="009962A3">
            <w:pPr>
              <w:rPr>
                <w:b/>
                <w:bCs/>
              </w:rPr>
            </w:pPr>
            <w:r w:rsidRPr="000F3CD7">
              <w:rPr>
                <w:b/>
                <w:bCs/>
              </w:rPr>
              <w:t> </w:t>
            </w:r>
          </w:p>
          <w:p w14:paraId="27EC0C88" w14:textId="77777777" w:rsidR="009962A3" w:rsidRPr="000F3CD7" w:rsidRDefault="009962A3">
            <w:pPr>
              <w:rPr>
                <w:b/>
                <w:bCs/>
              </w:rPr>
            </w:pPr>
            <w:r w:rsidRPr="000F3CD7">
              <w:rPr>
                <w:b/>
                <w:bCs/>
              </w:rPr>
              <w:t> </w:t>
            </w:r>
          </w:p>
          <w:p w14:paraId="25A983C4" w14:textId="77777777" w:rsidR="009962A3" w:rsidRPr="000F3CD7" w:rsidRDefault="009962A3">
            <w:pPr>
              <w:rPr>
                <w:b/>
                <w:bCs/>
              </w:rPr>
            </w:pPr>
            <w:r w:rsidRPr="000F3CD7">
              <w:rPr>
                <w:b/>
                <w:bCs/>
              </w:rPr>
              <w:t> </w:t>
            </w:r>
          </w:p>
          <w:p w14:paraId="7330BF2E" w14:textId="77777777" w:rsidR="009962A3" w:rsidRPr="000F3CD7" w:rsidRDefault="009962A3">
            <w:pPr>
              <w:rPr>
                <w:b/>
                <w:bCs/>
              </w:rPr>
            </w:pPr>
            <w:r w:rsidRPr="000F3CD7">
              <w:rPr>
                <w:b/>
                <w:bCs/>
              </w:rPr>
              <w:t> </w:t>
            </w:r>
          </w:p>
          <w:p w14:paraId="0A97E713" w14:textId="302344C4" w:rsidR="009962A3" w:rsidRPr="000F3CD7" w:rsidRDefault="009962A3" w:rsidP="00AA765F">
            <w:pPr>
              <w:rPr>
                <w:b/>
                <w:bCs/>
              </w:rPr>
            </w:pPr>
            <w:r w:rsidRPr="000F3CD7">
              <w:rPr>
                <w:b/>
                <w:bCs/>
              </w:rPr>
              <w:t> </w:t>
            </w:r>
          </w:p>
        </w:tc>
        <w:tc>
          <w:tcPr>
            <w:tcW w:w="2526" w:type="dxa"/>
            <w:shd w:val="clear" w:color="auto" w:fill="BFBFBF" w:themeFill="background1" w:themeFillShade="BF"/>
            <w:hideMark/>
          </w:tcPr>
          <w:p w14:paraId="00887E93" w14:textId="41579484" w:rsidR="009962A3" w:rsidRPr="000F3CD7" w:rsidRDefault="009962A3">
            <w:pPr>
              <w:rPr>
                <w:b/>
                <w:bCs/>
              </w:rPr>
            </w:pPr>
            <w:r w:rsidRPr="000F3CD7">
              <w:rPr>
                <w:b/>
                <w:bCs/>
              </w:rPr>
              <w:t xml:space="preserve">Design </w:t>
            </w:r>
            <w:r>
              <w:rPr>
                <w:b/>
                <w:bCs/>
              </w:rPr>
              <w:t xml:space="preserve">Characteristic </w:t>
            </w:r>
            <w:r w:rsidRPr="000F3CD7">
              <w:rPr>
                <w:b/>
                <w:bCs/>
              </w:rPr>
              <w:t>“Fastenings"        The fastening should have the following characteristics:</w:t>
            </w:r>
          </w:p>
        </w:tc>
        <w:tc>
          <w:tcPr>
            <w:tcW w:w="1409" w:type="dxa"/>
            <w:shd w:val="clear" w:color="auto" w:fill="BFBFBF" w:themeFill="background1" w:themeFillShade="BF"/>
            <w:hideMark/>
          </w:tcPr>
          <w:p w14:paraId="0F6C8980" w14:textId="77777777" w:rsidR="009962A3" w:rsidRPr="000F3CD7" w:rsidRDefault="009962A3">
            <w:r w:rsidRPr="000F3CD7">
              <w:t>Relative %Frequency</w:t>
            </w:r>
          </w:p>
        </w:tc>
        <w:tc>
          <w:tcPr>
            <w:tcW w:w="2665" w:type="dxa"/>
            <w:shd w:val="clear" w:color="auto" w:fill="BFBFBF" w:themeFill="background1" w:themeFillShade="BF"/>
            <w:hideMark/>
          </w:tcPr>
          <w:p w14:paraId="51E39A8A" w14:textId="2EAB3D2A" w:rsidR="009962A3" w:rsidRPr="000F3CD7" w:rsidRDefault="009962A3">
            <w:pPr>
              <w:rPr>
                <w:b/>
                <w:bCs/>
              </w:rPr>
            </w:pPr>
            <w:r w:rsidRPr="000F3CD7">
              <w:rPr>
                <w:b/>
                <w:bCs/>
              </w:rPr>
              <w:t xml:space="preserve">Design </w:t>
            </w:r>
            <w:r>
              <w:rPr>
                <w:b/>
                <w:bCs/>
              </w:rPr>
              <w:t xml:space="preserve">Characteristic </w:t>
            </w:r>
            <w:r w:rsidRPr="000F3CD7">
              <w:rPr>
                <w:b/>
                <w:bCs/>
              </w:rPr>
              <w:t>“Fastenings"                         The fastening should have the following characteristics:</w:t>
            </w:r>
          </w:p>
        </w:tc>
        <w:tc>
          <w:tcPr>
            <w:tcW w:w="1409" w:type="dxa"/>
            <w:shd w:val="clear" w:color="auto" w:fill="BFBFBF" w:themeFill="background1" w:themeFillShade="BF"/>
            <w:hideMark/>
          </w:tcPr>
          <w:p w14:paraId="23AC7777" w14:textId="77777777" w:rsidR="009962A3" w:rsidRPr="000F3CD7" w:rsidRDefault="009962A3">
            <w:r w:rsidRPr="000F3CD7">
              <w:t>Relative %Frequency</w:t>
            </w:r>
          </w:p>
        </w:tc>
        <w:tc>
          <w:tcPr>
            <w:tcW w:w="4103" w:type="dxa"/>
            <w:gridSpan w:val="2"/>
            <w:shd w:val="clear" w:color="auto" w:fill="BFBFBF" w:themeFill="background1" w:themeFillShade="BF"/>
            <w:noWrap/>
            <w:hideMark/>
          </w:tcPr>
          <w:p w14:paraId="1DDBDB1C" w14:textId="4B0491FD" w:rsidR="009962A3" w:rsidRPr="000F3CD7" w:rsidRDefault="009962A3">
            <w:r w:rsidRPr="000F3CD7">
              <w:t> </w:t>
            </w:r>
          </w:p>
        </w:tc>
      </w:tr>
      <w:tr w:rsidR="00CD58A6" w:rsidRPr="000F3CD7" w14:paraId="37602EB5" w14:textId="77777777" w:rsidTr="00630836">
        <w:trPr>
          <w:trHeight w:val="320"/>
        </w:trPr>
        <w:tc>
          <w:tcPr>
            <w:tcW w:w="1838" w:type="dxa"/>
            <w:vMerge/>
            <w:shd w:val="clear" w:color="auto" w:fill="BFBFBF" w:themeFill="background1" w:themeFillShade="BF"/>
            <w:noWrap/>
            <w:hideMark/>
          </w:tcPr>
          <w:p w14:paraId="1924BB06" w14:textId="1E695324" w:rsidR="00CD58A6" w:rsidRPr="000F3CD7" w:rsidRDefault="00CD58A6" w:rsidP="00AA765F">
            <w:pPr>
              <w:rPr>
                <w:b/>
                <w:bCs/>
              </w:rPr>
            </w:pPr>
          </w:p>
        </w:tc>
        <w:tc>
          <w:tcPr>
            <w:tcW w:w="2526" w:type="dxa"/>
            <w:noWrap/>
            <w:hideMark/>
          </w:tcPr>
          <w:p w14:paraId="31278F7A" w14:textId="77777777" w:rsidR="00CD58A6" w:rsidRPr="000F3CD7" w:rsidRDefault="00CD58A6">
            <w:r w:rsidRPr="000F3CD7">
              <w:t>Velcro</w:t>
            </w:r>
          </w:p>
        </w:tc>
        <w:tc>
          <w:tcPr>
            <w:tcW w:w="1409" w:type="dxa"/>
            <w:noWrap/>
            <w:hideMark/>
          </w:tcPr>
          <w:p w14:paraId="55B7FAEF" w14:textId="77777777" w:rsidR="00CD58A6" w:rsidRPr="000F3CD7" w:rsidRDefault="00CD58A6" w:rsidP="000F3CD7">
            <w:r w:rsidRPr="000F3CD7">
              <w:t>23.53</w:t>
            </w:r>
          </w:p>
        </w:tc>
        <w:tc>
          <w:tcPr>
            <w:tcW w:w="2665" w:type="dxa"/>
            <w:noWrap/>
            <w:hideMark/>
          </w:tcPr>
          <w:p w14:paraId="0E2284D5" w14:textId="77777777" w:rsidR="00CD58A6" w:rsidRPr="000F3CD7" w:rsidRDefault="00CD58A6">
            <w:r w:rsidRPr="000F3CD7">
              <w:t xml:space="preserve">Original Round 1 Lace </w:t>
            </w:r>
          </w:p>
        </w:tc>
        <w:tc>
          <w:tcPr>
            <w:tcW w:w="1409" w:type="dxa"/>
            <w:noWrap/>
            <w:hideMark/>
          </w:tcPr>
          <w:p w14:paraId="5D4EA955" w14:textId="77777777" w:rsidR="00CD58A6" w:rsidRPr="000F3CD7" w:rsidRDefault="00CD58A6" w:rsidP="000F3CD7">
            <w:r w:rsidRPr="000F3CD7">
              <w:t>0.00</w:t>
            </w:r>
          </w:p>
        </w:tc>
        <w:tc>
          <w:tcPr>
            <w:tcW w:w="4103" w:type="dxa"/>
            <w:gridSpan w:val="2"/>
            <w:vMerge w:val="restart"/>
            <w:shd w:val="clear" w:color="auto" w:fill="BFBFBF" w:themeFill="background1" w:themeFillShade="BF"/>
            <w:noWrap/>
            <w:hideMark/>
          </w:tcPr>
          <w:p w14:paraId="7F158BD6" w14:textId="77777777" w:rsidR="00CD58A6" w:rsidRPr="000F3CD7" w:rsidRDefault="00CD58A6">
            <w:r w:rsidRPr="000F3CD7">
              <w:t> </w:t>
            </w:r>
          </w:p>
          <w:p w14:paraId="78A28BFF" w14:textId="77777777" w:rsidR="00CD58A6" w:rsidRPr="000F3CD7" w:rsidRDefault="00CD58A6">
            <w:r w:rsidRPr="000F3CD7">
              <w:t> </w:t>
            </w:r>
          </w:p>
          <w:p w14:paraId="0EE1AE33" w14:textId="77777777" w:rsidR="00CD58A6" w:rsidRPr="000F3CD7" w:rsidRDefault="00CD58A6">
            <w:r w:rsidRPr="000F3CD7">
              <w:t> </w:t>
            </w:r>
          </w:p>
          <w:p w14:paraId="2DDAA106" w14:textId="02E4980C" w:rsidR="00CD58A6" w:rsidRPr="000F3CD7" w:rsidRDefault="00CD58A6" w:rsidP="00AA765F">
            <w:r w:rsidRPr="000F3CD7">
              <w:t> </w:t>
            </w:r>
          </w:p>
        </w:tc>
      </w:tr>
      <w:tr w:rsidR="00CD58A6" w:rsidRPr="000F3CD7" w14:paraId="2A476F00" w14:textId="77777777" w:rsidTr="00630836">
        <w:trPr>
          <w:trHeight w:val="320"/>
        </w:trPr>
        <w:tc>
          <w:tcPr>
            <w:tcW w:w="1838" w:type="dxa"/>
            <w:vMerge/>
            <w:shd w:val="clear" w:color="auto" w:fill="BFBFBF" w:themeFill="background1" w:themeFillShade="BF"/>
            <w:noWrap/>
            <w:hideMark/>
          </w:tcPr>
          <w:p w14:paraId="7FECB330" w14:textId="4A3AE55D" w:rsidR="00CD58A6" w:rsidRPr="000F3CD7" w:rsidRDefault="00CD58A6" w:rsidP="00AA765F">
            <w:pPr>
              <w:rPr>
                <w:b/>
                <w:bCs/>
              </w:rPr>
            </w:pPr>
          </w:p>
        </w:tc>
        <w:tc>
          <w:tcPr>
            <w:tcW w:w="2526" w:type="dxa"/>
            <w:noWrap/>
            <w:hideMark/>
          </w:tcPr>
          <w:p w14:paraId="36A325AF" w14:textId="77777777" w:rsidR="00CD58A6" w:rsidRPr="000F3CD7" w:rsidRDefault="00CD58A6">
            <w:r w:rsidRPr="000F3CD7">
              <w:t>Lace</w:t>
            </w:r>
          </w:p>
        </w:tc>
        <w:tc>
          <w:tcPr>
            <w:tcW w:w="1409" w:type="dxa"/>
            <w:noWrap/>
            <w:hideMark/>
          </w:tcPr>
          <w:p w14:paraId="2BE97E1F" w14:textId="77777777" w:rsidR="00CD58A6" w:rsidRPr="000F3CD7" w:rsidRDefault="00CD58A6" w:rsidP="000F3CD7">
            <w:r w:rsidRPr="000F3CD7">
              <w:t>5.88</w:t>
            </w:r>
          </w:p>
        </w:tc>
        <w:tc>
          <w:tcPr>
            <w:tcW w:w="2665" w:type="dxa"/>
            <w:noWrap/>
            <w:hideMark/>
          </w:tcPr>
          <w:p w14:paraId="3798330B" w14:textId="77777777" w:rsidR="00CD58A6" w:rsidRPr="000F3CD7" w:rsidRDefault="00CD58A6">
            <w:r w:rsidRPr="000F3CD7">
              <w:t xml:space="preserve">Original Round 1 "Velcro" </w:t>
            </w:r>
          </w:p>
        </w:tc>
        <w:tc>
          <w:tcPr>
            <w:tcW w:w="1409" w:type="dxa"/>
            <w:noWrap/>
            <w:hideMark/>
          </w:tcPr>
          <w:p w14:paraId="64EB0748" w14:textId="77777777" w:rsidR="00CD58A6" w:rsidRPr="000F3CD7" w:rsidRDefault="00CD58A6" w:rsidP="000F3CD7">
            <w:r w:rsidRPr="000F3CD7">
              <w:t>6.67</w:t>
            </w:r>
          </w:p>
        </w:tc>
        <w:tc>
          <w:tcPr>
            <w:tcW w:w="4103" w:type="dxa"/>
            <w:gridSpan w:val="2"/>
            <w:vMerge/>
            <w:shd w:val="clear" w:color="auto" w:fill="BFBFBF" w:themeFill="background1" w:themeFillShade="BF"/>
            <w:noWrap/>
            <w:hideMark/>
          </w:tcPr>
          <w:p w14:paraId="73B9643D" w14:textId="1AFD32AA" w:rsidR="00CD58A6" w:rsidRPr="000F3CD7" w:rsidRDefault="00CD58A6" w:rsidP="00AA765F"/>
        </w:tc>
      </w:tr>
      <w:tr w:rsidR="00CD58A6" w:rsidRPr="000F3CD7" w14:paraId="1EA4141C" w14:textId="77777777" w:rsidTr="00630836">
        <w:trPr>
          <w:trHeight w:val="320"/>
        </w:trPr>
        <w:tc>
          <w:tcPr>
            <w:tcW w:w="1838" w:type="dxa"/>
            <w:vMerge/>
            <w:shd w:val="clear" w:color="auto" w:fill="BFBFBF" w:themeFill="background1" w:themeFillShade="BF"/>
            <w:noWrap/>
            <w:hideMark/>
          </w:tcPr>
          <w:p w14:paraId="117A09C7" w14:textId="6F7C5954" w:rsidR="00CD58A6" w:rsidRPr="000F3CD7" w:rsidRDefault="00CD58A6" w:rsidP="00AA765F">
            <w:pPr>
              <w:rPr>
                <w:b/>
                <w:bCs/>
              </w:rPr>
            </w:pPr>
          </w:p>
        </w:tc>
        <w:tc>
          <w:tcPr>
            <w:tcW w:w="2526" w:type="dxa"/>
            <w:noWrap/>
            <w:hideMark/>
          </w:tcPr>
          <w:p w14:paraId="11D5C24E" w14:textId="01152E84" w:rsidR="00CD58A6" w:rsidRPr="000F3CD7" w:rsidRDefault="00CD58A6">
            <w:r w:rsidRPr="000F3CD7">
              <w:t>No Preference</w:t>
            </w:r>
          </w:p>
        </w:tc>
        <w:tc>
          <w:tcPr>
            <w:tcW w:w="1409" w:type="dxa"/>
            <w:noWrap/>
            <w:hideMark/>
          </w:tcPr>
          <w:p w14:paraId="508BE7DA" w14:textId="77777777" w:rsidR="00CD58A6" w:rsidRPr="000F3CD7" w:rsidRDefault="00CD58A6" w:rsidP="000F3CD7">
            <w:r w:rsidRPr="000F3CD7">
              <w:t>17.65</w:t>
            </w:r>
          </w:p>
        </w:tc>
        <w:tc>
          <w:tcPr>
            <w:tcW w:w="2665" w:type="dxa"/>
            <w:noWrap/>
            <w:hideMark/>
          </w:tcPr>
          <w:p w14:paraId="224A74E8" w14:textId="77777777" w:rsidR="00CD58A6" w:rsidRPr="000F3CD7" w:rsidRDefault="00CD58A6">
            <w:r w:rsidRPr="000F3CD7">
              <w:t xml:space="preserve">Original Round 1 "No Preference" </w:t>
            </w:r>
          </w:p>
        </w:tc>
        <w:tc>
          <w:tcPr>
            <w:tcW w:w="1409" w:type="dxa"/>
            <w:noWrap/>
            <w:hideMark/>
          </w:tcPr>
          <w:p w14:paraId="1D73B28A" w14:textId="77777777" w:rsidR="00CD58A6" w:rsidRPr="000F3CD7" w:rsidRDefault="00CD58A6" w:rsidP="000F3CD7">
            <w:r w:rsidRPr="000F3CD7">
              <w:t>0.00</w:t>
            </w:r>
          </w:p>
        </w:tc>
        <w:tc>
          <w:tcPr>
            <w:tcW w:w="4103" w:type="dxa"/>
            <w:gridSpan w:val="2"/>
            <w:vMerge/>
            <w:shd w:val="clear" w:color="auto" w:fill="BFBFBF" w:themeFill="background1" w:themeFillShade="BF"/>
            <w:noWrap/>
            <w:hideMark/>
          </w:tcPr>
          <w:p w14:paraId="42F3D0F5" w14:textId="059772BC" w:rsidR="00CD58A6" w:rsidRPr="000F3CD7" w:rsidRDefault="00CD58A6" w:rsidP="00AA765F"/>
        </w:tc>
      </w:tr>
      <w:tr w:rsidR="00CD58A6" w:rsidRPr="000F3CD7" w14:paraId="146112CA" w14:textId="77777777" w:rsidTr="00630836">
        <w:trPr>
          <w:trHeight w:val="1020"/>
        </w:trPr>
        <w:tc>
          <w:tcPr>
            <w:tcW w:w="1838" w:type="dxa"/>
            <w:vMerge/>
            <w:shd w:val="clear" w:color="auto" w:fill="BFBFBF" w:themeFill="background1" w:themeFillShade="BF"/>
            <w:noWrap/>
            <w:hideMark/>
          </w:tcPr>
          <w:p w14:paraId="17A42621" w14:textId="201C6068" w:rsidR="00CD58A6" w:rsidRPr="000F3CD7" w:rsidRDefault="00CD58A6" w:rsidP="00AA765F">
            <w:pPr>
              <w:rPr>
                <w:b/>
                <w:bCs/>
              </w:rPr>
            </w:pPr>
          </w:p>
        </w:tc>
        <w:tc>
          <w:tcPr>
            <w:tcW w:w="2526" w:type="dxa"/>
            <w:noWrap/>
            <w:hideMark/>
          </w:tcPr>
          <w:p w14:paraId="0F577D0F" w14:textId="77777777" w:rsidR="00CD58A6" w:rsidRPr="000F3CD7" w:rsidRDefault="00CD58A6">
            <w:r w:rsidRPr="000F3CD7">
              <w:t>Other</w:t>
            </w:r>
          </w:p>
        </w:tc>
        <w:tc>
          <w:tcPr>
            <w:tcW w:w="1409" w:type="dxa"/>
            <w:noWrap/>
            <w:hideMark/>
          </w:tcPr>
          <w:p w14:paraId="2A655D5A" w14:textId="77777777" w:rsidR="00CD58A6" w:rsidRPr="000F3CD7" w:rsidRDefault="00CD58A6" w:rsidP="000F3CD7">
            <w:r w:rsidRPr="000F3CD7">
              <w:t>52.94</w:t>
            </w:r>
          </w:p>
        </w:tc>
        <w:tc>
          <w:tcPr>
            <w:tcW w:w="2665" w:type="dxa"/>
            <w:hideMark/>
          </w:tcPr>
          <w:p w14:paraId="0DBB0251" w14:textId="47BB3E16" w:rsidR="00CD58A6" w:rsidRPr="000F3CD7" w:rsidRDefault="00CD58A6">
            <w:r w:rsidRPr="000F3CD7">
              <w:t xml:space="preserve">"Optional dependent on patient's ability and desired goal (e.g. Velcro for limited hand dexterity, lace for greater stability)" </w:t>
            </w:r>
          </w:p>
        </w:tc>
        <w:tc>
          <w:tcPr>
            <w:tcW w:w="1409" w:type="dxa"/>
            <w:noWrap/>
            <w:hideMark/>
          </w:tcPr>
          <w:p w14:paraId="5A548EE1" w14:textId="77777777" w:rsidR="00CD58A6" w:rsidRPr="000F3CD7" w:rsidRDefault="00CD58A6" w:rsidP="000F3CD7">
            <w:r w:rsidRPr="00CD58A6">
              <w:rPr>
                <w:color w:val="FF0000"/>
              </w:rPr>
              <w:t>93.33</w:t>
            </w:r>
          </w:p>
        </w:tc>
        <w:tc>
          <w:tcPr>
            <w:tcW w:w="4103" w:type="dxa"/>
            <w:gridSpan w:val="2"/>
            <w:vMerge/>
            <w:shd w:val="clear" w:color="auto" w:fill="BFBFBF" w:themeFill="background1" w:themeFillShade="BF"/>
            <w:noWrap/>
            <w:hideMark/>
          </w:tcPr>
          <w:p w14:paraId="2F20B233" w14:textId="7F147026" w:rsidR="00CD58A6" w:rsidRPr="000F3CD7" w:rsidRDefault="00CD58A6"/>
        </w:tc>
      </w:tr>
      <w:tr w:rsidR="00CD58A6" w:rsidRPr="000F3CD7" w14:paraId="0A670C32" w14:textId="77777777" w:rsidTr="00630836">
        <w:trPr>
          <w:trHeight w:val="680"/>
        </w:trPr>
        <w:tc>
          <w:tcPr>
            <w:tcW w:w="1838" w:type="dxa"/>
            <w:vMerge/>
            <w:shd w:val="clear" w:color="auto" w:fill="BFBFBF" w:themeFill="background1" w:themeFillShade="BF"/>
            <w:noWrap/>
            <w:hideMark/>
          </w:tcPr>
          <w:p w14:paraId="6B1A9510" w14:textId="5050614E" w:rsidR="00CD58A6" w:rsidRPr="000F3CD7" w:rsidRDefault="00CD58A6" w:rsidP="00AA765F">
            <w:pPr>
              <w:rPr>
                <w:b/>
                <w:bCs/>
              </w:rPr>
            </w:pPr>
          </w:p>
        </w:tc>
        <w:tc>
          <w:tcPr>
            <w:tcW w:w="3935" w:type="dxa"/>
            <w:gridSpan w:val="2"/>
            <w:vMerge w:val="restart"/>
            <w:shd w:val="clear" w:color="auto" w:fill="BFBFBF" w:themeFill="background1" w:themeFillShade="BF"/>
            <w:noWrap/>
            <w:hideMark/>
          </w:tcPr>
          <w:p w14:paraId="3787E96E" w14:textId="77777777" w:rsidR="00CD58A6" w:rsidRPr="000F3CD7" w:rsidRDefault="00CD58A6">
            <w:r w:rsidRPr="000F3CD7">
              <w:t> </w:t>
            </w:r>
          </w:p>
          <w:p w14:paraId="7412E73E" w14:textId="77777777" w:rsidR="00CD58A6" w:rsidRPr="000F3CD7" w:rsidRDefault="00CD58A6">
            <w:pPr>
              <w:rPr>
                <w:b/>
                <w:bCs/>
              </w:rPr>
            </w:pPr>
            <w:r w:rsidRPr="000F3CD7">
              <w:rPr>
                <w:b/>
                <w:bCs/>
              </w:rPr>
              <w:t> </w:t>
            </w:r>
          </w:p>
          <w:p w14:paraId="143E1DE7" w14:textId="77777777" w:rsidR="00CD58A6" w:rsidRPr="000F3CD7" w:rsidRDefault="00CD58A6">
            <w:pPr>
              <w:rPr>
                <w:b/>
                <w:bCs/>
              </w:rPr>
            </w:pPr>
            <w:r w:rsidRPr="000F3CD7">
              <w:rPr>
                <w:b/>
                <w:bCs/>
              </w:rPr>
              <w:t> </w:t>
            </w:r>
          </w:p>
          <w:p w14:paraId="2E0DDB72" w14:textId="77777777" w:rsidR="00CD58A6" w:rsidRPr="000F3CD7" w:rsidRDefault="00CD58A6">
            <w:pPr>
              <w:rPr>
                <w:b/>
                <w:bCs/>
              </w:rPr>
            </w:pPr>
            <w:r w:rsidRPr="000F3CD7">
              <w:rPr>
                <w:b/>
                <w:bCs/>
              </w:rPr>
              <w:t> </w:t>
            </w:r>
          </w:p>
          <w:p w14:paraId="1B3C3B1E" w14:textId="64A8648D" w:rsidR="00CD58A6" w:rsidRPr="000F3CD7" w:rsidRDefault="00CD58A6" w:rsidP="00AA765F">
            <w:r w:rsidRPr="000F3CD7">
              <w:rPr>
                <w:b/>
                <w:bCs/>
              </w:rPr>
              <w:t> </w:t>
            </w:r>
          </w:p>
        </w:tc>
        <w:tc>
          <w:tcPr>
            <w:tcW w:w="2665" w:type="dxa"/>
            <w:shd w:val="clear" w:color="auto" w:fill="BFBFBF" w:themeFill="background1" w:themeFillShade="BF"/>
            <w:hideMark/>
          </w:tcPr>
          <w:p w14:paraId="70B4AB1D" w14:textId="77777777" w:rsidR="00CD58A6" w:rsidRPr="000F3CD7" w:rsidRDefault="00CD58A6">
            <w:pPr>
              <w:rPr>
                <w:b/>
                <w:bCs/>
              </w:rPr>
            </w:pPr>
            <w:r w:rsidRPr="000F3CD7">
              <w:rPr>
                <w:b/>
                <w:bCs/>
              </w:rPr>
              <w:t>Purpose of Design " Fastening"</w:t>
            </w:r>
          </w:p>
        </w:tc>
        <w:tc>
          <w:tcPr>
            <w:tcW w:w="1409" w:type="dxa"/>
            <w:shd w:val="clear" w:color="auto" w:fill="BFBFBF" w:themeFill="background1" w:themeFillShade="BF"/>
            <w:hideMark/>
          </w:tcPr>
          <w:p w14:paraId="5E1560BC" w14:textId="77777777" w:rsidR="00CD58A6" w:rsidRPr="000F3CD7" w:rsidRDefault="00CD58A6" w:rsidP="000F3CD7">
            <w:r w:rsidRPr="000F3CD7">
              <w:t xml:space="preserve">% Frequency of ≥Agree  </w:t>
            </w:r>
          </w:p>
        </w:tc>
        <w:tc>
          <w:tcPr>
            <w:tcW w:w="2694" w:type="dxa"/>
            <w:shd w:val="clear" w:color="auto" w:fill="BFBFBF" w:themeFill="background1" w:themeFillShade="BF"/>
            <w:hideMark/>
          </w:tcPr>
          <w:p w14:paraId="752CE708" w14:textId="77777777" w:rsidR="00CD58A6" w:rsidRPr="000F3CD7" w:rsidRDefault="00CD58A6">
            <w:pPr>
              <w:rPr>
                <w:b/>
                <w:bCs/>
              </w:rPr>
            </w:pPr>
            <w:r w:rsidRPr="000F3CD7">
              <w:rPr>
                <w:b/>
                <w:bCs/>
              </w:rPr>
              <w:t>Purpose of Design " Fastening"</w:t>
            </w:r>
          </w:p>
        </w:tc>
        <w:tc>
          <w:tcPr>
            <w:tcW w:w="1409" w:type="dxa"/>
            <w:shd w:val="clear" w:color="auto" w:fill="BFBFBF" w:themeFill="background1" w:themeFillShade="BF"/>
            <w:hideMark/>
          </w:tcPr>
          <w:p w14:paraId="56A81CD5" w14:textId="77777777" w:rsidR="00CD58A6" w:rsidRPr="000F3CD7" w:rsidRDefault="00CD58A6" w:rsidP="000F3CD7">
            <w:r w:rsidRPr="000F3CD7">
              <w:t xml:space="preserve">% Frequency of ≥Agree  </w:t>
            </w:r>
          </w:p>
        </w:tc>
      </w:tr>
      <w:tr w:rsidR="00CD58A6" w:rsidRPr="000F3CD7" w14:paraId="3B6ADFDD" w14:textId="77777777" w:rsidTr="00630836">
        <w:trPr>
          <w:trHeight w:val="680"/>
        </w:trPr>
        <w:tc>
          <w:tcPr>
            <w:tcW w:w="1838" w:type="dxa"/>
            <w:vMerge/>
            <w:shd w:val="clear" w:color="auto" w:fill="BFBFBF" w:themeFill="background1" w:themeFillShade="BF"/>
            <w:noWrap/>
            <w:hideMark/>
          </w:tcPr>
          <w:p w14:paraId="2E4B9476" w14:textId="62134DC1" w:rsidR="00CD58A6" w:rsidRPr="000F3CD7" w:rsidRDefault="00CD58A6" w:rsidP="00AA765F">
            <w:pPr>
              <w:rPr>
                <w:b/>
                <w:bCs/>
              </w:rPr>
            </w:pPr>
          </w:p>
        </w:tc>
        <w:tc>
          <w:tcPr>
            <w:tcW w:w="3935" w:type="dxa"/>
            <w:gridSpan w:val="2"/>
            <w:vMerge/>
            <w:shd w:val="clear" w:color="auto" w:fill="BFBFBF" w:themeFill="background1" w:themeFillShade="BF"/>
            <w:hideMark/>
          </w:tcPr>
          <w:p w14:paraId="0B1C7AB1" w14:textId="5E8275AF" w:rsidR="00CD58A6" w:rsidRPr="000F3CD7" w:rsidRDefault="00CD58A6" w:rsidP="00AA765F">
            <w:pPr>
              <w:rPr>
                <w:b/>
                <w:bCs/>
              </w:rPr>
            </w:pPr>
          </w:p>
        </w:tc>
        <w:tc>
          <w:tcPr>
            <w:tcW w:w="2665" w:type="dxa"/>
            <w:hideMark/>
          </w:tcPr>
          <w:p w14:paraId="5E9BA241" w14:textId="77777777" w:rsidR="00CD58A6" w:rsidRPr="000F3CD7" w:rsidRDefault="00CD58A6">
            <w:r w:rsidRPr="000F3CD7">
              <w:t>Velcro fastenings: Assists independence with limited hand dexterity in donning and doffing</w:t>
            </w:r>
          </w:p>
        </w:tc>
        <w:tc>
          <w:tcPr>
            <w:tcW w:w="1409" w:type="dxa"/>
            <w:noWrap/>
            <w:hideMark/>
          </w:tcPr>
          <w:p w14:paraId="13AC7C2C" w14:textId="77777777" w:rsidR="00CD58A6" w:rsidRPr="000F3CD7" w:rsidRDefault="00CD58A6" w:rsidP="000F3CD7">
            <w:r w:rsidRPr="00CD58A6">
              <w:rPr>
                <w:color w:val="FF0000"/>
              </w:rPr>
              <w:t>93.33</w:t>
            </w:r>
          </w:p>
        </w:tc>
        <w:tc>
          <w:tcPr>
            <w:tcW w:w="4103" w:type="dxa"/>
            <w:gridSpan w:val="2"/>
            <w:shd w:val="clear" w:color="auto" w:fill="BFBFBF" w:themeFill="background1" w:themeFillShade="BF"/>
            <w:noWrap/>
            <w:hideMark/>
          </w:tcPr>
          <w:p w14:paraId="1ADD6B52" w14:textId="12A9D383" w:rsidR="00CD58A6" w:rsidRPr="000F3CD7" w:rsidRDefault="00CD58A6">
            <w:r w:rsidRPr="000F3CD7">
              <w:t> </w:t>
            </w:r>
          </w:p>
        </w:tc>
      </w:tr>
      <w:tr w:rsidR="00CD58A6" w:rsidRPr="000F3CD7" w14:paraId="5727C17C" w14:textId="77777777" w:rsidTr="00630836">
        <w:trPr>
          <w:trHeight w:val="1020"/>
        </w:trPr>
        <w:tc>
          <w:tcPr>
            <w:tcW w:w="1838" w:type="dxa"/>
            <w:vMerge/>
            <w:shd w:val="clear" w:color="auto" w:fill="BFBFBF" w:themeFill="background1" w:themeFillShade="BF"/>
            <w:noWrap/>
            <w:hideMark/>
          </w:tcPr>
          <w:p w14:paraId="0E1AE82C" w14:textId="5FAA4E1F" w:rsidR="00CD58A6" w:rsidRPr="000F3CD7" w:rsidRDefault="00CD58A6" w:rsidP="00AA765F">
            <w:pPr>
              <w:rPr>
                <w:b/>
                <w:bCs/>
              </w:rPr>
            </w:pPr>
          </w:p>
        </w:tc>
        <w:tc>
          <w:tcPr>
            <w:tcW w:w="3935" w:type="dxa"/>
            <w:gridSpan w:val="2"/>
            <w:vMerge/>
            <w:shd w:val="clear" w:color="auto" w:fill="BFBFBF" w:themeFill="background1" w:themeFillShade="BF"/>
            <w:hideMark/>
          </w:tcPr>
          <w:p w14:paraId="55B3B2A9" w14:textId="263F2AEF" w:rsidR="00CD58A6" w:rsidRPr="000F3CD7" w:rsidRDefault="00CD58A6" w:rsidP="00AA765F">
            <w:pPr>
              <w:rPr>
                <w:b/>
                <w:bCs/>
              </w:rPr>
            </w:pPr>
          </w:p>
        </w:tc>
        <w:tc>
          <w:tcPr>
            <w:tcW w:w="2665" w:type="dxa"/>
            <w:hideMark/>
          </w:tcPr>
          <w:p w14:paraId="69D9DFEC" w14:textId="77777777" w:rsidR="00CD58A6" w:rsidRPr="000F3CD7" w:rsidRDefault="00CD58A6">
            <w:r w:rsidRPr="000F3CD7">
              <w:t>"lace fastenings: Enhances stability through potential firmer grip to contours of the foot"</w:t>
            </w:r>
          </w:p>
        </w:tc>
        <w:tc>
          <w:tcPr>
            <w:tcW w:w="1409" w:type="dxa"/>
            <w:noWrap/>
            <w:hideMark/>
          </w:tcPr>
          <w:p w14:paraId="66705B77" w14:textId="77777777" w:rsidR="00CD58A6" w:rsidRPr="000F3CD7" w:rsidRDefault="00CD58A6" w:rsidP="000F3CD7">
            <w:r w:rsidRPr="000F3CD7">
              <w:t>73.33</w:t>
            </w:r>
          </w:p>
        </w:tc>
        <w:tc>
          <w:tcPr>
            <w:tcW w:w="2694" w:type="dxa"/>
            <w:hideMark/>
          </w:tcPr>
          <w:p w14:paraId="7F71D24C" w14:textId="0F147E50" w:rsidR="00CD58A6" w:rsidRPr="000F3CD7" w:rsidRDefault="00A17ECC">
            <w:r>
              <w:t>Original Round 2</w:t>
            </w:r>
            <w:r w:rsidR="00CD58A6" w:rsidRPr="000F3CD7">
              <w:t>: "lace fastenings: Enhances stability through potential firmer grip to the contours of the foot"</w:t>
            </w:r>
          </w:p>
        </w:tc>
        <w:tc>
          <w:tcPr>
            <w:tcW w:w="1409" w:type="dxa"/>
            <w:noWrap/>
            <w:hideMark/>
          </w:tcPr>
          <w:p w14:paraId="4C9DA74B" w14:textId="77777777" w:rsidR="00CD58A6" w:rsidRPr="000F3CD7" w:rsidRDefault="00CD58A6" w:rsidP="000F3CD7">
            <w:r w:rsidRPr="00A17ECC">
              <w:rPr>
                <w:color w:val="FF0000"/>
              </w:rPr>
              <w:t>81.25</w:t>
            </w:r>
          </w:p>
        </w:tc>
      </w:tr>
      <w:tr w:rsidR="00CD58A6" w:rsidRPr="000F3CD7" w14:paraId="1C22CFD8" w14:textId="77777777" w:rsidTr="00630836">
        <w:trPr>
          <w:trHeight w:val="680"/>
        </w:trPr>
        <w:tc>
          <w:tcPr>
            <w:tcW w:w="1838" w:type="dxa"/>
            <w:vMerge/>
            <w:shd w:val="clear" w:color="auto" w:fill="BFBFBF" w:themeFill="background1" w:themeFillShade="BF"/>
            <w:noWrap/>
            <w:hideMark/>
          </w:tcPr>
          <w:p w14:paraId="2B3698B3" w14:textId="476418B5" w:rsidR="00CD58A6" w:rsidRPr="000F3CD7" w:rsidRDefault="00CD58A6" w:rsidP="00AA765F">
            <w:pPr>
              <w:rPr>
                <w:b/>
                <w:bCs/>
              </w:rPr>
            </w:pPr>
          </w:p>
        </w:tc>
        <w:tc>
          <w:tcPr>
            <w:tcW w:w="3935" w:type="dxa"/>
            <w:gridSpan w:val="2"/>
            <w:vMerge/>
            <w:shd w:val="clear" w:color="auto" w:fill="BFBFBF" w:themeFill="background1" w:themeFillShade="BF"/>
            <w:hideMark/>
          </w:tcPr>
          <w:p w14:paraId="7F54B467" w14:textId="0BC6FFA1" w:rsidR="00CD58A6" w:rsidRPr="000F3CD7" w:rsidRDefault="00CD58A6" w:rsidP="00AA765F">
            <w:pPr>
              <w:rPr>
                <w:b/>
                <w:bCs/>
              </w:rPr>
            </w:pPr>
          </w:p>
        </w:tc>
        <w:tc>
          <w:tcPr>
            <w:tcW w:w="2665" w:type="dxa"/>
            <w:shd w:val="clear" w:color="auto" w:fill="BFBFBF" w:themeFill="background1" w:themeFillShade="BF"/>
            <w:hideMark/>
          </w:tcPr>
          <w:p w14:paraId="6F99E1B4" w14:textId="4ACCE470" w:rsidR="00CD58A6" w:rsidRPr="000F3CD7" w:rsidRDefault="00CD58A6">
            <w:r w:rsidRPr="000F3CD7">
              <w:t xml:space="preserve">Design </w:t>
            </w:r>
            <w:r w:rsidR="00236A6F">
              <w:t xml:space="preserve">Characteristic </w:t>
            </w:r>
            <w:r w:rsidR="00236A6F" w:rsidRPr="000F3CD7">
              <w:t>“</w:t>
            </w:r>
            <w:r w:rsidRPr="000F3CD7">
              <w:t>Fastening Side Zip"</w:t>
            </w:r>
          </w:p>
        </w:tc>
        <w:tc>
          <w:tcPr>
            <w:tcW w:w="1409" w:type="dxa"/>
            <w:shd w:val="clear" w:color="auto" w:fill="BFBFBF" w:themeFill="background1" w:themeFillShade="BF"/>
            <w:hideMark/>
          </w:tcPr>
          <w:p w14:paraId="7D74B431" w14:textId="77777777" w:rsidR="00CD58A6" w:rsidRPr="000F3CD7" w:rsidRDefault="00CD58A6" w:rsidP="000F3CD7">
            <w:r w:rsidRPr="000F3CD7">
              <w:t xml:space="preserve">% Frequency of ≥Agree  </w:t>
            </w:r>
          </w:p>
        </w:tc>
        <w:tc>
          <w:tcPr>
            <w:tcW w:w="2694" w:type="dxa"/>
            <w:shd w:val="clear" w:color="auto" w:fill="BFBFBF" w:themeFill="background1" w:themeFillShade="BF"/>
            <w:hideMark/>
          </w:tcPr>
          <w:p w14:paraId="0131BB1C" w14:textId="6D7C46B5" w:rsidR="00CD58A6" w:rsidRPr="000F3CD7" w:rsidRDefault="00CD58A6">
            <w:r w:rsidRPr="000F3CD7">
              <w:t xml:space="preserve">Design </w:t>
            </w:r>
            <w:r w:rsidR="00236A6F">
              <w:t xml:space="preserve">Characteristic </w:t>
            </w:r>
            <w:r w:rsidR="00236A6F" w:rsidRPr="000F3CD7">
              <w:t>“</w:t>
            </w:r>
            <w:r w:rsidRPr="000F3CD7">
              <w:t>Fastening Side Zip"</w:t>
            </w:r>
          </w:p>
        </w:tc>
        <w:tc>
          <w:tcPr>
            <w:tcW w:w="1409" w:type="dxa"/>
            <w:shd w:val="clear" w:color="auto" w:fill="BFBFBF" w:themeFill="background1" w:themeFillShade="BF"/>
            <w:hideMark/>
          </w:tcPr>
          <w:p w14:paraId="6BE3C5A9" w14:textId="77777777" w:rsidR="00CD58A6" w:rsidRPr="000F3CD7" w:rsidRDefault="00CD58A6" w:rsidP="000F3CD7">
            <w:r w:rsidRPr="000F3CD7">
              <w:t xml:space="preserve">% Frequency of ≥Agree  </w:t>
            </w:r>
          </w:p>
        </w:tc>
      </w:tr>
      <w:tr w:rsidR="00CD58A6" w:rsidRPr="000F3CD7" w14:paraId="2193F1A1" w14:textId="77777777" w:rsidTr="00630836">
        <w:trPr>
          <w:trHeight w:val="680"/>
        </w:trPr>
        <w:tc>
          <w:tcPr>
            <w:tcW w:w="1838" w:type="dxa"/>
            <w:vMerge/>
            <w:shd w:val="clear" w:color="auto" w:fill="BFBFBF" w:themeFill="background1" w:themeFillShade="BF"/>
            <w:noWrap/>
            <w:hideMark/>
          </w:tcPr>
          <w:p w14:paraId="7E8C629D" w14:textId="6D1491B9" w:rsidR="00CD58A6" w:rsidRPr="000F3CD7" w:rsidRDefault="00CD58A6" w:rsidP="00AA765F">
            <w:pPr>
              <w:rPr>
                <w:b/>
                <w:bCs/>
              </w:rPr>
            </w:pPr>
          </w:p>
        </w:tc>
        <w:tc>
          <w:tcPr>
            <w:tcW w:w="3935" w:type="dxa"/>
            <w:gridSpan w:val="2"/>
            <w:vMerge/>
            <w:shd w:val="clear" w:color="auto" w:fill="BFBFBF" w:themeFill="background1" w:themeFillShade="BF"/>
            <w:hideMark/>
          </w:tcPr>
          <w:p w14:paraId="005725BD" w14:textId="6ED3C298" w:rsidR="00CD58A6" w:rsidRPr="000F3CD7" w:rsidRDefault="00CD58A6">
            <w:pPr>
              <w:rPr>
                <w:b/>
                <w:bCs/>
              </w:rPr>
            </w:pPr>
          </w:p>
        </w:tc>
        <w:tc>
          <w:tcPr>
            <w:tcW w:w="2665" w:type="dxa"/>
            <w:hideMark/>
          </w:tcPr>
          <w:p w14:paraId="2A4F745D" w14:textId="77777777" w:rsidR="00CD58A6" w:rsidRPr="000F3CD7" w:rsidRDefault="00CD58A6">
            <w:r w:rsidRPr="000F3CD7">
              <w:t>"Side zip lace combination fastening"</w:t>
            </w:r>
          </w:p>
        </w:tc>
        <w:tc>
          <w:tcPr>
            <w:tcW w:w="1409" w:type="dxa"/>
            <w:noWrap/>
            <w:hideMark/>
          </w:tcPr>
          <w:p w14:paraId="452FF02C" w14:textId="77777777" w:rsidR="00CD58A6" w:rsidRPr="000F3CD7" w:rsidRDefault="00CD58A6" w:rsidP="000F3CD7">
            <w:r w:rsidRPr="000F3CD7">
              <w:t>60.00</w:t>
            </w:r>
          </w:p>
        </w:tc>
        <w:tc>
          <w:tcPr>
            <w:tcW w:w="2694" w:type="dxa"/>
            <w:hideMark/>
          </w:tcPr>
          <w:p w14:paraId="5B1DAEC9" w14:textId="77777777" w:rsidR="00CD58A6" w:rsidRPr="000F3CD7" w:rsidRDefault="00CD58A6">
            <w:r w:rsidRPr="000F3CD7">
              <w:t>Original Round 2 "Side zip lace combination fastening"</w:t>
            </w:r>
          </w:p>
        </w:tc>
        <w:tc>
          <w:tcPr>
            <w:tcW w:w="1409" w:type="dxa"/>
            <w:noWrap/>
            <w:hideMark/>
          </w:tcPr>
          <w:p w14:paraId="1CC736F4" w14:textId="77777777" w:rsidR="00CD58A6" w:rsidRPr="000F3CD7" w:rsidRDefault="00CD58A6" w:rsidP="000F3CD7">
            <w:r w:rsidRPr="000F3CD7">
              <w:t>68.75</w:t>
            </w:r>
          </w:p>
        </w:tc>
      </w:tr>
      <w:tr w:rsidR="009962A3" w:rsidRPr="000F3CD7" w14:paraId="4AF9B9D9" w14:textId="77777777" w:rsidTr="00AA765F">
        <w:trPr>
          <w:trHeight w:val="1020"/>
        </w:trPr>
        <w:tc>
          <w:tcPr>
            <w:tcW w:w="1838" w:type="dxa"/>
            <w:vMerge/>
            <w:shd w:val="clear" w:color="auto" w:fill="BFBFBF" w:themeFill="background1" w:themeFillShade="BF"/>
            <w:noWrap/>
            <w:hideMark/>
          </w:tcPr>
          <w:p w14:paraId="43A96FCD" w14:textId="5888190E" w:rsidR="009962A3" w:rsidRPr="000F3CD7" w:rsidRDefault="009962A3" w:rsidP="00AA765F">
            <w:pPr>
              <w:rPr>
                <w:b/>
                <w:bCs/>
              </w:rPr>
            </w:pPr>
          </w:p>
        </w:tc>
        <w:tc>
          <w:tcPr>
            <w:tcW w:w="2526" w:type="dxa"/>
            <w:shd w:val="clear" w:color="auto" w:fill="BFBFBF" w:themeFill="background1" w:themeFillShade="BF"/>
            <w:hideMark/>
          </w:tcPr>
          <w:p w14:paraId="5632DBCB" w14:textId="15843752" w:rsidR="009962A3" w:rsidRPr="000F3CD7" w:rsidRDefault="009962A3">
            <w:pPr>
              <w:rPr>
                <w:b/>
                <w:bCs/>
              </w:rPr>
            </w:pPr>
            <w:r w:rsidRPr="000F3CD7">
              <w:rPr>
                <w:b/>
                <w:bCs/>
              </w:rPr>
              <w:t xml:space="preserve">Design </w:t>
            </w:r>
            <w:r>
              <w:rPr>
                <w:b/>
                <w:bCs/>
              </w:rPr>
              <w:t xml:space="preserve">Characteristic </w:t>
            </w:r>
            <w:r w:rsidRPr="000F3CD7">
              <w:rPr>
                <w:b/>
                <w:bCs/>
              </w:rPr>
              <w:t>“Facing Extension"             The facings should have the following characteristics:</w:t>
            </w:r>
          </w:p>
        </w:tc>
        <w:tc>
          <w:tcPr>
            <w:tcW w:w="1409" w:type="dxa"/>
            <w:shd w:val="clear" w:color="auto" w:fill="BFBFBF" w:themeFill="background1" w:themeFillShade="BF"/>
            <w:hideMark/>
          </w:tcPr>
          <w:p w14:paraId="7826F028" w14:textId="77777777" w:rsidR="009962A3" w:rsidRPr="000F3CD7" w:rsidRDefault="009962A3">
            <w:r w:rsidRPr="000F3CD7">
              <w:t>Relative %Frequency</w:t>
            </w:r>
          </w:p>
        </w:tc>
        <w:tc>
          <w:tcPr>
            <w:tcW w:w="2665" w:type="dxa"/>
            <w:shd w:val="clear" w:color="auto" w:fill="BFBFBF" w:themeFill="background1" w:themeFillShade="BF"/>
            <w:hideMark/>
          </w:tcPr>
          <w:p w14:paraId="08D82093" w14:textId="17131D4C" w:rsidR="009962A3" w:rsidRPr="000F3CD7" w:rsidRDefault="009962A3">
            <w:pPr>
              <w:rPr>
                <w:b/>
                <w:bCs/>
              </w:rPr>
            </w:pPr>
            <w:r w:rsidRPr="000F3CD7">
              <w:rPr>
                <w:b/>
                <w:bCs/>
              </w:rPr>
              <w:t xml:space="preserve">Design </w:t>
            </w:r>
            <w:r>
              <w:rPr>
                <w:b/>
                <w:bCs/>
              </w:rPr>
              <w:t xml:space="preserve">Characteristic </w:t>
            </w:r>
            <w:r w:rsidRPr="000F3CD7">
              <w:rPr>
                <w:b/>
                <w:bCs/>
              </w:rPr>
              <w:t>“Facing Extension"                              The facings should have the following characteristics:</w:t>
            </w:r>
          </w:p>
        </w:tc>
        <w:tc>
          <w:tcPr>
            <w:tcW w:w="1409" w:type="dxa"/>
            <w:shd w:val="clear" w:color="auto" w:fill="BFBFBF" w:themeFill="background1" w:themeFillShade="BF"/>
            <w:hideMark/>
          </w:tcPr>
          <w:p w14:paraId="66666C8F" w14:textId="77777777" w:rsidR="009962A3" w:rsidRPr="000F3CD7" w:rsidRDefault="009962A3">
            <w:r w:rsidRPr="000F3CD7">
              <w:t>Relative %Frequency</w:t>
            </w:r>
          </w:p>
        </w:tc>
        <w:tc>
          <w:tcPr>
            <w:tcW w:w="4103" w:type="dxa"/>
            <w:gridSpan w:val="2"/>
            <w:shd w:val="clear" w:color="auto" w:fill="BFBFBF" w:themeFill="background1" w:themeFillShade="BF"/>
            <w:noWrap/>
            <w:hideMark/>
          </w:tcPr>
          <w:p w14:paraId="2912A2BB" w14:textId="530BD42E" w:rsidR="009962A3" w:rsidRPr="000F3CD7" w:rsidRDefault="009962A3">
            <w:r w:rsidRPr="000F3CD7">
              <w:t> </w:t>
            </w:r>
          </w:p>
        </w:tc>
      </w:tr>
      <w:tr w:rsidR="009A4761" w:rsidRPr="000F3CD7" w14:paraId="5266A2DD" w14:textId="77777777" w:rsidTr="00630836">
        <w:trPr>
          <w:trHeight w:val="680"/>
        </w:trPr>
        <w:tc>
          <w:tcPr>
            <w:tcW w:w="1838" w:type="dxa"/>
            <w:vMerge/>
            <w:shd w:val="clear" w:color="auto" w:fill="BFBFBF" w:themeFill="background1" w:themeFillShade="BF"/>
            <w:noWrap/>
            <w:hideMark/>
          </w:tcPr>
          <w:p w14:paraId="695BA979" w14:textId="4FC47B2C" w:rsidR="009A4761" w:rsidRPr="000F3CD7" w:rsidRDefault="009A4761" w:rsidP="00AA765F">
            <w:pPr>
              <w:rPr>
                <w:b/>
                <w:bCs/>
              </w:rPr>
            </w:pPr>
          </w:p>
        </w:tc>
        <w:tc>
          <w:tcPr>
            <w:tcW w:w="2526" w:type="dxa"/>
            <w:noWrap/>
            <w:hideMark/>
          </w:tcPr>
          <w:p w14:paraId="7C817985" w14:textId="77777777" w:rsidR="009A4761" w:rsidRPr="000F3CD7" w:rsidRDefault="009A4761">
            <w:r w:rsidRPr="000F3CD7">
              <w:t xml:space="preserve">Facings extended to just behind the toe box </w:t>
            </w:r>
          </w:p>
        </w:tc>
        <w:tc>
          <w:tcPr>
            <w:tcW w:w="1409" w:type="dxa"/>
            <w:noWrap/>
            <w:hideMark/>
          </w:tcPr>
          <w:p w14:paraId="0E1FD91B" w14:textId="77777777" w:rsidR="009A4761" w:rsidRPr="000F3CD7" w:rsidRDefault="009A4761" w:rsidP="000F3CD7">
            <w:r w:rsidRPr="000F3CD7">
              <w:t>47.06</w:t>
            </w:r>
          </w:p>
        </w:tc>
        <w:tc>
          <w:tcPr>
            <w:tcW w:w="2665" w:type="dxa"/>
            <w:hideMark/>
          </w:tcPr>
          <w:p w14:paraId="76D8A8F6" w14:textId="77777777" w:rsidR="009A4761" w:rsidRPr="000F3CD7" w:rsidRDefault="009A4761">
            <w:r w:rsidRPr="000F3CD7">
              <w:t>Original Round 1 "Facings extended to just behind the toe box"</w:t>
            </w:r>
          </w:p>
        </w:tc>
        <w:tc>
          <w:tcPr>
            <w:tcW w:w="1409" w:type="dxa"/>
            <w:noWrap/>
            <w:hideMark/>
          </w:tcPr>
          <w:p w14:paraId="70D6E27F" w14:textId="77777777" w:rsidR="009A4761" w:rsidRPr="000F3CD7" w:rsidRDefault="009A4761" w:rsidP="000F3CD7">
            <w:r w:rsidRPr="000F3CD7">
              <w:t>6.67</w:t>
            </w:r>
          </w:p>
        </w:tc>
        <w:tc>
          <w:tcPr>
            <w:tcW w:w="4103" w:type="dxa"/>
            <w:gridSpan w:val="2"/>
            <w:vMerge w:val="restart"/>
            <w:shd w:val="clear" w:color="auto" w:fill="BFBFBF" w:themeFill="background1" w:themeFillShade="BF"/>
            <w:noWrap/>
            <w:hideMark/>
          </w:tcPr>
          <w:p w14:paraId="548A8D11" w14:textId="77777777" w:rsidR="009A4761" w:rsidRPr="000F3CD7" w:rsidRDefault="009A4761">
            <w:r w:rsidRPr="000F3CD7">
              <w:t> </w:t>
            </w:r>
          </w:p>
          <w:p w14:paraId="6252AF92" w14:textId="77777777" w:rsidR="009A4761" w:rsidRPr="000F3CD7" w:rsidRDefault="009A4761">
            <w:r w:rsidRPr="000F3CD7">
              <w:t> </w:t>
            </w:r>
          </w:p>
          <w:p w14:paraId="1926718C" w14:textId="77777777" w:rsidR="009A4761" w:rsidRPr="000F3CD7" w:rsidRDefault="009A4761">
            <w:r w:rsidRPr="000F3CD7">
              <w:t> </w:t>
            </w:r>
          </w:p>
          <w:p w14:paraId="0EB860CF" w14:textId="72DEC4D9" w:rsidR="009A4761" w:rsidRPr="000F3CD7" w:rsidRDefault="009A4761" w:rsidP="00AA765F">
            <w:r w:rsidRPr="000F3CD7">
              <w:t> </w:t>
            </w:r>
          </w:p>
        </w:tc>
      </w:tr>
      <w:tr w:rsidR="009A4761" w:rsidRPr="000F3CD7" w14:paraId="49E1D5BB" w14:textId="77777777" w:rsidTr="00630836">
        <w:trPr>
          <w:trHeight w:val="340"/>
        </w:trPr>
        <w:tc>
          <w:tcPr>
            <w:tcW w:w="1838" w:type="dxa"/>
            <w:vMerge/>
            <w:shd w:val="clear" w:color="auto" w:fill="BFBFBF" w:themeFill="background1" w:themeFillShade="BF"/>
            <w:noWrap/>
            <w:hideMark/>
          </w:tcPr>
          <w:p w14:paraId="4682E4EE" w14:textId="4AD19F57" w:rsidR="009A4761" w:rsidRPr="000F3CD7" w:rsidRDefault="009A4761" w:rsidP="00AA765F">
            <w:pPr>
              <w:rPr>
                <w:b/>
                <w:bCs/>
              </w:rPr>
            </w:pPr>
          </w:p>
        </w:tc>
        <w:tc>
          <w:tcPr>
            <w:tcW w:w="2526" w:type="dxa"/>
            <w:noWrap/>
            <w:hideMark/>
          </w:tcPr>
          <w:p w14:paraId="269566D7" w14:textId="77777777" w:rsidR="009A4761" w:rsidRPr="000F3CD7" w:rsidRDefault="009A4761">
            <w:r w:rsidRPr="000F3CD7">
              <w:t>Facings extended to the midfoot</w:t>
            </w:r>
          </w:p>
        </w:tc>
        <w:tc>
          <w:tcPr>
            <w:tcW w:w="1409" w:type="dxa"/>
            <w:noWrap/>
            <w:hideMark/>
          </w:tcPr>
          <w:p w14:paraId="4C96FA8E" w14:textId="77777777" w:rsidR="009A4761" w:rsidRPr="000F3CD7" w:rsidRDefault="009A4761" w:rsidP="000F3CD7">
            <w:r w:rsidRPr="000F3CD7">
              <w:t>17.65</w:t>
            </w:r>
          </w:p>
        </w:tc>
        <w:tc>
          <w:tcPr>
            <w:tcW w:w="2665" w:type="dxa"/>
            <w:hideMark/>
          </w:tcPr>
          <w:p w14:paraId="5716F91E" w14:textId="77777777" w:rsidR="009A4761" w:rsidRPr="000F3CD7" w:rsidRDefault="009A4761">
            <w:r w:rsidRPr="000F3CD7">
              <w:t>Original Round 1"Facings extended to the midfoot"</w:t>
            </w:r>
          </w:p>
        </w:tc>
        <w:tc>
          <w:tcPr>
            <w:tcW w:w="1409" w:type="dxa"/>
            <w:noWrap/>
            <w:hideMark/>
          </w:tcPr>
          <w:p w14:paraId="275FE471" w14:textId="77777777" w:rsidR="009A4761" w:rsidRPr="000F3CD7" w:rsidRDefault="009A4761" w:rsidP="000F3CD7">
            <w:r w:rsidRPr="000F3CD7">
              <w:t>0.00</w:t>
            </w:r>
          </w:p>
        </w:tc>
        <w:tc>
          <w:tcPr>
            <w:tcW w:w="4103" w:type="dxa"/>
            <w:gridSpan w:val="2"/>
            <w:vMerge/>
            <w:shd w:val="clear" w:color="auto" w:fill="BFBFBF" w:themeFill="background1" w:themeFillShade="BF"/>
            <w:noWrap/>
            <w:hideMark/>
          </w:tcPr>
          <w:p w14:paraId="314BF424" w14:textId="27767592" w:rsidR="009A4761" w:rsidRPr="000F3CD7" w:rsidRDefault="009A4761" w:rsidP="00AA765F"/>
        </w:tc>
      </w:tr>
      <w:tr w:rsidR="009A4761" w:rsidRPr="000F3CD7" w14:paraId="5DCC08C7" w14:textId="77777777" w:rsidTr="00630836">
        <w:trPr>
          <w:trHeight w:val="320"/>
        </w:trPr>
        <w:tc>
          <w:tcPr>
            <w:tcW w:w="1838" w:type="dxa"/>
            <w:vMerge/>
            <w:shd w:val="clear" w:color="auto" w:fill="BFBFBF" w:themeFill="background1" w:themeFillShade="BF"/>
            <w:noWrap/>
            <w:hideMark/>
          </w:tcPr>
          <w:p w14:paraId="77D139CD" w14:textId="33D4135B" w:rsidR="009A4761" w:rsidRPr="000F3CD7" w:rsidRDefault="009A4761" w:rsidP="00AA765F">
            <w:pPr>
              <w:rPr>
                <w:b/>
                <w:bCs/>
              </w:rPr>
            </w:pPr>
          </w:p>
        </w:tc>
        <w:tc>
          <w:tcPr>
            <w:tcW w:w="2526" w:type="dxa"/>
            <w:noWrap/>
            <w:hideMark/>
          </w:tcPr>
          <w:p w14:paraId="30A369A1" w14:textId="189CD6BC" w:rsidR="009A4761" w:rsidRPr="000F3CD7" w:rsidRDefault="009A4761">
            <w:r w:rsidRPr="000F3CD7">
              <w:t>No Preference</w:t>
            </w:r>
          </w:p>
        </w:tc>
        <w:tc>
          <w:tcPr>
            <w:tcW w:w="1409" w:type="dxa"/>
            <w:noWrap/>
            <w:hideMark/>
          </w:tcPr>
          <w:p w14:paraId="08181E95" w14:textId="77777777" w:rsidR="009A4761" w:rsidRPr="000F3CD7" w:rsidRDefault="009A4761" w:rsidP="000F3CD7">
            <w:r w:rsidRPr="000F3CD7">
              <w:t>11.76</w:t>
            </w:r>
          </w:p>
        </w:tc>
        <w:tc>
          <w:tcPr>
            <w:tcW w:w="2665" w:type="dxa"/>
            <w:noWrap/>
            <w:hideMark/>
          </w:tcPr>
          <w:p w14:paraId="2059EC7C" w14:textId="77777777" w:rsidR="009A4761" w:rsidRPr="000F3CD7" w:rsidRDefault="009A4761">
            <w:r w:rsidRPr="000F3CD7">
              <w:t xml:space="preserve">Original Round 1 "No Preference" </w:t>
            </w:r>
          </w:p>
        </w:tc>
        <w:tc>
          <w:tcPr>
            <w:tcW w:w="1409" w:type="dxa"/>
            <w:noWrap/>
            <w:hideMark/>
          </w:tcPr>
          <w:p w14:paraId="34D206EC" w14:textId="77777777" w:rsidR="009A4761" w:rsidRPr="000F3CD7" w:rsidRDefault="009A4761" w:rsidP="000F3CD7">
            <w:r w:rsidRPr="000F3CD7">
              <w:t>0.00</w:t>
            </w:r>
          </w:p>
        </w:tc>
        <w:tc>
          <w:tcPr>
            <w:tcW w:w="4103" w:type="dxa"/>
            <w:gridSpan w:val="2"/>
            <w:vMerge/>
            <w:shd w:val="clear" w:color="auto" w:fill="BFBFBF" w:themeFill="background1" w:themeFillShade="BF"/>
            <w:noWrap/>
            <w:hideMark/>
          </w:tcPr>
          <w:p w14:paraId="22D84497" w14:textId="1D5295DE" w:rsidR="009A4761" w:rsidRPr="000F3CD7" w:rsidRDefault="009A4761" w:rsidP="00AA765F"/>
        </w:tc>
      </w:tr>
      <w:tr w:rsidR="009A4761" w:rsidRPr="000F3CD7" w14:paraId="241CFFFB" w14:textId="77777777" w:rsidTr="00630836">
        <w:trPr>
          <w:trHeight w:val="1360"/>
        </w:trPr>
        <w:tc>
          <w:tcPr>
            <w:tcW w:w="1838" w:type="dxa"/>
            <w:vMerge/>
            <w:shd w:val="clear" w:color="auto" w:fill="BFBFBF" w:themeFill="background1" w:themeFillShade="BF"/>
            <w:noWrap/>
            <w:hideMark/>
          </w:tcPr>
          <w:p w14:paraId="7779B5C6" w14:textId="6C09091F" w:rsidR="009A4761" w:rsidRPr="000F3CD7" w:rsidRDefault="009A4761" w:rsidP="00AA765F">
            <w:pPr>
              <w:rPr>
                <w:b/>
                <w:bCs/>
              </w:rPr>
            </w:pPr>
          </w:p>
        </w:tc>
        <w:tc>
          <w:tcPr>
            <w:tcW w:w="2526" w:type="dxa"/>
            <w:noWrap/>
            <w:hideMark/>
          </w:tcPr>
          <w:p w14:paraId="133F53F6" w14:textId="77777777" w:rsidR="009A4761" w:rsidRPr="000F3CD7" w:rsidRDefault="009A4761">
            <w:r w:rsidRPr="000F3CD7">
              <w:t>Other</w:t>
            </w:r>
          </w:p>
        </w:tc>
        <w:tc>
          <w:tcPr>
            <w:tcW w:w="1409" w:type="dxa"/>
            <w:noWrap/>
            <w:hideMark/>
          </w:tcPr>
          <w:p w14:paraId="7F84AE8C" w14:textId="77777777" w:rsidR="009A4761" w:rsidRPr="000F3CD7" w:rsidRDefault="009A4761" w:rsidP="000F3CD7">
            <w:r w:rsidRPr="000F3CD7">
              <w:t>23.53</w:t>
            </w:r>
          </w:p>
        </w:tc>
        <w:tc>
          <w:tcPr>
            <w:tcW w:w="2665" w:type="dxa"/>
            <w:hideMark/>
          </w:tcPr>
          <w:p w14:paraId="20293B2E" w14:textId="72487BCC" w:rsidR="009A4761" w:rsidRPr="000F3CD7" w:rsidRDefault="009A4761">
            <w:r w:rsidRPr="000F3CD7">
              <w:t xml:space="preserve">Optional dependent on patient's foot and ankle mobility or therapeutic goal (i.e., facings extended to toe box for ease of foot and ankle access, extended to midfoot for greater upper stability)  </w:t>
            </w:r>
          </w:p>
        </w:tc>
        <w:tc>
          <w:tcPr>
            <w:tcW w:w="1409" w:type="dxa"/>
            <w:noWrap/>
            <w:hideMark/>
          </w:tcPr>
          <w:p w14:paraId="68D0132C" w14:textId="77777777" w:rsidR="009A4761" w:rsidRPr="000F3CD7" w:rsidRDefault="009A4761" w:rsidP="000F3CD7">
            <w:r w:rsidRPr="009A4761">
              <w:rPr>
                <w:color w:val="FF0000"/>
              </w:rPr>
              <w:t>93.33</w:t>
            </w:r>
          </w:p>
        </w:tc>
        <w:tc>
          <w:tcPr>
            <w:tcW w:w="4103" w:type="dxa"/>
            <w:gridSpan w:val="2"/>
            <w:vMerge/>
            <w:shd w:val="clear" w:color="auto" w:fill="BFBFBF" w:themeFill="background1" w:themeFillShade="BF"/>
            <w:noWrap/>
            <w:hideMark/>
          </w:tcPr>
          <w:p w14:paraId="6F4AD011" w14:textId="506017D3" w:rsidR="009A4761" w:rsidRPr="000F3CD7" w:rsidRDefault="009A4761"/>
        </w:tc>
      </w:tr>
      <w:tr w:rsidR="009A4761" w:rsidRPr="000F3CD7" w14:paraId="461D176C" w14:textId="77777777" w:rsidTr="00630836">
        <w:trPr>
          <w:trHeight w:val="680"/>
        </w:trPr>
        <w:tc>
          <w:tcPr>
            <w:tcW w:w="1838" w:type="dxa"/>
            <w:vMerge/>
            <w:shd w:val="clear" w:color="auto" w:fill="BFBFBF" w:themeFill="background1" w:themeFillShade="BF"/>
            <w:noWrap/>
            <w:hideMark/>
          </w:tcPr>
          <w:p w14:paraId="079517EE" w14:textId="3B7AC05F" w:rsidR="009A4761" w:rsidRPr="000F3CD7" w:rsidRDefault="009A4761" w:rsidP="00AA765F">
            <w:pPr>
              <w:rPr>
                <w:b/>
                <w:bCs/>
              </w:rPr>
            </w:pPr>
          </w:p>
        </w:tc>
        <w:tc>
          <w:tcPr>
            <w:tcW w:w="3935" w:type="dxa"/>
            <w:gridSpan w:val="2"/>
            <w:vMerge w:val="restart"/>
            <w:shd w:val="clear" w:color="auto" w:fill="BFBFBF" w:themeFill="background1" w:themeFillShade="BF"/>
            <w:noWrap/>
            <w:hideMark/>
          </w:tcPr>
          <w:p w14:paraId="27EAC059" w14:textId="77777777" w:rsidR="009A4761" w:rsidRPr="000F3CD7" w:rsidRDefault="009A4761">
            <w:r w:rsidRPr="000F3CD7">
              <w:t> </w:t>
            </w:r>
          </w:p>
          <w:p w14:paraId="73E1E42E" w14:textId="77777777" w:rsidR="009A4761" w:rsidRPr="000F3CD7" w:rsidRDefault="009A4761">
            <w:r w:rsidRPr="000F3CD7">
              <w:t> </w:t>
            </w:r>
          </w:p>
          <w:p w14:paraId="3BFBAE59" w14:textId="77777777" w:rsidR="009A4761" w:rsidRPr="000F3CD7" w:rsidRDefault="009A4761">
            <w:r w:rsidRPr="000F3CD7">
              <w:t> </w:t>
            </w:r>
          </w:p>
          <w:p w14:paraId="415C6D11" w14:textId="77777777" w:rsidR="009A4761" w:rsidRPr="000F3CD7" w:rsidRDefault="009A4761">
            <w:r w:rsidRPr="000F3CD7">
              <w:t> </w:t>
            </w:r>
          </w:p>
          <w:p w14:paraId="11D0EBC3" w14:textId="77777777" w:rsidR="009A4761" w:rsidRPr="000F3CD7" w:rsidRDefault="009A4761">
            <w:pPr>
              <w:rPr>
                <w:b/>
                <w:bCs/>
              </w:rPr>
            </w:pPr>
            <w:r w:rsidRPr="000F3CD7">
              <w:rPr>
                <w:b/>
                <w:bCs/>
              </w:rPr>
              <w:t> </w:t>
            </w:r>
          </w:p>
          <w:p w14:paraId="56E2D4A5" w14:textId="16F14F5D" w:rsidR="009A4761" w:rsidRPr="000F3CD7" w:rsidRDefault="009A4761" w:rsidP="000F3CD7">
            <w:r w:rsidRPr="000F3CD7">
              <w:t> </w:t>
            </w:r>
          </w:p>
        </w:tc>
        <w:tc>
          <w:tcPr>
            <w:tcW w:w="2665" w:type="dxa"/>
            <w:shd w:val="clear" w:color="auto" w:fill="BFBFBF" w:themeFill="background1" w:themeFillShade="BF"/>
            <w:hideMark/>
          </w:tcPr>
          <w:p w14:paraId="5704A81D" w14:textId="77777777" w:rsidR="009A4761" w:rsidRPr="000F3CD7" w:rsidRDefault="009A4761">
            <w:pPr>
              <w:rPr>
                <w:b/>
                <w:bCs/>
              </w:rPr>
            </w:pPr>
            <w:r w:rsidRPr="000F3CD7">
              <w:rPr>
                <w:b/>
                <w:bCs/>
              </w:rPr>
              <w:t>Purpose of Design "Facing Extension"</w:t>
            </w:r>
          </w:p>
        </w:tc>
        <w:tc>
          <w:tcPr>
            <w:tcW w:w="1409" w:type="dxa"/>
            <w:shd w:val="clear" w:color="auto" w:fill="BFBFBF" w:themeFill="background1" w:themeFillShade="BF"/>
            <w:hideMark/>
          </w:tcPr>
          <w:p w14:paraId="68B24922" w14:textId="77777777" w:rsidR="009A4761" w:rsidRPr="000F3CD7" w:rsidRDefault="009A4761">
            <w:r w:rsidRPr="000F3CD7">
              <w:t xml:space="preserve">% Frequency of ≥Agree  </w:t>
            </w:r>
          </w:p>
        </w:tc>
        <w:tc>
          <w:tcPr>
            <w:tcW w:w="2694" w:type="dxa"/>
            <w:shd w:val="clear" w:color="auto" w:fill="BFBFBF" w:themeFill="background1" w:themeFillShade="BF"/>
            <w:hideMark/>
          </w:tcPr>
          <w:p w14:paraId="1AAC8D12" w14:textId="77777777" w:rsidR="009A4761" w:rsidRPr="000F3CD7" w:rsidRDefault="009A4761">
            <w:pPr>
              <w:rPr>
                <w:b/>
                <w:bCs/>
              </w:rPr>
            </w:pPr>
            <w:r w:rsidRPr="000F3CD7">
              <w:rPr>
                <w:b/>
                <w:bCs/>
              </w:rPr>
              <w:t>Purpose of Design "Facing Extension"</w:t>
            </w:r>
          </w:p>
        </w:tc>
        <w:tc>
          <w:tcPr>
            <w:tcW w:w="1409" w:type="dxa"/>
            <w:shd w:val="clear" w:color="auto" w:fill="BFBFBF" w:themeFill="background1" w:themeFillShade="BF"/>
            <w:hideMark/>
          </w:tcPr>
          <w:p w14:paraId="68ACBEB5" w14:textId="77777777" w:rsidR="009A4761" w:rsidRPr="000F3CD7" w:rsidRDefault="009A4761">
            <w:r w:rsidRPr="000F3CD7">
              <w:t xml:space="preserve">% Frequency of ≥Agree  </w:t>
            </w:r>
          </w:p>
        </w:tc>
      </w:tr>
      <w:tr w:rsidR="009A4761" w:rsidRPr="000F3CD7" w14:paraId="126EE578" w14:textId="77777777" w:rsidTr="00630836">
        <w:trPr>
          <w:trHeight w:val="1020"/>
        </w:trPr>
        <w:tc>
          <w:tcPr>
            <w:tcW w:w="1838" w:type="dxa"/>
            <w:vMerge/>
            <w:shd w:val="clear" w:color="auto" w:fill="BFBFBF" w:themeFill="background1" w:themeFillShade="BF"/>
            <w:noWrap/>
            <w:hideMark/>
          </w:tcPr>
          <w:p w14:paraId="651852C3" w14:textId="17F80FDC" w:rsidR="009A4761" w:rsidRPr="000F3CD7" w:rsidRDefault="009A4761" w:rsidP="00AA765F">
            <w:pPr>
              <w:rPr>
                <w:b/>
                <w:bCs/>
              </w:rPr>
            </w:pPr>
          </w:p>
        </w:tc>
        <w:tc>
          <w:tcPr>
            <w:tcW w:w="3935" w:type="dxa"/>
            <w:gridSpan w:val="2"/>
            <w:vMerge/>
            <w:shd w:val="clear" w:color="auto" w:fill="BFBFBF" w:themeFill="background1" w:themeFillShade="BF"/>
            <w:noWrap/>
            <w:hideMark/>
          </w:tcPr>
          <w:p w14:paraId="3F809A0D" w14:textId="1A5E0787" w:rsidR="009A4761" w:rsidRPr="000F3CD7" w:rsidRDefault="009A4761" w:rsidP="000F3CD7"/>
        </w:tc>
        <w:tc>
          <w:tcPr>
            <w:tcW w:w="2665" w:type="dxa"/>
            <w:hideMark/>
          </w:tcPr>
          <w:p w14:paraId="43A2A948" w14:textId="77777777" w:rsidR="009A4761" w:rsidRPr="000F3CD7" w:rsidRDefault="009A4761">
            <w:r w:rsidRPr="000F3CD7">
              <w:t>"Facings extended to just behind the toe box allows greater access into the footwear for the child with limited foot and ankle range of motion"</w:t>
            </w:r>
          </w:p>
        </w:tc>
        <w:tc>
          <w:tcPr>
            <w:tcW w:w="1409" w:type="dxa"/>
            <w:noWrap/>
            <w:hideMark/>
          </w:tcPr>
          <w:p w14:paraId="524510B6" w14:textId="77777777" w:rsidR="009A4761" w:rsidRPr="009A4761" w:rsidRDefault="009A4761" w:rsidP="000F3CD7">
            <w:pPr>
              <w:rPr>
                <w:color w:val="FF0000"/>
              </w:rPr>
            </w:pPr>
            <w:r w:rsidRPr="009A4761">
              <w:rPr>
                <w:color w:val="FF0000"/>
              </w:rPr>
              <w:t>93.33</w:t>
            </w:r>
          </w:p>
        </w:tc>
        <w:tc>
          <w:tcPr>
            <w:tcW w:w="4103" w:type="dxa"/>
            <w:gridSpan w:val="2"/>
            <w:shd w:val="clear" w:color="auto" w:fill="BFBFBF" w:themeFill="background1" w:themeFillShade="BF"/>
            <w:noWrap/>
            <w:hideMark/>
          </w:tcPr>
          <w:p w14:paraId="75427AD3" w14:textId="2CA1C76A" w:rsidR="009A4761" w:rsidRPr="000F3CD7" w:rsidRDefault="009A4761">
            <w:r w:rsidRPr="000F3CD7">
              <w:t> </w:t>
            </w:r>
          </w:p>
        </w:tc>
      </w:tr>
      <w:tr w:rsidR="009A4761" w:rsidRPr="000F3CD7" w14:paraId="2459ABDA" w14:textId="77777777" w:rsidTr="00630836">
        <w:trPr>
          <w:trHeight w:val="1020"/>
        </w:trPr>
        <w:tc>
          <w:tcPr>
            <w:tcW w:w="1838" w:type="dxa"/>
            <w:vMerge/>
            <w:shd w:val="clear" w:color="auto" w:fill="BFBFBF" w:themeFill="background1" w:themeFillShade="BF"/>
            <w:noWrap/>
            <w:hideMark/>
          </w:tcPr>
          <w:p w14:paraId="4365E6F7" w14:textId="3B51C56A" w:rsidR="009A4761" w:rsidRPr="000F3CD7" w:rsidRDefault="009A4761" w:rsidP="00AA765F">
            <w:pPr>
              <w:rPr>
                <w:b/>
                <w:bCs/>
              </w:rPr>
            </w:pPr>
          </w:p>
        </w:tc>
        <w:tc>
          <w:tcPr>
            <w:tcW w:w="3935" w:type="dxa"/>
            <w:gridSpan w:val="2"/>
            <w:vMerge/>
            <w:shd w:val="clear" w:color="auto" w:fill="BFBFBF" w:themeFill="background1" w:themeFillShade="BF"/>
            <w:noWrap/>
            <w:hideMark/>
          </w:tcPr>
          <w:p w14:paraId="1FFAD2F3" w14:textId="3C30AD80" w:rsidR="009A4761" w:rsidRPr="000F3CD7" w:rsidRDefault="009A4761" w:rsidP="000F3CD7"/>
        </w:tc>
        <w:tc>
          <w:tcPr>
            <w:tcW w:w="2665" w:type="dxa"/>
            <w:hideMark/>
          </w:tcPr>
          <w:p w14:paraId="747B7E9A" w14:textId="77777777" w:rsidR="009A4761" w:rsidRPr="000F3CD7" w:rsidRDefault="009A4761">
            <w:r w:rsidRPr="000F3CD7">
              <w:t>"Facing extended to the midfoot allows the upper to offer greater stability to the foot and ankle."</w:t>
            </w:r>
          </w:p>
        </w:tc>
        <w:tc>
          <w:tcPr>
            <w:tcW w:w="1409" w:type="dxa"/>
            <w:noWrap/>
            <w:hideMark/>
          </w:tcPr>
          <w:p w14:paraId="40B4E157" w14:textId="77777777" w:rsidR="009A4761" w:rsidRPr="000F3CD7" w:rsidRDefault="009A4761" w:rsidP="000F3CD7">
            <w:r w:rsidRPr="000F3CD7">
              <w:t>53.33</w:t>
            </w:r>
          </w:p>
        </w:tc>
        <w:tc>
          <w:tcPr>
            <w:tcW w:w="2694" w:type="dxa"/>
            <w:hideMark/>
          </w:tcPr>
          <w:p w14:paraId="7635A922" w14:textId="77777777" w:rsidR="009A4761" w:rsidRPr="000F3CD7" w:rsidRDefault="009A4761">
            <w:r w:rsidRPr="000F3CD7">
              <w:t>Original Round 1: "Facing extended to the midfoot allows the upper to offer greater stability to the foot and ankle."</w:t>
            </w:r>
          </w:p>
        </w:tc>
        <w:tc>
          <w:tcPr>
            <w:tcW w:w="1409" w:type="dxa"/>
            <w:noWrap/>
            <w:hideMark/>
          </w:tcPr>
          <w:p w14:paraId="03A67817" w14:textId="77777777" w:rsidR="009A4761" w:rsidRPr="000F3CD7" w:rsidRDefault="009A4761" w:rsidP="000F3CD7">
            <w:r w:rsidRPr="0076424E">
              <w:rPr>
                <w:color w:val="FF0000"/>
              </w:rPr>
              <w:t>87.50</w:t>
            </w:r>
          </w:p>
        </w:tc>
      </w:tr>
      <w:tr w:rsidR="00B7591E" w:rsidRPr="000F3CD7" w14:paraId="340D6C56" w14:textId="77777777" w:rsidTr="00AA765F">
        <w:trPr>
          <w:trHeight w:val="680"/>
        </w:trPr>
        <w:tc>
          <w:tcPr>
            <w:tcW w:w="1838" w:type="dxa"/>
            <w:vMerge/>
            <w:shd w:val="clear" w:color="auto" w:fill="BFBFBF" w:themeFill="background1" w:themeFillShade="BF"/>
            <w:noWrap/>
            <w:hideMark/>
          </w:tcPr>
          <w:p w14:paraId="1F228517" w14:textId="463116E2" w:rsidR="00B7591E" w:rsidRPr="000F3CD7" w:rsidRDefault="00B7591E" w:rsidP="00AA765F">
            <w:pPr>
              <w:rPr>
                <w:b/>
                <w:bCs/>
              </w:rPr>
            </w:pPr>
          </w:p>
        </w:tc>
        <w:tc>
          <w:tcPr>
            <w:tcW w:w="3935" w:type="dxa"/>
            <w:gridSpan w:val="2"/>
            <w:vMerge/>
            <w:shd w:val="clear" w:color="auto" w:fill="BFBFBF" w:themeFill="background1" w:themeFillShade="BF"/>
            <w:noWrap/>
            <w:hideMark/>
          </w:tcPr>
          <w:p w14:paraId="0340281A" w14:textId="357D2C14" w:rsidR="00B7591E" w:rsidRPr="000F3CD7" w:rsidRDefault="00B7591E" w:rsidP="000F3CD7"/>
        </w:tc>
        <w:tc>
          <w:tcPr>
            <w:tcW w:w="2665" w:type="dxa"/>
            <w:shd w:val="clear" w:color="auto" w:fill="BFBFBF" w:themeFill="background1" w:themeFillShade="BF"/>
            <w:hideMark/>
          </w:tcPr>
          <w:p w14:paraId="4F4F1408" w14:textId="71A42D4E" w:rsidR="00B7591E" w:rsidRPr="000F3CD7" w:rsidRDefault="00B7591E">
            <w:pPr>
              <w:rPr>
                <w:b/>
                <w:bCs/>
              </w:rPr>
            </w:pPr>
            <w:r w:rsidRPr="000F3CD7">
              <w:rPr>
                <w:b/>
                <w:bCs/>
              </w:rPr>
              <w:t xml:space="preserve">Design </w:t>
            </w:r>
            <w:r>
              <w:rPr>
                <w:b/>
                <w:bCs/>
              </w:rPr>
              <w:t xml:space="preserve">Characteristic </w:t>
            </w:r>
            <w:r w:rsidRPr="000F3CD7">
              <w:rPr>
                <w:b/>
                <w:bCs/>
              </w:rPr>
              <w:t xml:space="preserve">“Facings" </w:t>
            </w:r>
          </w:p>
        </w:tc>
        <w:tc>
          <w:tcPr>
            <w:tcW w:w="1409" w:type="dxa"/>
            <w:shd w:val="clear" w:color="auto" w:fill="BFBFBF" w:themeFill="background1" w:themeFillShade="BF"/>
            <w:hideMark/>
          </w:tcPr>
          <w:p w14:paraId="27C065A8" w14:textId="77777777" w:rsidR="00B7591E" w:rsidRPr="000F3CD7" w:rsidRDefault="00B7591E">
            <w:pPr>
              <w:rPr>
                <w:b/>
                <w:bCs/>
              </w:rPr>
            </w:pPr>
            <w:r w:rsidRPr="000F3CD7">
              <w:rPr>
                <w:b/>
                <w:bCs/>
              </w:rPr>
              <w:t xml:space="preserve">% Frequency of ≥Agree  </w:t>
            </w:r>
          </w:p>
        </w:tc>
        <w:tc>
          <w:tcPr>
            <w:tcW w:w="4103" w:type="dxa"/>
            <w:gridSpan w:val="2"/>
            <w:shd w:val="clear" w:color="auto" w:fill="BFBFBF" w:themeFill="background1" w:themeFillShade="BF"/>
            <w:noWrap/>
            <w:hideMark/>
          </w:tcPr>
          <w:p w14:paraId="3DC50B26" w14:textId="77777777" w:rsidR="00B7591E" w:rsidRPr="000F3CD7" w:rsidRDefault="00B7591E">
            <w:r w:rsidRPr="000F3CD7">
              <w:t> </w:t>
            </w:r>
          </w:p>
          <w:p w14:paraId="3321D5A2" w14:textId="3725BCB4" w:rsidR="00B7591E" w:rsidRPr="000F3CD7" w:rsidRDefault="00B7591E"/>
        </w:tc>
      </w:tr>
      <w:tr w:rsidR="0076424E" w:rsidRPr="000F3CD7" w14:paraId="6C426ED7" w14:textId="77777777" w:rsidTr="00630836">
        <w:trPr>
          <w:trHeight w:val="700"/>
        </w:trPr>
        <w:tc>
          <w:tcPr>
            <w:tcW w:w="1838" w:type="dxa"/>
            <w:vMerge/>
            <w:shd w:val="clear" w:color="auto" w:fill="BFBFBF" w:themeFill="background1" w:themeFillShade="BF"/>
            <w:noWrap/>
            <w:hideMark/>
          </w:tcPr>
          <w:p w14:paraId="0201F9D6" w14:textId="13FC8C28" w:rsidR="0076424E" w:rsidRPr="000F3CD7" w:rsidRDefault="0076424E">
            <w:pPr>
              <w:rPr>
                <w:b/>
                <w:bCs/>
              </w:rPr>
            </w:pPr>
          </w:p>
        </w:tc>
        <w:tc>
          <w:tcPr>
            <w:tcW w:w="3935" w:type="dxa"/>
            <w:gridSpan w:val="2"/>
            <w:vMerge/>
            <w:shd w:val="clear" w:color="auto" w:fill="BFBFBF" w:themeFill="background1" w:themeFillShade="BF"/>
            <w:hideMark/>
          </w:tcPr>
          <w:p w14:paraId="6CB0C245" w14:textId="250E3EB3" w:rsidR="0076424E" w:rsidRPr="000F3CD7" w:rsidRDefault="0076424E" w:rsidP="000F3CD7"/>
        </w:tc>
        <w:tc>
          <w:tcPr>
            <w:tcW w:w="2665" w:type="dxa"/>
            <w:hideMark/>
          </w:tcPr>
          <w:p w14:paraId="5419BA0A" w14:textId="77777777" w:rsidR="0076424E" w:rsidRPr="000F3CD7" w:rsidRDefault="0076424E">
            <w:r w:rsidRPr="000F3CD7">
              <w:t>"The gap between facings should allow an adequate range of fastening adjustment."</w:t>
            </w:r>
          </w:p>
        </w:tc>
        <w:tc>
          <w:tcPr>
            <w:tcW w:w="1409" w:type="dxa"/>
            <w:noWrap/>
            <w:hideMark/>
          </w:tcPr>
          <w:p w14:paraId="7A02FDE7" w14:textId="77777777" w:rsidR="0076424E" w:rsidRPr="000F3CD7" w:rsidRDefault="0076424E" w:rsidP="000F3CD7">
            <w:r w:rsidRPr="0076424E">
              <w:rPr>
                <w:color w:val="FF0000"/>
              </w:rPr>
              <w:t>86.67</w:t>
            </w:r>
          </w:p>
        </w:tc>
        <w:tc>
          <w:tcPr>
            <w:tcW w:w="4103" w:type="dxa"/>
            <w:gridSpan w:val="2"/>
            <w:shd w:val="clear" w:color="auto" w:fill="BFBFBF" w:themeFill="background1" w:themeFillShade="BF"/>
            <w:noWrap/>
            <w:hideMark/>
          </w:tcPr>
          <w:p w14:paraId="7B5DF6B2" w14:textId="77777777" w:rsidR="0076424E" w:rsidRPr="000F3CD7" w:rsidRDefault="0076424E">
            <w:r w:rsidRPr="000F3CD7">
              <w:t> </w:t>
            </w:r>
          </w:p>
          <w:p w14:paraId="4DE884FB" w14:textId="69263F79" w:rsidR="0076424E" w:rsidRPr="000F3CD7" w:rsidRDefault="0076424E">
            <w:r w:rsidRPr="000F3CD7">
              <w:t> </w:t>
            </w:r>
          </w:p>
        </w:tc>
      </w:tr>
      <w:tr w:rsidR="00B7591E" w:rsidRPr="000F3CD7" w14:paraId="445C6523" w14:textId="77777777" w:rsidTr="00AA765F">
        <w:trPr>
          <w:trHeight w:val="680"/>
        </w:trPr>
        <w:tc>
          <w:tcPr>
            <w:tcW w:w="1838" w:type="dxa"/>
            <w:vMerge w:val="restart"/>
            <w:shd w:val="clear" w:color="auto" w:fill="D9D9D9" w:themeFill="background1" w:themeFillShade="D9"/>
            <w:noWrap/>
            <w:hideMark/>
          </w:tcPr>
          <w:p w14:paraId="3EC6058E" w14:textId="77777777" w:rsidR="00B7591E" w:rsidRPr="000F3CD7" w:rsidRDefault="00B7591E">
            <w:r w:rsidRPr="000F3CD7">
              <w:rPr>
                <w:b/>
                <w:bCs/>
              </w:rPr>
              <w:t>Heel Counte</w:t>
            </w:r>
            <w:r w:rsidRPr="000F3CD7">
              <w:t>r</w:t>
            </w:r>
          </w:p>
          <w:p w14:paraId="4DD0017C" w14:textId="77777777" w:rsidR="00B7591E" w:rsidRPr="000F3CD7" w:rsidRDefault="00B7591E">
            <w:r w:rsidRPr="000F3CD7">
              <w:t> </w:t>
            </w:r>
          </w:p>
          <w:p w14:paraId="3FD5D746" w14:textId="77777777" w:rsidR="00B7591E" w:rsidRPr="000F3CD7" w:rsidRDefault="00B7591E">
            <w:r w:rsidRPr="000F3CD7">
              <w:t> </w:t>
            </w:r>
          </w:p>
          <w:p w14:paraId="09B0817C" w14:textId="77777777" w:rsidR="00B7591E" w:rsidRPr="000F3CD7" w:rsidRDefault="00B7591E">
            <w:r w:rsidRPr="000F3CD7">
              <w:t> </w:t>
            </w:r>
          </w:p>
          <w:p w14:paraId="5364187C" w14:textId="77777777" w:rsidR="00B7591E" w:rsidRPr="000F3CD7" w:rsidRDefault="00B7591E">
            <w:r w:rsidRPr="000F3CD7">
              <w:t> </w:t>
            </w:r>
          </w:p>
          <w:p w14:paraId="420C2DDB" w14:textId="77777777" w:rsidR="00B7591E" w:rsidRPr="000F3CD7" w:rsidRDefault="00B7591E">
            <w:r w:rsidRPr="000F3CD7">
              <w:t> </w:t>
            </w:r>
          </w:p>
          <w:p w14:paraId="6847F81B" w14:textId="77777777" w:rsidR="00B7591E" w:rsidRPr="000F3CD7" w:rsidRDefault="00B7591E">
            <w:r w:rsidRPr="000F3CD7">
              <w:t> </w:t>
            </w:r>
          </w:p>
          <w:p w14:paraId="2C0623F0" w14:textId="77777777" w:rsidR="00B7591E" w:rsidRPr="000F3CD7" w:rsidRDefault="00B7591E">
            <w:r w:rsidRPr="000F3CD7">
              <w:t> </w:t>
            </w:r>
          </w:p>
          <w:p w14:paraId="029D78E5" w14:textId="77777777" w:rsidR="00B7591E" w:rsidRPr="000F3CD7" w:rsidRDefault="00B7591E">
            <w:r w:rsidRPr="000F3CD7">
              <w:t> </w:t>
            </w:r>
          </w:p>
          <w:p w14:paraId="4BA33041" w14:textId="6E33A056" w:rsidR="00B7591E" w:rsidRPr="000F3CD7" w:rsidRDefault="00B7591E" w:rsidP="00AA765F">
            <w:r w:rsidRPr="000F3CD7">
              <w:t> </w:t>
            </w:r>
          </w:p>
        </w:tc>
        <w:tc>
          <w:tcPr>
            <w:tcW w:w="2526" w:type="dxa"/>
            <w:shd w:val="clear" w:color="auto" w:fill="D9D9D9" w:themeFill="background1" w:themeFillShade="D9"/>
            <w:hideMark/>
          </w:tcPr>
          <w:p w14:paraId="4E7F1B15" w14:textId="6F6EB39B" w:rsidR="00B7591E" w:rsidRPr="000F3CD7" w:rsidRDefault="00B7591E">
            <w:pPr>
              <w:rPr>
                <w:b/>
                <w:bCs/>
              </w:rPr>
            </w:pPr>
            <w:r w:rsidRPr="000F3CD7">
              <w:rPr>
                <w:b/>
                <w:bCs/>
              </w:rPr>
              <w:t xml:space="preserve">Design </w:t>
            </w:r>
            <w:r>
              <w:rPr>
                <w:b/>
                <w:bCs/>
              </w:rPr>
              <w:t xml:space="preserve">Characteristic </w:t>
            </w:r>
            <w:r w:rsidRPr="000F3CD7">
              <w:rPr>
                <w:b/>
                <w:bCs/>
              </w:rPr>
              <w:t>“Heel Counter Extension"</w:t>
            </w:r>
          </w:p>
        </w:tc>
        <w:tc>
          <w:tcPr>
            <w:tcW w:w="1409" w:type="dxa"/>
            <w:shd w:val="clear" w:color="auto" w:fill="D9D9D9" w:themeFill="background1" w:themeFillShade="D9"/>
            <w:hideMark/>
          </w:tcPr>
          <w:p w14:paraId="7D3EDCED" w14:textId="77777777" w:rsidR="00B7591E" w:rsidRPr="000F3CD7" w:rsidRDefault="00B7591E" w:rsidP="000F3CD7">
            <w:r w:rsidRPr="000F3CD7">
              <w:t xml:space="preserve">% Frequency of ≥Agree  </w:t>
            </w:r>
          </w:p>
        </w:tc>
        <w:tc>
          <w:tcPr>
            <w:tcW w:w="2665" w:type="dxa"/>
            <w:shd w:val="clear" w:color="auto" w:fill="D9D9D9" w:themeFill="background1" w:themeFillShade="D9"/>
            <w:hideMark/>
          </w:tcPr>
          <w:p w14:paraId="6FAE6A4E" w14:textId="2A900295" w:rsidR="00B7591E" w:rsidRPr="000F3CD7" w:rsidRDefault="00B7591E">
            <w:pPr>
              <w:rPr>
                <w:b/>
                <w:bCs/>
              </w:rPr>
            </w:pPr>
            <w:r w:rsidRPr="000F3CD7">
              <w:rPr>
                <w:b/>
                <w:bCs/>
              </w:rPr>
              <w:t xml:space="preserve">Design </w:t>
            </w:r>
            <w:r>
              <w:rPr>
                <w:b/>
                <w:bCs/>
              </w:rPr>
              <w:t xml:space="preserve">Characteristic </w:t>
            </w:r>
            <w:r w:rsidRPr="000F3CD7">
              <w:rPr>
                <w:b/>
                <w:bCs/>
              </w:rPr>
              <w:t>“Heel Counter Extension"</w:t>
            </w:r>
          </w:p>
        </w:tc>
        <w:tc>
          <w:tcPr>
            <w:tcW w:w="1409" w:type="dxa"/>
            <w:shd w:val="clear" w:color="auto" w:fill="D9D9D9" w:themeFill="background1" w:themeFillShade="D9"/>
            <w:hideMark/>
          </w:tcPr>
          <w:p w14:paraId="11311612" w14:textId="77777777" w:rsidR="00B7591E" w:rsidRPr="000F3CD7" w:rsidRDefault="00B7591E">
            <w:r w:rsidRPr="000F3CD7">
              <w:t>Relative %Frequency</w:t>
            </w:r>
          </w:p>
        </w:tc>
        <w:tc>
          <w:tcPr>
            <w:tcW w:w="4103" w:type="dxa"/>
            <w:gridSpan w:val="2"/>
            <w:shd w:val="clear" w:color="auto" w:fill="D9D9D9" w:themeFill="background1" w:themeFillShade="D9"/>
            <w:noWrap/>
            <w:hideMark/>
          </w:tcPr>
          <w:p w14:paraId="5E38CEA4" w14:textId="4C6EEFEE" w:rsidR="00B7591E" w:rsidRPr="000F3CD7" w:rsidRDefault="00B7591E">
            <w:r w:rsidRPr="000F3CD7">
              <w:t> </w:t>
            </w:r>
          </w:p>
        </w:tc>
      </w:tr>
      <w:tr w:rsidR="000B618C" w:rsidRPr="000F3CD7" w14:paraId="7D7263E3" w14:textId="77777777" w:rsidTr="00630836">
        <w:trPr>
          <w:trHeight w:val="680"/>
        </w:trPr>
        <w:tc>
          <w:tcPr>
            <w:tcW w:w="1838" w:type="dxa"/>
            <w:vMerge/>
            <w:shd w:val="clear" w:color="auto" w:fill="D9D9D9" w:themeFill="background1" w:themeFillShade="D9"/>
            <w:noWrap/>
            <w:hideMark/>
          </w:tcPr>
          <w:p w14:paraId="27A0B759" w14:textId="0EC4806A" w:rsidR="000B618C" w:rsidRPr="000F3CD7" w:rsidRDefault="000B618C" w:rsidP="00AA765F"/>
        </w:tc>
        <w:tc>
          <w:tcPr>
            <w:tcW w:w="2526" w:type="dxa"/>
            <w:hideMark/>
          </w:tcPr>
          <w:p w14:paraId="5BA69DAF" w14:textId="65E0388E" w:rsidR="000B618C" w:rsidRPr="000F3CD7" w:rsidRDefault="000B618C">
            <w:r w:rsidRPr="000F3CD7">
              <w:t>"Heel counter/stiffener extended to midfoot"</w:t>
            </w:r>
          </w:p>
        </w:tc>
        <w:tc>
          <w:tcPr>
            <w:tcW w:w="1409" w:type="dxa"/>
            <w:noWrap/>
            <w:hideMark/>
          </w:tcPr>
          <w:p w14:paraId="21FC1FF0" w14:textId="77777777" w:rsidR="000B618C" w:rsidRPr="000F3CD7" w:rsidRDefault="000B618C" w:rsidP="000F3CD7">
            <w:r w:rsidRPr="000F3CD7">
              <w:t>70.59</w:t>
            </w:r>
          </w:p>
        </w:tc>
        <w:tc>
          <w:tcPr>
            <w:tcW w:w="2665" w:type="dxa"/>
            <w:hideMark/>
          </w:tcPr>
          <w:p w14:paraId="6061FA1A" w14:textId="600628CA" w:rsidR="000B618C" w:rsidRPr="000F3CD7" w:rsidRDefault="000B618C">
            <w:r w:rsidRPr="000F3CD7">
              <w:t>Modified Round 2:"Heel counter/stiffener extended to the midfoot only"</w:t>
            </w:r>
          </w:p>
        </w:tc>
        <w:tc>
          <w:tcPr>
            <w:tcW w:w="1409" w:type="dxa"/>
            <w:noWrap/>
            <w:hideMark/>
          </w:tcPr>
          <w:p w14:paraId="29C48EF7" w14:textId="77777777" w:rsidR="000B618C" w:rsidRPr="000F3CD7" w:rsidRDefault="000B618C" w:rsidP="000F3CD7">
            <w:r w:rsidRPr="000F3CD7">
              <w:t>13.33</w:t>
            </w:r>
          </w:p>
        </w:tc>
        <w:tc>
          <w:tcPr>
            <w:tcW w:w="4103" w:type="dxa"/>
            <w:gridSpan w:val="2"/>
            <w:vMerge w:val="restart"/>
            <w:shd w:val="clear" w:color="auto" w:fill="D9D9D9" w:themeFill="background1" w:themeFillShade="D9"/>
            <w:noWrap/>
            <w:hideMark/>
          </w:tcPr>
          <w:p w14:paraId="192B9958" w14:textId="77777777" w:rsidR="000B618C" w:rsidRPr="000F3CD7" w:rsidRDefault="000B618C">
            <w:r w:rsidRPr="000F3CD7">
              <w:t> </w:t>
            </w:r>
          </w:p>
          <w:p w14:paraId="38A67A78" w14:textId="77777777" w:rsidR="000B618C" w:rsidRPr="000F3CD7" w:rsidRDefault="000B618C">
            <w:r w:rsidRPr="000F3CD7">
              <w:t> </w:t>
            </w:r>
          </w:p>
          <w:p w14:paraId="65B51B98" w14:textId="77777777" w:rsidR="000B618C" w:rsidRPr="000F3CD7" w:rsidRDefault="000B618C">
            <w:r w:rsidRPr="000F3CD7">
              <w:t> </w:t>
            </w:r>
          </w:p>
          <w:p w14:paraId="385DB195" w14:textId="6FF0736D" w:rsidR="000B618C" w:rsidRPr="000F3CD7" w:rsidRDefault="000B618C" w:rsidP="00AA765F">
            <w:r w:rsidRPr="000F3CD7">
              <w:t> </w:t>
            </w:r>
          </w:p>
        </w:tc>
      </w:tr>
      <w:tr w:rsidR="00F40453" w:rsidRPr="000F3CD7" w14:paraId="5968611F" w14:textId="77777777" w:rsidTr="00630836">
        <w:trPr>
          <w:trHeight w:val="680"/>
        </w:trPr>
        <w:tc>
          <w:tcPr>
            <w:tcW w:w="1838" w:type="dxa"/>
            <w:vMerge/>
            <w:shd w:val="clear" w:color="auto" w:fill="D9D9D9" w:themeFill="background1" w:themeFillShade="D9"/>
            <w:noWrap/>
            <w:hideMark/>
          </w:tcPr>
          <w:p w14:paraId="286EF59A" w14:textId="6F06C5EE" w:rsidR="00F40453" w:rsidRPr="000F3CD7" w:rsidRDefault="00F40453" w:rsidP="00AA765F"/>
        </w:tc>
        <w:tc>
          <w:tcPr>
            <w:tcW w:w="2526" w:type="dxa"/>
            <w:vMerge w:val="restart"/>
            <w:hideMark/>
          </w:tcPr>
          <w:p w14:paraId="1BECE234" w14:textId="77777777" w:rsidR="00F40453" w:rsidRPr="000F3CD7" w:rsidRDefault="00F40453">
            <w:r w:rsidRPr="000F3CD7">
              <w:t xml:space="preserve">"Heel counter/stiffener height extended towards </w:t>
            </w:r>
            <w:proofErr w:type="spellStart"/>
            <w:r w:rsidRPr="000F3CD7">
              <w:t>topline</w:t>
            </w:r>
            <w:proofErr w:type="spellEnd"/>
            <w:r w:rsidRPr="000F3CD7">
              <w:t>."</w:t>
            </w:r>
          </w:p>
          <w:p w14:paraId="69AEB1D7" w14:textId="77777777" w:rsidR="00F40453" w:rsidRPr="000F3CD7" w:rsidRDefault="00F40453">
            <w:r w:rsidRPr="000F3CD7">
              <w:t> </w:t>
            </w:r>
          </w:p>
          <w:p w14:paraId="43D0CB6B" w14:textId="6DE973D9" w:rsidR="00F40453" w:rsidRPr="000F3CD7" w:rsidRDefault="00F40453" w:rsidP="00AA765F">
            <w:r w:rsidRPr="000F3CD7">
              <w:rPr>
                <w:b/>
                <w:bCs/>
              </w:rPr>
              <w:t> </w:t>
            </w:r>
          </w:p>
        </w:tc>
        <w:tc>
          <w:tcPr>
            <w:tcW w:w="1409" w:type="dxa"/>
            <w:vMerge w:val="restart"/>
            <w:noWrap/>
            <w:hideMark/>
          </w:tcPr>
          <w:p w14:paraId="3C18A3BC" w14:textId="77777777" w:rsidR="00F40453" w:rsidRPr="000F3CD7" w:rsidRDefault="00F40453" w:rsidP="000F3CD7">
            <w:r w:rsidRPr="000F3CD7">
              <w:t>47.06</w:t>
            </w:r>
          </w:p>
        </w:tc>
        <w:tc>
          <w:tcPr>
            <w:tcW w:w="2665" w:type="dxa"/>
            <w:hideMark/>
          </w:tcPr>
          <w:p w14:paraId="184E314D" w14:textId="65B7FCFE" w:rsidR="00F40453" w:rsidRPr="000F3CD7" w:rsidRDefault="00F40453">
            <w:r w:rsidRPr="000F3CD7">
              <w:t xml:space="preserve">Modified Round 2: "Heel counter/stiffener extended towards the </w:t>
            </w:r>
            <w:proofErr w:type="spellStart"/>
            <w:r w:rsidRPr="000F3CD7">
              <w:t>topline</w:t>
            </w:r>
            <w:proofErr w:type="spellEnd"/>
            <w:r w:rsidRPr="000F3CD7">
              <w:t xml:space="preserve"> only"</w:t>
            </w:r>
          </w:p>
        </w:tc>
        <w:tc>
          <w:tcPr>
            <w:tcW w:w="1409" w:type="dxa"/>
            <w:noWrap/>
            <w:hideMark/>
          </w:tcPr>
          <w:p w14:paraId="0AC60DD3" w14:textId="77777777" w:rsidR="00F40453" w:rsidRPr="000F3CD7" w:rsidRDefault="00F40453" w:rsidP="000F3CD7">
            <w:r w:rsidRPr="000F3CD7">
              <w:t>0.00</w:t>
            </w:r>
          </w:p>
        </w:tc>
        <w:tc>
          <w:tcPr>
            <w:tcW w:w="4103" w:type="dxa"/>
            <w:gridSpan w:val="2"/>
            <w:vMerge/>
            <w:shd w:val="clear" w:color="auto" w:fill="D9D9D9" w:themeFill="background1" w:themeFillShade="D9"/>
            <w:noWrap/>
            <w:hideMark/>
          </w:tcPr>
          <w:p w14:paraId="6E37453F" w14:textId="67BC7AC9" w:rsidR="00F40453" w:rsidRPr="000F3CD7" w:rsidRDefault="00F40453" w:rsidP="00AA765F"/>
        </w:tc>
      </w:tr>
      <w:tr w:rsidR="00F40453" w:rsidRPr="000F3CD7" w14:paraId="44EBB2D8" w14:textId="77777777" w:rsidTr="00630836">
        <w:trPr>
          <w:trHeight w:val="680"/>
        </w:trPr>
        <w:tc>
          <w:tcPr>
            <w:tcW w:w="1838" w:type="dxa"/>
            <w:vMerge/>
            <w:shd w:val="clear" w:color="auto" w:fill="D9D9D9" w:themeFill="background1" w:themeFillShade="D9"/>
            <w:noWrap/>
            <w:hideMark/>
          </w:tcPr>
          <w:p w14:paraId="1462B702" w14:textId="0A8B86D8" w:rsidR="00F40453" w:rsidRPr="000F3CD7" w:rsidRDefault="00F40453" w:rsidP="00AA765F"/>
        </w:tc>
        <w:tc>
          <w:tcPr>
            <w:tcW w:w="2526" w:type="dxa"/>
            <w:vMerge/>
            <w:noWrap/>
            <w:hideMark/>
          </w:tcPr>
          <w:p w14:paraId="2A138BEA" w14:textId="76D86E88" w:rsidR="00F40453" w:rsidRPr="000F3CD7" w:rsidRDefault="00F40453" w:rsidP="00AA765F"/>
        </w:tc>
        <w:tc>
          <w:tcPr>
            <w:tcW w:w="1409" w:type="dxa"/>
            <w:vMerge/>
            <w:noWrap/>
            <w:hideMark/>
          </w:tcPr>
          <w:p w14:paraId="4AEB4EB9" w14:textId="77777777" w:rsidR="00F40453" w:rsidRPr="000F3CD7" w:rsidRDefault="00F40453"/>
        </w:tc>
        <w:tc>
          <w:tcPr>
            <w:tcW w:w="2665" w:type="dxa"/>
            <w:hideMark/>
          </w:tcPr>
          <w:p w14:paraId="4037EA52" w14:textId="77777777" w:rsidR="00F40453" w:rsidRPr="000F3CD7" w:rsidRDefault="00F40453">
            <w:r w:rsidRPr="000F3CD7">
              <w:t xml:space="preserve">Modified Round 2: "Heel counter stiffener, extended to the midfoot and towards </w:t>
            </w:r>
            <w:proofErr w:type="spellStart"/>
            <w:r w:rsidRPr="000F3CD7">
              <w:t>topline</w:t>
            </w:r>
            <w:proofErr w:type="spellEnd"/>
            <w:r w:rsidRPr="000F3CD7">
              <w:t xml:space="preserve">" </w:t>
            </w:r>
          </w:p>
        </w:tc>
        <w:tc>
          <w:tcPr>
            <w:tcW w:w="1409" w:type="dxa"/>
            <w:noWrap/>
            <w:hideMark/>
          </w:tcPr>
          <w:p w14:paraId="3C2520D5" w14:textId="77777777" w:rsidR="00F40453" w:rsidRPr="000F3CD7" w:rsidRDefault="00F40453" w:rsidP="000F3CD7">
            <w:r w:rsidRPr="000F3CD7">
              <w:t>6.67</w:t>
            </w:r>
          </w:p>
        </w:tc>
        <w:tc>
          <w:tcPr>
            <w:tcW w:w="4103" w:type="dxa"/>
            <w:gridSpan w:val="2"/>
            <w:vMerge/>
            <w:shd w:val="clear" w:color="auto" w:fill="D9D9D9" w:themeFill="background1" w:themeFillShade="D9"/>
            <w:noWrap/>
            <w:hideMark/>
          </w:tcPr>
          <w:p w14:paraId="224B7C49" w14:textId="74A6F7ED" w:rsidR="00F40453" w:rsidRPr="000F3CD7" w:rsidRDefault="00F40453" w:rsidP="00AA765F"/>
        </w:tc>
      </w:tr>
      <w:tr w:rsidR="00F40453" w:rsidRPr="000F3CD7" w14:paraId="5134B81D" w14:textId="77777777" w:rsidTr="00630836">
        <w:trPr>
          <w:trHeight w:val="1020"/>
        </w:trPr>
        <w:tc>
          <w:tcPr>
            <w:tcW w:w="1838" w:type="dxa"/>
            <w:vMerge/>
            <w:shd w:val="clear" w:color="auto" w:fill="D9D9D9" w:themeFill="background1" w:themeFillShade="D9"/>
            <w:noWrap/>
            <w:hideMark/>
          </w:tcPr>
          <w:p w14:paraId="2138D665" w14:textId="4C901C2D" w:rsidR="00F40453" w:rsidRPr="000F3CD7" w:rsidRDefault="00F40453" w:rsidP="00AA765F"/>
        </w:tc>
        <w:tc>
          <w:tcPr>
            <w:tcW w:w="2526" w:type="dxa"/>
            <w:vMerge/>
            <w:hideMark/>
          </w:tcPr>
          <w:p w14:paraId="1C85B6F0" w14:textId="47DA54E4" w:rsidR="00F40453" w:rsidRPr="000F3CD7" w:rsidRDefault="00F40453">
            <w:pPr>
              <w:rPr>
                <w:b/>
                <w:bCs/>
              </w:rPr>
            </w:pPr>
          </w:p>
        </w:tc>
        <w:tc>
          <w:tcPr>
            <w:tcW w:w="1409" w:type="dxa"/>
            <w:vMerge/>
            <w:hideMark/>
          </w:tcPr>
          <w:p w14:paraId="50C7CB49" w14:textId="77777777" w:rsidR="00F40453" w:rsidRPr="000F3CD7" w:rsidRDefault="00F40453">
            <w:pPr>
              <w:rPr>
                <w:b/>
                <w:bCs/>
              </w:rPr>
            </w:pPr>
          </w:p>
        </w:tc>
        <w:tc>
          <w:tcPr>
            <w:tcW w:w="2665" w:type="dxa"/>
            <w:hideMark/>
          </w:tcPr>
          <w:p w14:paraId="1BCE8EE8" w14:textId="77777777" w:rsidR="00F40453" w:rsidRPr="000F3CD7" w:rsidRDefault="00F40453">
            <w:r w:rsidRPr="000F3CD7">
              <w:t>Modified Round 2: "Optional range of heel counter extensions dependent on therapeutic need and the patient's foot and ankle anatomy"</w:t>
            </w:r>
          </w:p>
        </w:tc>
        <w:tc>
          <w:tcPr>
            <w:tcW w:w="1409" w:type="dxa"/>
            <w:noWrap/>
            <w:hideMark/>
          </w:tcPr>
          <w:p w14:paraId="5E4D1686" w14:textId="77777777" w:rsidR="00F40453" w:rsidRPr="000F3CD7" w:rsidRDefault="00F40453" w:rsidP="000F3CD7">
            <w:r w:rsidRPr="000B618C">
              <w:rPr>
                <w:color w:val="FF0000"/>
              </w:rPr>
              <w:t>80.00</w:t>
            </w:r>
          </w:p>
        </w:tc>
        <w:tc>
          <w:tcPr>
            <w:tcW w:w="4103" w:type="dxa"/>
            <w:gridSpan w:val="2"/>
            <w:vMerge/>
            <w:shd w:val="clear" w:color="auto" w:fill="D9D9D9" w:themeFill="background1" w:themeFillShade="D9"/>
            <w:noWrap/>
            <w:hideMark/>
          </w:tcPr>
          <w:p w14:paraId="3768F967" w14:textId="1E274653" w:rsidR="00F40453" w:rsidRPr="000F3CD7" w:rsidRDefault="00F40453"/>
        </w:tc>
      </w:tr>
      <w:tr w:rsidR="003945CE" w:rsidRPr="000F3CD7" w14:paraId="2841EAFD" w14:textId="77777777" w:rsidTr="00630836">
        <w:trPr>
          <w:trHeight w:val="680"/>
        </w:trPr>
        <w:tc>
          <w:tcPr>
            <w:tcW w:w="1838" w:type="dxa"/>
            <w:vMerge/>
            <w:shd w:val="clear" w:color="auto" w:fill="D9D9D9" w:themeFill="background1" w:themeFillShade="D9"/>
            <w:noWrap/>
            <w:hideMark/>
          </w:tcPr>
          <w:p w14:paraId="6E880640" w14:textId="740E0DE5" w:rsidR="003945CE" w:rsidRPr="000F3CD7" w:rsidRDefault="003945CE" w:rsidP="00AA765F"/>
        </w:tc>
        <w:tc>
          <w:tcPr>
            <w:tcW w:w="3935" w:type="dxa"/>
            <w:gridSpan w:val="2"/>
            <w:vMerge w:val="restart"/>
            <w:shd w:val="clear" w:color="auto" w:fill="D9D9D9" w:themeFill="background1" w:themeFillShade="D9"/>
            <w:hideMark/>
          </w:tcPr>
          <w:p w14:paraId="54BA75AC" w14:textId="77777777" w:rsidR="003945CE" w:rsidRPr="000F3CD7" w:rsidRDefault="003945CE">
            <w:pPr>
              <w:rPr>
                <w:b/>
                <w:bCs/>
              </w:rPr>
            </w:pPr>
            <w:r w:rsidRPr="000F3CD7">
              <w:rPr>
                <w:b/>
                <w:bCs/>
              </w:rPr>
              <w:t> </w:t>
            </w:r>
          </w:p>
          <w:p w14:paraId="10413016" w14:textId="77777777" w:rsidR="003945CE" w:rsidRPr="000F3CD7" w:rsidRDefault="003945CE">
            <w:pPr>
              <w:rPr>
                <w:b/>
                <w:bCs/>
              </w:rPr>
            </w:pPr>
            <w:r w:rsidRPr="000F3CD7">
              <w:rPr>
                <w:b/>
                <w:bCs/>
              </w:rPr>
              <w:t> </w:t>
            </w:r>
          </w:p>
          <w:p w14:paraId="7ACCD256" w14:textId="2FDE8559" w:rsidR="003945CE" w:rsidRPr="000F3CD7" w:rsidRDefault="003945CE" w:rsidP="00AA765F">
            <w:pPr>
              <w:rPr>
                <w:b/>
                <w:bCs/>
              </w:rPr>
            </w:pPr>
            <w:r w:rsidRPr="000F3CD7">
              <w:rPr>
                <w:b/>
                <w:bCs/>
              </w:rPr>
              <w:t> </w:t>
            </w:r>
          </w:p>
        </w:tc>
        <w:tc>
          <w:tcPr>
            <w:tcW w:w="2665" w:type="dxa"/>
            <w:shd w:val="clear" w:color="auto" w:fill="D9D9D9" w:themeFill="background1" w:themeFillShade="D9"/>
            <w:hideMark/>
          </w:tcPr>
          <w:p w14:paraId="1EAE1445" w14:textId="77777777" w:rsidR="003945CE" w:rsidRPr="000F3CD7" w:rsidRDefault="003945CE">
            <w:pPr>
              <w:rPr>
                <w:b/>
                <w:bCs/>
              </w:rPr>
            </w:pPr>
            <w:r w:rsidRPr="000F3CD7">
              <w:rPr>
                <w:b/>
                <w:bCs/>
              </w:rPr>
              <w:t>Purpose of Design "Heel Counter Extension"</w:t>
            </w:r>
          </w:p>
        </w:tc>
        <w:tc>
          <w:tcPr>
            <w:tcW w:w="1409" w:type="dxa"/>
            <w:shd w:val="clear" w:color="auto" w:fill="D9D9D9" w:themeFill="background1" w:themeFillShade="D9"/>
            <w:hideMark/>
          </w:tcPr>
          <w:p w14:paraId="174C6B9E" w14:textId="77777777" w:rsidR="003945CE" w:rsidRPr="000F3CD7" w:rsidRDefault="003945CE">
            <w:r w:rsidRPr="000F3CD7">
              <w:t xml:space="preserve">% Frequency of ≥Agree  </w:t>
            </w:r>
          </w:p>
        </w:tc>
        <w:tc>
          <w:tcPr>
            <w:tcW w:w="2694" w:type="dxa"/>
            <w:shd w:val="clear" w:color="auto" w:fill="D9D9D9" w:themeFill="background1" w:themeFillShade="D9"/>
            <w:hideMark/>
          </w:tcPr>
          <w:p w14:paraId="69C949FD" w14:textId="77777777" w:rsidR="003945CE" w:rsidRPr="000F3CD7" w:rsidRDefault="003945CE">
            <w:pPr>
              <w:rPr>
                <w:b/>
                <w:bCs/>
              </w:rPr>
            </w:pPr>
            <w:r w:rsidRPr="000F3CD7">
              <w:rPr>
                <w:b/>
                <w:bCs/>
              </w:rPr>
              <w:t>Purpose of Design "Heel Counter Extension"</w:t>
            </w:r>
          </w:p>
        </w:tc>
        <w:tc>
          <w:tcPr>
            <w:tcW w:w="1409" w:type="dxa"/>
            <w:shd w:val="clear" w:color="auto" w:fill="D9D9D9" w:themeFill="background1" w:themeFillShade="D9"/>
            <w:hideMark/>
          </w:tcPr>
          <w:p w14:paraId="6A285496" w14:textId="77777777" w:rsidR="003945CE" w:rsidRPr="000F3CD7" w:rsidRDefault="003945CE">
            <w:r w:rsidRPr="000F3CD7">
              <w:t xml:space="preserve">% Frequency of ≥Agree  </w:t>
            </w:r>
          </w:p>
        </w:tc>
      </w:tr>
      <w:tr w:rsidR="003945CE" w:rsidRPr="000F3CD7" w14:paraId="00E40D9F" w14:textId="77777777" w:rsidTr="00630836">
        <w:trPr>
          <w:trHeight w:val="1020"/>
        </w:trPr>
        <w:tc>
          <w:tcPr>
            <w:tcW w:w="1838" w:type="dxa"/>
            <w:vMerge/>
            <w:shd w:val="clear" w:color="auto" w:fill="D9D9D9" w:themeFill="background1" w:themeFillShade="D9"/>
            <w:noWrap/>
            <w:hideMark/>
          </w:tcPr>
          <w:p w14:paraId="03E0C65A" w14:textId="74DC3BFD" w:rsidR="003945CE" w:rsidRPr="000F3CD7" w:rsidRDefault="003945CE" w:rsidP="00AA765F"/>
        </w:tc>
        <w:tc>
          <w:tcPr>
            <w:tcW w:w="3935" w:type="dxa"/>
            <w:gridSpan w:val="2"/>
            <w:vMerge/>
            <w:shd w:val="clear" w:color="auto" w:fill="D9D9D9" w:themeFill="background1" w:themeFillShade="D9"/>
            <w:hideMark/>
          </w:tcPr>
          <w:p w14:paraId="0FC1DFC1" w14:textId="156AC3D3" w:rsidR="003945CE" w:rsidRPr="000F3CD7" w:rsidRDefault="003945CE" w:rsidP="00AA765F">
            <w:pPr>
              <w:rPr>
                <w:b/>
                <w:bCs/>
              </w:rPr>
            </w:pPr>
          </w:p>
        </w:tc>
        <w:tc>
          <w:tcPr>
            <w:tcW w:w="2665" w:type="dxa"/>
            <w:hideMark/>
          </w:tcPr>
          <w:p w14:paraId="1BB199FA" w14:textId="77777777" w:rsidR="003945CE" w:rsidRPr="000F3CD7" w:rsidRDefault="003945CE">
            <w:r w:rsidRPr="000F3CD7">
              <w:t xml:space="preserve"> "Heel counter/stiffener extensions can enhance proprioception at the foot and ankle"</w:t>
            </w:r>
          </w:p>
        </w:tc>
        <w:tc>
          <w:tcPr>
            <w:tcW w:w="1409" w:type="dxa"/>
            <w:noWrap/>
            <w:hideMark/>
          </w:tcPr>
          <w:p w14:paraId="076CBB67" w14:textId="77777777" w:rsidR="003945CE" w:rsidRPr="000F3CD7" w:rsidRDefault="003945CE" w:rsidP="000F3CD7">
            <w:r w:rsidRPr="000F3CD7">
              <w:t>33.33</w:t>
            </w:r>
          </w:p>
        </w:tc>
        <w:tc>
          <w:tcPr>
            <w:tcW w:w="2694" w:type="dxa"/>
            <w:hideMark/>
          </w:tcPr>
          <w:p w14:paraId="715E1F01" w14:textId="77777777" w:rsidR="003945CE" w:rsidRPr="000F3CD7" w:rsidRDefault="003945CE">
            <w:r w:rsidRPr="000F3CD7">
              <w:t xml:space="preserve"> Modified Round 3: "Heel counter/stiffener extensions may enhance proprioception at the foot and ankle." </w:t>
            </w:r>
          </w:p>
        </w:tc>
        <w:tc>
          <w:tcPr>
            <w:tcW w:w="1409" w:type="dxa"/>
            <w:noWrap/>
            <w:hideMark/>
          </w:tcPr>
          <w:p w14:paraId="42D8593B" w14:textId="77777777" w:rsidR="003945CE" w:rsidRPr="000F3CD7" w:rsidRDefault="003945CE" w:rsidP="000F3CD7">
            <w:r w:rsidRPr="000F3CD7">
              <w:t>68.75</w:t>
            </w:r>
          </w:p>
        </w:tc>
      </w:tr>
      <w:tr w:rsidR="003945CE" w:rsidRPr="000F3CD7" w14:paraId="23C1BB53" w14:textId="77777777" w:rsidTr="00630836">
        <w:trPr>
          <w:trHeight w:val="1360"/>
        </w:trPr>
        <w:tc>
          <w:tcPr>
            <w:tcW w:w="1838" w:type="dxa"/>
            <w:vMerge/>
            <w:shd w:val="clear" w:color="auto" w:fill="D9D9D9" w:themeFill="background1" w:themeFillShade="D9"/>
            <w:noWrap/>
            <w:hideMark/>
          </w:tcPr>
          <w:p w14:paraId="47EB306D" w14:textId="33B5C3A3" w:rsidR="003945CE" w:rsidRPr="000F3CD7" w:rsidRDefault="003945CE" w:rsidP="00AA765F"/>
        </w:tc>
        <w:tc>
          <w:tcPr>
            <w:tcW w:w="3935" w:type="dxa"/>
            <w:gridSpan w:val="2"/>
            <w:vMerge/>
            <w:shd w:val="clear" w:color="auto" w:fill="D9D9D9" w:themeFill="background1" w:themeFillShade="D9"/>
            <w:hideMark/>
          </w:tcPr>
          <w:p w14:paraId="3670CA4E" w14:textId="2D981E1C" w:rsidR="003945CE" w:rsidRPr="000F3CD7" w:rsidRDefault="003945CE">
            <w:pPr>
              <w:rPr>
                <w:b/>
                <w:bCs/>
              </w:rPr>
            </w:pPr>
          </w:p>
        </w:tc>
        <w:tc>
          <w:tcPr>
            <w:tcW w:w="2665" w:type="dxa"/>
            <w:hideMark/>
          </w:tcPr>
          <w:p w14:paraId="200DD639" w14:textId="77777777" w:rsidR="003945CE" w:rsidRPr="000F3CD7" w:rsidRDefault="003945CE">
            <w:r w:rsidRPr="000F3CD7">
              <w:t>"Heel counter/stiffener extension offers material stiffness to restrict frontal plane movements at the foot, ankle and midfoot dependent on the extension profile."</w:t>
            </w:r>
          </w:p>
        </w:tc>
        <w:tc>
          <w:tcPr>
            <w:tcW w:w="1409" w:type="dxa"/>
            <w:noWrap/>
            <w:hideMark/>
          </w:tcPr>
          <w:p w14:paraId="4DE011E9" w14:textId="77777777" w:rsidR="003945CE" w:rsidRPr="000F3CD7" w:rsidRDefault="003945CE" w:rsidP="000F3CD7">
            <w:r w:rsidRPr="000F3CD7">
              <w:t>53.33</w:t>
            </w:r>
          </w:p>
        </w:tc>
        <w:tc>
          <w:tcPr>
            <w:tcW w:w="2694" w:type="dxa"/>
            <w:hideMark/>
          </w:tcPr>
          <w:p w14:paraId="281C033E" w14:textId="77777777" w:rsidR="003945CE" w:rsidRPr="000F3CD7" w:rsidRDefault="003945CE">
            <w:r w:rsidRPr="000F3CD7">
              <w:t>Modified Round 3: "Heel counter/stiffener extension offers material stiffness that may restrict frontal plane movements at the foot, ankle and midfoot dependent on the extension profile."</w:t>
            </w:r>
          </w:p>
        </w:tc>
        <w:tc>
          <w:tcPr>
            <w:tcW w:w="1409" w:type="dxa"/>
            <w:noWrap/>
            <w:hideMark/>
          </w:tcPr>
          <w:p w14:paraId="55B53511" w14:textId="77777777" w:rsidR="003945CE" w:rsidRPr="000F3CD7" w:rsidRDefault="003945CE" w:rsidP="000F3CD7">
            <w:r w:rsidRPr="00F40453">
              <w:rPr>
                <w:color w:val="FF0000"/>
              </w:rPr>
              <w:t>81.25</w:t>
            </w:r>
          </w:p>
        </w:tc>
      </w:tr>
      <w:tr w:rsidR="00921E43" w:rsidRPr="000F3CD7" w14:paraId="29EDE973" w14:textId="77777777" w:rsidTr="00630836">
        <w:trPr>
          <w:trHeight w:val="680"/>
        </w:trPr>
        <w:tc>
          <w:tcPr>
            <w:tcW w:w="1838" w:type="dxa"/>
            <w:vMerge/>
            <w:shd w:val="clear" w:color="auto" w:fill="D9D9D9" w:themeFill="background1" w:themeFillShade="D9"/>
            <w:noWrap/>
            <w:hideMark/>
          </w:tcPr>
          <w:p w14:paraId="5A3C1314" w14:textId="709BC952" w:rsidR="00921E43" w:rsidRPr="000F3CD7" w:rsidRDefault="00921E43" w:rsidP="00AA765F"/>
        </w:tc>
        <w:tc>
          <w:tcPr>
            <w:tcW w:w="3935" w:type="dxa"/>
            <w:gridSpan w:val="2"/>
            <w:vMerge w:val="restart"/>
            <w:hideMark/>
          </w:tcPr>
          <w:p w14:paraId="20412405" w14:textId="77777777" w:rsidR="00921E43" w:rsidRPr="000F3CD7" w:rsidRDefault="00921E43">
            <w:pPr>
              <w:rPr>
                <w:b/>
                <w:bCs/>
              </w:rPr>
            </w:pPr>
            <w:r w:rsidRPr="000F3CD7">
              <w:rPr>
                <w:b/>
                <w:bCs/>
              </w:rPr>
              <w:t> </w:t>
            </w:r>
          </w:p>
          <w:p w14:paraId="7E0F99B9" w14:textId="77777777" w:rsidR="00921E43" w:rsidRPr="000F3CD7" w:rsidRDefault="00921E43">
            <w:pPr>
              <w:rPr>
                <w:b/>
                <w:bCs/>
              </w:rPr>
            </w:pPr>
            <w:r w:rsidRPr="000F3CD7">
              <w:rPr>
                <w:b/>
                <w:bCs/>
              </w:rPr>
              <w:t> </w:t>
            </w:r>
          </w:p>
          <w:p w14:paraId="298585A1" w14:textId="37893A1B" w:rsidR="00921E43" w:rsidRPr="000F3CD7" w:rsidRDefault="00921E43" w:rsidP="000F3CD7">
            <w:pPr>
              <w:rPr>
                <w:b/>
                <w:bCs/>
              </w:rPr>
            </w:pPr>
            <w:r w:rsidRPr="000F3CD7">
              <w:t> </w:t>
            </w:r>
          </w:p>
        </w:tc>
        <w:tc>
          <w:tcPr>
            <w:tcW w:w="4074" w:type="dxa"/>
            <w:gridSpan w:val="2"/>
            <w:vMerge w:val="restart"/>
            <w:shd w:val="clear" w:color="auto" w:fill="D9D9D9" w:themeFill="background1" w:themeFillShade="D9"/>
            <w:noWrap/>
            <w:hideMark/>
          </w:tcPr>
          <w:p w14:paraId="64BF4591" w14:textId="77777777" w:rsidR="00921E43" w:rsidRPr="000F3CD7" w:rsidRDefault="00921E43">
            <w:pPr>
              <w:rPr>
                <w:b/>
                <w:bCs/>
              </w:rPr>
            </w:pPr>
            <w:r w:rsidRPr="000F3CD7">
              <w:rPr>
                <w:b/>
                <w:bCs/>
              </w:rPr>
              <w:t> </w:t>
            </w:r>
          </w:p>
          <w:p w14:paraId="18DCC4C3" w14:textId="77777777" w:rsidR="00921E43" w:rsidRPr="000F3CD7" w:rsidRDefault="00921E43">
            <w:pPr>
              <w:rPr>
                <w:b/>
                <w:bCs/>
              </w:rPr>
            </w:pPr>
            <w:r w:rsidRPr="000F3CD7">
              <w:rPr>
                <w:b/>
                <w:bCs/>
              </w:rPr>
              <w:t> </w:t>
            </w:r>
          </w:p>
          <w:p w14:paraId="5B43575A" w14:textId="687534B2" w:rsidR="00921E43" w:rsidRPr="000F3CD7" w:rsidRDefault="00921E43" w:rsidP="000F3CD7">
            <w:pPr>
              <w:rPr>
                <w:b/>
                <w:bCs/>
              </w:rPr>
            </w:pPr>
            <w:r w:rsidRPr="000F3CD7">
              <w:t> </w:t>
            </w:r>
          </w:p>
        </w:tc>
        <w:tc>
          <w:tcPr>
            <w:tcW w:w="2694" w:type="dxa"/>
            <w:noWrap/>
            <w:hideMark/>
          </w:tcPr>
          <w:p w14:paraId="417B017F" w14:textId="28F27A5F" w:rsidR="00921E43" w:rsidRPr="000F3CD7" w:rsidRDefault="00921E43">
            <w:pPr>
              <w:rPr>
                <w:b/>
                <w:bCs/>
              </w:rPr>
            </w:pPr>
            <w:r w:rsidRPr="000F3CD7">
              <w:rPr>
                <w:b/>
                <w:bCs/>
              </w:rPr>
              <w:t xml:space="preserve">Design </w:t>
            </w:r>
            <w:r>
              <w:rPr>
                <w:b/>
                <w:bCs/>
              </w:rPr>
              <w:t xml:space="preserve">Characteristic </w:t>
            </w:r>
            <w:r w:rsidRPr="000F3CD7">
              <w:rPr>
                <w:b/>
                <w:bCs/>
              </w:rPr>
              <w:t>“Heel Counter"</w:t>
            </w:r>
          </w:p>
        </w:tc>
        <w:tc>
          <w:tcPr>
            <w:tcW w:w="1409" w:type="dxa"/>
            <w:hideMark/>
          </w:tcPr>
          <w:p w14:paraId="26F541E6" w14:textId="77777777" w:rsidR="00921E43" w:rsidRPr="000F3CD7" w:rsidRDefault="00921E43" w:rsidP="000F3CD7">
            <w:r w:rsidRPr="000F3CD7">
              <w:t xml:space="preserve">% Frequency of ≥Agree  </w:t>
            </w:r>
          </w:p>
        </w:tc>
      </w:tr>
      <w:tr w:rsidR="00921E43" w:rsidRPr="000F3CD7" w14:paraId="61FF8B28" w14:textId="77777777" w:rsidTr="00630836">
        <w:trPr>
          <w:trHeight w:val="2060"/>
        </w:trPr>
        <w:tc>
          <w:tcPr>
            <w:tcW w:w="1838" w:type="dxa"/>
            <w:vMerge/>
            <w:shd w:val="clear" w:color="auto" w:fill="D9D9D9" w:themeFill="background1" w:themeFillShade="D9"/>
            <w:noWrap/>
            <w:hideMark/>
          </w:tcPr>
          <w:p w14:paraId="2721B2E7" w14:textId="54EDED74" w:rsidR="00921E43" w:rsidRPr="000F3CD7" w:rsidRDefault="00921E43"/>
        </w:tc>
        <w:tc>
          <w:tcPr>
            <w:tcW w:w="3935" w:type="dxa"/>
            <w:gridSpan w:val="2"/>
            <w:vMerge/>
            <w:hideMark/>
          </w:tcPr>
          <w:p w14:paraId="69A41E30" w14:textId="0695EF55" w:rsidR="00921E43" w:rsidRPr="000F3CD7" w:rsidRDefault="00921E43" w:rsidP="000F3CD7"/>
        </w:tc>
        <w:tc>
          <w:tcPr>
            <w:tcW w:w="4074" w:type="dxa"/>
            <w:gridSpan w:val="2"/>
            <w:vMerge/>
            <w:shd w:val="clear" w:color="auto" w:fill="D9D9D9" w:themeFill="background1" w:themeFillShade="D9"/>
            <w:noWrap/>
            <w:hideMark/>
          </w:tcPr>
          <w:p w14:paraId="6CFC94AE" w14:textId="62527FB8" w:rsidR="00921E43" w:rsidRPr="000F3CD7" w:rsidRDefault="00921E43" w:rsidP="000F3CD7"/>
        </w:tc>
        <w:tc>
          <w:tcPr>
            <w:tcW w:w="2694" w:type="dxa"/>
            <w:hideMark/>
          </w:tcPr>
          <w:p w14:paraId="30E0D5EA" w14:textId="77777777" w:rsidR="00921E43" w:rsidRPr="000F3CD7" w:rsidRDefault="00921E43">
            <w:r w:rsidRPr="000F3CD7">
              <w:t>"Control of frontal plane movements of the foot and ankle at the heel counter area should also consider vertical ground reaction force contact area, through close contact between the plantar surface of the child's heel and the inner sole of the shoe. "</w:t>
            </w:r>
          </w:p>
        </w:tc>
        <w:tc>
          <w:tcPr>
            <w:tcW w:w="1409" w:type="dxa"/>
            <w:noWrap/>
            <w:hideMark/>
          </w:tcPr>
          <w:p w14:paraId="3C7B51D7" w14:textId="77777777" w:rsidR="00921E43" w:rsidRPr="000F3CD7" w:rsidRDefault="00921E43" w:rsidP="000F3CD7">
            <w:r w:rsidRPr="00921E43">
              <w:rPr>
                <w:color w:val="FF0000"/>
              </w:rPr>
              <w:t>87.50%</w:t>
            </w:r>
          </w:p>
        </w:tc>
      </w:tr>
      <w:tr w:rsidR="00FA4D29" w:rsidRPr="000F3CD7" w14:paraId="1CB6BC26" w14:textId="77777777" w:rsidTr="00630836">
        <w:trPr>
          <w:trHeight w:val="1020"/>
        </w:trPr>
        <w:tc>
          <w:tcPr>
            <w:tcW w:w="1838" w:type="dxa"/>
            <w:vMerge w:val="restart"/>
            <w:shd w:val="clear" w:color="auto" w:fill="BFBFBF" w:themeFill="background1" w:themeFillShade="BF"/>
            <w:noWrap/>
            <w:hideMark/>
          </w:tcPr>
          <w:p w14:paraId="5970A07E" w14:textId="77777777" w:rsidR="00FA4D29" w:rsidRPr="000F3CD7" w:rsidRDefault="00FA4D29">
            <w:pPr>
              <w:rPr>
                <w:b/>
                <w:bCs/>
              </w:rPr>
            </w:pPr>
            <w:r w:rsidRPr="000F3CD7">
              <w:rPr>
                <w:b/>
                <w:bCs/>
              </w:rPr>
              <w:t>Heel</w:t>
            </w:r>
          </w:p>
          <w:p w14:paraId="50C9F7DC" w14:textId="77777777" w:rsidR="00FA4D29" w:rsidRPr="000F3CD7" w:rsidRDefault="00FA4D29">
            <w:pPr>
              <w:rPr>
                <w:b/>
                <w:bCs/>
              </w:rPr>
            </w:pPr>
            <w:r w:rsidRPr="000F3CD7">
              <w:rPr>
                <w:b/>
                <w:bCs/>
              </w:rPr>
              <w:t> </w:t>
            </w:r>
          </w:p>
          <w:p w14:paraId="6F3696F3" w14:textId="77777777" w:rsidR="00FA4D29" w:rsidRPr="000F3CD7" w:rsidRDefault="00FA4D29">
            <w:pPr>
              <w:rPr>
                <w:b/>
                <w:bCs/>
              </w:rPr>
            </w:pPr>
            <w:r w:rsidRPr="000F3CD7">
              <w:rPr>
                <w:b/>
                <w:bCs/>
              </w:rPr>
              <w:t> </w:t>
            </w:r>
          </w:p>
          <w:p w14:paraId="1C49D4ED" w14:textId="77777777" w:rsidR="00FA4D29" w:rsidRPr="000F3CD7" w:rsidRDefault="00FA4D29">
            <w:pPr>
              <w:rPr>
                <w:b/>
                <w:bCs/>
              </w:rPr>
            </w:pPr>
            <w:r w:rsidRPr="000F3CD7">
              <w:rPr>
                <w:b/>
                <w:bCs/>
              </w:rPr>
              <w:t> </w:t>
            </w:r>
          </w:p>
          <w:p w14:paraId="577A4A42" w14:textId="77777777" w:rsidR="00FA4D29" w:rsidRPr="000F3CD7" w:rsidRDefault="00FA4D29">
            <w:pPr>
              <w:rPr>
                <w:b/>
                <w:bCs/>
              </w:rPr>
            </w:pPr>
            <w:r w:rsidRPr="000F3CD7">
              <w:rPr>
                <w:b/>
                <w:bCs/>
              </w:rPr>
              <w:t> </w:t>
            </w:r>
          </w:p>
          <w:p w14:paraId="097FAEBB" w14:textId="77777777" w:rsidR="00FA4D29" w:rsidRPr="000F3CD7" w:rsidRDefault="00FA4D29">
            <w:pPr>
              <w:rPr>
                <w:b/>
                <w:bCs/>
              </w:rPr>
            </w:pPr>
            <w:r w:rsidRPr="000F3CD7">
              <w:rPr>
                <w:b/>
                <w:bCs/>
              </w:rPr>
              <w:t> </w:t>
            </w:r>
          </w:p>
          <w:p w14:paraId="025EECDE" w14:textId="77777777" w:rsidR="00FA4D29" w:rsidRPr="000F3CD7" w:rsidRDefault="00FA4D29">
            <w:pPr>
              <w:rPr>
                <w:b/>
                <w:bCs/>
              </w:rPr>
            </w:pPr>
            <w:r w:rsidRPr="000F3CD7">
              <w:rPr>
                <w:b/>
                <w:bCs/>
              </w:rPr>
              <w:t> </w:t>
            </w:r>
          </w:p>
          <w:p w14:paraId="0EB1A537" w14:textId="77777777" w:rsidR="00FA4D29" w:rsidRPr="000F3CD7" w:rsidRDefault="00FA4D29">
            <w:pPr>
              <w:rPr>
                <w:b/>
                <w:bCs/>
              </w:rPr>
            </w:pPr>
            <w:r w:rsidRPr="000F3CD7">
              <w:rPr>
                <w:b/>
                <w:bCs/>
              </w:rPr>
              <w:t> </w:t>
            </w:r>
          </w:p>
          <w:p w14:paraId="501BFB09" w14:textId="77777777" w:rsidR="00FA4D29" w:rsidRPr="000F3CD7" w:rsidRDefault="00FA4D29">
            <w:pPr>
              <w:rPr>
                <w:b/>
                <w:bCs/>
              </w:rPr>
            </w:pPr>
            <w:r w:rsidRPr="000F3CD7">
              <w:rPr>
                <w:b/>
                <w:bCs/>
              </w:rPr>
              <w:t> </w:t>
            </w:r>
          </w:p>
          <w:p w14:paraId="238A6682" w14:textId="5C7A60C2" w:rsidR="00FA4D29" w:rsidRPr="000F3CD7" w:rsidRDefault="00FA4D29" w:rsidP="00AA765F">
            <w:pPr>
              <w:rPr>
                <w:b/>
                <w:bCs/>
              </w:rPr>
            </w:pPr>
            <w:r w:rsidRPr="000F3CD7">
              <w:rPr>
                <w:b/>
                <w:bCs/>
              </w:rPr>
              <w:t> </w:t>
            </w:r>
          </w:p>
        </w:tc>
        <w:tc>
          <w:tcPr>
            <w:tcW w:w="2526" w:type="dxa"/>
            <w:shd w:val="clear" w:color="auto" w:fill="BFBFBF" w:themeFill="background1" w:themeFillShade="BF"/>
            <w:hideMark/>
          </w:tcPr>
          <w:p w14:paraId="0F8B4F10" w14:textId="71AF0DCC" w:rsidR="00FA4D29" w:rsidRPr="000F3CD7" w:rsidRDefault="00FA4D29">
            <w:pPr>
              <w:rPr>
                <w:b/>
                <w:bCs/>
              </w:rPr>
            </w:pPr>
            <w:r w:rsidRPr="000F3CD7">
              <w:rPr>
                <w:b/>
                <w:bCs/>
              </w:rPr>
              <w:t xml:space="preserve">Design </w:t>
            </w:r>
            <w:r>
              <w:rPr>
                <w:b/>
                <w:bCs/>
              </w:rPr>
              <w:t xml:space="preserve">Characteristic </w:t>
            </w:r>
            <w:r w:rsidRPr="000F3CD7">
              <w:rPr>
                <w:b/>
                <w:bCs/>
              </w:rPr>
              <w:t>“Heel Width"            The heel should have the following characteristics:</w:t>
            </w:r>
          </w:p>
        </w:tc>
        <w:tc>
          <w:tcPr>
            <w:tcW w:w="1409" w:type="dxa"/>
            <w:shd w:val="clear" w:color="auto" w:fill="BFBFBF" w:themeFill="background1" w:themeFillShade="BF"/>
            <w:hideMark/>
          </w:tcPr>
          <w:p w14:paraId="6E64D760" w14:textId="77777777" w:rsidR="00FA4D29" w:rsidRPr="000F3CD7" w:rsidRDefault="00FA4D29">
            <w:r w:rsidRPr="000F3CD7">
              <w:t>Relative %Frequency</w:t>
            </w:r>
          </w:p>
        </w:tc>
        <w:tc>
          <w:tcPr>
            <w:tcW w:w="2665" w:type="dxa"/>
            <w:shd w:val="clear" w:color="auto" w:fill="BFBFBF" w:themeFill="background1" w:themeFillShade="BF"/>
            <w:hideMark/>
          </w:tcPr>
          <w:p w14:paraId="2DA7716A" w14:textId="385C2143" w:rsidR="00FA4D29" w:rsidRPr="000F3CD7" w:rsidRDefault="00FA4D29">
            <w:pPr>
              <w:rPr>
                <w:b/>
                <w:bCs/>
              </w:rPr>
            </w:pPr>
            <w:r w:rsidRPr="000F3CD7">
              <w:rPr>
                <w:b/>
                <w:bCs/>
              </w:rPr>
              <w:t xml:space="preserve">Design </w:t>
            </w:r>
            <w:r>
              <w:rPr>
                <w:b/>
                <w:bCs/>
              </w:rPr>
              <w:t xml:space="preserve">Characteristic </w:t>
            </w:r>
            <w:r w:rsidRPr="000F3CD7">
              <w:rPr>
                <w:b/>
                <w:bCs/>
              </w:rPr>
              <w:t>“Heel Width"            The heel should have the following characteristics:</w:t>
            </w:r>
          </w:p>
        </w:tc>
        <w:tc>
          <w:tcPr>
            <w:tcW w:w="1409" w:type="dxa"/>
            <w:shd w:val="clear" w:color="auto" w:fill="BFBFBF" w:themeFill="background1" w:themeFillShade="BF"/>
            <w:hideMark/>
          </w:tcPr>
          <w:p w14:paraId="0BB6CCF2" w14:textId="77777777" w:rsidR="00FA4D29" w:rsidRPr="000F3CD7" w:rsidRDefault="00FA4D29">
            <w:r w:rsidRPr="000F3CD7">
              <w:t>Relative %Frequency</w:t>
            </w:r>
          </w:p>
        </w:tc>
        <w:tc>
          <w:tcPr>
            <w:tcW w:w="2694" w:type="dxa"/>
            <w:shd w:val="clear" w:color="auto" w:fill="BFBFBF" w:themeFill="background1" w:themeFillShade="BF"/>
            <w:hideMark/>
          </w:tcPr>
          <w:p w14:paraId="7EE126CB" w14:textId="0E1BE00C" w:rsidR="00FA4D29" w:rsidRPr="000F3CD7" w:rsidRDefault="00FA4D29">
            <w:pPr>
              <w:rPr>
                <w:b/>
                <w:bCs/>
              </w:rPr>
            </w:pPr>
            <w:r w:rsidRPr="000F3CD7">
              <w:rPr>
                <w:b/>
                <w:bCs/>
              </w:rPr>
              <w:t xml:space="preserve">Design </w:t>
            </w:r>
            <w:r>
              <w:rPr>
                <w:b/>
                <w:bCs/>
              </w:rPr>
              <w:t xml:space="preserve">Characteristic </w:t>
            </w:r>
            <w:r w:rsidRPr="000F3CD7">
              <w:rPr>
                <w:b/>
                <w:bCs/>
              </w:rPr>
              <w:t>“Heel Width"            The heel should have the following characteristics:</w:t>
            </w:r>
          </w:p>
        </w:tc>
        <w:tc>
          <w:tcPr>
            <w:tcW w:w="1409" w:type="dxa"/>
            <w:shd w:val="clear" w:color="auto" w:fill="BFBFBF" w:themeFill="background1" w:themeFillShade="BF"/>
            <w:hideMark/>
          </w:tcPr>
          <w:p w14:paraId="1E9A3382" w14:textId="77777777" w:rsidR="00FA4D29" w:rsidRPr="000F3CD7" w:rsidRDefault="00FA4D29">
            <w:r w:rsidRPr="000F3CD7">
              <w:t>Relative %Frequency</w:t>
            </w:r>
          </w:p>
        </w:tc>
      </w:tr>
      <w:tr w:rsidR="00FA4D29" w:rsidRPr="000F3CD7" w14:paraId="50586D71" w14:textId="77777777" w:rsidTr="00630836">
        <w:trPr>
          <w:trHeight w:val="680"/>
        </w:trPr>
        <w:tc>
          <w:tcPr>
            <w:tcW w:w="1838" w:type="dxa"/>
            <w:vMerge/>
            <w:noWrap/>
            <w:hideMark/>
          </w:tcPr>
          <w:p w14:paraId="295CC0F1" w14:textId="1A4560CA" w:rsidR="00FA4D29" w:rsidRPr="000F3CD7" w:rsidRDefault="00FA4D29" w:rsidP="00AA765F">
            <w:pPr>
              <w:rPr>
                <w:b/>
                <w:bCs/>
              </w:rPr>
            </w:pPr>
          </w:p>
        </w:tc>
        <w:tc>
          <w:tcPr>
            <w:tcW w:w="2526" w:type="dxa"/>
            <w:noWrap/>
            <w:hideMark/>
          </w:tcPr>
          <w:p w14:paraId="6662ADCC" w14:textId="77777777" w:rsidR="00FA4D29" w:rsidRPr="000F3CD7" w:rsidRDefault="00FA4D29">
            <w:r w:rsidRPr="000F3CD7">
              <w:t>"Heel width in line with heel counter width"</w:t>
            </w:r>
          </w:p>
        </w:tc>
        <w:tc>
          <w:tcPr>
            <w:tcW w:w="1409" w:type="dxa"/>
            <w:noWrap/>
            <w:hideMark/>
          </w:tcPr>
          <w:p w14:paraId="72B2598D" w14:textId="77777777" w:rsidR="00FA4D29" w:rsidRPr="000F3CD7" w:rsidRDefault="00FA4D29" w:rsidP="000F3CD7">
            <w:r w:rsidRPr="000F3CD7">
              <w:t>23.53</w:t>
            </w:r>
          </w:p>
        </w:tc>
        <w:tc>
          <w:tcPr>
            <w:tcW w:w="2665" w:type="dxa"/>
            <w:hideMark/>
          </w:tcPr>
          <w:p w14:paraId="3F226C63" w14:textId="14E043E2" w:rsidR="00FA4D29" w:rsidRPr="000F3CD7" w:rsidRDefault="00FA4D29">
            <w:r>
              <w:t>Original</w:t>
            </w:r>
            <w:r w:rsidRPr="000F3CD7">
              <w:t xml:space="preserve"> Round 1:"Heel width in line with heel counter width" </w:t>
            </w:r>
          </w:p>
        </w:tc>
        <w:tc>
          <w:tcPr>
            <w:tcW w:w="1409" w:type="dxa"/>
            <w:noWrap/>
            <w:hideMark/>
          </w:tcPr>
          <w:p w14:paraId="26A4D6AD" w14:textId="77777777" w:rsidR="00FA4D29" w:rsidRPr="000F3CD7" w:rsidRDefault="00FA4D29" w:rsidP="000F3CD7">
            <w:r w:rsidRPr="000F3CD7">
              <w:t>0</w:t>
            </w:r>
          </w:p>
        </w:tc>
        <w:tc>
          <w:tcPr>
            <w:tcW w:w="2694" w:type="dxa"/>
            <w:hideMark/>
          </w:tcPr>
          <w:p w14:paraId="1CCC73FB" w14:textId="77777777" w:rsidR="00FA4D29" w:rsidRPr="000F3CD7" w:rsidRDefault="00FA4D29">
            <w:r w:rsidRPr="000F3CD7">
              <w:t> </w:t>
            </w:r>
          </w:p>
        </w:tc>
        <w:tc>
          <w:tcPr>
            <w:tcW w:w="1409" w:type="dxa"/>
            <w:noWrap/>
            <w:hideMark/>
          </w:tcPr>
          <w:p w14:paraId="6A8A2272" w14:textId="77777777" w:rsidR="00FA4D29" w:rsidRPr="000F3CD7" w:rsidRDefault="00FA4D29"/>
        </w:tc>
      </w:tr>
      <w:tr w:rsidR="00FA4D29" w:rsidRPr="000F3CD7" w14:paraId="413E3EA8" w14:textId="77777777" w:rsidTr="00630836">
        <w:trPr>
          <w:trHeight w:val="680"/>
        </w:trPr>
        <w:tc>
          <w:tcPr>
            <w:tcW w:w="1838" w:type="dxa"/>
            <w:vMerge/>
            <w:noWrap/>
            <w:hideMark/>
          </w:tcPr>
          <w:p w14:paraId="6B6B75D2" w14:textId="46D4366F" w:rsidR="00FA4D29" w:rsidRPr="000F3CD7" w:rsidRDefault="00FA4D29" w:rsidP="00AA765F">
            <w:pPr>
              <w:rPr>
                <w:b/>
                <w:bCs/>
              </w:rPr>
            </w:pPr>
          </w:p>
        </w:tc>
        <w:tc>
          <w:tcPr>
            <w:tcW w:w="2526" w:type="dxa"/>
            <w:noWrap/>
            <w:hideMark/>
          </w:tcPr>
          <w:p w14:paraId="1493D71A" w14:textId="77777777" w:rsidR="00FA4D29" w:rsidRPr="000F3CD7" w:rsidRDefault="00FA4D29">
            <w:r w:rsidRPr="000F3CD7">
              <w:t>"Heel width extended wider than heel counter width"</w:t>
            </w:r>
          </w:p>
        </w:tc>
        <w:tc>
          <w:tcPr>
            <w:tcW w:w="1409" w:type="dxa"/>
            <w:noWrap/>
            <w:hideMark/>
          </w:tcPr>
          <w:p w14:paraId="06AFC3CF" w14:textId="77777777" w:rsidR="00FA4D29" w:rsidRPr="000F3CD7" w:rsidRDefault="00FA4D29" w:rsidP="000F3CD7">
            <w:r w:rsidRPr="000F3CD7">
              <w:t>47.06</w:t>
            </w:r>
          </w:p>
        </w:tc>
        <w:tc>
          <w:tcPr>
            <w:tcW w:w="2665" w:type="dxa"/>
            <w:hideMark/>
          </w:tcPr>
          <w:p w14:paraId="1FF79AFE" w14:textId="59A04A99" w:rsidR="00FA4D29" w:rsidRPr="000F3CD7" w:rsidRDefault="00FA4D29">
            <w:r>
              <w:t>Original</w:t>
            </w:r>
            <w:r w:rsidRPr="000F3CD7">
              <w:t xml:space="preserve"> Round 1: Heel width extended wider than heel counter width </w:t>
            </w:r>
          </w:p>
        </w:tc>
        <w:tc>
          <w:tcPr>
            <w:tcW w:w="1409" w:type="dxa"/>
            <w:noWrap/>
            <w:hideMark/>
          </w:tcPr>
          <w:p w14:paraId="7901BDFD" w14:textId="77777777" w:rsidR="00FA4D29" w:rsidRPr="000F3CD7" w:rsidRDefault="00FA4D29" w:rsidP="000F3CD7">
            <w:r w:rsidRPr="000F3CD7">
              <w:t>40.00</w:t>
            </w:r>
          </w:p>
        </w:tc>
        <w:tc>
          <w:tcPr>
            <w:tcW w:w="2694" w:type="dxa"/>
            <w:hideMark/>
          </w:tcPr>
          <w:p w14:paraId="52E28A32" w14:textId="77777777" w:rsidR="00FA4D29" w:rsidRPr="000F3CD7" w:rsidRDefault="00FA4D29">
            <w:r w:rsidRPr="000F3CD7">
              <w:t xml:space="preserve">Original Round 1: "Heel width extended wider than heel counter width" </w:t>
            </w:r>
          </w:p>
        </w:tc>
        <w:tc>
          <w:tcPr>
            <w:tcW w:w="1409" w:type="dxa"/>
            <w:noWrap/>
            <w:hideMark/>
          </w:tcPr>
          <w:p w14:paraId="57DC8098" w14:textId="77777777" w:rsidR="00FA4D29" w:rsidRPr="000F3CD7" w:rsidRDefault="00FA4D29" w:rsidP="000F3CD7">
            <w:r w:rsidRPr="000F3CD7">
              <w:t>25</w:t>
            </w:r>
          </w:p>
        </w:tc>
      </w:tr>
      <w:tr w:rsidR="00FA4D29" w:rsidRPr="000F3CD7" w14:paraId="488FC900" w14:textId="77777777" w:rsidTr="00630836">
        <w:trPr>
          <w:trHeight w:val="320"/>
        </w:trPr>
        <w:tc>
          <w:tcPr>
            <w:tcW w:w="1838" w:type="dxa"/>
            <w:vMerge/>
            <w:noWrap/>
            <w:hideMark/>
          </w:tcPr>
          <w:p w14:paraId="0BF67B0A" w14:textId="15FDFD8A" w:rsidR="00FA4D29" w:rsidRPr="000F3CD7" w:rsidRDefault="00FA4D29" w:rsidP="00AA765F">
            <w:pPr>
              <w:rPr>
                <w:b/>
                <w:bCs/>
              </w:rPr>
            </w:pPr>
          </w:p>
        </w:tc>
        <w:tc>
          <w:tcPr>
            <w:tcW w:w="2526" w:type="dxa"/>
            <w:noWrap/>
            <w:hideMark/>
          </w:tcPr>
          <w:p w14:paraId="09DAF777" w14:textId="77777777" w:rsidR="00FA4D29" w:rsidRPr="000F3CD7" w:rsidRDefault="00FA4D29">
            <w:r w:rsidRPr="000F3CD7">
              <w:t>"No preference"</w:t>
            </w:r>
          </w:p>
        </w:tc>
        <w:tc>
          <w:tcPr>
            <w:tcW w:w="1409" w:type="dxa"/>
            <w:noWrap/>
            <w:hideMark/>
          </w:tcPr>
          <w:p w14:paraId="305458FD" w14:textId="77777777" w:rsidR="00FA4D29" w:rsidRPr="000F3CD7" w:rsidRDefault="00FA4D29" w:rsidP="000F3CD7">
            <w:r w:rsidRPr="000F3CD7">
              <w:t>17.65</w:t>
            </w:r>
          </w:p>
        </w:tc>
        <w:tc>
          <w:tcPr>
            <w:tcW w:w="2665" w:type="dxa"/>
            <w:noWrap/>
            <w:hideMark/>
          </w:tcPr>
          <w:p w14:paraId="2EE6A3B3" w14:textId="32562394" w:rsidR="00FA4D29" w:rsidRPr="000F3CD7" w:rsidRDefault="00FA4D29">
            <w:r>
              <w:t>Original</w:t>
            </w:r>
            <w:r w:rsidRPr="000F3CD7">
              <w:t xml:space="preserve"> Round 1: "No preference"</w:t>
            </w:r>
          </w:p>
        </w:tc>
        <w:tc>
          <w:tcPr>
            <w:tcW w:w="1409" w:type="dxa"/>
            <w:noWrap/>
            <w:hideMark/>
          </w:tcPr>
          <w:p w14:paraId="6122CFEF" w14:textId="77777777" w:rsidR="00FA4D29" w:rsidRPr="000F3CD7" w:rsidRDefault="00FA4D29" w:rsidP="000F3CD7">
            <w:r w:rsidRPr="000F3CD7">
              <w:t>6.67</w:t>
            </w:r>
          </w:p>
        </w:tc>
        <w:tc>
          <w:tcPr>
            <w:tcW w:w="2694" w:type="dxa"/>
            <w:noWrap/>
            <w:hideMark/>
          </w:tcPr>
          <w:p w14:paraId="0F8FEFB9" w14:textId="64B08E5B" w:rsidR="00FA4D29" w:rsidRPr="000F3CD7" w:rsidRDefault="00FA4D29">
            <w:r>
              <w:t>Original</w:t>
            </w:r>
            <w:r w:rsidRPr="000F3CD7">
              <w:t xml:space="preserve"> Round 1 "No preference" </w:t>
            </w:r>
          </w:p>
        </w:tc>
        <w:tc>
          <w:tcPr>
            <w:tcW w:w="1409" w:type="dxa"/>
            <w:noWrap/>
            <w:hideMark/>
          </w:tcPr>
          <w:p w14:paraId="1FEC5544" w14:textId="77777777" w:rsidR="00FA4D29" w:rsidRPr="000F3CD7" w:rsidRDefault="00FA4D29" w:rsidP="000F3CD7">
            <w:r w:rsidRPr="000F3CD7">
              <w:t>0</w:t>
            </w:r>
          </w:p>
        </w:tc>
      </w:tr>
      <w:tr w:rsidR="00FA4D29" w:rsidRPr="000F3CD7" w14:paraId="5EF53569" w14:textId="77777777" w:rsidTr="00630836">
        <w:trPr>
          <w:trHeight w:val="1360"/>
        </w:trPr>
        <w:tc>
          <w:tcPr>
            <w:tcW w:w="1838" w:type="dxa"/>
            <w:vMerge/>
            <w:noWrap/>
            <w:hideMark/>
          </w:tcPr>
          <w:p w14:paraId="4F1EE0C9" w14:textId="3D12E72A" w:rsidR="00FA4D29" w:rsidRPr="000F3CD7" w:rsidRDefault="00FA4D29" w:rsidP="00AA765F">
            <w:pPr>
              <w:rPr>
                <w:b/>
                <w:bCs/>
              </w:rPr>
            </w:pPr>
          </w:p>
        </w:tc>
        <w:tc>
          <w:tcPr>
            <w:tcW w:w="2526" w:type="dxa"/>
            <w:noWrap/>
            <w:hideMark/>
          </w:tcPr>
          <w:p w14:paraId="6EA26C6A" w14:textId="77777777" w:rsidR="00FA4D29" w:rsidRPr="000F3CD7" w:rsidRDefault="00FA4D29">
            <w:r w:rsidRPr="000F3CD7">
              <w:t>"Other"</w:t>
            </w:r>
          </w:p>
        </w:tc>
        <w:tc>
          <w:tcPr>
            <w:tcW w:w="1409" w:type="dxa"/>
            <w:noWrap/>
            <w:hideMark/>
          </w:tcPr>
          <w:p w14:paraId="6825FFD6" w14:textId="77777777" w:rsidR="00FA4D29" w:rsidRPr="000F3CD7" w:rsidRDefault="00FA4D29" w:rsidP="000F3CD7">
            <w:r w:rsidRPr="000F3CD7">
              <w:t>11.76</w:t>
            </w:r>
          </w:p>
        </w:tc>
        <w:tc>
          <w:tcPr>
            <w:tcW w:w="2665" w:type="dxa"/>
            <w:hideMark/>
          </w:tcPr>
          <w:p w14:paraId="14D4B326" w14:textId="77777777" w:rsidR="00FA4D29" w:rsidRPr="000F3CD7" w:rsidRDefault="00FA4D29">
            <w:r w:rsidRPr="000F3CD7">
              <w:t>Modified Round 2: Heel width extensions should be provided as an optional sole adaption with the heel width extension on standard stability footwear being no wider than the welted seam.</w:t>
            </w:r>
          </w:p>
        </w:tc>
        <w:tc>
          <w:tcPr>
            <w:tcW w:w="1409" w:type="dxa"/>
            <w:noWrap/>
            <w:hideMark/>
          </w:tcPr>
          <w:p w14:paraId="3EE97CB1" w14:textId="77777777" w:rsidR="00FA4D29" w:rsidRPr="000F3CD7" w:rsidRDefault="00FA4D29" w:rsidP="000F3CD7">
            <w:r w:rsidRPr="000F3CD7">
              <w:t>53.33</w:t>
            </w:r>
          </w:p>
        </w:tc>
        <w:tc>
          <w:tcPr>
            <w:tcW w:w="2694" w:type="dxa"/>
            <w:hideMark/>
          </w:tcPr>
          <w:p w14:paraId="1E615B82" w14:textId="414ED24E" w:rsidR="00FA4D29" w:rsidRPr="000F3CD7" w:rsidRDefault="00FA4D29">
            <w:r>
              <w:t>Original</w:t>
            </w:r>
            <w:r w:rsidRPr="000F3CD7">
              <w:t xml:space="preserve"> Round 2: "Heel width extensions should be provided as an optional sole adaption with the heel width extension on standard stability footwear being no wider than the welted seam."</w:t>
            </w:r>
          </w:p>
        </w:tc>
        <w:tc>
          <w:tcPr>
            <w:tcW w:w="1409" w:type="dxa"/>
            <w:noWrap/>
            <w:hideMark/>
          </w:tcPr>
          <w:p w14:paraId="18004F77" w14:textId="77777777" w:rsidR="00FA4D29" w:rsidRPr="000F3CD7" w:rsidRDefault="00FA4D29" w:rsidP="000F3CD7">
            <w:r w:rsidRPr="00FA4D29">
              <w:rPr>
                <w:color w:val="FF0000"/>
              </w:rPr>
              <w:t>75</w:t>
            </w:r>
          </w:p>
        </w:tc>
      </w:tr>
      <w:tr w:rsidR="00B7591E" w:rsidRPr="000F3CD7" w14:paraId="7570BF8B" w14:textId="77777777" w:rsidTr="00AA765F">
        <w:trPr>
          <w:trHeight w:val="680"/>
        </w:trPr>
        <w:tc>
          <w:tcPr>
            <w:tcW w:w="1838" w:type="dxa"/>
            <w:vMerge/>
            <w:noWrap/>
            <w:hideMark/>
          </w:tcPr>
          <w:p w14:paraId="000EEB4B" w14:textId="3C0BCEDD" w:rsidR="00B7591E" w:rsidRPr="000F3CD7" w:rsidRDefault="00B7591E" w:rsidP="00AA765F">
            <w:pPr>
              <w:rPr>
                <w:b/>
                <w:bCs/>
              </w:rPr>
            </w:pPr>
          </w:p>
        </w:tc>
        <w:tc>
          <w:tcPr>
            <w:tcW w:w="3935" w:type="dxa"/>
            <w:gridSpan w:val="2"/>
            <w:vMerge w:val="restart"/>
            <w:shd w:val="clear" w:color="auto" w:fill="BFBFBF" w:themeFill="background1" w:themeFillShade="BF"/>
            <w:hideMark/>
          </w:tcPr>
          <w:p w14:paraId="7C524CB0" w14:textId="77777777" w:rsidR="00B7591E" w:rsidRPr="000F3CD7" w:rsidRDefault="00B7591E">
            <w:pPr>
              <w:rPr>
                <w:b/>
                <w:bCs/>
              </w:rPr>
            </w:pPr>
            <w:r w:rsidRPr="000F3CD7">
              <w:rPr>
                <w:b/>
                <w:bCs/>
              </w:rPr>
              <w:t> </w:t>
            </w:r>
          </w:p>
          <w:p w14:paraId="7C54F53F" w14:textId="77777777" w:rsidR="00B7591E" w:rsidRPr="000F3CD7" w:rsidRDefault="00B7591E">
            <w:pPr>
              <w:rPr>
                <w:b/>
                <w:bCs/>
              </w:rPr>
            </w:pPr>
            <w:r w:rsidRPr="000F3CD7">
              <w:rPr>
                <w:b/>
                <w:bCs/>
              </w:rPr>
              <w:t> </w:t>
            </w:r>
          </w:p>
          <w:p w14:paraId="62515A43" w14:textId="77777777" w:rsidR="00B7591E" w:rsidRPr="000F3CD7" w:rsidRDefault="00B7591E">
            <w:pPr>
              <w:rPr>
                <w:b/>
                <w:bCs/>
              </w:rPr>
            </w:pPr>
            <w:r w:rsidRPr="000F3CD7">
              <w:rPr>
                <w:b/>
                <w:bCs/>
              </w:rPr>
              <w:t> </w:t>
            </w:r>
          </w:p>
          <w:p w14:paraId="6600973A" w14:textId="77777777" w:rsidR="00B7591E" w:rsidRPr="000F3CD7" w:rsidRDefault="00B7591E">
            <w:pPr>
              <w:rPr>
                <w:b/>
                <w:bCs/>
              </w:rPr>
            </w:pPr>
            <w:r w:rsidRPr="000F3CD7">
              <w:rPr>
                <w:b/>
                <w:bCs/>
              </w:rPr>
              <w:t> </w:t>
            </w:r>
          </w:p>
          <w:p w14:paraId="3FB67293" w14:textId="77777777" w:rsidR="00B7591E" w:rsidRPr="000F3CD7" w:rsidRDefault="00B7591E">
            <w:pPr>
              <w:rPr>
                <w:b/>
                <w:bCs/>
              </w:rPr>
            </w:pPr>
            <w:r w:rsidRPr="000F3CD7">
              <w:rPr>
                <w:b/>
                <w:bCs/>
              </w:rPr>
              <w:t> </w:t>
            </w:r>
          </w:p>
          <w:p w14:paraId="64C17D1A" w14:textId="55563776" w:rsidR="00B7591E" w:rsidRPr="000F3CD7" w:rsidRDefault="00B7591E" w:rsidP="000F3CD7">
            <w:pPr>
              <w:rPr>
                <w:b/>
                <w:bCs/>
              </w:rPr>
            </w:pPr>
            <w:r w:rsidRPr="000F3CD7">
              <w:t> </w:t>
            </w:r>
          </w:p>
        </w:tc>
        <w:tc>
          <w:tcPr>
            <w:tcW w:w="2665" w:type="dxa"/>
            <w:shd w:val="clear" w:color="auto" w:fill="BFBFBF" w:themeFill="background1" w:themeFillShade="BF"/>
            <w:hideMark/>
          </w:tcPr>
          <w:p w14:paraId="6DE9431B" w14:textId="77777777" w:rsidR="00B7591E" w:rsidRPr="000F3CD7" w:rsidRDefault="00B7591E">
            <w:pPr>
              <w:rPr>
                <w:b/>
                <w:bCs/>
              </w:rPr>
            </w:pPr>
            <w:r w:rsidRPr="000F3CD7">
              <w:rPr>
                <w:b/>
                <w:bCs/>
              </w:rPr>
              <w:t>Purpose of Design "Heel Width"</w:t>
            </w:r>
          </w:p>
        </w:tc>
        <w:tc>
          <w:tcPr>
            <w:tcW w:w="1409" w:type="dxa"/>
            <w:shd w:val="clear" w:color="auto" w:fill="BFBFBF" w:themeFill="background1" w:themeFillShade="BF"/>
            <w:hideMark/>
          </w:tcPr>
          <w:p w14:paraId="28C05BE5" w14:textId="77777777" w:rsidR="00B7591E" w:rsidRPr="000F3CD7" w:rsidRDefault="00B7591E">
            <w:r w:rsidRPr="000F3CD7">
              <w:t xml:space="preserve">% Frequency of ≥Agree  </w:t>
            </w:r>
          </w:p>
        </w:tc>
        <w:tc>
          <w:tcPr>
            <w:tcW w:w="4103" w:type="dxa"/>
            <w:gridSpan w:val="2"/>
            <w:shd w:val="clear" w:color="auto" w:fill="BFBFBF" w:themeFill="background1" w:themeFillShade="BF"/>
            <w:hideMark/>
          </w:tcPr>
          <w:p w14:paraId="6017359D" w14:textId="6172BC92" w:rsidR="00B7591E" w:rsidRPr="000F3CD7" w:rsidRDefault="00B7591E">
            <w:r w:rsidRPr="000F3CD7">
              <w:t> </w:t>
            </w:r>
          </w:p>
        </w:tc>
      </w:tr>
      <w:tr w:rsidR="00F46325" w:rsidRPr="000F3CD7" w14:paraId="5BF4195F" w14:textId="77777777" w:rsidTr="00630836">
        <w:trPr>
          <w:trHeight w:val="1020"/>
        </w:trPr>
        <w:tc>
          <w:tcPr>
            <w:tcW w:w="1838" w:type="dxa"/>
            <w:vMerge/>
            <w:noWrap/>
            <w:hideMark/>
          </w:tcPr>
          <w:p w14:paraId="01712CD7" w14:textId="04964C8B" w:rsidR="00F46325" w:rsidRPr="000F3CD7" w:rsidRDefault="00F46325" w:rsidP="00AA765F">
            <w:pPr>
              <w:rPr>
                <w:b/>
                <w:bCs/>
              </w:rPr>
            </w:pPr>
          </w:p>
        </w:tc>
        <w:tc>
          <w:tcPr>
            <w:tcW w:w="3935" w:type="dxa"/>
            <w:gridSpan w:val="2"/>
            <w:vMerge/>
            <w:shd w:val="clear" w:color="auto" w:fill="BFBFBF" w:themeFill="background1" w:themeFillShade="BF"/>
            <w:hideMark/>
          </w:tcPr>
          <w:p w14:paraId="25893504" w14:textId="0FAEAE83" w:rsidR="00F46325" w:rsidRPr="000F3CD7" w:rsidRDefault="00F46325" w:rsidP="000F3CD7">
            <w:pPr>
              <w:rPr>
                <w:b/>
                <w:bCs/>
              </w:rPr>
            </w:pPr>
          </w:p>
        </w:tc>
        <w:tc>
          <w:tcPr>
            <w:tcW w:w="2665" w:type="dxa"/>
            <w:hideMark/>
          </w:tcPr>
          <w:p w14:paraId="1BC39C05" w14:textId="77777777" w:rsidR="00F46325" w:rsidRPr="000F3CD7" w:rsidRDefault="00F46325">
            <w:r w:rsidRPr="000F3CD7">
              <w:t>" Heel width extensions assist medial-lateral stability of the foot and ankle through an increased base of support"</w:t>
            </w:r>
          </w:p>
        </w:tc>
        <w:tc>
          <w:tcPr>
            <w:tcW w:w="1409" w:type="dxa"/>
            <w:noWrap/>
            <w:hideMark/>
          </w:tcPr>
          <w:p w14:paraId="3A451CD2" w14:textId="77777777" w:rsidR="00F46325" w:rsidRPr="000F3CD7" w:rsidRDefault="00F46325" w:rsidP="000F3CD7">
            <w:r w:rsidRPr="00F46325">
              <w:rPr>
                <w:color w:val="FF0000"/>
              </w:rPr>
              <w:t>86.67</w:t>
            </w:r>
          </w:p>
        </w:tc>
        <w:tc>
          <w:tcPr>
            <w:tcW w:w="4103" w:type="dxa"/>
            <w:gridSpan w:val="2"/>
            <w:hideMark/>
          </w:tcPr>
          <w:p w14:paraId="3715D75F" w14:textId="64C32AFA" w:rsidR="00F46325" w:rsidRPr="000F3CD7" w:rsidRDefault="00F46325">
            <w:r w:rsidRPr="000F3CD7">
              <w:t> </w:t>
            </w:r>
          </w:p>
        </w:tc>
      </w:tr>
      <w:tr w:rsidR="00B7591E" w:rsidRPr="000F3CD7" w14:paraId="42F95281" w14:textId="77777777" w:rsidTr="00AA765F">
        <w:trPr>
          <w:trHeight w:val="680"/>
        </w:trPr>
        <w:tc>
          <w:tcPr>
            <w:tcW w:w="1838" w:type="dxa"/>
            <w:vMerge/>
            <w:noWrap/>
            <w:hideMark/>
          </w:tcPr>
          <w:p w14:paraId="3E7E44C0" w14:textId="22B47B90" w:rsidR="00B7591E" w:rsidRPr="000F3CD7" w:rsidRDefault="00B7591E" w:rsidP="00AA765F">
            <w:pPr>
              <w:rPr>
                <w:b/>
                <w:bCs/>
              </w:rPr>
            </w:pPr>
          </w:p>
        </w:tc>
        <w:tc>
          <w:tcPr>
            <w:tcW w:w="3935" w:type="dxa"/>
            <w:gridSpan w:val="2"/>
            <w:vMerge/>
            <w:shd w:val="clear" w:color="auto" w:fill="BFBFBF" w:themeFill="background1" w:themeFillShade="BF"/>
            <w:hideMark/>
          </w:tcPr>
          <w:p w14:paraId="2E4A4179" w14:textId="26CA25ED" w:rsidR="00B7591E" w:rsidRPr="000F3CD7" w:rsidRDefault="00B7591E" w:rsidP="000F3CD7">
            <w:pPr>
              <w:rPr>
                <w:b/>
                <w:bCs/>
              </w:rPr>
            </w:pPr>
          </w:p>
        </w:tc>
        <w:tc>
          <w:tcPr>
            <w:tcW w:w="2665" w:type="dxa"/>
            <w:shd w:val="clear" w:color="auto" w:fill="BFBFBF" w:themeFill="background1" w:themeFillShade="BF"/>
            <w:noWrap/>
            <w:hideMark/>
          </w:tcPr>
          <w:p w14:paraId="71BE9918" w14:textId="0E5891D6" w:rsidR="00B7591E" w:rsidRPr="000F3CD7" w:rsidRDefault="00B7591E">
            <w:pPr>
              <w:rPr>
                <w:b/>
                <w:bCs/>
              </w:rPr>
            </w:pPr>
            <w:r w:rsidRPr="000F3CD7">
              <w:rPr>
                <w:b/>
                <w:bCs/>
              </w:rPr>
              <w:t xml:space="preserve">Design </w:t>
            </w:r>
            <w:r>
              <w:rPr>
                <w:b/>
                <w:bCs/>
              </w:rPr>
              <w:t xml:space="preserve">Characteristic </w:t>
            </w:r>
            <w:r w:rsidRPr="000F3CD7">
              <w:rPr>
                <w:b/>
                <w:bCs/>
              </w:rPr>
              <w:t>“Heel Pitch"</w:t>
            </w:r>
          </w:p>
        </w:tc>
        <w:tc>
          <w:tcPr>
            <w:tcW w:w="1409" w:type="dxa"/>
            <w:shd w:val="clear" w:color="auto" w:fill="BFBFBF" w:themeFill="background1" w:themeFillShade="BF"/>
            <w:hideMark/>
          </w:tcPr>
          <w:p w14:paraId="38041B44" w14:textId="77777777" w:rsidR="00B7591E" w:rsidRPr="000F3CD7" w:rsidRDefault="00B7591E">
            <w:r w:rsidRPr="000F3CD7">
              <w:t xml:space="preserve">% Frequency of ≥Agree  </w:t>
            </w:r>
          </w:p>
        </w:tc>
        <w:tc>
          <w:tcPr>
            <w:tcW w:w="4103" w:type="dxa"/>
            <w:gridSpan w:val="2"/>
            <w:shd w:val="clear" w:color="auto" w:fill="BFBFBF" w:themeFill="background1" w:themeFillShade="BF"/>
            <w:hideMark/>
          </w:tcPr>
          <w:p w14:paraId="03A09824" w14:textId="639B7797" w:rsidR="00B7591E" w:rsidRPr="000F3CD7" w:rsidRDefault="00B7591E">
            <w:r w:rsidRPr="000F3CD7">
              <w:t> </w:t>
            </w:r>
          </w:p>
        </w:tc>
      </w:tr>
      <w:tr w:rsidR="00227EF8" w:rsidRPr="000F3CD7" w14:paraId="4C484145" w14:textId="77777777" w:rsidTr="00630836">
        <w:trPr>
          <w:trHeight w:val="340"/>
        </w:trPr>
        <w:tc>
          <w:tcPr>
            <w:tcW w:w="1838" w:type="dxa"/>
            <w:vMerge/>
            <w:noWrap/>
            <w:hideMark/>
          </w:tcPr>
          <w:p w14:paraId="71DEE5E5" w14:textId="0A695CA1" w:rsidR="00227EF8" w:rsidRPr="000F3CD7" w:rsidRDefault="00227EF8" w:rsidP="00AA765F">
            <w:pPr>
              <w:rPr>
                <w:b/>
                <w:bCs/>
              </w:rPr>
            </w:pPr>
          </w:p>
        </w:tc>
        <w:tc>
          <w:tcPr>
            <w:tcW w:w="3935" w:type="dxa"/>
            <w:gridSpan w:val="2"/>
            <w:vMerge/>
            <w:shd w:val="clear" w:color="auto" w:fill="BFBFBF" w:themeFill="background1" w:themeFillShade="BF"/>
            <w:hideMark/>
          </w:tcPr>
          <w:p w14:paraId="4EC4E3B8" w14:textId="377DC464" w:rsidR="00227EF8" w:rsidRPr="000F3CD7" w:rsidRDefault="00227EF8" w:rsidP="000F3CD7">
            <w:pPr>
              <w:rPr>
                <w:b/>
                <w:bCs/>
              </w:rPr>
            </w:pPr>
          </w:p>
        </w:tc>
        <w:tc>
          <w:tcPr>
            <w:tcW w:w="2665" w:type="dxa"/>
            <w:hideMark/>
          </w:tcPr>
          <w:p w14:paraId="7260F417" w14:textId="77777777" w:rsidR="00227EF8" w:rsidRPr="000F3CD7" w:rsidRDefault="00227EF8">
            <w:r w:rsidRPr="000F3CD7">
              <w:t>"</w:t>
            </w:r>
            <w:proofErr w:type="spellStart"/>
            <w:r w:rsidRPr="000F3CD7">
              <w:t>Heel</w:t>
            </w:r>
            <w:proofErr w:type="spellEnd"/>
            <w:r w:rsidRPr="000F3CD7">
              <w:t xml:space="preserve"> Pitch should not increase ankle instability"</w:t>
            </w:r>
          </w:p>
        </w:tc>
        <w:tc>
          <w:tcPr>
            <w:tcW w:w="1409" w:type="dxa"/>
            <w:noWrap/>
            <w:hideMark/>
          </w:tcPr>
          <w:p w14:paraId="0C8105ED" w14:textId="77777777" w:rsidR="00227EF8" w:rsidRPr="000F3CD7" w:rsidRDefault="00227EF8" w:rsidP="000F3CD7">
            <w:r w:rsidRPr="00F46325">
              <w:rPr>
                <w:color w:val="FF0000"/>
              </w:rPr>
              <w:t>86.67</w:t>
            </w:r>
          </w:p>
        </w:tc>
        <w:tc>
          <w:tcPr>
            <w:tcW w:w="4103" w:type="dxa"/>
            <w:gridSpan w:val="2"/>
            <w:shd w:val="clear" w:color="auto" w:fill="BFBFBF" w:themeFill="background1" w:themeFillShade="BF"/>
            <w:hideMark/>
          </w:tcPr>
          <w:p w14:paraId="737AE24B" w14:textId="1519A21A" w:rsidR="00227EF8" w:rsidRPr="000F3CD7" w:rsidRDefault="00227EF8">
            <w:r w:rsidRPr="000F3CD7">
              <w:t> </w:t>
            </w:r>
          </w:p>
        </w:tc>
      </w:tr>
      <w:tr w:rsidR="00227EF8" w:rsidRPr="000F3CD7" w14:paraId="64F3C496" w14:textId="77777777" w:rsidTr="00630836">
        <w:trPr>
          <w:trHeight w:val="700"/>
        </w:trPr>
        <w:tc>
          <w:tcPr>
            <w:tcW w:w="1838" w:type="dxa"/>
            <w:vMerge/>
            <w:noWrap/>
            <w:hideMark/>
          </w:tcPr>
          <w:p w14:paraId="0AFCCECF" w14:textId="2E74F6EB" w:rsidR="00227EF8" w:rsidRPr="000F3CD7" w:rsidRDefault="00227EF8">
            <w:pPr>
              <w:rPr>
                <w:b/>
                <w:bCs/>
              </w:rPr>
            </w:pPr>
          </w:p>
        </w:tc>
        <w:tc>
          <w:tcPr>
            <w:tcW w:w="3935" w:type="dxa"/>
            <w:gridSpan w:val="2"/>
            <w:vMerge/>
            <w:shd w:val="clear" w:color="auto" w:fill="BFBFBF" w:themeFill="background1" w:themeFillShade="BF"/>
            <w:hideMark/>
          </w:tcPr>
          <w:p w14:paraId="6DBB76B7" w14:textId="167E0380" w:rsidR="00227EF8" w:rsidRPr="000F3CD7" w:rsidRDefault="00227EF8" w:rsidP="000F3CD7"/>
        </w:tc>
        <w:tc>
          <w:tcPr>
            <w:tcW w:w="2665" w:type="dxa"/>
            <w:hideMark/>
          </w:tcPr>
          <w:p w14:paraId="4BC64390" w14:textId="77777777" w:rsidR="00227EF8" w:rsidRPr="000F3CD7" w:rsidRDefault="00227EF8">
            <w:r w:rsidRPr="000F3CD7">
              <w:t>"</w:t>
            </w:r>
            <w:proofErr w:type="spellStart"/>
            <w:r w:rsidRPr="000F3CD7">
              <w:t>Heel</w:t>
            </w:r>
            <w:proofErr w:type="spellEnd"/>
            <w:r w:rsidRPr="000F3CD7">
              <w:t xml:space="preserve"> pitch should allow for adjunct orthotic therapy"</w:t>
            </w:r>
          </w:p>
        </w:tc>
        <w:tc>
          <w:tcPr>
            <w:tcW w:w="1409" w:type="dxa"/>
            <w:noWrap/>
            <w:hideMark/>
          </w:tcPr>
          <w:p w14:paraId="101AD989" w14:textId="77777777" w:rsidR="00227EF8" w:rsidRPr="000F3CD7" w:rsidRDefault="00227EF8" w:rsidP="000F3CD7">
            <w:r w:rsidRPr="00F46325">
              <w:rPr>
                <w:color w:val="FF0000"/>
              </w:rPr>
              <w:t>93.33</w:t>
            </w:r>
          </w:p>
        </w:tc>
        <w:tc>
          <w:tcPr>
            <w:tcW w:w="4103" w:type="dxa"/>
            <w:gridSpan w:val="2"/>
            <w:shd w:val="clear" w:color="auto" w:fill="BFBFBF" w:themeFill="background1" w:themeFillShade="BF"/>
            <w:hideMark/>
          </w:tcPr>
          <w:p w14:paraId="4E21CC3C" w14:textId="77777777" w:rsidR="00227EF8" w:rsidRPr="000F3CD7" w:rsidRDefault="00227EF8">
            <w:r w:rsidRPr="000F3CD7">
              <w:t> </w:t>
            </w:r>
          </w:p>
          <w:p w14:paraId="4450A5C1" w14:textId="5598487D" w:rsidR="00227EF8" w:rsidRPr="000F3CD7" w:rsidRDefault="00227EF8">
            <w:r w:rsidRPr="000F3CD7">
              <w:t> </w:t>
            </w:r>
          </w:p>
        </w:tc>
      </w:tr>
      <w:tr w:rsidR="00B7591E" w:rsidRPr="000F3CD7" w14:paraId="4EF46CFB" w14:textId="77777777" w:rsidTr="00AA765F">
        <w:trPr>
          <w:trHeight w:val="680"/>
        </w:trPr>
        <w:tc>
          <w:tcPr>
            <w:tcW w:w="1838" w:type="dxa"/>
            <w:vMerge w:val="restart"/>
            <w:shd w:val="clear" w:color="auto" w:fill="D9D9D9" w:themeFill="background1" w:themeFillShade="D9"/>
            <w:noWrap/>
            <w:hideMark/>
          </w:tcPr>
          <w:p w14:paraId="7BA0B9B6" w14:textId="77777777" w:rsidR="00B7591E" w:rsidRPr="000F3CD7" w:rsidRDefault="00B7591E">
            <w:pPr>
              <w:rPr>
                <w:b/>
                <w:bCs/>
              </w:rPr>
            </w:pPr>
            <w:r w:rsidRPr="000F3CD7">
              <w:rPr>
                <w:b/>
                <w:bCs/>
              </w:rPr>
              <w:t xml:space="preserve">Inlay / </w:t>
            </w:r>
            <w:proofErr w:type="spellStart"/>
            <w:r w:rsidRPr="000F3CD7">
              <w:rPr>
                <w:b/>
                <w:bCs/>
              </w:rPr>
              <w:t>Insock</w:t>
            </w:r>
            <w:proofErr w:type="spellEnd"/>
            <w:r w:rsidRPr="000F3CD7">
              <w:rPr>
                <w:b/>
                <w:bCs/>
              </w:rPr>
              <w:t>/ Insole</w:t>
            </w:r>
          </w:p>
          <w:p w14:paraId="60016823" w14:textId="77777777" w:rsidR="00B7591E" w:rsidRPr="000F3CD7" w:rsidRDefault="00B7591E">
            <w:pPr>
              <w:rPr>
                <w:b/>
                <w:bCs/>
              </w:rPr>
            </w:pPr>
            <w:r w:rsidRPr="000F3CD7">
              <w:rPr>
                <w:b/>
                <w:bCs/>
              </w:rPr>
              <w:t> </w:t>
            </w:r>
          </w:p>
          <w:p w14:paraId="3104EBA5" w14:textId="77777777" w:rsidR="00B7591E" w:rsidRPr="000F3CD7" w:rsidRDefault="00B7591E">
            <w:pPr>
              <w:rPr>
                <w:b/>
                <w:bCs/>
              </w:rPr>
            </w:pPr>
            <w:r w:rsidRPr="000F3CD7">
              <w:rPr>
                <w:b/>
                <w:bCs/>
              </w:rPr>
              <w:t> </w:t>
            </w:r>
          </w:p>
          <w:p w14:paraId="24D0E61F" w14:textId="77777777" w:rsidR="00B7591E" w:rsidRPr="000F3CD7" w:rsidRDefault="00B7591E">
            <w:pPr>
              <w:rPr>
                <w:b/>
                <w:bCs/>
              </w:rPr>
            </w:pPr>
            <w:r w:rsidRPr="000F3CD7">
              <w:rPr>
                <w:b/>
                <w:bCs/>
              </w:rPr>
              <w:t> </w:t>
            </w:r>
          </w:p>
          <w:p w14:paraId="7D18EA2E" w14:textId="77777777" w:rsidR="00B7591E" w:rsidRPr="000F3CD7" w:rsidRDefault="00B7591E">
            <w:pPr>
              <w:rPr>
                <w:b/>
                <w:bCs/>
              </w:rPr>
            </w:pPr>
            <w:r w:rsidRPr="000F3CD7">
              <w:rPr>
                <w:b/>
                <w:bCs/>
              </w:rPr>
              <w:t> </w:t>
            </w:r>
          </w:p>
          <w:p w14:paraId="3FDCEC62" w14:textId="77777777" w:rsidR="00B7591E" w:rsidRPr="000F3CD7" w:rsidRDefault="00B7591E">
            <w:pPr>
              <w:rPr>
                <w:b/>
                <w:bCs/>
              </w:rPr>
            </w:pPr>
            <w:r w:rsidRPr="000F3CD7">
              <w:rPr>
                <w:b/>
                <w:bCs/>
              </w:rPr>
              <w:t> </w:t>
            </w:r>
          </w:p>
          <w:p w14:paraId="1965473E" w14:textId="77777777" w:rsidR="00B7591E" w:rsidRPr="000F3CD7" w:rsidRDefault="00B7591E">
            <w:pPr>
              <w:rPr>
                <w:b/>
                <w:bCs/>
              </w:rPr>
            </w:pPr>
            <w:r w:rsidRPr="000F3CD7">
              <w:rPr>
                <w:b/>
                <w:bCs/>
              </w:rPr>
              <w:t> </w:t>
            </w:r>
          </w:p>
          <w:p w14:paraId="76C9A8C6" w14:textId="5D6ACE9E" w:rsidR="00B7591E" w:rsidRPr="000F3CD7" w:rsidRDefault="00B7591E" w:rsidP="00AA765F">
            <w:pPr>
              <w:rPr>
                <w:b/>
                <w:bCs/>
              </w:rPr>
            </w:pPr>
            <w:r w:rsidRPr="000F3CD7">
              <w:rPr>
                <w:b/>
                <w:bCs/>
              </w:rPr>
              <w:t> </w:t>
            </w:r>
          </w:p>
        </w:tc>
        <w:tc>
          <w:tcPr>
            <w:tcW w:w="2526" w:type="dxa"/>
            <w:shd w:val="clear" w:color="auto" w:fill="D9D9D9" w:themeFill="background1" w:themeFillShade="D9"/>
            <w:hideMark/>
          </w:tcPr>
          <w:p w14:paraId="315C9E8E" w14:textId="6A0A6202" w:rsidR="00B7591E" w:rsidRPr="000F3CD7" w:rsidRDefault="00B7591E">
            <w:pPr>
              <w:rPr>
                <w:b/>
                <w:bCs/>
              </w:rPr>
            </w:pPr>
            <w:r w:rsidRPr="000F3CD7">
              <w:rPr>
                <w:b/>
                <w:bCs/>
              </w:rPr>
              <w:t xml:space="preserve">Design </w:t>
            </w:r>
            <w:r>
              <w:rPr>
                <w:b/>
                <w:bCs/>
              </w:rPr>
              <w:t>Characteristic:</w:t>
            </w:r>
            <w:r w:rsidRPr="000F3CD7">
              <w:rPr>
                <w:b/>
                <w:bCs/>
              </w:rPr>
              <w:t xml:space="preserve"> "Removable Inlay"</w:t>
            </w:r>
          </w:p>
        </w:tc>
        <w:tc>
          <w:tcPr>
            <w:tcW w:w="1409" w:type="dxa"/>
            <w:shd w:val="clear" w:color="auto" w:fill="D9D9D9" w:themeFill="background1" w:themeFillShade="D9"/>
            <w:hideMark/>
          </w:tcPr>
          <w:p w14:paraId="493B7358" w14:textId="77777777" w:rsidR="00B7591E" w:rsidRPr="000F3CD7" w:rsidRDefault="00B7591E">
            <w:r w:rsidRPr="000F3CD7">
              <w:t xml:space="preserve">% Frequency of ≥Agree  </w:t>
            </w:r>
          </w:p>
        </w:tc>
        <w:tc>
          <w:tcPr>
            <w:tcW w:w="2665" w:type="dxa"/>
            <w:shd w:val="clear" w:color="auto" w:fill="D9D9D9" w:themeFill="background1" w:themeFillShade="D9"/>
            <w:hideMark/>
          </w:tcPr>
          <w:p w14:paraId="08C4D4EF" w14:textId="0825BAEB" w:rsidR="00B7591E" w:rsidRPr="000F3CD7" w:rsidRDefault="00B7591E">
            <w:pPr>
              <w:rPr>
                <w:b/>
                <w:bCs/>
              </w:rPr>
            </w:pPr>
            <w:r w:rsidRPr="000F3CD7">
              <w:rPr>
                <w:b/>
                <w:bCs/>
              </w:rPr>
              <w:t xml:space="preserve">Design </w:t>
            </w:r>
            <w:r w:rsidR="000E075C">
              <w:rPr>
                <w:b/>
                <w:bCs/>
              </w:rPr>
              <w:t>Characteristic:</w:t>
            </w:r>
            <w:r w:rsidRPr="000F3CD7">
              <w:rPr>
                <w:b/>
                <w:bCs/>
              </w:rPr>
              <w:t xml:space="preserve"> "Removable Inlay"</w:t>
            </w:r>
          </w:p>
        </w:tc>
        <w:tc>
          <w:tcPr>
            <w:tcW w:w="1409" w:type="dxa"/>
            <w:shd w:val="clear" w:color="auto" w:fill="D9D9D9" w:themeFill="background1" w:themeFillShade="D9"/>
            <w:hideMark/>
          </w:tcPr>
          <w:p w14:paraId="02297FC3" w14:textId="77777777" w:rsidR="00B7591E" w:rsidRPr="000F3CD7" w:rsidRDefault="00B7591E">
            <w:r w:rsidRPr="000F3CD7">
              <w:t xml:space="preserve">% Frequency of ≥Agree  </w:t>
            </w:r>
          </w:p>
        </w:tc>
        <w:tc>
          <w:tcPr>
            <w:tcW w:w="4103" w:type="dxa"/>
            <w:gridSpan w:val="2"/>
            <w:shd w:val="clear" w:color="auto" w:fill="D9D9D9" w:themeFill="background1" w:themeFillShade="D9"/>
            <w:hideMark/>
          </w:tcPr>
          <w:p w14:paraId="492942CC" w14:textId="1196402A" w:rsidR="00B7591E" w:rsidRPr="000F3CD7" w:rsidRDefault="00B7591E">
            <w:r w:rsidRPr="000F3CD7">
              <w:t> </w:t>
            </w:r>
          </w:p>
        </w:tc>
      </w:tr>
      <w:tr w:rsidR="00F81B51" w:rsidRPr="000F3CD7" w14:paraId="01ADFC00" w14:textId="77777777" w:rsidTr="00630836">
        <w:trPr>
          <w:trHeight w:val="680"/>
        </w:trPr>
        <w:tc>
          <w:tcPr>
            <w:tcW w:w="1838" w:type="dxa"/>
            <w:vMerge/>
            <w:shd w:val="clear" w:color="auto" w:fill="D9D9D9" w:themeFill="background1" w:themeFillShade="D9"/>
            <w:noWrap/>
            <w:hideMark/>
          </w:tcPr>
          <w:p w14:paraId="1205C4C9" w14:textId="68267515" w:rsidR="00F81B51" w:rsidRPr="000F3CD7" w:rsidRDefault="00F81B51" w:rsidP="00AA765F">
            <w:pPr>
              <w:rPr>
                <w:b/>
                <w:bCs/>
              </w:rPr>
            </w:pPr>
          </w:p>
        </w:tc>
        <w:tc>
          <w:tcPr>
            <w:tcW w:w="2526" w:type="dxa"/>
            <w:hideMark/>
          </w:tcPr>
          <w:p w14:paraId="025B0035" w14:textId="77777777" w:rsidR="00F81B51" w:rsidRPr="000F3CD7" w:rsidRDefault="00F81B51">
            <w:r w:rsidRPr="000F3CD7">
              <w:t>"Stability footwear should come with a standard removable inlay."</w:t>
            </w:r>
          </w:p>
        </w:tc>
        <w:tc>
          <w:tcPr>
            <w:tcW w:w="1409" w:type="dxa"/>
            <w:noWrap/>
            <w:hideMark/>
          </w:tcPr>
          <w:p w14:paraId="782392AB" w14:textId="77777777" w:rsidR="00F81B51" w:rsidRPr="000F3CD7" w:rsidRDefault="00F81B51" w:rsidP="000F3CD7">
            <w:r w:rsidRPr="00F81B51">
              <w:rPr>
                <w:color w:val="FF0000"/>
              </w:rPr>
              <w:t>88.23</w:t>
            </w:r>
          </w:p>
        </w:tc>
        <w:tc>
          <w:tcPr>
            <w:tcW w:w="2665" w:type="dxa"/>
            <w:hideMark/>
          </w:tcPr>
          <w:p w14:paraId="07BEAAC7" w14:textId="43DA1AD7" w:rsidR="00F81B51" w:rsidRPr="000F3CD7" w:rsidRDefault="00F81B51">
            <w:r w:rsidRPr="000F3CD7">
              <w:t xml:space="preserve">"Removable Inlay </w:t>
            </w:r>
            <w:r w:rsidR="000E075C" w:rsidRPr="000F3CD7">
              <w:t>should be</w:t>
            </w:r>
            <w:r w:rsidRPr="000F3CD7">
              <w:t xml:space="preserve"> thick enough to allow for a potential prescriptive foot orthoses." </w:t>
            </w:r>
          </w:p>
        </w:tc>
        <w:tc>
          <w:tcPr>
            <w:tcW w:w="1409" w:type="dxa"/>
            <w:noWrap/>
            <w:hideMark/>
          </w:tcPr>
          <w:p w14:paraId="38AA5A0D" w14:textId="77777777" w:rsidR="00F81B51" w:rsidRPr="000F3CD7" w:rsidRDefault="00F81B51" w:rsidP="000F3CD7">
            <w:r w:rsidRPr="00F81B51">
              <w:rPr>
                <w:color w:val="FF0000"/>
              </w:rPr>
              <w:t>100</w:t>
            </w:r>
          </w:p>
        </w:tc>
        <w:tc>
          <w:tcPr>
            <w:tcW w:w="4103" w:type="dxa"/>
            <w:gridSpan w:val="2"/>
            <w:shd w:val="clear" w:color="auto" w:fill="D9D9D9" w:themeFill="background1" w:themeFillShade="D9"/>
            <w:hideMark/>
          </w:tcPr>
          <w:p w14:paraId="0A9B44E0" w14:textId="1048A092" w:rsidR="00F81B51" w:rsidRPr="00461273" w:rsidRDefault="00F81B51">
            <w:pPr>
              <w:rPr>
                <w:color w:val="D9D9D9" w:themeColor="background1" w:themeShade="D9"/>
              </w:rPr>
            </w:pPr>
            <w:r w:rsidRPr="000F3CD7">
              <w:t> </w:t>
            </w:r>
          </w:p>
        </w:tc>
      </w:tr>
      <w:tr w:rsidR="00227EF8" w:rsidRPr="000F3CD7" w14:paraId="39DEE7CE" w14:textId="77777777" w:rsidTr="00630836">
        <w:trPr>
          <w:trHeight w:val="680"/>
        </w:trPr>
        <w:tc>
          <w:tcPr>
            <w:tcW w:w="1838" w:type="dxa"/>
            <w:vMerge/>
            <w:shd w:val="clear" w:color="auto" w:fill="D9D9D9" w:themeFill="background1" w:themeFillShade="D9"/>
            <w:noWrap/>
            <w:hideMark/>
          </w:tcPr>
          <w:p w14:paraId="0AA94F70" w14:textId="12D3F308" w:rsidR="00227EF8" w:rsidRPr="000F3CD7" w:rsidRDefault="00227EF8" w:rsidP="00AA765F">
            <w:pPr>
              <w:rPr>
                <w:b/>
                <w:bCs/>
              </w:rPr>
            </w:pPr>
          </w:p>
        </w:tc>
        <w:tc>
          <w:tcPr>
            <w:tcW w:w="2526" w:type="dxa"/>
            <w:shd w:val="clear" w:color="auto" w:fill="D9D9D9" w:themeFill="background1" w:themeFillShade="D9"/>
            <w:hideMark/>
          </w:tcPr>
          <w:p w14:paraId="1C594173" w14:textId="22EA94F8" w:rsidR="00227EF8" w:rsidRPr="000F3CD7" w:rsidRDefault="00227EF8">
            <w:pPr>
              <w:rPr>
                <w:b/>
                <w:bCs/>
              </w:rPr>
            </w:pPr>
            <w:r w:rsidRPr="000F3CD7">
              <w:rPr>
                <w:b/>
                <w:bCs/>
              </w:rPr>
              <w:t xml:space="preserve">Design </w:t>
            </w:r>
            <w:r>
              <w:rPr>
                <w:b/>
                <w:bCs/>
              </w:rPr>
              <w:t>Characteristic:</w:t>
            </w:r>
            <w:r w:rsidRPr="000F3CD7">
              <w:rPr>
                <w:b/>
                <w:bCs/>
              </w:rPr>
              <w:t xml:space="preserve"> "Insole Contouring"</w:t>
            </w:r>
          </w:p>
        </w:tc>
        <w:tc>
          <w:tcPr>
            <w:tcW w:w="1409" w:type="dxa"/>
            <w:shd w:val="clear" w:color="auto" w:fill="D9D9D9" w:themeFill="background1" w:themeFillShade="D9"/>
            <w:hideMark/>
          </w:tcPr>
          <w:p w14:paraId="2730A75F" w14:textId="77777777" w:rsidR="00227EF8" w:rsidRPr="000F3CD7" w:rsidRDefault="00227EF8">
            <w:r w:rsidRPr="000F3CD7">
              <w:t xml:space="preserve">% Frequency of ≥Agree  </w:t>
            </w:r>
          </w:p>
        </w:tc>
        <w:tc>
          <w:tcPr>
            <w:tcW w:w="2665" w:type="dxa"/>
            <w:shd w:val="clear" w:color="auto" w:fill="D9D9D9" w:themeFill="background1" w:themeFillShade="D9"/>
            <w:hideMark/>
          </w:tcPr>
          <w:p w14:paraId="1091A07F" w14:textId="2E1B73A3" w:rsidR="00227EF8" w:rsidRPr="000F3CD7" w:rsidRDefault="00227EF8">
            <w:pPr>
              <w:rPr>
                <w:b/>
                <w:bCs/>
              </w:rPr>
            </w:pPr>
            <w:r w:rsidRPr="000F3CD7">
              <w:rPr>
                <w:b/>
                <w:bCs/>
              </w:rPr>
              <w:t xml:space="preserve">Design </w:t>
            </w:r>
            <w:r>
              <w:rPr>
                <w:b/>
                <w:bCs/>
              </w:rPr>
              <w:t>Characteristic:</w:t>
            </w:r>
            <w:r w:rsidRPr="000F3CD7">
              <w:rPr>
                <w:b/>
                <w:bCs/>
              </w:rPr>
              <w:t xml:space="preserve"> "Insole Contouring"</w:t>
            </w:r>
          </w:p>
        </w:tc>
        <w:tc>
          <w:tcPr>
            <w:tcW w:w="1409" w:type="dxa"/>
            <w:shd w:val="clear" w:color="auto" w:fill="D9D9D9" w:themeFill="background1" w:themeFillShade="D9"/>
            <w:hideMark/>
          </w:tcPr>
          <w:p w14:paraId="3DC6F414" w14:textId="77777777" w:rsidR="00227EF8" w:rsidRPr="000F3CD7" w:rsidRDefault="00227EF8">
            <w:r w:rsidRPr="000F3CD7">
              <w:t>Relative %Frequency</w:t>
            </w:r>
          </w:p>
        </w:tc>
        <w:tc>
          <w:tcPr>
            <w:tcW w:w="2694" w:type="dxa"/>
            <w:shd w:val="clear" w:color="auto" w:fill="D9D9D9" w:themeFill="background1" w:themeFillShade="D9"/>
            <w:hideMark/>
          </w:tcPr>
          <w:p w14:paraId="148E6D7C" w14:textId="2FF54C85" w:rsidR="00227EF8" w:rsidRPr="000F3CD7" w:rsidRDefault="00227EF8">
            <w:pPr>
              <w:rPr>
                <w:b/>
                <w:bCs/>
              </w:rPr>
            </w:pPr>
            <w:r w:rsidRPr="000F3CD7">
              <w:rPr>
                <w:b/>
                <w:bCs/>
              </w:rPr>
              <w:t xml:space="preserve">Design </w:t>
            </w:r>
            <w:r>
              <w:rPr>
                <w:b/>
                <w:bCs/>
              </w:rPr>
              <w:t>Characteristic:</w:t>
            </w:r>
            <w:r w:rsidRPr="000F3CD7">
              <w:rPr>
                <w:b/>
                <w:bCs/>
              </w:rPr>
              <w:t xml:space="preserve"> "Insole Contouring"</w:t>
            </w:r>
          </w:p>
        </w:tc>
        <w:tc>
          <w:tcPr>
            <w:tcW w:w="1409" w:type="dxa"/>
            <w:shd w:val="clear" w:color="auto" w:fill="D9D9D9" w:themeFill="background1" w:themeFillShade="D9"/>
            <w:hideMark/>
          </w:tcPr>
          <w:p w14:paraId="370AF17C" w14:textId="77777777" w:rsidR="00227EF8" w:rsidRPr="000F3CD7" w:rsidRDefault="00227EF8">
            <w:r w:rsidRPr="000F3CD7">
              <w:t>Relative %Frequency</w:t>
            </w:r>
          </w:p>
        </w:tc>
      </w:tr>
      <w:tr w:rsidR="00461273" w:rsidRPr="000F3CD7" w14:paraId="08C57493" w14:textId="77777777" w:rsidTr="00630836">
        <w:trPr>
          <w:trHeight w:val="1140"/>
        </w:trPr>
        <w:tc>
          <w:tcPr>
            <w:tcW w:w="1838" w:type="dxa"/>
            <w:vMerge/>
            <w:shd w:val="clear" w:color="auto" w:fill="D9D9D9" w:themeFill="background1" w:themeFillShade="D9"/>
            <w:noWrap/>
            <w:hideMark/>
          </w:tcPr>
          <w:p w14:paraId="376FA7CC" w14:textId="5A6F43E5" w:rsidR="00461273" w:rsidRPr="000F3CD7" w:rsidRDefault="00461273" w:rsidP="00AA765F">
            <w:pPr>
              <w:rPr>
                <w:b/>
                <w:bCs/>
              </w:rPr>
            </w:pPr>
          </w:p>
        </w:tc>
        <w:tc>
          <w:tcPr>
            <w:tcW w:w="2526" w:type="dxa"/>
            <w:vMerge w:val="restart"/>
            <w:hideMark/>
          </w:tcPr>
          <w:p w14:paraId="4EA2DAC0" w14:textId="77777777" w:rsidR="00461273" w:rsidRPr="000F3CD7" w:rsidRDefault="00461273">
            <w:r w:rsidRPr="000F3CD7">
              <w:t>"The inlay should be contoured to simulate the medial longitudinal arch. "</w:t>
            </w:r>
          </w:p>
          <w:p w14:paraId="58AECFB7" w14:textId="77777777" w:rsidR="00461273" w:rsidRPr="000F3CD7" w:rsidRDefault="00461273">
            <w:r w:rsidRPr="000F3CD7">
              <w:t> </w:t>
            </w:r>
          </w:p>
          <w:p w14:paraId="51850E68" w14:textId="456382C3" w:rsidR="00461273" w:rsidRPr="000F3CD7" w:rsidRDefault="00461273" w:rsidP="00AA765F">
            <w:r w:rsidRPr="000F3CD7">
              <w:rPr>
                <w:b/>
                <w:bCs/>
              </w:rPr>
              <w:t> </w:t>
            </w:r>
          </w:p>
        </w:tc>
        <w:tc>
          <w:tcPr>
            <w:tcW w:w="1409" w:type="dxa"/>
            <w:vMerge w:val="restart"/>
            <w:noWrap/>
            <w:hideMark/>
          </w:tcPr>
          <w:p w14:paraId="788688B0" w14:textId="77777777" w:rsidR="00461273" w:rsidRPr="000F3CD7" w:rsidRDefault="00461273" w:rsidP="000F3CD7">
            <w:r w:rsidRPr="000F3CD7">
              <w:t>23.52</w:t>
            </w:r>
          </w:p>
        </w:tc>
        <w:tc>
          <w:tcPr>
            <w:tcW w:w="2665" w:type="dxa"/>
            <w:hideMark/>
          </w:tcPr>
          <w:p w14:paraId="5C36D121" w14:textId="3DC28FE2" w:rsidR="00461273" w:rsidRPr="000F3CD7" w:rsidRDefault="00461273">
            <w:r>
              <w:t>Original</w:t>
            </w:r>
            <w:r w:rsidRPr="000F3CD7">
              <w:t xml:space="preserve"> Round 1: "The inlay should be contoured to simulate the medial longitudinal arch"</w:t>
            </w:r>
          </w:p>
        </w:tc>
        <w:tc>
          <w:tcPr>
            <w:tcW w:w="1409" w:type="dxa"/>
            <w:noWrap/>
            <w:hideMark/>
          </w:tcPr>
          <w:p w14:paraId="3E01CF4E" w14:textId="77777777" w:rsidR="00461273" w:rsidRPr="000F3CD7" w:rsidRDefault="00461273" w:rsidP="000F3CD7">
            <w:r w:rsidRPr="000F3CD7">
              <w:t>13.33</w:t>
            </w:r>
          </w:p>
        </w:tc>
        <w:tc>
          <w:tcPr>
            <w:tcW w:w="2694" w:type="dxa"/>
            <w:hideMark/>
          </w:tcPr>
          <w:p w14:paraId="667AC7E3" w14:textId="70856461" w:rsidR="00461273" w:rsidRPr="000F3CD7" w:rsidRDefault="00461273">
            <w:r w:rsidRPr="000F3CD7">
              <w:t>Modified Round 3 "The inlay should be appropriately contoured to the medial longitudinal arch"</w:t>
            </w:r>
          </w:p>
        </w:tc>
        <w:tc>
          <w:tcPr>
            <w:tcW w:w="1409" w:type="dxa"/>
            <w:noWrap/>
            <w:hideMark/>
          </w:tcPr>
          <w:p w14:paraId="0F534687" w14:textId="77777777" w:rsidR="00461273" w:rsidRPr="000F3CD7" w:rsidRDefault="00461273" w:rsidP="000F3CD7">
            <w:r w:rsidRPr="000F3CD7">
              <w:t>6.25</w:t>
            </w:r>
          </w:p>
        </w:tc>
      </w:tr>
      <w:tr w:rsidR="00461273" w:rsidRPr="000F3CD7" w14:paraId="49F3512C" w14:textId="77777777" w:rsidTr="00630836">
        <w:trPr>
          <w:trHeight w:val="1080"/>
        </w:trPr>
        <w:tc>
          <w:tcPr>
            <w:tcW w:w="1838" w:type="dxa"/>
            <w:vMerge/>
            <w:shd w:val="clear" w:color="auto" w:fill="D9D9D9" w:themeFill="background1" w:themeFillShade="D9"/>
            <w:noWrap/>
            <w:hideMark/>
          </w:tcPr>
          <w:p w14:paraId="1A15E27A" w14:textId="6D39E5CA" w:rsidR="00461273" w:rsidRPr="000F3CD7" w:rsidRDefault="00461273" w:rsidP="00AA765F">
            <w:pPr>
              <w:rPr>
                <w:b/>
                <w:bCs/>
              </w:rPr>
            </w:pPr>
          </w:p>
        </w:tc>
        <w:tc>
          <w:tcPr>
            <w:tcW w:w="2526" w:type="dxa"/>
            <w:vMerge/>
            <w:noWrap/>
            <w:hideMark/>
          </w:tcPr>
          <w:p w14:paraId="549E2934" w14:textId="434E7995" w:rsidR="00461273" w:rsidRPr="000F3CD7" w:rsidRDefault="00461273" w:rsidP="00AA765F"/>
        </w:tc>
        <w:tc>
          <w:tcPr>
            <w:tcW w:w="1409" w:type="dxa"/>
            <w:vMerge/>
            <w:noWrap/>
            <w:hideMark/>
          </w:tcPr>
          <w:p w14:paraId="529F8349" w14:textId="77777777" w:rsidR="00461273" w:rsidRPr="000F3CD7" w:rsidRDefault="00461273"/>
        </w:tc>
        <w:tc>
          <w:tcPr>
            <w:tcW w:w="2665" w:type="dxa"/>
            <w:hideMark/>
          </w:tcPr>
          <w:p w14:paraId="4C7C67BA" w14:textId="77777777" w:rsidR="00461273" w:rsidRPr="000F3CD7" w:rsidRDefault="00461273">
            <w:r w:rsidRPr="000F3CD7">
              <w:t xml:space="preserve">Modified Round 2:"The inlay should be contoured to </w:t>
            </w:r>
            <w:proofErr w:type="spellStart"/>
            <w:r w:rsidRPr="000F3CD7">
              <w:t>cup</w:t>
            </w:r>
            <w:proofErr w:type="spellEnd"/>
            <w:r w:rsidRPr="000F3CD7">
              <w:t xml:space="preserve"> the heel but not the medial longitudinal arch"</w:t>
            </w:r>
          </w:p>
        </w:tc>
        <w:tc>
          <w:tcPr>
            <w:tcW w:w="1409" w:type="dxa"/>
            <w:noWrap/>
            <w:hideMark/>
          </w:tcPr>
          <w:p w14:paraId="5BA42D1A" w14:textId="77777777" w:rsidR="00461273" w:rsidRPr="000F3CD7" w:rsidRDefault="00461273" w:rsidP="000F3CD7">
            <w:r w:rsidRPr="000F3CD7">
              <w:t>33.33</w:t>
            </w:r>
          </w:p>
        </w:tc>
        <w:tc>
          <w:tcPr>
            <w:tcW w:w="2694" w:type="dxa"/>
            <w:hideMark/>
          </w:tcPr>
          <w:p w14:paraId="446312D1" w14:textId="211F6187" w:rsidR="00461273" w:rsidRPr="000F3CD7" w:rsidRDefault="00461273">
            <w:r w:rsidRPr="000F3CD7">
              <w:t xml:space="preserve">Modified Round 3 "The inlay should cup the child's heel to improve rearfoot fit but not be contoured to </w:t>
            </w:r>
            <w:r w:rsidR="000E075C" w:rsidRPr="000F3CD7">
              <w:t>the medial</w:t>
            </w:r>
            <w:r w:rsidRPr="000F3CD7">
              <w:t xml:space="preserve"> longitudinal arch"</w:t>
            </w:r>
          </w:p>
        </w:tc>
        <w:tc>
          <w:tcPr>
            <w:tcW w:w="1409" w:type="dxa"/>
            <w:noWrap/>
            <w:hideMark/>
          </w:tcPr>
          <w:p w14:paraId="27D5A3A2" w14:textId="77777777" w:rsidR="00461273" w:rsidRPr="000F3CD7" w:rsidRDefault="00461273" w:rsidP="000F3CD7">
            <w:r w:rsidRPr="000F3CD7">
              <w:t>31.25</w:t>
            </w:r>
          </w:p>
        </w:tc>
      </w:tr>
      <w:tr w:rsidR="00461273" w:rsidRPr="000F3CD7" w14:paraId="6CACE191" w14:textId="77777777" w:rsidTr="00630836">
        <w:trPr>
          <w:trHeight w:val="940"/>
        </w:trPr>
        <w:tc>
          <w:tcPr>
            <w:tcW w:w="1838" w:type="dxa"/>
            <w:vMerge/>
            <w:shd w:val="clear" w:color="auto" w:fill="D9D9D9" w:themeFill="background1" w:themeFillShade="D9"/>
            <w:noWrap/>
            <w:hideMark/>
          </w:tcPr>
          <w:p w14:paraId="167DDE3A" w14:textId="3E084C8E" w:rsidR="00461273" w:rsidRPr="000F3CD7" w:rsidRDefault="00461273" w:rsidP="00AA765F">
            <w:pPr>
              <w:rPr>
                <w:b/>
                <w:bCs/>
              </w:rPr>
            </w:pPr>
          </w:p>
        </w:tc>
        <w:tc>
          <w:tcPr>
            <w:tcW w:w="2526" w:type="dxa"/>
            <w:vMerge/>
            <w:hideMark/>
          </w:tcPr>
          <w:p w14:paraId="75C3175B" w14:textId="0553670A" w:rsidR="00461273" w:rsidRPr="000F3CD7" w:rsidRDefault="00461273">
            <w:pPr>
              <w:rPr>
                <w:b/>
                <w:bCs/>
              </w:rPr>
            </w:pPr>
          </w:p>
        </w:tc>
        <w:tc>
          <w:tcPr>
            <w:tcW w:w="1409" w:type="dxa"/>
            <w:vMerge/>
            <w:hideMark/>
          </w:tcPr>
          <w:p w14:paraId="5863F86A" w14:textId="77777777" w:rsidR="00461273" w:rsidRPr="000F3CD7" w:rsidRDefault="00461273">
            <w:pPr>
              <w:rPr>
                <w:b/>
                <w:bCs/>
              </w:rPr>
            </w:pPr>
          </w:p>
        </w:tc>
        <w:tc>
          <w:tcPr>
            <w:tcW w:w="2665" w:type="dxa"/>
            <w:hideMark/>
          </w:tcPr>
          <w:p w14:paraId="0E3DEC2D" w14:textId="77777777" w:rsidR="00461273" w:rsidRPr="000F3CD7" w:rsidRDefault="00461273">
            <w:r w:rsidRPr="000F3CD7">
              <w:t xml:space="preserve">Modified Round 2 "The inlay should be contoured to simulate the medial longitudinal arch and to </w:t>
            </w:r>
            <w:proofErr w:type="spellStart"/>
            <w:r w:rsidRPr="000F3CD7">
              <w:t>cup</w:t>
            </w:r>
            <w:proofErr w:type="spellEnd"/>
            <w:r w:rsidRPr="000F3CD7">
              <w:t xml:space="preserve"> the heel"</w:t>
            </w:r>
          </w:p>
        </w:tc>
        <w:tc>
          <w:tcPr>
            <w:tcW w:w="1409" w:type="dxa"/>
            <w:noWrap/>
            <w:hideMark/>
          </w:tcPr>
          <w:p w14:paraId="789A42E0" w14:textId="77777777" w:rsidR="00461273" w:rsidRPr="000F3CD7" w:rsidRDefault="00461273" w:rsidP="000F3CD7">
            <w:r w:rsidRPr="000F3CD7">
              <w:t>53.33</w:t>
            </w:r>
          </w:p>
        </w:tc>
        <w:tc>
          <w:tcPr>
            <w:tcW w:w="2694" w:type="dxa"/>
            <w:hideMark/>
          </w:tcPr>
          <w:p w14:paraId="510484FC" w14:textId="2FE21CC1" w:rsidR="00461273" w:rsidRPr="000F3CD7" w:rsidRDefault="00461273">
            <w:r w:rsidRPr="000F3CD7">
              <w:t xml:space="preserve">Modified Round 3 "The inlay should cup the child's heel to improve rearfoot fit and be appropriately contoured to the medial longitudinal arch" </w:t>
            </w:r>
          </w:p>
        </w:tc>
        <w:tc>
          <w:tcPr>
            <w:tcW w:w="1409" w:type="dxa"/>
            <w:noWrap/>
            <w:hideMark/>
          </w:tcPr>
          <w:p w14:paraId="356E89E5" w14:textId="77777777" w:rsidR="00461273" w:rsidRPr="000F3CD7" w:rsidRDefault="00461273" w:rsidP="000F3CD7">
            <w:r w:rsidRPr="000F3CD7">
              <w:t>62.50</w:t>
            </w:r>
          </w:p>
        </w:tc>
      </w:tr>
      <w:tr w:rsidR="00461273" w:rsidRPr="000F3CD7" w14:paraId="3927FAA1" w14:textId="77777777" w:rsidTr="00630836">
        <w:trPr>
          <w:trHeight w:val="680"/>
        </w:trPr>
        <w:tc>
          <w:tcPr>
            <w:tcW w:w="1838" w:type="dxa"/>
            <w:vMerge/>
            <w:shd w:val="clear" w:color="auto" w:fill="D9D9D9" w:themeFill="background1" w:themeFillShade="D9"/>
            <w:noWrap/>
            <w:hideMark/>
          </w:tcPr>
          <w:p w14:paraId="3F566D8A" w14:textId="1D142F4C" w:rsidR="00461273" w:rsidRPr="000F3CD7" w:rsidRDefault="00461273" w:rsidP="00AA765F">
            <w:pPr>
              <w:rPr>
                <w:b/>
                <w:bCs/>
              </w:rPr>
            </w:pPr>
          </w:p>
        </w:tc>
        <w:tc>
          <w:tcPr>
            <w:tcW w:w="3935" w:type="dxa"/>
            <w:gridSpan w:val="2"/>
            <w:vMerge w:val="restart"/>
            <w:shd w:val="clear" w:color="auto" w:fill="D9D9D9" w:themeFill="background1" w:themeFillShade="D9"/>
            <w:hideMark/>
          </w:tcPr>
          <w:p w14:paraId="57424B14" w14:textId="77777777" w:rsidR="00461273" w:rsidRPr="000F3CD7" w:rsidRDefault="00461273">
            <w:pPr>
              <w:rPr>
                <w:b/>
                <w:bCs/>
              </w:rPr>
            </w:pPr>
            <w:r w:rsidRPr="000F3CD7">
              <w:rPr>
                <w:b/>
                <w:bCs/>
              </w:rPr>
              <w:t> </w:t>
            </w:r>
          </w:p>
          <w:p w14:paraId="25472E96" w14:textId="77777777" w:rsidR="00461273" w:rsidRPr="000F3CD7" w:rsidRDefault="00461273">
            <w:pPr>
              <w:rPr>
                <w:b/>
                <w:bCs/>
              </w:rPr>
            </w:pPr>
            <w:r w:rsidRPr="000F3CD7">
              <w:rPr>
                <w:b/>
                <w:bCs/>
              </w:rPr>
              <w:t> </w:t>
            </w:r>
          </w:p>
          <w:p w14:paraId="4B26947E" w14:textId="36D2EEAF" w:rsidR="00461273" w:rsidRPr="000F3CD7" w:rsidRDefault="00461273" w:rsidP="000F3CD7">
            <w:pPr>
              <w:rPr>
                <w:b/>
                <w:bCs/>
              </w:rPr>
            </w:pPr>
            <w:r w:rsidRPr="000F3CD7">
              <w:t> </w:t>
            </w:r>
          </w:p>
        </w:tc>
        <w:tc>
          <w:tcPr>
            <w:tcW w:w="2665" w:type="dxa"/>
            <w:shd w:val="clear" w:color="auto" w:fill="D9D9D9" w:themeFill="background1" w:themeFillShade="D9"/>
            <w:hideMark/>
          </w:tcPr>
          <w:p w14:paraId="221B88E8" w14:textId="59B28138" w:rsidR="00461273" w:rsidRPr="000F3CD7" w:rsidRDefault="00461273">
            <w:pPr>
              <w:rPr>
                <w:b/>
                <w:bCs/>
              </w:rPr>
            </w:pPr>
            <w:r w:rsidRPr="000F3CD7">
              <w:rPr>
                <w:b/>
                <w:bCs/>
              </w:rPr>
              <w:t>Purpose of Design “Insole Contouring"</w:t>
            </w:r>
          </w:p>
        </w:tc>
        <w:tc>
          <w:tcPr>
            <w:tcW w:w="1409" w:type="dxa"/>
            <w:shd w:val="clear" w:color="auto" w:fill="D9D9D9" w:themeFill="background1" w:themeFillShade="D9"/>
            <w:hideMark/>
          </w:tcPr>
          <w:p w14:paraId="155FEBAC" w14:textId="77777777" w:rsidR="00461273" w:rsidRPr="000F3CD7" w:rsidRDefault="00461273">
            <w:r w:rsidRPr="000F3CD7">
              <w:t xml:space="preserve">% Frequency of ≥Agree  </w:t>
            </w:r>
          </w:p>
        </w:tc>
        <w:tc>
          <w:tcPr>
            <w:tcW w:w="2694" w:type="dxa"/>
            <w:shd w:val="clear" w:color="auto" w:fill="D9D9D9" w:themeFill="background1" w:themeFillShade="D9"/>
            <w:hideMark/>
          </w:tcPr>
          <w:p w14:paraId="1BE0F297" w14:textId="0F5800C2" w:rsidR="00461273" w:rsidRPr="000F3CD7" w:rsidRDefault="00461273">
            <w:pPr>
              <w:rPr>
                <w:b/>
                <w:bCs/>
              </w:rPr>
            </w:pPr>
            <w:r w:rsidRPr="000F3CD7">
              <w:rPr>
                <w:b/>
                <w:bCs/>
              </w:rPr>
              <w:t>Purpose of Design “Insole Contouring"</w:t>
            </w:r>
          </w:p>
        </w:tc>
        <w:tc>
          <w:tcPr>
            <w:tcW w:w="1409" w:type="dxa"/>
            <w:shd w:val="clear" w:color="auto" w:fill="D9D9D9" w:themeFill="background1" w:themeFillShade="D9"/>
            <w:hideMark/>
          </w:tcPr>
          <w:p w14:paraId="1FC73AD0" w14:textId="77777777" w:rsidR="00461273" w:rsidRPr="000F3CD7" w:rsidRDefault="00461273">
            <w:r w:rsidRPr="000F3CD7">
              <w:t xml:space="preserve">% Frequency of ≥Agree  </w:t>
            </w:r>
          </w:p>
        </w:tc>
      </w:tr>
      <w:tr w:rsidR="00461273" w:rsidRPr="000F3CD7" w14:paraId="47C3021D" w14:textId="77777777" w:rsidTr="00630836">
        <w:trPr>
          <w:trHeight w:val="1040"/>
        </w:trPr>
        <w:tc>
          <w:tcPr>
            <w:tcW w:w="1838" w:type="dxa"/>
            <w:vMerge/>
            <w:shd w:val="clear" w:color="auto" w:fill="D9D9D9" w:themeFill="background1" w:themeFillShade="D9"/>
            <w:noWrap/>
            <w:hideMark/>
          </w:tcPr>
          <w:p w14:paraId="4DC6CDC0" w14:textId="2C83F321" w:rsidR="00461273" w:rsidRPr="000F3CD7" w:rsidRDefault="00461273">
            <w:pPr>
              <w:rPr>
                <w:b/>
                <w:bCs/>
              </w:rPr>
            </w:pPr>
          </w:p>
        </w:tc>
        <w:tc>
          <w:tcPr>
            <w:tcW w:w="3935" w:type="dxa"/>
            <w:gridSpan w:val="2"/>
            <w:vMerge/>
            <w:shd w:val="clear" w:color="auto" w:fill="D9D9D9" w:themeFill="background1" w:themeFillShade="D9"/>
            <w:hideMark/>
          </w:tcPr>
          <w:p w14:paraId="71AADABF" w14:textId="4E122720" w:rsidR="00461273" w:rsidRPr="000F3CD7" w:rsidRDefault="00461273" w:rsidP="000F3CD7"/>
        </w:tc>
        <w:tc>
          <w:tcPr>
            <w:tcW w:w="2665" w:type="dxa"/>
            <w:hideMark/>
          </w:tcPr>
          <w:p w14:paraId="4296CD18" w14:textId="77777777" w:rsidR="00461273" w:rsidRPr="000F3CD7" w:rsidRDefault="00461273">
            <w:r w:rsidRPr="000F3CD7">
              <w:t xml:space="preserve">"An inlay contoured to </w:t>
            </w:r>
            <w:proofErr w:type="spellStart"/>
            <w:r w:rsidRPr="000F3CD7">
              <w:t>cup</w:t>
            </w:r>
            <w:proofErr w:type="spellEnd"/>
            <w:r w:rsidRPr="000F3CD7">
              <w:t xml:space="preserve"> the heel improves rearfoot fitting"</w:t>
            </w:r>
          </w:p>
        </w:tc>
        <w:tc>
          <w:tcPr>
            <w:tcW w:w="1409" w:type="dxa"/>
            <w:noWrap/>
            <w:hideMark/>
          </w:tcPr>
          <w:p w14:paraId="2E46E75D" w14:textId="77777777" w:rsidR="00461273" w:rsidRPr="000F3CD7" w:rsidRDefault="00461273" w:rsidP="000F3CD7">
            <w:r w:rsidRPr="000F3CD7">
              <w:t>47.67</w:t>
            </w:r>
          </w:p>
        </w:tc>
        <w:tc>
          <w:tcPr>
            <w:tcW w:w="2694" w:type="dxa"/>
            <w:hideMark/>
          </w:tcPr>
          <w:p w14:paraId="7126A5DC" w14:textId="77777777" w:rsidR="00461273" w:rsidRPr="000F3CD7" w:rsidRDefault="00461273">
            <w:r w:rsidRPr="000F3CD7">
              <w:t xml:space="preserve">Modified Round 3 "An inlay contoured to </w:t>
            </w:r>
            <w:proofErr w:type="spellStart"/>
            <w:r w:rsidRPr="000F3CD7">
              <w:t>cup</w:t>
            </w:r>
            <w:proofErr w:type="spellEnd"/>
            <w:r w:rsidRPr="000F3CD7">
              <w:t xml:space="preserve"> the heel improves rearfoot fitting of the child's foot to the shoe"</w:t>
            </w:r>
          </w:p>
        </w:tc>
        <w:tc>
          <w:tcPr>
            <w:tcW w:w="1409" w:type="dxa"/>
            <w:noWrap/>
            <w:hideMark/>
          </w:tcPr>
          <w:p w14:paraId="72B5E945" w14:textId="77777777" w:rsidR="00461273" w:rsidRPr="000F3CD7" w:rsidRDefault="00461273" w:rsidP="000F3CD7">
            <w:r w:rsidRPr="00EC018D">
              <w:rPr>
                <w:color w:val="FF0000"/>
              </w:rPr>
              <w:t>81.25</w:t>
            </w:r>
          </w:p>
        </w:tc>
      </w:tr>
      <w:tr w:rsidR="00B7591E" w:rsidRPr="000F3CD7" w14:paraId="5AE0550C" w14:textId="77777777" w:rsidTr="00AA765F">
        <w:trPr>
          <w:trHeight w:val="680"/>
        </w:trPr>
        <w:tc>
          <w:tcPr>
            <w:tcW w:w="1838" w:type="dxa"/>
            <w:vMerge w:val="restart"/>
            <w:shd w:val="clear" w:color="auto" w:fill="BFBFBF" w:themeFill="background1" w:themeFillShade="BF"/>
            <w:noWrap/>
            <w:hideMark/>
          </w:tcPr>
          <w:p w14:paraId="1F3073B7" w14:textId="77777777" w:rsidR="00B7591E" w:rsidRPr="000F3CD7" w:rsidRDefault="00B7591E">
            <w:pPr>
              <w:rPr>
                <w:b/>
                <w:bCs/>
              </w:rPr>
            </w:pPr>
            <w:r w:rsidRPr="000F3CD7">
              <w:rPr>
                <w:b/>
                <w:bCs/>
              </w:rPr>
              <w:t xml:space="preserve">Outsole </w:t>
            </w:r>
          </w:p>
          <w:p w14:paraId="20D3E802" w14:textId="77777777" w:rsidR="00B7591E" w:rsidRPr="000F3CD7" w:rsidRDefault="00B7591E">
            <w:pPr>
              <w:rPr>
                <w:b/>
                <w:bCs/>
              </w:rPr>
            </w:pPr>
            <w:r w:rsidRPr="000F3CD7">
              <w:rPr>
                <w:b/>
                <w:bCs/>
              </w:rPr>
              <w:t> </w:t>
            </w:r>
          </w:p>
          <w:p w14:paraId="7C7854DD" w14:textId="77777777" w:rsidR="00B7591E" w:rsidRPr="000F3CD7" w:rsidRDefault="00B7591E">
            <w:pPr>
              <w:rPr>
                <w:b/>
                <w:bCs/>
              </w:rPr>
            </w:pPr>
            <w:r w:rsidRPr="000F3CD7">
              <w:rPr>
                <w:b/>
                <w:bCs/>
              </w:rPr>
              <w:t> </w:t>
            </w:r>
          </w:p>
          <w:p w14:paraId="2F5C8EB5" w14:textId="77777777" w:rsidR="00B7591E" w:rsidRPr="000F3CD7" w:rsidRDefault="00B7591E">
            <w:pPr>
              <w:rPr>
                <w:b/>
                <w:bCs/>
              </w:rPr>
            </w:pPr>
            <w:r w:rsidRPr="000F3CD7">
              <w:rPr>
                <w:b/>
                <w:bCs/>
              </w:rPr>
              <w:t> </w:t>
            </w:r>
          </w:p>
          <w:p w14:paraId="0CDB894D" w14:textId="77777777" w:rsidR="00B7591E" w:rsidRPr="000F3CD7" w:rsidRDefault="00B7591E">
            <w:pPr>
              <w:rPr>
                <w:b/>
                <w:bCs/>
              </w:rPr>
            </w:pPr>
            <w:r w:rsidRPr="000F3CD7">
              <w:rPr>
                <w:b/>
                <w:bCs/>
              </w:rPr>
              <w:t> </w:t>
            </w:r>
          </w:p>
          <w:p w14:paraId="5D2F16C1" w14:textId="77777777" w:rsidR="00B7591E" w:rsidRPr="000F3CD7" w:rsidRDefault="00B7591E">
            <w:pPr>
              <w:rPr>
                <w:b/>
                <w:bCs/>
              </w:rPr>
            </w:pPr>
            <w:r w:rsidRPr="000F3CD7">
              <w:rPr>
                <w:b/>
                <w:bCs/>
              </w:rPr>
              <w:t> </w:t>
            </w:r>
          </w:p>
          <w:p w14:paraId="7288C466" w14:textId="77777777" w:rsidR="00B7591E" w:rsidRPr="000F3CD7" w:rsidRDefault="00B7591E">
            <w:pPr>
              <w:rPr>
                <w:b/>
                <w:bCs/>
              </w:rPr>
            </w:pPr>
            <w:r w:rsidRPr="000F3CD7">
              <w:rPr>
                <w:b/>
                <w:bCs/>
              </w:rPr>
              <w:t> </w:t>
            </w:r>
          </w:p>
          <w:p w14:paraId="03E3788A" w14:textId="77777777" w:rsidR="00B7591E" w:rsidRPr="000F3CD7" w:rsidRDefault="00B7591E">
            <w:pPr>
              <w:rPr>
                <w:b/>
                <w:bCs/>
              </w:rPr>
            </w:pPr>
            <w:r w:rsidRPr="000F3CD7">
              <w:rPr>
                <w:b/>
                <w:bCs/>
              </w:rPr>
              <w:t> </w:t>
            </w:r>
          </w:p>
          <w:p w14:paraId="489406CC" w14:textId="77777777" w:rsidR="00B7591E" w:rsidRPr="000F3CD7" w:rsidRDefault="00B7591E">
            <w:pPr>
              <w:rPr>
                <w:b/>
                <w:bCs/>
              </w:rPr>
            </w:pPr>
            <w:r w:rsidRPr="000F3CD7">
              <w:rPr>
                <w:b/>
                <w:bCs/>
              </w:rPr>
              <w:t> </w:t>
            </w:r>
          </w:p>
          <w:p w14:paraId="71D59094" w14:textId="77777777" w:rsidR="00B7591E" w:rsidRPr="000F3CD7" w:rsidRDefault="00B7591E">
            <w:pPr>
              <w:rPr>
                <w:b/>
                <w:bCs/>
              </w:rPr>
            </w:pPr>
            <w:r w:rsidRPr="000F3CD7">
              <w:rPr>
                <w:b/>
                <w:bCs/>
              </w:rPr>
              <w:t> </w:t>
            </w:r>
          </w:p>
          <w:p w14:paraId="2918811E" w14:textId="77777777" w:rsidR="00B7591E" w:rsidRPr="000F3CD7" w:rsidRDefault="00B7591E">
            <w:pPr>
              <w:rPr>
                <w:b/>
                <w:bCs/>
              </w:rPr>
            </w:pPr>
            <w:r w:rsidRPr="000F3CD7">
              <w:rPr>
                <w:b/>
                <w:bCs/>
              </w:rPr>
              <w:t> </w:t>
            </w:r>
          </w:p>
          <w:p w14:paraId="2C1E1F69" w14:textId="77777777" w:rsidR="00B7591E" w:rsidRPr="000F3CD7" w:rsidRDefault="00B7591E">
            <w:pPr>
              <w:rPr>
                <w:b/>
                <w:bCs/>
              </w:rPr>
            </w:pPr>
            <w:r w:rsidRPr="000F3CD7">
              <w:rPr>
                <w:b/>
                <w:bCs/>
              </w:rPr>
              <w:t> </w:t>
            </w:r>
          </w:p>
          <w:p w14:paraId="1AA7CBE0" w14:textId="77777777" w:rsidR="00B7591E" w:rsidRPr="000F3CD7" w:rsidRDefault="00B7591E">
            <w:pPr>
              <w:rPr>
                <w:b/>
                <w:bCs/>
              </w:rPr>
            </w:pPr>
            <w:r w:rsidRPr="000F3CD7">
              <w:rPr>
                <w:b/>
                <w:bCs/>
              </w:rPr>
              <w:t> </w:t>
            </w:r>
          </w:p>
          <w:p w14:paraId="324503DA" w14:textId="77777777" w:rsidR="00B7591E" w:rsidRPr="000F3CD7" w:rsidRDefault="00B7591E">
            <w:pPr>
              <w:rPr>
                <w:b/>
                <w:bCs/>
              </w:rPr>
            </w:pPr>
            <w:r w:rsidRPr="000F3CD7">
              <w:rPr>
                <w:b/>
                <w:bCs/>
              </w:rPr>
              <w:t> </w:t>
            </w:r>
          </w:p>
          <w:p w14:paraId="1CB193DF" w14:textId="77777777" w:rsidR="00B7591E" w:rsidRPr="000F3CD7" w:rsidRDefault="00B7591E">
            <w:pPr>
              <w:rPr>
                <w:b/>
                <w:bCs/>
              </w:rPr>
            </w:pPr>
            <w:r w:rsidRPr="000F3CD7">
              <w:rPr>
                <w:b/>
                <w:bCs/>
              </w:rPr>
              <w:t> </w:t>
            </w:r>
          </w:p>
          <w:p w14:paraId="63828509" w14:textId="77777777" w:rsidR="00B7591E" w:rsidRPr="000F3CD7" w:rsidRDefault="00B7591E">
            <w:pPr>
              <w:rPr>
                <w:b/>
                <w:bCs/>
              </w:rPr>
            </w:pPr>
            <w:r w:rsidRPr="000F3CD7">
              <w:rPr>
                <w:b/>
                <w:bCs/>
              </w:rPr>
              <w:t> </w:t>
            </w:r>
          </w:p>
          <w:p w14:paraId="21369EDC" w14:textId="77777777" w:rsidR="00B7591E" w:rsidRPr="000F3CD7" w:rsidRDefault="00B7591E">
            <w:pPr>
              <w:rPr>
                <w:b/>
                <w:bCs/>
              </w:rPr>
            </w:pPr>
            <w:r w:rsidRPr="000F3CD7">
              <w:rPr>
                <w:b/>
                <w:bCs/>
              </w:rPr>
              <w:t> </w:t>
            </w:r>
          </w:p>
          <w:p w14:paraId="477929AD" w14:textId="77777777" w:rsidR="00B7591E" w:rsidRPr="000F3CD7" w:rsidRDefault="00B7591E">
            <w:pPr>
              <w:rPr>
                <w:b/>
                <w:bCs/>
              </w:rPr>
            </w:pPr>
            <w:r w:rsidRPr="000F3CD7">
              <w:rPr>
                <w:b/>
                <w:bCs/>
              </w:rPr>
              <w:t> </w:t>
            </w:r>
          </w:p>
          <w:p w14:paraId="096AF1C5" w14:textId="77777777" w:rsidR="00B7591E" w:rsidRPr="000F3CD7" w:rsidRDefault="00B7591E" w:rsidP="00AA765F">
            <w:pPr>
              <w:rPr>
                <w:b/>
                <w:bCs/>
              </w:rPr>
            </w:pPr>
            <w:r w:rsidRPr="000F3CD7">
              <w:rPr>
                <w:b/>
                <w:bCs/>
              </w:rPr>
              <w:t> </w:t>
            </w:r>
          </w:p>
          <w:p w14:paraId="1F34EABA" w14:textId="66C9D540" w:rsidR="00B7591E" w:rsidRPr="000F3CD7" w:rsidRDefault="00B7591E" w:rsidP="00AA765F">
            <w:pPr>
              <w:rPr>
                <w:b/>
                <w:bCs/>
              </w:rPr>
            </w:pPr>
            <w:r w:rsidRPr="000F3CD7">
              <w:rPr>
                <w:b/>
                <w:bCs/>
              </w:rPr>
              <w:t> </w:t>
            </w:r>
          </w:p>
        </w:tc>
        <w:tc>
          <w:tcPr>
            <w:tcW w:w="2526" w:type="dxa"/>
            <w:shd w:val="clear" w:color="auto" w:fill="BFBFBF" w:themeFill="background1" w:themeFillShade="BF"/>
            <w:noWrap/>
            <w:hideMark/>
          </w:tcPr>
          <w:p w14:paraId="4C1DB364" w14:textId="6A8426C0" w:rsidR="00B7591E" w:rsidRPr="000F3CD7" w:rsidRDefault="00B7591E">
            <w:pPr>
              <w:rPr>
                <w:b/>
                <w:bCs/>
              </w:rPr>
            </w:pPr>
            <w:r w:rsidRPr="000F3CD7">
              <w:rPr>
                <w:b/>
                <w:bCs/>
              </w:rPr>
              <w:t xml:space="preserve">Design </w:t>
            </w:r>
            <w:r>
              <w:rPr>
                <w:b/>
                <w:bCs/>
              </w:rPr>
              <w:t xml:space="preserve">Characteristic </w:t>
            </w:r>
            <w:r w:rsidRPr="000F3CD7">
              <w:rPr>
                <w:b/>
                <w:bCs/>
              </w:rPr>
              <w:t>“Tread"</w:t>
            </w:r>
          </w:p>
        </w:tc>
        <w:tc>
          <w:tcPr>
            <w:tcW w:w="1409" w:type="dxa"/>
            <w:shd w:val="clear" w:color="auto" w:fill="BFBFBF" w:themeFill="background1" w:themeFillShade="BF"/>
            <w:hideMark/>
          </w:tcPr>
          <w:p w14:paraId="2A77EAA8" w14:textId="77777777" w:rsidR="00B7591E" w:rsidRPr="000F3CD7" w:rsidRDefault="00B7591E">
            <w:r w:rsidRPr="000F3CD7">
              <w:t xml:space="preserve">% Frequency of ≥Agree  </w:t>
            </w:r>
          </w:p>
        </w:tc>
        <w:tc>
          <w:tcPr>
            <w:tcW w:w="2665" w:type="dxa"/>
            <w:shd w:val="clear" w:color="auto" w:fill="BFBFBF" w:themeFill="background1" w:themeFillShade="BF"/>
            <w:noWrap/>
            <w:hideMark/>
          </w:tcPr>
          <w:p w14:paraId="5571F503" w14:textId="0EA09A3E" w:rsidR="00B7591E" w:rsidRPr="000F3CD7" w:rsidRDefault="00B7591E">
            <w:pPr>
              <w:rPr>
                <w:b/>
                <w:bCs/>
              </w:rPr>
            </w:pPr>
            <w:r w:rsidRPr="000F3CD7">
              <w:rPr>
                <w:b/>
                <w:bCs/>
              </w:rPr>
              <w:t xml:space="preserve">Design </w:t>
            </w:r>
            <w:r>
              <w:rPr>
                <w:b/>
                <w:bCs/>
              </w:rPr>
              <w:t xml:space="preserve">Characteristic </w:t>
            </w:r>
            <w:r w:rsidRPr="000F3CD7">
              <w:rPr>
                <w:b/>
                <w:bCs/>
              </w:rPr>
              <w:t>“Tread"</w:t>
            </w:r>
          </w:p>
        </w:tc>
        <w:tc>
          <w:tcPr>
            <w:tcW w:w="1409" w:type="dxa"/>
            <w:shd w:val="clear" w:color="auto" w:fill="BFBFBF" w:themeFill="background1" w:themeFillShade="BF"/>
            <w:hideMark/>
          </w:tcPr>
          <w:p w14:paraId="0FD166F5" w14:textId="77777777" w:rsidR="00B7591E" w:rsidRPr="000F3CD7" w:rsidRDefault="00B7591E">
            <w:r w:rsidRPr="000F3CD7">
              <w:t>Relative %Frequency</w:t>
            </w:r>
          </w:p>
        </w:tc>
        <w:tc>
          <w:tcPr>
            <w:tcW w:w="4103" w:type="dxa"/>
            <w:gridSpan w:val="2"/>
            <w:shd w:val="clear" w:color="auto" w:fill="BFBFBF" w:themeFill="background1" w:themeFillShade="BF"/>
            <w:hideMark/>
          </w:tcPr>
          <w:p w14:paraId="72239A38" w14:textId="2E62CA1A" w:rsidR="00B7591E" w:rsidRPr="000F3CD7" w:rsidRDefault="00B7591E">
            <w:r w:rsidRPr="000F3CD7">
              <w:t> </w:t>
            </w:r>
          </w:p>
        </w:tc>
      </w:tr>
      <w:tr w:rsidR="00630836" w:rsidRPr="000F3CD7" w14:paraId="5955D07A" w14:textId="77777777" w:rsidTr="00630836">
        <w:trPr>
          <w:trHeight w:val="680"/>
        </w:trPr>
        <w:tc>
          <w:tcPr>
            <w:tcW w:w="1838" w:type="dxa"/>
            <w:vMerge/>
            <w:shd w:val="clear" w:color="auto" w:fill="BFBFBF" w:themeFill="background1" w:themeFillShade="BF"/>
            <w:noWrap/>
            <w:hideMark/>
          </w:tcPr>
          <w:p w14:paraId="6B2B8D31" w14:textId="5EDDB3F6" w:rsidR="00630836" w:rsidRPr="000F3CD7" w:rsidRDefault="00630836" w:rsidP="00AA765F">
            <w:pPr>
              <w:rPr>
                <w:b/>
                <w:bCs/>
              </w:rPr>
            </w:pPr>
          </w:p>
        </w:tc>
        <w:tc>
          <w:tcPr>
            <w:tcW w:w="2526" w:type="dxa"/>
            <w:hideMark/>
          </w:tcPr>
          <w:p w14:paraId="00D476DB" w14:textId="77777777" w:rsidR="00630836" w:rsidRPr="000F3CD7" w:rsidRDefault="00630836">
            <w:r w:rsidRPr="000F3CD7">
              <w:t>"Outsole should have a deepened tread"</w:t>
            </w:r>
          </w:p>
        </w:tc>
        <w:tc>
          <w:tcPr>
            <w:tcW w:w="1409" w:type="dxa"/>
            <w:noWrap/>
            <w:hideMark/>
          </w:tcPr>
          <w:p w14:paraId="71E07251" w14:textId="77777777" w:rsidR="00630836" w:rsidRPr="000F3CD7" w:rsidRDefault="00630836" w:rsidP="000F3CD7">
            <w:r w:rsidRPr="000F3CD7">
              <w:t>35.29</w:t>
            </w:r>
          </w:p>
        </w:tc>
        <w:tc>
          <w:tcPr>
            <w:tcW w:w="2665" w:type="dxa"/>
            <w:hideMark/>
          </w:tcPr>
          <w:p w14:paraId="4A8E878F" w14:textId="77777777" w:rsidR="00630836" w:rsidRPr="000F3CD7" w:rsidRDefault="00630836">
            <w:r w:rsidRPr="000F3CD7">
              <w:t>Original Round 1 "Outsole should have a deepened tread"</w:t>
            </w:r>
          </w:p>
        </w:tc>
        <w:tc>
          <w:tcPr>
            <w:tcW w:w="1409" w:type="dxa"/>
            <w:noWrap/>
            <w:hideMark/>
          </w:tcPr>
          <w:p w14:paraId="58F3612C" w14:textId="77777777" w:rsidR="00630836" w:rsidRPr="000F3CD7" w:rsidRDefault="00630836" w:rsidP="000F3CD7">
            <w:r w:rsidRPr="000F3CD7">
              <w:t>13.33</w:t>
            </w:r>
          </w:p>
        </w:tc>
        <w:tc>
          <w:tcPr>
            <w:tcW w:w="4103" w:type="dxa"/>
            <w:gridSpan w:val="2"/>
            <w:vMerge w:val="restart"/>
            <w:shd w:val="clear" w:color="auto" w:fill="BFBFBF" w:themeFill="background1" w:themeFillShade="BF"/>
            <w:hideMark/>
          </w:tcPr>
          <w:p w14:paraId="078880ED" w14:textId="77777777" w:rsidR="00630836" w:rsidRPr="000F3CD7" w:rsidRDefault="00630836">
            <w:r w:rsidRPr="000F3CD7">
              <w:t> </w:t>
            </w:r>
          </w:p>
          <w:p w14:paraId="3C851A7C" w14:textId="1AC6C3CA" w:rsidR="00630836" w:rsidRPr="000F3CD7" w:rsidRDefault="00630836" w:rsidP="00AA765F">
            <w:r w:rsidRPr="000F3CD7">
              <w:t> </w:t>
            </w:r>
          </w:p>
        </w:tc>
      </w:tr>
      <w:tr w:rsidR="00630836" w:rsidRPr="000F3CD7" w14:paraId="673F2576" w14:textId="77777777" w:rsidTr="00630836">
        <w:trPr>
          <w:trHeight w:val="1360"/>
        </w:trPr>
        <w:tc>
          <w:tcPr>
            <w:tcW w:w="1838" w:type="dxa"/>
            <w:vMerge/>
            <w:shd w:val="clear" w:color="auto" w:fill="BFBFBF" w:themeFill="background1" w:themeFillShade="BF"/>
            <w:noWrap/>
            <w:hideMark/>
          </w:tcPr>
          <w:p w14:paraId="4C2BB275" w14:textId="6D03CA9D" w:rsidR="00630836" w:rsidRPr="000F3CD7" w:rsidRDefault="00630836" w:rsidP="00AA765F">
            <w:pPr>
              <w:rPr>
                <w:b/>
                <w:bCs/>
              </w:rPr>
            </w:pPr>
          </w:p>
        </w:tc>
        <w:tc>
          <w:tcPr>
            <w:tcW w:w="2526" w:type="dxa"/>
            <w:hideMark/>
          </w:tcPr>
          <w:p w14:paraId="436A200D" w14:textId="77777777" w:rsidR="00630836" w:rsidRPr="000F3CD7" w:rsidRDefault="00630836">
            <w:pPr>
              <w:rPr>
                <w:b/>
                <w:bCs/>
              </w:rPr>
            </w:pPr>
            <w:r w:rsidRPr="000F3CD7">
              <w:rPr>
                <w:b/>
                <w:bCs/>
              </w:rPr>
              <w:t> </w:t>
            </w:r>
          </w:p>
        </w:tc>
        <w:tc>
          <w:tcPr>
            <w:tcW w:w="1409" w:type="dxa"/>
            <w:hideMark/>
          </w:tcPr>
          <w:p w14:paraId="595C5BA0" w14:textId="77777777" w:rsidR="00630836" w:rsidRPr="000F3CD7" w:rsidRDefault="00630836">
            <w:pPr>
              <w:rPr>
                <w:b/>
                <w:bCs/>
              </w:rPr>
            </w:pPr>
          </w:p>
        </w:tc>
        <w:tc>
          <w:tcPr>
            <w:tcW w:w="2665" w:type="dxa"/>
            <w:hideMark/>
          </w:tcPr>
          <w:p w14:paraId="4733FF36" w14:textId="77777777" w:rsidR="00630836" w:rsidRPr="000F3CD7" w:rsidRDefault="00630836">
            <w:r w:rsidRPr="000F3CD7">
              <w:t xml:space="preserve">Modified Round 2 "The tread depth should come in an optional range dependent (on the ability of the child and the environment where the footwear is to be used.)" </w:t>
            </w:r>
          </w:p>
        </w:tc>
        <w:tc>
          <w:tcPr>
            <w:tcW w:w="1409" w:type="dxa"/>
            <w:noWrap/>
            <w:hideMark/>
          </w:tcPr>
          <w:p w14:paraId="30D29EA6" w14:textId="77777777" w:rsidR="00630836" w:rsidRPr="000F3CD7" w:rsidRDefault="00630836" w:rsidP="000F3CD7">
            <w:r w:rsidRPr="009449B1">
              <w:rPr>
                <w:color w:val="FF0000"/>
              </w:rPr>
              <w:t>86.67</w:t>
            </w:r>
          </w:p>
        </w:tc>
        <w:tc>
          <w:tcPr>
            <w:tcW w:w="4103" w:type="dxa"/>
            <w:gridSpan w:val="2"/>
            <w:vMerge/>
            <w:shd w:val="clear" w:color="auto" w:fill="BFBFBF" w:themeFill="background1" w:themeFillShade="BF"/>
            <w:hideMark/>
          </w:tcPr>
          <w:p w14:paraId="4478BEDE" w14:textId="136A356C" w:rsidR="00630836" w:rsidRPr="000F3CD7" w:rsidRDefault="00630836"/>
        </w:tc>
      </w:tr>
      <w:tr w:rsidR="00B7591E" w:rsidRPr="000F3CD7" w14:paraId="43836039" w14:textId="77777777" w:rsidTr="00AA765F">
        <w:trPr>
          <w:trHeight w:val="680"/>
        </w:trPr>
        <w:tc>
          <w:tcPr>
            <w:tcW w:w="1838" w:type="dxa"/>
            <w:vMerge/>
            <w:shd w:val="clear" w:color="auto" w:fill="BFBFBF" w:themeFill="background1" w:themeFillShade="BF"/>
            <w:noWrap/>
            <w:hideMark/>
          </w:tcPr>
          <w:p w14:paraId="7C8CFF66" w14:textId="75C9A0F6" w:rsidR="00B7591E" w:rsidRPr="000F3CD7" w:rsidRDefault="00B7591E" w:rsidP="00AA765F">
            <w:pPr>
              <w:rPr>
                <w:b/>
                <w:bCs/>
              </w:rPr>
            </w:pPr>
          </w:p>
        </w:tc>
        <w:tc>
          <w:tcPr>
            <w:tcW w:w="2526" w:type="dxa"/>
            <w:shd w:val="clear" w:color="auto" w:fill="BFBFBF" w:themeFill="background1" w:themeFillShade="BF"/>
            <w:noWrap/>
            <w:hideMark/>
          </w:tcPr>
          <w:p w14:paraId="482EDC99" w14:textId="31F837A9" w:rsidR="00B7591E" w:rsidRPr="000F3CD7" w:rsidRDefault="00B7591E">
            <w:pPr>
              <w:rPr>
                <w:b/>
                <w:bCs/>
              </w:rPr>
            </w:pPr>
            <w:r w:rsidRPr="000F3CD7">
              <w:rPr>
                <w:b/>
                <w:bCs/>
              </w:rPr>
              <w:t xml:space="preserve">Design </w:t>
            </w:r>
            <w:r>
              <w:rPr>
                <w:b/>
                <w:bCs/>
              </w:rPr>
              <w:t xml:space="preserve">Characteristic </w:t>
            </w:r>
            <w:r w:rsidRPr="000F3CD7">
              <w:rPr>
                <w:b/>
                <w:bCs/>
              </w:rPr>
              <w:t>“Material"</w:t>
            </w:r>
          </w:p>
        </w:tc>
        <w:tc>
          <w:tcPr>
            <w:tcW w:w="1409" w:type="dxa"/>
            <w:shd w:val="clear" w:color="auto" w:fill="BFBFBF" w:themeFill="background1" w:themeFillShade="BF"/>
            <w:hideMark/>
          </w:tcPr>
          <w:p w14:paraId="48D1ACD4" w14:textId="77777777" w:rsidR="00B7591E" w:rsidRPr="000F3CD7" w:rsidRDefault="00B7591E">
            <w:r w:rsidRPr="000F3CD7">
              <w:t xml:space="preserve">% Frequency of ≥Agree  </w:t>
            </w:r>
          </w:p>
        </w:tc>
        <w:tc>
          <w:tcPr>
            <w:tcW w:w="2665" w:type="dxa"/>
            <w:shd w:val="clear" w:color="auto" w:fill="BFBFBF" w:themeFill="background1" w:themeFillShade="BF"/>
            <w:noWrap/>
            <w:hideMark/>
          </w:tcPr>
          <w:p w14:paraId="2EE0134A" w14:textId="30CC53AF" w:rsidR="00B7591E" w:rsidRPr="000F3CD7" w:rsidRDefault="00B7591E">
            <w:pPr>
              <w:rPr>
                <w:b/>
                <w:bCs/>
              </w:rPr>
            </w:pPr>
            <w:r w:rsidRPr="000F3CD7">
              <w:rPr>
                <w:b/>
                <w:bCs/>
              </w:rPr>
              <w:t xml:space="preserve">Design </w:t>
            </w:r>
            <w:r>
              <w:rPr>
                <w:b/>
                <w:bCs/>
              </w:rPr>
              <w:t xml:space="preserve">Characteristic </w:t>
            </w:r>
            <w:r w:rsidRPr="000F3CD7">
              <w:rPr>
                <w:b/>
                <w:bCs/>
              </w:rPr>
              <w:t>“Material"</w:t>
            </w:r>
          </w:p>
        </w:tc>
        <w:tc>
          <w:tcPr>
            <w:tcW w:w="1409" w:type="dxa"/>
            <w:shd w:val="clear" w:color="auto" w:fill="BFBFBF" w:themeFill="background1" w:themeFillShade="BF"/>
            <w:hideMark/>
          </w:tcPr>
          <w:p w14:paraId="6550C24A" w14:textId="77777777" w:rsidR="00B7591E" w:rsidRPr="000F3CD7" w:rsidRDefault="00B7591E">
            <w:r w:rsidRPr="000F3CD7">
              <w:t>Relative %Frequency</w:t>
            </w:r>
          </w:p>
        </w:tc>
        <w:tc>
          <w:tcPr>
            <w:tcW w:w="4103" w:type="dxa"/>
            <w:gridSpan w:val="2"/>
            <w:shd w:val="clear" w:color="auto" w:fill="BFBFBF" w:themeFill="background1" w:themeFillShade="BF"/>
            <w:hideMark/>
          </w:tcPr>
          <w:p w14:paraId="6EEE3565" w14:textId="0EAD0729" w:rsidR="00B7591E" w:rsidRPr="000F3CD7" w:rsidRDefault="00B7591E">
            <w:r w:rsidRPr="000F3CD7">
              <w:t> </w:t>
            </w:r>
          </w:p>
        </w:tc>
      </w:tr>
      <w:tr w:rsidR="00630836" w:rsidRPr="000F3CD7" w14:paraId="21EA2D33" w14:textId="77777777" w:rsidTr="00630836">
        <w:trPr>
          <w:trHeight w:val="680"/>
        </w:trPr>
        <w:tc>
          <w:tcPr>
            <w:tcW w:w="1838" w:type="dxa"/>
            <w:vMerge/>
            <w:shd w:val="clear" w:color="auto" w:fill="BFBFBF" w:themeFill="background1" w:themeFillShade="BF"/>
            <w:noWrap/>
            <w:hideMark/>
          </w:tcPr>
          <w:p w14:paraId="220F405A" w14:textId="13A6B9F3" w:rsidR="00630836" w:rsidRPr="000F3CD7" w:rsidRDefault="00630836" w:rsidP="00AA765F">
            <w:pPr>
              <w:rPr>
                <w:b/>
                <w:bCs/>
              </w:rPr>
            </w:pPr>
          </w:p>
        </w:tc>
        <w:tc>
          <w:tcPr>
            <w:tcW w:w="2526" w:type="dxa"/>
            <w:vMerge w:val="restart"/>
            <w:hideMark/>
          </w:tcPr>
          <w:p w14:paraId="22AF3FEE" w14:textId="77777777" w:rsidR="00630836" w:rsidRPr="000F3CD7" w:rsidRDefault="00630836">
            <w:r w:rsidRPr="000F3CD7">
              <w:t>"Outsole should be made of hard-wearing material"</w:t>
            </w:r>
          </w:p>
          <w:p w14:paraId="3E2487C6" w14:textId="38345D1C" w:rsidR="00630836" w:rsidRPr="000F3CD7" w:rsidRDefault="00630836" w:rsidP="00AA765F">
            <w:r w:rsidRPr="000F3CD7">
              <w:t> </w:t>
            </w:r>
          </w:p>
        </w:tc>
        <w:tc>
          <w:tcPr>
            <w:tcW w:w="1409" w:type="dxa"/>
            <w:vMerge w:val="restart"/>
            <w:noWrap/>
            <w:hideMark/>
          </w:tcPr>
          <w:p w14:paraId="1A7990EC" w14:textId="77777777" w:rsidR="00630836" w:rsidRPr="000F3CD7" w:rsidRDefault="00630836" w:rsidP="000F3CD7">
            <w:r w:rsidRPr="000F3CD7">
              <w:t>64.72</w:t>
            </w:r>
          </w:p>
        </w:tc>
        <w:tc>
          <w:tcPr>
            <w:tcW w:w="2665" w:type="dxa"/>
            <w:hideMark/>
          </w:tcPr>
          <w:p w14:paraId="44B966FB" w14:textId="1FF7BEC8" w:rsidR="00630836" w:rsidRPr="000F3CD7" w:rsidRDefault="00630836">
            <w:r>
              <w:t>Original</w:t>
            </w:r>
            <w:r w:rsidRPr="000F3CD7">
              <w:t xml:space="preserve"> Round 1: Outsole should be made hard-wearing material"</w:t>
            </w:r>
          </w:p>
        </w:tc>
        <w:tc>
          <w:tcPr>
            <w:tcW w:w="1409" w:type="dxa"/>
            <w:noWrap/>
            <w:hideMark/>
          </w:tcPr>
          <w:p w14:paraId="17B07C55" w14:textId="77777777" w:rsidR="00630836" w:rsidRPr="000F3CD7" w:rsidRDefault="00630836" w:rsidP="000F3CD7">
            <w:r w:rsidRPr="000F3CD7">
              <w:t>13.33</w:t>
            </w:r>
          </w:p>
        </w:tc>
        <w:tc>
          <w:tcPr>
            <w:tcW w:w="4103" w:type="dxa"/>
            <w:gridSpan w:val="2"/>
            <w:vMerge w:val="restart"/>
            <w:shd w:val="clear" w:color="auto" w:fill="BFBFBF" w:themeFill="background1" w:themeFillShade="BF"/>
            <w:hideMark/>
          </w:tcPr>
          <w:p w14:paraId="610A2D86" w14:textId="77777777" w:rsidR="00630836" w:rsidRPr="000F3CD7" w:rsidRDefault="00630836">
            <w:r w:rsidRPr="000F3CD7">
              <w:t> </w:t>
            </w:r>
          </w:p>
          <w:p w14:paraId="27347145" w14:textId="5E814F89" w:rsidR="00630836" w:rsidRPr="000F3CD7" w:rsidRDefault="00630836" w:rsidP="00AA765F">
            <w:r w:rsidRPr="000F3CD7">
              <w:t> </w:t>
            </w:r>
          </w:p>
        </w:tc>
      </w:tr>
      <w:tr w:rsidR="00630836" w:rsidRPr="000F3CD7" w14:paraId="4B53466A" w14:textId="77777777" w:rsidTr="00630836">
        <w:trPr>
          <w:trHeight w:val="1020"/>
        </w:trPr>
        <w:tc>
          <w:tcPr>
            <w:tcW w:w="1838" w:type="dxa"/>
            <w:vMerge/>
            <w:shd w:val="clear" w:color="auto" w:fill="BFBFBF" w:themeFill="background1" w:themeFillShade="BF"/>
            <w:noWrap/>
            <w:hideMark/>
          </w:tcPr>
          <w:p w14:paraId="2FD4BBCB" w14:textId="3D451729" w:rsidR="00630836" w:rsidRPr="000F3CD7" w:rsidRDefault="00630836" w:rsidP="00AA765F">
            <w:pPr>
              <w:rPr>
                <w:b/>
                <w:bCs/>
              </w:rPr>
            </w:pPr>
          </w:p>
        </w:tc>
        <w:tc>
          <w:tcPr>
            <w:tcW w:w="2526" w:type="dxa"/>
            <w:vMerge/>
            <w:noWrap/>
            <w:hideMark/>
          </w:tcPr>
          <w:p w14:paraId="0F35326A" w14:textId="2D207541" w:rsidR="00630836" w:rsidRPr="000F3CD7" w:rsidRDefault="00630836"/>
        </w:tc>
        <w:tc>
          <w:tcPr>
            <w:tcW w:w="1409" w:type="dxa"/>
            <w:vMerge/>
            <w:noWrap/>
            <w:hideMark/>
          </w:tcPr>
          <w:p w14:paraId="06DBD3EB" w14:textId="77777777" w:rsidR="00630836" w:rsidRPr="000F3CD7" w:rsidRDefault="00630836"/>
        </w:tc>
        <w:tc>
          <w:tcPr>
            <w:tcW w:w="2665" w:type="dxa"/>
            <w:hideMark/>
          </w:tcPr>
          <w:p w14:paraId="3A5D95D2" w14:textId="77777777" w:rsidR="00630836" w:rsidRPr="000F3CD7" w:rsidRDefault="00630836">
            <w:r w:rsidRPr="000F3CD7">
              <w:t>Modified Round 2 "Optional wear resilience of the sole material dependent on the age and ability of the patient."</w:t>
            </w:r>
          </w:p>
        </w:tc>
        <w:tc>
          <w:tcPr>
            <w:tcW w:w="1409" w:type="dxa"/>
            <w:noWrap/>
            <w:hideMark/>
          </w:tcPr>
          <w:p w14:paraId="33495CA7" w14:textId="77777777" w:rsidR="00630836" w:rsidRPr="000F3CD7" w:rsidRDefault="00630836" w:rsidP="000F3CD7">
            <w:r w:rsidRPr="009449B1">
              <w:rPr>
                <w:color w:val="FF0000"/>
              </w:rPr>
              <w:t>86.67</w:t>
            </w:r>
          </w:p>
        </w:tc>
        <w:tc>
          <w:tcPr>
            <w:tcW w:w="4103" w:type="dxa"/>
            <w:gridSpan w:val="2"/>
            <w:vMerge/>
            <w:shd w:val="clear" w:color="auto" w:fill="BFBFBF" w:themeFill="background1" w:themeFillShade="BF"/>
            <w:hideMark/>
          </w:tcPr>
          <w:p w14:paraId="249A3796" w14:textId="11AFA037" w:rsidR="00630836" w:rsidRPr="000F3CD7" w:rsidRDefault="00630836"/>
        </w:tc>
      </w:tr>
      <w:tr w:rsidR="00B7591E" w:rsidRPr="000F3CD7" w14:paraId="24BD8F04" w14:textId="77777777" w:rsidTr="00AA765F">
        <w:trPr>
          <w:trHeight w:val="680"/>
        </w:trPr>
        <w:tc>
          <w:tcPr>
            <w:tcW w:w="1838" w:type="dxa"/>
            <w:vMerge/>
            <w:shd w:val="clear" w:color="auto" w:fill="BFBFBF" w:themeFill="background1" w:themeFillShade="BF"/>
            <w:noWrap/>
            <w:hideMark/>
          </w:tcPr>
          <w:p w14:paraId="54C130F1" w14:textId="7B098318" w:rsidR="00B7591E" w:rsidRPr="000F3CD7" w:rsidRDefault="00B7591E" w:rsidP="00AA765F">
            <w:pPr>
              <w:rPr>
                <w:b/>
                <w:bCs/>
              </w:rPr>
            </w:pPr>
          </w:p>
        </w:tc>
        <w:tc>
          <w:tcPr>
            <w:tcW w:w="3935" w:type="dxa"/>
            <w:gridSpan w:val="2"/>
            <w:vMerge w:val="restart"/>
            <w:shd w:val="clear" w:color="auto" w:fill="BFBFBF" w:themeFill="background1" w:themeFillShade="BF"/>
            <w:hideMark/>
          </w:tcPr>
          <w:p w14:paraId="612DAE78" w14:textId="77777777" w:rsidR="00B7591E" w:rsidRPr="000F3CD7" w:rsidRDefault="00B7591E">
            <w:pPr>
              <w:rPr>
                <w:b/>
                <w:bCs/>
              </w:rPr>
            </w:pPr>
            <w:r w:rsidRPr="000F3CD7">
              <w:rPr>
                <w:b/>
                <w:bCs/>
              </w:rPr>
              <w:t> </w:t>
            </w:r>
          </w:p>
          <w:p w14:paraId="3B5DE822" w14:textId="308B0E0E" w:rsidR="00B7591E" w:rsidRPr="000F3CD7" w:rsidRDefault="00B7591E" w:rsidP="00AA765F">
            <w:pPr>
              <w:rPr>
                <w:b/>
                <w:bCs/>
              </w:rPr>
            </w:pPr>
            <w:r w:rsidRPr="000F3CD7">
              <w:rPr>
                <w:b/>
                <w:bCs/>
              </w:rPr>
              <w:t> </w:t>
            </w:r>
          </w:p>
        </w:tc>
        <w:tc>
          <w:tcPr>
            <w:tcW w:w="2665" w:type="dxa"/>
            <w:shd w:val="clear" w:color="auto" w:fill="BFBFBF" w:themeFill="background1" w:themeFillShade="BF"/>
            <w:hideMark/>
          </w:tcPr>
          <w:p w14:paraId="1C9F292F" w14:textId="77777777" w:rsidR="00B7591E" w:rsidRPr="000F3CD7" w:rsidRDefault="00B7591E">
            <w:pPr>
              <w:rPr>
                <w:b/>
                <w:bCs/>
              </w:rPr>
            </w:pPr>
            <w:r w:rsidRPr="000F3CD7">
              <w:rPr>
                <w:b/>
                <w:bCs/>
              </w:rPr>
              <w:t>Purpose of Design "Material"</w:t>
            </w:r>
          </w:p>
        </w:tc>
        <w:tc>
          <w:tcPr>
            <w:tcW w:w="1409" w:type="dxa"/>
            <w:shd w:val="clear" w:color="auto" w:fill="BFBFBF" w:themeFill="background1" w:themeFillShade="BF"/>
            <w:hideMark/>
          </w:tcPr>
          <w:p w14:paraId="20FBB8D5" w14:textId="77777777" w:rsidR="00B7591E" w:rsidRPr="000F3CD7" w:rsidRDefault="00B7591E" w:rsidP="000F3CD7">
            <w:r w:rsidRPr="000F3CD7">
              <w:t xml:space="preserve">% Frequency of ≥Agree  </w:t>
            </w:r>
          </w:p>
        </w:tc>
        <w:tc>
          <w:tcPr>
            <w:tcW w:w="4103" w:type="dxa"/>
            <w:gridSpan w:val="2"/>
            <w:shd w:val="clear" w:color="auto" w:fill="BFBFBF" w:themeFill="background1" w:themeFillShade="BF"/>
            <w:hideMark/>
          </w:tcPr>
          <w:p w14:paraId="20778888" w14:textId="3FCADA5E" w:rsidR="00B7591E" w:rsidRPr="000F3CD7" w:rsidRDefault="00B7591E">
            <w:r w:rsidRPr="000F3CD7">
              <w:t> </w:t>
            </w:r>
          </w:p>
        </w:tc>
      </w:tr>
      <w:tr w:rsidR="00630836" w:rsidRPr="000F3CD7" w14:paraId="3AF839A2" w14:textId="77777777" w:rsidTr="00630836">
        <w:trPr>
          <w:trHeight w:val="1020"/>
        </w:trPr>
        <w:tc>
          <w:tcPr>
            <w:tcW w:w="1838" w:type="dxa"/>
            <w:vMerge/>
            <w:shd w:val="clear" w:color="auto" w:fill="BFBFBF" w:themeFill="background1" w:themeFillShade="BF"/>
            <w:noWrap/>
            <w:hideMark/>
          </w:tcPr>
          <w:p w14:paraId="17245C7B" w14:textId="481F7789" w:rsidR="00630836" w:rsidRPr="000F3CD7" w:rsidRDefault="00630836" w:rsidP="00AA765F">
            <w:pPr>
              <w:rPr>
                <w:b/>
                <w:bCs/>
              </w:rPr>
            </w:pPr>
          </w:p>
        </w:tc>
        <w:tc>
          <w:tcPr>
            <w:tcW w:w="3935" w:type="dxa"/>
            <w:gridSpan w:val="2"/>
            <w:vMerge/>
            <w:shd w:val="clear" w:color="auto" w:fill="BFBFBF" w:themeFill="background1" w:themeFillShade="BF"/>
            <w:hideMark/>
          </w:tcPr>
          <w:p w14:paraId="3BDB0D16" w14:textId="7DC5AB35" w:rsidR="00630836" w:rsidRPr="000F3CD7" w:rsidRDefault="00630836">
            <w:pPr>
              <w:rPr>
                <w:b/>
                <w:bCs/>
              </w:rPr>
            </w:pPr>
          </w:p>
        </w:tc>
        <w:tc>
          <w:tcPr>
            <w:tcW w:w="2665" w:type="dxa"/>
            <w:hideMark/>
          </w:tcPr>
          <w:p w14:paraId="5D91C880" w14:textId="77777777" w:rsidR="00630836" w:rsidRPr="000F3CD7" w:rsidRDefault="00630836">
            <w:r w:rsidRPr="000F3CD7">
              <w:t>"Hard wearing sole material will prolong the stability effect of the footwear by resisting wear patterns associated with gait pathologies."</w:t>
            </w:r>
          </w:p>
        </w:tc>
        <w:tc>
          <w:tcPr>
            <w:tcW w:w="1409" w:type="dxa"/>
            <w:noWrap/>
            <w:hideMark/>
          </w:tcPr>
          <w:p w14:paraId="3CC5C997" w14:textId="77777777" w:rsidR="00630836" w:rsidRPr="000F3CD7" w:rsidRDefault="00630836" w:rsidP="000F3CD7">
            <w:r w:rsidRPr="001317D4">
              <w:rPr>
                <w:color w:val="FF0000"/>
              </w:rPr>
              <w:t>86.67</w:t>
            </w:r>
          </w:p>
        </w:tc>
        <w:tc>
          <w:tcPr>
            <w:tcW w:w="4103" w:type="dxa"/>
            <w:gridSpan w:val="2"/>
            <w:shd w:val="clear" w:color="auto" w:fill="BFBFBF" w:themeFill="background1" w:themeFillShade="BF"/>
            <w:hideMark/>
          </w:tcPr>
          <w:p w14:paraId="6ED6A155" w14:textId="4300D2C9" w:rsidR="00630836" w:rsidRPr="000F3CD7" w:rsidRDefault="00630836">
            <w:r w:rsidRPr="000F3CD7">
              <w:t> </w:t>
            </w:r>
          </w:p>
        </w:tc>
      </w:tr>
      <w:tr w:rsidR="00B7591E" w:rsidRPr="000F3CD7" w14:paraId="6A584DD7" w14:textId="77777777" w:rsidTr="00AA765F">
        <w:trPr>
          <w:trHeight w:val="1020"/>
        </w:trPr>
        <w:tc>
          <w:tcPr>
            <w:tcW w:w="1838" w:type="dxa"/>
            <w:vMerge/>
            <w:shd w:val="clear" w:color="auto" w:fill="BFBFBF" w:themeFill="background1" w:themeFillShade="BF"/>
            <w:noWrap/>
            <w:hideMark/>
          </w:tcPr>
          <w:p w14:paraId="5FC7CA26" w14:textId="3F0C3360" w:rsidR="00B7591E" w:rsidRPr="000F3CD7" w:rsidRDefault="00B7591E" w:rsidP="00AA765F">
            <w:pPr>
              <w:rPr>
                <w:b/>
                <w:bCs/>
              </w:rPr>
            </w:pPr>
          </w:p>
        </w:tc>
        <w:tc>
          <w:tcPr>
            <w:tcW w:w="2526" w:type="dxa"/>
            <w:shd w:val="clear" w:color="auto" w:fill="BFBFBF" w:themeFill="background1" w:themeFillShade="BF"/>
            <w:hideMark/>
          </w:tcPr>
          <w:p w14:paraId="0EA30CE4" w14:textId="6E2139B7" w:rsidR="00B7591E" w:rsidRPr="000F3CD7" w:rsidRDefault="00B7591E">
            <w:pPr>
              <w:rPr>
                <w:b/>
                <w:bCs/>
              </w:rPr>
            </w:pPr>
            <w:r w:rsidRPr="000F3CD7">
              <w:rPr>
                <w:b/>
                <w:bCs/>
              </w:rPr>
              <w:t xml:space="preserve">Design </w:t>
            </w:r>
            <w:r>
              <w:rPr>
                <w:b/>
                <w:bCs/>
              </w:rPr>
              <w:t xml:space="preserve">Characteristic </w:t>
            </w:r>
            <w:r w:rsidRPr="000F3CD7">
              <w:rPr>
                <w:b/>
                <w:bCs/>
              </w:rPr>
              <w:t>“Flexibility"       Degree of flexibility Ranked ,                  10 Firm - 1 Flexible</w:t>
            </w:r>
          </w:p>
        </w:tc>
        <w:tc>
          <w:tcPr>
            <w:tcW w:w="1409" w:type="dxa"/>
            <w:shd w:val="clear" w:color="auto" w:fill="BFBFBF" w:themeFill="background1" w:themeFillShade="BF"/>
            <w:hideMark/>
          </w:tcPr>
          <w:p w14:paraId="20324EB0" w14:textId="77777777" w:rsidR="00B7591E" w:rsidRPr="000F3CD7" w:rsidRDefault="00B7591E">
            <w:r w:rsidRPr="000F3CD7">
              <w:t>Relative %Frequency</w:t>
            </w:r>
          </w:p>
        </w:tc>
        <w:tc>
          <w:tcPr>
            <w:tcW w:w="2665" w:type="dxa"/>
            <w:shd w:val="clear" w:color="auto" w:fill="BFBFBF" w:themeFill="background1" w:themeFillShade="BF"/>
            <w:hideMark/>
          </w:tcPr>
          <w:p w14:paraId="450170D5" w14:textId="777F97A2" w:rsidR="00B7591E" w:rsidRPr="000F3CD7" w:rsidRDefault="00B7591E">
            <w:pPr>
              <w:rPr>
                <w:b/>
                <w:bCs/>
              </w:rPr>
            </w:pPr>
            <w:r w:rsidRPr="000F3CD7">
              <w:rPr>
                <w:b/>
                <w:bCs/>
              </w:rPr>
              <w:t xml:space="preserve">Design </w:t>
            </w:r>
            <w:r>
              <w:rPr>
                <w:b/>
                <w:bCs/>
              </w:rPr>
              <w:t xml:space="preserve">Characteristic </w:t>
            </w:r>
            <w:r w:rsidRPr="000F3CD7">
              <w:rPr>
                <w:b/>
                <w:bCs/>
              </w:rPr>
              <w:t xml:space="preserve">“Flexibility"      </w:t>
            </w:r>
          </w:p>
        </w:tc>
        <w:tc>
          <w:tcPr>
            <w:tcW w:w="1409" w:type="dxa"/>
            <w:shd w:val="clear" w:color="auto" w:fill="BFBFBF" w:themeFill="background1" w:themeFillShade="BF"/>
            <w:hideMark/>
          </w:tcPr>
          <w:p w14:paraId="63526C60" w14:textId="77777777" w:rsidR="00B7591E" w:rsidRPr="000F3CD7" w:rsidRDefault="00B7591E">
            <w:r w:rsidRPr="000F3CD7">
              <w:t>Relative %Frequency</w:t>
            </w:r>
          </w:p>
        </w:tc>
        <w:tc>
          <w:tcPr>
            <w:tcW w:w="4103" w:type="dxa"/>
            <w:gridSpan w:val="2"/>
            <w:shd w:val="clear" w:color="auto" w:fill="BFBFBF" w:themeFill="background1" w:themeFillShade="BF"/>
            <w:hideMark/>
          </w:tcPr>
          <w:p w14:paraId="6A701EBE" w14:textId="5E448C9F" w:rsidR="00B7591E" w:rsidRPr="000F3CD7" w:rsidRDefault="00B7591E">
            <w:r w:rsidRPr="000F3CD7">
              <w:t> </w:t>
            </w:r>
          </w:p>
        </w:tc>
      </w:tr>
      <w:tr w:rsidR="00630836" w:rsidRPr="000F3CD7" w14:paraId="497E2A97" w14:textId="77777777" w:rsidTr="00630836">
        <w:trPr>
          <w:trHeight w:val="1700"/>
        </w:trPr>
        <w:tc>
          <w:tcPr>
            <w:tcW w:w="1838" w:type="dxa"/>
            <w:vMerge/>
            <w:shd w:val="clear" w:color="auto" w:fill="BFBFBF" w:themeFill="background1" w:themeFillShade="BF"/>
            <w:noWrap/>
            <w:hideMark/>
          </w:tcPr>
          <w:p w14:paraId="58AF23BF" w14:textId="77C97B33" w:rsidR="00630836" w:rsidRPr="000F3CD7" w:rsidRDefault="00630836" w:rsidP="00AA765F">
            <w:pPr>
              <w:rPr>
                <w:b/>
                <w:bCs/>
              </w:rPr>
            </w:pPr>
          </w:p>
        </w:tc>
        <w:tc>
          <w:tcPr>
            <w:tcW w:w="2526" w:type="dxa"/>
            <w:noWrap/>
            <w:hideMark/>
          </w:tcPr>
          <w:p w14:paraId="51FB2CC7" w14:textId="77777777" w:rsidR="00630836" w:rsidRPr="000F3CD7" w:rsidRDefault="00630836" w:rsidP="000F3CD7">
            <w:r w:rsidRPr="000F3CD7">
              <w:t>10</w:t>
            </w:r>
          </w:p>
        </w:tc>
        <w:tc>
          <w:tcPr>
            <w:tcW w:w="1409" w:type="dxa"/>
            <w:noWrap/>
            <w:hideMark/>
          </w:tcPr>
          <w:p w14:paraId="2BF1B8B1" w14:textId="77777777" w:rsidR="00630836" w:rsidRPr="000F3CD7" w:rsidRDefault="00630836" w:rsidP="000F3CD7">
            <w:r w:rsidRPr="000F3CD7">
              <w:t>5.88</w:t>
            </w:r>
          </w:p>
        </w:tc>
        <w:tc>
          <w:tcPr>
            <w:tcW w:w="2665" w:type="dxa"/>
            <w:vMerge w:val="restart"/>
            <w:hideMark/>
          </w:tcPr>
          <w:p w14:paraId="73473571" w14:textId="77777777" w:rsidR="00630836" w:rsidRPr="000F3CD7" w:rsidRDefault="00630836">
            <w:r w:rsidRPr="000F3CD7">
              <w:t>The Degree of Flexibility of the Sole Unit</w:t>
            </w:r>
            <w:r w:rsidRPr="000F3CD7">
              <w:rPr>
                <w:b/>
                <w:bCs/>
              </w:rPr>
              <w:t>:</w:t>
            </w:r>
            <w:r w:rsidRPr="000F3CD7">
              <w:t xml:space="preserve"> "The sole unit should come in a range of sole stiffness dependent on the patient's ability or the therapeutic goals, with flexibility of the sole focused at the MPJ area"</w:t>
            </w:r>
          </w:p>
        </w:tc>
        <w:tc>
          <w:tcPr>
            <w:tcW w:w="1409" w:type="dxa"/>
            <w:vMerge w:val="restart"/>
            <w:noWrap/>
            <w:hideMark/>
          </w:tcPr>
          <w:p w14:paraId="0DDA1369" w14:textId="77777777" w:rsidR="00630836" w:rsidRPr="000F3CD7" w:rsidRDefault="00630836" w:rsidP="000F3CD7">
            <w:r w:rsidRPr="00630836">
              <w:rPr>
                <w:color w:val="FF0000"/>
              </w:rPr>
              <w:t>100</w:t>
            </w:r>
          </w:p>
        </w:tc>
        <w:tc>
          <w:tcPr>
            <w:tcW w:w="4103" w:type="dxa"/>
            <w:gridSpan w:val="2"/>
            <w:vMerge w:val="restart"/>
            <w:shd w:val="clear" w:color="auto" w:fill="BFBFBF" w:themeFill="background1" w:themeFillShade="BF"/>
            <w:hideMark/>
          </w:tcPr>
          <w:p w14:paraId="044E1EB6" w14:textId="77777777" w:rsidR="00630836" w:rsidRPr="000F3CD7" w:rsidRDefault="00630836">
            <w:r w:rsidRPr="000F3CD7">
              <w:t> </w:t>
            </w:r>
          </w:p>
          <w:p w14:paraId="43FCD2C8" w14:textId="77777777" w:rsidR="00630836" w:rsidRPr="000F3CD7" w:rsidRDefault="00630836">
            <w:r w:rsidRPr="000F3CD7">
              <w:t> </w:t>
            </w:r>
          </w:p>
          <w:p w14:paraId="552F1201" w14:textId="77777777" w:rsidR="00630836" w:rsidRPr="000F3CD7" w:rsidRDefault="00630836">
            <w:r w:rsidRPr="000F3CD7">
              <w:t> </w:t>
            </w:r>
          </w:p>
          <w:p w14:paraId="09D297EB" w14:textId="77777777" w:rsidR="00630836" w:rsidRPr="000F3CD7" w:rsidRDefault="00630836">
            <w:r w:rsidRPr="000F3CD7">
              <w:t> </w:t>
            </w:r>
          </w:p>
          <w:p w14:paraId="6F1AC6E5" w14:textId="77777777" w:rsidR="00630836" w:rsidRPr="000F3CD7" w:rsidRDefault="00630836">
            <w:r w:rsidRPr="000F3CD7">
              <w:t> </w:t>
            </w:r>
          </w:p>
          <w:p w14:paraId="714D25B1" w14:textId="77777777" w:rsidR="00630836" w:rsidRPr="000F3CD7" w:rsidRDefault="00630836">
            <w:r w:rsidRPr="000F3CD7">
              <w:t> </w:t>
            </w:r>
          </w:p>
          <w:p w14:paraId="3963ECBF" w14:textId="37ABE3B9" w:rsidR="00630836" w:rsidRPr="000F3CD7" w:rsidRDefault="00630836" w:rsidP="00AA765F">
            <w:r w:rsidRPr="000F3CD7">
              <w:t> </w:t>
            </w:r>
          </w:p>
        </w:tc>
      </w:tr>
      <w:tr w:rsidR="00630836" w:rsidRPr="000F3CD7" w14:paraId="2AC21601" w14:textId="77777777" w:rsidTr="00630836">
        <w:trPr>
          <w:trHeight w:val="320"/>
        </w:trPr>
        <w:tc>
          <w:tcPr>
            <w:tcW w:w="1838" w:type="dxa"/>
            <w:vMerge/>
            <w:shd w:val="clear" w:color="auto" w:fill="BFBFBF" w:themeFill="background1" w:themeFillShade="BF"/>
            <w:noWrap/>
            <w:hideMark/>
          </w:tcPr>
          <w:p w14:paraId="0834AD1D" w14:textId="51E6540D" w:rsidR="00630836" w:rsidRPr="000F3CD7" w:rsidRDefault="00630836" w:rsidP="00AA765F">
            <w:pPr>
              <w:rPr>
                <w:b/>
                <w:bCs/>
              </w:rPr>
            </w:pPr>
          </w:p>
        </w:tc>
        <w:tc>
          <w:tcPr>
            <w:tcW w:w="2526" w:type="dxa"/>
            <w:noWrap/>
            <w:hideMark/>
          </w:tcPr>
          <w:p w14:paraId="67E1E53C" w14:textId="77777777" w:rsidR="00630836" w:rsidRPr="000F3CD7" w:rsidRDefault="00630836" w:rsidP="000F3CD7">
            <w:r w:rsidRPr="000F3CD7">
              <w:t>9-8</w:t>
            </w:r>
          </w:p>
        </w:tc>
        <w:tc>
          <w:tcPr>
            <w:tcW w:w="1409" w:type="dxa"/>
            <w:noWrap/>
            <w:hideMark/>
          </w:tcPr>
          <w:p w14:paraId="6024155F" w14:textId="77777777" w:rsidR="00630836" w:rsidRPr="000F3CD7" w:rsidRDefault="00630836" w:rsidP="000F3CD7">
            <w:r w:rsidRPr="000F3CD7">
              <w:t>0</w:t>
            </w:r>
          </w:p>
        </w:tc>
        <w:tc>
          <w:tcPr>
            <w:tcW w:w="2665" w:type="dxa"/>
            <w:vMerge/>
            <w:hideMark/>
          </w:tcPr>
          <w:p w14:paraId="6354D0E6" w14:textId="77777777" w:rsidR="00630836" w:rsidRPr="000F3CD7" w:rsidRDefault="00630836"/>
        </w:tc>
        <w:tc>
          <w:tcPr>
            <w:tcW w:w="1409" w:type="dxa"/>
            <w:vMerge/>
            <w:hideMark/>
          </w:tcPr>
          <w:p w14:paraId="47DEFD44" w14:textId="77777777" w:rsidR="00630836" w:rsidRPr="000F3CD7" w:rsidRDefault="00630836"/>
        </w:tc>
        <w:tc>
          <w:tcPr>
            <w:tcW w:w="4103" w:type="dxa"/>
            <w:gridSpan w:val="2"/>
            <w:vMerge/>
            <w:shd w:val="clear" w:color="auto" w:fill="BFBFBF" w:themeFill="background1" w:themeFillShade="BF"/>
            <w:hideMark/>
          </w:tcPr>
          <w:p w14:paraId="31E7F581" w14:textId="5BC041B7" w:rsidR="00630836" w:rsidRPr="000F3CD7" w:rsidRDefault="00630836" w:rsidP="00AA765F"/>
        </w:tc>
      </w:tr>
      <w:tr w:rsidR="00630836" w:rsidRPr="000F3CD7" w14:paraId="6699AFAC" w14:textId="77777777" w:rsidTr="00630836">
        <w:trPr>
          <w:trHeight w:val="320"/>
        </w:trPr>
        <w:tc>
          <w:tcPr>
            <w:tcW w:w="1838" w:type="dxa"/>
            <w:vMerge/>
            <w:shd w:val="clear" w:color="auto" w:fill="BFBFBF" w:themeFill="background1" w:themeFillShade="BF"/>
            <w:noWrap/>
            <w:hideMark/>
          </w:tcPr>
          <w:p w14:paraId="72D2EA6B" w14:textId="3ECCF649" w:rsidR="00630836" w:rsidRPr="000F3CD7" w:rsidRDefault="00630836" w:rsidP="00AA765F">
            <w:pPr>
              <w:rPr>
                <w:b/>
                <w:bCs/>
              </w:rPr>
            </w:pPr>
          </w:p>
        </w:tc>
        <w:tc>
          <w:tcPr>
            <w:tcW w:w="2526" w:type="dxa"/>
            <w:noWrap/>
            <w:hideMark/>
          </w:tcPr>
          <w:p w14:paraId="207804B5" w14:textId="77777777" w:rsidR="00630836" w:rsidRPr="000F3CD7" w:rsidRDefault="00630836" w:rsidP="000F3CD7">
            <w:r w:rsidRPr="000F3CD7">
              <w:t>7</w:t>
            </w:r>
          </w:p>
        </w:tc>
        <w:tc>
          <w:tcPr>
            <w:tcW w:w="1409" w:type="dxa"/>
            <w:noWrap/>
            <w:hideMark/>
          </w:tcPr>
          <w:p w14:paraId="375954B8" w14:textId="77777777" w:rsidR="00630836" w:rsidRPr="000F3CD7" w:rsidRDefault="00630836" w:rsidP="000F3CD7">
            <w:r w:rsidRPr="000F3CD7">
              <w:t>41.18</w:t>
            </w:r>
          </w:p>
        </w:tc>
        <w:tc>
          <w:tcPr>
            <w:tcW w:w="2665" w:type="dxa"/>
            <w:vMerge/>
            <w:hideMark/>
          </w:tcPr>
          <w:p w14:paraId="7913DCD3" w14:textId="77777777" w:rsidR="00630836" w:rsidRPr="000F3CD7" w:rsidRDefault="00630836"/>
        </w:tc>
        <w:tc>
          <w:tcPr>
            <w:tcW w:w="1409" w:type="dxa"/>
            <w:vMerge/>
            <w:hideMark/>
          </w:tcPr>
          <w:p w14:paraId="0A0B7D85" w14:textId="77777777" w:rsidR="00630836" w:rsidRPr="000F3CD7" w:rsidRDefault="00630836"/>
        </w:tc>
        <w:tc>
          <w:tcPr>
            <w:tcW w:w="4103" w:type="dxa"/>
            <w:gridSpan w:val="2"/>
            <w:vMerge/>
            <w:shd w:val="clear" w:color="auto" w:fill="BFBFBF" w:themeFill="background1" w:themeFillShade="BF"/>
            <w:hideMark/>
          </w:tcPr>
          <w:p w14:paraId="71DA8127" w14:textId="0390FD1D" w:rsidR="00630836" w:rsidRPr="000F3CD7" w:rsidRDefault="00630836" w:rsidP="00AA765F"/>
        </w:tc>
      </w:tr>
      <w:tr w:rsidR="00630836" w:rsidRPr="000F3CD7" w14:paraId="44407175" w14:textId="77777777" w:rsidTr="00630836">
        <w:trPr>
          <w:trHeight w:val="320"/>
        </w:trPr>
        <w:tc>
          <w:tcPr>
            <w:tcW w:w="1838" w:type="dxa"/>
            <w:vMerge/>
            <w:shd w:val="clear" w:color="auto" w:fill="BFBFBF" w:themeFill="background1" w:themeFillShade="BF"/>
            <w:noWrap/>
            <w:hideMark/>
          </w:tcPr>
          <w:p w14:paraId="30F55917" w14:textId="026689D7" w:rsidR="00630836" w:rsidRPr="000F3CD7" w:rsidRDefault="00630836" w:rsidP="00AA765F">
            <w:pPr>
              <w:rPr>
                <w:b/>
                <w:bCs/>
              </w:rPr>
            </w:pPr>
          </w:p>
        </w:tc>
        <w:tc>
          <w:tcPr>
            <w:tcW w:w="2526" w:type="dxa"/>
            <w:noWrap/>
            <w:hideMark/>
          </w:tcPr>
          <w:p w14:paraId="4F6787A5" w14:textId="77777777" w:rsidR="00630836" w:rsidRPr="000F3CD7" w:rsidRDefault="00630836" w:rsidP="000F3CD7">
            <w:r w:rsidRPr="000F3CD7">
              <w:t>6</w:t>
            </w:r>
          </w:p>
        </w:tc>
        <w:tc>
          <w:tcPr>
            <w:tcW w:w="1409" w:type="dxa"/>
            <w:noWrap/>
            <w:hideMark/>
          </w:tcPr>
          <w:p w14:paraId="51CB98EF" w14:textId="77777777" w:rsidR="00630836" w:rsidRPr="000F3CD7" w:rsidRDefault="00630836" w:rsidP="000F3CD7">
            <w:r w:rsidRPr="000F3CD7">
              <w:t>23.53</w:t>
            </w:r>
          </w:p>
        </w:tc>
        <w:tc>
          <w:tcPr>
            <w:tcW w:w="2665" w:type="dxa"/>
            <w:vMerge/>
            <w:hideMark/>
          </w:tcPr>
          <w:p w14:paraId="0AB6FA6B" w14:textId="77777777" w:rsidR="00630836" w:rsidRPr="000F3CD7" w:rsidRDefault="00630836"/>
        </w:tc>
        <w:tc>
          <w:tcPr>
            <w:tcW w:w="1409" w:type="dxa"/>
            <w:vMerge/>
            <w:hideMark/>
          </w:tcPr>
          <w:p w14:paraId="28B19C6F" w14:textId="77777777" w:rsidR="00630836" w:rsidRPr="000F3CD7" w:rsidRDefault="00630836"/>
        </w:tc>
        <w:tc>
          <w:tcPr>
            <w:tcW w:w="4103" w:type="dxa"/>
            <w:gridSpan w:val="2"/>
            <w:vMerge/>
            <w:shd w:val="clear" w:color="auto" w:fill="BFBFBF" w:themeFill="background1" w:themeFillShade="BF"/>
            <w:hideMark/>
          </w:tcPr>
          <w:p w14:paraId="4C71C932" w14:textId="03C4B73D" w:rsidR="00630836" w:rsidRPr="000F3CD7" w:rsidRDefault="00630836" w:rsidP="00AA765F"/>
        </w:tc>
      </w:tr>
      <w:tr w:rsidR="00630836" w:rsidRPr="000F3CD7" w14:paraId="2FD5860B" w14:textId="77777777" w:rsidTr="00630836">
        <w:trPr>
          <w:trHeight w:val="320"/>
        </w:trPr>
        <w:tc>
          <w:tcPr>
            <w:tcW w:w="1838" w:type="dxa"/>
            <w:vMerge/>
            <w:shd w:val="clear" w:color="auto" w:fill="BFBFBF" w:themeFill="background1" w:themeFillShade="BF"/>
            <w:noWrap/>
            <w:hideMark/>
          </w:tcPr>
          <w:p w14:paraId="774D7DBA" w14:textId="06E5DEC9" w:rsidR="00630836" w:rsidRPr="000F3CD7" w:rsidRDefault="00630836" w:rsidP="00AA765F">
            <w:pPr>
              <w:rPr>
                <w:b/>
                <w:bCs/>
              </w:rPr>
            </w:pPr>
          </w:p>
        </w:tc>
        <w:tc>
          <w:tcPr>
            <w:tcW w:w="2526" w:type="dxa"/>
            <w:noWrap/>
            <w:hideMark/>
          </w:tcPr>
          <w:p w14:paraId="72DD3BCF" w14:textId="77777777" w:rsidR="00630836" w:rsidRPr="000F3CD7" w:rsidRDefault="00630836" w:rsidP="000F3CD7">
            <w:r w:rsidRPr="000F3CD7">
              <w:t>5</w:t>
            </w:r>
          </w:p>
        </w:tc>
        <w:tc>
          <w:tcPr>
            <w:tcW w:w="1409" w:type="dxa"/>
            <w:noWrap/>
            <w:hideMark/>
          </w:tcPr>
          <w:p w14:paraId="2C4C5C20" w14:textId="77777777" w:rsidR="00630836" w:rsidRPr="000F3CD7" w:rsidRDefault="00630836" w:rsidP="000F3CD7">
            <w:r w:rsidRPr="000F3CD7">
              <w:t>23.53</w:t>
            </w:r>
          </w:p>
        </w:tc>
        <w:tc>
          <w:tcPr>
            <w:tcW w:w="2665" w:type="dxa"/>
            <w:vMerge/>
            <w:hideMark/>
          </w:tcPr>
          <w:p w14:paraId="08770F12" w14:textId="77777777" w:rsidR="00630836" w:rsidRPr="000F3CD7" w:rsidRDefault="00630836"/>
        </w:tc>
        <w:tc>
          <w:tcPr>
            <w:tcW w:w="1409" w:type="dxa"/>
            <w:vMerge/>
            <w:hideMark/>
          </w:tcPr>
          <w:p w14:paraId="5A89D80A" w14:textId="77777777" w:rsidR="00630836" w:rsidRPr="000F3CD7" w:rsidRDefault="00630836"/>
        </w:tc>
        <w:tc>
          <w:tcPr>
            <w:tcW w:w="4103" w:type="dxa"/>
            <w:gridSpan w:val="2"/>
            <w:vMerge/>
            <w:shd w:val="clear" w:color="auto" w:fill="BFBFBF" w:themeFill="background1" w:themeFillShade="BF"/>
            <w:hideMark/>
          </w:tcPr>
          <w:p w14:paraId="15B08470" w14:textId="22BE53F1" w:rsidR="00630836" w:rsidRPr="000F3CD7" w:rsidRDefault="00630836" w:rsidP="00AA765F"/>
        </w:tc>
      </w:tr>
      <w:tr w:rsidR="00630836" w:rsidRPr="000F3CD7" w14:paraId="7879DBCD" w14:textId="77777777" w:rsidTr="00630836">
        <w:trPr>
          <w:trHeight w:val="320"/>
        </w:trPr>
        <w:tc>
          <w:tcPr>
            <w:tcW w:w="1838" w:type="dxa"/>
            <w:vMerge/>
            <w:shd w:val="clear" w:color="auto" w:fill="BFBFBF" w:themeFill="background1" w:themeFillShade="BF"/>
            <w:noWrap/>
            <w:hideMark/>
          </w:tcPr>
          <w:p w14:paraId="2D84272B" w14:textId="4F1C1003" w:rsidR="00630836" w:rsidRPr="000F3CD7" w:rsidRDefault="00630836" w:rsidP="00AA765F">
            <w:pPr>
              <w:rPr>
                <w:b/>
                <w:bCs/>
              </w:rPr>
            </w:pPr>
          </w:p>
        </w:tc>
        <w:tc>
          <w:tcPr>
            <w:tcW w:w="2526" w:type="dxa"/>
            <w:noWrap/>
            <w:hideMark/>
          </w:tcPr>
          <w:p w14:paraId="41DF67ED" w14:textId="77777777" w:rsidR="00630836" w:rsidRPr="000F3CD7" w:rsidRDefault="00630836" w:rsidP="000F3CD7">
            <w:r w:rsidRPr="000F3CD7">
              <w:t>4-2</w:t>
            </w:r>
          </w:p>
        </w:tc>
        <w:tc>
          <w:tcPr>
            <w:tcW w:w="1409" w:type="dxa"/>
            <w:noWrap/>
            <w:hideMark/>
          </w:tcPr>
          <w:p w14:paraId="32A2B7A1" w14:textId="77777777" w:rsidR="00630836" w:rsidRPr="000F3CD7" w:rsidRDefault="00630836" w:rsidP="000F3CD7">
            <w:r w:rsidRPr="000F3CD7">
              <w:t>0</w:t>
            </w:r>
          </w:p>
        </w:tc>
        <w:tc>
          <w:tcPr>
            <w:tcW w:w="2665" w:type="dxa"/>
            <w:vMerge/>
            <w:hideMark/>
          </w:tcPr>
          <w:p w14:paraId="276B6EBC" w14:textId="77777777" w:rsidR="00630836" w:rsidRPr="000F3CD7" w:rsidRDefault="00630836"/>
        </w:tc>
        <w:tc>
          <w:tcPr>
            <w:tcW w:w="1409" w:type="dxa"/>
            <w:vMerge/>
            <w:hideMark/>
          </w:tcPr>
          <w:p w14:paraId="5F83F491" w14:textId="77777777" w:rsidR="00630836" w:rsidRPr="000F3CD7" w:rsidRDefault="00630836"/>
        </w:tc>
        <w:tc>
          <w:tcPr>
            <w:tcW w:w="4103" w:type="dxa"/>
            <w:gridSpan w:val="2"/>
            <w:vMerge/>
            <w:shd w:val="clear" w:color="auto" w:fill="BFBFBF" w:themeFill="background1" w:themeFillShade="BF"/>
            <w:hideMark/>
          </w:tcPr>
          <w:p w14:paraId="10F09467" w14:textId="73F5AC45" w:rsidR="00630836" w:rsidRPr="000F3CD7" w:rsidRDefault="00630836" w:rsidP="00AA765F"/>
        </w:tc>
      </w:tr>
      <w:tr w:rsidR="00630836" w:rsidRPr="000F3CD7" w14:paraId="36FE1B95" w14:textId="77777777" w:rsidTr="00630836">
        <w:trPr>
          <w:trHeight w:val="320"/>
        </w:trPr>
        <w:tc>
          <w:tcPr>
            <w:tcW w:w="1838" w:type="dxa"/>
            <w:vMerge/>
            <w:shd w:val="clear" w:color="auto" w:fill="BFBFBF" w:themeFill="background1" w:themeFillShade="BF"/>
            <w:noWrap/>
            <w:hideMark/>
          </w:tcPr>
          <w:p w14:paraId="75F24400" w14:textId="2883860B" w:rsidR="00630836" w:rsidRPr="000F3CD7" w:rsidRDefault="00630836" w:rsidP="00AA765F">
            <w:pPr>
              <w:rPr>
                <w:b/>
                <w:bCs/>
              </w:rPr>
            </w:pPr>
          </w:p>
        </w:tc>
        <w:tc>
          <w:tcPr>
            <w:tcW w:w="2526" w:type="dxa"/>
            <w:noWrap/>
            <w:hideMark/>
          </w:tcPr>
          <w:p w14:paraId="6A27B001" w14:textId="77777777" w:rsidR="00630836" w:rsidRPr="000F3CD7" w:rsidRDefault="00630836" w:rsidP="000F3CD7">
            <w:r w:rsidRPr="000F3CD7">
              <w:t>1</w:t>
            </w:r>
          </w:p>
        </w:tc>
        <w:tc>
          <w:tcPr>
            <w:tcW w:w="1409" w:type="dxa"/>
            <w:noWrap/>
            <w:hideMark/>
          </w:tcPr>
          <w:p w14:paraId="0F9807E2" w14:textId="77777777" w:rsidR="00630836" w:rsidRPr="000F3CD7" w:rsidRDefault="00630836" w:rsidP="000F3CD7">
            <w:r w:rsidRPr="000F3CD7">
              <w:t>5.88</w:t>
            </w:r>
          </w:p>
        </w:tc>
        <w:tc>
          <w:tcPr>
            <w:tcW w:w="2665" w:type="dxa"/>
            <w:noWrap/>
            <w:hideMark/>
          </w:tcPr>
          <w:p w14:paraId="567323B2" w14:textId="77777777" w:rsidR="00630836" w:rsidRPr="000F3CD7" w:rsidRDefault="00630836">
            <w:r w:rsidRPr="000F3CD7">
              <w:t xml:space="preserve"> Other </w:t>
            </w:r>
          </w:p>
        </w:tc>
        <w:tc>
          <w:tcPr>
            <w:tcW w:w="1409" w:type="dxa"/>
            <w:noWrap/>
            <w:hideMark/>
          </w:tcPr>
          <w:p w14:paraId="1A2D3F27" w14:textId="77777777" w:rsidR="00630836" w:rsidRPr="000F3CD7" w:rsidRDefault="00630836" w:rsidP="000F3CD7">
            <w:r w:rsidRPr="000F3CD7">
              <w:t>0</w:t>
            </w:r>
          </w:p>
        </w:tc>
        <w:tc>
          <w:tcPr>
            <w:tcW w:w="4103" w:type="dxa"/>
            <w:gridSpan w:val="2"/>
            <w:vMerge/>
            <w:shd w:val="clear" w:color="auto" w:fill="BFBFBF" w:themeFill="background1" w:themeFillShade="BF"/>
            <w:hideMark/>
          </w:tcPr>
          <w:p w14:paraId="2C0E2DC1" w14:textId="68907037" w:rsidR="00630836" w:rsidRPr="000F3CD7" w:rsidRDefault="00630836"/>
        </w:tc>
      </w:tr>
      <w:tr w:rsidR="00630836" w:rsidRPr="000F3CD7" w14:paraId="7479B6F9" w14:textId="77777777" w:rsidTr="00A01A48">
        <w:trPr>
          <w:trHeight w:val="680"/>
        </w:trPr>
        <w:tc>
          <w:tcPr>
            <w:tcW w:w="1838" w:type="dxa"/>
            <w:vMerge/>
            <w:shd w:val="clear" w:color="auto" w:fill="BFBFBF" w:themeFill="background1" w:themeFillShade="BF"/>
            <w:noWrap/>
            <w:hideMark/>
          </w:tcPr>
          <w:p w14:paraId="4D74EE22" w14:textId="67A00DED" w:rsidR="00630836" w:rsidRPr="000F3CD7" w:rsidRDefault="00630836" w:rsidP="00AA765F">
            <w:pPr>
              <w:rPr>
                <w:b/>
                <w:bCs/>
              </w:rPr>
            </w:pPr>
          </w:p>
        </w:tc>
        <w:tc>
          <w:tcPr>
            <w:tcW w:w="3935" w:type="dxa"/>
            <w:gridSpan w:val="2"/>
            <w:vMerge w:val="restart"/>
            <w:shd w:val="clear" w:color="auto" w:fill="BFBFBF" w:themeFill="background1" w:themeFillShade="BF"/>
            <w:noWrap/>
            <w:hideMark/>
          </w:tcPr>
          <w:p w14:paraId="0FA4A4FC" w14:textId="77777777" w:rsidR="00630836" w:rsidRPr="000F3CD7" w:rsidRDefault="00630836">
            <w:r w:rsidRPr="000F3CD7">
              <w:t> </w:t>
            </w:r>
          </w:p>
          <w:p w14:paraId="3A5A21CD" w14:textId="77777777" w:rsidR="00630836" w:rsidRPr="000F3CD7" w:rsidRDefault="00630836">
            <w:r w:rsidRPr="000F3CD7">
              <w:t> </w:t>
            </w:r>
          </w:p>
          <w:p w14:paraId="2ECF8F8A" w14:textId="77777777" w:rsidR="00630836" w:rsidRPr="000F3CD7" w:rsidRDefault="00630836">
            <w:r w:rsidRPr="000F3CD7">
              <w:t> </w:t>
            </w:r>
          </w:p>
          <w:p w14:paraId="0054051F" w14:textId="77777777" w:rsidR="00630836" w:rsidRPr="000F3CD7" w:rsidRDefault="00630836" w:rsidP="00AA765F">
            <w:r w:rsidRPr="000F3CD7">
              <w:t> </w:t>
            </w:r>
          </w:p>
          <w:p w14:paraId="50045D3E" w14:textId="32552ACA" w:rsidR="00630836" w:rsidRPr="000F3CD7" w:rsidRDefault="00630836" w:rsidP="00AA765F">
            <w:r w:rsidRPr="000F3CD7">
              <w:t> </w:t>
            </w:r>
          </w:p>
        </w:tc>
        <w:tc>
          <w:tcPr>
            <w:tcW w:w="2665" w:type="dxa"/>
            <w:shd w:val="clear" w:color="auto" w:fill="BFBFBF" w:themeFill="background1" w:themeFillShade="BF"/>
            <w:noWrap/>
            <w:hideMark/>
          </w:tcPr>
          <w:p w14:paraId="5279E44C" w14:textId="7C2306A4" w:rsidR="00630836" w:rsidRPr="000F3CD7" w:rsidRDefault="00630836">
            <w:pPr>
              <w:rPr>
                <w:b/>
                <w:bCs/>
              </w:rPr>
            </w:pPr>
            <w:r w:rsidRPr="000F3CD7">
              <w:rPr>
                <w:b/>
                <w:bCs/>
              </w:rPr>
              <w:t xml:space="preserve">Design </w:t>
            </w:r>
            <w:r>
              <w:rPr>
                <w:b/>
                <w:bCs/>
              </w:rPr>
              <w:t xml:space="preserve">Characteristic </w:t>
            </w:r>
            <w:r w:rsidRPr="000F3CD7">
              <w:rPr>
                <w:b/>
                <w:bCs/>
              </w:rPr>
              <w:t>“Regional Stiffness of Outsole"</w:t>
            </w:r>
          </w:p>
        </w:tc>
        <w:tc>
          <w:tcPr>
            <w:tcW w:w="1409" w:type="dxa"/>
            <w:shd w:val="clear" w:color="auto" w:fill="BFBFBF" w:themeFill="background1" w:themeFillShade="BF"/>
            <w:hideMark/>
          </w:tcPr>
          <w:p w14:paraId="29380A1B" w14:textId="77777777" w:rsidR="00630836" w:rsidRPr="000F3CD7" w:rsidRDefault="00630836" w:rsidP="000F3CD7">
            <w:r w:rsidRPr="000F3CD7">
              <w:t xml:space="preserve">% Frequency of ≥Agree  </w:t>
            </w:r>
          </w:p>
        </w:tc>
        <w:tc>
          <w:tcPr>
            <w:tcW w:w="2694" w:type="dxa"/>
            <w:shd w:val="clear" w:color="auto" w:fill="BFBFBF" w:themeFill="background1" w:themeFillShade="BF"/>
            <w:noWrap/>
            <w:hideMark/>
          </w:tcPr>
          <w:p w14:paraId="65E8871F" w14:textId="6B95CBF0" w:rsidR="00630836" w:rsidRPr="000F3CD7" w:rsidRDefault="00630836">
            <w:pPr>
              <w:rPr>
                <w:b/>
                <w:bCs/>
              </w:rPr>
            </w:pPr>
            <w:r w:rsidRPr="000F3CD7">
              <w:rPr>
                <w:b/>
                <w:bCs/>
              </w:rPr>
              <w:t xml:space="preserve">Design </w:t>
            </w:r>
            <w:r>
              <w:rPr>
                <w:b/>
                <w:bCs/>
              </w:rPr>
              <w:t xml:space="preserve">Characteristic </w:t>
            </w:r>
            <w:r w:rsidRPr="000F3CD7">
              <w:rPr>
                <w:b/>
                <w:bCs/>
              </w:rPr>
              <w:t>“Regional Stiffness of Outsole"</w:t>
            </w:r>
          </w:p>
        </w:tc>
        <w:tc>
          <w:tcPr>
            <w:tcW w:w="1409" w:type="dxa"/>
            <w:shd w:val="clear" w:color="auto" w:fill="BFBFBF" w:themeFill="background1" w:themeFillShade="BF"/>
            <w:hideMark/>
          </w:tcPr>
          <w:p w14:paraId="24949DE2" w14:textId="77777777" w:rsidR="00630836" w:rsidRPr="000F3CD7" w:rsidRDefault="00630836" w:rsidP="000F3CD7">
            <w:r w:rsidRPr="000F3CD7">
              <w:t xml:space="preserve">% Frequency of ≥Agree  </w:t>
            </w:r>
          </w:p>
        </w:tc>
      </w:tr>
      <w:tr w:rsidR="00630836" w:rsidRPr="000F3CD7" w14:paraId="476913F1" w14:textId="77777777" w:rsidTr="00630836">
        <w:trPr>
          <w:trHeight w:val="1020"/>
        </w:trPr>
        <w:tc>
          <w:tcPr>
            <w:tcW w:w="1838" w:type="dxa"/>
            <w:vMerge/>
            <w:shd w:val="clear" w:color="auto" w:fill="BFBFBF" w:themeFill="background1" w:themeFillShade="BF"/>
            <w:noWrap/>
            <w:hideMark/>
          </w:tcPr>
          <w:p w14:paraId="7C6D606B" w14:textId="352A9CC0" w:rsidR="00630836" w:rsidRPr="000F3CD7" w:rsidRDefault="00630836" w:rsidP="00AA765F">
            <w:pPr>
              <w:rPr>
                <w:b/>
                <w:bCs/>
              </w:rPr>
            </w:pPr>
          </w:p>
        </w:tc>
        <w:tc>
          <w:tcPr>
            <w:tcW w:w="3935" w:type="dxa"/>
            <w:gridSpan w:val="2"/>
            <w:vMerge/>
            <w:shd w:val="clear" w:color="auto" w:fill="BFBFBF" w:themeFill="background1" w:themeFillShade="BF"/>
            <w:noWrap/>
            <w:hideMark/>
          </w:tcPr>
          <w:p w14:paraId="574A7D49" w14:textId="716BE8DA" w:rsidR="00630836" w:rsidRPr="000F3CD7" w:rsidRDefault="00630836" w:rsidP="00AA765F"/>
        </w:tc>
        <w:tc>
          <w:tcPr>
            <w:tcW w:w="2665" w:type="dxa"/>
            <w:hideMark/>
          </w:tcPr>
          <w:p w14:paraId="5FB53023" w14:textId="77777777" w:rsidR="00630836" w:rsidRPr="000F3CD7" w:rsidRDefault="00630836">
            <w:r w:rsidRPr="000F3CD7">
              <w:t>"The sole unit should be stiffer at the midfoot and rearfoot to assist stability in these regions."</w:t>
            </w:r>
          </w:p>
        </w:tc>
        <w:tc>
          <w:tcPr>
            <w:tcW w:w="1409" w:type="dxa"/>
            <w:noWrap/>
            <w:hideMark/>
          </w:tcPr>
          <w:p w14:paraId="450487A8" w14:textId="77777777" w:rsidR="00630836" w:rsidRPr="000F3CD7" w:rsidRDefault="00630836" w:rsidP="000F3CD7">
            <w:r w:rsidRPr="000F3CD7">
              <w:t>46.67</w:t>
            </w:r>
          </w:p>
        </w:tc>
        <w:tc>
          <w:tcPr>
            <w:tcW w:w="2694" w:type="dxa"/>
            <w:hideMark/>
          </w:tcPr>
          <w:p w14:paraId="59D502CF" w14:textId="623DCBAB" w:rsidR="00630836" w:rsidRPr="000F3CD7" w:rsidRDefault="00630836">
            <w:r>
              <w:t>Original</w:t>
            </w:r>
            <w:r w:rsidRPr="000F3CD7">
              <w:t xml:space="preserve"> Round 2: "The sole unit should be stiffer at the midfoot and rearfoot to assist stability in these regions."</w:t>
            </w:r>
          </w:p>
        </w:tc>
        <w:tc>
          <w:tcPr>
            <w:tcW w:w="1409" w:type="dxa"/>
            <w:noWrap/>
            <w:hideMark/>
          </w:tcPr>
          <w:p w14:paraId="5BD9A3AD" w14:textId="77777777" w:rsidR="00630836" w:rsidRPr="000F3CD7" w:rsidRDefault="00630836" w:rsidP="000F3CD7">
            <w:r w:rsidRPr="00A01A48">
              <w:rPr>
                <w:color w:val="FF0000"/>
              </w:rPr>
              <w:t>87.5</w:t>
            </w:r>
          </w:p>
        </w:tc>
      </w:tr>
      <w:tr w:rsidR="00630836" w:rsidRPr="000F3CD7" w14:paraId="33156A11" w14:textId="77777777" w:rsidTr="00A01A48">
        <w:trPr>
          <w:trHeight w:val="680"/>
        </w:trPr>
        <w:tc>
          <w:tcPr>
            <w:tcW w:w="1838" w:type="dxa"/>
            <w:vMerge/>
            <w:shd w:val="clear" w:color="auto" w:fill="BFBFBF" w:themeFill="background1" w:themeFillShade="BF"/>
            <w:noWrap/>
            <w:hideMark/>
          </w:tcPr>
          <w:p w14:paraId="252ED434" w14:textId="25D5B393" w:rsidR="00630836" w:rsidRPr="000F3CD7" w:rsidRDefault="00630836" w:rsidP="00AA765F">
            <w:pPr>
              <w:rPr>
                <w:b/>
                <w:bCs/>
              </w:rPr>
            </w:pPr>
          </w:p>
        </w:tc>
        <w:tc>
          <w:tcPr>
            <w:tcW w:w="3935" w:type="dxa"/>
            <w:gridSpan w:val="2"/>
            <w:vMerge/>
            <w:shd w:val="clear" w:color="auto" w:fill="BFBFBF" w:themeFill="background1" w:themeFillShade="BF"/>
            <w:noWrap/>
            <w:hideMark/>
          </w:tcPr>
          <w:p w14:paraId="6D04BC42" w14:textId="4E0D36CA" w:rsidR="00630836" w:rsidRPr="000F3CD7" w:rsidRDefault="00630836" w:rsidP="00AA765F"/>
        </w:tc>
        <w:tc>
          <w:tcPr>
            <w:tcW w:w="2665" w:type="dxa"/>
            <w:shd w:val="clear" w:color="auto" w:fill="BFBFBF" w:themeFill="background1" w:themeFillShade="BF"/>
            <w:hideMark/>
          </w:tcPr>
          <w:p w14:paraId="69B717FA" w14:textId="486F7C46" w:rsidR="00630836" w:rsidRPr="000F3CD7" w:rsidRDefault="00630836">
            <w:pPr>
              <w:rPr>
                <w:b/>
                <w:bCs/>
              </w:rPr>
            </w:pPr>
            <w:r w:rsidRPr="000F3CD7">
              <w:rPr>
                <w:b/>
                <w:bCs/>
              </w:rPr>
              <w:t xml:space="preserve">Design </w:t>
            </w:r>
            <w:r>
              <w:rPr>
                <w:b/>
                <w:bCs/>
              </w:rPr>
              <w:t xml:space="preserve">Characteristic </w:t>
            </w:r>
            <w:r w:rsidRPr="000F3CD7">
              <w:rPr>
                <w:b/>
                <w:bCs/>
              </w:rPr>
              <w:t>“Regional Dimensions of Outsole"</w:t>
            </w:r>
          </w:p>
        </w:tc>
        <w:tc>
          <w:tcPr>
            <w:tcW w:w="1409" w:type="dxa"/>
            <w:shd w:val="clear" w:color="auto" w:fill="BFBFBF" w:themeFill="background1" w:themeFillShade="BF"/>
            <w:hideMark/>
          </w:tcPr>
          <w:p w14:paraId="301FB028" w14:textId="77777777" w:rsidR="00630836" w:rsidRPr="000F3CD7" w:rsidRDefault="00630836" w:rsidP="000F3CD7">
            <w:r w:rsidRPr="000F3CD7">
              <w:t xml:space="preserve">% Frequency of ≥Agree  </w:t>
            </w:r>
          </w:p>
        </w:tc>
        <w:tc>
          <w:tcPr>
            <w:tcW w:w="2694" w:type="dxa"/>
            <w:shd w:val="clear" w:color="auto" w:fill="BFBFBF" w:themeFill="background1" w:themeFillShade="BF"/>
            <w:hideMark/>
          </w:tcPr>
          <w:p w14:paraId="4AB5BC4E" w14:textId="594D7D46" w:rsidR="00630836" w:rsidRPr="000F3CD7" w:rsidRDefault="00630836">
            <w:pPr>
              <w:rPr>
                <w:b/>
                <w:bCs/>
              </w:rPr>
            </w:pPr>
            <w:r w:rsidRPr="000F3CD7">
              <w:rPr>
                <w:b/>
                <w:bCs/>
              </w:rPr>
              <w:t xml:space="preserve">Design </w:t>
            </w:r>
            <w:r>
              <w:rPr>
                <w:b/>
                <w:bCs/>
              </w:rPr>
              <w:t xml:space="preserve">Characteristic </w:t>
            </w:r>
            <w:r w:rsidRPr="000F3CD7">
              <w:rPr>
                <w:b/>
                <w:bCs/>
              </w:rPr>
              <w:t>“Regional Dimensions of Outsole"</w:t>
            </w:r>
          </w:p>
        </w:tc>
        <w:tc>
          <w:tcPr>
            <w:tcW w:w="1409" w:type="dxa"/>
            <w:shd w:val="clear" w:color="auto" w:fill="BFBFBF" w:themeFill="background1" w:themeFillShade="BF"/>
            <w:hideMark/>
          </w:tcPr>
          <w:p w14:paraId="3905EB01" w14:textId="77777777" w:rsidR="00630836" w:rsidRPr="000F3CD7" w:rsidRDefault="00630836" w:rsidP="000F3CD7">
            <w:r w:rsidRPr="000F3CD7">
              <w:t xml:space="preserve">% Frequency of ≥Agree  </w:t>
            </w:r>
          </w:p>
        </w:tc>
      </w:tr>
      <w:tr w:rsidR="00630836" w:rsidRPr="000F3CD7" w14:paraId="4881ACD0" w14:textId="77777777" w:rsidTr="00630836">
        <w:trPr>
          <w:trHeight w:val="1380"/>
        </w:trPr>
        <w:tc>
          <w:tcPr>
            <w:tcW w:w="1838" w:type="dxa"/>
            <w:vMerge/>
            <w:noWrap/>
            <w:hideMark/>
          </w:tcPr>
          <w:p w14:paraId="5792ECCF" w14:textId="5C99BC21" w:rsidR="00630836" w:rsidRPr="000F3CD7" w:rsidRDefault="00630836">
            <w:pPr>
              <w:rPr>
                <w:b/>
                <w:bCs/>
              </w:rPr>
            </w:pPr>
          </w:p>
        </w:tc>
        <w:tc>
          <w:tcPr>
            <w:tcW w:w="3935" w:type="dxa"/>
            <w:gridSpan w:val="2"/>
            <w:vMerge/>
            <w:shd w:val="clear" w:color="auto" w:fill="BFBFBF" w:themeFill="background1" w:themeFillShade="BF"/>
            <w:noWrap/>
            <w:hideMark/>
          </w:tcPr>
          <w:p w14:paraId="4E0E2504" w14:textId="2C74FDD7" w:rsidR="00630836" w:rsidRPr="000F3CD7" w:rsidRDefault="00630836"/>
        </w:tc>
        <w:tc>
          <w:tcPr>
            <w:tcW w:w="2665" w:type="dxa"/>
            <w:hideMark/>
          </w:tcPr>
          <w:p w14:paraId="0FAEF0A9" w14:textId="77777777" w:rsidR="00630836" w:rsidRPr="000F3CD7" w:rsidRDefault="00630836">
            <w:r w:rsidRPr="000F3CD7">
              <w:t>"Rearfoot to Forefoot width of the sole unit kept to lowest practical ratio to assist medial-lateral stability"</w:t>
            </w:r>
          </w:p>
        </w:tc>
        <w:tc>
          <w:tcPr>
            <w:tcW w:w="1409" w:type="dxa"/>
            <w:noWrap/>
            <w:hideMark/>
          </w:tcPr>
          <w:p w14:paraId="45532D94" w14:textId="77777777" w:rsidR="00630836" w:rsidRPr="000F3CD7" w:rsidRDefault="00630836" w:rsidP="000F3CD7">
            <w:r w:rsidRPr="000F3CD7">
              <w:t>46.67</w:t>
            </w:r>
          </w:p>
        </w:tc>
        <w:tc>
          <w:tcPr>
            <w:tcW w:w="2694" w:type="dxa"/>
            <w:hideMark/>
          </w:tcPr>
          <w:p w14:paraId="23086AB9" w14:textId="01F78D95" w:rsidR="00630836" w:rsidRPr="000F3CD7" w:rsidRDefault="00630836">
            <w:r w:rsidRPr="000F3CD7">
              <w:t>Modified Round 3 "The ground contact area ratio between the rearfoot and forefoot of the sole unit should be kept to the lowest practical ratio to assist medial-lateral stability"</w:t>
            </w:r>
          </w:p>
        </w:tc>
        <w:tc>
          <w:tcPr>
            <w:tcW w:w="1409" w:type="dxa"/>
            <w:noWrap/>
            <w:hideMark/>
          </w:tcPr>
          <w:p w14:paraId="14F2FA86" w14:textId="77777777" w:rsidR="00630836" w:rsidRPr="000F3CD7" w:rsidRDefault="00630836" w:rsidP="000F3CD7">
            <w:r w:rsidRPr="000848A1">
              <w:rPr>
                <w:color w:val="FF0000"/>
              </w:rPr>
              <w:t>93.75</w:t>
            </w:r>
          </w:p>
        </w:tc>
      </w:tr>
      <w:tr w:rsidR="000848A1" w:rsidRPr="000F3CD7" w14:paraId="41962EB0" w14:textId="77777777" w:rsidTr="000848A1">
        <w:trPr>
          <w:trHeight w:val="680"/>
        </w:trPr>
        <w:tc>
          <w:tcPr>
            <w:tcW w:w="1838" w:type="dxa"/>
            <w:vMerge w:val="restart"/>
            <w:shd w:val="clear" w:color="auto" w:fill="D9D9D9" w:themeFill="background1" w:themeFillShade="D9"/>
            <w:noWrap/>
            <w:hideMark/>
          </w:tcPr>
          <w:p w14:paraId="626ED9FD" w14:textId="77777777" w:rsidR="000848A1" w:rsidRPr="000F3CD7" w:rsidRDefault="000848A1">
            <w:pPr>
              <w:rPr>
                <w:b/>
                <w:bCs/>
              </w:rPr>
            </w:pPr>
            <w:r w:rsidRPr="000F3CD7">
              <w:rPr>
                <w:b/>
                <w:bCs/>
              </w:rPr>
              <w:t>Toe Spring Sole Rocker</w:t>
            </w:r>
          </w:p>
          <w:p w14:paraId="51ADB61F" w14:textId="77777777" w:rsidR="000848A1" w:rsidRPr="000F3CD7" w:rsidRDefault="000848A1">
            <w:pPr>
              <w:rPr>
                <w:b/>
                <w:bCs/>
              </w:rPr>
            </w:pPr>
            <w:r w:rsidRPr="000F3CD7">
              <w:rPr>
                <w:b/>
                <w:bCs/>
              </w:rPr>
              <w:t> </w:t>
            </w:r>
          </w:p>
          <w:p w14:paraId="10309CBB" w14:textId="77777777" w:rsidR="000848A1" w:rsidRPr="000F3CD7" w:rsidRDefault="000848A1">
            <w:pPr>
              <w:rPr>
                <w:b/>
                <w:bCs/>
              </w:rPr>
            </w:pPr>
            <w:r w:rsidRPr="000F3CD7">
              <w:rPr>
                <w:b/>
                <w:bCs/>
              </w:rPr>
              <w:t> </w:t>
            </w:r>
          </w:p>
          <w:p w14:paraId="33F960C4" w14:textId="77777777" w:rsidR="000848A1" w:rsidRPr="000F3CD7" w:rsidRDefault="000848A1">
            <w:pPr>
              <w:rPr>
                <w:b/>
                <w:bCs/>
              </w:rPr>
            </w:pPr>
            <w:r w:rsidRPr="000F3CD7">
              <w:rPr>
                <w:b/>
                <w:bCs/>
              </w:rPr>
              <w:t> </w:t>
            </w:r>
          </w:p>
          <w:p w14:paraId="010206D7" w14:textId="77777777" w:rsidR="000848A1" w:rsidRPr="000F3CD7" w:rsidRDefault="000848A1">
            <w:pPr>
              <w:rPr>
                <w:b/>
                <w:bCs/>
              </w:rPr>
            </w:pPr>
            <w:r w:rsidRPr="000F3CD7">
              <w:rPr>
                <w:b/>
                <w:bCs/>
              </w:rPr>
              <w:t> </w:t>
            </w:r>
          </w:p>
          <w:p w14:paraId="45CD0C18" w14:textId="77777777" w:rsidR="000848A1" w:rsidRPr="000F3CD7" w:rsidRDefault="000848A1">
            <w:pPr>
              <w:rPr>
                <w:b/>
                <w:bCs/>
              </w:rPr>
            </w:pPr>
            <w:r w:rsidRPr="000F3CD7">
              <w:rPr>
                <w:b/>
                <w:bCs/>
              </w:rPr>
              <w:t> </w:t>
            </w:r>
          </w:p>
          <w:p w14:paraId="6655D214" w14:textId="77777777" w:rsidR="000848A1" w:rsidRPr="000F3CD7" w:rsidRDefault="000848A1">
            <w:pPr>
              <w:rPr>
                <w:b/>
                <w:bCs/>
              </w:rPr>
            </w:pPr>
            <w:r w:rsidRPr="000F3CD7">
              <w:rPr>
                <w:b/>
                <w:bCs/>
              </w:rPr>
              <w:t> </w:t>
            </w:r>
          </w:p>
          <w:p w14:paraId="05693B03" w14:textId="77777777" w:rsidR="000848A1" w:rsidRPr="000F3CD7" w:rsidRDefault="000848A1">
            <w:pPr>
              <w:rPr>
                <w:b/>
                <w:bCs/>
              </w:rPr>
            </w:pPr>
            <w:r w:rsidRPr="000F3CD7">
              <w:rPr>
                <w:b/>
                <w:bCs/>
              </w:rPr>
              <w:t> </w:t>
            </w:r>
          </w:p>
          <w:p w14:paraId="31098B3A" w14:textId="77777777" w:rsidR="000848A1" w:rsidRPr="000F3CD7" w:rsidRDefault="000848A1">
            <w:pPr>
              <w:rPr>
                <w:b/>
                <w:bCs/>
              </w:rPr>
            </w:pPr>
            <w:r w:rsidRPr="000F3CD7">
              <w:rPr>
                <w:b/>
                <w:bCs/>
              </w:rPr>
              <w:t> </w:t>
            </w:r>
          </w:p>
          <w:p w14:paraId="31CF8201" w14:textId="562EFF32" w:rsidR="000848A1" w:rsidRPr="000F3CD7" w:rsidRDefault="000848A1" w:rsidP="00AA765F">
            <w:pPr>
              <w:rPr>
                <w:b/>
                <w:bCs/>
              </w:rPr>
            </w:pPr>
            <w:r w:rsidRPr="000F3CD7">
              <w:rPr>
                <w:b/>
                <w:bCs/>
              </w:rPr>
              <w:t> </w:t>
            </w:r>
          </w:p>
        </w:tc>
        <w:tc>
          <w:tcPr>
            <w:tcW w:w="2526" w:type="dxa"/>
            <w:shd w:val="clear" w:color="auto" w:fill="D9D9D9" w:themeFill="background1" w:themeFillShade="D9"/>
            <w:noWrap/>
            <w:hideMark/>
          </w:tcPr>
          <w:p w14:paraId="00BB1D0F" w14:textId="7DDC4650" w:rsidR="000848A1" w:rsidRPr="000F3CD7" w:rsidRDefault="000848A1">
            <w:pPr>
              <w:rPr>
                <w:b/>
                <w:bCs/>
              </w:rPr>
            </w:pPr>
            <w:r w:rsidRPr="000F3CD7">
              <w:rPr>
                <w:b/>
                <w:bCs/>
              </w:rPr>
              <w:t xml:space="preserve">Design </w:t>
            </w:r>
            <w:r>
              <w:rPr>
                <w:b/>
                <w:bCs/>
              </w:rPr>
              <w:t xml:space="preserve">Characteristic </w:t>
            </w:r>
            <w:r w:rsidRPr="000F3CD7">
              <w:rPr>
                <w:b/>
                <w:bCs/>
              </w:rPr>
              <w:t>“Forefoo</w:t>
            </w:r>
            <w:r>
              <w:rPr>
                <w:b/>
                <w:bCs/>
              </w:rPr>
              <w:t>t</w:t>
            </w:r>
            <w:r w:rsidRPr="000F3CD7">
              <w:rPr>
                <w:b/>
                <w:bCs/>
              </w:rPr>
              <w:t xml:space="preserve"> Rocker"</w:t>
            </w:r>
          </w:p>
        </w:tc>
        <w:tc>
          <w:tcPr>
            <w:tcW w:w="1409" w:type="dxa"/>
            <w:shd w:val="clear" w:color="auto" w:fill="D9D9D9" w:themeFill="background1" w:themeFillShade="D9"/>
            <w:hideMark/>
          </w:tcPr>
          <w:p w14:paraId="255680DF" w14:textId="77777777" w:rsidR="000848A1" w:rsidRPr="000F3CD7" w:rsidRDefault="000848A1" w:rsidP="000F3CD7">
            <w:r w:rsidRPr="000F3CD7">
              <w:t xml:space="preserve">% Frequency of ≥Agree  </w:t>
            </w:r>
          </w:p>
        </w:tc>
        <w:tc>
          <w:tcPr>
            <w:tcW w:w="2665" w:type="dxa"/>
            <w:shd w:val="clear" w:color="auto" w:fill="D9D9D9" w:themeFill="background1" w:themeFillShade="D9"/>
            <w:noWrap/>
            <w:hideMark/>
          </w:tcPr>
          <w:p w14:paraId="029ABC3D" w14:textId="3E449D37" w:rsidR="000848A1" w:rsidRPr="000F3CD7" w:rsidRDefault="000848A1">
            <w:pPr>
              <w:rPr>
                <w:b/>
                <w:bCs/>
              </w:rPr>
            </w:pPr>
            <w:r w:rsidRPr="000F3CD7">
              <w:rPr>
                <w:b/>
                <w:bCs/>
              </w:rPr>
              <w:t xml:space="preserve">Design </w:t>
            </w:r>
            <w:r>
              <w:rPr>
                <w:b/>
                <w:bCs/>
              </w:rPr>
              <w:t xml:space="preserve">Characteristic </w:t>
            </w:r>
            <w:r w:rsidRPr="000F3CD7">
              <w:rPr>
                <w:b/>
                <w:bCs/>
              </w:rPr>
              <w:t>“Forefoo</w:t>
            </w:r>
            <w:r>
              <w:rPr>
                <w:b/>
                <w:bCs/>
              </w:rPr>
              <w:t>t</w:t>
            </w:r>
            <w:r w:rsidRPr="000F3CD7">
              <w:rPr>
                <w:b/>
                <w:bCs/>
              </w:rPr>
              <w:t xml:space="preserve"> Rocker"</w:t>
            </w:r>
          </w:p>
        </w:tc>
        <w:tc>
          <w:tcPr>
            <w:tcW w:w="1409" w:type="dxa"/>
            <w:shd w:val="clear" w:color="auto" w:fill="D9D9D9" w:themeFill="background1" w:themeFillShade="D9"/>
            <w:hideMark/>
          </w:tcPr>
          <w:p w14:paraId="05342B3F" w14:textId="77777777" w:rsidR="000848A1" w:rsidRPr="000F3CD7" w:rsidRDefault="000848A1">
            <w:r w:rsidRPr="000F3CD7">
              <w:t>Relative %Frequency</w:t>
            </w:r>
          </w:p>
        </w:tc>
        <w:tc>
          <w:tcPr>
            <w:tcW w:w="2694" w:type="dxa"/>
            <w:shd w:val="clear" w:color="auto" w:fill="D9D9D9" w:themeFill="background1" w:themeFillShade="D9"/>
            <w:noWrap/>
            <w:hideMark/>
          </w:tcPr>
          <w:p w14:paraId="3D6BB8C3" w14:textId="5DD45BC1" w:rsidR="000848A1" w:rsidRPr="000F3CD7" w:rsidRDefault="000848A1">
            <w:pPr>
              <w:rPr>
                <w:b/>
                <w:bCs/>
              </w:rPr>
            </w:pPr>
            <w:r w:rsidRPr="000F3CD7">
              <w:rPr>
                <w:b/>
                <w:bCs/>
              </w:rPr>
              <w:t xml:space="preserve">Design </w:t>
            </w:r>
            <w:r>
              <w:rPr>
                <w:b/>
                <w:bCs/>
              </w:rPr>
              <w:t xml:space="preserve">Characteristic </w:t>
            </w:r>
            <w:r w:rsidRPr="000F3CD7">
              <w:rPr>
                <w:b/>
                <w:bCs/>
              </w:rPr>
              <w:t>“Forefoo</w:t>
            </w:r>
            <w:r>
              <w:rPr>
                <w:b/>
                <w:bCs/>
              </w:rPr>
              <w:t>t</w:t>
            </w:r>
            <w:r w:rsidRPr="000F3CD7">
              <w:rPr>
                <w:b/>
                <w:bCs/>
              </w:rPr>
              <w:t xml:space="preserve"> Rocker"</w:t>
            </w:r>
          </w:p>
        </w:tc>
        <w:tc>
          <w:tcPr>
            <w:tcW w:w="1409" w:type="dxa"/>
            <w:shd w:val="clear" w:color="auto" w:fill="D9D9D9" w:themeFill="background1" w:themeFillShade="D9"/>
            <w:hideMark/>
          </w:tcPr>
          <w:p w14:paraId="689BF1C0" w14:textId="77777777" w:rsidR="000848A1" w:rsidRPr="000F3CD7" w:rsidRDefault="000848A1">
            <w:r w:rsidRPr="000F3CD7">
              <w:t>Relative %Frequency</w:t>
            </w:r>
          </w:p>
        </w:tc>
      </w:tr>
      <w:tr w:rsidR="008739DB" w:rsidRPr="000F3CD7" w14:paraId="56C73999" w14:textId="77777777" w:rsidTr="00630836">
        <w:trPr>
          <w:trHeight w:val="1360"/>
        </w:trPr>
        <w:tc>
          <w:tcPr>
            <w:tcW w:w="1838" w:type="dxa"/>
            <w:vMerge/>
            <w:noWrap/>
            <w:hideMark/>
          </w:tcPr>
          <w:p w14:paraId="3989EAE8" w14:textId="28752237" w:rsidR="008739DB" w:rsidRPr="000F3CD7" w:rsidRDefault="008739DB" w:rsidP="00AA765F">
            <w:pPr>
              <w:rPr>
                <w:b/>
                <w:bCs/>
              </w:rPr>
            </w:pPr>
          </w:p>
        </w:tc>
        <w:tc>
          <w:tcPr>
            <w:tcW w:w="2526" w:type="dxa"/>
            <w:vMerge w:val="restart"/>
            <w:hideMark/>
          </w:tcPr>
          <w:p w14:paraId="3B953873" w14:textId="77777777" w:rsidR="008739DB" w:rsidRPr="000F3CD7" w:rsidRDefault="008739DB">
            <w:r w:rsidRPr="000F3CD7">
              <w:t>"Stability footwear should have a reasonable forefoot rocker. "</w:t>
            </w:r>
          </w:p>
          <w:p w14:paraId="18619A0B" w14:textId="77777777" w:rsidR="008739DB" w:rsidRPr="000F3CD7" w:rsidRDefault="008739DB" w:rsidP="00AA765F">
            <w:r w:rsidRPr="000F3CD7">
              <w:t> </w:t>
            </w:r>
          </w:p>
          <w:p w14:paraId="735F55E2" w14:textId="77777777" w:rsidR="008739DB" w:rsidRPr="000F3CD7" w:rsidRDefault="008739DB">
            <w:r w:rsidRPr="000F3CD7">
              <w:t> </w:t>
            </w:r>
          </w:p>
          <w:p w14:paraId="7B059F5E" w14:textId="2B6EC0A7" w:rsidR="008739DB" w:rsidRPr="000F3CD7" w:rsidRDefault="008739DB" w:rsidP="00AA765F">
            <w:r w:rsidRPr="000F3CD7">
              <w:t> </w:t>
            </w:r>
          </w:p>
        </w:tc>
        <w:tc>
          <w:tcPr>
            <w:tcW w:w="1409" w:type="dxa"/>
            <w:vMerge w:val="restart"/>
            <w:noWrap/>
            <w:hideMark/>
          </w:tcPr>
          <w:p w14:paraId="21BFD83B" w14:textId="77777777" w:rsidR="008739DB" w:rsidRPr="000F3CD7" w:rsidRDefault="008739DB" w:rsidP="000F3CD7">
            <w:r w:rsidRPr="000F3CD7">
              <w:t>52.94</w:t>
            </w:r>
          </w:p>
        </w:tc>
        <w:tc>
          <w:tcPr>
            <w:tcW w:w="2665" w:type="dxa"/>
            <w:hideMark/>
          </w:tcPr>
          <w:p w14:paraId="57D7054E" w14:textId="68CF15A2" w:rsidR="008739DB" w:rsidRPr="000F3CD7" w:rsidRDefault="008739DB">
            <w:r>
              <w:t>Original</w:t>
            </w:r>
            <w:r w:rsidRPr="000F3CD7">
              <w:t xml:space="preserve"> Round 1:"Stability footwear should have a reasonable forefoot rocker."</w:t>
            </w:r>
          </w:p>
        </w:tc>
        <w:tc>
          <w:tcPr>
            <w:tcW w:w="1409" w:type="dxa"/>
            <w:noWrap/>
            <w:hideMark/>
          </w:tcPr>
          <w:p w14:paraId="6EF3722D" w14:textId="77777777" w:rsidR="008739DB" w:rsidRPr="000F3CD7" w:rsidRDefault="008739DB" w:rsidP="000F3CD7">
            <w:r w:rsidRPr="000F3CD7">
              <w:t>26.67</w:t>
            </w:r>
          </w:p>
        </w:tc>
        <w:tc>
          <w:tcPr>
            <w:tcW w:w="2694" w:type="dxa"/>
            <w:hideMark/>
          </w:tcPr>
          <w:p w14:paraId="0C701752" w14:textId="77777777" w:rsidR="008739DB" w:rsidRPr="000F3CD7" w:rsidRDefault="008739DB">
            <w:r w:rsidRPr="000F3CD7">
              <w:t>Modified Round 3: Stability footwear should have a reasonable forefoot rocker as a standard design. With forefoot rocker adaption prescriptions available to meet patient's needs.</w:t>
            </w:r>
          </w:p>
        </w:tc>
        <w:tc>
          <w:tcPr>
            <w:tcW w:w="1409" w:type="dxa"/>
            <w:noWrap/>
            <w:hideMark/>
          </w:tcPr>
          <w:p w14:paraId="433B58B7" w14:textId="77777777" w:rsidR="008739DB" w:rsidRPr="000F3CD7" w:rsidRDefault="008739DB" w:rsidP="000F3CD7">
            <w:r w:rsidRPr="000F3CD7">
              <w:t>56.25</w:t>
            </w:r>
          </w:p>
        </w:tc>
      </w:tr>
      <w:tr w:rsidR="008739DB" w:rsidRPr="000F3CD7" w14:paraId="379398CF" w14:textId="77777777" w:rsidTr="00630836">
        <w:trPr>
          <w:trHeight w:val="1020"/>
        </w:trPr>
        <w:tc>
          <w:tcPr>
            <w:tcW w:w="1838" w:type="dxa"/>
            <w:vMerge/>
            <w:noWrap/>
            <w:hideMark/>
          </w:tcPr>
          <w:p w14:paraId="33F9899C" w14:textId="6A8D6BE3" w:rsidR="008739DB" w:rsidRPr="000F3CD7" w:rsidRDefault="008739DB" w:rsidP="00AA765F">
            <w:pPr>
              <w:rPr>
                <w:b/>
                <w:bCs/>
              </w:rPr>
            </w:pPr>
          </w:p>
        </w:tc>
        <w:tc>
          <w:tcPr>
            <w:tcW w:w="2526" w:type="dxa"/>
            <w:vMerge/>
            <w:noWrap/>
            <w:hideMark/>
          </w:tcPr>
          <w:p w14:paraId="0720F626" w14:textId="31D960E1" w:rsidR="008739DB" w:rsidRPr="000F3CD7" w:rsidRDefault="008739DB" w:rsidP="00AA765F"/>
        </w:tc>
        <w:tc>
          <w:tcPr>
            <w:tcW w:w="1409" w:type="dxa"/>
            <w:vMerge/>
            <w:noWrap/>
            <w:hideMark/>
          </w:tcPr>
          <w:p w14:paraId="168FC66E" w14:textId="77777777" w:rsidR="008739DB" w:rsidRPr="000F3CD7" w:rsidRDefault="008739DB"/>
        </w:tc>
        <w:tc>
          <w:tcPr>
            <w:tcW w:w="2665" w:type="dxa"/>
            <w:hideMark/>
          </w:tcPr>
          <w:p w14:paraId="24BC2D66" w14:textId="5AAB2E6C" w:rsidR="008739DB" w:rsidRPr="000F3CD7" w:rsidRDefault="008739DB">
            <w:r w:rsidRPr="000F3CD7">
              <w:t>Modified Round 2 "Stability footwear should come in a range of forefoot rockers dependent on the patient's condition and the stiffness of the sole."</w:t>
            </w:r>
          </w:p>
        </w:tc>
        <w:tc>
          <w:tcPr>
            <w:tcW w:w="1409" w:type="dxa"/>
            <w:noWrap/>
            <w:hideMark/>
          </w:tcPr>
          <w:p w14:paraId="622667D0" w14:textId="77777777" w:rsidR="008739DB" w:rsidRPr="000F3CD7" w:rsidRDefault="008739DB" w:rsidP="000F3CD7">
            <w:r w:rsidRPr="000F3CD7">
              <w:t>73.33</w:t>
            </w:r>
          </w:p>
        </w:tc>
        <w:tc>
          <w:tcPr>
            <w:tcW w:w="2694" w:type="dxa"/>
            <w:hideMark/>
          </w:tcPr>
          <w:p w14:paraId="76697485" w14:textId="57F735DC" w:rsidR="008739DB" w:rsidRPr="000F3CD7" w:rsidRDefault="008739DB">
            <w:r>
              <w:t>Original</w:t>
            </w:r>
            <w:r w:rsidRPr="000F3CD7">
              <w:t xml:space="preserve"> Round 2: "Stability footwear should come in a range of forefoot rockers dependent on the patient's condition and the stiffness of the sole."</w:t>
            </w:r>
          </w:p>
        </w:tc>
        <w:tc>
          <w:tcPr>
            <w:tcW w:w="1409" w:type="dxa"/>
            <w:noWrap/>
            <w:hideMark/>
          </w:tcPr>
          <w:p w14:paraId="46A809FA" w14:textId="77777777" w:rsidR="008739DB" w:rsidRPr="000F3CD7" w:rsidRDefault="008739DB" w:rsidP="000F3CD7">
            <w:r w:rsidRPr="000F3CD7">
              <w:t>43.75</w:t>
            </w:r>
          </w:p>
        </w:tc>
      </w:tr>
      <w:tr w:rsidR="00063512" w:rsidRPr="000F3CD7" w14:paraId="7362DDF4" w14:textId="77777777" w:rsidTr="00AA765F">
        <w:trPr>
          <w:trHeight w:val="680"/>
        </w:trPr>
        <w:tc>
          <w:tcPr>
            <w:tcW w:w="1838" w:type="dxa"/>
            <w:vMerge/>
            <w:noWrap/>
            <w:hideMark/>
          </w:tcPr>
          <w:p w14:paraId="345A00A3" w14:textId="1AD36600" w:rsidR="00063512" w:rsidRPr="000F3CD7" w:rsidRDefault="00063512" w:rsidP="00AA765F">
            <w:pPr>
              <w:rPr>
                <w:b/>
                <w:bCs/>
              </w:rPr>
            </w:pPr>
          </w:p>
        </w:tc>
        <w:tc>
          <w:tcPr>
            <w:tcW w:w="2526" w:type="dxa"/>
            <w:vMerge/>
            <w:noWrap/>
            <w:hideMark/>
          </w:tcPr>
          <w:p w14:paraId="7BD732F8" w14:textId="5D264B11" w:rsidR="00063512" w:rsidRPr="000F3CD7" w:rsidRDefault="00063512" w:rsidP="00AA765F"/>
        </w:tc>
        <w:tc>
          <w:tcPr>
            <w:tcW w:w="1409" w:type="dxa"/>
            <w:vMerge/>
            <w:noWrap/>
            <w:hideMark/>
          </w:tcPr>
          <w:p w14:paraId="09CB586C" w14:textId="77777777" w:rsidR="00063512" w:rsidRPr="000F3CD7" w:rsidRDefault="00063512"/>
        </w:tc>
        <w:tc>
          <w:tcPr>
            <w:tcW w:w="2665" w:type="dxa"/>
            <w:shd w:val="clear" w:color="auto" w:fill="D9D9D9" w:themeFill="background1" w:themeFillShade="D9"/>
            <w:noWrap/>
            <w:hideMark/>
          </w:tcPr>
          <w:p w14:paraId="590BD251" w14:textId="26749768" w:rsidR="00063512" w:rsidRPr="000F3CD7" w:rsidRDefault="00063512">
            <w:pPr>
              <w:rPr>
                <w:b/>
                <w:bCs/>
              </w:rPr>
            </w:pPr>
            <w:r w:rsidRPr="000F3CD7">
              <w:rPr>
                <w:b/>
                <w:bCs/>
              </w:rPr>
              <w:t xml:space="preserve">Design </w:t>
            </w:r>
            <w:r>
              <w:rPr>
                <w:b/>
                <w:bCs/>
              </w:rPr>
              <w:t xml:space="preserve">Characteristic </w:t>
            </w:r>
            <w:r w:rsidRPr="000F3CD7">
              <w:rPr>
                <w:b/>
                <w:bCs/>
              </w:rPr>
              <w:t xml:space="preserve">  "Forefoot Rocker"</w:t>
            </w:r>
          </w:p>
        </w:tc>
        <w:tc>
          <w:tcPr>
            <w:tcW w:w="1409" w:type="dxa"/>
            <w:shd w:val="clear" w:color="auto" w:fill="D9D9D9" w:themeFill="background1" w:themeFillShade="D9"/>
            <w:hideMark/>
          </w:tcPr>
          <w:p w14:paraId="35905846" w14:textId="77777777" w:rsidR="00063512" w:rsidRPr="000F3CD7" w:rsidRDefault="00063512" w:rsidP="000F3CD7">
            <w:r w:rsidRPr="000F3CD7">
              <w:t xml:space="preserve">% Frequency of ≥Agree  </w:t>
            </w:r>
          </w:p>
        </w:tc>
        <w:tc>
          <w:tcPr>
            <w:tcW w:w="4103" w:type="dxa"/>
            <w:gridSpan w:val="2"/>
            <w:shd w:val="clear" w:color="auto" w:fill="D9D9D9" w:themeFill="background1" w:themeFillShade="D9"/>
            <w:noWrap/>
            <w:hideMark/>
          </w:tcPr>
          <w:p w14:paraId="30E59A72" w14:textId="06010DD1" w:rsidR="00063512" w:rsidRPr="000F3CD7" w:rsidRDefault="00063512">
            <w:r w:rsidRPr="000F3CD7">
              <w:t> </w:t>
            </w:r>
          </w:p>
        </w:tc>
      </w:tr>
      <w:tr w:rsidR="00063512" w:rsidRPr="000F3CD7" w14:paraId="656097C9" w14:textId="77777777" w:rsidTr="00B7591E">
        <w:trPr>
          <w:trHeight w:val="680"/>
        </w:trPr>
        <w:tc>
          <w:tcPr>
            <w:tcW w:w="1838" w:type="dxa"/>
            <w:vMerge/>
            <w:noWrap/>
            <w:hideMark/>
          </w:tcPr>
          <w:p w14:paraId="32E9D1FA" w14:textId="4D61F654" w:rsidR="00063512" w:rsidRPr="000F3CD7" w:rsidRDefault="00063512" w:rsidP="00AA765F">
            <w:pPr>
              <w:rPr>
                <w:b/>
                <w:bCs/>
              </w:rPr>
            </w:pPr>
          </w:p>
        </w:tc>
        <w:tc>
          <w:tcPr>
            <w:tcW w:w="2526" w:type="dxa"/>
            <w:vMerge/>
            <w:noWrap/>
            <w:hideMark/>
          </w:tcPr>
          <w:p w14:paraId="4F2932DE" w14:textId="155CAF9B" w:rsidR="00063512" w:rsidRPr="000F3CD7" w:rsidRDefault="00063512"/>
        </w:tc>
        <w:tc>
          <w:tcPr>
            <w:tcW w:w="1409" w:type="dxa"/>
            <w:vMerge/>
            <w:noWrap/>
            <w:hideMark/>
          </w:tcPr>
          <w:p w14:paraId="7A9160B0" w14:textId="77777777" w:rsidR="00063512" w:rsidRPr="000F3CD7" w:rsidRDefault="00063512"/>
        </w:tc>
        <w:tc>
          <w:tcPr>
            <w:tcW w:w="2665" w:type="dxa"/>
            <w:hideMark/>
          </w:tcPr>
          <w:p w14:paraId="36372B50" w14:textId="77777777" w:rsidR="00063512" w:rsidRPr="000F3CD7" w:rsidRDefault="00063512">
            <w:r w:rsidRPr="000F3CD7">
              <w:t>forefoot rocker: "Should allow adequate ground clearance in swing"</w:t>
            </w:r>
          </w:p>
        </w:tc>
        <w:tc>
          <w:tcPr>
            <w:tcW w:w="1409" w:type="dxa"/>
            <w:noWrap/>
            <w:hideMark/>
          </w:tcPr>
          <w:p w14:paraId="7D855AC6" w14:textId="77777777" w:rsidR="00063512" w:rsidRPr="000F3CD7" w:rsidRDefault="00063512" w:rsidP="000F3CD7">
            <w:r w:rsidRPr="00E63E8C">
              <w:rPr>
                <w:color w:val="FF0000"/>
              </w:rPr>
              <w:t>93.33</w:t>
            </w:r>
          </w:p>
        </w:tc>
        <w:tc>
          <w:tcPr>
            <w:tcW w:w="4103" w:type="dxa"/>
            <w:gridSpan w:val="2"/>
            <w:shd w:val="clear" w:color="auto" w:fill="D9D9D9" w:themeFill="background1" w:themeFillShade="D9"/>
            <w:hideMark/>
          </w:tcPr>
          <w:p w14:paraId="7670EDD2" w14:textId="58851012" w:rsidR="00063512" w:rsidRPr="000F3CD7" w:rsidRDefault="00063512">
            <w:r w:rsidRPr="000F3CD7">
              <w:t> </w:t>
            </w:r>
          </w:p>
        </w:tc>
      </w:tr>
      <w:tr w:rsidR="00063512" w:rsidRPr="000F3CD7" w14:paraId="51827FFA" w14:textId="77777777" w:rsidTr="00AA765F">
        <w:trPr>
          <w:trHeight w:val="680"/>
        </w:trPr>
        <w:tc>
          <w:tcPr>
            <w:tcW w:w="1838" w:type="dxa"/>
            <w:vMerge/>
            <w:noWrap/>
            <w:hideMark/>
          </w:tcPr>
          <w:p w14:paraId="45ABD5A8" w14:textId="1B8FE482" w:rsidR="00063512" w:rsidRPr="000F3CD7" w:rsidRDefault="00063512" w:rsidP="00AA765F">
            <w:pPr>
              <w:rPr>
                <w:b/>
                <w:bCs/>
              </w:rPr>
            </w:pPr>
          </w:p>
        </w:tc>
        <w:tc>
          <w:tcPr>
            <w:tcW w:w="3935" w:type="dxa"/>
            <w:gridSpan w:val="2"/>
            <w:vMerge w:val="restart"/>
            <w:shd w:val="clear" w:color="auto" w:fill="D9D9D9" w:themeFill="background1" w:themeFillShade="D9"/>
            <w:noWrap/>
            <w:hideMark/>
          </w:tcPr>
          <w:p w14:paraId="4B57ACEB" w14:textId="77777777" w:rsidR="00063512" w:rsidRPr="000F3CD7" w:rsidRDefault="00063512">
            <w:r w:rsidRPr="000F3CD7">
              <w:t> </w:t>
            </w:r>
          </w:p>
          <w:p w14:paraId="18E53DFD" w14:textId="7D919A65" w:rsidR="00063512" w:rsidRPr="000F3CD7" w:rsidRDefault="00063512" w:rsidP="00AA765F">
            <w:r w:rsidRPr="000F3CD7">
              <w:t> </w:t>
            </w:r>
          </w:p>
        </w:tc>
        <w:tc>
          <w:tcPr>
            <w:tcW w:w="2665" w:type="dxa"/>
            <w:shd w:val="clear" w:color="auto" w:fill="D9D9D9" w:themeFill="background1" w:themeFillShade="D9"/>
            <w:hideMark/>
          </w:tcPr>
          <w:p w14:paraId="2D87C3D7" w14:textId="161EBF4E" w:rsidR="00063512" w:rsidRPr="000F3CD7" w:rsidRDefault="00063512">
            <w:pPr>
              <w:rPr>
                <w:b/>
                <w:bCs/>
              </w:rPr>
            </w:pPr>
            <w:r w:rsidRPr="000F3CD7">
              <w:rPr>
                <w:b/>
                <w:bCs/>
              </w:rPr>
              <w:t>Purpose of Design "Forefoot Rocker"</w:t>
            </w:r>
          </w:p>
        </w:tc>
        <w:tc>
          <w:tcPr>
            <w:tcW w:w="1409" w:type="dxa"/>
            <w:shd w:val="clear" w:color="auto" w:fill="D9D9D9" w:themeFill="background1" w:themeFillShade="D9"/>
            <w:hideMark/>
          </w:tcPr>
          <w:p w14:paraId="4C70DA09" w14:textId="77777777" w:rsidR="00063512" w:rsidRPr="000F3CD7" w:rsidRDefault="00063512" w:rsidP="000F3CD7">
            <w:r w:rsidRPr="000F3CD7">
              <w:t xml:space="preserve">% Frequency of ≥Agree  </w:t>
            </w:r>
          </w:p>
        </w:tc>
        <w:tc>
          <w:tcPr>
            <w:tcW w:w="4103" w:type="dxa"/>
            <w:gridSpan w:val="2"/>
            <w:shd w:val="clear" w:color="auto" w:fill="D9D9D9" w:themeFill="background1" w:themeFillShade="D9"/>
            <w:hideMark/>
          </w:tcPr>
          <w:p w14:paraId="0447CCA5" w14:textId="3617057A" w:rsidR="00063512" w:rsidRPr="000F3CD7" w:rsidRDefault="00063512">
            <w:r w:rsidRPr="000F3CD7">
              <w:t> </w:t>
            </w:r>
          </w:p>
        </w:tc>
      </w:tr>
      <w:tr w:rsidR="008739DB" w:rsidRPr="000F3CD7" w14:paraId="128F5E32" w14:textId="77777777" w:rsidTr="003A67AF">
        <w:trPr>
          <w:trHeight w:val="1020"/>
        </w:trPr>
        <w:tc>
          <w:tcPr>
            <w:tcW w:w="1838" w:type="dxa"/>
            <w:vMerge/>
            <w:noWrap/>
            <w:hideMark/>
          </w:tcPr>
          <w:p w14:paraId="16746FD7" w14:textId="0B3383B9" w:rsidR="008739DB" w:rsidRPr="000F3CD7" w:rsidRDefault="008739DB" w:rsidP="00AA765F">
            <w:pPr>
              <w:rPr>
                <w:b/>
                <w:bCs/>
              </w:rPr>
            </w:pPr>
          </w:p>
        </w:tc>
        <w:tc>
          <w:tcPr>
            <w:tcW w:w="3935" w:type="dxa"/>
            <w:gridSpan w:val="2"/>
            <w:vMerge/>
            <w:shd w:val="clear" w:color="auto" w:fill="D9D9D9" w:themeFill="background1" w:themeFillShade="D9"/>
            <w:noWrap/>
            <w:hideMark/>
          </w:tcPr>
          <w:p w14:paraId="10B70925" w14:textId="2022583E" w:rsidR="008739DB" w:rsidRPr="000F3CD7" w:rsidRDefault="008739DB"/>
        </w:tc>
        <w:tc>
          <w:tcPr>
            <w:tcW w:w="2665" w:type="dxa"/>
            <w:hideMark/>
          </w:tcPr>
          <w:p w14:paraId="58E68B8F" w14:textId="77777777" w:rsidR="008739DB" w:rsidRPr="000F3CD7" w:rsidRDefault="008739DB">
            <w:r w:rsidRPr="000F3CD7">
              <w:t>Forefoot rocker: "Should facilitate forward progression in terminal stance without impacting on stability"</w:t>
            </w:r>
          </w:p>
        </w:tc>
        <w:tc>
          <w:tcPr>
            <w:tcW w:w="1409" w:type="dxa"/>
            <w:noWrap/>
            <w:hideMark/>
          </w:tcPr>
          <w:p w14:paraId="1F84D2DB" w14:textId="77777777" w:rsidR="008739DB" w:rsidRPr="000F3CD7" w:rsidRDefault="008739DB" w:rsidP="000F3CD7">
            <w:r w:rsidRPr="008739DB">
              <w:rPr>
                <w:color w:val="FF0000"/>
              </w:rPr>
              <w:t>93.33</w:t>
            </w:r>
          </w:p>
        </w:tc>
        <w:tc>
          <w:tcPr>
            <w:tcW w:w="4103" w:type="dxa"/>
            <w:gridSpan w:val="2"/>
            <w:shd w:val="clear" w:color="auto" w:fill="D9D9D9" w:themeFill="background1" w:themeFillShade="D9"/>
            <w:hideMark/>
          </w:tcPr>
          <w:p w14:paraId="38D65BDF" w14:textId="3C1E3E96" w:rsidR="008739DB" w:rsidRPr="000F3CD7" w:rsidRDefault="008739DB">
            <w:r w:rsidRPr="000F3CD7">
              <w:t> </w:t>
            </w:r>
          </w:p>
        </w:tc>
      </w:tr>
      <w:tr w:rsidR="00063512" w:rsidRPr="000F3CD7" w14:paraId="450DFF5D" w14:textId="77777777" w:rsidTr="00AA765F">
        <w:trPr>
          <w:trHeight w:val="680"/>
        </w:trPr>
        <w:tc>
          <w:tcPr>
            <w:tcW w:w="1838" w:type="dxa"/>
            <w:vMerge/>
            <w:noWrap/>
            <w:hideMark/>
          </w:tcPr>
          <w:p w14:paraId="211D5206" w14:textId="2B7BB9BB" w:rsidR="00063512" w:rsidRPr="000F3CD7" w:rsidRDefault="00063512" w:rsidP="00AA765F">
            <w:pPr>
              <w:rPr>
                <w:b/>
                <w:bCs/>
              </w:rPr>
            </w:pPr>
          </w:p>
        </w:tc>
        <w:tc>
          <w:tcPr>
            <w:tcW w:w="2526" w:type="dxa"/>
            <w:shd w:val="clear" w:color="auto" w:fill="D9D9D9" w:themeFill="background1" w:themeFillShade="D9"/>
            <w:noWrap/>
            <w:hideMark/>
          </w:tcPr>
          <w:p w14:paraId="7CE069F2" w14:textId="583BE69F" w:rsidR="00063512" w:rsidRPr="000F3CD7" w:rsidRDefault="00063512">
            <w:pPr>
              <w:rPr>
                <w:b/>
                <w:bCs/>
              </w:rPr>
            </w:pPr>
            <w:r w:rsidRPr="000F3CD7">
              <w:rPr>
                <w:b/>
                <w:bCs/>
              </w:rPr>
              <w:t xml:space="preserve">Design </w:t>
            </w:r>
            <w:r>
              <w:rPr>
                <w:b/>
                <w:bCs/>
              </w:rPr>
              <w:t xml:space="preserve">Characteristic </w:t>
            </w:r>
            <w:r w:rsidRPr="000F3CD7">
              <w:rPr>
                <w:b/>
                <w:bCs/>
              </w:rPr>
              <w:t>“Heel Rocker"</w:t>
            </w:r>
          </w:p>
        </w:tc>
        <w:tc>
          <w:tcPr>
            <w:tcW w:w="1409" w:type="dxa"/>
            <w:shd w:val="clear" w:color="auto" w:fill="D9D9D9" w:themeFill="background1" w:themeFillShade="D9"/>
            <w:hideMark/>
          </w:tcPr>
          <w:p w14:paraId="484D6AD7" w14:textId="77777777" w:rsidR="00063512" w:rsidRPr="000F3CD7" w:rsidRDefault="00063512" w:rsidP="000F3CD7">
            <w:r w:rsidRPr="000F3CD7">
              <w:t xml:space="preserve">% Frequency of ≥Agree  </w:t>
            </w:r>
          </w:p>
        </w:tc>
        <w:tc>
          <w:tcPr>
            <w:tcW w:w="2665" w:type="dxa"/>
            <w:shd w:val="clear" w:color="auto" w:fill="D9D9D9" w:themeFill="background1" w:themeFillShade="D9"/>
            <w:noWrap/>
            <w:hideMark/>
          </w:tcPr>
          <w:p w14:paraId="5D0892BF" w14:textId="4D9A1EEF" w:rsidR="00063512" w:rsidRPr="000F3CD7" w:rsidRDefault="00063512">
            <w:pPr>
              <w:rPr>
                <w:b/>
                <w:bCs/>
              </w:rPr>
            </w:pPr>
            <w:r w:rsidRPr="000F3CD7">
              <w:rPr>
                <w:b/>
                <w:bCs/>
              </w:rPr>
              <w:t xml:space="preserve">Design </w:t>
            </w:r>
            <w:r>
              <w:rPr>
                <w:b/>
                <w:bCs/>
              </w:rPr>
              <w:t xml:space="preserve">Characteristic </w:t>
            </w:r>
            <w:r w:rsidRPr="000F3CD7">
              <w:rPr>
                <w:b/>
                <w:bCs/>
              </w:rPr>
              <w:t>“Heel Rocker"</w:t>
            </w:r>
          </w:p>
        </w:tc>
        <w:tc>
          <w:tcPr>
            <w:tcW w:w="1409" w:type="dxa"/>
            <w:shd w:val="clear" w:color="auto" w:fill="D9D9D9" w:themeFill="background1" w:themeFillShade="D9"/>
            <w:hideMark/>
          </w:tcPr>
          <w:p w14:paraId="2CF27EA8" w14:textId="77777777" w:rsidR="00063512" w:rsidRPr="000F3CD7" w:rsidRDefault="00063512" w:rsidP="000F3CD7">
            <w:r w:rsidRPr="000F3CD7">
              <w:t>Relative %Frequency</w:t>
            </w:r>
          </w:p>
        </w:tc>
        <w:tc>
          <w:tcPr>
            <w:tcW w:w="4103" w:type="dxa"/>
            <w:gridSpan w:val="2"/>
            <w:shd w:val="clear" w:color="auto" w:fill="D9D9D9" w:themeFill="background1" w:themeFillShade="D9"/>
            <w:hideMark/>
          </w:tcPr>
          <w:p w14:paraId="6E9E2C14" w14:textId="3B3F6BCD" w:rsidR="00063512" w:rsidRPr="000F3CD7" w:rsidRDefault="00063512">
            <w:r w:rsidRPr="000F3CD7">
              <w:t> </w:t>
            </w:r>
          </w:p>
        </w:tc>
      </w:tr>
      <w:tr w:rsidR="00063512" w:rsidRPr="000F3CD7" w14:paraId="5AA9854D" w14:textId="77777777" w:rsidTr="00063512">
        <w:trPr>
          <w:trHeight w:val="680"/>
        </w:trPr>
        <w:tc>
          <w:tcPr>
            <w:tcW w:w="1838" w:type="dxa"/>
            <w:vMerge/>
            <w:noWrap/>
            <w:hideMark/>
          </w:tcPr>
          <w:p w14:paraId="450A759E" w14:textId="10E4BF6F" w:rsidR="00063512" w:rsidRPr="000F3CD7" w:rsidRDefault="00063512" w:rsidP="00AA765F">
            <w:pPr>
              <w:rPr>
                <w:b/>
                <w:bCs/>
              </w:rPr>
            </w:pPr>
          </w:p>
        </w:tc>
        <w:tc>
          <w:tcPr>
            <w:tcW w:w="2526" w:type="dxa"/>
            <w:vMerge w:val="restart"/>
            <w:hideMark/>
          </w:tcPr>
          <w:p w14:paraId="56E13FA8" w14:textId="77777777" w:rsidR="00063512" w:rsidRPr="000F3CD7" w:rsidRDefault="00063512">
            <w:r w:rsidRPr="000F3CD7">
              <w:t>"Stability footwear should have a heel rocker."</w:t>
            </w:r>
          </w:p>
          <w:p w14:paraId="3D4EF847" w14:textId="1A540752" w:rsidR="00063512" w:rsidRPr="000F3CD7" w:rsidRDefault="00063512" w:rsidP="00AA765F">
            <w:r w:rsidRPr="000F3CD7">
              <w:t> </w:t>
            </w:r>
          </w:p>
        </w:tc>
        <w:tc>
          <w:tcPr>
            <w:tcW w:w="1409" w:type="dxa"/>
            <w:vMerge w:val="restart"/>
            <w:noWrap/>
            <w:hideMark/>
          </w:tcPr>
          <w:p w14:paraId="687B3583" w14:textId="77777777" w:rsidR="00063512" w:rsidRPr="000F3CD7" w:rsidRDefault="00063512" w:rsidP="000F3CD7">
            <w:r w:rsidRPr="000F3CD7">
              <w:t>11.76</w:t>
            </w:r>
          </w:p>
          <w:p w14:paraId="19979962" w14:textId="59C0CC9D" w:rsidR="00063512" w:rsidRPr="000F3CD7" w:rsidRDefault="00063512" w:rsidP="00AA765F">
            <w:r w:rsidRPr="000F3CD7">
              <w:t> </w:t>
            </w:r>
          </w:p>
        </w:tc>
        <w:tc>
          <w:tcPr>
            <w:tcW w:w="2665" w:type="dxa"/>
            <w:hideMark/>
          </w:tcPr>
          <w:p w14:paraId="67E3F30E" w14:textId="6955EEBF" w:rsidR="00063512" w:rsidRPr="000F3CD7" w:rsidRDefault="00063512">
            <w:r>
              <w:t>Original</w:t>
            </w:r>
            <w:r w:rsidRPr="000F3CD7">
              <w:t xml:space="preserve"> Round 1: "Stability footwear should have a heel rocker"</w:t>
            </w:r>
          </w:p>
        </w:tc>
        <w:tc>
          <w:tcPr>
            <w:tcW w:w="1409" w:type="dxa"/>
            <w:noWrap/>
            <w:hideMark/>
          </w:tcPr>
          <w:p w14:paraId="2EF0519B" w14:textId="77777777" w:rsidR="00063512" w:rsidRPr="000F3CD7" w:rsidRDefault="00063512" w:rsidP="000F3CD7">
            <w:r w:rsidRPr="000F3CD7">
              <w:t>0</w:t>
            </w:r>
          </w:p>
        </w:tc>
        <w:tc>
          <w:tcPr>
            <w:tcW w:w="4103" w:type="dxa"/>
            <w:gridSpan w:val="2"/>
            <w:vMerge w:val="restart"/>
            <w:shd w:val="clear" w:color="auto" w:fill="D9D9D9" w:themeFill="background1" w:themeFillShade="D9"/>
            <w:hideMark/>
          </w:tcPr>
          <w:p w14:paraId="51C6D68F" w14:textId="77777777" w:rsidR="00063512" w:rsidRPr="000F3CD7" w:rsidRDefault="00063512">
            <w:r w:rsidRPr="000F3CD7">
              <w:t> </w:t>
            </w:r>
          </w:p>
          <w:p w14:paraId="54222029" w14:textId="77777777" w:rsidR="00063512" w:rsidRPr="000F3CD7" w:rsidRDefault="00063512">
            <w:r w:rsidRPr="000F3CD7">
              <w:t> </w:t>
            </w:r>
          </w:p>
          <w:p w14:paraId="02F3B669" w14:textId="3C38BA88" w:rsidR="00063512" w:rsidRPr="000F3CD7" w:rsidRDefault="00063512" w:rsidP="00AA765F">
            <w:r w:rsidRPr="000F3CD7">
              <w:t> </w:t>
            </w:r>
          </w:p>
        </w:tc>
      </w:tr>
      <w:tr w:rsidR="00063512" w:rsidRPr="000F3CD7" w14:paraId="090CD4C9" w14:textId="77777777" w:rsidTr="00063512">
        <w:trPr>
          <w:trHeight w:val="1380"/>
        </w:trPr>
        <w:tc>
          <w:tcPr>
            <w:tcW w:w="1838" w:type="dxa"/>
            <w:vMerge/>
            <w:noWrap/>
            <w:hideMark/>
          </w:tcPr>
          <w:p w14:paraId="346BCCCB" w14:textId="02C2B2D5" w:rsidR="00063512" w:rsidRPr="000F3CD7" w:rsidRDefault="00063512">
            <w:pPr>
              <w:rPr>
                <w:b/>
                <w:bCs/>
              </w:rPr>
            </w:pPr>
          </w:p>
        </w:tc>
        <w:tc>
          <w:tcPr>
            <w:tcW w:w="2526" w:type="dxa"/>
            <w:vMerge/>
            <w:noWrap/>
            <w:hideMark/>
          </w:tcPr>
          <w:p w14:paraId="269C4EDB" w14:textId="1BCA2D14" w:rsidR="00063512" w:rsidRPr="000F3CD7" w:rsidRDefault="00063512"/>
        </w:tc>
        <w:tc>
          <w:tcPr>
            <w:tcW w:w="1409" w:type="dxa"/>
            <w:vMerge/>
            <w:noWrap/>
            <w:hideMark/>
          </w:tcPr>
          <w:p w14:paraId="5589E97F" w14:textId="47BC68DF" w:rsidR="00063512" w:rsidRPr="000F3CD7" w:rsidRDefault="00063512"/>
        </w:tc>
        <w:tc>
          <w:tcPr>
            <w:tcW w:w="2665" w:type="dxa"/>
            <w:hideMark/>
          </w:tcPr>
          <w:p w14:paraId="26CF80FC" w14:textId="55E77EB5" w:rsidR="00063512" w:rsidRPr="000F3CD7" w:rsidRDefault="00063512">
            <w:r w:rsidRPr="000F3CD7">
              <w:t>Modified Round 2: "Heel rockers should be offered as a sole adaption prescription dependent on the child's condition rather than a standard design of stability footwear."</w:t>
            </w:r>
          </w:p>
        </w:tc>
        <w:tc>
          <w:tcPr>
            <w:tcW w:w="1409" w:type="dxa"/>
            <w:noWrap/>
            <w:hideMark/>
          </w:tcPr>
          <w:p w14:paraId="019400D8" w14:textId="77777777" w:rsidR="00063512" w:rsidRPr="000F3CD7" w:rsidRDefault="00063512" w:rsidP="000F3CD7">
            <w:r w:rsidRPr="009A7A7D">
              <w:rPr>
                <w:color w:val="FF0000"/>
              </w:rPr>
              <w:t>100</w:t>
            </w:r>
          </w:p>
        </w:tc>
        <w:tc>
          <w:tcPr>
            <w:tcW w:w="4103" w:type="dxa"/>
            <w:gridSpan w:val="2"/>
            <w:vMerge/>
            <w:shd w:val="clear" w:color="auto" w:fill="D9D9D9" w:themeFill="background1" w:themeFillShade="D9"/>
            <w:hideMark/>
          </w:tcPr>
          <w:p w14:paraId="29E31E44" w14:textId="1B2707C2" w:rsidR="00063512" w:rsidRPr="000F3CD7" w:rsidRDefault="00063512"/>
        </w:tc>
      </w:tr>
      <w:tr w:rsidR="003A67AF" w:rsidRPr="000F3CD7" w14:paraId="3DC694ED" w14:textId="77777777" w:rsidTr="008230D0">
        <w:trPr>
          <w:trHeight w:val="680"/>
        </w:trPr>
        <w:tc>
          <w:tcPr>
            <w:tcW w:w="1838" w:type="dxa"/>
            <w:vMerge w:val="restart"/>
            <w:shd w:val="clear" w:color="auto" w:fill="BFBFBF" w:themeFill="background1" w:themeFillShade="BF"/>
            <w:noWrap/>
            <w:hideMark/>
          </w:tcPr>
          <w:p w14:paraId="0CDBD554" w14:textId="77777777" w:rsidR="003A67AF" w:rsidRPr="000F3CD7" w:rsidRDefault="003A67AF">
            <w:pPr>
              <w:rPr>
                <w:b/>
                <w:bCs/>
              </w:rPr>
            </w:pPr>
            <w:r w:rsidRPr="000F3CD7">
              <w:rPr>
                <w:b/>
                <w:bCs/>
              </w:rPr>
              <w:t>Mass of Footwear</w:t>
            </w:r>
          </w:p>
          <w:p w14:paraId="6893BCAC" w14:textId="77777777" w:rsidR="003A67AF" w:rsidRPr="000F3CD7" w:rsidRDefault="003A67AF">
            <w:pPr>
              <w:rPr>
                <w:b/>
                <w:bCs/>
              </w:rPr>
            </w:pPr>
            <w:r w:rsidRPr="000F3CD7">
              <w:rPr>
                <w:b/>
                <w:bCs/>
              </w:rPr>
              <w:t> </w:t>
            </w:r>
          </w:p>
          <w:p w14:paraId="06BA056E" w14:textId="77777777" w:rsidR="003A67AF" w:rsidRPr="000F3CD7" w:rsidRDefault="003A67AF">
            <w:pPr>
              <w:rPr>
                <w:b/>
                <w:bCs/>
              </w:rPr>
            </w:pPr>
            <w:r w:rsidRPr="000F3CD7">
              <w:rPr>
                <w:b/>
                <w:bCs/>
              </w:rPr>
              <w:t> </w:t>
            </w:r>
          </w:p>
          <w:p w14:paraId="296EF280" w14:textId="77777777" w:rsidR="003A67AF" w:rsidRPr="000F3CD7" w:rsidRDefault="003A67AF">
            <w:pPr>
              <w:rPr>
                <w:b/>
                <w:bCs/>
              </w:rPr>
            </w:pPr>
            <w:r w:rsidRPr="000F3CD7">
              <w:rPr>
                <w:b/>
                <w:bCs/>
              </w:rPr>
              <w:t> </w:t>
            </w:r>
          </w:p>
          <w:p w14:paraId="2059F26B" w14:textId="77777777" w:rsidR="003A67AF" w:rsidRPr="000F3CD7" w:rsidRDefault="003A67AF">
            <w:pPr>
              <w:rPr>
                <w:b/>
                <w:bCs/>
              </w:rPr>
            </w:pPr>
            <w:r w:rsidRPr="000F3CD7">
              <w:rPr>
                <w:b/>
                <w:bCs/>
              </w:rPr>
              <w:t> </w:t>
            </w:r>
          </w:p>
          <w:p w14:paraId="35B5A526" w14:textId="77777777" w:rsidR="003A67AF" w:rsidRPr="000F3CD7" w:rsidRDefault="003A67AF">
            <w:pPr>
              <w:rPr>
                <w:b/>
                <w:bCs/>
              </w:rPr>
            </w:pPr>
            <w:r w:rsidRPr="000F3CD7">
              <w:rPr>
                <w:b/>
                <w:bCs/>
              </w:rPr>
              <w:t> </w:t>
            </w:r>
          </w:p>
          <w:p w14:paraId="148D7813" w14:textId="77777777" w:rsidR="003A67AF" w:rsidRPr="000F3CD7" w:rsidRDefault="003A67AF">
            <w:pPr>
              <w:rPr>
                <w:b/>
                <w:bCs/>
              </w:rPr>
            </w:pPr>
            <w:r w:rsidRPr="000F3CD7">
              <w:rPr>
                <w:b/>
                <w:bCs/>
              </w:rPr>
              <w:t> </w:t>
            </w:r>
          </w:p>
          <w:p w14:paraId="12443F81" w14:textId="77777777" w:rsidR="003A67AF" w:rsidRPr="000F3CD7" w:rsidRDefault="003A67AF">
            <w:pPr>
              <w:rPr>
                <w:b/>
                <w:bCs/>
              </w:rPr>
            </w:pPr>
            <w:r w:rsidRPr="000F3CD7">
              <w:rPr>
                <w:b/>
                <w:bCs/>
              </w:rPr>
              <w:t> </w:t>
            </w:r>
          </w:p>
          <w:p w14:paraId="5F450018" w14:textId="77777777" w:rsidR="003A67AF" w:rsidRPr="000F3CD7" w:rsidRDefault="003A67AF">
            <w:pPr>
              <w:rPr>
                <w:b/>
                <w:bCs/>
              </w:rPr>
            </w:pPr>
            <w:r w:rsidRPr="000F3CD7">
              <w:rPr>
                <w:b/>
                <w:bCs/>
              </w:rPr>
              <w:t> </w:t>
            </w:r>
          </w:p>
          <w:p w14:paraId="4C4BD615" w14:textId="75217673" w:rsidR="003A67AF" w:rsidRPr="000F3CD7" w:rsidRDefault="003A67AF" w:rsidP="00AA765F">
            <w:pPr>
              <w:rPr>
                <w:b/>
                <w:bCs/>
              </w:rPr>
            </w:pPr>
            <w:r w:rsidRPr="000F3CD7">
              <w:rPr>
                <w:b/>
                <w:bCs/>
              </w:rPr>
              <w:t> </w:t>
            </w:r>
          </w:p>
        </w:tc>
        <w:tc>
          <w:tcPr>
            <w:tcW w:w="2526" w:type="dxa"/>
            <w:shd w:val="clear" w:color="auto" w:fill="BFBFBF" w:themeFill="background1" w:themeFillShade="BF"/>
            <w:noWrap/>
            <w:hideMark/>
          </w:tcPr>
          <w:p w14:paraId="1460C886" w14:textId="5711A980" w:rsidR="003A67AF" w:rsidRPr="000F3CD7" w:rsidRDefault="003A67AF">
            <w:pPr>
              <w:rPr>
                <w:b/>
                <w:bCs/>
              </w:rPr>
            </w:pPr>
            <w:r w:rsidRPr="000F3CD7">
              <w:rPr>
                <w:b/>
                <w:bCs/>
              </w:rPr>
              <w:t xml:space="preserve">Design </w:t>
            </w:r>
            <w:r>
              <w:rPr>
                <w:b/>
                <w:bCs/>
              </w:rPr>
              <w:t xml:space="preserve">Characteristic </w:t>
            </w:r>
            <w:r w:rsidRPr="000F3CD7">
              <w:rPr>
                <w:b/>
                <w:bCs/>
              </w:rPr>
              <w:t>“Mass of Footwear"</w:t>
            </w:r>
          </w:p>
        </w:tc>
        <w:tc>
          <w:tcPr>
            <w:tcW w:w="1409" w:type="dxa"/>
            <w:shd w:val="clear" w:color="auto" w:fill="BFBFBF" w:themeFill="background1" w:themeFillShade="BF"/>
            <w:hideMark/>
          </w:tcPr>
          <w:p w14:paraId="5FF9733A" w14:textId="77777777" w:rsidR="003A67AF" w:rsidRPr="000F3CD7" w:rsidRDefault="003A67AF" w:rsidP="000F3CD7">
            <w:r w:rsidRPr="000F3CD7">
              <w:t xml:space="preserve">% Frequency of ≥Agree  </w:t>
            </w:r>
          </w:p>
        </w:tc>
        <w:tc>
          <w:tcPr>
            <w:tcW w:w="2665" w:type="dxa"/>
            <w:shd w:val="clear" w:color="auto" w:fill="BFBFBF" w:themeFill="background1" w:themeFillShade="BF"/>
            <w:noWrap/>
            <w:hideMark/>
          </w:tcPr>
          <w:p w14:paraId="7FC65AE6" w14:textId="59352ABB" w:rsidR="003A67AF" w:rsidRPr="000F3CD7" w:rsidRDefault="003A67AF">
            <w:pPr>
              <w:rPr>
                <w:b/>
                <w:bCs/>
              </w:rPr>
            </w:pPr>
            <w:r w:rsidRPr="000F3CD7">
              <w:rPr>
                <w:b/>
                <w:bCs/>
              </w:rPr>
              <w:t xml:space="preserve">Design </w:t>
            </w:r>
            <w:r>
              <w:rPr>
                <w:b/>
                <w:bCs/>
              </w:rPr>
              <w:t xml:space="preserve">Characteristic </w:t>
            </w:r>
            <w:r w:rsidRPr="000F3CD7">
              <w:rPr>
                <w:b/>
                <w:bCs/>
              </w:rPr>
              <w:t>“Mass of Footwear"</w:t>
            </w:r>
          </w:p>
        </w:tc>
        <w:tc>
          <w:tcPr>
            <w:tcW w:w="1409" w:type="dxa"/>
            <w:shd w:val="clear" w:color="auto" w:fill="BFBFBF" w:themeFill="background1" w:themeFillShade="BF"/>
            <w:hideMark/>
          </w:tcPr>
          <w:p w14:paraId="779A19CB" w14:textId="77777777" w:rsidR="003A67AF" w:rsidRPr="000F3CD7" w:rsidRDefault="003A67AF" w:rsidP="000F3CD7">
            <w:r w:rsidRPr="000F3CD7">
              <w:t xml:space="preserve">% Frequency of ≥Agree  </w:t>
            </w:r>
          </w:p>
        </w:tc>
        <w:tc>
          <w:tcPr>
            <w:tcW w:w="2694" w:type="dxa"/>
            <w:shd w:val="clear" w:color="auto" w:fill="BFBFBF" w:themeFill="background1" w:themeFillShade="BF"/>
            <w:noWrap/>
            <w:hideMark/>
          </w:tcPr>
          <w:p w14:paraId="6DDC84D8" w14:textId="00B15B35" w:rsidR="003A67AF" w:rsidRPr="000F3CD7" w:rsidRDefault="003A67AF">
            <w:pPr>
              <w:rPr>
                <w:b/>
                <w:bCs/>
              </w:rPr>
            </w:pPr>
            <w:r w:rsidRPr="000F3CD7">
              <w:rPr>
                <w:b/>
                <w:bCs/>
              </w:rPr>
              <w:t xml:space="preserve">Design </w:t>
            </w:r>
            <w:r>
              <w:rPr>
                <w:b/>
                <w:bCs/>
              </w:rPr>
              <w:t xml:space="preserve">Characteristic </w:t>
            </w:r>
            <w:r w:rsidRPr="000F3CD7">
              <w:rPr>
                <w:b/>
                <w:bCs/>
              </w:rPr>
              <w:t>“Mass of Footwear"</w:t>
            </w:r>
          </w:p>
        </w:tc>
        <w:tc>
          <w:tcPr>
            <w:tcW w:w="1409" w:type="dxa"/>
            <w:shd w:val="clear" w:color="auto" w:fill="BFBFBF" w:themeFill="background1" w:themeFillShade="BF"/>
            <w:hideMark/>
          </w:tcPr>
          <w:p w14:paraId="3FE1354D" w14:textId="77777777" w:rsidR="003A67AF" w:rsidRPr="000F3CD7" w:rsidRDefault="003A67AF" w:rsidP="000F3CD7">
            <w:r w:rsidRPr="000F3CD7">
              <w:t xml:space="preserve">% Frequency of ≥Agree  </w:t>
            </w:r>
          </w:p>
        </w:tc>
      </w:tr>
      <w:tr w:rsidR="0075202E" w:rsidRPr="000F3CD7" w14:paraId="34216A50" w14:textId="77777777" w:rsidTr="008230D0">
        <w:trPr>
          <w:trHeight w:val="1360"/>
        </w:trPr>
        <w:tc>
          <w:tcPr>
            <w:tcW w:w="1838" w:type="dxa"/>
            <w:vMerge/>
            <w:shd w:val="clear" w:color="auto" w:fill="BFBFBF" w:themeFill="background1" w:themeFillShade="BF"/>
            <w:noWrap/>
            <w:hideMark/>
          </w:tcPr>
          <w:p w14:paraId="064C2CA8" w14:textId="0DE2341F" w:rsidR="0075202E" w:rsidRPr="000F3CD7" w:rsidRDefault="0075202E" w:rsidP="00AA765F">
            <w:pPr>
              <w:rPr>
                <w:b/>
                <w:bCs/>
              </w:rPr>
            </w:pPr>
          </w:p>
        </w:tc>
        <w:tc>
          <w:tcPr>
            <w:tcW w:w="2526" w:type="dxa"/>
            <w:vMerge w:val="restart"/>
            <w:hideMark/>
          </w:tcPr>
          <w:p w14:paraId="2E28EFEB" w14:textId="77777777" w:rsidR="0075202E" w:rsidRPr="000F3CD7" w:rsidRDefault="0075202E">
            <w:r w:rsidRPr="000F3CD7">
              <w:t>"The weight of the stability footwear is an important consideration when issuing footwear to children with mobility impairment"</w:t>
            </w:r>
          </w:p>
          <w:p w14:paraId="610B3645" w14:textId="77777777" w:rsidR="0075202E" w:rsidRPr="000F3CD7" w:rsidRDefault="0075202E" w:rsidP="00AA765F">
            <w:r w:rsidRPr="000F3CD7">
              <w:t> </w:t>
            </w:r>
          </w:p>
          <w:p w14:paraId="3359D35E" w14:textId="062DD295" w:rsidR="0075202E" w:rsidRPr="000F3CD7" w:rsidRDefault="0075202E" w:rsidP="00AA765F">
            <w:r w:rsidRPr="000F3CD7">
              <w:t> </w:t>
            </w:r>
          </w:p>
        </w:tc>
        <w:tc>
          <w:tcPr>
            <w:tcW w:w="1409" w:type="dxa"/>
            <w:vMerge w:val="restart"/>
            <w:noWrap/>
            <w:hideMark/>
          </w:tcPr>
          <w:p w14:paraId="180E88AE" w14:textId="77777777" w:rsidR="0075202E" w:rsidRPr="000F3CD7" w:rsidRDefault="0075202E" w:rsidP="000F3CD7">
            <w:r w:rsidRPr="008230D0">
              <w:rPr>
                <w:color w:val="FF0000"/>
              </w:rPr>
              <w:t>82.35</w:t>
            </w:r>
          </w:p>
        </w:tc>
        <w:tc>
          <w:tcPr>
            <w:tcW w:w="8177" w:type="dxa"/>
            <w:gridSpan w:val="4"/>
            <w:shd w:val="clear" w:color="auto" w:fill="BFBFBF" w:themeFill="background1" w:themeFillShade="BF"/>
            <w:noWrap/>
            <w:hideMark/>
          </w:tcPr>
          <w:p w14:paraId="0D59401C" w14:textId="77777777" w:rsidR="0075202E" w:rsidRPr="000F3CD7" w:rsidRDefault="0075202E">
            <w:r w:rsidRPr="000F3CD7">
              <w:t> </w:t>
            </w:r>
          </w:p>
          <w:p w14:paraId="471CBA3C" w14:textId="5D07BFE3" w:rsidR="0075202E" w:rsidRPr="000F3CD7" w:rsidRDefault="0075202E">
            <w:r w:rsidRPr="000F3CD7">
              <w:t> </w:t>
            </w:r>
          </w:p>
        </w:tc>
      </w:tr>
      <w:tr w:rsidR="0075202E" w:rsidRPr="000F3CD7" w14:paraId="303F8793" w14:textId="77777777" w:rsidTr="008230D0">
        <w:trPr>
          <w:trHeight w:val="680"/>
        </w:trPr>
        <w:tc>
          <w:tcPr>
            <w:tcW w:w="1838" w:type="dxa"/>
            <w:vMerge/>
            <w:shd w:val="clear" w:color="auto" w:fill="BFBFBF" w:themeFill="background1" w:themeFillShade="BF"/>
            <w:noWrap/>
            <w:hideMark/>
          </w:tcPr>
          <w:p w14:paraId="00F842BA" w14:textId="706AB918" w:rsidR="0075202E" w:rsidRPr="000F3CD7" w:rsidRDefault="0075202E" w:rsidP="00AA765F">
            <w:pPr>
              <w:rPr>
                <w:b/>
                <w:bCs/>
              </w:rPr>
            </w:pPr>
          </w:p>
        </w:tc>
        <w:tc>
          <w:tcPr>
            <w:tcW w:w="2526" w:type="dxa"/>
            <w:vMerge/>
            <w:noWrap/>
            <w:hideMark/>
          </w:tcPr>
          <w:p w14:paraId="4F248DDF" w14:textId="568C1887" w:rsidR="0075202E" w:rsidRPr="000F3CD7" w:rsidRDefault="0075202E" w:rsidP="00AA765F"/>
        </w:tc>
        <w:tc>
          <w:tcPr>
            <w:tcW w:w="1409" w:type="dxa"/>
            <w:vMerge/>
            <w:noWrap/>
            <w:hideMark/>
          </w:tcPr>
          <w:p w14:paraId="4863759C" w14:textId="77777777" w:rsidR="0075202E" w:rsidRPr="000F3CD7" w:rsidRDefault="0075202E"/>
        </w:tc>
        <w:tc>
          <w:tcPr>
            <w:tcW w:w="2665" w:type="dxa"/>
            <w:hideMark/>
          </w:tcPr>
          <w:p w14:paraId="2AA3BF8F" w14:textId="77777777" w:rsidR="0075202E" w:rsidRPr="000F3CD7" w:rsidRDefault="0075202E">
            <w:r w:rsidRPr="000F3CD7">
              <w:t>"The mass of the shoe should be dependent on the mass and age of the child."</w:t>
            </w:r>
          </w:p>
        </w:tc>
        <w:tc>
          <w:tcPr>
            <w:tcW w:w="1409" w:type="dxa"/>
            <w:noWrap/>
            <w:hideMark/>
          </w:tcPr>
          <w:p w14:paraId="66F89B47" w14:textId="77777777" w:rsidR="0075202E" w:rsidRPr="000F3CD7" w:rsidRDefault="0075202E" w:rsidP="000F3CD7">
            <w:r w:rsidRPr="000F3CD7">
              <w:t>66.67</w:t>
            </w:r>
          </w:p>
        </w:tc>
        <w:tc>
          <w:tcPr>
            <w:tcW w:w="2694" w:type="dxa"/>
            <w:hideMark/>
          </w:tcPr>
          <w:p w14:paraId="6A69D3D3" w14:textId="77777777" w:rsidR="0075202E" w:rsidRPr="000F3CD7" w:rsidRDefault="0075202E">
            <w:r w:rsidRPr="000F3CD7">
              <w:t>Original Round 2 "The mass of the shoe should be dependent on the mass and age of the child."</w:t>
            </w:r>
          </w:p>
        </w:tc>
        <w:tc>
          <w:tcPr>
            <w:tcW w:w="1409" w:type="dxa"/>
            <w:noWrap/>
            <w:hideMark/>
          </w:tcPr>
          <w:p w14:paraId="78F0281B" w14:textId="77777777" w:rsidR="0075202E" w:rsidRPr="000F3CD7" w:rsidRDefault="0075202E" w:rsidP="000F3CD7">
            <w:r w:rsidRPr="00E74DAD">
              <w:rPr>
                <w:color w:val="FF0000"/>
              </w:rPr>
              <w:t>93.75</w:t>
            </w:r>
          </w:p>
        </w:tc>
      </w:tr>
      <w:tr w:rsidR="0075202E" w:rsidRPr="000F3CD7" w14:paraId="3BC70CCC" w14:textId="77777777" w:rsidTr="0075202E">
        <w:trPr>
          <w:trHeight w:val="680"/>
        </w:trPr>
        <w:tc>
          <w:tcPr>
            <w:tcW w:w="1838" w:type="dxa"/>
            <w:vMerge/>
            <w:shd w:val="clear" w:color="auto" w:fill="BFBFBF" w:themeFill="background1" w:themeFillShade="BF"/>
            <w:noWrap/>
            <w:hideMark/>
          </w:tcPr>
          <w:p w14:paraId="1040DE4F" w14:textId="3BDB695F" w:rsidR="0075202E" w:rsidRPr="000F3CD7" w:rsidRDefault="0075202E" w:rsidP="00AA765F">
            <w:pPr>
              <w:rPr>
                <w:b/>
                <w:bCs/>
              </w:rPr>
            </w:pPr>
          </w:p>
        </w:tc>
        <w:tc>
          <w:tcPr>
            <w:tcW w:w="2526" w:type="dxa"/>
            <w:vMerge/>
            <w:noWrap/>
            <w:hideMark/>
          </w:tcPr>
          <w:p w14:paraId="239D3040" w14:textId="581C5FAF" w:rsidR="0075202E" w:rsidRPr="000F3CD7" w:rsidRDefault="0075202E"/>
        </w:tc>
        <w:tc>
          <w:tcPr>
            <w:tcW w:w="1409" w:type="dxa"/>
            <w:vMerge/>
            <w:noWrap/>
            <w:hideMark/>
          </w:tcPr>
          <w:p w14:paraId="6050DFE3" w14:textId="77777777" w:rsidR="0075202E" w:rsidRPr="000F3CD7" w:rsidRDefault="0075202E"/>
        </w:tc>
        <w:tc>
          <w:tcPr>
            <w:tcW w:w="2665" w:type="dxa"/>
            <w:hideMark/>
          </w:tcPr>
          <w:p w14:paraId="19AA0319" w14:textId="77777777" w:rsidR="0075202E" w:rsidRPr="000F3CD7" w:rsidRDefault="0075202E">
            <w:r w:rsidRPr="000F3CD7">
              <w:t>"The mass of the shoe should be dependent on the child's stability needs."</w:t>
            </w:r>
          </w:p>
        </w:tc>
        <w:tc>
          <w:tcPr>
            <w:tcW w:w="1409" w:type="dxa"/>
            <w:noWrap/>
            <w:hideMark/>
          </w:tcPr>
          <w:p w14:paraId="2A45A4AF" w14:textId="77777777" w:rsidR="0075202E" w:rsidRPr="000F3CD7" w:rsidRDefault="0075202E" w:rsidP="000F3CD7">
            <w:r w:rsidRPr="0075202E">
              <w:rPr>
                <w:color w:val="FF0000"/>
              </w:rPr>
              <w:t>80</w:t>
            </w:r>
          </w:p>
        </w:tc>
        <w:tc>
          <w:tcPr>
            <w:tcW w:w="4103" w:type="dxa"/>
            <w:gridSpan w:val="2"/>
            <w:shd w:val="clear" w:color="auto" w:fill="BFBFBF" w:themeFill="background1" w:themeFillShade="BF"/>
            <w:hideMark/>
          </w:tcPr>
          <w:p w14:paraId="393EDD92" w14:textId="01BD6704" w:rsidR="0075202E" w:rsidRPr="000F3CD7" w:rsidRDefault="0075202E">
            <w:r w:rsidRPr="000F3CD7">
              <w:t> </w:t>
            </w:r>
          </w:p>
        </w:tc>
      </w:tr>
      <w:tr w:rsidR="00063512" w:rsidRPr="000F3CD7" w14:paraId="5CE1DEDE" w14:textId="77777777" w:rsidTr="0075202E">
        <w:trPr>
          <w:trHeight w:val="680"/>
        </w:trPr>
        <w:tc>
          <w:tcPr>
            <w:tcW w:w="1838" w:type="dxa"/>
            <w:vMerge/>
            <w:shd w:val="clear" w:color="auto" w:fill="BFBFBF" w:themeFill="background1" w:themeFillShade="BF"/>
            <w:noWrap/>
            <w:hideMark/>
          </w:tcPr>
          <w:p w14:paraId="5E42B105" w14:textId="0AD0818E" w:rsidR="00063512" w:rsidRPr="000F3CD7" w:rsidRDefault="00063512" w:rsidP="00063512">
            <w:pPr>
              <w:rPr>
                <w:b/>
                <w:bCs/>
              </w:rPr>
            </w:pPr>
          </w:p>
        </w:tc>
        <w:tc>
          <w:tcPr>
            <w:tcW w:w="3935" w:type="dxa"/>
            <w:gridSpan w:val="2"/>
            <w:vMerge w:val="restart"/>
            <w:shd w:val="clear" w:color="auto" w:fill="BFBFBF" w:themeFill="background1" w:themeFillShade="BF"/>
            <w:noWrap/>
            <w:hideMark/>
          </w:tcPr>
          <w:p w14:paraId="6EBA95D1" w14:textId="77777777" w:rsidR="00063512" w:rsidRPr="000F3CD7" w:rsidRDefault="00063512" w:rsidP="00063512">
            <w:r w:rsidRPr="000F3CD7">
              <w:t> </w:t>
            </w:r>
          </w:p>
          <w:p w14:paraId="07126EC9" w14:textId="77777777" w:rsidR="00063512" w:rsidRPr="000F3CD7" w:rsidRDefault="00063512" w:rsidP="00063512">
            <w:r w:rsidRPr="000F3CD7">
              <w:t> </w:t>
            </w:r>
          </w:p>
          <w:p w14:paraId="6930D23C" w14:textId="77777777" w:rsidR="00063512" w:rsidRPr="000F3CD7" w:rsidRDefault="00063512" w:rsidP="00063512">
            <w:r w:rsidRPr="000F3CD7">
              <w:t> </w:t>
            </w:r>
          </w:p>
          <w:p w14:paraId="10FE3100" w14:textId="77777777" w:rsidR="00063512" w:rsidRPr="000F3CD7" w:rsidRDefault="00063512" w:rsidP="00063512">
            <w:r w:rsidRPr="000F3CD7">
              <w:t> </w:t>
            </w:r>
          </w:p>
          <w:p w14:paraId="02AA8161" w14:textId="77777777" w:rsidR="00063512" w:rsidRPr="000F3CD7" w:rsidRDefault="00063512" w:rsidP="00063512">
            <w:r w:rsidRPr="000F3CD7">
              <w:t> </w:t>
            </w:r>
          </w:p>
          <w:p w14:paraId="62321870" w14:textId="77777777" w:rsidR="00063512" w:rsidRPr="000F3CD7" w:rsidRDefault="00063512" w:rsidP="00063512">
            <w:r w:rsidRPr="000F3CD7">
              <w:t> </w:t>
            </w:r>
          </w:p>
          <w:p w14:paraId="43045F20" w14:textId="36E0755B" w:rsidR="00063512" w:rsidRPr="000F3CD7" w:rsidRDefault="00063512" w:rsidP="00063512">
            <w:r w:rsidRPr="000F3CD7">
              <w:t> </w:t>
            </w:r>
          </w:p>
        </w:tc>
        <w:tc>
          <w:tcPr>
            <w:tcW w:w="2665" w:type="dxa"/>
            <w:shd w:val="clear" w:color="auto" w:fill="BFBFBF" w:themeFill="background1" w:themeFillShade="BF"/>
            <w:hideMark/>
          </w:tcPr>
          <w:p w14:paraId="19C21D4D" w14:textId="77777777" w:rsidR="00063512" w:rsidRPr="000F3CD7" w:rsidRDefault="00063512" w:rsidP="00063512">
            <w:pPr>
              <w:rPr>
                <w:b/>
                <w:bCs/>
              </w:rPr>
            </w:pPr>
            <w:r w:rsidRPr="000F3CD7">
              <w:rPr>
                <w:b/>
                <w:bCs/>
              </w:rPr>
              <w:t>Purpose of Design "Mass of Footwear"</w:t>
            </w:r>
          </w:p>
        </w:tc>
        <w:tc>
          <w:tcPr>
            <w:tcW w:w="1409" w:type="dxa"/>
            <w:shd w:val="clear" w:color="auto" w:fill="BFBFBF" w:themeFill="background1" w:themeFillShade="BF"/>
            <w:hideMark/>
          </w:tcPr>
          <w:p w14:paraId="46EAE22C" w14:textId="77777777" w:rsidR="00063512" w:rsidRPr="000F3CD7" w:rsidRDefault="00063512" w:rsidP="00063512">
            <w:r w:rsidRPr="000F3CD7">
              <w:t xml:space="preserve">% Frequency of ≥Agree  </w:t>
            </w:r>
          </w:p>
        </w:tc>
        <w:tc>
          <w:tcPr>
            <w:tcW w:w="2694" w:type="dxa"/>
            <w:shd w:val="clear" w:color="auto" w:fill="BFBFBF" w:themeFill="background1" w:themeFillShade="BF"/>
            <w:hideMark/>
          </w:tcPr>
          <w:p w14:paraId="3BF38B99" w14:textId="7BAC9AD3" w:rsidR="00063512" w:rsidRPr="000F3CD7" w:rsidRDefault="00063512" w:rsidP="00063512">
            <w:r w:rsidRPr="000F3CD7">
              <w:rPr>
                <w:b/>
                <w:bCs/>
              </w:rPr>
              <w:t>Purpose of Design "Mass of Footwear"</w:t>
            </w:r>
          </w:p>
        </w:tc>
        <w:tc>
          <w:tcPr>
            <w:tcW w:w="1409" w:type="dxa"/>
            <w:shd w:val="clear" w:color="auto" w:fill="BFBFBF" w:themeFill="background1" w:themeFillShade="BF"/>
            <w:noWrap/>
            <w:hideMark/>
          </w:tcPr>
          <w:p w14:paraId="093F4FB7" w14:textId="27BC90A2" w:rsidR="00063512" w:rsidRPr="000F3CD7" w:rsidRDefault="00063512" w:rsidP="00063512">
            <w:r w:rsidRPr="000F3CD7">
              <w:t xml:space="preserve">% Frequency of ≥Agree  </w:t>
            </w:r>
          </w:p>
        </w:tc>
      </w:tr>
      <w:tr w:rsidR="0075202E" w:rsidRPr="000F3CD7" w14:paraId="0C8782C5" w14:textId="77777777" w:rsidTr="0075202E">
        <w:trPr>
          <w:trHeight w:val="1020"/>
        </w:trPr>
        <w:tc>
          <w:tcPr>
            <w:tcW w:w="1838" w:type="dxa"/>
            <w:vMerge/>
            <w:shd w:val="clear" w:color="auto" w:fill="BFBFBF" w:themeFill="background1" w:themeFillShade="BF"/>
            <w:noWrap/>
            <w:hideMark/>
          </w:tcPr>
          <w:p w14:paraId="602FDE1C" w14:textId="587F9C85" w:rsidR="0075202E" w:rsidRPr="000F3CD7" w:rsidRDefault="0075202E" w:rsidP="00AA765F">
            <w:pPr>
              <w:rPr>
                <w:b/>
                <w:bCs/>
              </w:rPr>
            </w:pPr>
          </w:p>
        </w:tc>
        <w:tc>
          <w:tcPr>
            <w:tcW w:w="3935" w:type="dxa"/>
            <w:gridSpan w:val="2"/>
            <w:vMerge/>
            <w:shd w:val="clear" w:color="auto" w:fill="BFBFBF" w:themeFill="background1" w:themeFillShade="BF"/>
            <w:noWrap/>
            <w:hideMark/>
          </w:tcPr>
          <w:p w14:paraId="7BBA929F" w14:textId="1C1A1E1A" w:rsidR="0075202E" w:rsidRPr="000F3CD7" w:rsidRDefault="0075202E" w:rsidP="00AA765F"/>
        </w:tc>
        <w:tc>
          <w:tcPr>
            <w:tcW w:w="2665" w:type="dxa"/>
            <w:hideMark/>
          </w:tcPr>
          <w:p w14:paraId="3F97DF63" w14:textId="77777777" w:rsidR="0075202E" w:rsidRPr="000F3CD7" w:rsidRDefault="0075202E">
            <w:r w:rsidRPr="000F3CD7">
              <w:t>"Stability footwear should be the lowest reasonable mass to reduce physiological cost during mobility."</w:t>
            </w:r>
          </w:p>
        </w:tc>
        <w:tc>
          <w:tcPr>
            <w:tcW w:w="1409" w:type="dxa"/>
            <w:noWrap/>
            <w:hideMark/>
          </w:tcPr>
          <w:p w14:paraId="4061BC18" w14:textId="77777777" w:rsidR="0075202E" w:rsidRPr="000F3CD7" w:rsidRDefault="0075202E" w:rsidP="000F3CD7">
            <w:r w:rsidRPr="000F3CD7">
              <w:t>66.67</w:t>
            </w:r>
          </w:p>
        </w:tc>
        <w:tc>
          <w:tcPr>
            <w:tcW w:w="2694" w:type="dxa"/>
            <w:hideMark/>
          </w:tcPr>
          <w:p w14:paraId="0079CA7A" w14:textId="77777777" w:rsidR="0075202E" w:rsidRPr="000F3CD7" w:rsidRDefault="0075202E">
            <w:r w:rsidRPr="000F3CD7">
              <w:t>Original Round 2: "Stability footwear should be the lowest reasonable mass to reduce physiological cost during mobility."</w:t>
            </w:r>
          </w:p>
        </w:tc>
        <w:tc>
          <w:tcPr>
            <w:tcW w:w="1409" w:type="dxa"/>
            <w:noWrap/>
            <w:hideMark/>
          </w:tcPr>
          <w:p w14:paraId="5B59510F" w14:textId="77777777" w:rsidR="0075202E" w:rsidRPr="000F3CD7" w:rsidRDefault="0075202E" w:rsidP="000F3CD7">
            <w:r w:rsidRPr="0075202E">
              <w:rPr>
                <w:color w:val="FF0000"/>
              </w:rPr>
              <w:t>100</w:t>
            </w:r>
          </w:p>
        </w:tc>
      </w:tr>
      <w:tr w:rsidR="0075202E" w:rsidRPr="000F3CD7" w14:paraId="33569DFD" w14:textId="77777777" w:rsidTr="0075202E">
        <w:trPr>
          <w:trHeight w:val="680"/>
        </w:trPr>
        <w:tc>
          <w:tcPr>
            <w:tcW w:w="1838" w:type="dxa"/>
            <w:vMerge/>
            <w:shd w:val="clear" w:color="auto" w:fill="BFBFBF" w:themeFill="background1" w:themeFillShade="BF"/>
            <w:noWrap/>
            <w:hideMark/>
          </w:tcPr>
          <w:p w14:paraId="45B08819" w14:textId="74EE15EB" w:rsidR="0075202E" w:rsidRPr="000F3CD7" w:rsidRDefault="0075202E" w:rsidP="00AA765F">
            <w:pPr>
              <w:rPr>
                <w:b/>
                <w:bCs/>
              </w:rPr>
            </w:pPr>
          </w:p>
        </w:tc>
        <w:tc>
          <w:tcPr>
            <w:tcW w:w="3935" w:type="dxa"/>
            <w:gridSpan w:val="2"/>
            <w:vMerge/>
            <w:shd w:val="clear" w:color="auto" w:fill="BFBFBF" w:themeFill="background1" w:themeFillShade="BF"/>
            <w:noWrap/>
            <w:hideMark/>
          </w:tcPr>
          <w:p w14:paraId="69CD3AC9" w14:textId="76319288" w:rsidR="0075202E" w:rsidRPr="000F3CD7" w:rsidRDefault="0075202E" w:rsidP="00AA765F"/>
        </w:tc>
        <w:tc>
          <w:tcPr>
            <w:tcW w:w="2665" w:type="dxa"/>
            <w:hideMark/>
          </w:tcPr>
          <w:p w14:paraId="01551BCC" w14:textId="26B2107A" w:rsidR="0075202E" w:rsidRPr="000F3CD7" w:rsidRDefault="0075202E">
            <w:r w:rsidRPr="000F3CD7">
              <w:t>"Increased mass: Assist stability in stance"</w:t>
            </w:r>
          </w:p>
        </w:tc>
        <w:tc>
          <w:tcPr>
            <w:tcW w:w="1409" w:type="dxa"/>
            <w:noWrap/>
            <w:hideMark/>
          </w:tcPr>
          <w:p w14:paraId="39180E5E" w14:textId="77777777" w:rsidR="0075202E" w:rsidRPr="000F3CD7" w:rsidRDefault="0075202E" w:rsidP="000F3CD7">
            <w:r w:rsidRPr="000F3CD7">
              <w:t>40</w:t>
            </w:r>
          </w:p>
        </w:tc>
        <w:tc>
          <w:tcPr>
            <w:tcW w:w="2694" w:type="dxa"/>
            <w:hideMark/>
          </w:tcPr>
          <w:p w14:paraId="6AEBFAE6" w14:textId="5BDC6C9D" w:rsidR="0075202E" w:rsidRPr="000F3CD7" w:rsidRDefault="0075202E">
            <w:r>
              <w:t>Original</w:t>
            </w:r>
            <w:r w:rsidRPr="000F3CD7">
              <w:t xml:space="preserve"> Round 2: increased mass: Assist stability in stance</w:t>
            </w:r>
          </w:p>
        </w:tc>
        <w:tc>
          <w:tcPr>
            <w:tcW w:w="1409" w:type="dxa"/>
            <w:noWrap/>
            <w:hideMark/>
          </w:tcPr>
          <w:p w14:paraId="7A052B2F" w14:textId="77777777" w:rsidR="0075202E" w:rsidRPr="000F3CD7" w:rsidRDefault="0075202E" w:rsidP="000F3CD7">
            <w:r w:rsidRPr="000F3CD7">
              <w:t>68.75</w:t>
            </w:r>
          </w:p>
        </w:tc>
      </w:tr>
      <w:tr w:rsidR="0075202E" w:rsidRPr="000F3CD7" w14:paraId="5278F8E5" w14:textId="77777777" w:rsidTr="0075202E">
        <w:trPr>
          <w:trHeight w:val="680"/>
        </w:trPr>
        <w:tc>
          <w:tcPr>
            <w:tcW w:w="1838" w:type="dxa"/>
            <w:vMerge/>
            <w:shd w:val="clear" w:color="auto" w:fill="BFBFBF" w:themeFill="background1" w:themeFillShade="BF"/>
            <w:noWrap/>
            <w:hideMark/>
          </w:tcPr>
          <w:p w14:paraId="1CF7CCC0" w14:textId="21AE2DDF" w:rsidR="0075202E" w:rsidRPr="000F3CD7" w:rsidRDefault="0075202E" w:rsidP="00AA765F">
            <w:pPr>
              <w:rPr>
                <w:b/>
                <w:bCs/>
              </w:rPr>
            </w:pPr>
          </w:p>
        </w:tc>
        <w:tc>
          <w:tcPr>
            <w:tcW w:w="3935" w:type="dxa"/>
            <w:gridSpan w:val="2"/>
            <w:vMerge/>
            <w:shd w:val="clear" w:color="auto" w:fill="BFBFBF" w:themeFill="background1" w:themeFillShade="BF"/>
            <w:noWrap/>
            <w:hideMark/>
          </w:tcPr>
          <w:p w14:paraId="09CE0FA1" w14:textId="493A6126" w:rsidR="0075202E" w:rsidRPr="000F3CD7" w:rsidRDefault="0075202E" w:rsidP="00AA765F"/>
        </w:tc>
        <w:tc>
          <w:tcPr>
            <w:tcW w:w="2665" w:type="dxa"/>
            <w:hideMark/>
          </w:tcPr>
          <w:p w14:paraId="413A3B5A" w14:textId="5D7E5A57" w:rsidR="0075202E" w:rsidRPr="000F3CD7" w:rsidRDefault="0075202E">
            <w:r w:rsidRPr="000F3CD7">
              <w:t>"Increased mass: Assists pendular motion in swing"</w:t>
            </w:r>
          </w:p>
        </w:tc>
        <w:tc>
          <w:tcPr>
            <w:tcW w:w="1409" w:type="dxa"/>
            <w:noWrap/>
            <w:hideMark/>
          </w:tcPr>
          <w:p w14:paraId="7203B772" w14:textId="77777777" w:rsidR="0075202E" w:rsidRPr="000F3CD7" w:rsidRDefault="0075202E" w:rsidP="000F3CD7">
            <w:r w:rsidRPr="000F3CD7">
              <w:t>26.67</w:t>
            </w:r>
          </w:p>
        </w:tc>
        <w:tc>
          <w:tcPr>
            <w:tcW w:w="2694" w:type="dxa"/>
            <w:hideMark/>
          </w:tcPr>
          <w:p w14:paraId="13A182C2" w14:textId="4340146F" w:rsidR="0075202E" w:rsidRPr="000F3CD7" w:rsidRDefault="0075202E">
            <w:r>
              <w:t>Original</w:t>
            </w:r>
            <w:r w:rsidRPr="000F3CD7">
              <w:t xml:space="preserve"> Round 2: "increased mass Assists pendular motion in swing"</w:t>
            </w:r>
          </w:p>
        </w:tc>
        <w:tc>
          <w:tcPr>
            <w:tcW w:w="1409" w:type="dxa"/>
            <w:noWrap/>
            <w:hideMark/>
          </w:tcPr>
          <w:p w14:paraId="36220725" w14:textId="77777777" w:rsidR="0075202E" w:rsidRPr="000F3CD7" w:rsidRDefault="0075202E" w:rsidP="000F3CD7">
            <w:r w:rsidRPr="000F3CD7">
              <w:t>68.75</w:t>
            </w:r>
          </w:p>
        </w:tc>
      </w:tr>
      <w:tr w:rsidR="00682AFC" w:rsidRPr="000F3CD7" w14:paraId="0999DC89" w14:textId="77777777" w:rsidTr="00682AFC">
        <w:trPr>
          <w:trHeight w:val="680"/>
        </w:trPr>
        <w:tc>
          <w:tcPr>
            <w:tcW w:w="1838" w:type="dxa"/>
            <w:vMerge/>
            <w:shd w:val="clear" w:color="auto" w:fill="BFBFBF" w:themeFill="background1" w:themeFillShade="BF"/>
            <w:noWrap/>
            <w:hideMark/>
          </w:tcPr>
          <w:p w14:paraId="05F15CF6" w14:textId="01E5EBF6" w:rsidR="00682AFC" w:rsidRPr="000F3CD7" w:rsidRDefault="00682AFC" w:rsidP="00AA765F">
            <w:pPr>
              <w:rPr>
                <w:b/>
                <w:bCs/>
              </w:rPr>
            </w:pPr>
          </w:p>
        </w:tc>
        <w:tc>
          <w:tcPr>
            <w:tcW w:w="3935" w:type="dxa"/>
            <w:gridSpan w:val="2"/>
            <w:vMerge/>
            <w:shd w:val="clear" w:color="auto" w:fill="BFBFBF" w:themeFill="background1" w:themeFillShade="BF"/>
            <w:noWrap/>
            <w:hideMark/>
          </w:tcPr>
          <w:p w14:paraId="54E23453" w14:textId="3B957708" w:rsidR="00682AFC" w:rsidRPr="000F3CD7" w:rsidRDefault="00682AFC" w:rsidP="00AA765F"/>
        </w:tc>
        <w:tc>
          <w:tcPr>
            <w:tcW w:w="4074" w:type="dxa"/>
            <w:gridSpan w:val="2"/>
            <w:vMerge w:val="restart"/>
            <w:shd w:val="clear" w:color="auto" w:fill="BFBFBF" w:themeFill="background1" w:themeFillShade="BF"/>
            <w:hideMark/>
          </w:tcPr>
          <w:p w14:paraId="18C0C83A" w14:textId="77777777" w:rsidR="00682AFC" w:rsidRPr="000F3CD7" w:rsidRDefault="00682AFC">
            <w:r w:rsidRPr="000F3CD7">
              <w:t> </w:t>
            </w:r>
          </w:p>
          <w:p w14:paraId="36CE0C79" w14:textId="77777777" w:rsidR="00682AFC" w:rsidRPr="000F3CD7" w:rsidRDefault="00682AFC">
            <w:r w:rsidRPr="000F3CD7">
              <w:t> </w:t>
            </w:r>
          </w:p>
          <w:p w14:paraId="26A755E7" w14:textId="19C148AA" w:rsidR="00682AFC" w:rsidRPr="000F3CD7" w:rsidRDefault="00682AFC" w:rsidP="00AA765F">
            <w:r w:rsidRPr="000F3CD7">
              <w:t> </w:t>
            </w:r>
          </w:p>
        </w:tc>
        <w:tc>
          <w:tcPr>
            <w:tcW w:w="2694" w:type="dxa"/>
            <w:shd w:val="clear" w:color="auto" w:fill="BFBFBF" w:themeFill="background1" w:themeFillShade="BF"/>
            <w:hideMark/>
          </w:tcPr>
          <w:p w14:paraId="7C975109" w14:textId="77777777" w:rsidR="00682AFC" w:rsidRPr="000F3CD7" w:rsidRDefault="00682AFC">
            <w:r w:rsidRPr="000F3CD7">
              <w:t>Adverse Effect "Increased Mass of Footwear"</w:t>
            </w:r>
          </w:p>
        </w:tc>
        <w:tc>
          <w:tcPr>
            <w:tcW w:w="1409" w:type="dxa"/>
            <w:shd w:val="clear" w:color="auto" w:fill="BFBFBF" w:themeFill="background1" w:themeFillShade="BF"/>
            <w:hideMark/>
          </w:tcPr>
          <w:p w14:paraId="540CC978" w14:textId="77777777" w:rsidR="00682AFC" w:rsidRPr="000F3CD7" w:rsidRDefault="00682AFC" w:rsidP="000F3CD7">
            <w:r w:rsidRPr="000F3CD7">
              <w:t xml:space="preserve">% Frequency of ≥Agree  </w:t>
            </w:r>
          </w:p>
        </w:tc>
      </w:tr>
      <w:tr w:rsidR="00682AFC" w:rsidRPr="000F3CD7" w14:paraId="1C41317B" w14:textId="77777777" w:rsidTr="00682AFC">
        <w:trPr>
          <w:trHeight w:val="1040"/>
        </w:trPr>
        <w:tc>
          <w:tcPr>
            <w:tcW w:w="1838" w:type="dxa"/>
            <w:vMerge/>
            <w:shd w:val="clear" w:color="auto" w:fill="BFBFBF" w:themeFill="background1" w:themeFillShade="BF"/>
            <w:noWrap/>
            <w:hideMark/>
          </w:tcPr>
          <w:p w14:paraId="6EAE225F" w14:textId="0335D567" w:rsidR="00682AFC" w:rsidRPr="000F3CD7" w:rsidRDefault="00682AFC">
            <w:pPr>
              <w:rPr>
                <w:b/>
                <w:bCs/>
              </w:rPr>
            </w:pPr>
          </w:p>
        </w:tc>
        <w:tc>
          <w:tcPr>
            <w:tcW w:w="3935" w:type="dxa"/>
            <w:gridSpan w:val="2"/>
            <w:vMerge/>
            <w:shd w:val="clear" w:color="auto" w:fill="BFBFBF" w:themeFill="background1" w:themeFillShade="BF"/>
            <w:noWrap/>
            <w:hideMark/>
          </w:tcPr>
          <w:p w14:paraId="52AAFD85" w14:textId="534F38F4" w:rsidR="00682AFC" w:rsidRPr="000F3CD7" w:rsidRDefault="00682AFC"/>
        </w:tc>
        <w:tc>
          <w:tcPr>
            <w:tcW w:w="4074" w:type="dxa"/>
            <w:gridSpan w:val="2"/>
            <w:vMerge/>
            <w:shd w:val="clear" w:color="auto" w:fill="BFBFBF" w:themeFill="background1" w:themeFillShade="BF"/>
            <w:hideMark/>
          </w:tcPr>
          <w:p w14:paraId="3D1C6D0A" w14:textId="4E8341EE" w:rsidR="00682AFC" w:rsidRPr="000F3CD7" w:rsidRDefault="00682AFC"/>
        </w:tc>
        <w:tc>
          <w:tcPr>
            <w:tcW w:w="2694" w:type="dxa"/>
            <w:hideMark/>
          </w:tcPr>
          <w:p w14:paraId="068FE19E" w14:textId="2874EF70" w:rsidR="00682AFC" w:rsidRPr="000F3CD7" w:rsidRDefault="00682AFC">
            <w:r w:rsidRPr="000F3CD7">
              <w:t>"Increased mass of the shoe may lead to difficulty in swing phase with ground clearance, navigating obstacles and stair climbing."</w:t>
            </w:r>
          </w:p>
        </w:tc>
        <w:tc>
          <w:tcPr>
            <w:tcW w:w="1409" w:type="dxa"/>
            <w:noWrap/>
            <w:hideMark/>
          </w:tcPr>
          <w:p w14:paraId="58CF1ABA" w14:textId="77777777" w:rsidR="00682AFC" w:rsidRPr="000F3CD7" w:rsidRDefault="00682AFC" w:rsidP="000F3CD7">
            <w:r w:rsidRPr="00682AFC">
              <w:rPr>
                <w:color w:val="FF0000"/>
              </w:rPr>
              <w:t>87.5</w:t>
            </w:r>
          </w:p>
        </w:tc>
      </w:tr>
      <w:tr w:rsidR="00C81117" w:rsidRPr="000F3CD7" w14:paraId="3A311666" w14:textId="77777777" w:rsidTr="00AA765F">
        <w:trPr>
          <w:trHeight w:val="680"/>
        </w:trPr>
        <w:tc>
          <w:tcPr>
            <w:tcW w:w="1838" w:type="dxa"/>
            <w:vMerge w:val="restart"/>
            <w:shd w:val="clear" w:color="auto" w:fill="D9D9D9" w:themeFill="background1" w:themeFillShade="D9"/>
            <w:noWrap/>
            <w:hideMark/>
          </w:tcPr>
          <w:p w14:paraId="3333E9BF" w14:textId="77777777" w:rsidR="00C81117" w:rsidRPr="000F3CD7" w:rsidRDefault="00C81117">
            <w:pPr>
              <w:rPr>
                <w:b/>
                <w:bCs/>
              </w:rPr>
            </w:pPr>
            <w:r w:rsidRPr="000F3CD7">
              <w:rPr>
                <w:b/>
                <w:bCs/>
              </w:rPr>
              <w:t xml:space="preserve">Other Considerations </w:t>
            </w:r>
          </w:p>
          <w:p w14:paraId="699B153B" w14:textId="77777777" w:rsidR="00C81117" w:rsidRPr="000F3CD7" w:rsidRDefault="00C81117">
            <w:pPr>
              <w:rPr>
                <w:b/>
                <w:bCs/>
              </w:rPr>
            </w:pPr>
            <w:r w:rsidRPr="000F3CD7">
              <w:rPr>
                <w:b/>
                <w:bCs/>
              </w:rPr>
              <w:t> </w:t>
            </w:r>
          </w:p>
          <w:p w14:paraId="7D8A7842" w14:textId="77777777" w:rsidR="00C81117" w:rsidRPr="000F3CD7" w:rsidRDefault="00C81117">
            <w:pPr>
              <w:rPr>
                <w:b/>
                <w:bCs/>
              </w:rPr>
            </w:pPr>
            <w:r w:rsidRPr="000F3CD7">
              <w:rPr>
                <w:b/>
                <w:bCs/>
              </w:rPr>
              <w:t> </w:t>
            </w:r>
          </w:p>
          <w:p w14:paraId="0C140258" w14:textId="44347789" w:rsidR="00C81117" w:rsidRPr="000F3CD7" w:rsidRDefault="00C81117" w:rsidP="00AA765F">
            <w:pPr>
              <w:rPr>
                <w:b/>
                <w:bCs/>
              </w:rPr>
            </w:pPr>
            <w:r w:rsidRPr="000F3CD7">
              <w:rPr>
                <w:b/>
                <w:bCs/>
              </w:rPr>
              <w:t> </w:t>
            </w:r>
          </w:p>
        </w:tc>
        <w:tc>
          <w:tcPr>
            <w:tcW w:w="3935" w:type="dxa"/>
            <w:gridSpan w:val="2"/>
            <w:shd w:val="clear" w:color="auto" w:fill="D9D9D9" w:themeFill="background1" w:themeFillShade="D9"/>
            <w:noWrap/>
            <w:hideMark/>
          </w:tcPr>
          <w:p w14:paraId="0C0D7D14" w14:textId="25EF9C54" w:rsidR="00C81117" w:rsidRPr="000F3CD7" w:rsidRDefault="00C81117">
            <w:r w:rsidRPr="000F3CD7">
              <w:t> </w:t>
            </w:r>
          </w:p>
        </w:tc>
        <w:tc>
          <w:tcPr>
            <w:tcW w:w="2665" w:type="dxa"/>
            <w:shd w:val="clear" w:color="auto" w:fill="D9D9D9" w:themeFill="background1" w:themeFillShade="D9"/>
            <w:noWrap/>
            <w:hideMark/>
          </w:tcPr>
          <w:p w14:paraId="7C842361" w14:textId="41977F7E" w:rsidR="00C81117" w:rsidRPr="000F3CD7" w:rsidRDefault="00C81117">
            <w:pPr>
              <w:rPr>
                <w:b/>
                <w:bCs/>
              </w:rPr>
            </w:pPr>
            <w:r w:rsidRPr="000F3CD7">
              <w:rPr>
                <w:b/>
                <w:bCs/>
              </w:rPr>
              <w:t xml:space="preserve">Design </w:t>
            </w:r>
            <w:r>
              <w:rPr>
                <w:b/>
                <w:bCs/>
              </w:rPr>
              <w:t xml:space="preserve">Characteristic </w:t>
            </w:r>
            <w:r w:rsidRPr="000F3CD7">
              <w:rPr>
                <w:b/>
                <w:bCs/>
              </w:rPr>
              <w:t>“Last Dimensions"</w:t>
            </w:r>
          </w:p>
        </w:tc>
        <w:tc>
          <w:tcPr>
            <w:tcW w:w="1409" w:type="dxa"/>
            <w:shd w:val="clear" w:color="auto" w:fill="D9D9D9" w:themeFill="background1" w:themeFillShade="D9"/>
            <w:hideMark/>
          </w:tcPr>
          <w:p w14:paraId="744E4C80" w14:textId="77777777" w:rsidR="00C81117" w:rsidRPr="000F3CD7" w:rsidRDefault="00C81117" w:rsidP="000F3CD7">
            <w:r w:rsidRPr="000F3CD7">
              <w:t xml:space="preserve">% Frequency of ≥Agree  </w:t>
            </w:r>
          </w:p>
        </w:tc>
        <w:tc>
          <w:tcPr>
            <w:tcW w:w="4103" w:type="dxa"/>
            <w:gridSpan w:val="2"/>
            <w:shd w:val="clear" w:color="auto" w:fill="D9D9D9" w:themeFill="background1" w:themeFillShade="D9"/>
            <w:hideMark/>
          </w:tcPr>
          <w:p w14:paraId="10702B12" w14:textId="6F70CB7E" w:rsidR="00C81117" w:rsidRPr="000F3CD7" w:rsidRDefault="00C81117">
            <w:r w:rsidRPr="000F3CD7">
              <w:t> </w:t>
            </w:r>
          </w:p>
        </w:tc>
      </w:tr>
      <w:tr w:rsidR="00C81117" w:rsidRPr="000F3CD7" w14:paraId="31AE8D0A" w14:textId="77777777" w:rsidTr="00C81117">
        <w:trPr>
          <w:trHeight w:val="1020"/>
        </w:trPr>
        <w:tc>
          <w:tcPr>
            <w:tcW w:w="1838" w:type="dxa"/>
            <w:vMerge/>
            <w:noWrap/>
            <w:hideMark/>
          </w:tcPr>
          <w:p w14:paraId="08351E20" w14:textId="125383C5" w:rsidR="00C81117" w:rsidRPr="000F3CD7" w:rsidRDefault="00C81117" w:rsidP="00AA765F">
            <w:pPr>
              <w:rPr>
                <w:b/>
                <w:bCs/>
              </w:rPr>
            </w:pPr>
          </w:p>
        </w:tc>
        <w:tc>
          <w:tcPr>
            <w:tcW w:w="3935" w:type="dxa"/>
            <w:gridSpan w:val="2"/>
            <w:vMerge w:val="restart"/>
            <w:shd w:val="clear" w:color="auto" w:fill="D9D9D9" w:themeFill="background1" w:themeFillShade="D9"/>
            <w:noWrap/>
            <w:hideMark/>
          </w:tcPr>
          <w:p w14:paraId="7DDA0EFA" w14:textId="77777777" w:rsidR="00C81117" w:rsidRPr="000F3CD7" w:rsidRDefault="00C81117">
            <w:r w:rsidRPr="000F3CD7">
              <w:t> </w:t>
            </w:r>
          </w:p>
          <w:p w14:paraId="317D8A1A" w14:textId="77777777" w:rsidR="00C81117" w:rsidRPr="000F3CD7" w:rsidRDefault="00C81117">
            <w:r w:rsidRPr="000F3CD7">
              <w:t> </w:t>
            </w:r>
          </w:p>
          <w:p w14:paraId="3827D5E5" w14:textId="77777777" w:rsidR="00C81117" w:rsidRPr="000F3CD7" w:rsidRDefault="00C81117">
            <w:r w:rsidRPr="000F3CD7">
              <w:t> </w:t>
            </w:r>
          </w:p>
          <w:p w14:paraId="148223B9" w14:textId="6B4592D9" w:rsidR="00C81117" w:rsidRPr="000F3CD7" w:rsidRDefault="00C81117" w:rsidP="00AA765F">
            <w:r w:rsidRPr="000F3CD7">
              <w:t> </w:t>
            </w:r>
          </w:p>
        </w:tc>
        <w:tc>
          <w:tcPr>
            <w:tcW w:w="2665" w:type="dxa"/>
            <w:hideMark/>
          </w:tcPr>
          <w:p w14:paraId="5FA13092" w14:textId="77777777" w:rsidR="00C81117" w:rsidRPr="000F3CD7" w:rsidRDefault="00C81117">
            <w:r w:rsidRPr="000F3CD7">
              <w:t>"Children's stability footwear should be available in a range of last dimensions to accommodate different foot types."</w:t>
            </w:r>
          </w:p>
        </w:tc>
        <w:tc>
          <w:tcPr>
            <w:tcW w:w="1409" w:type="dxa"/>
            <w:noWrap/>
            <w:hideMark/>
          </w:tcPr>
          <w:p w14:paraId="45D12C01" w14:textId="77777777" w:rsidR="00C81117" w:rsidRPr="000F3CD7" w:rsidRDefault="00C81117" w:rsidP="000F3CD7">
            <w:r w:rsidRPr="00C81117">
              <w:rPr>
                <w:color w:val="FF0000"/>
              </w:rPr>
              <w:t>93.33</w:t>
            </w:r>
          </w:p>
        </w:tc>
        <w:tc>
          <w:tcPr>
            <w:tcW w:w="4103" w:type="dxa"/>
            <w:gridSpan w:val="2"/>
            <w:shd w:val="clear" w:color="auto" w:fill="D9D9D9" w:themeFill="background1" w:themeFillShade="D9"/>
            <w:hideMark/>
          </w:tcPr>
          <w:p w14:paraId="6CB688E4" w14:textId="3449E49B" w:rsidR="00C81117" w:rsidRPr="000F3CD7" w:rsidRDefault="00C81117">
            <w:r w:rsidRPr="000F3CD7">
              <w:t> </w:t>
            </w:r>
          </w:p>
        </w:tc>
      </w:tr>
      <w:tr w:rsidR="00C81117" w:rsidRPr="000F3CD7" w14:paraId="402931CC" w14:textId="77777777" w:rsidTr="00AA765F">
        <w:trPr>
          <w:trHeight w:val="680"/>
        </w:trPr>
        <w:tc>
          <w:tcPr>
            <w:tcW w:w="1838" w:type="dxa"/>
            <w:vMerge/>
            <w:shd w:val="clear" w:color="auto" w:fill="BFBFBF" w:themeFill="background1" w:themeFillShade="BF"/>
            <w:noWrap/>
            <w:hideMark/>
          </w:tcPr>
          <w:p w14:paraId="10657601" w14:textId="0E1A0ADA" w:rsidR="00C81117" w:rsidRPr="000F3CD7" w:rsidRDefault="00C81117" w:rsidP="00AA765F">
            <w:pPr>
              <w:rPr>
                <w:b/>
                <w:bCs/>
              </w:rPr>
            </w:pPr>
          </w:p>
        </w:tc>
        <w:tc>
          <w:tcPr>
            <w:tcW w:w="3935" w:type="dxa"/>
            <w:gridSpan w:val="2"/>
            <w:vMerge/>
            <w:shd w:val="clear" w:color="auto" w:fill="D9D9D9" w:themeFill="background1" w:themeFillShade="D9"/>
            <w:noWrap/>
            <w:hideMark/>
          </w:tcPr>
          <w:p w14:paraId="2779B46D" w14:textId="20470BFD" w:rsidR="00C81117" w:rsidRPr="000F3CD7" w:rsidRDefault="00C81117" w:rsidP="00AA765F"/>
        </w:tc>
        <w:tc>
          <w:tcPr>
            <w:tcW w:w="2665" w:type="dxa"/>
            <w:shd w:val="clear" w:color="auto" w:fill="D9D9D9" w:themeFill="background1" w:themeFillShade="D9"/>
            <w:noWrap/>
            <w:hideMark/>
          </w:tcPr>
          <w:p w14:paraId="030B92EB" w14:textId="2808EE30" w:rsidR="00C81117" w:rsidRPr="000F3CD7" w:rsidRDefault="00C81117">
            <w:pPr>
              <w:rPr>
                <w:b/>
                <w:bCs/>
              </w:rPr>
            </w:pPr>
            <w:r w:rsidRPr="000F3CD7">
              <w:rPr>
                <w:b/>
                <w:bCs/>
              </w:rPr>
              <w:t xml:space="preserve">Design </w:t>
            </w:r>
            <w:r>
              <w:rPr>
                <w:b/>
                <w:bCs/>
              </w:rPr>
              <w:t xml:space="preserve">Characteristic </w:t>
            </w:r>
            <w:r w:rsidRPr="000F3CD7">
              <w:rPr>
                <w:b/>
                <w:bCs/>
              </w:rPr>
              <w:t>“Aesthetics"</w:t>
            </w:r>
          </w:p>
        </w:tc>
        <w:tc>
          <w:tcPr>
            <w:tcW w:w="1409" w:type="dxa"/>
            <w:shd w:val="clear" w:color="auto" w:fill="D9D9D9" w:themeFill="background1" w:themeFillShade="D9"/>
            <w:hideMark/>
          </w:tcPr>
          <w:p w14:paraId="6E0FE243" w14:textId="77777777" w:rsidR="00C81117" w:rsidRPr="000F3CD7" w:rsidRDefault="00C81117" w:rsidP="000F3CD7">
            <w:r w:rsidRPr="000F3CD7">
              <w:t xml:space="preserve">% Frequency of ≥Agree  </w:t>
            </w:r>
          </w:p>
        </w:tc>
        <w:tc>
          <w:tcPr>
            <w:tcW w:w="4103" w:type="dxa"/>
            <w:gridSpan w:val="2"/>
            <w:shd w:val="clear" w:color="auto" w:fill="D9D9D9" w:themeFill="background1" w:themeFillShade="D9"/>
            <w:hideMark/>
          </w:tcPr>
          <w:p w14:paraId="1ED08273" w14:textId="305BFEFB" w:rsidR="00C81117" w:rsidRPr="000F3CD7" w:rsidRDefault="00C81117">
            <w:r w:rsidRPr="000F3CD7">
              <w:t> </w:t>
            </w:r>
          </w:p>
        </w:tc>
      </w:tr>
      <w:tr w:rsidR="00C81117" w:rsidRPr="000F3CD7" w14:paraId="12B3E369" w14:textId="77777777" w:rsidTr="00C81117">
        <w:trPr>
          <w:trHeight w:val="1040"/>
        </w:trPr>
        <w:tc>
          <w:tcPr>
            <w:tcW w:w="1838" w:type="dxa"/>
            <w:vMerge/>
            <w:noWrap/>
            <w:hideMark/>
          </w:tcPr>
          <w:p w14:paraId="0768258C" w14:textId="36C1D0C5" w:rsidR="00C81117" w:rsidRPr="000F3CD7" w:rsidRDefault="00C81117">
            <w:pPr>
              <w:rPr>
                <w:b/>
                <w:bCs/>
              </w:rPr>
            </w:pPr>
          </w:p>
        </w:tc>
        <w:tc>
          <w:tcPr>
            <w:tcW w:w="3935" w:type="dxa"/>
            <w:gridSpan w:val="2"/>
            <w:vMerge/>
            <w:shd w:val="clear" w:color="auto" w:fill="D9D9D9" w:themeFill="background1" w:themeFillShade="D9"/>
            <w:noWrap/>
            <w:hideMark/>
          </w:tcPr>
          <w:p w14:paraId="43C488FC" w14:textId="4115942A" w:rsidR="00C81117" w:rsidRPr="000F3CD7" w:rsidRDefault="00C81117"/>
        </w:tc>
        <w:tc>
          <w:tcPr>
            <w:tcW w:w="2665" w:type="dxa"/>
            <w:hideMark/>
          </w:tcPr>
          <w:p w14:paraId="65C80BD4" w14:textId="77777777" w:rsidR="00C81117" w:rsidRPr="000F3CD7" w:rsidRDefault="00C81117">
            <w:r w:rsidRPr="000F3CD7">
              <w:t>"Children's Stability footwear should come in a range of colours and styles to appeal to children's aesthetics."</w:t>
            </w:r>
          </w:p>
        </w:tc>
        <w:tc>
          <w:tcPr>
            <w:tcW w:w="1409" w:type="dxa"/>
            <w:noWrap/>
            <w:hideMark/>
          </w:tcPr>
          <w:p w14:paraId="467AAD84" w14:textId="77777777" w:rsidR="00C81117" w:rsidRPr="000F3CD7" w:rsidRDefault="00C81117" w:rsidP="000F3CD7">
            <w:r w:rsidRPr="00C81117">
              <w:rPr>
                <w:color w:val="FF0000"/>
              </w:rPr>
              <w:t>100</w:t>
            </w:r>
          </w:p>
        </w:tc>
        <w:tc>
          <w:tcPr>
            <w:tcW w:w="4103" w:type="dxa"/>
            <w:gridSpan w:val="2"/>
            <w:shd w:val="clear" w:color="auto" w:fill="D9D9D9" w:themeFill="background1" w:themeFillShade="D9"/>
            <w:hideMark/>
          </w:tcPr>
          <w:p w14:paraId="49A23700" w14:textId="77777777" w:rsidR="00C81117" w:rsidRPr="000F3CD7" w:rsidRDefault="00C81117">
            <w:r w:rsidRPr="000F3CD7">
              <w:t> </w:t>
            </w:r>
          </w:p>
          <w:p w14:paraId="47869FF9" w14:textId="5C587C37" w:rsidR="00C81117" w:rsidRPr="000F3CD7" w:rsidRDefault="00C81117">
            <w:r w:rsidRPr="000F3CD7">
              <w:t> </w:t>
            </w:r>
          </w:p>
        </w:tc>
      </w:tr>
    </w:tbl>
    <w:p w14:paraId="13E81E2F" w14:textId="77777777" w:rsidR="000767B9" w:rsidRPr="000767B9" w:rsidRDefault="000767B9" w:rsidP="000767B9"/>
    <w:p w14:paraId="44C63607" w14:textId="77777777" w:rsidR="00C40B9D" w:rsidRPr="007E29A5" w:rsidRDefault="00C40B9D" w:rsidP="00C40B9D">
      <w:pPr>
        <w:rPr>
          <w:color w:val="FF0000"/>
        </w:rPr>
      </w:pPr>
      <w:r w:rsidRPr="007E29A5">
        <w:rPr>
          <w:color w:val="FF0000"/>
        </w:rPr>
        <w:t>Text in Red Indicates: Consensus Statement ≥75% Relative Frequency ≥75% Panel ≥Agree </w:t>
      </w:r>
    </w:p>
    <w:p w14:paraId="2B244A7F" w14:textId="77777777" w:rsidR="006E2EF2" w:rsidRDefault="006E2EF2" w:rsidP="006E2EF2">
      <w:pPr>
        <w:pStyle w:val="Heading3"/>
      </w:pPr>
    </w:p>
    <w:p w14:paraId="2BF4C6B1" w14:textId="4176AC82" w:rsidR="009A21D0" w:rsidRDefault="009C463B">
      <w:pPr>
        <w:pStyle w:val="Heading3"/>
        <w:numPr>
          <w:ilvl w:val="1"/>
          <w:numId w:val="19"/>
        </w:numPr>
      </w:pPr>
      <w:bookmarkStart w:id="454" w:name="_Ref132655871"/>
      <w:bookmarkStart w:id="455" w:name="_Ref132656902"/>
      <w:bookmarkStart w:id="456" w:name="_Toc156403593"/>
      <w:r>
        <w:t xml:space="preserve">Complete Results Section 3 Rounds 1-3: Consensus Prescription Criteria and Outcomes for </w:t>
      </w:r>
      <w:r w:rsidR="00AB7F62">
        <w:t>Off the shelf stability footwear clinical interventions</w:t>
      </w:r>
      <w:bookmarkEnd w:id="454"/>
      <w:bookmarkEnd w:id="455"/>
      <w:bookmarkEnd w:id="456"/>
    </w:p>
    <w:p w14:paraId="395E13B4" w14:textId="77777777" w:rsidR="003019DF" w:rsidRPr="003019DF" w:rsidRDefault="003019DF" w:rsidP="003019DF"/>
    <w:tbl>
      <w:tblPr>
        <w:tblStyle w:val="TableGrid"/>
        <w:tblW w:w="0" w:type="auto"/>
        <w:tblLook w:val="04A0" w:firstRow="1" w:lastRow="0" w:firstColumn="1" w:lastColumn="0" w:noHBand="0" w:noVBand="1"/>
      </w:tblPr>
      <w:tblGrid>
        <w:gridCol w:w="1412"/>
        <w:gridCol w:w="1889"/>
        <w:gridCol w:w="1330"/>
        <w:gridCol w:w="3227"/>
        <w:gridCol w:w="1409"/>
        <w:gridCol w:w="3274"/>
        <w:gridCol w:w="1409"/>
      </w:tblGrid>
      <w:tr w:rsidR="000E075C" w:rsidRPr="00AB7F62" w14:paraId="7CBD0463" w14:textId="77777777" w:rsidTr="003019DF">
        <w:trPr>
          <w:trHeight w:val="469"/>
        </w:trPr>
        <w:tc>
          <w:tcPr>
            <w:tcW w:w="13950" w:type="dxa"/>
            <w:gridSpan w:val="7"/>
            <w:noWrap/>
            <w:hideMark/>
          </w:tcPr>
          <w:p w14:paraId="53DDBD89" w14:textId="4D455DCE" w:rsidR="000E075C" w:rsidRPr="00AB7F62" w:rsidRDefault="000E075C" w:rsidP="003019DF">
            <w:pPr>
              <w:jc w:val="center"/>
            </w:pPr>
            <w:r w:rsidRPr="00AB7F62">
              <w:t>Section 3</w:t>
            </w:r>
          </w:p>
        </w:tc>
      </w:tr>
      <w:tr w:rsidR="00375323" w:rsidRPr="00AB7F62" w14:paraId="5A18F285" w14:textId="77777777" w:rsidTr="00FC191B">
        <w:trPr>
          <w:trHeight w:val="520"/>
        </w:trPr>
        <w:tc>
          <w:tcPr>
            <w:tcW w:w="1412" w:type="dxa"/>
            <w:shd w:val="clear" w:color="auto" w:fill="A6A6A6" w:themeFill="background1" w:themeFillShade="A6"/>
            <w:noWrap/>
            <w:hideMark/>
          </w:tcPr>
          <w:p w14:paraId="7A5E3F13" w14:textId="46BA4052" w:rsidR="00375323" w:rsidRPr="00AB7F62" w:rsidRDefault="007B35DE">
            <w:pPr>
              <w:rPr>
                <w:b/>
                <w:bCs/>
              </w:rPr>
            </w:pPr>
            <w:r w:rsidRPr="00AB7F62">
              <w:rPr>
                <w:b/>
                <w:bCs/>
              </w:rPr>
              <w:t>Condition</w:t>
            </w:r>
          </w:p>
        </w:tc>
        <w:tc>
          <w:tcPr>
            <w:tcW w:w="3219" w:type="dxa"/>
            <w:gridSpan w:val="2"/>
            <w:shd w:val="clear" w:color="auto" w:fill="FFFF00"/>
            <w:noWrap/>
            <w:hideMark/>
          </w:tcPr>
          <w:p w14:paraId="12B4A219" w14:textId="77777777" w:rsidR="00375323" w:rsidRPr="00AB7F62" w:rsidRDefault="00375323">
            <w:r w:rsidRPr="00AB7F62">
              <w:t>Round 1</w:t>
            </w:r>
          </w:p>
          <w:p w14:paraId="799B7625" w14:textId="77777777" w:rsidR="00375323" w:rsidRDefault="00375323">
            <w:r w:rsidRPr="00AB7F62">
              <w:t> </w:t>
            </w:r>
          </w:p>
          <w:p w14:paraId="7DD6E37E" w14:textId="77777777" w:rsidR="007B35DE" w:rsidRDefault="007B35DE"/>
          <w:p w14:paraId="73012FC3" w14:textId="72426EA4" w:rsidR="007B35DE" w:rsidRPr="00AB7F62" w:rsidRDefault="007B35DE"/>
        </w:tc>
        <w:tc>
          <w:tcPr>
            <w:tcW w:w="4636" w:type="dxa"/>
            <w:gridSpan w:val="2"/>
            <w:shd w:val="clear" w:color="auto" w:fill="B4C6E7" w:themeFill="accent1" w:themeFillTint="66"/>
            <w:noWrap/>
            <w:hideMark/>
          </w:tcPr>
          <w:p w14:paraId="71437584" w14:textId="77777777" w:rsidR="00375323" w:rsidRPr="00AB7F62" w:rsidRDefault="00375323">
            <w:r w:rsidRPr="00AB7F62">
              <w:t>Round 2</w:t>
            </w:r>
          </w:p>
          <w:p w14:paraId="769C606F" w14:textId="583480F1" w:rsidR="00375323" w:rsidRPr="00AB7F62" w:rsidRDefault="00375323">
            <w:r w:rsidRPr="00AB7F62">
              <w:t> </w:t>
            </w:r>
          </w:p>
        </w:tc>
        <w:tc>
          <w:tcPr>
            <w:tcW w:w="4683" w:type="dxa"/>
            <w:gridSpan w:val="2"/>
            <w:shd w:val="clear" w:color="auto" w:fill="C5E0B3" w:themeFill="accent6" w:themeFillTint="66"/>
            <w:noWrap/>
            <w:hideMark/>
          </w:tcPr>
          <w:p w14:paraId="7F5C637E" w14:textId="77777777" w:rsidR="00375323" w:rsidRPr="00AB7F62" w:rsidRDefault="00375323">
            <w:r w:rsidRPr="00AB7F62">
              <w:t>Round 3</w:t>
            </w:r>
          </w:p>
          <w:p w14:paraId="0B370DCC" w14:textId="45D7B58B" w:rsidR="00375323" w:rsidRPr="00AB7F62" w:rsidRDefault="00375323">
            <w:r w:rsidRPr="00AB7F62">
              <w:t> </w:t>
            </w:r>
          </w:p>
        </w:tc>
      </w:tr>
      <w:tr w:rsidR="00AD556D" w:rsidRPr="00AB7F62" w14:paraId="084AEB50" w14:textId="77777777" w:rsidTr="00FC191B">
        <w:trPr>
          <w:trHeight w:val="700"/>
        </w:trPr>
        <w:tc>
          <w:tcPr>
            <w:tcW w:w="1412" w:type="dxa"/>
            <w:vMerge w:val="restart"/>
            <w:shd w:val="clear" w:color="auto" w:fill="BFBFBF" w:themeFill="background1" w:themeFillShade="BF"/>
            <w:noWrap/>
            <w:hideMark/>
          </w:tcPr>
          <w:p w14:paraId="1F821235" w14:textId="77777777" w:rsidR="00AD556D" w:rsidRPr="00AB7F62" w:rsidRDefault="00AD556D">
            <w:pPr>
              <w:rPr>
                <w:b/>
                <w:bCs/>
              </w:rPr>
            </w:pPr>
            <w:r w:rsidRPr="00AB7F62">
              <w:rPr>
                <w:b/>
                <w:bCs/>
              </w:rPr>
              <w:t>Cerebral Palsy</w:t>
            </w:r>
          </w:p>
          <w:p w14:paraId="5C012B95" w14:textId="77777777" w:rsidR="00AD556D" w:rsidRPr="00AB7F62" w:rsidRDefault="00AD556D">
            <w:r w:rsidRPr="00AB7F62">
              <w:t> </w:t>
            </w:r>
          </w:p>
          <w:p w14:paraId="33F1D30A" w14:textId="77777777" w:rsidR="00AD556D" w:rsidRPr="00AB7F62" w:rsidRDefault="00AD556D">
            <w:r w:rsidRPr="00AB7F62">
              <w:t> </w:t>
            </w:r>
          </w:p>
          <w:p w14:paraId="5F39ED4A" w14:textId="77777777" w:rsidR="00AD556D" w:rsidRPr="00AB7F62" w:rsidRDefault="00AD556D">
            <w:r w:rsidRPr="00AB7F62">
              <w:t> </w:t>
            </w:r>
          </w:p>
          <w:p w14:paraId="4C5114BC" w14:textId="77777777" w:rsidR="00AD556D" w:rsidRPr="00AB7F62" w:rsidRDefault="00AD556D">
            <w:r w:rsidRPr="00AB7F62">
              <w:t> </w:t>
            </w:r>
          </w:p>
          <w:p w14:paraId="5D955CDE" w14:textId="77777777" w:rsidR="00AD556D" w:rsidRPr="00AB7F62" w:rsidRDefault="00AD556D">
            <w:r w:rsidRPr="00AB7F62">
              <w:t> </w:t>
            </w:r>
          </w:p>
          <w:p w14:paraId="4618920E" w14:textId="77777777" w:rsidR="00AD556D" w:rsidRPr="00AB7F62" w:rsidRDefault="00AD556D">
            <w:r w:rsidRPr="00AB7F62">
              <w:t> </w:t>
            </w:r>
          </w:p>
          <w:p w14:paraId="37A80205" w14:textId="77777777" w:rsidR="00AD556D" w:rsidRPr="00AB7F62" w:rsidRDefault="00AD556D">
            <w:r w:rsidRPr="00AB7F62">
              <w:t> </w:t>
            </w:r>
          </w:p>
          <w:p w14:paraId="436258FA" w14:textId="77777777" w:rsidR="00AD556D" w:rsidRPr="00AB7F62" w:rsidRDefault="00AD556D">
            <w:r w:rsidRPr="00AB7F62">
              <w:t> </w:t>
            </w:r>
          </w:p>
          <w:p w14:paraId="2EFC3C86" w14:textId="77777777" w:rsidR="00AD556D" w:rsidRPr="00AB7F62" w:rsidRDefault="00AD556D">
            <w:r w:rsidRPr="00AB7F62">
              <w:t> </w:t>
            </w:r>
          </w:p>
          <w:p w14:paraId="1DAAA205" w14:textId="77777777" w:rsidR="00AD556D" w:rsidRPr="00AB7F62" w:rsidRDefault="00AD556D">
            <w:r w:rsidRPr="00AB7F62">
              <w:t> </w:t>
            </w:r>
          </w:p>
          <w:p w14:paraId="36165C47" w14:textId="77777777" w:rsidR="00AD556D" w:rsidRPr="00AB7F62" w:rsidRDefault="00AD556D">
            <w:r w:rsidRPr="00AB7F62">
              <w:t> </w:t>
            </w:r>
          </w:p>
          <w:p w14:paraId="12DEEE0E" w14:textId="77777777" w:rsidR="00AD556D" w:rsidRPr="00AB7F62" w:rsidRDefault="00AD556D">
            <w:r w:rsidRPr="00AB7F62">
              <w:t> </w:t>
            </w:r>
          </w:p>
          <w:p w14:paraId="0D5F55E6" w14:textId="77777777" w:rsidR="00AD556D" w:rsidRPr="00AB7F62" w:rsidRDefault="00AD556D">
            <w:r w:rsidRPr="00AB7F62">
              <w:t> </w:t>
            </w:r>
          </w:p>
          <w:p w14:paraId="1D6EFE9F" w14:textId="77777777" w:rsidR="00AD556D" w:rsidRPr="00AB7F62" w:rsidRDefault="00AD556D">
            <w:r w:rsidRPr="00AB7F62">
              <w:t> </w:t>
            </w:r>
          </w:p>
          <w:p w14:paraId="462AD7BA" w14:textId="77777777" w:rsidR="00AD556D" w:rsidRPr="00AB7F62" w:rsidRDefault="00AD556D">
            <w:r w:rsidRPr="00AB7F62">
              <w:t> </w:t>
            </w:r>
          </w:p>
          <w:p w14:paraId="74A2DCB9" w14:textId="77777777" w:rsidR="00AD556D" w:rsidRPr="00AB7F62" w:rsidRDefault="00AD556D">
            <w:r w:rsidRPr="00AB7F62">
              <w:t> </w:t>
            </w:r>
          </w:p>
          <w:p w14:paraId="26FAA377" w14:textId="77777777" w:rsidR="00AD556D" w:rsidRPr="00AB7F62" w:rsidRDefault="00AD556D">
            <w:r w:rsidRPr="00AB7F62">
              <w:t> </w:t>
            </w:r>
          </w:p>
          <w:p w14:paraId="785DC240" w14:textId="77777777" w:rsidR="00AD556D" w:rsidRPr="00AB7F62" w:rsidRDefault="00AD556D">
            <w:r w:rsidRPr="00AB7F62">
              <w:t> </w:t>
            </w:r>
          </w:p>
          <w:p w14:paraId="3FF21007" w14:textId="77777777" w:rsidR="00AD556D" w:rsidRPr="00AB7F62" w:rsidRDefault="00AD556D">
            <w:r w:rsidRPr="00AB7F62">
              <w:t> </w:t>
            </w:r>
          </w:p>
          <w:p w14:paraId="445DC345" w14:textId="77777777" w:rsidR="00AD556D" w:rsidRPr="00AB7F62" w:rsidRDefault="00AD556D">
            <w:r w:rsidRPr="00AB7F62">
              <w:t> </w:t>
            </w:r>
          </w:p>
          <w:p w14:paraId="5C190907" w14:textId="77777777" w:rsidR="00AD556D" w:rsidRPr="00AB7F62" w:rsidRDefault="00AD556D">
            <w:r w:rsidRPr="00AB7F62">
              <w:t> </w:t>
            </w:r>
          </w:p>
          <w:p w14:paraId="477C3F03" w14:textId="77777777" w:rsidR="00AD556D" w:rsidRPr="00AB7F62" w:rsidRDefault="00AD556D">
            <w:r w:rsidRPr="00AB7F62">
              <w:t> </w:t>
            </w:r>
          </w:p>
          <w:p w14:paraId="048A3E65" w14:textId="77777777" w:rsidR="00AD556D" w:rsidRPr="00AB7F62" w:rsidRDefault="00AD556D">
            <w:r w:rsidRPr="00AB7F62">
              <w:t> </w:t>
            </w:r>
          </w:p>
          <w:p w14:paraId="4688562C" w14:textId="77777777" w:rsidR="00AD556D" w:rsidRPr="00AB7F62" w:rsidRDefault="00AD556D">
            <w:r w:rsidRPr="00AB7F62">
              <w:t> </w:t>
            </w:r>
          </w:p>
          <w:p w14:paraId="0A1CC6FD" w14:textId="775EB9A3" w:rsidR="00AD556D" w:rsidRPr="00AB7F62" w:rsidRDefault="00AD556D" w:rsidP="00AA765F">
            <w:pPr>
              <w:rPr>
                <w:b/>
                <w:bCs/>
              </w:rPr>
            </w:pPr>
            <w:r w:rsidRPr="00AB7F62">
              <w:t> </w:t>
            </w:r>
          </w:p>
        </w:tc>
        <w:tc>
          <w:tcPr>
            <w:tcW w:w="1889" w:type="dxa"/>
            <w:shd w:val="clear" w:color="auto" w:fill="BFBFBF" w:themeFill="background1" w:themeFillShade="BF"/>
            <w:hideMark/>
          </w:tcPr>
          <w:p w14:paraId="0D0A9641" w14:textId="77777777" w:rsidR="00AD556D" w:rsidRPr="00AB7F62" w:rsidRDefault="00AD556D">
            <w:pPr>
              <w:rPr>
                <w:b/>
                <w:bCs/>
              </w:rPr>
            </w:pPr>
            <w:r w:rsidRPr="00AB7F62">
              <w:rPr>
                <w:b/>
                <w:bCs/>
              </w:rPr>
              <w:t>Suitability for Intervention</w:t>
            </w:r>
          </w:p>
        </w:tc>
        <w:tc>
          <w:tcPr>
            <w:tcW w:w="1330" w:type="dxa"/>
            <w:shd w:val="clear" w:color="auto" w:fill="BFBFBF" w:themeFill="background1" w:themeFillShade="BF"/>
            <w:hideMark/>
          </w:tcPr>
          <w:p w14:paraId="6A32F3E2" w14:textId="77777777" w:rsidR="00AD556D" w:rsidRPr="00AB7F62" w:rsidRDefault="00AD556D" w:rsidP="00AB7F62">
            <w:r w:rsidRPr="00AB7F62">
              <w:t xml:space="preserve">% Frequency of ≥Agree  </w:t>
            </w:r>
          </w:p>
        </w:tc>
        <w:tc>
          <w:tcPr>
            <w:tcW w:w="9319" w:type="dxa"/>
            <w:gridSpan w:val="4"/>
            <w:shd w:val="clear" w:color="auto" w:fill="BFBFBF" w:themeFill="background1" w:themeFillShade="BF"/>
            <w:noWrap/>
            <w:hideMark/>
          </w:tcPr>
          <w:p w14:paraId="1FD9A631" w14:textId="77777777" w:rsidR="00AD556D" w:rsidRPr="00AB7F62" w:rsidRDefault="00AD556D">
            <w:r w:rsidRPr="00AB7F62">
              <w:t> </w:t>
            </w:r>
          </w:p>
          <w:p w14:paraId="6C45DE84" w14:textId="34BF096F" w:rsidR="00AD556D" w:rsidRPr="00AB7F62" w:rsidRDefault="00AD556D">
            <w:r w:rsidRPr="00AB7F62">
              <w:t> </w:t>
            </w:r>
          </w:p>
          <w:p w14:paraId="6F74FBE0" w14:textId="557B0A45" w:rsidR="00AD556D" w:rsidRPr="00AB7F62" w:rsidRDefault="00AD556D">
            <w:r w:rsidRPr="00AB7F62">
              <w:t> </w:t>
            </w:r>
          </w:p>
          <w:p w14:paraId="10B19918" w14:textId="36D39E84" w:rsidR="00AD556D" w:rsidRPr="00AB7F62" w:rsidRDefault="00AD556D">
            <w:r w:rsidRPr="00AB7F62">
              <w:t> </w:t>
            </w:r>
          </w:p>
        </w:tc>
      </w:tr>
      <w:tr w:rsidR="00AD556D" w:rsidRPr="00AB7F62" w14:paraId="72CD0D56" w14:textId="77777777" w:rsidTr="00FC191B">
        <w:trPr>
          <w:trHeight w:val="1000"/>
        </w:trPr>
        <w:tc>
          <w:tcPr>
            <w:tcW w:w="1412" w:type="dxa"/>
            <w:vMerge/>
            <w:noWrap/>
            <w:hideMark/>
          </w:tcPr>
          <w:p w14:paraId="3D321B61" w14:textId="54268270" w:rsidR="00AD556D" w:rsidRPr="00AB7F62" w:rsidRDefault="00AD556D" w:rsidP="00AA765F"/>
        </w:tc>
        <w:tc>
          <w:tcPr>
            <w:tcW w:w="1889" w:type="dxa"/>
            <w:hideMark/>
          </w:tcPr>
          <w:p w14:paraId="46511E5F" w14:textId="77777777" w:rsidR="00AD556D" w:rsidRPr="00AB7F62" w:rsidRDefault="00AD556D">
            <w:r w:rsidRPr="00AB7F62">
              <w:t>"Cerebral palsy is suitable for stability footwear intervention?"</w:t>
            </w:r>
          </w:p>
        </w:tc>
        <w:tc>
          <w:tcPr>
            <w:tcW w:w="1330" w:type="dxa"/>
            <w:noWrap/>
            <w:hideMark/>
          </w:tcPr>
          <w:p w14:paraId="3106FCF4" w14:textId="77777777" w:rsidR="00AD556D" w:rsidRPr="00AB7F62" w:rsidRDefault="00AD556D" w:rsidP="00AB7F62">
            <w:r w:rsidRPr="00AB7F62">
              <w:t>92.31</w:t>
            </w:r>
          </w:p>
        </w:tc>
        <w:tc>
          <w:tcPr>
            <w:tcW w:w="9319" w:type="dxa"/>
            <w:gridSpan w:val="4"/>
            <w:shd w:val="clear" w:color="auto" w:fill="BFBFBF" w:themeFill="background1" w:themeFillShade="BF"/>
            <w:noWrap/>
            <w:hideMark/>
          </w:tcPr>
          <w:p w14:paraId="72592589" w14:textId="77777777" w:rsidR="00AD556D" w:rsidRPr="00AB7F62" w:rsidRDefault="00AD556D">
            <w:r w:rsidRPr="00AB7F62">
              <w:t> </w:t>
            </w:r>
          </w:p>
          <w:p w14:paraId="53DA2512" w14:textId="0A261751" w:rsidR="00AD556D" w:rsidRPr="00AB7F62" w:rsidRDefault="00AD556D">
            <w:r w:rsidRPr="00AB7F62">
              <w:t> </w:t>
            </w:r>
          </w:p>
        </w:tc>
      </w:tr>
      <w:tr w:rsidR="009004B8" w:rsidRPr="00AB7F62" w14:paraId="2574D88C" w14:textId="77777777" w:rsidTr="00FC191B">
        <w:trPr>
          <w:trHeight w:val="640"/>
        </w:trPr>
        <w:tc>
          <w:tcPr>
            <w:tcW w:w="1412" w:type="dxa"/>
            <w:vMerge/>
            <w:noWrap/>
            <w:hideMark/>
          </w:tcPr>
          <w:p w14:paraId="3F85885D" w14:textId="1360AB34" w:rsidR="009004B8" w:rsidRPr="00AB7F62" w:rsidRDefault="009004B8" w:rsidP="00AA765F"/>
        </w:tc>
        <w:tc>
          <w:tcPr>
            <w:tcW w:w="3219" w:type="dxa"/>
            <w:gridSpan w:val="2"/>
            <w:vMerge w:val="restart"/>
            <w:shd w:val="clear" w:color="auto" w:fill="BFBFBF" w:themeFill="background1" w:themeFillShade="BF"/>
            <w:hideMark/>
          </w:tcPr>
          <w:p w14:paraId="13F865D0" w14:textId="77777777" w:rsidR="009004B8" w:rsidRPr="00AB7F62" w:rsidRDefault="009004B8">
            <w:r w:rsidRPr="00AB7F62">
              <w:t> </w:t>
            </w:r>
          </w:p>
          <w:p w14:paraId="3B6696A2" w14:textId="77777777" w:rsidR="009004B8" w:rsidRPr="00AB7F62" w:rsidRDefault="009004B8">
            <w:r w:rsidRPr="00AB7F62">
              <w:t> </w:t>
            </w:r>
          </w:p>
          <w:p w14:paraId="69AD95EC" w14:textId="77777777" w:rsidR="009004B8" w:rsidRPr="00AB7F62" w:rsidRDefault="009004B8">
            <w:r w:rsidRPr="00AB7F62">
              <w:t> </w:t>
            </w:r>
          </w:p>
          <w:p w14:paraId="435D6D1B" w14:textId="77777777" w:rsidR="009004B8" w:rsidRPr="00AB7F62" w:rsidRDefault="009004B8">
            <w:r w:rsidRPr="00AB7F62">
              <w:t> </w:t>
            </w:r>
          </w:p>
          <w:p w14:paraId="722F6DA3" w14:textId="77777777" w:rsidR="009004B8" w:rsidRPr="00AB7F62" w:rsidRDefault="009004B8">
            <w:r w:rsidRPr="00AB7F62">
              <w:t> </w:t>
            </w:r>
          </w:p>
          <w:p w14:paraId="208DF556" w14:textId="77777777" w:rsidR="009004B8" w:rsidRPr="00AB7F62" w:rsidRDefault="009004B8">
            <w:r w:rsidRPr="00AB7F62">
              <w:t> </w:t>
            </w:r>
          </w:p>
          <w:p w14:paraId="0109A61C" w14:textId="77777777" w:rsidR="009004B8" w:rsidRPr="00AB7F62" w:rsidRDefault="009004B8">
            <w:r w:rsidRPr="00AB7F62">
              <w:t> </w:t>
            </w:r>
          </w:p>
          <w:p w14:paraId="6A3626AF" w14:textId="77777777" w:rsidR="009004B8" w:rsidRPr="00AB7F62" w:rsidRDefault="009004B8">
            <w:r w:rsidRPr="00AB7F62">
              <w:t> </w:t>
            </w:r>
          </w:p>
          <w:p w14:paraId="3A76EF5A" w14:textId="77777777" w:rsidR="009004B8" w:rsidRPr="00AB7F62" w:rsidRDefault="009004B8">
            <w:r w:rsidRPr="00AB7F62">
              <w:t> </w:t>
            </w:r>
          </w:p>
          <w:p w14:paraId="7FC92496" w14:textId="77777777" w:rsidR="009004B8" w:rsidRPr="00AB7F62" w:rsidRDefault="009004B8">
            <w:r w:rsidRPr="00AB7F62">
              <w:t> </w:t>
            </w:r>
          </w:p>
          <w:p w14:paraId="628D86FA" w14:textId="77777777" w:rsidR="009004B8" w:rsidRPr="00AB7F62" w:rsidRDefault="009004B8">
            <w:r w:rsidRPr="00AB7F62">
              <w:t> </w:t>
            </w:r>
          </w:p>
          <w:p w14:paraId="6A8001A7" w14:textId="77777777" w:rsidR="009004B8" w:rsidRPr="00AB7F62" w:rsidRDefault="009004B8">
            <w:r w:rsidRPr="00AB7F62">
              <w:t> </w:t>
            </w:r>
          </w:p>
          <w:p w14:paraId="4BCC65E5" w14:textId="77777777" w:rsidR="009004B8" w:rsidRPr="00AB7F62" w:rsidRDefault="009004B8">
            <w:r w:rsidRPr="00AB7F62">
              <w:t> </w:t>
            </w:r>
          </w:p>
          <w:p w14:paraId="7B6DD030" w14:textId="77777777" w:rsidR="009004B8" w:rsidRPr="00AB7F62" w:rsidRDefault="009004B8">
            <w:r w:rsidRPr="00AB7F62">
              <w:t> </w:t>
            </w:r>
          </w:p>
          <w:p w14:paraId="3ED8C503" w14:textId="77777777" w:rsidR="009004B8" w:rsidRPr="00AB7F62" w:rsidRDefault="009004B8">
            <w:r w:rsidRPr="00AB7F62">
              <w:t> </w:t>
            </w:r>
          </w:p>
          <w:p w14:paraId="1D0ADC6F" w14:textId="77777777" w:rsidR="009004B8" w:rsidRPr="00AB7F62" w:rsidRDefault="009004B8">
            <w:r w:rsidRPr="00AB7F62">
              <w:t> </w:t>
            </w:r>
          </w:p>
          <w:p w14:paraId="44B747B8" w14:textId="77777777" w:rsidR="009004B8" w:rsidRPr="00AB7F62" w:rsidRDefault="009004B8">
            <w:r w:rsidRPr="00AB7F62">
              <w:t> </w:t>
            </w:r>
          </w:p>
          <w:p w14:paraId="46473CED" w14:textId="77777777" w:rsidR="009004B8" w:rsidRPr="00AB7F62" w:rsidRDefault="009004B8">
            <w:r w:rsidRPr="00AB7F62">
              <w:t> </w:t>
            </w:r>
          </w:p>
          <w:p w14:paraId="35F93D32" w14:textId="77777777" w:rsidR="009004B8" w:rsidRPr="00AB7F62" w:rsidRDefault="009004B8">
            <w:r w:rsidRPr="00AB7F62">
              <w:t> </w:t>
            </w:r>
          </w:p>
          <w:p w14:paraId="35AD6CA0" w14:textId="77777777" w:rsidR="009004B8" w:rsidRPr="00AB7F62" w:rsidRDefault="009004B8">
            <w:r w:rsidRPr="00AB7F62">
              <w:t> </w:t>
            </w:r>
          </w:p>
          <w:p w14:paraId="592CF836" w14:textId="77777777" w:rsidR="009004B8" w:rsidRPr="00AB7F62" w:rsidRDefault="009004B8">
            <w:r w:rsidRPr="00AB7F62">
              <w:t> </w:t>
            </w:r>
          </w:p>
          <w:p w14:paraId="2D3B1166" w14:textId="77777777" w:rsidR="009004B8" w:rsidRPr="00AB7F62" w:rsidRDefault="009004B8">
            <w:r w:rsidRPr="00AB7F62">
              <w:t> </w:t>
            </w:r>
          </w:p>
          <w:p w14:paraId="4E175177" w14:textId="77777777" w:rsidR="009004B8" w:rsidRPr="00AB7F62" w:rsidRDefault="009004B8">
            <w:r w:rsidRPr="00AB7F62">
              <w:t> </w:t>
            </w:r>
          </w:p>
          <w:p w14:paraId="6F9D3325" w14:textId="77777777" w:rsidR="009004B8" w:rsidRPr="00AB7F62" w:rsidRDefault="009004B8">
            <w:r w:rsidRPr="00AB7F62">
              <w:t> </w:t>
            </w:r>
          </w:p>
          <w:p w14:paraId="5B96918E" w14:textId="7CC00860" w:rsidR="009004B8" w:rsidRPr="00AB7F62" w:rsidRDefault="009004B8" w:rsidP="00AA765F">
            <w:r w:rsidRPr="00AB7F62">
              <w:t> </w:t>
            </w:r>
          </w:p>
        </w:tc>
        <w:tc>
          <w:tcPr>
            <w:tcW w:w="3227" w:type="dxa"/>
            <w:noWrap/>
            <w:hideMark/>
          </w:tcPr>
          <w:p w14:paraId="3A5ACD61" w14:textId="77777777" w:rsidR="009004B8" w:rsidRPr="00AB7F62" w:rsidRDefault="009004B8">
            <w:pPr>
              <w:rPr>
                <w:b/>
                <w:bCs/>
              </w:rPr>
            </w:pPr>
            <w:r w:rsidRPr="00AB7F62">
              <w:rPr>
                <w:b/>
                <w:bCs/>
              </w:rPr>
              <w:t>Criteria for Treatment</w:t>
            </w:r>
          </w:p>
        </w:tc>
        <w:tc>
          <w:tcPr>
            <w:tcW w:w="1409" w:type="dxa"/>
            <w:hideMark/>
          </w:tcPr>
          <w:p w14:paraId="4885CA8B" w14:textId="77777777" w:rsidR="009004B8" w:rsidRPr="00AB7F62" w:rsidRDefault="009004B8" w:rsidP="00AB7F62">
            <w:r w:rsidRPr="00AB7F62">
              <w:t xml:space="preserve">% Frequency of ≥Agree  </w:t>
            </w:r>
          </w:p>
        </w:tc>
        <w:tc>
          <w:tcPr>
            <w:tcW w:w="3274" w:type="dxa"/>
            <w:noWrap/>
            <w:hideMark/>
          </w:tcPr>
          <w:p w14:paraId="4FB81B33" w14:textId="77777777" w:rsidR="009004B8" w:rsidRPr="00AB7F62" w:rsidRDefault="009004B8">
            <w:pPr>
              <w:rPr>
                <w:b/>
                <w:bCs/>
              </w:rPr>
            </w:pPr>
            <w:r w:rsidRPr="00AB7F62">
              <w:rPr>
                <w:b/>
                <w:bCs/>
              </w:rPr>
              <w:t>Criteria for Treatment</w:t>
            </w:r>
          </w:p>
        </w:tc>
        <w:tc>
          <w:tcPr>
            <w:tcW w:w="1409" w:type="dxa"/>
            <w:hideMark/>
          </w:tcPr>
          <w:p w14:paraId="64F85229" w14:textId="77777777" w:rsidR="009004B8" w:rsidRPr="00AB7F62" w:rsidRDefault="009004B8" w:rsidP="00AB7F62">
            <w:r w:rsidRPr="00AB7F62">
              <w:t xml:space="preserve">% Frequency of ≥Agree  </w:t>
            </w:r>
          </w:p>
        </w:tc>
      </w:tr>
      <w:tr w:rsidR="00825E6A" w:rsidRPr="00AB7F62" w14:paraId="27C90A01" w14:textId="77777777" w:rsidTr="00FC191B">
        <w:trPr>
          <w:trHeight w:val="1140"/>
        </w:trPr>
        <w:tc>
          <w:tcPr>
            <w:tcW w:w="1412" w:type="dxa"/>
            <w:vMerge/>
            <w:noWrap/>
            <w:hideMark/>
          </w:tcPr>
          <w:p w14:paraId="0EA42AAF" w14:textId="31C1B1C0" w:rsidR="00825E6A" w:rsidRPr="00AB7F62" w:rsidRDefault="00825E6A" w:rsidP="00AA765F"/>
        </w:tc>
        <w:tc>
          <w:tcPr>
            <w:tcW w:w="3219" w:type="dxa"/>
            <w:gridSpan w:val="2"/>
            <w:vMerge/>
            <w:shd w:val="clear" w:color="auto" w:fill="BFBFBF" w:themeFill="background1" w:themeFillShade="BF"/>
            <w:hideMark/>
          </w:tcPr>
          <w:p w14:paraId="4922220E" w14:textId="35390792" w:rsidR="00825E6A" w:rsidRPr="00AB7F62" w:rsidRDefault="00825E6A" w:rsidP="00AA765F"/>
        </w:tc>
        <w:tc>
          <w:tcPr>
            <w:tcW w:w="3227" w:type="dxa"/>
            <w:hideMark/>
          </w:tcPr>
          <w:p w14:paraId="3D81570A" w14:textId="77777777" w:rsidR="00825E6A" w:rsidRPr="00AB7F62" w:rsidRDefault="00825E6A">
            <w:r w:rsidRPr="00AB7F62">
              <w:t>"Stability footwear may assist mediolateral stability and proprioception of the foot and ankle in standing and walking in children with CP."</w:t>
            </w:r>
          </w:p>
        </w:tc>
        <w:tc>
          <w:tcPr>
            <w:tcW w:w="1409" w:type="dxa"/>
            <w:noWrap/>
            <w:hideMark/>
          </w:tcPr>
          <w:p w14:paraId="25F50050" w14:textId="77777777" w:rsidR="00825E6A" w:rsidRPr="00825E6A" w:rsidRDefault="00825E6A" w:rsidP="00AB7F62">
            <w:pPr>
              <w:rPr>
                <w:color w:val="FF0000"/>
              </w:rPr>
            </w:pPr>
            <w:r w:rsidRPr="00825E6A">
              <w:rPr>
                <w:color w:val="FF0000"/>
              </w:rPr>
              <w:t>78.57</w:t>
            </w:r>
          </w:p>
        </w:tc>
        <w:tc>
          <w:tcPr>
            <w:tcW w:w="4683" w:type="dxa"/>
            <w:gridSpan w:val="2"/>
            <w:vMerge w:val="restart"/>
            <w:shd w:val="clear" w:color="auto" w:fill="BFBFBF" w:themeFill="background1" w:themeFillShade="BF"/>
            <w:noWrap/>
            <w:hideMark/>
          </w:tcPr>
          <w:p w14:paraId="499F42C1" w14:textId="77777777" w:rsidR="00825E6A" w:rsidRPr="00AB7F62" w:rsidRDefault="00825E6A">
            <w:r w:rsidRPr="00AB7F62">
              <w:t> </w:t>
            </w:r>
          </w:p>
          <w:p w14:paraId="7DD0D0BC" w14:textId="77777777" w:rsidR="00825E6A" w:rsidRPr="00AB7F62" w:rsidRDefault="00825E6A">
            <w:r w:rsidRPr="00AB7F62">
              <w:t> </w:t>
            </w:r>
          </w:p>
          <w:p w14:paraId="4E622F9A" w14:textId="4EE4A858" w:rsidR="00825E6A" w:rsidRPr="00AB7F62" w:rsidRDefault="00825E6A" w:rsidP="00AA765F">
            <w:r w:rsidRPr="00AB7F62">
              <w:t> </w:t>
            </w:r>
          </w:p>
        </w:tc>
      </w:tr>
      <w:tr w:rsidR="00825E6A" w:rsidRPr="00AB7F62" w14:paraId="40CEEF1E" w14:textId="77777777" w:rsidTr="00FC191B">
        <w:trPr>
          <w:trHeight w:val="1020"/>
        </w:trPr>
        <w:tc>
          <w:tcPr>
            <w:tcW w:w="1412" w:type="dxa"/>
            <w:vMerge/>
            <w:noWrap/>
            <w:hideMark/>
          </w:tcPr>
          <w:p w14:paraId="669180C8" w14:textId="73C24E10" w:rsidR="00825E6A" w:rsidRPr="00AB7F62" w:rsidRDefault="00825E6A" w:rsidP="00AA765F"/>
        </w:tc>
        <w:tc>
          <w:tcPr>
            <w:tcW w:w="3219" w:type="dxa"/>
            <w:gridSpan w:val="2"/>
            <w:vMerge/>
            <w:shd w:val="clear" w:color="auto" w:fill="BFBFBF" w:themeFill="background1" w:themeFillShade="BF"/>
            <w:hideMark/>
          </w:tcPr>
          <w:p w14:paraId="4D0CD077" w14:textId="61FF1101" w:rsidR="00825E6A" w:rsidRPr="00AB7F62" w:rsidRDefault="00825E6A" w:rsidP="00AA765F"/>
        </w:tc>
        <w:tc>
          <w:tcPr>
            <w:tcW w:w="3227" w:type="dxa"/>
            <w:hideMark/>
          </w:tcPr>
          <w:p w14:paraId="7FA64C41" w14:textId="77777777" w:rsidR="00825E6A" w:rsidRPr="00AB7F62" w:rsidRDefault="00825E6A">
            <w:r w:rsidRPr="00AB7F62">
              <w:t>"Stability footwear may be used alongside other assistive aids to assist standing and walking in children with CP."</w:t>
            </w:r>
          </w:p>
        </w:tc>
        <w:tc>
          <w:tcPr>
            <w:tcW w:w="1409" w:type="dxa"/>
            <w:noWrap/>
            <w:hideMark/>
          </w:tcPr>
          <w:p w14:paraId="29C85074" w14:textId="77777777" w:rsidR="00825E6A" w:rsidRPr="00825E6A" w:rsidRDefault="00825E6A" w:rsidP="00AB7F62">
            <w:pPr>
              <w:rPr>
                <w:color w:val="FF0000"/>
              </w:rPr>
            </w:pPr>
            <w:r w:rsidRPr="00825E6A">
              <w:rPr>
                <w:color w:val="FF0000"/>
              </w:rPr>
              <w:t>85.71</w:t>
            </w:r>
          </w:p>
        </w:tc>
        <w:tc>
          <w:tcPr>
            <w:tcW w:w="4683" w:type="dxa"/>
            <w:gridSpan w:val="2"/>
            <w:vMerge/>
            <w:shd w:val="clear" w:color="auto" w:fill="BFBFBF" w:themeFill="background1" w:themeFillShade="BF"/>
            <w:noWrap/>
            <w:hideMark/>
          </w:tcPr>
          <w:p w14:paraId="4E056A61" w14:textId="214F581E" w:rsidR="00825E6A" w:rsidRPr="00AB7F62" w:rsidRDefault="00825E6A" w:rsidP="00AA765F"/>
        </w:tc>
      </w:tr>
      <w:tr w:rsidR="00825E6A" w:rsidRPr="00AB7F62" w14:paraId="1F4A8D86" w14:textId="77777777" w:rsidTr="00FC191B">
        <w:trPr>
          <w:trHeight w:val="1700"/>
        </w:trPr>
        <w:tc>
          <w:tcPr>
            <w:tcW w:w="1412" w:type="dxa"/>
            <w:vMerge/>
            <w:noWrap/>
            <w:hideMark/>
          </w:tcPr>
          <w:p w14:paraId="5DB8309B" w14:textId="605B67A5" w:rsidR="00825E6A" w:rsidRPr="00AB7F62" w:rsidRDefault="00825E6A" w:rsidP="00AA765F"/>
        </w:tc>
        <w:tc>
          <w:tcPr>
            <w:tcW w:w="3219" w:type="dxa"/>
            <w:gridSpan w:val="2"/>
            <w:vMerge/>
            <w:shd w:val="clear" w:color="auto" w:fill="BFBFBF" w:themeFill="background1" w:themeFillShade="BF"/>
            <w:hideMark/>
          </w:tcPr>
          <w:p w14:paraId="369D502A" w14:textId="5E820A50" w:rsidR="00825E6A" w:rsidRPr="00AB7F62" w:rsidRDefault="00825E6A" w:rsidP="00AA765F"/>
        </w:tc>
        <w:tc>
          <w:tcPr>
            <w:tcW w:w="3227" w:type="dxa"/>
            <w:hideMark/>
          </w:tcPr>
          <w:p w14:paraId="4C191B9F" w14:textId="77777777" w:rsidR="00825E6A" w:rsidRPr="00AB7F62" w:rsidRDefault="00825E6A">
            <w:r w:rsidRPr="00AB7F62">
              <w:t>"Stability footwear should only be issued to children with CP after a critical assessment of the child's mobility needs in respect to other assistive aids or footwear modifications, and with clear intervention outcomes."</w:t>
            </w:r>
          </w:p>
        </w:tc>
        <w:tc>
          <w:tcPr>
            <w:tcW w:w="1409" w:type="dxa"/>
            <w:noWrap/>
            <w:hideMark/>
          </w:tcPr>
          <w:p w14:paraId="7A457DB9" w14:textId="77777777" w:rsidR="00825E6A" w:rsidRPr="00825E6A" w:rsidRDefault="00825E6A" w:rsidP="00AB7F62">
            <w:pPr>
              <w:rPr>
                <w:color w:val="FF0000"/>
              </w:rPr>
            </w:pPr>
            <w:r w:rsidRPr="00825E6A">
              <w:rPr>
                <w:color w:val="FF0000"/>
              </w:rPr>
              <w:t>85.71</w:t>
            </w:r>
          </w:p>
        </w:tc>
        <w:tc>
          <w:tcPr>
            <w:tcW w:w="4683" w:type="dxa"/>
            <w:gridSpan w:val="2"/>
            <w:vMerge/>
            <w:shd w:val="clear" w:color="auto" w:fill="BFBFBF" w:themeFill="background1" w:themeFillShade="BF"/>
            <w:noWrap/>
            <w:hideMark/>
          </w:tcPr>
          <w:p w14:paraId="1267483A" w14:textId="54FC97CB" w:rsidR="00825E6A" w:rsidRPr="00AB7F62" w:rsidRDefault="00825E6A"/>
        </w:tc>
      </w:tr>
      <w:tr w:rsidR="00F41F75" w:rsidRPr="00AB7F62" w14:paraId="7E2D5DBB" w14:textId="77777777" w:rsidTr="00FC191B">
        <w:trPr>
          <w:trHeight w:val="3421"/>
        </w:trPr>
        <w:tc>
          <w:tcPr>
            <w:tcW w:w="1412" w:type="dxa"/>
            <w:vMerge/>
            <w:noWrap/>
            <w:hideMark/>
          </w:tcPr>
          <w:p w14:paraId="0A2406DB" w14:textId="3EE41962" w:rsidR="00F41F75" w:rsidRPr="00AB7F62" w:rsidRDefault="00F41F75" w:rsidP="00AA765F"/>
        </w:tc>
        <w:tc>
          <w:tcPr>
            <w:tcW w:w="3219" w:type="dxa"/>
            <w:gridSpan w:val="2"/>
            <w:vMerge/>
            <w:shd w:val="clear" w:color="auto" w:fill="BFBFBF" w:themeFill="background1" w:themeFillShade="BF"/>
            <w:hideMark/>
          </w:tcPr>
          <w:p w14:paraId="42B36CF8" w14:textId="0E1C8FFA" w:rsidR="00F41F75" w:rsidRPr="00AB7F62" w:rsidRDefault="00F41F75" w:rsidP="00AA765F"/>
        </w:tc>
        <w:tc>
          <w:tcPr>
            <w:tcW w:w="3227" w:type="dxa"/>
            <w:hideMark/>
          </w:tcPr>
          <w:p w14:paraId="609A61D5" w14:textId="77777777" w:rsidR="00F41F75" w:rsidRPr="00AB7F62" w:rsidRDefault="00F41F75">
            <w:r w:rsidRPr="00AB7F62">
              <w:t> </w:t>
            </w:r>
          </w:p>
          <w:p w14:paraId="786850CA" w14:textId="1DA81268" w:rsidR="00F41F75" w:rsidRPr="00AB7F62" w:rsidRDefault="00F41F75" w:rsidP="00AA765F">
            <w:r w:rsidRPr="00AB7F62">
              <w:t>"Stability footwear may be used as a sole assistive intervention to assist both foot and ankle walking stability in children with GMFCS 1 and no significant tonal issues."</w:t>
            </w:r>
          </w:p>
        </w:tc>
        <w:tc>
          <w:tcPr>
            <w:tcW w:w="1409" w:type="dxa"/>
            <w:noWrap/>
            <w:hideMark/>
          </w:tcPr>
          <w:p w14:paraId="63DD109D" w14:textId="77777777" w:rsidR="00F41F75" w:rsidRPr="00AB7F62" w:rsidRDefault="00F41F75">
            <w:r w:rsidRPr="00AB7F62">
              <w:t> </w:t>
            </w:r>
          </w:p>
          <w:p w14:paraId="54F04866" w14:textId="32D3404F" w:rsidR="00F41F75" w:rsidRPr="00AB7F62" w:rsidRDefault="00F41F75" w:rsidP="00AB7F62">
            <w:r w:rsidRPr="00AB7F62">
              <w:t>71.43</w:t>
            </w:r>
          </w:p>
        </w:tc>
        <w:tc>
          <w:tcPr>
            <w:tcW w:w="3274" w:type="dxa"/>
          </w:tcPr>
          <w:p w14:paraId="21164401" w14:textId="63B48729" w:rsidR="00F41F75" w:rsidRPr="00AB7F62" w:rsidRDefault="00F41F75" w:rsidP="00AA765F">
            <w:r w:rsidRPr="00AB7F62">
              <w:t>Original Round 2 "Stability footwear may be used as a sole assistive intervention to assist both foot and ankle stability in walking in children with GMFCS 1 and no significant tonal issues."</w:t>
            </w:r>
          </w:p>
        </w:tc>
        <w:tc>
          <w:tcPr>
            <w:tcW w:w="1409" w:type="dxa"/>
            <w:noWrap/>
          </w:tcPr>
          <w:p w14:paraId="6E3B90C2" w14:textId="32568D83" w:rsidR="00F41F75" w:rsidRPr="00AB7F62" w:rsidRDefault="00F41F75" w:rsidP="00AB7F62">
            <w:r w:rsidRPr="00825E6A">
              <w:rPr>
                <w:color w:val="FF0000"/>
              </w:rPr>
              <w:t>81.25</w:t>
            </w:r>
          </w:p>
        </w:tc>
      </w:tr>
      <w:tr w:rsidR="00825E6A" w:rsidRPr="00AB7F62" w14:paraId="3C9BC990" w14:textId="77777777" w:rsidTr="00FC191B">
        <w:trPr>
          <w:trHeight w:val="1020"/>
        </w:trPr>
        <w:tc>
          <w:tcPr>
            <w:tcW w:w="1412" w:type="dxa"/>
            <w:vMerge/>
            <w:noWrap/>
            <w:hideMark/>
          </w:tcPr>
          <w:p w14:paraId="55BB6670" w14:textId="432A06F5" w:rsidR="00825E6A" w:rsidRPr="00AB7F62" w:rsidRDefault="00825E6A" w:rsidP="00AA765F"/>
        </w:tc>
        <w:tc>
          <w:tcPr>
            <w:tcW w:w="3219" w:type="dxa"/>
            <w:gridSpan w:val="2"/>
            <w:vMerge/>
            <w:shd w:val="clear" w:color="auto" w:fill="BFBFBF" w:themeFill="background1" w:themeFillShade="BF"/>
            <w:hideMark/>
          </w:tcPr>
          <w:p w14:paraId="1E87868C" w14:textId="23E95BE7" w:rsidR="00825E6A" w:rsidRPr="00AB7F62" w:rsidRDefault="00825E6A" w:rsidP="00AA765F"/>
        </w:tc>
        <w:tc>
          <w:tcPr>
            <w:tcW w:w="3227" w:type="dxa"/>
            <w:hideMark/>
          </w:tcPr>
          <w:p w14:paraId="5041622E" w14:textId="77777777" w:rsidR="00825E6A" w:rsidRPr="00AB7F62" w:rsidRDefault="00825E6A">
            <w:r w:rsidRPr="00AB7F62">
              <w:t>"Stability footwear may be used alongside other assistive aids to assist walking and standing in ambulant children GMFCS 1-3 with tonal issues."</w:t>
            </w:r>
          </w:p>
        </w:tc>
        <w:tc>
          <w:tcPr>
            <w:tcW w:w="1409" w:type="dxa"/>
            <w:noWrap/>
            <w:hideMark/>
          </w:tcPr>
          <w:p w14:paraId="776056D3" w14:textId="77777777" w:rsidR="00825E6A" w:rsidRPr="00AB7F62" w:rsidRDefault="00825E6A" w:rsidP="00AB7F62">
            <w:r w:rsidRPr="00825E6A">
              <w:rPr>
                <w:color w:val="FF0000"/>
              </w:rPr>
              <w:t>78.57</w:t>
            </w:r>
          </w:p>
        </w:tc>
        <w:tc>
          <w:tcPr>
            <w:tcW w:w="4683" w:type="dxa"/>
            <w:gridSpan w:val="2"/>
            <w:shd w:val="clear" w:color="auto" w:fill="BFBFBF" w:themeFill="background1" w:themeFillShade="BF"/>
            <w:noWrap/>
            <w:hideMark/>
          </w:tcPr>
          <w:p w14:paraId="1BB9A92C" w14:textId="64125548" w:rsidR="00825E6A" w:rsidRPr="00AB7F62" w:rsidRDefault="00825E6A">
            <w:r w:rsidRPr="00AB7F62">
              <w:t> </w:t>
            </w:r>
          </w:p>
        </w:tc>
      </w:tr>
      <w:tr w:rsidR="009004B8" w:rsidRPr="00AB7F62" w14:paraId="740D650D" w14:textId="77777777" w:rsidTr="00FC191B">
        <w:trPr>
          <w:trHeight w:val="2040"/>
        </w:trPr>
        <w:tc>
          <w:tcPr>
            <w:tcW w:w="1412" w:type="dxa"/>
            <w:vMerge/>
            <w:noWrap/>
            <w:hideMark/>
          </w:tcPr>
          <w:p w14:paraId="3F906537" w14:textId="11BAA2E0" w:rsidR="009004B8" w:rsidRPr="00AB7F62" w:rsidRDefault="009004B8" w:rsidP="00AA765F"/>
        </w:tc>
        <w:tc>
          <w:tcPr>
            <w:tcW w:w="3219" w:type="dxa"/>
            <w:gridSpan w:val="2"/>
            <w:vMerge/>
            <w:shd w:val="clear" w:color="auto" w:fill="BFBFBF" w:themeFill="background1" w:themeFillShade="BF"/>
            <w:hideMark/>
          </w:tcPr>
          <w:p w14:paraId="7132D1D4" w14:textId="1E9FE1F9" w:rsidR="009004B8" w:rsidRPr="00AB7F62" w:rsidRDefault="009004B8" w:rsidP="00AA765F"/>
        </w:tc>
        <w:tc>
          <w:tcPr>
            <w:tcW w:w="3227" w:type="dxa"/>
            <w:hideMark/>
          </w:tcPr>
          <w:p w14:paraId="45A8ADA6" w14:textId="77777777" w:rsidR="009004B8" w:rsidRPr="00AB7F62" w:rsidRDefault="009004B8">
            <w:r w:rsidRPr="00AB7F62">
              <w:t>"Stability footwear may be used alongside other assistive aids to assist standing and transfer in non-ambulant children GMFCS 3-4."</w:t>
            </w:r>
          </w:p>
        </w:tc>
        <w:tc>
          <w:tcPr>
            <w:tcW w:w="1409" w:type="dxa"/>
            <w:noWrap/>
            <w:hideMark/>
          </w:tcPr>
          <w:p w14:paraId="731A880D" w14:textId="77777777" w:rsidR="009004B8" w:rsidRPr="00AB7F62" w:rsidRDefault="009004B8" w:rsidP="00AB7F62">
            <w:r w:rsidRPr="00AB7F62">
              <w:t>71.43</w:t>
            </w:r>
          </w:p>
        </w:tc>
        <w:tc>
          <w:tcPr>
            <w:tcW w:w="3274" w:type="dxa"/>
            <w:hideMark/>
          </w:tcPr>
          <w:p w14:paraId="5BE25741" w14:textId="77777777" w:rsidR="009004B8" w:rsidRPr="00AB7F62" w:rsidRDefault="009004B8">
            <w:r w:rsidRPr="00AB7F62">
              <w:t>Modified Round 3: "Stability footwear may be used simultaneously with other assistive aids to assist standing and transfer in non-ambulant children GMFCS 3-4. This footwear must be issued to assist stability and not just to accommodate the associated assistive aid"</w:t>
            </w:r>
          </w:p>
        </w:tc>
        <w:tc>
          <w:tcPr>
            <w:tcW w:w="1409" w:type="dxa"/>
            <w:noWrap/>
            <w:hideMark/>
          </w:tcPr>
          <w:p w14:paraId="153A2E42" w14:textId="77777777" w:rsidR="009004B8" w:rsidRPr="00AB7F62" w:rsidRDefault="009004B8" w:rsidP="00AB7F62">
            <w:r w:rsidRPr="00825E6A">
              <w:rPr>
                <w:color w:val="FF0000"/>
              </w:rPr>
              <w:t>87.50</w:t>
            </w:r>
          </w:p>
        </w:tc>
      </w:tr>
      <w:tr w:rsidR="00825E6A" w:rsidRPr="00AB7F62" w14:paraId="319059DB" w14:textId="77777777" w:rsidTr="00FC191B">
        <w:trPr>
          <w:trHeight w:val="2040"/>
        </w:trPr>
        <w:tc>
          <w:tcPr>
            <w:tcW w:w="1412" w:type="dxa"/>
            <w:vMerge/>
            <w:noWrap/>
          </w:tcPr>
          <w:p w14:paraId="04B59990" w14:textId="77777777" w:rsidR="00825E6A" w:rsidRPr="00AB7F62" w:rsidRDefault="00825E6A" w:rsidP="00F41F75"/>
        </w:tc>
        <w:tc>
          <w:tcPr>
            <w:tcW w:w="3219" w:type="dxa"/>
            <w:gridSpan w:val="2"/>
            <w:vMerge/>
            <w:shd w:val="clear" w:color="auto" w:fill="BFBFBF" w:themeFill="background1" w:themeFillShade="BF"/>
          </w:tcPr>
          <w:p w14:paraId="45D0DC1D" w14:textId="77777777" w:rsidR="00825E6A" w:rsidRPr="00AB7F62" w:rsidRDefault="00825E6A" w:rsidP="00F41F75"/>
        </w:tc>
        <w:tc>
          <w:tcPr>
            <w:tcW w:w="4636" w:type="dxa"/>
            <w:gridSpan w:val="2"/>
            <w:shd w:val="clear" w:color="auto" w:fill="BFBFBF" w:themeFill="background1" w:themeFillShade="BF"/>
          </w:tcPr>
          <w:p w14:paraId="260F5076" w14:textId="77777777" w:rsidR="00825E6A" w:rsidRPr="00AB7F62" w:rsidRDefault="00825E6A" w:rsidP="00F41F75"/>
        </w:tc>
        <w:tc>
          <w:tcPr>
            <w:tcW w:w="3274" w:type="dxa"/>
          </w:tcPr>
          <w:p w14:paraId="348E89B9" w14:textId="39DD09F1" w:rsidR="00825E6A" w:rsidRPr="00AB7F62" w:rsidRDefault="00825E6A" w:rsidP="00F41F75">
            <w:r w:rsidRPr="00AB7F62">
              <w:t>"Stability footwear is only to be issued as an adjunct to AFO's KAFO's where additional medio-lateral stability is required, and not just to accommodate the orthotic. "</w:t>
            </w:r>
          </w:p>
        </w:tc>
        <w:tc>
          <w:tcPr>
            <w:tcW w:w="1409" w:type="dxa"/>
            <w:noWrap/>
          </w:tcPr>
          <w:p w14:paraId="5B46434A" w14:textId="26D17561" w:rsidR="00825E6A" w:rsidRPr="00AB7F62" w:rsidRDefault="00825E6A" w:rsidP="00F41F75">
            <w:r w:rsidRPr="00AB7F62">
              <w:t>68.75</w:t>
            </w:r>
          </w:p>
        </w:tc>
      </w:tr>
      <w:tr w:rsidR="009004B8" w:rsidRPr="00AB7F62" w14:paraId="1279DCDA" w14:textId="77777777" w:rsidTr="00FC191B">
        <w:trPr>
          <w:trHeight w:val="620"/>
        </w:trPr>
        <w:tc>
          <w:tcPr>
            <w:tcW w:w="1412" w:type="dxa"/>
            <w:vMerge/>
            <w:noWrap/>
            <w:hideMark/>
          </w:tcPr>
          <w:p w14:paraId="40EAA413" w14:textId="1EADB7A4" w:rsidR="009004B8" w:rsidRPr="00AB7F62" w:rsidRDefault="009004B8" w:rsidP="00AA765F"/>
        </w:tc>
        <w:tc>
          <w:tcPr>
            <w:tcW w:w="3219" w:type="dxa"/>
            <w:gridSpan w:val="2"/>
            <w:vMerge/>
            <w:shd w:val="clear" w:color="auto" w:fill="BFBFBF" w:themeFill="background1" w:themeFillShade="BF"/>
            <w:hideMark/>
          </w:tcPr>
          <w:p w14:paraId="5477EE9B" w14:textId="2C8540C0" w:rsidR="009004B8" w:rsidRPr="00AB7F62" w:rsidRDefault="009004B8" w:rsidP="00AA765F"/>
        </w:tc>
        <w:tc>
          <w:tcPr>
            <w:tcW w:w="3227" w:type="dxa"/>
            <w:shd w:val="clear" w:color="auto" w:fill="BFBFBF" w:themeFill="background1" w:themeFillShade="BF"/>
            <w:hideMark/>
          </w:tcPr>
          <w:p w14:paraId="1809A187" w14:textId="77777777" w:rsidR="009004B8" w:rsidRPr="00AB7F62" w:rsidRDefault="009004B8">
            <w:pPr>
              <w:rPr>
                <w:b/>
                <w:bCs/>
              </w:rPr>
            </w:pPr>
            <w:r w:rsidRPr="00AB7F62">
              <w:rPr>
                <w:b/>
                <w:bCs/>
              </w:rPr>
              <w:t>Age Range for Stability Footwear Intervention</w:t>
            </w:r>
          </w:p>
        </w:tc>
        <w:tc>
          <w:tcPr>
            <w:tcW w:w="1409" w:type="dxa"/>
            <w:shd w:val="clear" w:color="auto" w:fill="BFBFBF" w:themeFill="background1" w:themeFillShade="BF"/>
            <w:hideMark/>
          </w:tcPr>
          <w:p w14:paraId="44867D20" w14:textId="77777777" w:rsidR="009004B8" w:rsidRPr="00AB7F62" w:rsidRDefault="009004B8">
            <w:r w:rsidRPr="00AB7F62">
              <w:t>Relative %Frequency</w:t>
            </w:r>
          </w:p>
        </w:tc>
        <w:tc>
          <w:tcPr>
            <w:tcW w:w="3274" w:type="dxa"/>
            <w:shd w:val="clear" w:color="auto" w:fill="BFBFBF" w:themeFill="background1" w:themeFillShade="BF"/>
            <w:hideMark/>
          </w:tcPr>
          <w:p w14:paraId="767B2098" w14:textId="77777777" w:rsidR="009004B8" w:rsidRPr="00AB7F62" w:rsidRDefault="009004B8">
            <w:pPr>
              <w:rPr>
                <w:b/>
                <w:bCs/>
              </w:rPr>
            </w:pPr>
            <w:r w:rsidRPr="00AB7F62">
              <w:rPr>
                <w:b/>
                <w:bCs/>
              </w:rPr>
              <w:t>Age Range for Stability Footwear Intervention</w:t>
            </w:r>
          </w:p>
        </w:tc>
        <w:tc>
          <w:tcPr>
            <w:tcW w:w="1409" w:type="dxa"/>
            <w:shd w:val="clear" w:color="auto" w:fill="BFBFBF" w:themeFill="background1" w:themeFillShade="BF"/>
            <w:hideMark/>
          </w:tcPr>
          <w:p w14:paraId="6C9E5D9A" w14:textId="77777777" w:rsidR="009004B8" w:rsidRPr="00AB7F62" w:rsidRDefault="009004B8">
            <w:r w:rsidRPr="00AB7F62">
              <w:t>Relative %Frequency</w:t>
            </w:r>
          </w:p>
        </w:tc>
      </w:tr>
      <w:tr w:rsidR="009004B8" w:rsidRPr="00AB7F62" w14:paraId="335F68F2" w14:textId="77777777" w:rsidTr="00FC191B">
        <w:trPr>
          <w:trHeight w:val="340"/>
        </w:trPr>
        <w:tc>
          <w:tcPr>
            <w:tcW w:w="1412" w:type="dxa"/>
            <w:vMerge/>
            <w:noWrap/>
            <w:hideMark/>
          </w:tcPr>
          <w:p w14:paraId="681A4D11" w14:textId="1B3AF120" w:rsidR="009004B8" w:rsidRPr="00AB7F62" w:rsidRDefault="009004B8" w:rsidP="00AA765F"/>
        </w:tc>
        <w:tc>
          <w:tcPr>
            <w:tcW w:w="3219" w:type="dxa"/>
            <w:gridSpan w:val="2"/>
            <w:vMerge/>
            <w:shd w:val="clear" w:color="auto" w:fill="BFBFBF" w:themeFill="background1" w:themeFillShade="BF"/>
            <w:hideMark/>
          </w:tcPr>
          <w:p w14:paraId="56BB666C" w14:textId="4C2ACBC4" w:rsidR="009004B8" w:rsidRPr="00AB7F62" w:rsidRDefault="009004B8" w:rsidP="00AA765F"/>
        </w:tc>
        <w:tc>
          <w:tcPr>
            <w:tcW w:w="3227" w:type="dxa"/>
            <w:hideMark/>
          </w:tcPr>
          <w:p w14:paraId="6E551772" w14:textId="77777777" w:rsidR="009004B8" w:rsidRPr="00AB7F62" w:rsidRDefault="009004B8">
            <w:r w:rsidRPr="00AB7F62">
              <w:t>1-18 years (with assessed adult transition care)</w:t>
            </w:r>
          </w:p>
        </w:tc>
        <w:tc>
          <w:tcPr>
            <w:tcW w:w="1409" w:type="dxa"/>
            <w:noWrap/>
            <w:hideMark/>
          </w:tcPr>
          <w:p w14:paraId="517164ED" w14:textId="77777777" w:rsidR="009004B8" w:rsidRPr="00AB7F62" w:rsidRDefault="009004B8" w:rsidP="00AB7F62">
            <w:r w:rsidRPr="00AB7F62">
              <w:t>15.38</w:t>
            </w:r>
          </w:p>
        </w:tc>
        <w:tc>
          <w:tcPr>
            <w:tcW w:w="3274" w:type="dxa"/>
            <w:hideMark/>
          </w:tcPr>
          <w:p w14:paraId="0639C353" w14:textId="77777777" w:rsidR="009004B8" w:rsidRPr="00AB7F62" w:rsidRDefault="009004B8">
            <w:r w:rsidRPr="00AB7F62">
              <w:t>1-18 years (with assessed adult transition care)</w:t>
            </w:r>
          </w:p>
        </w:tc>
        <w:tc>
          <w:tcPr>
            <w:tcW w:w="1409" w:type="dxa"/>
            <w:noWrap/>
            <w:hideMark/>
          </w:tcPr>
          <w:p w14:paraId="7106F7DA" w14:textId="77777777" w:rsidR="009004B8" w:rsidRPr="00AB7F62" w:rsidRDefault="009004B8" w:rsidP="00AB7F62">
            <w:r w:rsidRPr="00AB7F62">
              <w:t>6.25</w:t>
            </w:r>
          </w:p>
        </w:tc>
      </w:tr>
      <w:tr w:rsidR="009004B8" w:rsidRPr="00AB7F62" w14:paraId="3CE50D07" w14:textId="77777777" w:rsidTr="00FC191B">
        <w:trPr>
          <w:trHeight w:val="340"/>
        </w:trPr>
        <w:tc>
          <w:tcPr>
            <w:tcW w:w="1412" w:type="dxa"/>
            <w:vMerge/>
            <w:noWrap/>
            <w:hideMark/>
          </w:tcPr>
          <w:p w14:paraId="6E49E467" w14:textId="3D3BE81B" w:rsidR="009004B8" w:rsidRPr="00AB7F62" w:rsidRDefault="009004B8" w:rsidP="00AA765F"/>
        </w:tc>
        <w:tc>
          <w:tcPr>
            <w:tcW w:w="3219" w:type="dxa"/>
            <w:gridSpan w:val="2"/>
            <w:vMerge/>
            <w:shd w:val="clear" w:color="auto" w:fill="BFBFBF" w:themeFill="background1" w:themeFillShade="BF"/>
            <w:hideMark/>
          </w:tcPr>
          <w:p w14:paraId="6B84FC60" w14:textId="61FBBBF6" w:rsidR="009004B8" w:rsidRPr="00AB7F62" w:rsidRDefault="009004B8" w:rsidP="00AA765F"/>
        </w:tc>
        <w:tc>
          <w:tcPr>
            <w:tcW w:w="3227" w:type="dxa"/>
            <w:hideMark/>
          </w:tcPr>
          <w:p w14:paraId="67D2DCB8" w14:textId="77777777" w:rsidR="009004B8" w:rsidRPr="00AB7F62" w:rsidRDefault="009004B8">
            <w:r w:rsidRPr="00AB7F62">
              <w:t>3-18 years (with assessed adult transition care)</w:t>
            </w:r>
          </w:p>
        </w:tc>
        <w:tc>
          <w:tcPr>
            <w:tcW w:w="1409" w:type="dxa"/>
            <w:noWrap/>
            <w:hideMark/>
          </w:tcPr>
          <w:p w14:paraId="1F6A63C6" w14:textId="77777777" w:rsidR="009004B8" w:rsidRPr="00AB7F62" w:rsidRDefault="009004B8" w:rsidP="00AB7F62">
            <w:r w:rsidRPr="00AB7F62">
              <w:t>7.69</w:t>
            </w:r>
          </w:p>
        </w:tc>
        <w:tc>
          <w:tcPr>
            <w:tcW w:w="3274" w:type="dxa"/>
            <w:hideMark/>
          </w:tcPr>
          <w:p w14:paraId="4F82701B" w14:textId="77777777" w:rsidR="009004B8" w:rsidRPr="00AB7F62" w:rsidRDefault="009004B8">
            <w:r w:rsidRPr="00AB7F62">
              <w:t>3-18 years (with assessed adult transition care)</w:t>
            </w:r>
          </w:p>
        </w:tc>
        <w:tc>
          <w:tcPr>
            <w:tcW w:w="1409" w:type="dxa"/>
            <w:noWrap/>
            <w:hideMark/>
          </w:tcPr>
          <w:p w14:paraId="5A139918" w14:textId="77777777" w:rsidR="009004B8" w:rsidRPr="00AB7F62" w:rsidRDefault="009004B8" w:rsidP="00AB7F62">
            <w:r w:rsidRPr="00AB7F62">
              <w:t>0.00</w:t>
            </w:r>
          </w:p>
        </w:tc>
      </w:tr>
      <w:tr w:rsidR="009004B8" w:rsidRPr="00AB7F62" w14:paraId="601BD0EC" w14:textId="77777777" w:rsidTr="00FC191B">
        <w:trPr>
          <w:trHeight w:val="1020"/>
        </w:trPr>
        <w:tc>
          <w:tcPr>
            <w:tcW w:w="1412" w:type="dxa"/>
            <w:vMerge/>
            <w:noWrap/>
            <w:hideMark/>
          </w:tcPr>
          <w:p w14:paraId="3A31A12E" w14:textId="11D46AE3" w:rsidR="009004B8" w:rsidRPr="00AB7F62" w:rsidRDefault="009004B8" w:rsidP="00AA765F"/>
        </w:tc>
        <w:tc>
          <w:tcPr>
            <w:tcW w:w="3219" w:type="dxa"/>
            <w:gridSpan w:val="2"/>
            <w:vMerge/>
            <w:shd w:val="clear" w:color="auto" w:fill="BFBFBF" w:themeFill="background1" w:themeFillShade="BF"/>
            <w:hideMark/>
          </w:tcPr>
          <w:p w14:paraId="542DF832" w14:textId="55E4D9CC" w:rsidR="009004B8" w:rsidRPr="00AB7F62" w:rsidRDefault="009004B8" w:rsidP="00AA765F"/>
        </w:tc>
        <w:tc>
          <w:tcPr>
            <w:tcW w:w="3227" w:type="dxa"/>
            <w:hideMark/>
          </w:tcPr>
          <w:p w14:paraId="02976D62" w14:textId="77777777" w:rsidR="009004B8" w:rsidRPr="00AB7F62" w:rsidRDefault="009004B8">
            <w:r w:rsidRPr="00AB7F62">
              <w:t>Initiation and end points of treatment indicated by functional ability and the mobility needs of the child (potential or actual)</w:t>
            </w:r>
          </w:p>
        </w:tc>
        <w:tc>
          <w:tcPr>
            <w:tcW w:w="1409" w:type="dxa"/>
            <w:noWrap/>
            <w:hideMark/>
          </w:tcPr>
          <w:p w14:paraId="064C0C91" w14:textId="77777777" w:rsidR="009004B8" w:rsidRPr="00AB7F62" w:rsidRDefault="009004B8" w:rsidP="00AB7F62">
            <w:r w:rsidRPr="00AB7F62">
              <w:t>69.23</w:t>
            </w:r>
          </w:p>
        </w:tc>
        <w:tc>
          <w:tcPr>
            <w:tcW w:w="3274" w:type="dxa"/>
            <w:hideMark/>
          </w:tcPr>
          <w:p w14:paraId="2E8AC07D" w14:textId="77777777" w:rsidR="009004B8" w:rsidRPr="00AB7F62" w:rsidRDefault="009004B8">
            <w:r w:rsidRPr="00AB7F62">
              <w:t>Initiation and end points of treatment indicated by functional ability and the mobility needs of the child (potential or actual)</w:t>
            </w:r>
          </w:p>
        </w:tc>
        <w:tc>
          <w:tcPr>
            <w:tcW w:w="1409" w:type="dxa"/>
            <w:noWrap/>
            <w:hideMark/>
          </w:tcPr>
          <w:p w14:paraId="1C075385" w14:textId="77777777" w:rsidR="009004B8" w:rsidRPr="00AB7F62" w:rsidRDefault="009004B8" w:rsidP="00AB7F62">
            <w:r w:rsidRPr="006809BB">
              <w:rPr>
                <w:color w:val="FF0000"/>
              </w:rPr>
              <w:t>87.50</w:t>
            </w:r>
          </w:p>
        </w:tc>
      </w:tr>
      <w:tr w:rsidR="009004B8" w:rsidRPr="00AB7F62" w14:paraId="456C193C" w14:textId="77777777" w:rsidTr="00FC191B">
        <w:trPr>
          <w:trHeight w:val="680"/>
        </w:trPr>
        <w:tc>
          <w:tcPr>
            <w:tcW w:w="1412" w:type="dxa"/>
            <w:vMerge/>
            <w:noWrap/>
            <w:hideMark/>
          </w:tcPr>
          <w:p w14:paraId="262AC763" w14:textId="39E51544" w:rsidR="009004B8" w:rsidRPr="00AB7F62" w:rsidRDefault="009004B8" w:rsidP="00AA765F"/>
        </w:tc>
        <w:tc>
          <w:tcPr>
            <w:tcW w:w="3219" w:type="dxa"/>
            <w:gridSpan w:val="2"/>
            <w:vMerge/>
            <w:shd w:val="clear" w:color="auto" w:fill="BFBFBF" w:themeFill="background1" w:themeFillShade="BF"/>
            <w:hideMark/>
          </w:tcPr>
          <w:p w14:paraId="14C12D81" w14:textId="26F80240" w:rsidR="009004B8" w:rsidRPr="00AB7F62" w:rsidRDefault="009004B8" w:rsidP="00AA765F"/>
        </w:tc>
        <w:tc>
          <w:tcPr>
            <w:tcW w:w="3227" w:type="dxa"/>
            <w:hideMark/>
          </w:tcPr>
          <w:p w14:paraId="51FB65E9" w14:textId="77777777" w:rsidR="009004B8" w:rsidRPr="00AB7F62" w:rsidRDefault="009004B8">
            <w:r w:rsidRPr="00AB7F62">
              <w:t>N/A I do not feel this condition is suitable for stability footwear intervention</w:t>
            </w:r>
          </w:p>
        </w:tc>
        <w:tc>
          <w:tcPr>
            <w:tcW w:w="1409" w:type="dxa"/>
            <w:noWrap/>
            <w:hideMark/>
          </w:tcPr>
          <w:p w14:paraId="34817064" w14:textId="77777777" w:rsidR="009004B8" w:rsidRPr="00AB7F62" w:rsidRDefault="009004B8" w:rsidP="00AB7F62">
            <w:r w:rsidRPr="00AB7F62">
              <w:t>7.69</w:t>
            </w:r>
          </w:p>
        </w:tc>
        <w:tc>
          <w:tcPr>
            <w:tcW w:w="3274" w:type="dxa"/>
            <w:hideMark/>
          </w:tcPr>
          <w:p w14:paraId="64C17083" w14:textId="77777777" w:rsidR="009004B8" w:rsidRPr="00AB7F62" w:rsidRDefault="009004B8">
            <w:r w:rsidRPr="00AB7F62">
              <w:t>N/A I do not feel this condition is suitable for stability footwear intervention</w:t>
            </w:r>
          </w:p>
        </w:tc>
        <w:tc>
          <w:tcPr>
            <w:tcW w:w="1409" w:type="dxa"/>
            <w:noWrap/>
            <w:hideMark/>
          </w:tcPr>
          <w:p w14:paraId="6C0636AA" w14:textId="77777777" w:rsidR="009004B8" w:rsidRPr="00AB7F62" w:rsidRDefault="009004B8" w:rsidP="00AB7F62">
            <w:r w:rsidRPr="00AB7F62">
              <w:t>6.25</w:t>
            </w:r>
          </w:p>
        </w:tc>
      </w:tr>
      <w:tr w:rsidR="009004B8" w:rsidRPr="00AB7F62" w14:paraId="07EEA8C7" w14:textId="77777777" w:rsidTr="00FC191B">
        <w:trPr>
          <w:trHeight w:val="680"/>
        </w:trPr>
        <w:tc>
          <w:tcPr>
            <w:tcW w:w="1412" w:type="dxa"/>
            <w:vMerge/>
            <w:noWrap/>
            <w:hideMark/>
          </w:tcPr>
          <w:p w14:paraId="5F10E7D7" w14:textId="5AB7E734" w:rsidR="009004B8" w:rsidRPr="00AB7F62" w:rsidRDefault="009004B8" w:rsidP="00AA765F"/>
        </w:tc>
        <w:tc>
          <w:tcPr>
            <w:tcW w:w="3219" w:type="dxa"/>
            <w:gridSpan w:val="2"/>
            <w:vMerge/>
            <w:shd w:val="clear" w:color="auto" w:fill="BFBFBF" w:themeFill="background1" w:themeFillShade="BF"/>
            <w:hideMark/>
          </w:tcPr>
          <w:p w14:paraId="23D536DB" w14:textId="36A035F2" w:rsidR="009004B8" w:rsidRPr="00AB7F62" w:rsidRDefault="009004B8" w:rsidP="00AA765F"/>
        </w:tc>
        <w:tc>
          <w:tcPr>
            <w:tcW w:w="3227" w:type="dxa"/>
            <w:shd w:val="clear" w:color="auto" w:fill="BFBFBF" w:themeFill="background1" w:themeFillShade="BF"/>
            <w:hideMark/>
          </w:tcPr>
          <w:p w14:paraId="45A625CF" w14:textId="77777777" w:rsidR="009004B8" w:rsidRPr="00AB7F62" w:rsidRDefault="009004B8">
            <w:pPr>
              <w:rPr>
                <w:b/>
                <w:bCs/>
              </w:rPr>
            </w:pPr>
            <w:r w:rsidRPr="00AB7F62">
              <w:rPr>
                <w:b/>
                <w:bCs/>
              </w:rPr>
              <w:t>Outcomes</w:t>
            </w:r>
          </w:p>
        </w:tc>
        <w:tc>
          <w:tcPr>
            <w:tcW w:w="1409" w:type="dxa"/>
            <w:shd w:val="clear" w:color="auto" w:fill="BFBFBF" w:themeFill="background1" w:themeFillShade="BF"/>
            <w:hideMark/>
          </w:tcPr>
          <w:p w14:paraId="12053D29" w14:textId="77777777" w:rsidR="009004B8" w:rsidRPr="00AB7F62" w:rsidRDefault="009004B8" w:rsidP="00AB7F62">
            <w:r w:rsidRPr="00AB7F62">
              <w:t xml:space="preserve">% Frequency of ≥Agree  </w:t>
            </w:r>
          </w:p>
        </w:tc>
        <w:tc>
          <w:tcPr>
            <w:tcW w:w="3274" w:type="dxa"/>
            <w:shd w:val="clear" w:color="auto" w:fill="BFBFBF" w:themeFill="background1" w:themeFillShade="BF"/>
            <w:hideMark/>
          </w:tcPr>
          <w:p w14:paraId="6E0801E4" w14:textId="77777777" w:rsidR="009004B8" w:rsidRPr="00AB7F62" w:rsidRDefault="009004B8">
            <w:pPr>
              <w:rPr>
                <w:b/>
                <w:bCs/>
              </w:rPr>
            </w:pPr>
            <w:r w:rsidRPr="00AB7F62">
              <w:rPr>
                <w:b/>
                <w:bCs/>
              </w:rPr>
              <w:t>Outcomes</w:t>
            </w:r>
          </w:p>
        </w:tc>
        <w:tc>
          <w:tcPr>
            <w:tcW w:w="1409" w:type="dxa"/>
            <w:shd w:val="clear" w:color="auto" w:fill="BFBFBF" w:themeFill="background1" w:themeFillShade="BF"/>
            <w:hideMark/>
          </w:tcPr>
          <w:p w14:paraId="443D8A47" w14:textId="77777777" w:rsidR="009004B8" w:rsidRPr="00AB7F62" w:rsidRDefault="009004B8" w:rsidP="00AB7F62">
            <w:r w:rsidRPr="00AB7F62">
              <w:t xml:space="preserve">% Frequency of ≥Agree  </w:t>
            </w:r>
          </w:p>
        </w:tc>
      </w:tr>
      <w:tr w:rsidR="009004B8" w:rsidRPr="00AB7F62" w14:paraId="7B655CA4" w14:textId="77777777" w:rsidTr="00FC191B">
        <w:trPr>
          <w:trHeight w:val="680"/>
        </w:trPr>
        <w:tc>
          <w:tcPr>
            <w:tcW w:w="1412" w:type="dxa"/>
            <w:vMerge/>
            <w:noWrap/>
            <w:hideMark/>
          </w:tcPr>
          <w:p w14:paraId="69CD8BBE" w14:textId="38767281" w:rsidR="009004B8" w:rsidRPr="00AB7F62" w:rsidRDefault="009004B8" w:rsidP="00AA765F"/>
        </w:tc>
        <w:tc>
          <w:tcPr>
            <w:tcW w:w="3219" w:type="dxa"/>
            <w:gridSpan w:val="2"/>
            <w:vMerge/>
            <w:shd w:val="clear" w:color="auto" w:fill="BFBFBF" w:themeFill="background1" w:themeFillShade="BF"/>
            <w:hideMark/>
          </w:tcPr>
          <w:p w14:paraId="27712281" w14:textId="4134499B" w:rsidR="009004B8" w:rsidRPr="00AB7F62" w:rsidRDefault="009004B8" w:rsidP="00AA765F"/>
        </w:tc>
        <w:tc>
          <w:tcPr>
            <w:tcW w:w="3227" w:type="dxa"/>
            <w:hideMark/>
          </w:tcPr>
          <w:p w14:paraId="3A4572F9" w14:textId="77777777" w:rsidR="009004B8" w:rsidRPr="00AB7F62" w:rsidRDefault="009004B8">
            <w:r w:rsidRPr="00AB7F62">
              <w:t>Passive Ankle ROM</w:t>
            </w:r>
          </w:p>
        </w:tc>
        <w:tc>
          <w:tcPr>
            <w:tcW w:w="1409" w:type="dxa"/>
            <w:noWrap/>
            <w:hideMark/>
          </w:tcPr>
          <w:p w14:paraId="15589892" w14:textId="77777777" w:rsidR="009004B8" w:rsidRPr="00AB7F62" w:rsidRDefault="009004B8" w:rsidP="00AB7F62">
            <w:r w:rsidRPr="00AB7F62">
              <w:t>57.15</w:t>
            </w:r>
          </w:p>
        </w:tc>
        <w:tc>
          <w:tcPr>
            <w:tcW w:w="3274" w:type="dxa"/>
            <w:hideMark/>
          </w:tcPr>
          <w:p w14:paraId="02E1D1EA" w14:textId="77777777" w:rsidR="009004B8" w:rsidRPr="00AB7F62" w:rsidRDefault="009004B8">
            <w:r w:rsidRPr="00AB7F62">
              <w:t xml:space="preserve">Modified Round 3: Passive Ankle ROM measured with knee flexed and extended within child's limits </w:t>
            </w:r>
          </w:p>
        </w:tc>
        <w:tc>
          <w:tcPr>
            <w:tcW w:w="1409" w:type="dxa"/>
            <w:noWrap/>
            <w:hideMark/>
          </w:tcPr>
          <w:p w14:paraId="2C3EAC51" w14:textId="77777777" w:rsidR="009004B8" w:rsidRPr="00AB7F62" w:rsidRDefault="009004B8" w:rsidP="00AB7F62">
            <w:r w:rsidRPr="006809BB">
              <w:rPr>
                <w:color w:val="FF0000"/>
              </w:rPr>
              <w:t>87.50</w:t>
            </w:r>
          </w:p>
        </w:tc>
      </w:tr>
      <w:tr w:rsidR="009004B8" w:rsidRPr="00AB7F62" w14:paraId="7F128446" w14:textId="77777777" w:rsidTr="00FC191B">
        <w:trPr>
          <w:trHeight w:val="680"/>
        </w:trPr>
        <w:tc>
          <w:tcPr>
            <w:tcW w:w="1412" w:type="dxa"/>
            <w:vMerge/>
            <w:noWrap/>
            <w:hideMark/>
          </w:tcPr>
          <w:p w14:paraId="7A9FFFC7" w14:textId="34772FA8" w:rsidR="009004B8" w:rsidRPr="00AB7F62" w:rsidRDefault="009004B8" w:rsidP="00AA765F"/>
        </w:tc>
        <w:tc>
          <w:tcPr>
            <w:tcW w:w="3219" w:type="dxa"/>
            <w:gridSpan w:val="2"/>
            <w:vMerge/>
            <w:shd w:val="clear" w:color="auto" w:fill="BFBFBF" w:themeFill="background1" w:themeFillShade="BF"/>
            <w:hideMark/>
          </w:tcPr>
          <w:p w14:paraId="7B85E8D9" w14:textId="7AF93DEA" w:rsidR="009004B8" w:rsidRPr="00AB7F62" w:rsidRDefault="009004B8" w:rsidP="00AA765F"/>
        </w:tc>
        <w:tc>
          <w:tcPr>
            <w:tcW w:w="3227" w:type="dxa"/>
            <w:hideMark/>
          </w:tcPr>
          <w:p w14:paraId="5B42C444" w14:textId="77777777" w:rsidR="009004B8" w:rsidRPr="00AB7F62" w:rsidRDefault="009004B8">
            <w:r w:rsidRPr="00AB7F62">
              <w:t> </w:t>
            </w:r>
          </w:p>
        </w:tc>
        <w:tc>
          <w:tcPr>
            <w:tcW w:w="1409" w:type="dxa"/>
            <w:noWrap/>
            <w:hideMark/>
          </w:tcPr>
          <w:p w14:paraId="2B705339" w14:textId="77777777" w:rsidR="009004B8" w:rsidRPr="00AB7F62" w:rsidRDefault="009004B8"/>
        </w:tc>
        <w:tc>
          <w:tcPr>
            <w:tcW w:w="3274" w:type="dxa"/>
            <w:hideMark/>
          </w:tcPr>
          <w:p w14:paraId="0F35887A" w14:textId="77777777" w:rsidR="009004B8" w:rsidRPr="00AB7F62" w:rsidRDefault="009004B8">
            <w:r w:rsidRPr="00AB7F62">
              <w:t xml:space="preserve">Ankle ROM Weight Bearing lunge provided child can get heel to ground </w:t>
            </w:r>
          </w:p>
        </w:tc>
        <w:tc>
          <w:tcPr>
            <w:tcW w:w="1409" w:type="dxa"/>
            <w:noWrap/>
            <w:hideMark/>
          </w:tcPr>
          <w:p w14:paraId="13C170D6" w14:textId="77777777" w:rsidR="009004B8" w:rsidRPr="00AB7F62" w:rsidRDefault="009004B8" w:rsidP="00AB7F62">
            <w:r w:rsidRPr="006809BB">
              <w:rPr>
                <w:color w:val="FF0000"/>
              </w:rPr>
              <w:t>87.50</w:t>
            </w:r>
          </w:p>
        </w:tc>
      </w:tr>
      <w:tr w:rsidR="006809BB" w:rsidRPr="00AB7F62" w14:paraId="100AEA2A" w14:textId="77777777" w:rsidTr="00FC191B">
        <w:trPr>
          <w:trHeight w:val="680"/>
        </w:trPr>
        <w:tc>
          <w:tcPr>
            <w:tcW w:w="1412" w:type="dxa"/>
            <w:vMerge/>
            <w:noWrap/>
            <w:hideMark/>
          </w:tcPr>
          <w:p w14:paraId="04697D06" w14:textId="38261404" w:rsidR="006809BB" w:rsidRPr="00AB7F62" w:rsidRDefault="006809BB" w:rsidP="00AA765F"/>
        </w:tc>
        <w:tc>
          <w:tcPr>
            <w:tcW w:w="3219" w:type="dxa"/>
            <w:gridSpan w:val="2"/>
            <w:vMerge/>
            <w:shd w:val="clear" w:color="auto" w:fill="BFBFBF" w:themeFill="background1" w:themeFillShade="BF"/>
            <w:hideMark/>
          </w:tcPr>
          <w:p w14:paraId="11331E53" w14:textId="64C83336" w:rsidR="006809BB" w:rsidRPr="00AB7F62" w:rsidRDefault="006809BB" w:rsidP="00AA765F"/>
        </w:tc>
        <w:tc>
          <w:tcPr>
            <w:tcW w:w="3227" w:type="dxa"/>
            <w:hideMark/>
          </w:tcPr>
          <w:p w14:paraId="711F0C79" w14:textId="686CD000" w:rsidR="006809BB" w:rsidRPr="00AB7F62" w:rsidRDefault="006809BB">
            <w:r w:rsidRPr="00AB7F62">
              <w:t>Kinematics: Optimising gait movement patterns (Edinburgh Gait Scale)</w:t>
            </w:r>
          </w:p>
        </w:tc>
        <w:tc>
          <w:tcPr>
            <w:tcW w:w="1409" w:type="dxa"/>
            <w:noWrap/>
            <w:hideMark/>
          </w:tcPr>
          <w:p w14:paraId="4F2E723F" w14:textId="77777777" w:rsidR="006809BB" w:rsidRPr="00AB7F62" w:rsidRDefault="006809BB" w:rsidP="00AB7F62">
            <w:r w:rsidRPr="006809BB">
              <w:rPr>
                <w:color w:val="FF0000"/>
              </w:rPr>
              <w:t>78.57</w:t>
            </w:r>
          </w:p>
        </w:tc>
        <w:tc>
          <w:tcPr>
            <w:tcW w:w="4683" w:type="dxa"/>
            <w:gridSpan w:val="2"/>
            <w:shd w:val="clear" w:color="auto" w:fill="BFBFBF" w:themeFill="background1" w:themeFillShade="BF"/>
            <w:noWrap/>
            <w:hideMark/>
          </w:tcPr>
          <w:p w14:paraId="44551B73" w14:textId="744D97F4" w:rsidR="006809BB" w:rsidRPr="00AB7F62" w:rsidRDefault="006809BB">
            <w:r w:rsidRPr="00AB7F62">
              <w:t> </w:t>
            </w:r>
          </w:p>
        </w:tc>
      </w:tr>
      <w:tr w:rsidR="006809BB" w:rsidRPr="00AB7F62" w14:paraId="5CC6D842" w14:textId="77777777" w:rsidTr="00FC191B">
        <w:trPr>
          <w:trHeight w:val="680"/>
        </w:trPr>
        <w:tc>
          <w:tcPr>
            <w:tcW w:w="1412" w:type="dxa"/>
            <w:vMerge/>
            <w:noWrap/>
            <w:hideMark/>
          </w:tcPr>
          <w:p w14:paraId="0DC60981" w14:textId="644EB327" w:rsidR="006809BB" w:rsidRPr="00AB7F62" w:rsidRDefault="006809BB" w:rsidP="00AA765F"/>
        </w:tc>
        <w:tc>
          <w:tcPr>
            <w:tcW w:w="3219" w:type="dxa"/>
            <w:gridSpan w:val="2"/>
            <w:vMerge/>
            <w:shd w:val="clear" w:color="auto" w:fill="BFBFBF" w:themeFill="background1" w:themeFillShade="BF"/>
            <w:hideMark/>
          </w:tcPr>
          <w:p w14:paraId="734851B0" w14:textId="1ADB5EF3" w:rsidR="006809BB" w:rsidRPr="00AB7F62" w:rsidRDefault="006809BB" w:rsidP="00AA765F"/>
        </w:tc>
        <w:tc>
          <w:tcPr>
            <w:tcW w:w="3227" w:type="dxa"/>
            <w:hideMark/>
          </w:tcPr>
          <w:p w14:paraId="3872C6FF" w14:textId="18514438" w:rsidR="006809BB" w:rsidRPr="00AB7F62" w:rsidRDefault="006809BB">
            <w:r w:rsidRPr="00AB7F62">
              <w:t>Spatiotemporal: Increased walking velocity, 6MWT, TUG, stride length, cadence</w:t>
            </w:r>
          </w:p>
        </w:tc>
        <w:tc>
          <w:tcPr>
            <w:tcW w:w="1409" w:type="dxa"/>
            <w:noWrap/>
            <w:hideMark/>
          </w:tcPr>
          <w:p w14:paraId="264905F8" w14:textId="77777777" w:rsidR="006809BB" w:rsidRPr="006809BB" w:rsidRDefault="006809BB" w:rsidP="00AB7F62">
            <w:pPr>
              <w:rPr>
                <w:color w:val="FF0000"/>
              </w:rPr>
            </w:pPr>
            <w:r w:rsidRPr="006809BB">
              <w:rPr>
                <w:color w:val="FF0000"/>
              </w:rPr>
              <w:t>85.71</w:t>
            </w:r>
          </w:p>
        </w:tc>
        <w:tc>
          <w:tcPr>
            <w:tcW w:w="4683" w:type="dxa"/>
            <w:gridSpan w:val="2"/>
            <w:shd w:val="clear" w:color="auto" w:fill="BFBFBF" w:themeFill="background1" w:themeFillShade="BF"/>
            <w:noWrap/>
            <w:hideMark/>
          </w:tcPr>
          <w:p w14:paraId="1B8BC9BB" w14:textId="76AF0F1D" w:rsidR="006809BB" w:rsidRPr="00AB7F62" w:rsidRDefault="006809BB">
            <w:r w:rsidRPr="00AB7F62">
              <w:t> </w:t>
            </w:r>
          </w:p>
        </w:tc>
      </w:tr>
      <w:tr w:rsidR="006809BB" w:rsidRPr="00AB7F62" w14:paraId="3663CCB6" w14:textId="77777777" w:rsidTr="00FC191B">
        <w:trPr>
          <w:trHeight w:val="340"/>
        </w:trPr>
        <w:tc>
          <w:tcPr>
            <w:tcW w:w="1412" w:type="dxa"/>
            <w:vMerge/>
            <w:noWrap/>
            <w:hideMark/>
          </w:tcPr>
          <w:p w14:paraId="53634733" w14:textId="71A841D7" w:rsidR="006809BB" w:rsidRPr="00AB7F62" w:rsidRDefault="006809BB" w:rsidP="00AA765F"/>
        </w:tc>
        <w:tc>
          <w:tcPr>
            <w:tcW w:w="3219" w:type="dxa"/>
            <w:gridSpan w:val="2"/>
            <w:vMerge/>
            <w:shd w:val="clear" w:color="auto" w:fill="BFBFBF" w:themeFill="background1" w:themeFillShade="BF"/>
            <w:hideMark/>
          </w:tcPr>
          <w:p w14:paraId="3934119B" w14:textId="4FD1E953" w:rsidR="006809BB" w:rsidRPr="00AB7F62" w:rsidRDefault="006809BB" w:rsidP="00AA765F"/>
        </w:tc>
        <w:tc>
          <w:tcPr>
            <w:tcW w:w="3227" w:type="dxa"/>
            <w:hideMark/>
          </w:tcPr>
          <w:p w14:paraId="1D943FBA" w14:textId="77777777" w:rsidR="006809BB" w:rsidRPr="00AB7F62" w:rsidRDefault="006809BB">
            <w:r w:rsidRPr="00AB7F62">
              <w:t>Motor skill proficiency: Number of falls</w:t>
            </w:r>
          </w:p>
        </w:tc>
        <w:tc>
          <w:tcPr>
            <w:tcW w:w="1409" w:type="dxa"/>
            <w:noWrap/>
            <w:hideMark/>
          </w:tcPr>
          <w:p w14:paraId="5B5D82EF" w14:textId="77777777" w:rsidR="006809BB" w:rsidRPr="006809BB" w:rsidRDefault="006809BB" w:rsidP="00AB7F62">
            <w:pPr>
              <w:rPr>
                <w:color w:val="FF0000"/>
              </w:rPr>
            </w:pPr>
            <w:r w:rsidRPr="006809BB">
              <w:rPr>
                <w:color w:val="FF0000"/>
              </w:rPr>
              <w:t>78.57</w:t>
            </w:r>
          </w:p>
        </w:tc>
        <w:tc>
          <w:tcPr>
            <w:tcW w:w="4683" w:type="dxa"/>
            <w:gridSpan w:val="2"/>
            <w:shd w:val="clear" w:color="auto" w:fill="BFBFBF" w:themeFill="background1" w:themeFillShade="BF"/>
            <w:noWrap/>
            <w:hideMark/>
          </w:tcPr>
          <w:p w14:paraId="78A03D7D" w14:textId="58138DE5" w:rsidR="006809BB" w:rsidRPr="00AB7F62" w:rsidRDefault="006809BB">
            <w:r w:rsidRPr="00AB7F62">
              <w:t> </w:t>
            </w:r>
          </w:p>
        </w:tc>
      </w:tr>
      <w:tr w:rsidR="009004B8" w:rsidRPr="00AB7F62" w14:paraId="0218D7E9" w14:textId="77777777" w:rsidTr="00FC191B">
        <w:trPr>
          <w:trHeight w:val="320"/>
        </w:trPr>
        <w:tc>
          <w:tcPr>
            <w:tcW w:w="1412" w:type="dxa"/>
            <w:vMerge/>
            <w:noWrap/>
            <w:hideMark/>
          </w:tcPr>
          <w:p w14:paraId="2DB135F7" w14:textId="17DD6F2C" w:rsidR="009004B8" w:rsidRPr="00AB7F62" w:rsidRDefault="009004B8" w:rsidP="00AA765F"/>
        </w:tc>
        <w:tc>
          <w:tcPr>
            <w:tcW w:w="3219" w:type="dxa"/>
            <w:gridSpan w:val="2"/>
            <w:vMerge/>
            <w:shd w:val="clear" w:color="auto" w:fill="BFBFBF" w:themeFill="background1" w:themeFillShade="BF"/>
            <w:hideMark/>
          </w:tcPr>
          <w:p w14:paraId="1E0A69FD" w14:textId="06B4BCD8" w:rsidR="009004B8" w:rsidRPr="00AB7F62" w:rsidRDefault="009004B8" w:rsidP="00AA765F"/>
        </w:tc>
        <w:tc>
          <w:tcPr>
            <w:tcW w:w="3227" w:type="dxa"/>
            <w:noWrap/>
            <w:hideMark/>
          </w:tcPr>
          <w:p w14:paraId="1090BF2B" w14:textId="5B85C94C" w:rsidR="009004B8" w:rsidRPr="00AB7F62" w:rsidRDefault="009004B8">
            <w:r w:rsidRPr="00AB7F62">
              <w:t xml:space="preserve">Motor skill proficiency: </w:t>
            </w:r>
            <w:r w:rsidRPr="00AB7F62">
              <w:br/>
              <w:t xml:space="preserve">Gross Motor </w:t>
            </w:r>
            <w:r w:rsidR="006809BB" w:rsidRPr="00AB7F62">
              <w:t>Skills (</w:t>
            </w:r>
            <w:r w:rsidRPr="00AB7F62">
              <w:t>BOT-2)</w:t>
            </w:r>
          </w:p>
        </w:tc>
        <w:tc>
          <w:tcPr>
            <w:tcW w:w="1409" w:type="dxa"/>
            <w:noWrap/>
            <w:hideMark/>
          </w:tcPr>
          <w:p w14:paraId="1C029E34" w14:textId="77777777" w:rsidR="009004B8" w:rsidRPr="00AB7F62" w:rsidRDefault="009004B8" w:rsidP="00AB7F62">
            <w:r w:rsidRPr="00AB7F62">
              <w:t>71.43</w:t>
            </w:r>
          </w:p>
        </w:tc>
        <w:tc>
          <w:tcPr>
            <w:tcW w:w="3274" w:type="dxa"/>
            <w:noWrap/>
            <w:hideMark/>
          </w:tcPr>
          <w:p w14:paraId="2B7BF29B" w14:textId="287A98A3" w:rsidR="009004B8" w:rsidRPr="00AB7F62" w:rsidRDefault="009004B8">
            <w:r w:rsidRPr="00AB7F62">
              <w:t xml:space="preserve">Motor skill proficiency: </w:t>
            </w:r>
            <w:r w:rsidRPr="00AB7F62">
              <w:br/>
              <w:t xml:space="preserve">Gross Motor </w:t>
            </w:r>
            <w:r w:rsidR="006809BB" w:rsidRPr="00AB7F62">
              <w:t>Skills (</w:t>
            </w:r>
            <w:r w:rsidRPr="00AB7F62">
              <w:t>BOT-2)</w:t>
            </w:r>
          </w:p>
        </w:tc>
        <w:tc>
          <w:tcPr>
            <w:tcW w:w="1409" w:type="dxa"/>
            <w:noWrap/>
            <w:hideMark/>
          </w:tcPr>
          <w:p w14:paraId="4D16E33F" w14:textId="77777777" w:rsidR="009004B8" w:rsidRPr="006809BB" w:rsidRDefault="009004B8" w:rsidP="00AB7F62">
            <w:pPr>
              <w:rPr>
                <w:color w:val="FF0000"/>
              </w:rPr>
            </w:pPr>
            <w:r w:rsidRPr="006809BB">
              <w:rPr>
                <w:color w:val="FF0000"/>
              </w:rPr>
              <w:t>75.00</w:t>
            </w:r>
          </w:p>
        </w:tc>
      </w:tr>
      <w:tr w:rsidR="009004B8" w:rsidRPr="00AB7F62" w14:paraId="78FB0C4B" w14:textId="77777777" w:rsidTr="00FC191B">
        <w:trPr>
          <w:trHeight w:val="340"/>
        </w:trPr>
        <w:tc>
          <w:tcPr>
            <w:tcW w:w="1412" w:type="dxa"/>
            <w:vMerge/>
            <w:noWrap/>
            <w:hideMark/>
          </w:tcPr>
          <w:p w14:paraId="0E1FA7F7" w14:textId="54E7E0D4" w:rsidR="009004B8" w:rsidRPr="00AB7F62" w:rsidRDefault="009004B8" w:rsidP="00AA765F"/>
        </w:tc>
        <w:tc>
          <w:tcPr>
            <w:tcW w:w="3219" w:type="dxa"/>
            <w:gridSpan w:val="2"/>
            <w:vMerge/>
            <w:shd w:val="clear" w:color="auto" w:fill="BFBFBF" w:themeFill="background1" w:themeFillShade="BF"/>
            <w:hideMark/>
          </w:tcPr>
          <w:p w14:paraId="6C8D2741" w14:textId="3EC431A6" w:rsidR="009004B8" w:rsidRPr="00AB7F62" w:rsidRDefault="009004B8" w:rsidP="00AA765F"/>
        </w:tc>
        <w:tc>
          <w:tcPr>
            <w:tcW w:w="3227" w:type="dxa"/>
            <w:hideMark/>
          </w:tcPr>
          <w:p w14:paraId="7E27CB24" w14:textId="77777777" w:rsidR="009004B8" w:rsidRPr="00AB7F62" w:rsidRDefault="009004B8">
            <w:r w:rsidRPr="00AB7F62">
              <w:t>Physiological: Perceived exertion (Borg)</w:t>
            </w:r>
          </w:p>
        </w:tc>
        <w:tc>
          <w:tcPr>
            <w:tcW w:w="1409" w:type="dxa"/>
            <w:noWrap/>
            <w:hideMark/>
          </w:tcPr>
          <w:p w14:paraId="57A91EE2" w14:textId="77777777" w:rsidR="009004B8" w:rsidRPr="00AB7F62" w:rsidRDefault="009004B8" w:rsidP="00AB7F62">
            <w:r w:rsidRPr="00AB7F62">
              <w:t>50.00</w:t>
            </w:r>
          </w:p>
        </w:tc>
        <w:tc>
          <w:tcPr>
            <w:tcW w:w="3274" w:type="dxa"/>
            <w:hideMark/>
          </w:tcPr>
          <w:p w14:paraId="0E12B938" w14:textId="77777777" w:rsidR="009004B8" w:rsidRPr="00AB7F62" w:rsidRDefault="009004B8">
            <w:r w:rsidRPr="00AB7F62">
              <w:t>Physiological: Perceived exertion (Borg)</w:t>
            </w:r>
          </w:p>
        </w:tc>
        <w:tc>
          <w:tcPr>
            <w:tcW w:w="1409" w:type="dxa"/>
            <w:noWrap/>
            <w:hideMark/>
          </w:tcPr>
          <w:p w14:paraId="7F584925" w14:textId="77777777" w:rsidR="009004B8" w:rsidRPr="006809BB" w:rsidRDefault="009004B8" w:rsidP="00AB7F62">
            <w:pPr>
              <w:rPr>
                <w:color w:val="FF0000"/>
              </w:rPr>
            </w:pPr>
            <w:r w:rsidRPr="006809BB">
              <w:rPr>
                <w:color w:val="FF0000"/>
              </w:rPr>
              <w:t>75.00</w:t>
            </w:r>
          </w:p>
        </w:tc>
      </w:tr>
      <w:tr w:rsidR="00AE75CD" w:rsidRPr="00AB7F62" w14:paraId="62BD2133" w14:textId="77777777" w:rsidTr="00FC191B">
        <w:trPr>
          <w:trHeight w:val="320"/>
        </w:trPr>
        <w:tc>
          <w:tcPr>
            <w:tcW w:w="1412" w:type="dxa"/>
            <w:vMerge/>
            <w:noWrap/>
            <w:hideMark/>
          </w:tcPr>
          <w:p w14:paraId="5213A330" w14:textId="3777C1B2" w:rsidR="00AE75CD" w:rsidRPr="00AB7F62" w:rsidRDefault="00AE75CD" w:rsidP="00AE75CD"/>
        </w:tc>
        <w:tc>
          <w:tcPr>
            <w:tcW w:w="3219" w:type="dxa"/>
            <w:gridSpan w:val="2"/>
            <w:vMerge/>
            <w:shd w:val="clear" w:color="auto" w:fill="BFBFBF" w:themeFill="background1" w:themeFillShade="BF"/>
            <w:hideMark/>
          </w:tcPr>
          <w:p w14:paraId="7B1394D2" w14:textId="67C81C2C" w:rsidR="00AE75CD" w:rsidRPr="00AB7F62" w:rsidRDefault="00AE75CD" w:rsidP="00AE75CD"/>
        </w:tc>
        <w:tc>
          <w:tcPr>
            <w:tcW w:w="4636" w:type="dxa"/>
            <w:gridSpan w:val="2"/>
            <w:shd w:val="clear" w:color="auto" w:fill="BFBFBF" w:themeFill="background1" w:themeFillShade="BF"/>
            <w:hideMark/>
          </w:tcPr>
          <w:p w14:paraId="15EB88D6" w14:textId="77777777" w:rsidR="00AE75CD" w:rsidRPr="00AB7F62" w:rsidRDefault="00AE75CD" w:rsidP="00AE75CD"/>
        </w:tc>
        <w:tc>
          <w:tcPr>
            <w:tcW w:w="3274" w:type="dxa"/>
            <w:noWrap/>
            <w:hideMark/>
          </w:tcPr>
          <w:p w14:paraId="07ED298D" w14:textId="77777777" w:rsidR="00AE75CD" w:rsidRPr="00AB7F62" w:rsidRDefault="00AE75CD" w:rsidP="00AE75CD">
            <w:r w:rsidRPr="00AB7F62">
              <w:t>Physiological: Physiological Cost Index</w:t>
            </w:r>
          </w:p>
        </w:tc>
        <w:tc>
          <w:tcPr>
            <w:tcW w:w="1409" w:type="dxa"/>
            <w:noWrap/>
            <w:hideMark/>
          </w:tcPr>
          <w:p w14:paraId="305FB55B" w14:textId="77777777" w:rsidR="00AE75CD" w:rsidRPr="006809BB" w:rsidRDefault="00AE75CD" w:rsidP="00AE75CD">
            <w:pPr>
              <w:rPr>
                <w:color w:val="FF0000"/>
              </w:rPr>
            </w:pPr>
            <w:r w:rsidRPr="006809BB">
              <w:rPr>
                <w:color w:val="FF0000"/>
              </w:rPr>
              <w:t>81.25</w:t>
            </w:r>
          </w:p>
        </w:tc>
      </w:tr>
      <w:tr w:rsidR="002E7CD8" w:rsidRPr="00AB7F62" w14:paraId="1F42F582" w14:textId="77777777" w:rsidTr="00FC191B">
        <w:trPr>
          <w:trHeight w:val="340"/>
        </w:trPr>
        <w:tc>
          <w:tcPr>
            <w:tcW w:w="1412" w:type="dxa"/>
            <w:vMerge/>
            <w:noWrap/>
            <w:hideMark/>
          </w:tcPr>
          <w:p w14:paraId="0CAF83C3" w14:textId="6CE3A4C8" w:rsidR="002E7CD8" w:rsidRPr="00AB7F62" w:rsidRDefault="002E7CD8" w:rsidP="00AE75CD"/>
        </w:tc>
        <w:tc>
          <w:tcPr>
            <w:tcW w:w="3219" w:type="dxa"/>
            <w:gridSpan w:val="2"/>
            <w:vMerge/>
            <w:shd w:val="clear" w:color="auto" w:fill="BFBFBF" w:themeFill="background1" w:themeFillShade="BF"/>
            <w:hideMark/>
          </w:tcPr>
          <w:p w14:paraId="79A1236E" w14:textId="6284DA8B" w:rsidR="002E7CD8" w:rsidRPr="00AB7F62" w:rsidRDefault="002E7CD8" w:rsidP="00AE75CD"/>
        </w:tc>
        <w:tc>
          <w:tcPr>
            <w:tcW w:w="3227" w:type="dxa"/>
            <w:hideMark/>
          </w:tcPr>
          <w:p w14:paraId="35D92B26" w14:textId="77777777" w:rsidR="002E7CD8" w:rsidRPr="00AB7F62" w:rsidRDefault="002E7CD8" w:rsidP="00AE75CD">
            <w:r w:rsidRPr="00AB7F62">
              <w:t>QoL: Pain</w:t>
            </w:r>
          </w:p>
        </w:tc>
        <w:tc>
          <w:tcPr>
            <w:tcW w:w="1409" w:type="dxa"/>
            <w:noWrap/>
            <w:hideMark/>
          </w:tcPr>
          <w:p w14:paraId="675911C4" w14:textId="77777777" w:rsidR="002E7CD8" w:rsidRPr="002E7CD8" w:rsidRDefault="002E7CD8" w:rsidP="00AE75CD">
            <w:pPr>
              <w:rPr>
                <w:color w:val="FF0000"/>
              </w:rPr>
            </w:pPr>
            <w:r w:rsidRPr="002E7CD8">
              <w:rPr>
                <w:color w:val="FF0000"/>
              </w:rPr>
              <w:t>78.57</w:t>
            </w:r>
          </w:p>
        </w:tc>
        <w:tc>
          <w:tcPr>
            <w:tcW w:w="4683" w:type="dxa"/>
            <w:gridSpan w:val="2"/>
            <w:shd w:val="clear" w:color="auto" w:fill="BFBFBF" w:themeFill="background1" w:themeFillShade="BF"/>
            <w:noWrap/>
            <w:hideMark/>
          </w:tcPr>
          <w:p w14:paraId="561C85B9" w14:textId="47B27308" w:rsidR="002E7CD8" w:rsidRPr="00AB7F62" w:rsidRDefault="002E7CD8" w:rsidP="00AE75CD">
            <w:r w:rsidRPr="00AB7F62">
              <w:t> </w:t>
            </w:r>
          </w:p>
        </w:tc>
      </w:tr>
      <w:tr w:rsidR="002E7CD8" w:rsidRPr="00AB7F62" w14:paraId="64C3A51D" w14:textId="77777777" w:rsidTr="00FC191B">
        <w:trPr>
          <w:trHeight w:val="360"/>
        </w:trPr>
        <w:tc>
          <w:tcPr>
            <w:tcW w:w="1412" w:type="dxa"/>
            <w:vMerge/>
            <w:noWrap/>
            <w:hideMark/>
          </w:tcPr>
          <w:p w14:paraId="66D133E5" w14:textId="6D55694E" w:rsidR="002E7CD8" w:rsidRPr="00AB7F62" w:rsidRDefault="002E7CD8" w:rsidP="00AE75CD"/>
        </w:tc>
        <w:tc>
          <w:tcPr>
            <w:tcW w:w="3219" w:type="dxa"/>
            <w:gridSpan w:val="2"/>
            <w:vMerge/>
            <w:shd w:val="clear" w:color="auto" w:fill="BFBFBF" w:themeFill="background1" w:themeFillShade="BF"/>
            <w:hideMark/>
          </w:tcPr>
          <w:p w14:paraId="3AFE0F14" w14:textId="045A50E2" w:rsidR="002E7CD8" w:rsidRPr="00AB7F62" w:rsidRDefault="002E7CD8" w:rsidP="00AE75CD"/>
        </w:tc>
        <w:tc>
          <w:tcPr>
            <w:tcW w:w="3227" w:type="dxa"/>
            <w:hideMark/>
          </w:tcPr>
          <w:p w14:paraId="3F955579" w14:textId="77777777" w:rsidR="002E7CD8" w:rsidRPr="00AB7F62" w:rsidRDefault="002E7CD8" w:rsidP="00AE75CD">
            <w:r w:rsidRPr="00AB7F62">
              <w:t>QoL: ADL (daily mobility and social interaction)</w:t>
            </w:r>
          </w:p>
        </w:tc>
        <w:tc>
          <w:tcPr>
            <w:tcW w:w="1409" w:type="dxa"/>
            <w:noWrap/>
            <w:hideMark/>
          </w:tcPr>
          <w:p w14:paraId="5EFCE051" w14:textId="77777777" w:rsidR="002E7CD8" w:rsidRPr="002E7CD8" w:rsidRDefault="002E7CD8" w:rsidP="00AE75CD">
            <w:pPr>
              <w:rPr>
                <w:color w:val="FF0000"/>
              </w:rPr>
            </w:pPr>
            <w:r w:rsidRPr="002E7CD8">
              <w:rPr>
                <w:color w:val="FF0000"/>
              </w:rPr>
              <w:t>78.57</w:t>
            </w:r>
          </w:p>
        </w:tc>
        <w:tc>
          <w:tcPr>
            <w:tcW w:w="4683" w:type="dxa"/>
            <w:gridSpan w:val="2"/>
            <w:shd w:val="clear" w:color="auto" w:fill="BFBFBF" w:themeFill="background1" w:themeFillShade="BF"/>
            <w:noWrap/>
            <w:hideMark/>
          </w:tcPr>
          <w:p w14:paraId="14677CF0" w14:textId="77777777" w:rsidR="002E7CD8" w:rsidRPr="00AB7F62" w:rsidRDefault="002E7CD8" w:rsidP="00AE75CD">
            <w:r w:rsidRPr="00AB7F62">
              <w:t> </w:t>
            </w:r>
          </w:p>
          <w:p w14:paraId="1081F5E9" w14:textId="4E61AE45" w:rsidR="002E7CD8" w:rsidRPr="00AB7F62" w:rsidRDefault="002E7CD8" w:rsidP="00AE75CD">
            <w:r w:rsidRPr="00AB7F62">
              <w:t> </w:t>
            </w:r>
          </w:p>
        </w:tc>
      </w:tr>
      <w:tr w:rsidR="00286B36" w:rsidRPr="00AB7F62" w14:paraId="0B25AE9F" w14:textId="77777777" w:rsidTr="00FC191B">
        <w:trPr>
          <w:trHeight w:val="700"/>
        </w:trPr>
        <w:tc>
          <w:tcPr>
            <w:tcW w:w="1412" w:type="dxa"/>
            <w:vMerge w:val="restart"/>
            <w:shd w:val="clear" w:color="auto" w:fill="D9D9D9" w:themeFill="background1" w:themeFillShade="D9"/>
            <w:noWrap/>
            <w:hideMark/>
          </w:tcPr>
          <w:p w14:paraId="069F664E" w14:textId="77777777" w:rsidR="00286B36" w:rsidRPr="00AB7F62" w:rsidRDefault="00286B36" w:rsidP="00AE75CD">
            <w:pPr>
              <w:rPr>
                <w:b/>
                <w:bCs/>
              </w:rPr>
            </w:pPr>
            <w:r w:rsidRPr="00AB7F62">
              <w:rPr>
                <w:b/>
                <w:bCs/>
              </w:rPr>
              <w:t xml:space="preserve">Pes planus </w:t>
            </w:r>
          </w:p>
          <w:p w14:paraId="2C248179" w14:textId="77777777" w:rsidR="00286B36" w:rsidRPr="00AB7F62" w:rsidRDefault="00286B36" w:rsidP="00AE75CD">
            <w:r w:rsidRPr="00AB7F62">
              <w:t> </w:t>
            </w:r>
          </w:p>
          <w:p w14:paraId="0F87CF35" w14:textId="77777777" w:rsidR="00286B36" w:rsidRPr="00AB7F62" w:rsidRDefault="00286B36" w:rsidP="00AE75CD">
            <w:r w:rsidRPr="00AB7F62">
              <w:t> </w:t>
            </w:r>
          </w:p>
          <w:p w14:paraId="6824EC55" w14:textId="77777777" w:rsidR="00286B36" w:rsidRPr="00AB7F62" w:rsidRDefault="00286B36" w:rsidP="00AE75CD">
            <w:r w:rsidRPr="00AB7F62">
              <w:t> </w:t>
            </w:r>
          </w:p>
          <w:p w14:paraId="6B8B6F0A" w14:textId="77777777" w:rsidR="00286B36" w:rsidRPr="00AB7F62" w:rsidRDefault="00286B36" w:rsidP="00AE75CD">
            <w:r w:rsidRPr="00AB7F62">
              <w:t> </w:t>
            </w:r>
          </w:p>
          <w:p w14:paraId="5F2FBDA1" w14:textId="77777777" w:rsidR="00286B36" w:rsidRPr="00AB7F62" w:rsidRDefault="00286B36" w:rsidP="00AE75CD">
            <w:r w:rsidRPr="00AB7F62">
              <w:t> </w:t>
            </w:r>
          </w:p>
          <w:p w14:paraId="458AB203" w14:textId="77777777" w:rsidR="00286B36" w:rsidRPr="00AB7F62" w:rsidRDefault="00286B36" w:rsidP="00AE75CD">
            <w:r w:rsidRPr="00AB7F62">
              <w:t> </w:t>
            </w:r>
          </w:p>
          <w:p w14:paraId="74DC05D6" w14:textId="77777777" w:rsidR="00286B36" w:rsidRPr="00AB7F62" w:rsidRDefault="00286B36" w:rsidP="00AE75CD">
            <w:r w:rsidRPr="00AB7F62">
              <w:t> </w:t>
            </w:r>
          </w:p>
          <w:p w14:paraId="37D8E066" w14:textId="77777777" w:rsidR="00286B36" w:rsidRPr="00AB7F62" w:rsidRDefault="00286B36" w:rsidP="00AE75CD">
            <w:r w:rsidRPr="00AB7F62">
              <w:t> </w:t>
            </w:r>
          </w:p>
          <w:p w14:paraId="16257410" w14:textId="77777777" w:rsidR="00286B36" w:rsidRPr="00AB7F62" w:rsidRDefault="00286B36" w:rsidP="00AE75CD">
            <w:r w:rsidRPr="00AB7F62">
              <w:t> </w:t>
            </w:r>
          </w:p>
          <w:p w14:paraId="35E23679" w14:textId="77777777" w:rsidR="00286B36" w:rsidRPr="00AB7F62" w:rsidRDefault="00286B36" w:rsidP="00AE75CD">
            <w:r w:rsidRPr="00AB7F62">
              <w:t> </w:t>
            </w:r>
          </w:p>
          <w:p w14:paraId="42507D53" w14:textId="77777777" w:rsidR="00286B36" w:rsidRPr="00AB7F62" w:rsidRDefault="00286B36" w:rsidP="00AE75CD">
            <w:r w:rsidRPr="00AB7F62">
              <w:t> </w:t>
            </w:r>
          </w:p>
          <w:p w14:paraId="24E4A9ED" w14:textId="77777777" w:rsidR="00286B36" w:rsidRPr="00AB7F62" w:rsidRDefault="00286B36" w:rsidP="00AE75CD">
            <w:r w:rsidRPr="00AB7F62">
              <w:t> </w:t>
            </w:r>
          </w:p>
          <w:p w14:paraId="7357BB97" w14:textId="77777777" w:rsidR="00286B36" w:rsidRPr="00AB7F62" w:rsidRDefault="00286B36" w:rsidP="00AE75CD">
            <w:r w:rsidRPr="00AB7F62">
              <w:t> </w:t>
            </w:r>
          </w:p>
          <w:p w14:paraId="07C48F89" w14:textId="77777777" w:rsidR="00286B36" w:rsidRPr="00AB7F62" w:rsidRDefault="00286B36" w:rsidP="00AE75CD">
            <w:r w:rsidRPr="00AB7F62">
              <w:t> </w:t>
            </w:r>
          </w:p>
          <w:p w14:paraId="1AC34207" w14:textId="77777777" w:rsidR="00286B36" w:rsidRPr="00AB7F62" w:rsidRDefault="00286B36" w:rsidP="00AE75CD">
            <w:r w:rsidRPr="00AB7F62">
              <w:t> </w:t>
            </w:r>
          </w:p>
          <w:p w14:paraId="4FC8D66A" w14:textId="77777777" w:rsidR="00286B36" w:rsidRPr="00AB7F62" w:rsidRDefault="00286B36" w:rsidP="00AE75CD">
            <w:r w:rsidRPr="00AB7F62">
              <w:t> </w:t>
            </w:r>
          </w:p>
          <w:p w14:paraId="66D69279" w14:textId="77777777" w:rsidR="00286B36" w:rsidRPr="00AB7F62" w:rsidRDefault="00286B36" w:rsidP="00AE75CD">
            <w:r w:rsidRPr="00AB7F62">
              <w:t> </w:t>
            </w:r>
          </w:p>
          <w:p w14:paraId="50BE105C" w14:textId="77777777" w:rsidR="00286B36" w:rsidRPr="00AB7F62" w:rsidRDefault="00286B36" w:rsidP="00AE75CD">
            <w:r w:rsidRPr="00AB7F62">
              <w:t> </w:t>
            </w:r>
          </w:p>
          <w:p w14:paraId="2686828C" w14:textId="77777777" w:rsidR="00286B36" w:rsidRPr="00AB7F62" w:rsidRDefault="00286B36" w:rsidP="00AE75CD">
            <w:r w:rsidRPr="00AB7F62">
              <w:t> </w:t>
            </w:r>
          </w:p>
          <w:p w14:paraId="114B08A2" w14:textId="77777777" w:rsidR="00286B36" w:rsidRPr="00AB7F62" w:rsidRDefault="00286B36" w:rsidP="00AE75CD">
            <w:r w:rsidRPr="00AB7F62">
              <w:t> </w:t>
            </w:r>
          </w:p>
          <w:p w14:paraId="0696E52E" w14:textId="77777777" w:rsidR="00286B36" w:rsidRPr="00AB7F62" w:rsidRDefault="00286B36" w:rsidP="00AE75CD">
            <w:r w:rsidRPr="00AB7F62">
              <w:t> </w:t>
            </w:r>
          </w:p>
          <w:p w14:paraId="40A22F96" w14:textId="65E2BD45" w:rsidR="00286B36" w:rsidRPr="00AB7F62" w:rsidRDefault="00286B36" w:rsidP="00AE75CD">
            <w:pPr>
              <w:rPr>
                <w:b/>
                <w:bCs/>
              </w:rPr>
            </w:pPr>
            <w:r w:rsidRPr="00AB7F62">
              <w:t> </w:t>
            </w:r>
          </w:p>
        </w:tc>
        <w:tc>
          <w:tcPr>
            <w:tcW w:w="1889" w:type="dxa"/>
            <w:shd w:val="clear" w:color="auto" w:fill="D9D9D9" w:themeFill="background1" w:themeFillShade="D9"/>
            <w:hideMark/>
          </w:tcPr>
          <w:p w14:paraId="29087678" w14:textId="77777777" w:rsidR="00286B36" w:rsidRPr="00AB7F62" w:rsidRDefault="00286B36" w:rsidP="00AE75CD">
            <w:pPr>
              <w:rPr>
                <w:b/>
                <w:bCs/>
              </w:rPr>
            </w:pPr>
            <w:r w:rsidRPr="00AB7F62">
              <w:rPr>
                <w:b/>
                <w:bCs/>
              </w:rPr>
              <w:t>Suitability for Intervention</w:t>
            </w:r>
          </w:p>
        </w:tc>
        <w:tc>
          <w:tcPr>
            <w:tcW w:w="1330" w:type="dxa"/>
            <w:shd w:val="clear" w:color="auto" w:fill="D9D9D9" w:themeFill="background1" w:themeFillShade="D9"/>
            <w:hideMark/>
          </w:tcPr>
          <w:p w14:paraId="44B59F6D" w14:textId="77777777" w:rsidR="00286B36" w:rsidRPr="00AB7F62" w:rsidRDefault="00286B36" w:rsidP="00AE75CD">
            <w:r w:rsidRPr="00AB7F62">
              <w:t xml:space="preserve">% Frequency of ≥Agree  </w:t>
            </w:r>
          </w:p>
        </w:tc>
        <w:tc>
          <w:tcPr>
            <w:tcW w:w="3227" w:type="dxa"/>
            <w:shd w:val="clear" w:color="auto" w:fill="D9D9D9" w:themeFill="background1" w:themeFillShade="D9"/>
            <w:hideMark/>
          </w:tcPr>
          <w:p w14:paraId="06B1FD88" w14:textId="77777777" w:rsidR="00286B36" w:rsidRPr="00AB7F62" w:rsidRDefault="00286B36" w:rsidP="00AE75CD">
            <w:pPr>
              <w:rPr>
                <w:b/>
                <w:bCs/>
              </w:rPr>
            </w:pPr>
            <w:r w:rsidRPr="00AB7F62">
              <w:rPr>
                <w:b/>
                <w:bCs/>
              </w:rPr>
              <w:t>Suitability for Intervention</w:t>
            </w:r>
          </w:p>
        </w:tc>
        <w:tc>
          <w:tcPr>
            <w:tcW w:w="1409" w:type="dxa"/>
            <w:shd w:val="clear" w:color="auto" w:fill="D9D9D9" w:themeFill="background1" w:themeFillShade="D9"/>
            <w:hideMark/>
          </w:tcPr>
          <w:p w14:paraId="7557F137" w14:textId="77777777" w:rsidR="00286B36" w:rsidRPr="00AB7F62" w:rsidRDefault="00286B36" w:rsidP="00AE75CD">
            <w:r w:rsidRPr="00AB7F62">
              <w:t xml:space="preserve">% Frequency of ≥Agree  </w:t>
            </w:r>
          </w:p>
        </w:tc>
        <w:tc>
          <w:tcPr>
            <w:tcW w:w="4683" w:type="dxa"/>
            <w:gridSpan w:val="2"/>
            <w:shd w:val="clear" w:color="auto" w:fill="D9D9D9" w:themeFill="background1" w:themeFillShade="D9"/>
            <w:noWrap/>
            <w:hideMark/>
          </w:tcPr>
          <w:p w14:paraId="777CD5DE" w14:textId="5DB5566F" w:rsidR="00286B36" w:rsidRPr="00AB7F62" w:rsidRDefault="00286B36" w:rsidP="00AE75CD">
            <w:r w:rsidRPr="00AB7F62">
              <w:t> </w:t>
            </w:r>
          </w:p>
        </w:tc>
      </w:tr>
      <w:tr w:rsidR="00286B36" w:rsidRPr="00AB7F62" w14:paraId="543052B5" w14:textId="77777777" w:rsidTr="00FC191B">
        <w:trPr>
          <w:trHeight w:val="1360"/>
        </w:trPr>
        <w:tc>
          <w:tcPr>
            <w:tcW w:w="1412" w:type="dxa"/>
            <w:vMerge/>
            <w:noWrap/>
            <w:hideMark/>
          </w:tcPr>
          <w:p w14:paraId="3FA8BEBD" w14:textId="1175AEFA" w:rsidR="00286B36" w:rsidRPr="00AB7F62" w:rsidRDefault="00286B36" w:rsidP="00AE75CD"/>
        </w:tc>
        <w:tc>
          <w:tcPr>
            <w:tcW w:w="1889" w:type="dxa"/>
            <w:hideMark/>
          </w:tcPr>
          <w:p w14:paraId="47AA1C3F" w14:textId="77777777" w:rsidR="00286B36" w:rsidRPr="00AB7F62" w:rsidRDefault="00286B36" w:rsidP="00AE75CD">
            <w:r w:rsidRPr="00AB7F62">
              <w:t>"Pes planus is suitable for stability footwear intervention?"</w:t>
            </w:r>
          </w:p>
        </w:tc>
        <w:tc>
          <w:tcPr>
            <w:tcW w:w="1330" w:type="dxa"/>
            <w:noWrap/>
            <w:hideMark/>
          </w:tcPr>
          <w:p w14:paraId="640A7094" w14:textId="77777777" w:rsidR="00286B36" w:rsidRPr="00AB7F62" w:rsidRDefault="00286B36" w:rsidP="00AE75CD">
            <w:r w:rsidRPr="00AB7F62">
              <w:t>46.67</w:t>
            </w:r>
          </w:p>
        </w:tc>
        <w:tc>
          <w:tcPr>
            <w:tcW w:w="3227" w:type="dxa"/>
            <w:hideMark/>
          </w:tcPr>
          <w:p w14:paraId="7F8DD9D8" w14:textId="77777777" w:rsidR="00286B36" w:rsidRPr="00AB7F62" w:rsidRDefault="00286B36" w:rsidP="00AE75CD">
            <w:r w:rsidRPr="00AB7F62">
              <w:t>"Stability footwear is a suitable secondary line intervention for symptomatic mobile pes planus in children where foot orthoses have not resolved associated symptoms"</w:t>
            </w:r>
          </w:p>
        </w:tc>
        <w:tc>
          <w:tcPr>
            <w:tcW w:w="1409" w:type="dxa"/>
            <w:noWrap/>
            <w:hideMark/>
          </w:tcPr>
          <w:p w14:paraId="7FEB2BE0" w14:textId="77777777" w:rsidR="00286B36" w:rsidRPr="00AB7F62" w:rsidRDefault="00286B36" w:rsidP="00AE75CD">
            <w:r w:rsidRPr="00286B36">
              <w:rPr>
                <w:color w:val="FF0000"/>
              </w:rPr>
              <w:t>85.72</w:t>
            </w:r>
          </w:p>
        </w:tc>
        <w:tc>
          <w:tcPr>
            <w:tcW w:w="4683" w:type="dxa"/>
            <w:gridSpan w:val="2"/>
            <w:shd w:val="clear" w:color="auto" w:fill="D9D9D9" w:themeFill="background1" w:themeFillShade="D9"/>
            <w:noWrap/>
            <w:hideMark/>
          </w:tcPr>
          <w:p w14:paraId="0761F63E" w14:textId="04E78037" w:rsidR="00286B36" w:rsidRPr="00AB7F62" w:rsidRDefault="00286B36" w:rsidP="00AE75CD">
            <w:r w:rsidRPr="00AB7F62">
              <w:t> </w:t>
            </w:r>
          </w:p>
        </w:tc>
      </w:tr>
      <w:tr w:rsidR="00286B36" w:rsidRPr="00AB7F62" w14:paraId="6061A1B2" w14:textId="77777777" w:rsidTr="00FC191B">
        <w:trPr>
          <w:trHeight w:val="680"/>
        </w:trPr>
        <w:tc>
          <w:tcPr>
            <w:tcW w:w="1412" w:type="dxa"/>
            <w:vMerge/>
            <w:noWrap/>
            <w:hideMark/>
          </w:tcPr>
          <w:p w14:paraId="5CE1CDB5" w14:textId="2F00C6A6" w:rsidR="00286B36" w:rsidRPr="00AB7F62" w:rsidRDefault="00286B36" w:rsidP="00AE75CD"/>
        </w:tc>
        <w:tc>
          <w:tcPr>
            <w:tcW w:w="3219" w:type="dxa"/>
            <w:gridSpan w:val="2"/>
            <w:vMerge w:val="restart"/>
            <w:shd w:val="clear" w:color="auto" w:fill="D9D9D9" w:themeFill="background1" w:themeFillShade="D9"/>
            <w:hideMark/>
          </w:tcPr>
          <w:p w14:paraId="44A52901" w14:textId="77777777" w:rsidR="00286B36" w:rsidRPr="00AB7F62" w:rsidRDefault="00286B36" w:rsidP="00AE75CD">
            <w:r w:rsidRPr="00AB7F62">
              <w:t> </w:t>
            </w:r>
          </w:p>
          <w:p w14:paraId="0F22E940" w14:textId="77777777" w:rsidR="00286B36" w:rsidRPr="00AB7F62" w:rsidRDefault="00286B36" w:rsidP="00AE75CD">
            <w:r w:rsidRPr="00AB7F62">
              <w:t> </w:t>
            </w:r>
          </w:p>
          <w:p w14:paraId="495B0694" w14:textId="77777777" w:rsidR="00286B36" w:rsidRPr="00AB7F62" w:rsidRDefault="00286B36" w:rsidP="00AE75CD">
            <w:r w:rsidRPr="00AB7F62">
              <w:t> </w:t>
            </w:r>
          </w:p>
          <w:p w14:paraId="44183CCC" w14:textId="77777777" w:rsidR="00286B36" w:rsidRPr="00AB7F62" w:rsidRDefault="00286B36" w:rsidP="00AE75CD">
            <w:r w:rsidRPr="00AB7F62">
              <w:t> </w:t>
            </w:r>
          </w:p>
          <w:p w14:paraId="70E14090" w14:textId="77777777" w:rsidR="00286B36" w:rsidRPr="00AB7F62" w:rsidRDefault="00286B36" w:rsidP="00AE75CD">
            <w:r w:rsidRPr="00AB7F62">
              <w:t> </w:t>
            </w:r>
          </w:p>
          <w:p w14:paraId="0C76C815" w14:textId="77777777" w:rsidR="00286B36" w:rsidRPr="00AB7F62" w:rsidRDefault="00286B36" w:rsidP="00AE75CD">
            <w:r w:rsidRPr="00AB7F62">
              <w:t> </w:t>
            </w:r>
          </w:p>
          <w:p w14:paraId="43E6732B" w14:textId="77777777" w:rsidR="00286B36" w:rsidRPr="00AB7F62" w:rsidRDefault="00286B36" w:rsidP="00AE75CD">
            <w:r w:rsidRPr="00AB7F62">
              <w:t> </w:t>
            </w:r>
          </w:p>
          <w:p w14:paraId="7ADD1288" w14:textId="77777777" w:rsidR="00286B36" w:rsidRPr="00AB7F62" w:rsidRDefault="00286B36" w:rsidP="00AE75CD">
            <w:r w:rsidRPr="00AB7F62">
              <w:t> </w:t>
            </w:r>
          </w:p>
          <w:p w14:paraId="0E1CEA6A" w14:textId="77777777" w:rsidR="00286B36" w:rsidRPr="00AB7F62" w:rsidRDefault="00286B36" w:rsidP="00AE75CD">
            <w:r w:rsidRPr="00AB7F62">
              <w:t> </w:t>
            </w:r>
          </w:p>
          <w:p w14:paraId="0659937E" w14:textId="77777777" w:rsidR="00286B36" w:rsidRPr="00AB7F62" w:rsidRDefault="00286B36" w:rsidP="00AE75CD">
            <w:r w:rsidRPr="00AB7F62">
              <w:t> </w:t>
            </w:r>
          </w:p>
          <w:p w14:paraId="357BF7FB" w14:textId="77777777" w:rsidR="00286B36" w:rsidRPr="00AB7F62" w:rsidRDefault="00286B36" w:rsidP="00AE75CD">
            <w:r w:rsidRPr="00AB7F62">
              <w:t> </w:t>
            </w:r>
          </w:p>
          <w:p w14:paraId="6FE51C4A" w14:textId="77777777" w:rsidR="00286B36" w:rsidRPr="00AB7F62" w:rsidRDefault="00286B36" w:rsidP="00AE75CD">
            <w:r w:rsidRPr="00AB7F62">
              <w:t> </w:t>
            </w:r>
          </w:p>
          <w:p w14:paraId="437B475B" w14:textId="77777777" w:rsidR="00286B36" w:rsidRPr="00AB7F62" w:rsidRDefault="00286B36" w:rsidP="00AE75CD">
            <w:r w:rsidRPr="00AB7F62">
              <w:t> </w:t>
            </w:r>
          </w:p>
          <w:p w14:paraId="6B6D4D4A" w14:textId="77777777" w:rsidR="00286B36" w:rsidRPr="00AB7F62" w:rsidRDefault="00286B36" w:rsidP="00AE75CD">
            <w:r w:rsidRPr="00AB7F62">
              <w:t> </w:t>
            </w:r>
          </w:p>
          <w:p w14:paraId="5B3B0AEA" w14:textId="77777777" w:rsidR="00286B36" w:rsidRPr="00AB7F62" w:rsidRDefault="00286B36" w:rsidP="00AE75CD">
            <w:r w:rsidRPr="00AB7F62">
              <w:t> </w:t>
            </w:r>
          </w:p>
          <w:p w14:paraId="031E96BE" w14:textId="77777777" w:rsidR="00286B36" w:rsidRPr="00AB7F62" w:rsidRDefault="00286B36" w:rsidP="00AE75CD">
            <w:r w:rsidRPr="00AB7F62">
              <w:t> </w:t>
            </w:r>
          </w:p>
          <w:p w14:paraId="4789A16F" w14:textId="77777777" w:rsidR="00286B36" w:rsidRPr="00AB7F62" w:rsidRDefault="00286B36" w:rsidP="00AE75CD">
            <w:r w:rsidRPr="00AB7F62">
              <w:t> </w:t>
            </w:r>
          </w:p>
          <w:p w14:paraId="0602F1D4" w14:textId="77777777" w:rsidR="00286B36" w:rsidRPr="00AB7F62" w:rsidRDefault="00286B36" w:rsidP="00AE75CD">
            <w:r w:rsidRPr="00AB7F62">
              <w:t> </w:t>
            </w:r>
          </w:p>
          <w:p w14:paraId="3A03F59B" w14:textId="77777777" w:rsidR="00286B36" w:rsidRPr="00AB7F62" w:rsidRDefault="00286B36" w:rsidP="00AE75CD">
            <w:r w:rsidRPr="00AB7F62">
              <w:t> </w:t>
            </w:r>
          </w:p>
          <w:p w14:paraId="44F21FDD" w14:textId="77777777" w:rsidR="00286B36" w:rsidRPr="00AB7F62" w:rsidRDefault="00286B36" w:rsidP="00AE75CD">
            <w:r w:rsidRPr="00AB7F62">
              <w:t> </w:t>
            </w:r>
          </w:p>
          <w:p w14:paraId="7E082E74" w14:textId="17BD31FC" w:rsidR="00286B36" w:rsidRPr="00AB7F62" w:rsidRDefault="00286B36" w:rsidP="00AE75CD">
            <w:r w:rsidRPr="00AB7F62">
              <w:t> </w:t>
            </w:r>
          </w:p>
        </w:tc>
        <w:tc>
          <w:tcPr>
            <w:tcW w:w="3227" w:type="dxa"/>
            <w:shd w:val="clear" w:color="auto" w:fill="D9D9D9" w:themeFill="background1" w:themeFillShade="D9"/>
            <w:hideMark/>
          </w:tcPr>
          <w:p w14:paraId="1AEB18F2" w14:textId="77777777" w:rsidR="00286B36" w:rsidRPr="00AB7F62" w:rsidRDefault="00286B36" w:rsidP="00AE75CD">
            <w:pPr>
              <w:rPr>
                <w:b/>
                <w:bCs/>
              </w:rPr>
            </w:pPr>
            <w:r w:rsidRPr="00AB7F62">
              <w:rPr>
                <w:b/>
                <w:bCs/>
              </w:rPr>
              <w:t>Criteria for Treatment</w:t>
            </w:r>
          </w:p>
        </w:tc>
        <w:tc>
          <w:tcPr>
            <w:tcW w:w="1409" w:type="dxa"/>
            <w:shd w:val="clear" w:color="auto" w:fill="D9D9D9" w:themeFill="background1" w:themeFillShade="D9"/>
            <w:hideMark/>
          </w:tcPr>
          <w:p w14:paraId="4828B8AE" w14:textId="77777777" w:rsidR="00286B36" w:rsidRPr="00AB7F62" w:rsidRDefault="00286B36" w:rsidP="00AE75CD">
            <w:r w:rsidRPr="00AB7F62">
              <w:t xml:space="preserve">% Frequency of ≥Agree  </w:t>
            </w:r>
          </w:p>
        </w:tc>
        <w:tc>
          <w:tcPr>
            <w:tcW w:w="3274" w:type="dxa"/>
            <w:shd w:val="clear" w:color="auto" w:fill="D9D9D9" w:themeFill="background1" w:themeFillShade="D9"/>
            <w:noWrap/>
            <w:hideMark/>
          </w:tcPr>
          <w:p w14:paraId="5D41D0F6" w14:textId="77777777" w:rsidR="00286B36" w:rsidRPr="00AB7F62" w:rsidRDefault="00286B36" w:rsidP="00AE75CD">
            <w:pPr>
              <w:rPr>
                <w:b/>
                <w:bCs/>
              </w:rPr>
            </w:pPr>
            <w:r w:rsidRPr="00AB7F62">
              <w:rPr>
                <w:b/>
                <w:bCs/>
              </w:rPr>
              <w:t>Criteria for Treatment</w:t>
            </w:r>
          </w:p>
        </w:tc>
        <w:tc>
          <w:tcPr>
            <w:tcW w:w="1409" w:type="dxa"/>
            <w:shd w:val="clear" w:color="auto" w:fill="D9D9D9" w:themeFill="background1" w:themeFillShade="D9"/>
            <w:hideMark/>
          </w:tcPr>
          <w:p w14:paraId="40FA60D5" w14:textId="77777777" w:rsidR="00286B36" w:rsidRPr="00AB7F62" w:rsidRDefault="00286B36" w:rsidP="00AE75CD">
            <w:r w:rsidRPr="00AB7F62">
              <w:t xml:space="preserve">% Frequency of ≥Agree  </w:t>
            </w:r>
          </w:p>
        </w:tc>
      </w:tr>
      <w:tr w:rsidR="00286B36" w:rsidRPr="00AB7F62" w14:paraId="2E44BC26" w14:textId="77777777" w:rsidTr="00FC191B">
        <w:trPr>
          <w:trHeight w:val="820"/>
        </w:trPr>
        <w:tc>
          <w:tcPr>
            <w:tcW w:w="1412" w:type="dxa"/>
            <w:vMerge/>
            <w:noWrap/>
            <w:hideMark/>
          </w:tcPr>
          <w:p w14:paraId="1C850D19" w14:textId="38A9D0A2" w:rsidR="00286B36" w:rsidRPr="00AB7F62" w:rsidRDefault="00286B36" w:rsidP="00AE75CD"/>
        </w:tc>
        <w:tc>
          <w:tcPr>
            <w:tcW w:w="3219" w:type="dxa"/>
            <w:gridSpan w:val="2"/>
            <w:vMerge/>
            <w:shd w:val="clear" w:color="auto" w:fill="D9D9D9" w:themeFill="background1" w:themeFillShade="D9"/>
            <w:hideMark/>
          </w:tcPr>
          <w:p w14:paraId="334E7C2A" w14:textId="04F4C0C0" w:rsidR="00286B36" w:rsidRPr="00AB7F62" w:rsidRDefault="00286B36" w:rsidP="00AE75CD"/>
        </w:tc>
        <w:tc>
          <w:tcPr>
            <w:tcW w:w="3227" w:type="dxa"/>
            <w:hideMark/>
          </w:tcPr>
          <w:p w14:paraId="64FE2F12" w14:textId="77777777" w:rsidR="00286B36" w:rsidRPr="00AB7F62" w:rsidRDefault="00286B36" w:rsidP="00AE75CD">
            <w:r w:rsidRPr="00AB7F62">
              <w:t xml:space="preserve">"Stability footwear may assist foot and ankle stability in children with symptomatic mobile pes planus" </w:t>
            </w:r>
          </w:p>
        </w:tc>
        <w:tc>
          <w:tcPr>
            <w:tcW w:w="1409" w:type="dxa"/>
            <w:noWrap/>
            <w:hideMark/>
          </w:tcPr>
          <w:p w14:paraId="0660C140" w14:textId="77777777" w:rsidR="00286B36" w:rsidRPr="00AB7F62" w:rsidRDefault="00286B36" w:rsidP="00AE75CD">
            <w:r w:rsidRPr="00286B36">
              <w:rPr>
                <w:color w:val="FF0000"/>
              </w:rPr>
              <w:t>78.57</w:t>
            </w:r>
          </w:p>
        </w:tc>
        <w:tc>
          <w:tcPr>
            <w:tcW w:w="4683" w:type="dxa"/>
            <w:gridSpan w:val="2"/>
            <w:shd w:val="clear" w:color="auto" w:fill="D9D9D9" w:themeFill="background1" w:themeFillShade="D9"/>
            <w:noWrap/>
            <w:hideMark/>
          </w:tcPr>
          <w:p w14:paraId="300E439D" w14:textId="37738224" w:rsidR="00286B36" w:rsidRPr="00AB7F62" w:rsidRDefault="00286B36" w:rsidP="00AE75CD">
            <w:r w:rsidRPr="00AB7F62">
              <w:t> </w:t>
            </w:r>
          </w:p>
        </w:tc>
      </w:tr>
      <w:tr w:rsidR="00286B36" w:rsidRPr="00AB7F62" w14:paraId="6A3CFCD0" w14:textId="77777777" w:rsidTr="00FC191B">
        <w:trPr>
          <w:trHeight w:val="1040"/>
        </w:trPr>
        <w:tc>
          <w:tcPr>
            <w:tcW w:w="1412" w:type="dxa"/>
            <w:vMerge/>
            <w:noWrap/>
            <w:hideMark/>
          </w:tcPr>
          <w:p w14:paraId="1DF2B6AD" w14:textId="13E514E2" w:rsidR="00286B36" w:rsidRPr="00AB7F62" w:rsidRDefault="00286B36" w:rsidP="00AE75CD"/>
        </w:tc>
        <w:tc>
          <w:tcPr>
            <w:tcW w:w="3219" w:type="dxa"/>
            <w:gridSpan w:val="2"/>
            <w:vMerge/>
            <w:shd w:val="clear" w:color="auto" w:fill="D9D9D9" w:themeFill="background1" w:themeFillShade="D9"/>
            <w:hideMark/>
          </w:tcPr>
          <w:p w14:paraId="36C9AE89" w14:textId="2DDCE047" w:rsidR="00286B36" w:rsidRPr="00AB7F62" w:rsidRDefault="00286B36" w:rsidP="00AE75CD"/>
        </w:tc>
        <w:tc>
          <w:tcPr>
            <w:tcW w:w="3227" w:type="dxa"/>
            <w:hideMark/>
          </w:tcPr>
          <w:p w14:paraId="7239809A" w14:textId="73E5FB9D" w:rsidR="00286B36" w:rsidRPr="00AB7F62" w:rsidRDefault="00286B36" w:rsidP="00AE75CD">
            <w:r w:rsidRPr="00AB7F62">
              <w:t>"Stability Footwear may be used alongside foot orthoses in children with insufficiency of posterior tibialis function."</w:t>
            </w:r>
          </w:p>
        </w:tc>
        <w:tc>
          <w:tcPr>
            <w:tcW w:w="1409" w:type="dxa"/>
            <w:noWrap/>
            <w:hideMark/>
          </w:tcPr>
          <w:p w14:paraId="2307950D" w14:textId="77777777" w:rsidR="00286B36" w:rsidRPr="00AB7F62" w:rsidRDefault="00286B36" w:rsidP="00AE75CD">
            <w:r w:rsidRPr="00AB7F62">
              <w:t>71.43</w:t>
            </w:r>
          </w:p>
        </w:tc>
        <w:tc>
          <w:tcPr>
            <w:tcW w:w="3274" w:type="dxa"/>
            <w:hideMark/>
          </w:tcPr>
          <w:p w14:paraId="74EDC5FF" w14:textId="43B0DC73" w:rsidR="00286B36" w:rsidRPr="00AB7F62" w:rsidRDefault="00286B36" w:rsidP="00AE75CD">
            <w:r w:rsidRPr="00AB7F62">
              <w:t>Modified Round 3: "Stability Footwear may be used simultaneously with foot orthoses in children with insufficiency of posterior tibialis function."</w:t>
            </w:r>
          </w:p>
        </w:tc>
        <w:tc>
          <w:tcPr>
            <w:tcW w:w="1409" w:type="dxa"/>
            <w:noWrap/>
            <w:hideMark/>
          </w:tcPr>
          <w:p w14:paraId="60D1C344" w14:textId="77777777" w:rsidR="00286B36" w:rsidRPr="00AB7F62" w:rsidRDefault="00286B36" w:rsidP="00AE75CD">
            <w:r w:rsidRPr="00286B36">
              <w:rPr>
                <w:color w:val="FF0000"/>
              </w:rPr>
              <w:t>87.50</w:t>
            </w:r>
          </w:p>
        </w:tc>
      </w:tr>
      <w:tr w:rsidR="00286B36" w:rsidRPr="00AB7F62" w14:paraId="7F0E8332" w14:textId="77777777" w:rsidTr="00FC191B">
        <w:trPr>
          <w:trHeight w:val="1140"/>
        </w:trPr>
        <w:tc>
          <w:tcPr>
            <w:tcW w:w="1412" w:type="dxa"/>
            <w:vMerge/>
            <w:noWrap/>
            <w:hideMark/>
          </w:tcPr>
          <w:p w14:paraId="40BBB418" w14:textId="4456CD6A" w:rsidR="00286B36" w:rsidRPr="00AB7F62" w:rsidRDefault="00286B36" w:rsidP="00AE75CD"/>
        </w:tc>
        <w:tc>
          <w:tcPr>
            <w:tcW w:w="3219" w:type="dxa"/>
            <w:gridSpan w:val="2"/>
            <w:vMerge/>
            <w:shd w:val="clear" w:color="auto" w:fill="D9D9D9" w:themeFill="background1" w:themeFillShade="D9"/>
            <w:hideMark/>
          </w:tcPr>
          <w:p w14:paraId="13A54520" w14:textId="29835D63" w:rsidR="00286B36" w:rsidRPr="00AB7F62" w:rsidRDefault="00286B36" w:rsidP="00AE75CD"/>
        </w:tc>
        <w:tc>
          <w:tcPr>
            <w:tcW w:w="3227" w:type="dxa"/>
            <w:hideMark/>
          </w:tcPr>
          <w:p w14:paraId="4659987E" w14:textId="77777777" w:rsidR="00286B36" w:rsidRPr="00AB7F62" w:rsidRDefault="00286B36" w:rsidP="00AE75CD">
            <w:r w:rsidRPr="00AB7F62">
              <w:t>"Stability Footwear may be used alongside foot orthoses in children with significant foot and ankle instability associated with tripping and falling."</w:t>
            </w:r>
          </w:p>
        </w:tc>
        <w:tc>
          <w:tcPr>
            <w:tcW w:w="1409" w:type="dxa"/>
            <w:noWrap/>
            <w:hideMark/>
          </w:tcPr>
          <w:p w14:paraId="763BF8A1" w14:textId="77777777" w:rsidR="00286B36" w:rsidRPr="00AB7F62" w:rsidRDefault="00286B36" w:rsidP="00AE75CD">
            <w:r w:rsidRPr="00286B36">
              <w:rPr>
                <w:color w:val="FF0000"/>
              </w:rPr>
              <w:t>85.72</w:t>
            </w:r>
          </w:p>
        </w:tc>
        <w:tc>
          <w:tcPr>
            <w:tcW w:w="4683" w:type="dxa"/>
            <w:gridSpan w:val="2"/>
            <w:shd w:val="clear" w:color="auto" w:fill="D9D9D9" w:themeFill="background1" w:themeFillShade="D9"/>
            <w:noWrap/>
            <w:hideMark/>
          </w:tcPr>
          <w:p w14:paraId="1D5272E5" w14:textId="6D1B1E60" w:rsidR="00286B36" w:rsidRPr="00AB7F62" w:rsidRDefault="00286B36" w:rsidP="00AE75CD">
            <w:r w:rsidRPr="00AB7F62">
              <w:t> </w:t>
            </w:r>
          </w:p>
        </w:tc>
      </w:tr>
      <w:tr w:rsidR="00286B36" w:rsidRPr="00AB7F62" w14:paraId="7C0C475E" w14:textId="77777777" w:rsidTr="00FC191B">
        <w:trPr>
          <w:trHeight w:val="1120"/>
        </w:trPr>
        <w:tc>
          <w:tcPr>
            <w:tcW w:w="1412" w:type="dxa"/>
            <w:vMerge/>
            <w:noWrap/>
            <w:hideMark/>
          </w:tcPr>
          <w:p w14:paraId="6ACC045B" w14:textId="012ED1EA" w:rsidR="00286B36" w:rsidRPr="00AB7F62" w:rsidRDefault="00286B36" w:rsidP="00AE75CD"/>
        </w:tc>
        <w:tc>
          <w:tcPr>
            <w:tcW w:w="3219" w:type="dxa"/>
            <w:gridSpan w:val="2"/>
            <w:vMerge/>
            <w:shd w:val="clear" w:color="auto" w:fill="D9D9D9" w:themeFill="background1" w:themeFillShade="D9"/>
            <w:hideMark/>
          </w:tcPr>
          <w:p w14:paraId="5A89D492" w14:textId="0494469B" w:rsidR="00286B36" w:rsidRPr="00AB7F62" w:rsidRDefault="00286B36" w:rsidP="00AE75CD"/>
        </w:tc>
        <w:tc>
          <w:tcPr>
            <w:tcW w:w="3227" w:type="dxa"/>
            <w:hideMark/>
          </w:tcPr>
          <w:p w14:paraId="74ACD847" w14:textId="77777777" w:rsidR="00286B36" w:rsidRPr="00AB7F62" w:rsidRDefault="00286B36" w:rsidP="00AE75CD">
            <w:r w:rsidRPr="00AB7F62">
              <w:t>"Stability footwear may be used alongside foot orthoses in children with conditions associated with motor delay"</w:t>
            </w:r>
          </w:p>
        </w:tc>
        <w:tc>
          <w:tcPr>
            <w:tcW w:w="1409" w:type="dxa"/>
            <w:noWrap/>
            <w:hideMark/>
          </w:tcPr>
          <w:p w14:paraId="25F20392" w14:textId="77777777" w:rsidR="00286B36" w:rsidRPr="00AB7F62" w:rsidRDefault="00286B36" w:rsidP="00AE75CD">
            <w:r w:rsidRPr="00AB7F62">
              <w:t>64.29</w:t>
            </w:r>
          </w:p>
        </w:tc>
        <w:tc>
          <w:tcPr>
            <w:tcW w:w="3274" w:type="dxa"/>
            <w:hideMark/>
          </w:tcPr>
          <w:p w14:paraId="507FC18B" w14:textId="338DDBDC" w:rsidR="00286B36" w:rsidRPr="00AB7F62" w:rsidRDefault="00286B36" w:rsidP="00AE75CD">
            <w:r w:rsidRPr="00AB7F62">
              <w:t>Modified Round 3: Stability footwear may be used simultaneously with foot orthoses in children with conditions associated with motor delay</w:t>
            </w:r>
          </w:p>
        </w:tc>
        <w:tc>
          <w:tcPr>
            <w:tcW w:w="1409" w:type="dxa"/>
            <w:noWrap/>
            <w:hideMark/>
          </w:tcPr>
          <w:p w14:paraId="5030D29A" w14:textId="77777777" w:rsidR="00286B36" w:rsidRPr="00AB7F62" w:rsidRDefault="00286B36" w:rsidP="00AE75CD">
            <w:r w:rsidRPr="00E61806">
              <w:rPr>
                <w:color w:val="FF0000"/>
              </w:rPr>
              <w:t>93.75</w:t>
            </w:r>
          </w:p>
        </w:tc>
      </w:tr>
      <w:tr w:rsidR="00286B36" w:rsidRPr="00AB7F62" w14:paraId="06B6EB14" w14:textId="77777777" w:rsidTr="00FC191B">
        <w:trPr>
          <w:trHeight w:val="820"/>
        </w:trPr>
        <w:tc>
          <w:tcPr>
            <w:tcW w:w="1412" w:type="dxa"/>
            <w:vMerge/>
            <w:noWrap/>
            <w:hideMark/>
          </w:tcPr>
          <w:p w14:paraId="7E1AD0CA" w14:textId="59D7A7FC" w:rsidR="00286B36" w:rsidRPr="00AB7F62" w:rsidRDefault="00286B36" w:rsidP="00AE75CD"/>
        </w:tc>
        <w:tc>
          <w:tcPr>
            <w:tcW w:w="3219" w:type="dxa"/>
            <w:gridSpan w:val="2"/>
            <w:vMerge/>
            <w:shd w:val="clear" w:color="auto" w:fill="D9D9D9" w:themeFill="background1" w:themeFillShade="D9"/>
            <w:hideMark/>
          </w:tcPr>
          <w:p w14:paraId="62B14484" w14:textId="79851652" w:rsidR="00286B36" w:rsidRPr="00AB7F62" w:rsidRDefault="00286B36" w:rsidP="00AE75CD"/>
        </w:tc>
        <w:tc>
          <w:tcPr>
            <w:tcW w:w="3227" w:type="dxa"/>
            <w:shd w:val="clear" w:color="auto" w:fill="D9D9D9" w:themeFill="background1" w:themeFillShade="D9"/>
            <w:hideMark/>
          </w:tcPr>
          <w:p w14:paraId="459E6933" w14:textId="77777777" w:rsidR="00286B36" w:rsidRPr="00AB7F62" w:rsidRDefault="00286B36" w:rsidP="00AE75CD">
            <w:pPr>
              <w:rPr>
                <w:b/>
                <w:bCs/>
              </w:rPr>
            </w:pPr>
            <w:r w:rsidRPr="00AB7F62">
              <w:rPr>
                <w:b/>
                <w:bCs/>
              </w:rPr>
              <w:t>Age Range for Stability Footwear Intervention</w:t>
            </w:r>
          </w:p>
        </w:tc>
        <w:tc>
          <w:tcPr>
            <w:tcW w:w="1409" w:type="dxa"/>
            <w:shd w:val="clear" w:color="auto" w:fill="D9D9D9" w:themeFill="background1" w:themeFillShade="D9"/>
            <w:hideMark/>
          </w:tcPr>
          <w:p w14:paraId="69369CEC" w14:textId="77777777" w:rsidR="00286B36" w:rsidRPr="00AB7F62" w:rsidRDefault="00286B36" w:rsidP="00AE75CD">
            <w:r w:rsidRPr="00AB7F62">
              <w:t>Relative %Frequency</w:t>
            </w:r>
          </w:p>
        </w:tc>
        <w:tc>
          <w:tcPr>
            <w:tcW w:w="3274" w:type="dxa"/>
            <w:shd w:val="clear" w:color="auto" w:fill="D9D9D9" w:themeFill="background1" w:themeFillShade="D9"/>
            <w:noWrap/>
            <w:hideMark/>
          </w:tcPr>
          <w:p w14:paraId="6F2EE9F1" w14:textId="77777777" w:rsidR="00286B36" w:rsidRPr="00AB7F62" w:rsidRDefault="00286B36" w:rsidP="00AE75CD">
            <w:r w:rsidRPr="00AB7F62">
              <w:t> </w:t>
            </w:r>
          </w:p>
        </w:tc>
        <w:tc>
          <w:tcPr>
            <w:tcW w:w="1409" w:type="dxa"/>
            <w:shd w:val="clear" w:color="auto" w:fill="D9D9D9" w:themeFill="background1" w:themeFillShade="D9"/>
            <w:noWrap/>
            <w:hideMark/>
          </w:tcPr>
          <w:p w14:paraId="75D1A514" w14:textId="77777777" w:rsidR="00286B36" w:rsidRPr="00AB7F62" w:rsidRDefault="00286B36" w:rsidP="00AE75CD"/>
        </w:tc>
      </w:tr>
      <w:tr w:rsidR="00E61806" w:rsidRPr="00AB7F62" w14:paraId="14A456E0" w14:textId="77777777" w:rsidTr="00FC191B">
        <w:trPr>
          <w:trHeight w:val="480"/>
        </w:trPr>
        <w:tc>
          <w:tcPr>
            <w:tcW w:w="1412" w:type="dxa"/>
            <w:vMerge/>
            <w:noWrap/>
            <w:hideMark/>
          </w:tcPr>
          <w:p w14:paraId="326506A7" w14:textId="75DD0895" w:rsidR="00E61806" w:rsidRPr="00AB7F62" w:rsidRDefault="00E61806" w:rsidP="00AE75CD"/>
        </w:tc>
        <w:tc>
          <w:tcPr>
            <w:tcW w:w="3219" w:type="dxa"/>
            <w:gridSpan w:val="2"/>
            <w:vMerge/>
            <w:shd w:val="clear" w:color="auto" w:fill="D9D9D9" w:themeFill="background1" w:themeFillShade="D9"/>
            <w:hideMark/>
          </w:tcPr>
          <w:p w14:paraId="3755893C" w14:textId="3FE46CFD" w:rsidR="00E61806" w:rsidRPr="00AB7F62" w:rsidRDefault="00E61806" w:rsidP="00AE75CD"/>
        </w:tc>
        <w:tc>
          <w:tcPr>
            <w:tcW w:w="3227" w:type="dxa"/>
            <w:noWrap/>
            <w:hideMark/>
          </w:tcPr>
          <w:p w14:paraId="677EA64D" w14:textId="77777777" w:rsidR="00E61806" w:rsidRPr="00AB7F62" w:rsidRDefault="00E61806" w:rsidP="00AE75CD">
            <w:r w:rsidRPr="00AB7F62">
              <w:t>1-18 years (with assessed adult transition care)</w:t>
            </w:r>
          </w:p>
        </w:tc>
        <w:tc>
          <w:tcPr>
            <w:tcW w:w="1409" w:type="dxa"/>
            <w:hideMark/>
          </w:tcPr>
          <w:p w14:paraId="00BEBA35" w14:textId="77777777" w:rsidR="00E61806" w:rsidRPr="00AB7F62" w:rsidRDefault="00E61806" w:rsidP="00AE75CD">
            <w:r w:rsidRPr="00AB7F62">
              <w:t>15.38</w:t>
            </w:r>
          </w:p>
        </w:tc>
        <w:tc>
          <w:tcPr>
            <w:tcW w:w="4683" w:type="dxa"/>
            <w:gridSpan w:val="2"/>
            <w:vMerge w:val="restart"/>
            <w:shd w:val="clear" w:color="auto" w:fill="D9D9D9" w:themeFill="background1" w:themeFillShade="D9"/>
            <w:noWrap/>
            <w:hideMark/>
          </w:tcPr>
          <w:p w14:paraId="7A1E66ED" w14:textId="77777777" w:rsidR="00E61806" w:rsidRPr="00AB7F62" w:rsidRDefault="00E61806" w:rsidP="00AE75CD">
            <w:r w:rsidRPr="00AB7F62">
              <w:t> </w:t>
            </w:r>
          </w:p>
          <w:p w14:paraId="7B5F876F" w14:textId="77777777" w:rsidR="00E61806" w:rsidRPr="00AB7F62" w:rsidRDefault="00E61806" w:rsidP="00AE75CD">
            <w:r w:rsidRPr="00AB7F62">
              <w:t> </w:t>
            </w:r>
          </w:p>
          <w:p w14:paraId="1ADB988D" w14:textId="77777777" w:rsidR="00E61806" w:rsidRPr="00AB7F62" w:rsidRDefault="00E61806" w:rsidP="00AE75CD">
            <w:r w:rsidRPr="00AB7F62">
              <w:t> </w:t>
            </w:r>
          </w:p>
          <w:p w14:paraId="2DD30CF1" w14:textId="757809FF" w:rsidR="00E61806" w:rsidRPr="00AB7F62" w:rsidRDefault="00E61806" w:rsidP="00AE75CD">
            <w:r w:rsidRPr="00AB7F62">
              <w:t> </w:t>
            </w:r>
          </w:p>
        </w:tc>
      </w:tr>
      <w:tr w:rsidR="00E61806" w:rsidRPr="00AB7F62" w14:paraId="3A96755E" w14:textId="77777777" w:rsidTr="00FC191B">
        <w:trPr>
          <w:trHeight w:val="480"/>
        </w:trPr>
        <w:tc>
          <w:tcPr>
            <w:tcW w:w="1412" w:type="dxa"/>
            <w:vMerge/>
            <w:noWrap/>
            <w:hideMark/>
          </w:tcPr>
          <w:p w14:paraId="7FA59EFC" w14:textId="0216D315" w:rsidR="00E61806" w:rsidRPr="00AB7F62" w:rsidRDefault="00E61806" w:rsidP="00AE75CD"/>
        </w:tc>
        <w:tc>
          <w:tcPr>
            <w:tcW w:w="3219" w:type="dxa"/>
            <w:gridSpan w:val="2"/>
            <w:vMerge/>
            <w:shd w:val="clear" w:color="auto" w:fill="D9D9D9" w:themeFill="background1" w:themeFillShade="D9"/>
            <w:hideMark/>
          </w:tcPr>
          <w:p w14:paraId="63518E04" w14:textId="48AB3E12" w:rsidR="00E61806" w:rsidRPr="00AB7F62" w:rsidRDefault="00E61806" w:rsidP="00AE75CD"/>
        </w:tc>
        <w:tc>
          <w:tcPr>
            <w:tcW w:w="3227" w:type="dxa"/>
            <w:hideMark/>
          </w:tcPr>
          <w:p w14:paraId="4AC22DEF" w14:textId="77777777" w:rsidR="00E61806" w:rsidRPr="00AB7F62" w:rsidRDefault="00E61806" w:rsidP="00AE75CD">
            <w:r w:rsidRPr="00AB7F62">
              <w:t>5-18 years (with assessed adult transition care)</w:t>
            </w:r>
          </w:p>
        </w:tc>
        <w:tc>
          <w:tcPr>
            <w:tcW w:w="1409" w:type="dxa"/>
            <w:hideMark/>
          </w:tcPr>
          <w:p w14:paraId="1668F4AE" w14:textId="77777777" w:rsidR="00E61806" w:rsidRPr="00AB7F62" w:rsidRDefault="00E61806" w:rsidP="00AE75CD">
            <w:r w:rsidRPr="00AB7F62">
              <w:t>0.00</w:t>
            </w:r>
          </w:p>
        </w:tc>
        <w:tc>
          <w:tcPr>
            <w:tcW w:w="4683" w:type="dxa"/>
            <w:gridSpan w:val="2"/>
            <w:vMerge/>
            <w:shd w:val="clear" w:color="auto" w:fill="D9D9D9" w:themeFill="background1" w:themeFillShade="D9"/>
            <w:noWrap/>
            <w:hideMark/>
          </w:tcPr>
          <w:p w14:paraId="5CD03537" w14:textId="2022C4F6" w:rsidR="00E61806" w:rsidRPr="00AB7F62" w:rsidRDefault="00E61806" w:rsidP="00AE75CD"/>
        </w:tc>
      </w:tr>
      <w:tr w:rsidR="00E61806" w:rsidRPr="00AB7F62" w14:paraId="32D39136" w14:textId="77777777" w:rsidTr="00FC191B">
        <w:trPr>
          <w:trHeight w:val="1000"/>
        </w:trPr>
        <w:tc>
          <w:tcPr>
            <w:tcW w:w="1412" w:type="dxa"/>
            <w:vMerge/>
            <w:noWrap/>
            <w:hideMark/>
          </w:tcPr>
          <w:p w14:paraId="392170B0" w14:textId="694DEDCB" w:rsidR="00E61806" w:rsidRPr="00AB7F62" w:rsidRDefault="00E61806" w:rsidP="00AE75CD"/>
        </w:tc>
        <w:tc>
          <w:tcPr>
            <w:tcW w:w="3219" w:type="dxa"/>
            <w:gridSpan w:val="2"/>
            <w:vMerge/>
            <w:shd w:val="clear" w:color="auto" w:fill="D9D9D9" w:themeFill="background1" w:themeFillShade="D9"/>
            <w:hideMark/>
          </w:tcPr>
          <w:p w14:paraId="662A64F4" w14:textId="3CF8103B" w:rsidR="00E61806" w:rsidRPr="00AB7F62" w:rsidRDefault="00E61806" w:rsidP="00AE75CD"/>
        </w:tc>
        <w:tc>
          <w:tcPr>
            <w:tcW w:w="3227" w:type="dxa"/>
            <w:hideMark/>
          </w:tcPr>
          <w:p w14:paraId="036FD7BC" w14:textId="77777777" w:rsidR="00E61806" w:rsidRPr="00AB7F62" w:rsidRDefault="00E61806" w:rsidP="00AE75CD">
            <w:r w:rsidRPr="00AB7F62">
              <w:t>Initiation and end points of treatment indicated by functional ability and the mobility needs of the child (potential or actual).</w:t>
            </w:r>
          </w:p>
        </w:tc>
        <w:tc>
          <w:tcPr>
            <w:tcW w:w="1409" w:type="dxa"/>
            <w:hideMark/>
          </w:tcPr>
          <w:p w14:paraId="74B3FAC5" w14:textId="77777777" w:rsidR="00E61806" w:rsidRPr="00AB7F62" w:rsidRDefault="00E61806" w:rsidP="00AE75CD">
            <w:r w:rsidRPr="00C931D7">
              <w:rPr>
                <w:color w:val="FF0000"/>
              </w:rPr>
              <w:t>76.92</w:t>
            </w:r>
          </w:p>
        </w:tc>
        <w:tc>
          <w:tcPr>
            <w:tcW w:w="4683" w:type="dxa"/>
            <w:gridSpan w:val="2"/>
            <w:vMerge/>
            <w:shd w:val="clear" w:color="auto" w:fill="D9D9D9" w:themeFill="background1" w:themeFillShade="D9"/>
            <w:noWrap/>
            <w:hideMark/>
          </w:tcPr>
          <w:p w14:paraId="4F02A07C" w14:textId="0279A151" w:rsidR="00E61806" w:rsidRPr="00AB7F62" w:rsidRDefault="00E61806" w:rsidP="00AE75CD"/>
        </w:tc>
      </w:tr>
      <w:tr w:rsidR="00E61806" w:rsidRPr="00AB7F62" w14:paraId="096A9D54" w14:textId="77777777" w:rsidTr="00FC191B">
        <w:trPr>
          <w:trHeight w:val="820"/>
        </w:trPr>
        <w:tc>
          <w:tcPr>
            <w:tcW w:w="1412" w:type="dxa"/>
            <w:vMerge/>
            <w:noWrap/>
            <w:hideMark/>
          </w:tcPr>
          <w:p w14:paraId="79768820" w14:textId="7C6B683F" w:rsidR="00E61806" w:rsidRPr="00AB7F62" w:rsidRDefault="00E61806" w:rsidP="00AE75CD"/>
        </w:tc>
        <w:tc>
          <w:tcPr>
            <w:tcW w:w="3219" w:type="dxa"/>
            <w:gridSpan w:val="2"/>
            <w:vMerge/>
            <w:shd w:val="clear" w:color="auto" w:fill="D9D9D9" w:themeFill="background1" w:themeFillShade="D9"/>
            <w:hideMark/>
          </w:tcPr>
          <w:p w14:paraId="6B471451" w14:textId="34E187C7" w:rsidR="00E61806" w:rsidRPr="00AB7F62" w:rsidRDefault="00E61806" w:rsidP="00AE75CD"/>
        </w:tc>
        <w:tc>
          <w:tcPr>
            <w:tcW w:w="3227" w:type="dxa"/>
            <w:hideMark/>
          </w:tcPr>
          <w:p w14:paraId="20E35F77" w14:textId="77777777" w:rsidR="00E61806" w:rsidRPr="00AB7F62" w:rsidRDefault="00E61806" w:rsidP="00AE75CD">
            <w:r w:rsidRPr="00AB7F62">
              <w:t>N/A I do not feel this condition is suitable for stability footwear intervention.</w:t>
            </w:r>
          </w:p>
        </w:tc>
        <w:tc>
          <w:tcPr>
            <w:tcW w:w="1409" w:type="dxa"/>
            <w:hideMark/>
          </w:tcPr>
          <w:p w14:paraId="4DD20B68" w14:textId="77777777" w:rsidR="00E61806" w:rsidRPr="00AB7F62" w:rsidRDefault="00E61806" w:rsidP="00AE75CD">
            <w:r w:rsidRPr="00AB7F62">
              <w:t>7.69</w:t>
            </w:r>
          </w:p>
        </w:tc>
        <w:tc>
          <w:tcPr>
            <w:tcW w:w="4683" w:type="dxa"/>
            <w:gridSpan w:val="2"/>
            <w:vMerge/>
            <w:shd w:val="clear" w:color="auto" w:fill="D9D9D9" w:themeFill="background1" w:themeFillShade="D9"/>
            <w:noWrap/>
            <w:hideMark/>
          </w:tcPr>
          <w:p w14:paraId="0E55B76E" w14:textId="01CE84C8" w:rsidR="00E61806" w:rsidRPr="00AB7F62" w:rsidRDefault="00E61806" w:rsidP="00AE75CD"/>
        </w:tc>
      </w:tr>
      <w:tr w:rsidR="00286B36" w:rsidRPr="00AB7F62" w14:paraId="09FE359D" w14:textId="77777777" w:rsidTr="00FC191B">
        <w:trPr>
          <w:trHeight w:val="820"/>
        </w:trPr>
        <w:tc>
          <w:tcPr>
            <w:tcW w:w="1412" w:type="dxa"/>
            <w:vMerge/>
            <w:noWrap/>
            <w:hideMark/>
          </w:tcPr>
          <w:p w14:paraId="5A2252FD" w14:textId="481DF539" w:rsidR="00286B36" w:rsidRPr="00AB7F62" w:rsidRDefault="00286B36" w:rsidP="00AE75CD"/>
        </w:tc>
        <w:tc>
          <w:tcPr>
            <w:tcW w:w="3219" w:type="dxa"/>
            <w:gridSpan w:val="2"/>
            <w:vMerge/>
            <w:shd w:val="clear" w:color="auto" w:fill="D9D9D9" w:themeFill="background1" w:themeFillShade="D9"/>
            <w:hideMark/>
          </w:tcPr>
          <w:p w14:paraId="538F3C4D" w14:textId="6792727F" w:rsidR="00286B36" w:rsidRPr="00AB7F62" w:rsidRDefault="00286B36" w:rsidP="00AE75CD"/>
        </w:tc>
        <w:tc>
          <w:tcPr>
            <w:tcW w:w="3227" w:type="dxa"/>
            <w:shd w:val="clear" w:color="auto" w:fill="D9D9D9" w:themeFill="background1" w:themeFillShade="D9"/>
            <w:hideMark/>
          </w:tcPr>
          <w:p w14:paraId="39094AA3" w14:textId="77777777" w:rsidR="00286B36" w:rsidRPr="00AB7F62" w:rsidRDefault="00286B36" w:rsidP="00AE75CD">
            <w:pPr>
              <w:rPr>
                <w:b/>
                <w:bCs/>
              </w:rPr>
            </w:pPr>
            <w:r w:rsidRPr="00AB7F62">
              <w:rPr>
                <w:b/>
                <w:bCs/>
              </w:rPr>
              <w:t>Outcomes</w:t>
            </w:r>
          </w:p>
        </w:tc>
        <w:tc>
          <w:tcPr>
            <w:tcW w:w="1409" w:type="dxa"/>
            <w:shd w:val="clear" w:color="auto" w:fill="D9D9D9" w:themeFill="background1" w:themeFillShade="D9"/>
            <w:hideMark/>
          </w:tcPr>
          <w:p w14:paraId="348121F0" w14:textId="77777777" w:rsidR="00286B36" w:rsidRPr="00AB7F62" w:rsidRDefault="00286B36" w:rsidP="00AE75CD">
            <w:r w:rsidRPr="00AB7F62">
              <w:t xml:space="preserve">% Frequency of ≥Agree  </w:t>
            </w:r>
          </w:p>
        </w:tc>
        <w:tc>
          <w:tcPr>
            <w:tcW w:w="3274" w:type="dxa"/>
            <w:shd w:val="clear" w:color="auto" w:fill="D9D9D9" w:themeFill="background1" w:themeFillShade="D9"/>
            <w:hideMark/>
          </w:tcPr>
          <w:p w14:paraId="58FFBC0B" w14:textId="77777777" w:rsidR="00286B36" w:rsidRPr="00AB7F62" w:rsidRDefault="00286B36" w:rsidP="00AE75CD">
            <w:pPr>
              <w:rPr>
                <w:b/>
                <w:bCs/>
              </w:rPr>
            </w:pPr>
            <w:r w:rsidRPr="00AB7F62">
              <w:rPr>
                <w:b/>
                <w:bCs/>
              </w:rPr>
              <w:t>Outcomes</w:t>
            </w:r>
          </w:p>
        </w:tc>
        <w:tc>
          <w:tcPr>
            <w:tcW w:w="1409" w:type="dxa"/>
            <w:shd w:val="clear" w:color="auto" w:fill="D9D9D9" w:themeFill="background1" w:themeFillShade="D9"/>
            <w:hideMark/>
          </w:tcPr>
          <w:p w14:paraId="65DDD340" w14:textId="77777777" w:rsidR="00286B36" w:rsidRPr="00AB7F62" w:rsidRDefault="00286B36" w:rsidP="00AE75CD">
            <w:r w:rsidRPr="00AB7F62">
              <w:t xml:space="preserve">% Frequency of ≥Agree  </w:t>
            </w:r>
          </w:p>
        </w:tc>
      </w:tr>
      <w:tr w:rsidR="00286B36" w:rsidRPr="00AB7F62" w14:paraId="79D0AC07" w14:textId="77777777" w:rsidTr="00FC191B">
        <w:trPr>
          <w:trHeight w:val="440"/>
        </w:trPr>
        <w:tc>
          <w:tcPr>
            <w:tcW w:w="1412" w:type="dxa"/>
            <w:vMerge/>
            <w:noWrap/>
            <w:hideMark/>
          </w:tcPr>
          <w:p w14:paraId="785B8912" w14:textId="54C443F4" w:rsidR="00286B36" w:rsidRPr="00AB7F62" w:rsidRDefault="00286B36" w:rsidP="00AE75CD"/>
        </w:tc>
        <w:tc>
          <w:tcPr>
            <w:tcW w:w="3219" w:type="dxa"/>
            <w:gridSpan w:val="2"/>
            <w:vMerge/>
            <w:shd w:val="clear" w:color="auto" w:fill="D9D9D9" w:themeFill="background1" w:themeFillShade="D9"/>
            <w:hideMark/>
          </w:tcPr>
          <w:p w14:paraId="0D5E1C05" w14:textId="2DDF6D39" w:rsidR="00286B36" w:rsidRPr="00AB7F62" w:rsidRDefault="00286B36" w:rsidP="00AE75CD"/>
        </w:tc>
        <w:tc>
          <w:tcPr>
            <w:tcW w:w="3227" w:type="dxa"/>
            <w:noWrap/>
            <w:hideMark/>
          </w:tcPr>
          <w:p w14:paraId="6E6591BA" w14:textId="77777777" w:rsidR="00286B36" w:rsidRPr="00AB7F62" w:rsidRDefault="00286B36" w:rsidP="00AE75CD">
            <w:r w:rsidRPr="00AB7F62">
              <w:t>Foot Posture FPI-6</w:t>
            </w:r>
          </w:p>
        </w:tc>
        <w:tc>
          <w:tcPr>
            <w:tcW w:w="1409" w:type="dxa"/>
            <w:hideMark/>
          </w:tcPr>
          <w:p w14:paraId="49948953" w14:textId="77777777" w:rsidR="00286B36" w:rsidRPr="00AB7F62" w:rsidRDefault="00286B36" w:rsidP="00AE75CD">
            <w:r w:rsidRPr="00AB7F62">
              <w:t>50.00</w:t>
            </w:r>
          </w:p>
        </w:tc>
        <w:tc>
          <w:tcPr>
            <w:tcW w:w="3274" w:type="dxa"/>
            <w:noWrap/>
            <w:hideMark/>
          </w:tcPr>
          <w:p w14:paraId="62651FA0" w14:textId="77777777" w:rsidR="00286B36" w:rsidRPr="00AB7F62" w:rsidRDefault="00286B36" w:rsidP="00AE75CD">
            <w:r w:rsidRPr="00AB7F62">
              <w:t>Foot Posture FPI-6</w:t>
            </w:r>
          </w:p>
        </w:tc>
        <w:tc>
          <w:tcPr>
            <w:tcW w:w="1409" w:type="dxa"/>
            <w:hideMark/>
          </w:tcPr>
          <w:p w14:paraId="5C7B1B3C" w14:textId="77777777" w:rsidR="00286B36" w:rsidRPr="00AB7F62" w:rsidRDefault="00286B36" w:rsidP="00AE75CD">
            <w:r w:rsidRPr="00AB7F62">
              <w:t>62.50</w:t>
            </w:r>
          </w:p>
        </w:tc>
      </w:tr>
      <w:tr w:rsidR="00286B36" w:rsidRPr="00AB7F62" w14:paraId="12D23AB1" w14:textId="77777777" w:rsidTr="00FC191B">
        <w:trPr>
          <w:trHeight w:val="640"/>
        </w:trPr>
        <w:tc>
          <w:tcPr>
            <w:tcW w:w="1412" w:type="dxa"/>
            <w:vMerge/>
            <w:noWrap/>
            <w:hideMark/>
          </w:tcPr>
          <w:p w14:paraId="55648393" w14:textId="1C64ED68" w:rsidR="00286B36" w:rsidRPr="00AB7F62" w:rsidRDefault="00286B36" w:rsidP="00AE75CD"/>
        </w:tc>
        <w:tc>
          <w:tcPr>
            <w:tcW w:w="3219" w:type="dxa"/>
            <w:gridSpan w:val="2"/>
            <w:vMerge/>
            <w:shd w:val="clear" w:color="auto" w:fill="D9D9D9" w:themeFill="background1" w:themeFillShade="D9"/>
            <w:hideMark/>
          </w:tcPr>
          <w:p w14:paraId="23452320" w14:textId="4D9061BF" w:rsidR="00286B36" w:rsidRPr="00AB7F62" w:rsidRDefault="00286B36" w:rsidP="00AE75CD"/>
        </w:tc>
        <w:tc>
          <w:tcPr>
            <w:tcW w:w="3227" w:type="dxa"/>
            <w:shd w:val="clear" w:color="auto" w:fill="D9D9D9" w:themeFill="background1" w:themeFillShade="D9"/>
            <w:noWrap/>
            <w:hideMark/>
          </w:tcPr>
          <w:p w14:paraId="2E61551F" w14:textId="77777777" w:rsidR="00286B36" w:rsidRPr="00AB7F62" w:rsidRDefault="00286B36" w:rsidP="00AE75CD">
            <w:r w:rsidRPr="00AB7F62">
              <w:t> </w:t>
            </w:r>
          </w:p>
        </w:tc>
        <w:tc>
          <w:tcPr>
            <w:tcW w:w="1409" w:type="dxa"/>
            <w:shd w:val="clear" w:color="auto" w:fill="D9D9D9" w:themeFill="background1" w:themeFillShade="D9"/>
            <w:hideMark/>
          </w:tcPr>
          <w:p w14:paraId="670B5F93" w14:textId="77777777" w:rsidR="00286B36" w:rsidRPr="00AB7F62" w:rsidRDefault="00286B36" w:rsidP="00AE75CD"/>
        </w:tc>
        <w:tc>
          <w:tcPr>
            <w:tcW w:w="3274" w:type="dxa"/>
            <w:hideMark/>
          </w:tcPr>
          <w:p w14:paraId="3A5E7806" w14:textId="77777777" w:rsidR="00286B36" w:rsidRPr="00AB7F62" w:rsidRDefault="00286B36" w:rsidP="00AE75CD">
            <w:r w:rsidRPr="00AB7F62">
              <w:t>Passive Ankle ROM measured with knee flexed and extended within child's limits</w:t>
            </w:r>
          </w:p>
        </w:tc>
        <w:tc>
          <w:tcPr>
            <w:tcW w:w="1409" w:type="dxa"/>
            <w:hideMark/>
          </w:tcPr>
          <w:p w14:paraId="552F4E0D" w14:textId="77777777" w:rsidR="00286B36" w:rsidRPr="00AB7F62" w:rsidRDefault="00286B36" w:rsidP="00AE75CD">
            <w:r w:rsidRPr="00AB7F62">
              <w:t>80.00</w:t>
            </w:r>
          </w:p>
        </w:tc>
      </w:tr>
      <w:tr w:rsidR="00286B36" w:rsidRPr="00AB7F62" w14:paraId="2A450BE4" w14:textId="77777777" w:rsidTr="00FC191B">
        <w:trPr>
          <w:trHeight w:val="680"/>
        </w:trPr>
        <w:tc>
          <w:tcPr>
            <w:tcW w:w="1412" w:type="dxa"/>
            <w:vMerge/>
            <w:noWrap/>
            <w:hideMark/>
          </w:tcPr>
          <w:p w14:paraId="26225658" w14:textId="5B9CF466" w:rsidR="00286B36" w:rsidRPr="00AB7F62" w:rsidRDefault="00286B36" w:rsidP="00AE75CD"/>
        </w:tc>
        <w:tc>
          <w:tcPr>
            <w:tcW w:w="3219" w:type="dxa"/>
            <w:gridSpan w:val="2"/>
            <w:vMerge/>
            <w:shd w:val="clear" w:color="auto" w:fill="D9D9D9" w:themeFill="background1" w:themeFillShade="D9"/>
            <w:hideMark/>
          </w:tcPr>
          <w:p w14:paraId="41F549B4" w14:textId="37987DFE" w:rsidR="00286B36" w:rsidRPr="00AB7F62" w:rsidRDefault="00286B36" w:rsidP="00AE75CD"/>
        </w:tc>
        <w:tc>
          <w:tcPr>
            <w:tcW w:w="3227" w:type="dxa"/>
            <w:shd w:val="clear" w:color="auto" w:fill="D9D9D9" w:themeFill="background1" w:themeFillShade="D9"/>
            <w:noWrap/>
            <w:hideMark/>
          </w:tcPr>
          <w:p w14:paraId="7A195B13" w14:textId="77777777" w:rsidR="00286B36" w:rsidRPr="00AB7F62" w:rsidRDefault="00286B36" w:rsidP="00AE75CD">
            <w:r w:rsidRPr="00AB7F62">
              <w:t> </w:t>
            </w:r>
          </w:p>
        </w:tc>
        <w:tc>
          <w:tcPr>
            <w:tcW w:w="1409" w:type="dxa"/>
            <w:shd w:val="clear" w:color="auto" w:fill="D9D9D9" w:themeFill="background1" w:themeFillShade="D9"/>
            <w:hideMark/>
          </w:tcPr>
          <w:p w14:paraId="39C7DC31" w14:textId="77777777" w:rsidR="00286B36" w:rsidRPr="00AB7F62" w:rsidRDefault="00286B36" w:rsidP="00AE75CD"/>
        </w:tc>
        <w:tc>
          <w:tcPr>
            <w:tcW w:w="3274" w:type="dxa"/>
            <w:hideMark/>
          </w:tcPr>
          <w:p w14:paraId="43571A0B" w14:textId="77777777" w:rsidR="00286B36" w:rsidRPr="00AB7F62" w:rsidRDefault="00286B36" w:rsidP="00AE75CD">
            <w:r w:rsidRPr="00AB7F62">
              <w:t xml:space="preserve">Ankle ROM Weight Bearing lunge provided child can get heel to ground </w:t>
            </w:r>
          </w:p>
        </w:tc>
        <w:tc>
          <w:tcPr>
            <w:tcW w:w="1409" w:type="dxa"/>
            <w:hideMark/>
          </w:tcPr>
          <w:p w14:paraId="7F8EF474" w14:textId="77777777" w:rsidR="00286B36" w:rsidRPr="00AB7F62" w:rsidRDefault="00286B36" w:rsidP="00AE75CD">
            <w:r w:rsidRPr="00AB7F62">
              <w:t>87.50</w:t>
            </w:r>
          </w:p>
        </w:tc>
      </w:tr>
      <w:tr w:rsidR="00286B36" w:rsidRPr="00AB7F62" w14:paraId="73501BBA" w14:textId="77777777" w:rsidTr="00FC191B">
        <w:trPr>
          <w:trHeight w:val="680"/>
        </w:trPr>
        <w:tc>
          <w:tcPr>
            <w:tcW w:w="1412" w:type="dxa"/>
            <w:vMerge/>
            <w:noWrap/>
            <w:hideMark/>
          </w:tcPr>
          <w:p w14:paraId="35E5E625" w14:textId="70BB4AE3" w:rsidR="00286B36" w:rsidRPr="00AB7F62" w:rsidRDefault="00286B36" w:rsidP="00AE75CD"/>
        </w:tc>
        <w:tc>
          <w:tcPr>
            <w:tcW w:w="3219" w:type="dxa"/>
            <w:gridSpan w:val="2"/>
            <w:vMerge/>
            <w:shd w:val="clear" w:color="auto" w:fill="D9D9D9" w:themeFill="background1" w:themeFillShade="D9"/>
            <w:hideMark/>
          </w:tcPr>
          <w:p w14:paraId="5358B437" w14:textId="6260E44C" w:rsidR="00286B36" w:rsidRPr="00AB7F62" w:rsidRDefault="00286B36" w:rsidP="00AE75CD"/>
        </w:tc>
        <w:tc>
          <w:tcPr>
            <w:tcW w:w="3227" w:type="dxa"/>
            <w:hideMark/>
          </w:tcPr>
          <w:p w14:paraId="0D06760E" w14:textId="7283225B" w:rsidR="00286B36" w:rsidRPr="00AB7F62" w:rsidRDefault="00286B36" w:rsidP="00AE75CD">
            <w:r w:rsidRPr="00AB7F62">
              <w:t xml:space="preserve">Kinematics: Optimising gait movement patterns </w:t>
            </w:r>
            <w:r w:rsidR="00A66862" w:rsidRPr="00AB7F62">
              <w:t xml:space="preserve">  (</w:t>
            </w:r>
            <w:r w:rsidRPr="00AB7F62">
              <w:t>Foot and ankle)</w:t>
            </w:r>
          </w:p>
        </w:tc>
        <w:tc>
          <w:tcPr>
            <w:tcW w:w="1409" w:type="dxa"/>
            <w:hideMark/>
          </w:tcPr>
          <w:p w14:paraId="4BEBA2EB" w14:textId="77777777" w:rsidR="00286B36" w:rsidRPr="00AB7F62" w:rsidRDefault="00286B36" w:rsidP="00AE75CD">
            <w:r w:rsidRPr="00AB7F62">
              <w:t>76.92</w:t>
            </w:r>
          </w:p>
        </w:tc>
        <w:tc>
          <w:tcPr>
            <w:tcW w:w="3274" w:type="dxa"/>
            <w:shd w:val="clear" w:color="auto" w:fill="D9D9D9" w:themeFill="background1" w:themeFillShade="D9"/>
            <w:noWrap/>
            <w:hideMark/>
          </w:tcPr>
          <w:p w14:paraId="29D5F52D" w14:textId="77777777" w:rsidR="00286B36" w:rsidRPr="00AB7F62" w:rsidRDefault="00286B36" w:rsidP="00AE75CD">
            <w:r w:rsidRPr="00AB7F62">
              <w:t> </w:t>
            </w:r>
          </w:p>
        </w:tc>
        <w:tc>
          <w:tcPr>
            <w:tcW w:w="1409" w:type="dxa"/>
            <w:shd w:val="clear" w:color="auto" w:fill="D9D9D9" w:themeFill="background1" w:themeFillShade="D9"/>
            <w:noWrap/>
            <w:hideMark/>
          </w:tcPr>
          <w:p w14:paraId="102B9718" w14:textId="77777777" w:rsidR="00286B36" w:rsidRPr="00AB7F62" w:rsidRDefault="00286B36" w:rsidP="00AE75CD"/>
        </w:tc>
      </w:tr>
      <w:tr w:rsidR="00286B36" w:rsidRPr="00AB7F62" w14:paraId="2E7703F5" w14:textId="77777777" w:rsidTr="00FC191B">
        <w:trPr>
          <w:trHeight w:val="660"/>
        </w:trPr>
        <w:tc>
          <w:tcPr>
            <w:tcW w:w="1412" w:type="dxa"/>
            <w:vMerge/>
            <w:noWrap/>
            <w:hideMark/>
          </w:tcPr>
          <w:p w14:paraId="6344AE9F" w14:textId="333E14A8" w:rsidR="00286B36" w:rsidRPr="00AB7F62" w:rsidRDefault="00286B36" w:rsidP="00AE75CD"/>
        </w:tc>
        <w:tc>
          <w:tcPr>
            <w:tcW w:w="3219" w:type="dxa"/>
            <w:gridSpan w:val="2"/>
            <w:vMerge/>
            <w:shd w:val="clear" w:color="auto" w:fill="D9D9D9" w:themeFill="background1" w:themeFillShade="D9"/>
            <w:hideMark/>
          </w:tcPr>
          <w:p w14:paraId="62FA006C" w14:textId="6764A284" w:rsidR="00286B36" w:rsidRPr="00AB7F62" w:rsidRDefault="00286B36" w:rsidP="00AE75CD"/>
        </w:tc>
        <w:tc>
          <w:tcPr>
            <w:tcW w:w="3227" w:type="dxa"/>
            <w:hideMark/>
          </w:tcPr>
          <w:p w14:paraId="2BEF1EF4" w14:textId="77777777" w:rsidR="00286B36" w:rsidRPr="00AB7F62" w:rsidRDefault="00286B36" w:rsidP="00AE75CD">
            <w:r w:rsidRPr="00AB7F62">
              <w:t>Spatiotemporal: Increase walking velocity, 6MWT, TUG</w:t>
            </w:r>
          </w:p>
        </w:tc>
        <w:tc>
          <w:tcPr>
            <w:tcW w:w="1409" w:type="dxa"/>
            <w:hideMark/>
          </w:tcPr>
          <w:p w14:paraId="0F8349D0" w14:textId="77777777" w:rsidR="00286B36" w:rsidRPr="00AB7F62" w:rsidRDefault="00286B36" w:rsidP="00AE75CD">
            <w:r w:rsidRPr="00AB7F62">
              <w:t>71.42</w:t>
            </w:r>
          </w:p>
        </w:tc>
        <w:tc>
          <w:tcPr>
            <w:tcW w:w="3274" w:type="dxa"/>
            <w:hideMark/>
          </w:tcPr>
          <w:p w14:paraId="3AB37BDE" w14:textId="77777777" w:rsidR="00286B36" w:rsidRPr="00AB7F62" w:rsidRDefault="00286B36" w:rsidP="00AE75CD">
            <w:r w:rsidRPr="00AB7F62">
              <w:t>Modified Round 2: Spatiotemporal: Increase walking velocity, 6MWT, TUG  10 meter walk test.</w:t>
            </w:r>
          </w:p>
        </w:tc>
        <w:tc>
          <w:tcPr>
            <w:tcW w:w="1409" w:type="dxa"/>
            <w:hideMark/>
          </w:tcPr>
          <w:p w14:paraId="12A3BC2F" w14:textId="77777777" w:rsidR="00286B36" w:rsidRPr="00AB7F62" w:rsidRDefault="00286B36" w:rsidP="00AE75CD">
            <w:r w:rsidRPr="00AB7F62">
              <w:t>87.50</w:t>
            </w:r>
          </w:p>
        </w:tc>
      </w:tr>
      <w:tr w:rsidR="00286B36" w:rsidRPr="00AB7F62" w14:paraId="527234D2" w14:textId="77777777" w:rsidTr="00FC191B">
        <w:trPr>
          <w:trHeight w:val="480"/>
        </w:trPr>
        <w:tc>
          <w:tcPr>
            <w:tcW w:w="1412" w:type="dxa"/>
            <w:vMerge/>
            <w:noWrap/>
            <w:hideMark/>
          </w:tcPr>
          <w:p w14:paraId="26DFA047" w14:textId="22ACB2F3" w:rsidR="00286B36" w:rsidRPr="00AB7F62" w:rsidRDefault="00286B36" w:rsidP="00AE75CD"/>
        </w:tc>
        <w:tc>
          <w:tcPr>
            <w:tcW w:w="3219" w:type="dxa"/>
            <w:gridSpan w:val="2"/>
            <w:vMerge/>
            <w:shd w:val="clear" w:color="auto" w:fill="D9D9D9" w:themeFill="background1" w:themeFillShade="D9"/>
            <w:hideMark/>
          </w:tcPr>
          <w:p w14:paraId="6ABA0682" w14:textId="03F1F261" w:rsidR="00286B36" w:rsidRPr="00AB7F62" w:rsidRDefault="00286B36" w:rsidP="00AE75CD"/>
        </w:tc>
        <w:tc>
          <w:tcPr>
            <w:tcW w:w="3227" w:type="dxa"/>
            <w:hideMark/>
          </w:tcPr>
          <w:p w14:paraId="7D989E56" w14:textId="77777777" w:rsidR="00286B36" w:rsidRPr="00AB7F62" w:rsidRDefault="00286B36" w:rsidP="00AE75CD">
            <w:r w:rsidRPr="00AB7F62">
              <w:t>Gross motor proficiency: (BOT-2)</w:t>
            </w:r>
          </w:p>
        </w:tc>
        <w:tc>
          <w:tcPr>
            <w:tcW w:w="1409" w:type="dxa"/>
            <w:hideMark/>
          </w:tcPr>
          <w:p w14:paraId="62FF45C5" w14:textId="77777777" w:rsidR="00286B36" w:rsidRPr="00AB7F62" w:rsidRDefault="00286B36" w:rsidP="00AE75CD">
            <w:r w:rsidRPr="00AB7F62">
              <w:t>64.29</w:t>
            </w:r>
          </w:p>
        </w:tc>
        <w:tc>
          <w:tcPr>
            <w:tcW w:w="3274" w:type="dxa"/>
            <w:noWrap/>
            <w:hideMark/>
          </w:tcPr>
          <w:p w14:paraId="76249292" w14:textId="77777777" w:rsidR="00286B36" w:rsidRPr="00AB7F62" w:rsidRDefault="00286B36" w:rsidP="00AE75CD">
            <w:r w:rsidRPr="00AB7F62">
              <w:t>Gross motor proficiency: (BOT-2)</w:t>
            </w:r>
          </w:p>
        </w:tc>
        <w:tc>
          <w:tcPr>
            <w:tcW w:w="1409" w:type="dxa"/>
            <w:hideMark/>
          </w:tcPr>
          <w:p w14:paraId="7417DC7A" w14:textId="77777777" w:rsidR="00286B36" w:rsidRPr="00AB7F62" w:rsidRDefault="00286B36" w:rsidP="00AE75CD">
            <w:r w:rsidRPr="00AB7F62">
              <w:t>75.00</w:t>
            </w:r>
          </w:p>
        </w:tc>
      </w:tr>
      <w:tr w:rsidR="00286B36" w:rsidRPr="00AB7F62" w14:paraId="402D46F7" w14:textId="77777777" w:rsidTr="00FC191B">
        <w:trPr>
          <w:trHeight w:val="500"/>
        </w:trPr>
        <w:tc>
          <w:tcPr>
            <w:tcW w:w="1412" w:type="dxa"/>
            <w:vMerge/>
            <w:noWrap/>
            <w:hideMark/>
          </w:tcPr>
          <w:p w14:paraId="026149EA" w14:textId="2A8697CB" w:rsidR="00286B36" w:rsidRPr="00AB7F62" w:rsidRDefault="00286B36" w:rsidP="00AE75CD"/>
        </w:tc>
        <w:tc>
          <w:tcPr>
            <w:tcW w:w="3219" w:type="dxa"/>
            <w:gridSpan w:val="2"/>
            <w:vMerge/>
            <w:shd w:val="clear" w:color="auto" w:fill="D9D9D9" w:themeFill="background1" w:themeFillShade="D9"/>
            <w:hideMark/>
          </w:tcPr>
          <w:p w14:paraId="395A9CEC" w14:textId="120460E2" w:rsidR="00286B36" w:rsidRPr="00AB7F62" w:rsidRDefault="00286B36" w:rsidP="00AE75CD"/>
        </w:tc>
        <w:tc>
          <w:tcPr>
            <w:tcW w:w="3227" w:type="dxa"/>
            <w:hideMark/>
          </w:tcPr>
          <w:p w14:paraId="6442DEC7" w14:textId="77777777" w:rsidR="00286B36" w:rsidRPr="00AB7F62" w:rsidRDefault="00286B36" w:rsidP="00AE75CD">
            <w:r w:rsidRPr="00AB7F62">
              <w:t>Gross motor proficiency: number of falls</w:t>
            </w:r>
          </w:p>
        </w:tc>
        <w:tc>
          <w:tcPr>
            <w:tcW w:w="1409" w:type="dxa"/>
            <w:hideMark/>
          </w:tcPr>
          <w:p w14:paraId="74695859" w14:textId="77777777" w:rsidR="00286B36" w:rsidRPr="00AB7F62" w:rsidRDefault="00286B36" w:rsidP="00AE75CD">
            <w:r w:rsidRPr="00AB7F62">
              <w:t>71.42</w:t>
            </w:r>
          </w:p>
        </w:tc>
        <w:tc>
          <w:tcPr>
            <w:tcW w:w="3274" w:type="dxa"/>
            <w:noWrap/>
            <w:hideMark/>
          </w:tcPr>
          <w:p w14:paraId="086F494B" w14:textId="77777777" w:rsidR="00286B36" w:rsidRPr="00AB7F62" w:rsidRDefault="00286B36" w:rsidP="00AE75CD">
            <w:r w:rsidRPr="00AB7F62">
              <w:t>Motor skill proficiency: Number of falls</w:t>
            </w:r>
          </w:p>
        </w:tc>
        <w:tc>
          <w:tcPr>
            <w:tcW w:w="1409" w:type="dxa"/>
            <w:hideMark/>
          </w:tcPr>
          <w:p w14:paraId="305B7892" w14:textId="77777777" w:rsidR="00286B36" w:rsidRPr="00AB7F62" w:rsidRDefault="00286B36" w:rsidP="00AE75CD">
            <w:r w:rsidRPr="00AB7F62">
              <w:t>87.50</w:t>
            </w:r>
          </w:p>
        </w:tc>
      </w:tr>
      <w:tr w:rsidR="00286B36" w:rsidRPr="00AB7F62" w14:paraId="7CA0D970" w14:textId="77777777" w:rsidTr="00FC191B">
        <w:trPr>
          <w:trHeight w:val="400"/>
        </w:trPr>
        <w:tc>
          <w:tcPr>
            <w:tcW w:w="1412" w:type="dxa"/>
            <w:vMerge/>
            <w:noWrap/>
            <w:hideMark/>
          </w:tcPr>
          <w:p w14:paraId="240847FA" w14:textId="49D1EB5D" w:rsidR="00286B36" w:rsidRPr="00AB7F62" w:rsidRDefault="00286B36" w:rsidP="00AE75CD"/>
        </w:tc>
        <w:tc>
          <w:tcPr>
            <w:tcW w:w="3219" w:type="dxa"/>
            <w:gridSpan w:val="2"/>
            <w:vMerge/>
            <w:shd w:val="clear" w:color="auto" w:fill="D9D9D9" w:themeFill="background1" w:themeFillShade="D9"/>
            <w:hideMark/>
          </w:tcPr>
          <w:p w14:paraId="4EDCD1C1" w14:textId="77818015" w:rsidR="00286B36" w:rsidRPr="00AB7F62" w:rsidRDefault="00286B36" w:rsidP="00AE75CD"/>
        </w:tc>
        <w:tc>
          <w:tcPr>
            <w:tcW w:w="3227" w:type="dxa"/>
            <w:shd w:val="clear" w:color="auto" w:fill="D9D9D9" w:themeFill="background1" w:themeFillShade="D9"/>
            <w:hideMark/>
          </w:tcPr>
          <w:p w14:paraId="0867BBCC" w14:textId="77777777" w:rsidR="00286B36" w:rsidRPr="00AB7F62" w:rsidRDefault="00286B36" w:rsidP="00AE75CD">
            <w:r w:rsidRPr="00AB7F62">
              <w:t> </w:t>
            </w:r>
          </w:p>
        </w:tc>
        <w:tc>
          <w:tcPr>
            <w:tcW w:w="1409" w:type="dxa"/>
            <w:shd w:val="clear" w:color="auto" w:fill="D9D9D9" w:themeFill="background1" w:themeFillShade="D9"/>
            <w:hideMark/>
          </w:tcPr>
          <w:p w14:paraId="0E9C3D0E" w14:textId="77777777" w:rsidR="00286B36" w:rsidRPr="00AB7F62" w:rsidRDefault="00286B36" w:rsidP="00AE75CD"/>
        </w:tc>
        <w:tc>
          <w:tcPr>
            <w:tcW w:w="3274" w:type="dxa"/>
            <w:noWrap/>
            <w:hideMark/>
          </w:tcPr>
          <w:p w14:paraId="1ADF018E" w14:textId="77777777" w:rsidR="00286B36" w:rsidRPr="00AB7F62" w:rsidRDefault="00286B36" w:rsidP="00AE75CD">
            <w:r w:rsidRPr="00AB7F62">
              <w:t>Physiological: Physiological Cost Index</w:t>
            </w:r>
          </w:p>
        </w:tc>
        <w:tc>
          <w:tcPr>
            <w:tcW w:w="1409" w:type="dxa"/>
            <w:hideMark/>
          </w:tcPr>
          <w:p w14:paraId="784B524A" w14:textId="77777777" w:rsidR="00286B36" w:rsidRPr="00AB7F62" w:rsidRDefault="00286B36" w:rsidP="00AE75CD">
            <w:r w:rsidRPr="00AB7F62">
              <w:t>75.00</w:t>
            </w:r>
          </w:p>
        </w:tc>
      </w:tr>
      <w:tr w:rsidR="00286B36" w:rsidRPr="00AB7F62" w14:paraId="08E9C0F7" w14:textId="77777777" w:rsidTr="00FC191B">
        <w:trPr>
          <w:trHeight w:val="440"/>
        </w:trPr>
        <w:tc>
          <w:tcPr>
            <w:tcW w:w="1412" w:type="dxa"/>
            <w:vMerge/>
            <w:noWrap/>
            <w:hideMark/>
          </w:tcPr>
          <w:p w14:paraId="41C2A7EE" w14:textId="50392017" w:rsidR="00286B36" w:rsidRPr="00AB7F62" w:rsidRDefault="00286B36" w:rsidP="00AE75CD"/>
        </w:tc>
        <w:tc>
          <w:tcPr>
            <w:tcW w:w="3219" w:type="dxa"/>
            <w:gridSpan w:val="2"/>
            <w:vMerge/>
            <w:shd w:val="clear" w:color="auto" w:fill="D9D9D9" w:themeFill="background1" w:themeFillShade="D9"/>
            <w:hideMark/>
          </w:tcPr>
          <w:p w14:paraId="202E261C" w14:textId="3E0174AD" w:rsidR="00286B36" w:rsidRPr="00AB7F62" w:rsidRDefault="00286B36" w:rsidP="00AE75CD"/>
        </w:tc>
        <w:tc>
          <w:tcPr>
            <w:tcW w:w="3227" w:type="dxa"/>
            <w:hideMark/>
          </w:tcPr>
          <w:p w14:paraId="2578D61E" w14:textId="77777777" w:rsidR="00286B36" w:rsidRPr="00AB7F62" w:rsidRDefault="00286B36" w:rsidP="00AE75CD">
            <w:r w:rsidRPr="00AB7F62">
              <w:t>QoL: Pain</w:t>
            </w:r>
          </w:p>
        </w:tc>
        <w:tc>
          <w:tcPr>
            <w:tcW w:w="1409" w:type="dxa"/>
            <w:hideMark/>
          </w:tcPr>
          <w:p w14:paraId="27BAFD7D" w14:textId="77777777" w:rsidR="00286B36" w:rsidRPr="00AB7F62" w:rsidRDefault="00286B36" w:rsidP="00AE75CD">
            <w:r w:rsidRPr="00AB7F62">
              <w:t>78.57</w:t>
            </w:r>
          </w:p>
        </w:tc>
        <w:tc>
          <w:tcPr>
            <w:tcW w:w="3274" w:type="dxa"/>
            <w:shd w:val="clear" w:color="auto" w:fill="D9D9D9" w:themeFill="background1" w:themeFillShade="D9"/>
            <w:noWrap/>
            <w:hideMark/>
          </w:tcPr>
          <w:p w14:paraId="4B9B6DEA" w14:textId="77777777" w:rsidR="00286B36" w:rsidRPr="00AB7F62" w:rsidRDefault="00286B36" w:rsidP="00AE75CD">
            <w:r w:rsidRPr="00AB7F62">
              <w:t> </w:t>
            </w:r>
          </w:p>
        </w:tc>
        <w:tc>
          <w:tcPr>
            <w:tcW w:w="1409" w:type="dxa"/>
            <w:shd w:val="clear" w:color="auto" w:fill="D9D9D9" w:themeFill="background1" w:themeFillShade="D9"/>
            <w:noWrap/>
            <w:hideMark/>
          </w:tcPr>
          <w:p w14:paraId="24D48B1E" w14:textId="77777777" w:rsidR="00286B36" w:rsidRPr="00AB7F62" w:rsidRDefault="00286B36" w:rsidP="00AE75CD"/>
        </w:tc>
      </w:tr>
      <w:tr w:rsidR="00286B36" w:rsidRPr="00AB7F62" w14:paraId="4FD917B1" w14:textId="77777777" w:rsidTr="00FC191B">
        <w:trPr>
          <w:trHeight w:val="440"/>
        </w:trPr>
        <w:tc>
          <w:tcPr>
            <w:tcW w:w="1412" w:type="dxa"/>
            <w:vMerge/>
            <w:noWrap/>
            <w:hideMark/>
          </w:tcPr>
          <w:p w14:paraId="0A9C66A7" w14:textId="392D2315" w:rsidR="00286B36" w:rsidRPr="00AB7F62" w:rsidRDefault="00286B36" w:rsidP="00AE75CD"/>
        </w:tc>
        <w:tc>
          <w:tcPr>
            <w:tcW w:w="3219" w:type="dxa"/>
            <w:gridSpan w:val="2"/>
            <w:vMerge/>
            <w:shd w:val="clear" w:color="auto" w:fill="D9D9D9" w:themeFill="background1" w:themeFillShade="D9"/>
            <w:hideMark/>
          </w:tcPr>
          <w:p w14:paraId="7571DCA6" w14:textId="5282EAB7" w:rsidR="00286B36" w:rsidRPr="00AB7F62" w:rsidRDefault="00286B36" w:rsidP="00AE75CD"/>
        </w:tc>
        <w:tc>
          <w:tcPr>
            <w:tcW w:w="3227" w:type="dxa"/>
            <w:hideMark/>
          </w:tcPr>
          <w:p w14:paraId="2C2ABAD3" w14:textId="77777777" w:rsidR="00286B36" w:rsidRPr="00AB7F62" w:rsidRDefault="00286B36" w:rsidP="00AE75CD">
            <w:r w:rsidRPr="00AB7F62">
              <w:t>QoL: ADL (daily mobility and social interaction)</w:t>
            </w:r>
          </w:p>
        </w:tc>
        <w:tc>
          <w:tcPr>
            <w:tcW w:w="1409" w:type="dxa"/>
            <w:hideMark/>
          </w:tcPr>
          <w:p w14:paraId="7E4E077E" w14:textId="77777777" w:rsidR="00286B36" w:rsidRPr="00AB7F62" w:rsidRDefault="00286B36" w:rsidP="00AE75CD">
            <w:r w:rsidRPr="00AB7F62">
              <w:t>64.29</w:t>
            </w:r>
          </w:p>
        </w:tc>
        <w:tc>
          <w:tcPr>
            <w:tcW w:w="3274" w:type="dxa"/>
            <w:noWrap/>
            <w:hideMark/>
          </w:tcPr>
          <w:p w14:paraId="12825A9F" w14:textId="77777777" w:rsidR="00286B36" w:rsidRPr="00AB7F62" w:rsidRDefault="00286B36" w:rsidP="00AE75CD">
            <w:r w:rsidRPr="00AB7F62">
              <w:t>QoL: ADL (daily mobility and social interaction)</w:t>
            </w:r>
          </w:p>
        </w:tc>
        <w:tc>
          <w:tcPr>
            <w:tcW w:w="1409" w:type="dxa"/>
            <w:noWrap/>
            <w:hideMark/>
          </w:tcPr>
          <w:p w14:paraId="2DDB4454" w14:textId="77777777" w:rsidR="00286B36" w:rsidRPr="00AB7F62" w:rsidRDefault="00286B36" w:rsidP="00AE75CD">
            <w:r w:rsidRPr="00AB7F62">
              <w:t>100.00</w:t>
            </w:r>
          </w:p>
        </w:tc>
      </w:tr>
      <w:tr w:rsidR="00A66862" w:rsidRPr="00AB7F62" w14:paraId="76378D30" w14:textId="77777777" w:rsidTr="00FC191B">
        <w:trPr>
          <w:trHeight w:val="700"/>
        </w:trPr>
        <w:tc>
          <w:tcPr>
            <w:tcW w:w="1412" w:type="dxa"/>
            <w:vMerge w:val="restart"/>
            <w:shd w:val="clear" w:color="auto" w:fill="BFBFBF" w:themeFill="background1" w:themeFillShade="BF"/>
            <w:noWrap/>
            <w:hideMark/>
          </w:tcPr>
          <w:p w14:paraId="37C2E208" w14:textId="77777777" w:rsidR="00A66862" w:rsidRPr="00AB7F62" w:rsidRDefault="00A66862" w:rsidP="00AE75CD">
            <w:pPr>
              <w:rPr>
                <w:b/>
                <w:bCs/>
              </w:rPr>
            </w:pPr>
            <w:r w:rsidRPr="00AB7F62">
              <w:rPr>
                <w:b/>
                <w:bCs/>
              </w:rPr>
              <w:t xml:space="preserve">Toe Walking </w:t>
            </w:r>
          </w:p>
          <w:p w14:paraId="4A6617AF" w14:textId="77777777" w:rsidR="00A66862" w:rsidRPr="00AB7F62" w:rsidRDefault="00A66862" w:rsidP="00AE75CD">
            <w:pPr>
              <w:rPr>
                <w:b/>
                <w:bCs/>
              </w:rPr>
            </w:pPr>
            <w:r w:rsidRPr="00AB7F62">
              <w:rPr>
                <w:b/>
                <w:bCs/>
              </w:rPr>
              <w:t> </w:t>
            </w:r>
          </w:p>
          <w:p w14:paraId="49A7790E" w14:textId="77777777" w:rsidR="00A66862" w:rsidRPr="00AB7F62" w:rsidRDefault="00A66862" w:rsidP="00AE75CD">
            <w:pPr>
              <w:rPr>
                <w:b/>
                <w:bCs/>
              </w:rPr>
            </w:pPr>
            <w:r w:rsidRPr="00AB7F62">
              <w:rPr>
                <w:b/>
                <w:bCs/>
              </w:rPr>
              <w:t> </w:t>
            </w:r>
          </w:p>
          <w:p w14:paraId="38DBD7D1" w14:textId="77777777" w:rsidR="00A66862" w:rsidRPr="00AB7F62" w:rsidRDefault="00A66862" w:rsidP="00AE75CD">
            <w:pPr>
              <w:rPr>
                <w:b/>
                <w:bCs/>
              </w:rPr>
            </w:pPr>
            <w:r w:rsidRPr="00AB7F62">
              <w:rPr>
                <w:b/>
                <w:bCs/>
              </w:rPr>
              <w:t> </w:t>
            </w:r>
          </w:p>
          <w:p w14:paraId="64F33C93" w14:textId="77777777" w:rsidR="00A66862" w:rsidRPr="00AB7F62" w:rsidRDefault="00A66862" w:rsidP="00AE75CD">
            <w:pPr>
              <w:rPr>
                <w:b/>
                <w:bCs/>
              </w:rPr>
            </w:pPr>
            <w:r w:rsidRPr="00AB7F62">
              <w:rPr>
                <w:b/>
                <w:bCs/>
              </w:rPr>
              <w:t> </w:t>
            </w:r>
          </w:p>
          <w:p w14:paraId="6267B076" w14:textId="77777777" w:rsidR="00A66862" w:rsidRPr="00AB7F62" w:rsidRDefault="00A66862" w:rsidP="00AE75CD">
            <w:pPr>
              <w:rPr>
                <w:b/>
                <w:bCs/>
              </w:rPr>
            </w:pPr>
            <w:r w:rsidRPr="00AB7F62">
              <w:rPr>
                <w:b/>
                <w:bCs/>
              </w:rPr>
              <w:t> </w:t>
            </w:r>
          </w:p>
          <w:p w14:paraId="3EE98FA2" w14:textId="77777777" w:rsidR="00A66862" w:rsidRPr="00AB7F62" w:rsidRDefault="00A66862" w:rsidP="00AE75CD">
            <w:pPr>
              <w:rPr>
                <w:b/>
                <w:bCs/>
              </w:rPr>
            </w:pPr>
            <w:r w:rsidRPr="00AB7F62">
              <w:rPr>
                <w:b/>
                <w:bCs/>
              </w:rPr>
              <w:t> </w:t>
            </w:r>
          </w:p>
          <w:p w14:paraId="213821DB" w14:textId="77777777" w:rsidR="00A66862" w:rsidRPr="00AB7F62" w:rsidRDefault="00A66862" w:rsidP="00AE75CD">
            <w:pPr>
              <w:rPr>
                <w:b/>
                <w:bCs/>
              </w:rPr>
            </w:pPr>
            <w:r w:rsidRPr="00AB7F62">
              <w:rPr>
                <w:b/>
                <w:bCs/>
              </w:rPr>
              <w:t> </w:t>
            </w:r>
          </w:p>
          <w:p w14:paraId="01778689" w14:textId="77777777" w:rsidR="00A66862" w:rsidRPr="00AB7F62" w:rsidRDefault="00A66862" w:rsidP="00AE75CD">
            <w:pPr>
              <w:rPr>
                <w:b/>
                <w:bCs/>
              </w:rPr>
            </w:pPr>
            <w:r w:rsidRPr="00AB7F62">
              <w:rPr>
                <w:b/>
                <w:bCs/>
              </w:rPr>
              <w:t> </w:t>
            </w:r>
          </w:p>
          <w:p w14:paraId="6170DD2E" w14:textId="77777777" w:rsidR="00A66862" w:rsidRPr="00AB7F62" w:rsidRDefault="00A66862" w:rsidP="00AE75CD">
            <w:pPr>
              <w:rPr>
                <w:b/>
                <w:bCs/>
              </w:rPr>
            </w:pPr>
            <w:r w:rsidRPr="00AB7F62">
              <w:rPr>
                <w:b/>
                <w:bCs/>
              </w:rPr>
              <w:t> </w:t>
            </w:r>
          </w:p>
          <w:p w14:paraId="41E21C62" w14:textId="77777777" w:rsidR="00A66862" w:rsidRPr="00AB7F62" w:rsidRDefault="00A66862" w:rsidP="00AE75CD">
            <w:pPr>
              <w:rPr>
                <w:b/>
                <w:bCs/>
              </w:rPr>
            </w:pPr>
            <w:r w:rsidRPr="00AB7F62">
              <w:rPr>
                <w:b/>
                <w:bCs/>
              </w:rPr>
              <w:t> </w:t>
            </w:r>
          </w:p>
          <w:p w14:paraId="1A67A569" w14:textId="77777777" w:rsidR="00A66862" w:rsidRPr="00AB7F62" w:rsidRDefault="00A66862" w:rsidP="00AE75CD">
            <w:pPr>
              <w:rPr>
                <w:b/>
                <w:bCs/>
              </w:rPr>
            </w:pPr>
            <w:r w:rsidRPr="00AB7F62">
              <w:rPr>
                <w:b/>
                <w:bCs/>
              </w:rPr>
              <w:t> </w:t>
            </w:r>
          </w:p>
          <w:p w14:paraId="15415D67" w14:textId="77777777" w:rsidR="00A66862" w:rsidRPr="00AB7F62" w:rsidRDefault="00A66862" w:rsidP="00AE75CD">
            <w:pPr>
              <w:rPr>
                <w:b/>
                <w:bCs/>
              </w:rPr>
            </w:pPr>
            <w:r w:rsidRPr="00AB7F62">
              <w:rPr>
                <w:b/>
                <w:bCs/>
              </w:rPr>
              <w:t> </w:t>
            </w:r>
          </w:p>
          <w:p w14:paraId="07A8EB00" w14:textId="77777777" w:rsidR="00A66862" w:rsidRPr="00AB7F62" w:rsidRDefault="00A66862" w:rsidP="00AE75CD">
            <w:pPr>
              <w:rPr>
                <w:b/>
                <w:bCs/>
              </w:rPr>
            </w:pPr>
            <w:r w:rsidRPr="00AB7F62">
              <w:rPr>
                <w:b/>
                <w:bCs/>
              </w:rPr>
              <w:t> </w:t>
            </w:r>
          </w:p>
          <w:p w14:paraId="764C036A" w14:textId="77777777" w:rsidR="00A66862" w:rsidRPr="00AB7F62" w:rsidRDefault="00A66862" w:rsidP="00AE75CD">
            <w:pPr>
              <w:rPr>
                <w:b/>
                <w:bCs/>
              </w:rPr>
            </w:pPr>
            <w:r w:rsidRPr="00AB7F62">
              <w:rPr>
                <w:b/>
                <w:bCs/>
              </w:rPr>
              <w:t> </w:t>
            </w:r>
          </w:p>
          <w:p w14:paraId="5D2BDDFC" w14:textId="77777777" w:rsidR="00A66862" w:rsidRPr="00AB7F62" w:rsidRDefault="00A66862" w:rsidP="00AE75CD">
            <w:pPr>
              <w:rPr>
                <w:b/>
                <w:bCs/>
              </w:rPr>
            </w:pPr>
            <w:r w:rsidRPr="00AB7F62">
              <w:rPr>
                <w:b/>
                <w:bCs/>
              </w:rPr>
              <w:t> </w:t>
            </w:r>
          </w:p>
          <w:p w14:paraId="76EFFCB6" w14:textId="77777777" w:rsidR="00A66862" w:rsidRPr="00AB7F62" w:rsidRDefault="00A66862" w:rsidP="00AE75CD">
            <w:pPr>
              <w:rPr>
                <w:b/>
                <w:bCs/>
              </w:rPr>
            </w:pPr>
            <w:r w:rsidRPr="00AB7F62">
              <w:rPr>
                <w:b/>
                <w:bCs/>
              </w:rPr>
              <w:t> </w:t>
            </w:r>
          </w:p>
          <w:p w14:paraId="6FBECF18" w14:textId="77777777" w:rsidR="00A66862" w:rsidRPr="00AB7F62" w:rsidRDefault="00A66862" w:rsidP="00AE75CD">
            <w:pPr>
              <w:rPr>
                <w:b/>
                <w:bCs/>
              </w:rPr>
            </w:pPr>
            <w:r w:rsidRPr="00AB7F62">
              <w:rPr>
                <w:b/>
                <w:bCs/>
              </w:rPr>
              <w:t> </w:t>
            </w:r>
          </w:p>
          <w:p w14:paraId="061BCB07" w14:textId="77777777" w:rsidR="00A66862" w:rsidRPr="00AB7F62" w:rsidRDefault="00A66862" w:rsidP="00AE75CD">
            <w:pPr>
              <w:rPr>
                <w:b/>
                <w:bCs/>
              </w:rPr>
            </w:pPr>
            <w:r w:rsidRPr="00AB7F62">
              <w:rPr>
                <w:b/>
                <w:bCs/>
              </w:rPr>
              <w:t> </w:t>
            </w:r>
          </w:p>
          <w:p w14:paraId="566EBE96" w14:textId="73487008" w:rsidR="00A66862" w:rsidRPr="00AB7F62" w:rsidRDefault="00A66862" w:rsidP="00AE75CD">
            <w:pPr>
              <w:rPr>
                <w:b/>
                <w:bCs/>
              </w:rPr>
            </w:pPr>
            <w:r w:rsidRPr="00AB7F62">
              <w:rPr>
                <w:b/>
                <w:bCs/>
              </w:rPr>
              <w:t> </w:t>
            </w:r>
          </w:p>
        </w:tc>
        <w:tc>
          <w:tcPr>
            <w:tcW w:w="1889" w:type="dxa"/>
            <w:shd w:val="clear" w:color="auto" w:fill="BFBFBF" w:themeFill="background1" w:themeFillShade="BF"/>
            <w:hideMark/>
          </w:tcPr>
          <w:p w14:paraId="71925FCC" w14:textId="77777777" w:rsidR="00A66862" w:rsidRPr="00AB7F62" w:rsidRDefault="00A66862" w:rsidP="00AE75CD">
            <w:pPr>
              <w:rPr>
                <w:b/>
                <w:bCs/>
              </w:rPr>
            </w:pPr>
            <w:r w:rsidRPr="00AB7F62">
              <w:rPr>
                <w:b/>
                <w:bCs/>
              </w:rPr>
              <w:t>Suitability for Intervention</w:t>
            </w:r>
          </w:p>
        </w:tc>
        <w:tc>
          <w:tcPr>
            <w:tcW w:w="1330" w:type="dxa"/>
            <w:shd w:val="clear" w:color="auto" w:fill="BFBFBF" w:themeFill="background1" w:themeFillShade="BF"/>
            <w:hideMark/>
          </w:tcPr>
          <w:p w14:paraId="1772171D" w14:textId="77777777" w:rsidR="00A66862" w:rsidRPr="00AB7F62" w:rsidRDefault="00A66862" w:rsidP="00AE75CD">
            <w:r w:rsidRPr="00AB7F62">
              <w:t xml:space="preserve">% Frequency of ≥Agree  </w:t>
            </w:r>
          </w:p>
        </w:tc>
        <w:tc>
          <w:tcPr>
            <w:tcW w:w="3227" w:type="dxa"/>
            <w:shd w:val="clear" w:color="auto" w:fill="BFBFBF" w:themeFill="background1" w:themeFillShade="BF"/>
            <w:hideMark/>
          </w:tcPr>
          <w:p w14:paraId="0EED6CB5" w14:textId="77777777" w:rsidR="00A66862" w:rsidRPr="00AB7F62" w:rsidRDefault="00A66862" w:rsidP="00AE75CD">
            <w:pPr>
              <w:rPr>
                <w:b/>
                <w:bCs/>
              </w:rPr>
            </w:pPr>
            <w:r w:rsidRPr="00AB7F62">
              <w:rPr>
                <w:b/>
                <w:bCs/>
              </w:rPr>
              <w:t>Suitability for Intervention</w:t>
            </w:r>
          </w:p>
        </w:tc>
        <w:tc>
          <w:tcPr>
            <w:tcW w:w="1409" w:type="dxa"/>
            <w:shd w:val="clear" w:color="auto" w:fill="BFBFBF" w:themeFill="background1" w:themeFillShade="BF"/>
            <w:hideMark/>
          </w:tcPr>
          <w:p w14:paraId="457025EF" w14:textId="77777777" w:rsidR="00A66862" w:rsidRPr="00AB7F62" w:rsidRDefault="00A66862" w:rsidP="00AE75CD">
            <w:r w:rsidRPr="00AB7F62">
              <w:t xml:space="preserve">% Frequency of ≥Agree  </w:t>
            </w:r>
          </w:p>
        </w:tc>
        <w:tc>
          <w:tcPr>
            <w:tcW w:w="3274" w:type="dxa"/>
            <w:shd w:val="clear" w:color="auto" w:fill="BFBFBF" w:themeFill="background1" w:themeFillShade="BF"/>
            <w:hideMark/>
          </w:tcPr>
          <w:p w14:paraId="7A6C14EB" w14:textId="77777777" w:rsidR="00A66862" w:rsidRPr="00AB7F62" w:rsidRDefault="00A66862" w:rsidP="00AE75CD">
            <w:pPr>
              <w:rPr>
                <w:b/>
                <w:bCs/>
              </w:rPr>
            </w:pPr>
            <w:r w:rsidRPr="00AB7F62">
              <w:rPr>
                <w:b/>
                <w:bCs/>
              </w:rPr>
              <w:t>Suitability for Intervention</w:t>
            </w:r>
          </w:p>
        </w:tc>
        <w:tc>
          <w:tcPr>
            <w:tcW w:w="1409" w:type="dxa"/>
            <w:shd w:val="clear" w:color="auto" w:fill="BFBFBF" w:themeFill="background1" w:themeFillShade="BF"/>
            <w:hideMark/>
          </w:tcPr>
          <w:p w14:paraId="1F6B6612" w14:textId="77777777" w:rsidR="00A66862" w:rsidRPr="00AB7F62" w:rsidRDefault="00A66862" w:rsidP="00AE75CD">
            <w:r w:rsidRPr="00AB7F62">
              <w:t xml:space="preserve">% Frequency of ≥Agree  </w:t>
            </w:r>
          </w:p>
        </w:tc>
      </w:tr>
      <w:tr w:rsidR="00A66862" w:rsidRPr="00AB7F62" w14:paraId="5F8DC5ED" w14:textId="77777777" w:rsidTr="00FC191B">
        <w:trPr>
          <w:trHeight w:val="1360"/>
        </w:trPr>
        <w:tc>
          <w:tcPr>
            <w:tcW w:w="1412" w:type="dxa"/>
            <w:vMerge/>
            <w:noWrap/>
            <w:hideMark/>
          </w:tcPr>
          <w:p w14:paraId="4C3063AC" w14:textId="1D18D297" w:rsidR="00A66862" w:rsidRPr="00AB7F62" w:rsidRDefault="00A66862" w:rsidP="00AE75CD">
            <w:pPr>
              <w:rPr>
                <w:b/>
                <w:bCs/>
              </w:rPr>
            </w:pPr>
          </w:p>
        </w:tc>
        <w:tc>
          <w:tcPr>
            <w:tcW w:w="1889" w:type="dxa"/>
            <w:hideMark/>
          </w:tcPr>
          <w:p w14:paraId="776C936D" w14:textId="77777777" w:rsidR="00A66862" w:rsidRPr="00AB7F62" w:rsidRDefault="00A66862" w:rsidP="00AE75CD">
            <w:r w:rsidRPr="00AB7F62">
              <w:t>"Toe walking is suitable for stability footwear intervention?"</w:t>
            </w:r>
          </w:p>
        </w:tc>
        <w:tc>
          <w:tcPr>
            <w:tcW w:w="1330" w:type="dxa"/>
            <w:noWrap/>
            <w:hideMark/>
          </w:tcPr>
          <w:p w14:paraId="1B60A38D" w14:textId="77777777" w:rsidR="00A66862" w:rsidRPr="00AB7F62" w:rsidRDefault="00A66862" w:rsidP="00AE75CD">
            <w:r w:rsidRPr="00AB7F62">
              <w:t>26.67</w:t>
            </w:r>
          </w:p>
        </w:tc>
        <w:tc>
          <w:tcPr>
            <w:tcW w:w="3227" w:type="dxa"/>
            <w:hideMark/>
          </w:tcPr>
          <w:p w14:paraId="656F21E0" w14:textId="3FE93A16" w:rsidR="00A66862" w:rsidRPr="00AB7F62" w:rsidRDefault="00A66862" w:rsidP="00AE75CD">
            <w:r w:rsidRPr="00AB7F62">
              <w:t xml:space="preserve">"Stability footwear may be a suitable treatment if used alongside other stiffened components (insole, </w:t>
            </w:r>
            <w:r w:rsidR="00DE4F7C" w:rsidRPr="00AB7F62">
              <w:t>stiffened</w:t>
            </w:r>
            <w:r w:rsidRPr="00AB7F62">
              <w:t xml:space="preserve"> sole) for ITW with no associated hypertonia"    </w:t>
            </w:r>
          </w:p>
        </w:tc>
        <w:tc>
          <w:tcPr>
            <w:tcW w:w="1409" w:type="dxa"/>
            <w:noWrap/>
            <w:hideMark/>
          </w:tcPr>
          <w:p w14:paraId="73737D6A" w14:textId="77777777" w:rsidR="00A66862" w:rsidRPr="00AB7F62" w:rsidRDefault="00A66862" w:rsidP="00AE75CD">
            <w:r w:rsidRPr="00AB7F62">
              <w:t>57.14</w:t>
            </w:r>
          </w:p>
        </w:tc>
        <w:tc>
          <w:tcPr>
            <w:tcW w:w="3274" w:type="dxa"/>
            <w:hideMark/>
          </w:tcPr>
          <w:p w14:paraId="309F530E" w14:textId="33C00F95" w:rsidR="00A66862" w:rsidRPr="00AB7F62" w:rsidRDefault="00A66862" w:rsidP="00AE75CD">
            <w:r w:rsidRPr="00AB7F62">
              <w:t>Modified Round 3 "Stability footwear may be a suitable treatment if used simultaneously with other stiffened components (insole, stiffened sole) for ITW with no associated hypertonia"</w:t>
            </w:r>
          </w:p>
        </w:tc>
        <w:tc>
          <w:tcPr>
            <w:tcW w:w="1409" w:type="dxa"/>
            <w:noWrap/>
            <w:hideMark/>
          </w:tcPr>
          <w:p w14:paraId="6B420A30" w14:textId="77777777" w:rsidR="00A66862" w:rsidRPr="00AB7F62" w:rsidRDefault="00A66862" w:rsidP="00AE75CD">
            <w:r w:rsidRPr="00AB7F62">
              <w:t>60.00</w:t>
            </w:r>
          </w:p>
        </w:tc>
      </w:tr>
      <w:tr w:rsidR="00DE4F7C" w:rsidRPr="00AB7F62" w14:paraId="366AF990" w14:textId="77777777" w:rsidTr="00FC191B">
        <w:trPr>
          <w:trHeight w:val="680"/>
        </w:trPr>
        <w:tc>
          <w:tcPr>
            <w:tcW w:w="1412" w:type="dxa"/>
            <w:vMerge/>
            <w:noWrap/>
            <w:hideMark/>
          </w:tcPr>
          <w:p w14:paraId="5CEF03EA" w14:textId="5F601990" w:rsidR="00DE4F7C" w:rsidRPr="00AB7F62" w:rsidRDefault="00DE4F7C" w:rsidP="00AE75CD">
            <w:pPr>
              <w:rPr>
                <w:b/>
                <w:bCs/>
              </w:rPr>
            </w:pPr>
          </w:p>
        </w:tc>
        <w:tc>
          <w:tcPr>
            <w:tcW w:w="3219" w:type="dxa"/>
            <w:gridSpan w:val="2"/>
            <w:vMerge w:val="restart"/>
            <w:shd w:val="clear" w:color="auto" w:fill="BFBFBF" w:themeFill="background1" w:themeFillShade="BF"/>
            <w:hideMark/>
          </w:tcPr>
          <w:p w14:paraId="5171050D" w14:textId="77777777" w:rsidR="00DE4F7C" w:rsidRPr="00AB7F62" w:rsidRDefault="00DE4F7C" w:rsidP="00AE75CD">
            <w:r w:rsidRPr="00AB7F62">
              <w:t> </w:t>
            </w:r>
          </w:p>
          <w:p w14:paraId="77DBB071" w14:textId="77777777" w:rsidR="00DE4F7C" w:rsidRPr="00AB7F62" w:rsidRDefault="00DE4F7C" w:rsidP="00AE75CD">
            <w:r w:rsidRPr="00AB7F62">
              <w:t> </w:t>
            </w:r>
          </w:p>
          <w:p w14:paraId="420CCE65" w14:textId="77777777" w:rsidR="00DE4F7C" w:rsidRPr="00AB7F62" w:rsidRDefault="00DE4F7C" w:rsidP="00AE75CD">
            <w:r w:rsidRPr="00AB7F62">
              <w:t> </w:t>
            </w:r>
          </w:p>
          <w:p w14:paraId="0056CF8A" w14:textId="77777777" w:rsidR="00DE4F7C" w:rsidRPr="00AB7F62" w:rsidRDefault="00DE4F7C" w:rsidP="00AE75CD">
            <w:r w:rsidRPr="00AB7F62">
              <w:t> </w:t>
            </w:r>
          </w:p>
          <w:p w14:paraId="1D648241" w14:textId="77777777" w:rsidR="00DE4F7C" w:rsidRPr="00AB7F62" w:rsidRDefault="00DE4F7C" w:rsidP="00AE75CD">
            <w:r w:rsidRPr="00AB7F62">
              <w:t> </w:t>
            </w:r>
          </w:p>
          <w:p w14:paraId="33E5B608" w14:textId="77777777" w:rsidR="00DE4F7C" w:rsidRPr="00AB7F62" w:rsidRDefault="00DE4F7C" w:rsidP="00AE75CD">
            <w:r w:rsidRPr="00AB7F62">
              <w:t> </w:t>
            </w:r>
          </w:p>
          <w:p w14:paraId="0E851E89" w14:textId="77777777" w:rsidR="00DE4F7C" w:rsidRPr="00AB7F62" w:rsidRDefault="00DE4F7C" w:rsidP="00AE75CD">
            <w:r w:rsidRPr="00AB7F62">
              <w:t> </w:t>
            </w:r>
          </w:p>
          <w:p w14:paraId="23F12824" w14:textId="77777777" w:rsidR="00DE4F7C" w:rsidRPr="00AB7F62" w:rsidRDefault="00DE4F7C" w:rsidP="00AE75CD">
            <w:r w:rsidRPr="00AB7F62">
              <w:t> </w:t>
            </w:r>
          </w:p>
          <w:p w14:paraId="759DB3A8" w14:textId="77777777" w:rsidR="00DE4F7C" w:rsidRPr="00AB7F62" w:rsidRDefault="00DE4F7C" w:rsidP="00AE75CD">
            <w:r w:rsidRPr="00AB7F62">
              <w:t> </w:t>
            </w:r>
          </w:p>
          <w:p w14:paraId="3E023848" w14:textId="77777777" w:rsidR="00DE4F7C" w:rsidRPr="00AB7F62" w:rsidRDefault="00DE4F7C" w:rsidP="00AE75CD">
            <w:r w:rsidRPr="00AB7F62">
              <w:t> </w:t>
            </w:r>
          </w:p>
          <w:p w14:paraId="7635EC8F" w14:textId="77777777" w:rsidR="00DE4F7C" w:rsidRPr="00AB7F62" w:rsidRDefault="00DE4F7C" w:rsidP="00AE75CD">
            <w:r w:rsidRPr="00AB7F62">
              <w:t> </w:t>
            </w:r>
          </w:p>
          <w:p w14:paraId="0DC111F4" w14:textId="77777777" w:rsidR="00DE4F7C" w:rsidRPr="00AB7F62" w:rsidRDefault="00DE4F7C" w:rsidP="00AE75CD">
            <w:r w:rsidRPr="00AB7F62">
              <w:t> </w:t>
            </w:r>
          </w:p>
          <w:p w14:paraId="42DA759D" w14:textId="77777777" w:rsidR="00DE4F7C" w:rsidRPr="00AB7F62" w:rsidRDefault="00DE4F7C" w:rsidP="00AE75CD">
            <w:r w:rsidRPr="00AB7F62">
              <w:t> </w:t>
            </w:r>
          </w:p>
          <w:p w14:paraId="51DED5CF" w14:textId="77777777" w:rsidR="00DE4F7C" w:rsidRPr="00AB7F62" w:rsidRDefault="00DE4F7C" w:rsidP="00AE75CD">
            <w:r w:rsidRPr="00AB7F62">
              <w:t> </w:t>
            </w:r>
          </w:p>
          <w:p w14:paraId="6CBD54DE" w14:textId="77777777" w:rsidR="00DE4F7C" w:rsidRPr="00AB7F62" w:rsidRDefault="00DE4F7C" w:rsidP="00AE75CD">
            <w:r w:rsidRPr="00AB7F62">
              <w:t> </w:t>
            </w:r>
          </w:p>
          <w:p w14:paraId="366DAD5A" w14:textId="77777777" w:rsidR="00DE4F7C" w:rsidRPr="00AB7F62" w:rsidRDefault="00DE4F7C" w:rsidP="00AE75CD">
            <w:r w:rsidRPr="00AB7F62">
              <w:t> </w:t>
            </w:r>
          </w:p>
          <w:p w14:paraId="28A03455" w14:textId="77777777" w:rsidR="00DE4F7C" w:rsidRPr="00AB7F62" w:rsidRDefault="00DE4F7C" w:rsidP="00AE75CD">
            <w:r w:rsidRPr="00AB7F62">
              <w:t> </w:t>
            </w:r>
          </w:p>
          <w:p w14:paraId="45E928B2" w14:textId="2504642B" w:rsidR="00DE4F7C" w:rsidRPr="00AB7F62" w:rsidRDefault="00DE4F7C" w:rsidP="00AE75CD">
            <w:r w:rsidRPr="00AB7F62">
              <w:t> </w:t>
            </w:r>
          </w:p>
        </w:tc>
        <w:tc>
          <w:tcPr>
            <w:tcW w:w="3227" w:type="dxa"/>
            <w:shd w:val="clear" w:color="auto" w:fill="BFBFBF" w:themeFill="background1" w:themeFillShade="BF"/>
            <w:hideMark/>
          </w:tcPr>
          <w:p w14:paraId="1CCB1F11" w14:textId="77777777" w:rsidR="00DE4F7C" w:rsidRPr="00AB7F62" w:rsidRDefault="00DE4F7C" w:rsidP="00AE75CD">
            <w:pPr>
              <w:rPr>
                <w:b/>
                <w:bCs/>
              </w:rPr>
            </w:pPr>
            <w:r w:rsidRPr="00AB7F62">
              <w:rPr>
                <w:b/>
                <w:bCs/>
              </w:rPr>
              <w:t xml:space="preserve">Criteria for Treatment </w:t>
            </w:r>
          </w:p>
        </w:tc>
        <w:tc>
          <w:tcPr>
            <w:tcW w:w="1409" w:type="dxa"/>
            <w:shd w:val="clear" w:color="auto" w:fill="BFBFBF" w:themeFill="background1" w:themeFillShade="BF"/>
            <w:hideMark/>
          </w:tcPr>
          <w:p w14:paraId="37737FF4" w14:textId="77777777" w:rsidR="00DE4F7C" w:rsidRPr="00AB7F62" w:rsidRDefault="00DE4F7C" w:rsidP="00AE75CD">
            <w:r w:rsidRPr="00AB7F62">
              <w:t xml:space="preserve">% Frequency of ≥Agree  </w:t>
            </w:r>
          </w:p>
        </w:tc>
        <w:tc>
          <w:tcPr>
            <w:tcW w:w="3274" w:type="dxa"/>
            <w:shd w:val="clear" w:color="auto" w:fill="BFBFBF" w:themeFill="background1" w:themeFillShade="BF"/>
            <w:hideMark/>
          </w:tcPr>
          <w:p w14:paraId="650096FE" w14:textId="77777777" w:rsidR="00DE4F7C" w:rsidRPr="00AB7F62" w:rsidRDefault="00DE4F7C" w:rsidP="00AE75CD">
            <w:pPr>
              <w:rPr>
                <w:b/>
                <w:bCs/>
              </w:rPr>
            </w:pPr>
            <w:r w:rsidRPr="00AB7F62">
              <w:rPr>
                <w:b/>
                <w:bCs/>
              </w:rPr>
              <w:t xml:space="preserve">Criteria for Treatment </w:t>
            </w:r>
          </w:p>
        </w:tc>
        <w:tc>
          <w:tcPr>
            <w:tcW w:w="1409" w:type="dxa"/>
            <w:shd w:val="clear" w:color="auto" w:fill="BFBFBF" w:themeFill="background1" w:themeFillShade="BF"/>
            <w:hideMark/>
          </w:tcPr>
          <w:p w14:paraId="62AD88EE" w14:textId="77777777" w:rsidR="00DE4F7C" w:rsidRPr="00AB7F62" w:rsidRDefault="00DE4F7C" w:rsidP="00AE75CD">
            <w:r w:rsidRPr="00AB7F62">
              <w:t xml:space="preserve">% Frequency of ≥Agree  </w:t>
            </w:r>
          </w:p>
        </w:tc>
      </w:tr>
      <w:tr w:rsidR="00DE4F7C" w:rsidRPr="00AB7F62" w14:paraId="30AFFACF" w14:textId="77777777" w:rsidTr="00FC191B">
        <w:trPr>
          <w:trHeight w:val="1180"/>
        </w:trPr>
        <w:tc>
          <w:tcPr>
            <w:tcW w:w="1412" w:type="dxa"/>
            <w:vMerge/>
            <w:noWrap/>
            <w:hideMark/>
          </w:tcPr>
          <w:p w14:paraId="40F4E0C1" w14:textId="7022A633" w:rsidR="00DE4F7C" w:rsidRPr="00AB7F62" w:rsidRDefault="00DE4F7C" w:rsidP="00AE75CD">
            <w:pPr>
              <w:rPr>
                <w:b/>
                <w:bCs/>
              </w:rPr>
            </w:pPr>
          </w:p>
        </w:tc>
        <w:tc>
          <w:tcPr>
            <w:tcW w:w="3219" w:type="dxa"/>
            <w:gridSpan w:val="2"/>
            <w:vMerge/>
            <w:shd w:val="clear" w:color="auto" w:fill="BFBFBF" w:themeFill="background1" w:themeFillShade="BF"/>
            <w:hideMark/>
          </w:tcPr>
          <w:p w14:paraId="161A74FF" w14:textId="0FACF87E" w:rsidR="00DE4F7C" w:rsidRPr="00AB7F62" w:rsidRDefault="00DE4F7C" w:rsidP="00AE75CD"/>
        </w:tc>
        <w:tc>
          <w:tcPr>
            <w:tcW w:w="3227" w:type="dxa"/>
            <w:hideMark/>
          </w:tcPr>
          <w:p w14:paraId="10071CE0" w14:textId="77777777" w:rsidR="00DE4F7C" w:rsidRPr="00AB7F62" w:rsidRDefault="00DE4F7C" w:rsidP="00AE75CD">
            <w:r w:rsidRPr="00AB7F62">
              <w:t>"Stability footwear may be used for toe walking in developmental conditions with hypermobility and gross motor delay"</w:t>
            </w:r>
          </w:p>
        </w:tc>
        <w:tc>
          <w:tcPr>
            <w:tcW w:w="1409" w:type="dxa"/>
            <w:noWrap/>
            <w:hideMark/>
          </w:tcPr>
          <w:p w14:paraId="7BEB86BA" w14:textId="77777777" w:rsidR="00DE4F7C" w:rsidRPr="00AB7F62" w:rsidRDefault="00DE4F7C" w:rsidP="00AE75CD">
            <w:r w:rsidRPr="00AB7F62">
              <w:t>57.14</w:t>
            </w:r>
          </w:p>
        </w:tc>
        <w:tc>
          <w:tcPr>
            <w:tcW w:w="3274" w:type="dxa"/>
            <w:hideMark/>
          </w:tcPr>
          <w:p w14:paraId="159C871B" w14:textId="77777777" w:rsidR="00DE4F7C" w:rsidRPr="00AB7F62" w:rsidRDefault="00DE4F7C" w:rsidP="00AE75CD">
            <w:r w:rsidRPr="00AB7F62">
              <w:t>Original Round 2 "Stability footwear may be used for toe walking in developmental conditions with hypermobility and gross motor delay"</w:t>
            </w:r>
          </w:p>
        </w:tc>
        <w:tc>
          <w:tcPr>
            <w:tcW w:w="1409" w:type="dxa"/>
            <w:noWrap/>
            <w:hideMark/>
          </w:tcPr>
          <w:p w14:paraId="30F7E243" w14:textId="77777777" w:rsidR="00DE4F7C" w:rsidRPr="00AB7F62" w:rsidRDefault="00DE4F7C" w:rsidP="00AE75CD">
            <w:r w:rsidRPr="00AB7F62">
              <w:t>66.67</w:t>
            </w:r>
          </w:p>
        </w:tc>
      </w:tr>
      <w:tr w:rsidR="00DE4F7C" w:rsidRPr="00AB7F62" w14:paraId="32DA0A87" w14:textId="77777777" w:rsidTr="00FC191B">
        <w:trPr>
          <w:trHeight w:val="1600"/>
        </w:trPr>
        <w:tc>
          <w:tcPr>
            <w:tcW w:w="1412" w:type="dxa"/>
            <w:vMerge/>
            <w:noWrap/>
            <w:hideMark/>
          </w:tcPr>
          <w:p w14:paraId="6A35A233" w14:textId="4B5F7B74" w:rsidR="00DE4F7C" w:rsidRPr="00AB7F62" w:rsidRDefault="00DE4F7C" w:rsidP="00AE75CD">
            <w:pPr>
              <w:rPr>
                <w:b/>
                <w:bCs/>
              </w:rPr>
            </w:pPr>
          </w:p>
        </w:tc>
        <w:tc>
          <w:tcPr>
            <w:tcW w:w="3219" w:type="dxa"/>
            <w:gridSpan w:val="2"/>
            <w:vMerge/>
            <w:shd w:val="clear" w:color="auto" w:fill="BFBFBF" w:themeFill="background1" w:themeFillShade="BF"/>
            <w:hideMark/>
          </w:tcPr>
          <w:p w14:paraId="5BB1095F" w14:textId="1AE43D6F" w:rsidR="00DE4F7C" w:rsidRPr="00AB7F62" w:rsidRDefault="00DE4F7C" w:rsidP="00AE75CD"/>
        </w:tc>
        <w:tc>
          <w:tcPr>
            <w:tcW w:w="3227" w:type="dxa"/>
            <w:hideMark/>
          </w:tcPr>
          <w:p w14:paraId="31C178A6" w14:textId="77777777" w:rsidR="00DE4F7C" w:rsidRPr="00AB7F62" w:rsidRDefault="00DE4F7C" w:rsidP="00AE75CD">
            <w:r w:rsidRPr="00AB7F62">
              <w:t xml:space="preserve">"Stability footwear may be used alongside other stiffened components for ITW Type 1-2, when the child is able to achieve a </w:t>
            </w:r>
            <w:proofErr w:type="spellStart"/>
            <w:r w:rsidRPr="00AB7F62">
              <w:t>plantargrade</w:t>
            </w:r>
            <w:proofErr w:type="spellEnd"/>
            <w:r w:rsidRPr="00AB7F62">
              <w:t xml:space="preserve"> position"</w:t>
            </w:r>
          </w:p>
        </w:tc>
        <w:tc>
          <w:tcPr>
            <w:tcW w:w="1409" w:type="dxa"/>
            <w:noWrap/>
            <w:hideMark/>
          </w:tcPr>
          <w:p w14:paraId="663E4ACC" w14:textId="77777777" w:rsidR="00DE4F7C" w:rsidRPr="00AB7F62" w:rsidRDefault="00DE4F7C" w:rsidP="00AE75CD">
            <w:r w:rsidRPr="00AB7F62">
              <w:t>35.72</w:t>
            </w:r>
          </w:p>
        </w:tc>
        <w:tc>
          <w:tcPr>
            <w:tcW w:w="3274" w:type="dxa"/>
            <w:hideMark/>
          </w:tcPr>
          <w:p w14:paraId="7EC873C9" w14:textId="77777777" w:rsidR="00DE4F7C" w:rsidRPr="00AB7F62" w:rsidRDefault="00DE4F7C" w:rsidP="00AE75CD">
            <w:r w:rsidRPr="00AB7F62">
              <w:t xml:space="preserve">Modified Round 3 "Stability footwear may be used to provide mediolateral stability when used simultaneously with stiffened components for ITW Type 1-2, when the child is able to achieve a </w:t>
            </w:r>
            <w:proofErr w:type="spellStart"/>
            <w:r w:rsidRPr="00AB7F62">
              <w:t>plantargrade</w:t>
            </w:r>
            <w:proofErr w:type="spellEnd"/>
            <w:r w:rsidRPr="00AB7F62">
              <w:t xml:space="preserve"> position"</w:t>
            </w:r>
          </w:p>
        </w:tc>
        <w:tc>
          <w:tcPr>
            <w:tcW w:w="1409" w:type="dxa"/>
            <w:noWrap/>
            <w:hideMark/>
          </w:tcPr>
          <w:p w14:paraId="6B0ED3A3" w14:textId="77777777" w:rsidR="00DE4F7C" w:rsidRPr="00AB7F62" w:rsidRDefault="00DE4F7C" w:rsidP="00AE75CD">
            <w:r w:rsidRPr="00AB7F62">
              <w:t>66.67</w:t>
            </w:r>
          </w:p>
        </w:tc>
      </w:tr>
      <w:tr w:rsidR="006D487B" w:rsidRPr="00AB7F62" w14:paraId="44949924" w14:textId="77777777" w:rsidTr="00FC191B">
        <w:trPr>
          <w:trHeight w:val="680"/>
        </w:trPr>
        <w:tc>
          <w:tcPr>
            <w:tcW w:w="1412" w:type="dxa"/>
            <w:vMerge/>
            <w:noWrap/>
            <w:hideMark/>
          </w:tcPr>
          <w:p w14:paraId="71D2AFB0" w14:textId="01A5B820" w:rsidR="006D487B" w:rsidRPr="00AB7F62" w:rsidRDefault="006D487B" w:rsidP="00AE75CD">
            <w:pPr>
              <w:rPr>
                <w:b/>
                <w:bCs/>
              </w:rPr>
            </w:pPr>
          </w:p>
        </w:tc>
        <w:tc>
          <w:tcPr>
            <w:tcW w:w="3219" w:type="dxa"/>
            <w:gridSpan w:val="2"/>
            <w:vMerge/>
            <w:shd w:val="clear" w:color="auto" w:fill="BFBFBF" w:themeFill="background1" w:themeFillShade="BF"/>
            <w:hideMark/>
          </w:tcPr>
          <w:p w14:paraId="478148F7" w14:textId="613DC2C9" w:rsidR="006D487B" w:rsidRPr="00AB7F62" w:rsidRDefault="006D487B" w:rsidP="00AE75CD"/>
        </w:tc>
        <w:tc>
          <w:tcPr>
            <w:tcW w:w="3227" w:type="dxa"/>
            <w:shd w:val="clear" w:color="auto" w:fill="BFBFBF" w:themeFill="background1" w:themeFillShade="BF"/>
            <w:hideMark/>
          </w:tcPr>
          <w:p w14:paraId="45D90A4A" w14:textId="77777777" w:rsidR="006D487B" w:rsidRPr="00AB7F62" w:rsidRDefault="006D487B" w:rsidP="00AE75CD">
            <w:pPr>
              <w:rPr>
                <w:b/>
                <w:bCs/>
              </w:rPr>
            </w:pPr>
            <w:r w:rsidRPr="00AB7F62">
              <w:rPr>
                <w:b/>
                <w:bCs/>
              </w:rPr>
              <w:t>Age Range for Stability Footwear Intervention</w:t>
            </w:r>
          </w:p>
        </w:tc>
        <w:tc>
          <w:tcPr>
            <w:tcW w:w="1409" w:type="dxa"/>
            <w:shd w:val="clear" w:color="auto" w:fill="BFBFBF" w:themeFill="background1" w:themeFillShade="BF"/>
            <w:hideMark/>
          </w:tcPr>
          <w:p w14:paraId="326C9B91" w14:textId="77777777" w:rsidR="006D487B" w:rsidRPr="00AB7F62" w:rsidRDefault="006D487B" w:rsidP="00AE75CD">
            <w:r w:rsidRPr="00AB7F62">
              <w:t>Relative %Frequency</w:t>
            </w:r>
          </w:p>
        </w:tc>
        <w:tc>
          <w:tcPr>
            <w:tcW w:w="4683" w:type="dxa"/>
            <w:gridSpan w:val="2"/>
            <w:shd w:val="clear" w:color="auto" w:fill="BFBFBF" w:themeFill="background1" w:themeFillShade="BF"/>
            <w:noWrap/>
            <w:hideMark/>
          </w:tcPr>
          <w:p w14:paraId="7EE22439" w14:textId="3E132664" w:rsidR="006D487B" w:rsidRPr="00AB7F62" w:rsidRDefault="006D487B" w:rsidP="00AE75CD">
            <w:r w:rsidRPr="00AB7F62">
              <w:t> </w:t>
            </w:r>
          </w:p>
        </w:tc>
      </w:tr>
      <w:tr w:rsidR="005933FB" w:rsidRPr="00AB7F62" w14:paraId="2DCC481E" w14:textId="77777777" w:rsidTr="00FC191B">
        <w:trPr>
          <w:trHeight w:val="320"/>
        </w:trPr>
        <w:tc>
          <w:tcPr>
            <w:tcW w:w="1412" w:type="dxa"/>
            <w:vMerge/>
            <w:noWrap/>
            <w:hideMark/>
          </w:tcPr>
          <w:p w14:paraId="13C3CC6D" w14:textId="1FD413C0" w:rsidR="005933FB" w:rsidRPr="00AB7F62" w:rsidRDefault="005933FB" w:rsidP="00AE75CD">
            <w:pPr>
              <w:rPr>
                <w:b/>
                <w:bCs/>
              </w:rPr>
            </w:pPr>
          </w:p>
        </w:tc>
        <w:tc>
          <w:tcPr>
            <w:tcW w:w="3219" w:type="dxa"/>
            <w:gridSpan w:val="2"/>
            <w:vMerge/>
            <w:shd w:val="clear" w:color="auto" w:fill="BFBFBF" w:themeFill="background1" w:themeFillShade="BF"/>
            <w:hideMark/>
          </w:tcPr>
          <w:p w14:paraId="0DDE1253" w14:textId="36ED7521" w:rsidR="005933FB" w:rsidRPr="00AB7F62" w:rsidRDefault="005933FB" w:rsidP="00AE75CD"/>
        </w:tc>
        <w:tc>
          <w:tcPr>
            <w:tcW w:w="3227" w:type="dxa"/>
            <w:noWrap/>
            <w:hideMark/>
          </w:tcPr>
          <w:p w14:paraId="1B71A2EA" w14:textId="77777777" w:rsidR="005933FB" w:rsidRPr="00AB7F62" w:rsidRDefault="005933FB" w:rsidP="00AE75CD">
            <w:r w:rsidRPr="00AB7F62">
              <w:t>1-18 years</w:t>
            </w:r>
          </w:p>
        </w:tc>
        <w:tc>
          <w:tcPr>
            <w:tcW w:w="1409" w:type="dxa"/>
            <w:hideMark/>
          </w:tcPr>
          <w:p w14:paraId="7183BDA7" w14:textId="77777777" w:rsidR="005933FB" w:rsidRPr="00AB7F62" w:rsidRDefault="005933FB" w:rsidP="00AE75CD">
            <w:r w:rsidRPr="00AB7F62">
              <w:t>0.00</w:t>
            </w:r>
          </w:p>
        </w:tc>
        <w:tc>
          <w:tcPr>
            <w:tcW w:w="4683" w:type="dxa"/>
            <w:gridSpan w:val="2"/>
            <w:vMerge w:val="restart"/>
            <w:shd w:val="clear" w:color="auto" w:fill="BFBFBF" w:themeFill="background1" w:themeFillShade="BF"/>
            <w:noWrap/>
            <w:hideMark/>
          </w:tcPr>
          <w:p w14:paraId="772067C0" w14:textId="77777777" w:rsidR="005933FB" w:rsidRPr="00AB7F62" w:rsidRDefault="005933FB" w:rsidP="00AE75CD">
            <w:r w:rsidRPr="00AB7F62">
              <w:t> </w:t>
            </w:r>
          </w:p>
          <w:p w14:paraId="31391DB2" w14:textId="77777777" w:rsidR="005933FB" w:rsidRPr="00AB7F62" w:rsidRDefault="005933FB" w:rsidP="00AE75CD">
            <w:r w:rsidRPr="00AB7F62">
              <w:t> </w:t>
            </w:r>
          </w:p>
          <w:p w14:paraId="773513B2" w14:textId="77777777" w:rsidR="005933FB" w:rsidRPr="00AB7F62" w:rsidRDefault="005933FB" w:rsidP="00AE75CD">
            <w:r w:rsidRPr="00AB7F62">
              <w:t> </w:t>
            </w:r>
          </w:p>
          <w:p w14:paraId="40ADFD60" w14:textId="77777777" w:rsidR="005933FB" w:rsidRPr="00AB7F62" w:rsidRDefault="005933FB" w:rsidP="00AE75CD">
            <w:r w:rsidRPr="00AB7F62">
              <w:t> </w:t>
            </w:r>
          </w:p>
          <w:p w14:paraId="7F1D9AE5" w14:textId="6DDE2B2E" w:rsidR="005933FB" w:rsidRPr="00AB7F62" w:rsidRDefault="005933FB" w:rsidP="00AE75CD">
            <w:r w:rsidRPr="00AB7F62">
              <w:t> </w:t>
            </w:r>
          </w:p>
        </w:tc>
      </w:tr>
      <w:tr w:rsidR="005933FB" w:rsidRPr="00AB7F62" w14:paraId="59181D6C" w14:textId="77777777" w:rsidTr="00FC191B">
        <w:trPr>
          <w:trHeight w:val="320"/>
        </w:trPr>
        <w:tc>
          <w:tcPr>
            <w:tcW w:w="1412" w:type="dxa"/>
            <w:vMerge/>
            <w:noWrap/>
            <w:hideMark/>
          </w:tcPr>
          <w:p w14:paraId="10F7635E" w14:textId="5B7BD400" w:rsidR="005933FB" w:rsidRPr="00AB7F62" w:rsidRDefault="005933FB" w:rsidP="00AE75CD">
            <w:pPr>
              <w:rPr>
                <w:b/>
                <w:bCs/>
              </w:rPr>
            </w:pPr>
          </w:p>
        </w:tc>
        <w:tc>
          <w:tcPr>
            <w:tcW w:w="3219" w:type="dxa"/>
            <w:gridSpan w:val="2"/>
            <w:vMerge/>
            <w:shd w:val="clear" w:color="auto" w:fill="BFBFBF" w:themeFill="background1" w:themeFillShade="BF"/>
            <w:hideMark/>
          </w:tcPr>
          <w:p w14:paraId="44650521" w14:textId="5DD7F24B" w:rsidR="005933FB" w:rsidRPr="00AB7F62" w:rsidRDefault="005933FB" w:rsidP="00AE75CD"/>
        </w:tc>
        <w:tc>
          <w:tcPr>
            <w:tcW w:w="3227" w:type="dxa"/>
            <w:noWrap/>
            <w:hideMark/>
          </w:tcPr>
          <w:p w14:paraId="728297E1" w14:textId="77777777" w:rsidR="005933FB" w:rsidRPr="00AB7F62" w:rsidRDefault="005933FB" w:rsidP="00AE75CD">
            <w:r w:rsidRPr="00AB7F62">
              <w:t>4-18 years</w:t>
            </w:r>
          </w:p>
        </w:tc>
        <w:tc>
          <w:tcPr>
            <w:tcW w:w="1409" w:type="dxa"/>
            <w:hideMark/>
          </w:tcPr>
          <w:p w14:paraId="17098B3A" w14:textId="77777777" w:rsidR="005933FB" w:rsidRPr="00AB7F62" w:rsidRDefault="005933FB" w:rsidP="00AE75CD">
            <w:r w:rsidRPr="00AB7F62">
              <w:t>7.69</w:t>
            </w:r>
          </w:p>
        </w:tc>
        <w:tc>
          <w:tcPr>
            <w:tcW w:w="4683" w:type="dxa"/>
            <w:gridSpan w:val="2"/>
            <w:vMerge/>
            <w:shd w:val="clear" w:color="auto" w:fill="BFBFBF" w:themeFill="background1" w:themeFillShade="BF"/>
            <w:noWrap/>
            <w:hideMark/>
          </w:tcPr>
          <w:p w14:paraId="764F3E5B" w14:textId="1C844A61" w:rsidR="005933FB" w:rsidRPr="00AB7F62" w:rsidRDefault="005933FB" w:rsidP="00AE75CD"/>
        </w:tc>
      </w:tr>
      <w:tr w:rsidR="005933FB" w:rsidRPr="00AB7F62" w14:paraId="16B07894" w14:textId="77777777" w:rsidTr="00FC191B">
        <w:trPr>
          <w:trHeight w:val="320"/>
        </w:trPr>
        <w:tc>
          <w:tcPr>
            <w:tcW w:w="1412" w:type="dxa"/>
            <w:vMerge/>
            <w:noWrap/>
            <w:hideMark/>
          </w:tcPr>
          <w:p w14:paraId="0D2D9586" w14:textId="5B89C86D" w:rsidR="005933FB" w:rsidRPr="00AB7F62" w:rsidRDefault="005933FB" w:rsidP="00AE75CD">
            <w:pPr>
              <w:rPr>
                <w:b/>
                <w:bCs/>
              </w:rPr>
            </w:pPr>
          </w:p>
        </w:tc>
        <w:tc>
          <w:tcPr>
            <w:tcW w:w="3219" w:type="dxa"/>
            <w:gridSpan w:val="2"/>
            <w:vMerge/>
            <w:shd w:val="clear" w:color="auto" w:fill="BFBFBF" w:themeFill="background1" w:themeFillShade="BF"/>
            <w:hideMark/>
          </w:tcPr>
          <w:p w14:paraId="7F484BC2" w14:textId="1B04FC55" w:rsidR="005933FB" w:rsidRPr="00AB7F62" w:rsidRDefault="005933FB" w:rsidP="00AE75CD"/>
        </w:tc>
        <w:tc>
          <w:tcPr>
            <w:tcW w:w="3227" w:type="dxa"/>
            <w:noWrap/>
            <w:hideMark/>
          </w:tcPr>
          <w:p w14:paraId="138F574D" w14:textId="77777777" w:rsidR="005933FB" w:rsidRPr="00AB7F62" w:rsidRDefault="005933FB" w:rsidP="00AE75CD">
            <w:r w:rsidRPr="00AB7F62">
              <w:t>4-8 years</w:t>
            </w:r>
          </w:p>
        </w:tc>
        <w:tc>
          <w:tcPr>
            <w:tcW w:w="1409" w:type="dxa"/>
            <w:hideMark/>
          </w:tcPr>
          <w:p w14:paraId="7D14E854" w14:textId="77777777" w:rsidR="005933FB" w:rsidRPr="00AB7F62" w:rsidRDefault="005933FB" w:rsidP="00AE75CD">
            <w:r w:rsidRPr="00AB7F62">
              <w:t>15.38</w:t>
            </w:r>
          </w:p>
        </w:tc>
        <w:tc>
          <w:tcPr>
            <w:tcW w:w="4683" w:type="dxa"/>
            <w:gridSpan w:val="2"/>
            <w:vMerge/>
            <w:shd w:val="clear" w:color="auto" w:fill="BFBFBF" w:themeFill="background1" w:themeFillShade="BF"/>
            <w:noWrap/>
            <w:hideMark/>
          </w:tcPr>
          <w:p w14:paraId="7E1C1722" w14:textId="687F253C" w:rsidR="005933FB" w:rsidRPr="00AB7F62" w:rsidRDefault="005933FB" w:rsidP="00AE75CD"/>
        </w:tc>
      </w:tr>
      <w:tr w:rsidR="005933FB" w:rsidRPr="00AB7F62" w14:paraId="579728EB" w14:textId="77777777" w:rsidTr="00FC191B">
        <w:trPr>
          <w:trHeight w:val="1020"/>
        </w:trPr>
        <w:tc>
          <w:tcPr>
            <w:tcW w:w="1412" w:type="dxa"/>
            <w:vMerge/>
            <w:noWrap/>
            <w:hideMark/>
          </w:tcPr>
          <w:p w14:paraId="0B0E77BF" w14:textId="3478521B" w:rsidR="005933FB" w:rsidRPr="00AB7F62" w:rsidRDefault="005933FB" w:rsidP="00AE75CD">
            <w:pPr>
              <w:rPr>
                <w:b/>
                <w:bCs/>
              </w:rPr>
            </w:pPr>
          </w:p>
        </w:tc>
        <w:tc>
          <w:tcPr>
            <w:tcW w:w="3219" w:type="dxa"/>
            <w:gridSpan w:val="2"/>
            <w:vMerge/>
            <w:shd w:val="clear" w:color="auto" w:fill="BFBFBF" w:themeFill="background1" w:themeFillShade="BF"/>
            <w:hideMark/>
          </w:tcPr>
          <w:p w14:paraId="41763EBE" w14:textId="42C7260E" w:rsidR="005933FB" w:rsidRPr="00AB7F62" w:rsidRDefault="005933FB" w:rsidP="00AE75CD"/>
        </w:tc>
        <w:tc>
          <w:tcPr>
            <w:tcW w:w="3227" w:type="dxa"/>
            <w:hideMark/>
          </w:tcPr>
          <w:p w14:paraId="7051C5C1" w14:textId="77777777" w:rsidR="005933FB" w:rsidRPr="00AB7F62" w:rsidRDefault="005933FB" w:rsidP="00AE75CD">
            <w:r w:rsidRPr="00AB7F62">
              <w:t>Initiation and end points of treatment indicated by functional ability and the mobility needs of the child (potential or actual)</w:t>
            </w:r>
          </w:p>
        </w:tc>
        <w:tc>
          <w:tcPr>
            <w:tcW w:w="1409" w:type="dxa"/>
            <w:hideMark/>
          </w:tcPr>
          <w:p w14:paraId="0C1C68F0" w14:textId="77777777" w:rsidR="005933FB" w:rsidRPr="00AB7F62" w:rsidRDefault="005933FB" w:rsidP="00AE75CD">
            <w:r w:rsidRPr="00DE4F7C">
              <w:rPr>
                <w:color w:val="FF0000"/>
              </w:rPr>
              <w:t>76.92</w:t>
            </w:r>
          </w:p>
        </w:tc>
        <w:tc>
          <w:tcPr>
            <w:tcW w:w="4683" w:type="dxa"/>
            <w:gridSpan w:val="2"/>
            <w:vMerge/>
            <w:shd w:val="clear" w:color="auto" w:fill="BFBFBF" w:themeFill="background1" w:themeFillShade="BF"/>
            <w:noWrap/>
            <w:hideMark/>
          </w:tcPr>
          <w:p w14:paraId="4A591C15" w14:textId="1A5B175C" w:rsidR="005933FB" w:rsidRPr="00AB7F62" w:rsidRDefault="005933FB" w:rsidP="00AE75CD"/>
        </w:tc>
      </w:tr>
      <w:tr w:rsidR="005933FB" w:rsidRPr="00AB7F62" w14:paraId="792BD5C4" w14:textId="77777777" w:rsidTr="00FC191B">
        <w:trPr>
          <w:trHeight w:val="680"/>
        </w:trPr>
        <w:tc>
          <w:tcPr>
            <w:tcW w:w="1412" w:type="dxa"/>
            <w:vMerge/>
            <w:noWrap/>
            <w:hideMark/>
          </w:tcPr>
          <w:p w14:paraId="5D09B0A9" w14:textId="7708C697" w:rsidR="005933FB" w:rsidRPr="00AB7F62" w:rsidRDefault="005933FB" w:rsidP="00AE75CD">
            <w:pPr>
              <w:rPr>
                <w:b/>
                <w:bCs/>
              </w:rPr>
            </w:pPr>
          </w:p>
        </w:tc>
        <w:tc>
          <w:tcPr>
            <w:tcW w:w="3219" w:type="dxa"/>
            <w:gridSpan w:val="2"/>
            <w:vMerge/>
            <w:shd w:val="clear" w:color="auto" w:fill="BFBFBF" w:themeFill="background1" w:themeFillShade="BF"/>
            <w:hideMark/>
          </w:tcPr>
          <w:p w14:paraId="29DC2E0D" w14:textId="6134A2A4" w:rsidR="005933FB" w:rsidRPr="00AB7F62" w:rsidRDefault="005933FB" w:rsidP="00AE75CD"/>
        </w:tc>
        <w:tc>
          <w:tcPr>
            <w:tcW w:w="3227" w:type="dxa"/>
            <w:hideMark/>
          </w:tcPr>
          <w:p w14:paraId="7EDF791E" w14:textId="77777777" w:rsidR="005933FB" w:rsidRPr="00AB7F62" w:rsidRDefault="005933FB" w:rsidP="00AE75CD">
            <w:r w:rsidRPr="00AB7F62">
              <w:t>N/A I do not feel this condition is suitable for stability footwear intervention.</w:t>
            </w:r>
          </w:p>
        </w:tc>
        <w:tc>
          <w:tcPr>
            <w:tcW w:w="1409" w:type="dxa"/>
            <w:hideMark/>
          </w:tcPr>
          <w:p w14:paraId="5E367047" w14:textId="77777777" w:rsidR="005933FB" w:rsidRPr="00AB7F62" w:rsidRDefault="005933FB" w:rsidP="00AE75CD">
            <w:r w:rsidRPr="00AB7F62">
              <w:t>0.00</w:t>
            </w:r>
          </w:p>
        </w:tc>
        <w:tc>
          <w:tcPr>
            <w:tcW w:w="4683" w:type="dxa"/>
            <w:gridSpan w:val="2"/>
            <w:vMerge/>
            <w:noWrap/>
            <w:hideMark/>
          </w:tcPr>
          <w:p w14:paraId="2BABCEDE" w14:textId="3E3A16C5" w:rsidR="005933FB" w:rsidRPr="00AB7F62" w:rsidRDefault="005933FB" w:rsidP="00AE75CD"/>
        </w:tc>
      </w:tr>
      <w:tr w:rsidR="00DE4F7C" w:rsidRPr="00AB7F62" w14:paraId="56A5F5ED" w14:textId="77777777" w:rsidTr="00FC191B">
        <w:trPr>
          <w:trHeight w:val="660"/>
        </w:trPr>
        <w:tc>
          <w:tcPr>
            <w:tcW w:w="1412" w:type="dxa"/>
            <w:vMerge/>
            <w:noWrap/>
            <w:hideMark/>
          </w:tcPr>
          <w:p w14:paraId="21B4A61C" w14:textId="084C0C46" w:rsidR="00DE4F7C" w:rsidRPr="00AB7F62" w:rsidRDefault="00DE4F7C" w:rsidP="00AE75CD">
            <w:pPr>
              <w:rPr>
                <w:b/>
                <w:bCs/>
              </w:rPr>
            </w:pPr>
          </w:p>
        </w:tc>
        <w:tc>
          <w:tcPr>
            <w:tcW w:w="3219" w:type="dxa"/>
            <w:gridSpan w:val="2"/>
            <w:vMerge/>
            <w:shd w:val="clear" w:color="auto" w:fill="BFBFBF" w:themeFill="background1" w:themeFillShade="BF"/>
            <w:hideMark/>
          </w:tcPr>
          <w:p w14:paraId="21D936E9" w14:textId="658E3E54" w:rsidR="00DE4F7C" w:rsidRPr="00AB7F62" w:rsidRDefault="00DE4F7C" w:rsidP="00AE75CD"/>
        </w:tc>
        <w:tc>
          <w:tcPr>
            <w:tcW w:w="3227" w:type="dxa"/>
            <w:shd w:val="clear" w:color="auto" w:fill="BFBFBF" w:themeFill="background1" w:themeFillShade="BF"/>
            <w:hideMark/>
          </w:tcPr>
          <w:p w14:paraId="251C4676" w14:textId="77777777" w:rsidR="00DE4F7C" w:rsidRPr="00AB7F62" w:rsidRDefault="00DE4F7C" w:rsidP="00AE75CD">
            <w:pPr>
              <w:rPr>
                <w:b/>
                <w:bCs/>
              </w:rPr>
            </w:pPr>
            <w:r w:rsidRPr="00AB7F62">
              <w:rPr>
                <w:b/>
                <w:bCs/>
              </w:rPr>
              <w:t>Outcomes</w:t>
            </w:r>
          </w:p>
        </w:tc>
        <w:tc>
          <w:tcPr>
            <w:tcW w:w="1409" w:type="dxa"/>
            <w:shd w:val="clear" w:color="auto" w:fill="BFBFBF" w:themeFill="background1" w:themeFillShade="BF"/>
            <w:hideMark/>
          </w:tcPr>
          <w:p w14:paraId="48C7F116" w14:textId="77777777" w:rsidR="00DE4F7C" w:rsidRPr="00AB7F62" w:rsidRDefault="00DE4F7C" w:rsidP="00AE75CD">
            <w:r w:rsidRPr="00AB7F62">
              <w:t xml:space="preserve">% Frequency of ≥Agree  </w:t>
            </w:r>
          </w:p>
        </w:tc>
        <w:tc>
          <w:tcPr>
            <w:tcW w:w="3274" w:type="dxa"/>
            <w:shd w:val="clear" w:color="auto" w:fill="BFBFBF" w:themeFill="background1" w:themeFillShade="BF"/>
            <w:hideMark/>
          </w:tcPr>
          <w:p w14:paraId="3978B920" w14:textId="77777777" w:rsidR="00DE4F7C" w:rsidRPr="00AB7F62" w:rsidRDefault="00DE4F7C" w:rsidP="00AE75CD">
            <w:pPr>
              <w:rPr>
                <w:b/>
                <w:bCs/>
              </w:rPr>
            </w:pPr>
            <w:r w:rsidRPr="00AB7F62">
              <w:rPr>
                <w:b/>
                <w:bCs/>
              </w:rPr>
              <w:t>Outcomes</w:t>
            </w:r>
          </w:p>
        </w:tc>
        <w:tc>
          <w:tcPr>
            <w:tcW w:w="1409" w:type="dxa"/>
            <w:shd w:val="clear" w:color="auto" w:fill="BFBFBF" w:themeFill="background1" w:themeFillShade="BF"/>
            <w:hideMark/>
          </w:tcPr>
          <w:p w14:paraId="6762DC2F" w14:textId="77777777" w:rsidR="00DE4F7C" w:rsidRPr="00AB7F62" w:rsidRDefault="00DE4F7C" w:rsidP="00AE75CD">
            <w:r w:rsidRPr="00AB7F62">
              <w:t xml:space="preserve">% Frequency of ≥Agree  </w:t>
            </w:r>
          </w:p>
        </w:tc>
      </w:tr>
      <w:tr w:rsidR="00DE4F7C" w:rsidRPr="00AB7F62" w14:paraId="4F38E796" w14:textId="77777777" w:rsidTr="00FC191B">
        <w:trPr>
          <w:trHeight w:val="660"/>
        </w:trPr>
        <w:tc>
          <w:tcPr>
            <w:tcW w:w="1412" w:type="dxa"/>
            <w:vMerge/>
            <w:noWrap/>
            <w:hideMark/>
          </w:tcPr>
          <w:p w14:paraId="37D872CB" w14:textId="39BD6F86" w:rsidR="00DE4F7C" w:rsidRPr="00AB7F62" w:rsidRDefault="00DE4F7C" w:rsidP="00AE75CD">
            <w:pPr>
              <w:rPr>
                <w:b/>
                <w:bCs/>
              </w:rPr>
            </w:pPr>
          </w:p>
        </w:tc>
        <w:tc>
          <w:tcPr>
            <w:tcW w:w="3219" w:type="dxa"/>
            <w:gridSpan w:val="2"/>
            <w:vMerge/>
            <w:shd w:val="clear" w:color="auto" w:fill="BFBFBF" w:themeFill="background1" w:themeFillShade="BF"/>
            <w:hideMark/>
          </w:tcPr>
          <w:p w14:paraId="18C1E457" w14:textId="3B7E4CFA" w:rsidR="00DE4F7C" w:rsidRPr="00AB7F62" w:rsidRDefault="00DE4F7C" w:rsidP="00AE75CD"/>
        </w:tc>
        <w:tc>
          <w:tcPr>
            <w:tcW w:w="3227" w:type="dxa"/>
            <w:noWrap/>
            <w:hideMark/>
          </w:tcPr>
          <w:p w14:paraId="61619C05" w14:textId="77777777" w:rsidR="00DE4F7C" w:rsidRPr="00AB7F62" w:rsidRDefault="00DE4F7C" w:rsidP="00AE75CD">
            <w:r w:rsidRPr="00AB7F62">
              <w:t>Passive Ankle ROM2</w:t>
            </w:r>
          </w:p>
        </w:tc>
        <w:tc>
          <w:tcPr>
            <w:tcW w:w="1409" w:type="dxa"/>
            <w:hideMark/>
          </w:tcPr>
          <w:p w14:paraId="78AB516B" w14:textId="77777777" w:rsidR="00DE4F7C" w:rsidRPr="00AB7F62" w:rsidRDefault="00DE4F7C" w:rsidP="00AE75CD">
            <w:r w:rsidRPr="00AB7F62">
              <w:t>53.84</w:t>
            </w:r>
          </w:p>
        </w:tc>
        <w:tc>
          <w:tcPr>
            <w:tcW w:w="3274" w:type="dxa"/>
            <w:hideMark/>
          </w:tcPr>
          <w:p w14:paraId="5F5F5B66" w14:textId="77777777" w:rsidR="00DE4F7C" w:rsidRPr="00AB7F62" w:rsidRDefault="00DE4F7C" w:rsidP="00AE75CD">
            <w:r w:rsidRPr="00AB7F62">
              <w:t>Modified Round 3: Passive Ankle ROM measured with knee flexed and extended within child's limits</w:t>
            </w:r>
          </w:p>
        </w:tc>
        <w:tc>
          <w:tcPr>
            <w:tcW w:w="1409" w:type="dxa"/>
            <w:noWrap/>
            <w:hideMark/>
          </w:tcPr>
          <w:p w14:paraId="684236B0" w14:textId="77777777" w:rsidR="00DE4F7C" w:rsidRPr="00AB7F62" w:rsidRDefault="00DE4F7C" w:rsidP="00AE75CD">
            <w:r w:rsidRPr="00AB7F62">
              <w:t>66.67</w:t>
            </w:r>
          </w:p>
        </w:tc>
      </w:tr>
      <w:tr w:rsidR="00DE4F7C" w:rsidRPr="00AB7F62" w14:paraId="689AC7EB" w14:textId="77777777" w:rsidTr="00FC191B">
        <w:trPr>
          <w:trHeight w:val="660"/>
        </w:trPr>
        <w:tc>
          <w:tcPr>
            <w:tcW w:w="1412" w:type="dxa"/>
            <w:vMerge/>
            <w:noWrap/>
            <w:hideMark/>
          </w:tcPr>
          <w:p w14:paraId="551943AD" w14:textId="0079554B" w:rsidR="00DE4F7C" w:rsidRPr="00AB7F62" w:rsidRDefault="00DE4F7C" w:rsidP="00AE75CD">
            <w:pPr>
              <w:rPr>
                <w:b/>
                <w:bCs/>
              </w:rPr>
            </w:pPr>
          </w:p>
        </w:tc>
        <w:tc>
          <w:tcPr>
            <w:tcW w:w="3219" w:type="dxa"/>
            <w:gridSpan w:val="2"/>
            <w:vMerge/>
            <w:shd w:val="clear" w:color="auto" w:fill="BFBFBF" w:themeFill="background1" w:themeFillShade="BF"/>
            <w:hideMark/>
          </w:tcPr>
          <w:p w14:paraId="2FC80546" w14:textId="4538397A" w:rsidR="00DE4F7C" w:rsidRPr="00AB7F62" w:rsidRDefault="00DE4F7C" w:rsidP="00AE75CD"/>
        </w:tc>
        <w:tc>
          <w:tcPr>
            <w:tcW w:w="3227" w:type="dxa"/>
            <w:shd w:val="clear" w:color="auto" w:fill="BFBFBF" w:themeFill="background1" w:themeFillShade="BF"/>
            <w:noWrap/>
            <w:hideMark/>
          </w:tcPr>
          <w:p w14:paraId="277F0C06" w14:textId="77777777" w:rsidR="00DE4F7C" w:rsidRPr="00AB7F62" w:rsidRDefault="00DE4F7C" w:rsidP="00AE75CD">
            <w:r w:rsidRPr="00AB7F62">
              <w:t> </w:t>
            </w:r>
          </w:p>
        </w:tc>
        <w:tc>
          <w:tcPr>
            <w:tcW w:w="1409" w:type="dxa"/>
            <w:shd w:val="clear" w:color="auto" w:fill="BFBFBF" w:themeFill="background1" w:themeFillShade="BF"/>
            <w:hideMark/>
          </w:tcPr>
          <w:p w14:paraId="4FFD017E" w14:textId="77777777" w:rsidR="00DE4F7C" w:rsidRPr="00AB7F62" w:rsidRDefault="00DE4F7C" w:rsidP="00AE75CD"/>
        </w:tc>
        <w:tc>
          <w:tcPr>
            <w:tcW w:w="3274" w:type="dxa"/>
            <w:hideMark/>
          </w:tcPr>
          <w:p w14:paraId="382F2B45" w14:textId="741459F6" w:rsidR="00DE4F7C" w:rsidRPr="00AB7F62" w:rsidRDefault="00DE4F7C" w:rsidP="00AE75CD">
            <w:r w:rsidRPr="00AB7F62">
              <w:t xml:space="preserve">Ankle </w:t>
            </w:r>
            <w:r w:rsidR="005933FB" w:rsidRPr="00AB7F62">
              <w:t>ROM Weight</w:t>
            </w:r>
            <w:r w:rsidRPr="00AB7F62">
              <w:t xml:space="preserve"> Bearing lunge provided child can get heel to ground</w:t>
            </w:r>
          </w:p>
        </w:tc>
        <w:tc>
          <w:tcPr>
            <w:tcW w:w="1409" w:type="dxa"/>
            <w:noWrap/>
            <w:hideMark/>
          </w:tcPr>
          <w:p w14:paraId="049BD082" w14:textId="77777777" w:rsidR="00DE4F7C" w:rsidRPr="00AB7F62" w:rsidRDefault="00DE4F7C" w:rsidP="00AE75CD">
            <w:r w:rsidRPr="00AB7F62">
              <w:t>73.33</w:t>
            </w:r>
          </w:p>
        </w:tc>
      </w:tr>
      <w:tr w:rsidR="00DE4F7C" w:rsidRPr="00AB7F62" w14:paraId="1F6DE413" w14:textId="77777777" w:rsidTr="00FC191B">
        <w:trPr>
          <w:trHeight w:val="620"/>
        </w:trPr>
        <w:tc>
          <w:tcPr>
            <w:tcW w:w="1412" w:type="dxa"/>
            <w:vMerge/>
            <w:noWrap/>
            <w:hideMark/>
          </w:tcPr>
          <w:p w14:paraId="14F46129" w14:textId="58DFB611" w:rsidR="00DE4F7C" w:rsidRPr="00AB7F62" w:rsidRDefault="00DE4F7C" w:rsidP="00AE75CD">
            <w:pPr>
              <w:rPr>
                <w:b/>
                <w:bCs/>
              </w:rPr>
            </w:pPr>
          </w:p>
        </w:tc>
        <w:tc>
          <w:tcPr>
            <w:tcW w:w="3219" w:type="dxa"/>
            <w:gridSpan w:val="2"/>
            <w:vMerge/>
            <w:shd w:val="clear" w:color="auto" w:fill="BFBFBF" w:themeFill="background1" w:themeFillShade="BF"/>
            <w:hideMark/>
          </w:tcPr>
          <w:p w14:paraId="7A361E0E" w14:textId="4EE66B57" w:rsidR="00DE4F7C" w:rsidRPr="00AB7F62" w:rsidRDefault="00DE4F7C" w:rsidP="00AE75CD"/>
        </w:tc>
        <w:tc>
          <w:tcPr>
            <w:tcW w:w="3227" w:type="dxa"/>
            <w:hideMark/>
          </w:tcPr>
          <w:p w14:paraId="092BE61E" w14:textId="77777777" w:rsidR="00DE4F7C" w:rsidRPr="00AB7F62" w:rsidRDefault="00DE4F7C" w:rsidP="00AE75CD">
            <w:r w:rsidRPr="00AB7F62">
              <w:t>Kinematics: Optimising gait movement patterns   (Heel forefoot contact timing ankle ROM)</w:t>
            </w:r>
          </w:p>
        </w:tc>
        <w:tc>
          <w:tcPr>
            <w:tcW w:w="1409" w:type="dxa"/>
            <w:hideMark/>
          </w:tcPr>
          <w:p w14:paraId="7427B715" w14:textId="77777777" w:rsidR="00DE4F7C" w:rsidRPr="00AB7F62" w:rsidRDefault="00DE4F7C" w:rsidP="00AE75CD">
            <w:r w:rsidRPr="00AB7F62">
              <w:t>57.14</w:t>
            </w:r>
          </w:p>
        </w:tc>
        <w:tc>
          <w:tcPr>
            <w:tcW w:w="3274" w:type="dxa"/>
            <w:hideMark/>
          </w:tcPr>
          <w:p w14:paraId="32A78496" w14:textId="77777777" w:rsidR="00DE4F7C" w:rsidRPr="00AB7F62" w:rsidRDefault="00DE4F7C" w:rsidP="00AE75CD">
            <w:r w:rsidRPr="00AB7F62">
              <w:t>Kinematics: Optimising gait movement patterns   (Heel forefoot contact timing ankle ROM)</w:t>
            </w:r>
          </w:p>
        </w:tc>
        <w:tc>
          <w:tcPr>
            <w:tcW w:w="1409" w:type="dxa"/>
            <w:noWrap/>
            <w:hideMark/>
          </w:tcPr>
          <w:p w14:paraId="5F962DF4" w14:textId="77777777" w:rsidR="00DE4F7C" w:rsidRPr="006D487B" w:rsidRDefault="00DE4F7C" w:rsidP="00AE75CD">
            <w:pPr>
              <w:rPr>
                <w:color w:val="FF0000"/>
              </w:rPr>
            </w:pPr>
            <w:r w:rsidRPr="006D487B">
              <w:rPr>
                <w:color w:val="FF0000"/>
              </w:rPr>
              <w:t>80.00</w:t>
            </w:r>
          </w:p>
        </w:tc>
      </w:tr>
      <w:tr w:rsidR="00DE4F7C" w:rsidRPr="00AB7F62" w14:paraId="7DE660B9" w14:textId="77777777" w:rsidTr="00FC191B">
        <w:trPr>
          <w:trHeight w:val="620"/>
        </w:trPr>
        <w:tc>
          <w:tcPr>
            <w:tcW w:w="1412" w:type="dxa"/>
            <w:vMerge/>
            <w:noWrap/>
            <w:hideMark/>
          </w:tcPr>
          <w:p w14:paraId="55D37F19" w14:textId="21CDA64A" w:rsidR="00DE4F7C" w:rsidRPr="00AB7F62" w:rsidRDefault="00DE4F7C" w:rsidP="00AE75CD">
            <w:pPr>
              <w:rPr>
                <w:b/>
                <w:bCs/>
              </w:rPr>
            </w:pPr>
          </w:p>
        </w:tc>
        <w:tc>
          <w:tcPr>
            <w:tcW w:w="3219" w:type="dxa"/>
            <w:gridSpan w:val="2"/>
            <w:vMerge/>
            <w:shd w:val="clear" w:color="auto" w:fill="BFBFBF" w:themeFill="background1" w:themeFillShade="BF"/>
            <w:hideMark/>
          </w:tcPr>
          <w:p w14:paraId="31176D35" w14:textId="47EDDD1D" w:rsidR="00DE4F7C" w:rsidRPr="00AB7F62" w:rsidRDefault="00DE4F7C" w:rsidP="00AE75CD"/>
        </w:tc>
        <w:tc>
          <w:tcPr>
            <w:tcW w:w="3227" w:type="dxa"/>
            <w:hideMark/>
          </w:tcPr>
          <w:p w14:paraId="6AC558A0" w14:textId="77777777" w:rsidR="00DE4F7C" w:rsidRPr="00AB7F62" w:rsidRDefault="00DE4F7C" w:rsidP="00AE75CD">
            <w:r w:rsidRPr="00AB7F62">
              <w:t>Kinetic: In-shoe pressure measurement (Heel and Forefoot loading)</w:t>
            </w:r>
          </w:p>
        </w:tc>
        <w:tc>
          <w:tcPr>
            <w:tcW w:w="1409" w:type="dxa"/>
            <w:hideMark/>
          </w:tcPr>
          <w:p w14:paraId="2FE5F22E" w14:textId="77777777" w:rsidR="00DE4F7C" w:rsidRPr="00AB7F62" w:rsidRDefault="00DE4F7C" w:rsidP="00AE75CD">
            <w:r w:rsidRPr="00AB7F62">
              <w:t>42.86</w:t>
            </w:r>
          </w:p>
        </w:tc>
        <w:tc>
          <w:tcPr>
            <w:tcW w:w="3274" w:type="dxa"/>
            <w:hideMark/>
          </w:tcPr>
          <w:p w14:paraId="23889286" w14:textId="77777777" w:rsidR="00DE4F7C" w:rsidRPr="00AB7F62" w:rsidRDefault="00DE4F7C" w:rsidP="00AE75CD">
            <w:r w:rsidRPr="00AB7F62">
              <w:t>Kinetic: In-shoe pressure measurement (Heel and Forefoot loading)</w:t>
            </w:r>
          </w:p>
        </w:tc>
        <w:tc>
          <w:tcPr>
            <w:tcW w:w="1409" w:type="dxa"/>
            <w:noWrap/>
            <w:hideMark/>
          </w:tcPr>
          <w:p w14:paraId="4969E0EB" w14:textId="77777777" w:rsidR="00DE4F7C" w:rsidRPr="00AB7F62" w:rsidRDefault="00DE4F7C" w:rsidP="00AE75CD">
            <w:r w:rsidRPr="00AB7F62">
              <w:t>60.00</w:t>
            </w:r>
          </w:p>
        </w:tc>
      </w:tr>
      <w:tr w:rsidR="00DE4F7C" w:rsidRPr="00AB7F62" w14:paraId="77978C2B" w14:textId="77777777" w:rsidTr="00FC191B">
        <w:trPr>
          <w:trHeight w:val="640"/>
        </w:trPr>
        <w:tc>
          <w:tcPr>
            <w:tcW w:w="1412" w:type="dxa"/>
            <w:vMerge/>
            <w:noWrap/>
            <w:hideMark/>
          </w:tcPr>
          <w:p w14:paraId="0A1992BF" w14:textId="1EE00B0D" w:rsidR="00DE4F7C" w:rsidRPr="00AB7F62" w:rsidRDefault="00DE4F7C" w:rsidP="00AE75CD">
            <w:pPr>
              <w:rPr>
                <w:b/>
                <w:bCs/>
              </w:rPr>
            </w:pPr>
          </w:p>
        </w:tc>
        <w:tc>
          <w:tcPr>
            <w:tcW w:w="3219" w:type="dxa"/>
            <w:gridSpan w:val="2"/>
            <w:vMerge/>
            <w:shd w:val="clear" w:color="auto" w:fill="BFBFBF" w:themeFill="background1" w:themeFillShade="BF"/>
            <w:hideMark/>
          </w:tcPr>
          <w:p w14:paraId="561274C9" w14:textId="68BBD7D3" w:rsidR="00DE4F7C" w:rsidRPr="00AB7F62" w:rsidRDefault="00DE4F7C" w:rsidP="00AE75CD"/>
        </w:tc>
        <w:tc>
          <w:tcPr>
            <w:tcW w:w="3227" w:type="dxa"/>
            <w:hideMark/>
          </w:tcPr>
          <w:p w14:paraId="1D173463" w14:textId="77777777" w:rsidR="00DE4F7C" w:rsidRPr="00AB7F62" w:rsidRDefault="00DE4F7C" w:rsidP="00AE75CD">
            <w:r w:rsidRPr="00AB7F62">
              <w:t>Spatiotemporal Increased walking velocity, 6MWT, TUG</w:t>
            </w:r>
          </w:p>
        </w:tc>
        <w:tc>
          <w:tcPr>
            <w:tcW w:w="1409" w:type="dxa"/>
            <w:hideMark/>
          </w:tcPr>
          <w:p w14:paraId="1E418CFD" w14:textId="77777777" w:rsidR="00DE4F7C" w:rsidRPr="00AB7F62" w:rsidRDefault="00DE4F7C" w:rsidP="00AE75CD">
            <w:r w:rsidRPr="00AB7F62">
              <w:t>64.29</w:t>
            </w:r>
          </w:p>
        </w:tc>
        <w:tc>
          <w:tcPr>
            <w:tcW w:w="3274" w:type="dxa"/>
            <w:hideMark/>
          </w:tcPr>
          <w:p w14:paraId="53CA8347" w14:textId="77777777" w:rsidR="00DE4F7C" w:rsidRPr="00AB7F62" w:rsidRDefault="00DE4F7C" w:rsidP="00AE75CD">
            <w:r w:rsidRPr="00AB7F62">
              <w:t>Modified Round 3: Spatiotemporal Increased walking velocity, 6MWT, TUG, 10-metre walk test</w:t>
            </w:r>
          </w:p>
        </w:tc>
        <w:tc>
          <w:tcPr>
            <w:tcW w:w="1409" w:type="dxa"/>
            <w:noWrap/>
            <w:hideMark/>
          </w:tcPr>
          <w:p w14:paraId="1B1B0B91" w14:textId="77777777" w:rsidR="00DE4F7C" w:rsidRPr="00AB7F62" w:rsidRDefault="00DE4F7C" w:rsidP="00AE75CD">
            <w:r w:rsidRPr="006D487B">
              <w:rPr>
                <w:color w:val="FF0000"/>
              </w:rPr>
              <w:t>80.00</w:t>
            </w:r>
          </w:p>
        </w:tc>
      </w:tr>
      <w:tr w:rsidR="00DE4F7C" w:rsidRPr="00AB7F62" w14:paraId="7A2CD21F" w14:textId="77777777" w:rsidTr="00FC191B">
        <w:trPr>
          <w:trHeight w:val="420"/>
        </w:trPr>
        <w:tc>
          <w:tcPr>
            <w:tcW w:w="1412" w:type="dxa"/>
            <w:vMerge/>
            <w:noWrap/>
            <w:hideMark/>
          </w:tcPr>
          <w:p w14:paraId="0BE94D4D" w14:textId="12A94672" w:rsidR="00DE4F7C" w:rsidRPr="00AB7F62" w:rsidRDefault="00DE4F7C" w:rsidP="00AE75CD">
            <w:pPr>
              <w:rPr>
                <w:b/>
                <w:bCs/>
              </w:rPr>
            </w:pPr>
          </w:p>
        </w:tc>
        <w:tc>
          <w:tcPr>
            <w:tcW w:w="3219" w:type="dxa"/>
            <w:gridSpan w:val="2"/>
            <w:vMerge/>
            <w:shd w:val="clear" w:color="auto" w:fill="BFBFBF" w:themeFill="background1" w:themeFillShade="BF"/>
            <w:hideMark/>
          </w:tcPr>
          <w:p w14:paraId="19F7894F" w14:textId="0E943DA6" w:rsidR="00DE4F7C" w:rsidRPr="00AB7F62" w:rsidRDefault="00DE4F7C" w:rsidP="00AE75CD"/>
        </w:tc>
        <w:tc>
          <w:tcPr>
            <w:tcW w:w="3227" w:type="dxa"/>
            <w:hideMark/>
          </w:tcPr>
          <w:p w14:paraId="485B674D" w14:textId="77777777" w:rsidR="00DE4F7C" w:rsidRPr="00AB7F62" w:rsidRDefault="00DE4F7C" w:rsidP="00AE75CD">
            <w:r w:rsidRPr="00AB7F62">
              <w:t>QoL: Pain</w:t>
            </w:r>
          </w:p>
        </w:tc>
        <w:tc>
          <w:tcPr>
            <w:tcW w:w="1409" w:type="dxa"/>
            <w:hideMark/>
          </w:tcPr>
          <w:p w14:paraId="7596D960" w14:textId="77777777" w:rsidR="00DE4F7C" w:rsidRPr="00AB7F62" w:rsidRDefault="00DE4F7C" w:rsidP="00AE75CD">
            <w:r w:rsidRPr="005933FB">
              <w:rPr>
                <w:color w:val="FF0000"/>
              </w:rPr>
              <w:t>85.72</w:t>
            </w:r>
          </w:p>
        </w:tc>
        <w:tc>
          <w:tcPr>
            <w:tcW w:w="3274" w:type="dxa"/>
            <w:shd w:val="clear" w:color="auto" w:fill="BFBFBF" w:themeFill="background1" w:themeFillShade="BF"/>
            <w:noWrap/>
            <w:hideMark/>
          </w:tcPr>
          <w:p w14:paraId="371E2100" w14:textId="77777777" w:rsidR="00DE4F7C" w:rsidRPr="00AB7F62" w:rsidRDefault="00DE4F7C" w:rsidP="00AE75CD">
            <w:r w:rsidRPr="00AB7F62">
              <w:t> </w:t>
            </w:r>
          </w:p>
        </w:tc>
        <w:tc>
          <w:tcPr>
            <w:tcW w:w="1409" w:type="dxa"/>
            <w:shd w:val="clear" w:color="auto" w:fill="BFBFBF" w:themeFill="background1" w:themeFillShade="BF"/>
            <w:noWrap/>
            <w:hideMark/>
          </w:tcPr>
          <w:p w14:paraId="19E4D0D9" w14:textId="77777777" w:rsidR="00DE4F7C" w:rsidRPr="00AB7F62" w:rsidRDefault="00DE4F7C" w:rsidP="00AE75CD"/>
        </w:tc>
      </w:tr>
      <w:tr w:rsidR="00DE4F7C" w:rsidRPr="00AB7F62" w14:paraId="344CBDC7" w14:textId="77777777" w:rsidTr="00FC191B">
        <w:trPr>
          <w:trHeight w:val="460"/>
        </w:trPr>
        <w:tc>
          <w:tcPr>
            <w:tcW w:w="1412" w:type="dxa"/>
            <w:vMerge/>
            <w:noWrap/>
            <w:hideMark/>
          </w:tcPr>
          <w:p w14:paraId="2485DF6E" w14:textId="67D272B3" w:rsidR="00DE4F7C" w:rsidRPr="00AB7F62" w:rsidRDefault="00DE4F7C" w:rsidP="00AE75CD">
            <w:pPr>
              <w:rPr>
                <w:b/>
                <w:bCs/>
              </w:rPr>
            </w:pPr>
          </w:p>
        </w:tc>
        <w:tc>
          <w:tcPr>
            <w:tcW w:w="3219" w:type="dxa"/>
            <w:gridSpan w:val="2"/>
            <w:vMerge/>
            <w:shd w:val="clear" w:color="auto" w:fill="BFBFBF" w:themeFill="background1" w:themeFillShade="BF"/>
            <w:hideMark/>
          </w:tcPr>
          <w:p w14:paraId="32B7C794" w14:textId="3C1E967B" w:rsidR="00DE4F7C" w:rsidRPr="00AB7F62" w:rsidRDefault="00DE4F7C" w:rsidP="00AE75CD"/>
        </w:tc>
        <w:tc>
          <w:tcPr>
            <w:tcW w:w="3227" w:type="dxa"/>
            <w:hideMark/>
          </w:tcPr>
          <w:p w14:paraId="4F703F6C" w14:textId="77777777" w:rsidR="00DE4F7C" w:rsidRPr="00AB7F62" w:rsidRDefault="00DE4F7C" w:rsidP="00AE75CD">
            <w:r w:rsidRPr="00AB7F62">
              <w:t>QoL: ADL (daily mobility and social interaction)</w:t>
            </w:r>
          </w:p>
        </w:tc>
        <w:tc>
          <w:tcPr>
            <w:tcW w:w="1409" w:type="dxa"/>
            <w:hideMark/>
          </w:tcPr>
          <w:p w14:paraId="203DF717" w14:textId="77777777" w:rsidR="00DE4F7C" w:rsidRPr="00AB7F62" w:rsidRDefault="00DE4F7C" w:rsidP="00AE75CD">
            <w:r w:rsidRPr="00AB7F62">
              <w:t>64.29</w:t>
            </w:r>
          </w:p>
        </w:tc>
        <w:tc>
          <w:tcPr>
            <w:tcW w:w="3274" w:type="dxa"/>
            <w:noWrap/>
            <w:hideMark/>
          </w:tcPr>
          <w:p w14:paraId="043CF391" w14:textId="77777777" w:rsidR="00DE4F7C" w:rsidRPr="00AB7F62" w:rsidRDefault="00DE4F7C" w:rsidP="00AE75CD">
            <w:r w:rsidRPr="00AB7F62">
              <w:t>QoL: ADL (daily mobility and social interaction)</w:t>
            </w:r>
          </w:p>
        </w:tc>
        <w:tc>
          <w:tcPr>
            <w:tcW w:w="1409" w:type="dxa"/>
            <w:noWrap/>
            <w:hideMark/>
          </w:tcPr>
          <w:p w14:paraId="3158BCB8" w14:textId="77777777" w:rsidR="00DE4F7C" w:rsidRPr="00AB7F62" w:rsidRDefault="00DE4F7C" w:rsidP="00AE75CD">
            <w:r w:rsidRPr="00AB7F62">
              <w:t>86.67</w:t>
            </w:r>
          </w:p>
        </w:tc>
      </w:tr>
      <w:tr w:rsidR="00DE4F7C" w:rsidRPr="00AB7F62" w14:paraId="3508DFA5" w14:textId="77777777" w:rsidTr="00FC191B">
        <w:trPr>
          <w:trHeight w:val="460"/>
        </w:trPr>
        <w:tc>
          <w:tcPr>
            <w:tcW w:w="1412" w:type="dxa"/>
            <w:vMerge/>
            <w:noWrap/>
            <w:hideMark/>
          </w:tcPr>
          <w:p w14:paraId="7F195A73" w14:textId="72D815AD" w:rsidR="00DE4F7C" w:rsidRPr="00AB7F62" w:rsidRDefault="00DE4F7C" w:rsidP="00AE75CD">
            <w:pPr>
              <w:rPr>
                <w:b/>
                <w:bCs/>
              </w:rPr>
            </w:pPr>
          </w:p>
        </w:tc>
        <w:tc>
          <w:tcPr>
            <w:tcW w:w="3219" w:type="dxa"/>
            <w:gridSpan w:val="2"/>
            <w:vMerge/>
            <w:shd w:val="clear" w:color="auto" w:fill="BFBFBF" w:themeFill="background1" w:themeFillShade="BF"/>
            <w:hideMark/>
          </w:tcPr>
          <w:p w14:paraId="1877DCE2" w14:textId="7BE6D959" w:rsidR="00DE4F7C" w:rsidRPr="00AB7F62" w:rsidRDefault="00DE4F7C" w:rsidP="00AE75CD"/>
        </w:tc>
        <w:tc>
          <w:tcPr>
            <w:tcW w:w="3227" w:type="dxa"/>
            <w:shd w:val="clear" w:color="auto" w:fill="BFBFBF" w:themeFill="background1" w:themeFillShade="BF"/>
            <w:hideMark/>
          </w:tcPr>
          <w:p w14:paraId="49619388" w14:textId="77777777" w:rsidR="00DE4F7C" w:rsidRPr="00AB7F62" w:rsidRDefault="00DE4F7C" w:rsidP="00AE75CD">
            <w:r w:rsidRPr="00AB7F62">
              <w:t> </w:t>
            </w:r>
          </w:p>
        </w:tc>
        <w:tc>
          <w:tcPr>
            <w:tcW w:w="1409" w:type="dxa"/>
            <w:shd w:val="clear" w:color="auto" w:fill="BFBFBF" w:themeFill="background1" w:themeFillShade="BF"/>
            <w:hideMark/>
          </w:tcPr>
          <w:p w14:paraId="3F65A28C" w14:textId="77777777" w:rsidR="00DE4F7C" w:rsidRPr="00AB7F62" w:rsidRDefault="00DE4F7C" w:rsidP="00AE75CD"/>
        </w:tc>
        <w:tc>
          <w:tcPr>
            <w:tcW w:w="3274" w:type="dxa"/>
            <w:noWrap/>
            <w:hideMark/>
          </w:tcPr>
          <w:p w14:paraId="39199C0B" w14:textId="77777777" w:rsidR="00DE4F7C" w:rsidRPr="00AB7F62" w:rsidRDefault="00DE4F7C" w:rsidP="00AE75CD">
            <w:r w:rsidRPr="00AB7F62">
              <w:t>Callus and outer sole wear patterns</w:t>
            </w:r>
          </w:p>
        </w:tc>
        <w:tc>
          <w:tcPr>
            <w:tcW w:w="1409" w:type="dxa"/>
            <w:noWrap/>
            <w:hideMark/>
          </w:tcPr>
          <w:p w14:paraId="26841AE7" w14:textId="77777777" w:rsidR="00DE4F7C" w:rsidRPr="00AB7F62" w:rsidRDefault="00DE4F7C" w:rsidP="00AE75CD">
            <w:r w:rsidRPr="00AB7F62">
              <w:t>66.67</w:t>
            </w:r>
          </w:p>
        </w:tc>
      </w:tr>
      <w:tr w:rsidR="00722CF8" w:rsidRPr="00AB7F62" w14:paraId="375C0878" w14:textId="77777777" w:rsidTr="00FC191B">
        <w:trPr>
          <w:trHeight w:val="600"/>
        </w:trPr>
        <w:tc>
          <w:tcPr>
            <w:tcW w:w="1412" w:type="dxa"/>
            <w:vMerge w:val="restart"/>
            <w:shd w:val="clear" w:color="auto" w:fill="D9D9D9" w:themeFill="background1" w:themeFillShade="D9"/>
            <w:hideMark/>
          </w:tcPr>
          <w:p w14:paraId="1065A389" w14:textId="77777777" w:rsidR="00722CF8" w:rsidRPr="00AB7F62" w:rsidRDefault="00722CF8" w:rsidP="00AE75CD">
            <w:pPr>
              <w:rPr>
                <w:b/>
                <w:bCs/>
              </w:rPr>
            </w:pPr>
            <w:r w:rsidRPr="00AB7F62">
              <w:rPr>
                <w:b/>
                <w:bCs/>
              </w:rPr>
              <w:t>Duchenne Muscular Dystrophy</w:t>
            </w:r>
          </w:p>
          <w:p w14:paraId="263F6ECD" w14:textId="77777777" w:rsidR="00722CF8" w:rsidRPr="00AB7F62" w:rsidRDefault="00722CF8" w:rsidP="00AE75CD">
            <w:pPr>
              <w:rPr>
                <w:b/>
                <w:bCs/>
              </w:rPr>
            </w:pPr>
            <w:r w:rsidRPr="00AB7F62">
              <w:rPr>
                <w:b/>
                <w:bCs/>
              </w:rPr>
              <w:t> </w:t>
            </w:r>
          </w:p>
          <w:p w14:paraId="6A8A7281" w14:textId="77777777" w:rsidR="00722CF8" w:rsidRPr="00AB7F62" w:rsidRDefault="00722CF8" w:rsidP="00AE75CD">
            <w:pPr>
              <w:rPr>
                <w:b/>
                <w:bCs/>
              </w:rPr>
            </w:pPr>
            <w:r w:rsidRPr="00AB7F62">
              <w:rPr>
                <w:b/>
                <w:bCs/>
              </w:rPr>
              <w:t> </w:t>
            </w:r>
          </w:p>
          <w:p w14:paraId="5C57BC5E" w14:textId="77777777" w:rsidR="00722CF8" w:rsidRPr="00AB7F62" w:rsidRDefault="00722CF8" w:rsidP="00AE75CD">
            <w:pPr>
              <w:rPr>
                <w:b/>
                <w:bCs/>
              </w:rPr>
            </w:pPr>
            <w:r w:rsidRPr="00AB7F62">
              <w:rPr>
                <w:b/>
                <w:bCs/>
              </w:rPr>
              <w:t> </w:t>
            </w:r>
          </w:p>
          <w:p w14:paraId="2CE24581" w14:textId="77777777" w:rsidR="00722CF8" w:rsidRPr="00AB7F62" w:rsidRDefault="00722CF8" w:rsidP="00AE75CD">
            <w:pPr>
              <w:rPr>
                <w:b/>
                <w:bCs/>
              </w:rPr>
            </w:pPr>
            <w:r w:rsidRPr="00AB7F62">
              <w:rPr>
                <w:b/>
                <w:bCs/>
              </w:rPr>
              <w:t> </w:t>
            </w:r>
          </w:p>
          <w:p w14:paraId="7F913A27" w14:textId="77777777" w:rsidR="00722CF8" w:rsidRPr="00AB7F62" w:rsidRDefault="00722CF8" w:rsidP="00AE75CD">
            <w:pPr>
              <w:rPr>
                <w:b/>
                <w:bCs/>
              </w:rPr>
            </w:pPr>
            <w:r w:rsidRPr="00AB7F62">
              <w:rPr>
                <w:b/>
                <w:bCs/>
              </w:rPr>
              <w:t> </w:t>
            </w:r>
          </w:p>
          <w:p w14:paraId="0170F7A3" w14:textId="77777777" w:rsidR="00722CF8" w:rsidRPr="00AB7F62" w:rsidRDefault="00722CF8" w:rsidP="00AE75CD">
            <w:pPr>
              <w:rPr>
                <w:b/>
                <w:bCs/>
              </w:rPr>
            </w:pPr>
            <w:r w:rsidRPr="00AB7F62">
              <w:rPr>
                <w:b/>
                <w:bCs/>
              </w:rPr>
              <w:t> </w:t>
            </w:r>
          </w:p>
          <w:p w14:paraId="65D8D94A" w14:textId="77777777" w:rsidR="00722CF8" w:rsidRPr="00AB7F62" w:rsidRDefault="00722CF8" w:rsidP="00AE75CD">
            <w:pPr>
              <w:rPr>
                <w:b/>
                <w:bCs/>
              </w:rPr>
            </w:pPr>
            <w:r w:rsidRPr="00AB7F62">
              <w:rPr>
                <w:b/>
                <w:bCs/>
              </w:rPr>
              <w:t> </w:t>
            </w:r>
          </w:p>
          <w:p w14:paraId="4B14EB1D" w14:textId="77777777" w:rsidR="00722CF8" w:rsidRPr="00AB7F62" w:rsidRDefault="00722CF8" w:rsidP="00AE75CD">
            <w:pPr>
              <w:rPr>
                <w:b/>
                <w:bCs/>
              </w:rPr>
            </w:pPr>
            <w:r w:rsidRPr="00AB7F62">
              <w:rPr>
                <w:b/>
                <w:bCs/>
              </w:rPr>
              <w:t> </w:t>
            </w:r>
          </w:p>
          <w:p w14:paraId="7C8C86CE" w14:textId="77777777" w:rsidR="00722CF8" w:rsidRPr="00AB7F62" w:rsidRDefault="00722CF8" w:rsidP="00AE75CD">
            <w:pPr>
              <w:rPr>
                <w:b/>
                <w:bCs/>
              </w:rPr>
            </w:pPr>
            <w:r w:rsidRPr="00AB7F62">
              <w:rPr>
                <w:b/>
                <w:bCs/>
              </w:rPr>
              <w:t> </w:t>
            </w:r>
          </w:p>
          <w:p w14:paraId="361C93C8" w14:textId="77777777" w:rsidR="00722CF8" w:rsidRPr="00AB7F62" w:rsidRDefault="00722CF8" w:rsidP="00AE75CD">
            <w:pPr>
              <w:rPr>
                <w:b/>
                <w:bCs/>
              </w:rPr>
            </w:pPr>
            <w:r w:rsidRPr="00AB7F62">
              <w:rPr>
                <w:b/>
                <w:bCs/>
              </w:rPr>
              <w:t> </w:t>
            </w:r>
          </w:p>
          <w:p w14:paraId="015E3EBF" w14:textId="77777777" w:rsidR="00722CF8" w:rsidRPr="00AB7F62" w:rsidRDefault="00722CF8" w:rsidP="00AE75CD">
            <w:pPr>
              <w:rPr>
                <w:b/>
                <w:bCs/>
              </w:rPr>
            </w:pPr>
            <w:r w:rsidRPr="00AB7F62">
              <w:rPr>
                <w:b/>
                <w:bCs/>
              </w:rPr>
              <w:t> </w:t>
            </w:r>
          </w:p>
          <w:p w14:paraId="1799C5C2" w14:textId="77777777" w:rsidR="00722CF8" w:rsidRPr="00AB7F62" w:rsidRDefault="00722CF8" w:rsidP="00AE75CD">
            <w:pPr>
              <w:rPr>
                <w:b/>
                <w:bCs/>
              </w:rPr>
            </w:pPr>
            <w:r w:rsidRPr="00AB7F62">
              <w:rPr>
                <w:b/>
                <w:bCs/>
              </w:rPr>
              <w:t> </w:t>
            </w:r>
          </w:p>
          <w:p w14:paraId="014468F1" w14:textId="77777777" w:rsidR="00722CF8" w:rsidRPr="00AB7F62" w:rsidRDefault="00722CF8" w:rsidP="00AE75CD">
            <w:pPr>
              <w:rPr>
                <w:b/>
                <w:bCs/>
              </w:rPr>
            </w:pPr>
            <w:r w:rsidRPr="00AB7F62">
              <w:rPr>
                <w:b/>
                <w:bCs/>
              </w:rPr>
              <w:t> </w:t>
            </w:r>
          </w:p>
          <w:p w14:paraId="387A8CC7" w14:textId="77777777" w:rsidR="00722CF8" w:rsidRPr="00AB7F62" w:rsidRDefault="00722CF8" w:rsidP="00AE75CD">
            <w:pPr>
              <w:rPr>
                <w:b/>
                <w:bCs/>
              </w:rPr>
            </w:pPr>
            <w:r w:rsidRPr="00AB7F62">
              <w:rPr>
                <w:b/>
                <w:bCs/>
              </w:rPr>
              <w:t> </w:t>
            </w:r>
          </w:p>
          <w:p w14:paraId="5077785C" w14:textId="77777777" w:rsidR="00722CF8" w:rsidRPr="00AB7F62" w:rsidRDefault="00722CF8" w:rsidP="00AE75CD">
            <w:pPr>
              <w:rPr>
                <w:b/>
                <w:bCs/>
              </w:rPr>
            </w:pPr>
            <w:r w:rsidRPr="00AB7F62">
              <w:rPr>
                <w:b/>
                <w:bCs/>
              </w:rPr>
              <w:t> </w:t>
            </w:r>
          </w:p>
          <w:p w14:paraId="125148C0" w14:textId="77777777" w:rsidR="00722CF8" w:rsidRPr="00AB7F62" w:rsidRDefault="00722CF8" w:rsidP="00AE75CD">
            <w:pPr>
              <w:rPr>
                <w:b/>
                <w:bCs/>
              </w:rPr>
            </w:pPr>
            <w:r w:rsidRPr="00AB7F62">
              <w:rPr>
                <w:b/>
                <w:bCs/>
              </w:rPr>
              <w:t> </w:t>
            </w:r>
          </w:p>
          <w:p w14:paraId="5360B3BB" w14:textId="77777777" w:rsidR="00722CF8" w:rsidRPr="00AB7F62" w:rsidRDefault="00722CF8" w:rsidP="00AE75CD">
            <w:pPr>
              <w:rPr>
                <w:b/>
                <w:bCs/>
              </w:rPr>
            </w:pPr>
            <w:r w:rsidRPr="00AB7F62">
              <w:rPr>
                <w:b/>
                <w:bCs/>
              </w:rPr>
              <w:t> </w:t>
            </w:r>
          </w:p>
          <w:p w14:paraId="3FDBFFCD" w14:textId="77777777" w:rsidR="00722CF8" w:rsidRPr="00AB7F62" w:rsidRDefault="00722CF8" w:rsidP="00AE75CD">
            <w:pPr>
              <w:rPr>
                <w:b/>
                <w:bCs/>
              </w:rPr>
            </w:pPr>
            <w:r w:rsidRPr="00AB7F62">
              <w:rPr>
                <w:b/>
                <w:bCs/>
              </w:rPr>
              <w:t> </w:t>
            </w:r>
          </w:p>
          <w:p w14:paraId="75F12067" w14:textId="77777777" w:rsidR="00722CF8" w:rsidRPr="00AB7F62" w:rsidRDefault="00722CF8" w:rsidP="00AE75CD">
            <w:pPr>
              <w:rPr>
                <w:b/>
                <w:bCs/>
              </w:rPr>
            </w:pPr>
            <w:r w:rsidRPr="00AB7F62">
              <w:rPr>
                <w:b/>
                <w:bCs/>
              </w:rPr>
              <w:t> </w:t>
            </w:r>
          </w:p>
          <w:p w14:paraId="3E7513D1" w14:textId="77777777" w:rsidR="00722CF8" w:rsidRPr="00AB7F62" w:rsidRDefault="00722CF8" w:rsidP="00AE75CD">
            <w:pPr>
              <w:rPr>
                <w:b/>
                <w:bCs/>
              </w:rPr>
            </w:pPr>
            <w:r w:rsidRPr="00AB7F62">
              <w:rPr>
                <w:b/>
                <w:bCs/>
              </w:rPr>
              <w:t> </w:t>
            </w:r>
          </w:p>
          <w:p w14:paraId="2C861145" w14:textId="77777777" w:rsidR="00722CF8" w:rsidRPr="00AB7F62" w:rsidRDefault="00722CF8" w:rsidP="00AE75CD">
            <w:pPr>
              <w:rPr>
                <w:b/>
                <w:bCs/>
              </w:rPr>
            </w:pPr>
            <w:r w:rsidRPr="00AB7F62">
              <w:rPr>
                <w:b/>
                <w:bCs/>
              </w:rPr>
              <w:t> </w:t>
            </w:r>
          </w:p>
          <w:p w14:paraId="2E513D76" w14:textId="77777777" w:rsidR="00722CF8" w:rsidRPr="00AB7F62" w:rsidRDefault="00722CF8" w:rsidP="00AE75CD">
            <w:pPr>
              <w:rPr>
                <w:b/>
                <w:bCs/>
              </w:rPr>
            </w:pPr>
            <w:r w:rsidRPr="00AB7F62">
              <w:rPr>
                <w:b/>
                <w:bCs/>
              </w:rPr>
              <w:t> </w:t>
            </w:r>
          </w:p>
          <w:p w14:paraId="30787A9C" w14:textId="7DAFB6F3" w:rsidR="00722CF8" w:rsidRPr="00AB7F62" w:rsidRDefault="00722CF8" w:rsidP="00AE75CD">
            <w:pPr>
              <w:rPr>
                <w:b/>
                <w:bCs/>
              </w:rPr>
            </w:pPr>
            <w:r w:rsidRPr="00AB7F62">
              <w:rPr>
                <w:b/>
                <w:bCs/>
              </w:rPr>
              <w:t> </w:t>
            </w:r>
          </w:p>
        </w:tc>
        <w:tc>
          <w:tcPr>
            <w:tcW w:w="1889" w:type="dxa"/>
            <w:shd w:val="clear" w:color="auto" w:fill="D9D9D9" w:themeFill="background1" w:themeFillShade="D9"/>
            <w:hideMark/>
          </w:tcPr>
          <w:p w14:paraId="190478F5" w14:textId="77777777" w:rsidR="00722CF8" w:rsidRPr="00AB7F62" w:rsidRDefault="00722CF8" w:rsidP="00AE75CD">
            <w:pPr>
              <w:rPr>
                <w:b/>
                <w:bCs/>
              </w:rPr>
            </w:pPr>
            <w:r w:rsidRPr="00AB7F62">
              <w:rPr>
                <w:b/>
                <w:bCs/>
              </w:rPr>
              <w:t>Suitability for Intervention</w:t>
            </w:r>
          </w:p>
        </w:tc>
        <w:tc>
          <w:tcPr>
            <w:tcW w:w="1330" w:type="dxa"/>
            <w:shd w:val="clear" w:color="auto" w:fill="D9D9D9" w:themeFill="background1" w:themeFillShade="D9"/>
            <w:hideMark/>
          </w:tcPr>
          <w:p w14:paraId="5BA11104" w14:textId="77777777" w:rsidR="00722CF8" w:rsidRPr="00AB7F62" w:rsidRDefault="00722CF8" w:rsidP="00AE75CD">
            <w:r w:rsidRPr="00AB7F62">
              <w:t xml:space="preserve">% Frequency of ≥Agree  </w:t>
            </w:r>
          </w:p>
        </w:tc>
        <w:tc>
          <w:tcPr>
            <w:tcW w:w="3227" w:type="dxa"/>
            <w:shd w:val="clear" w:color="auto" w:fill="D9D9D9" w:themeFill="background1" w:themeFillShade="D9"/>
            <w:hideMark/>
          </w:tcPr>
          <w:p w14:paraId="4D16A144" w14:textId="77777777" w:rsidR="00722CF8" w:rsidRPr="00AB7F62" w:rsidRDefault="00722CF8" w:rsidP="00AE75CD">
            <w:pPr>
              <w:rPr>
                <w:b/>
                <w:bCs/>
              </w:rPr>
            </w:pPr>
            <w:r w:rsidRPr="00AB7F62">
              <w:rPr>
                <w:b/>
                <w:bCs/>
              </w:rPr>
              <w:t>Suitability for Intervention</w:t>
            </w:r>
          </w:p>
        </w:tc>
        <w:tc>
          <w:tcPr>
            <w:tcW w:w="1409" w:type="dxa"/>
            <w:shd w:val="clear" w:color="auto" w:fill="D9D9D9" w:themeFill="background1" w:themeFillShade="D9"/>
            <w:hideMark/>
          </w:tcPr>
          <w:p w14:paraId="78358D3C" w14:textId="77777777" w:rsidR="00722CF8" w:rsidRPr="00AB7F62" w:rsidRDefault="00722CF8" w:rsidP="00AE75CD">
            <w:r w:rsidRPr="00AB7F62">
              <w:t xml:space="preserve">% Frequency of ≥Agree  </w:t>
            </w:r>
          </w:p>
        </w:tc>
        <w:tc>
          <w:tcPr>
            <w:tcW w:w="4683" w:type="dxa"/>
            <w:gridSpan w:val="2"/>
            <w:shd w:val="clear" w:color="auto" w:fill="D9D9D9" w:themeFill="background1" w:themeFillShade="D9"/>
            <w:noWrap/>
            <w:hideMark/>
          </w:tcPr>
          <w:p w14:paraId="4A6048E9" w14:textId="77777777" w:rsidR="00722CF8" w:rsidRPr="00AB7F62" w:rsidRDefault="00722CF8" w:rsidP="00AE75CD">
            <w:r w:rsidRPr="00AB7F62">
              <w:t> </w:t>
            </w:r>
          </w:p>
          <w:p w14:paraId="518A07DA" w14:textId="7FF3E334" w:rsidR="00722CF8" w:rsidRPr="00AB7F62" w:rsidRDefault="00722CF8" w:rsidP="00AE75CD">
            <w:r w:rsidRPr="00AB7F62">
              <w:t> </w:t>
            </w:r>
          </w:p>
        </w:tc>
      </w:tr>
      <w:tr w:rsidR="00722CF8" w:rsidRPr="00AB7F62" w14:paraId="79F2C880" w14:textId="77777777" w:rsidTr="00FC191B">
        <w:trPr>
          <w:trHeight w:val="1040"/>
        </w:trPr>
        <w:tc>
          <w:tcPr>
            <w:tcW w:w="1412" w:type="dxa"/>
            <w:vMerge/>
            <w:hideMark/>
          </w:tcPr>
          <w:p w14:paraId="60BDA800" w14:textId="7117BE3B" w:rsidR="00722CF8" w:rsidRPr="00AB7F62" w:rsidRDefault="00722CF8" w:rsidP="00AE75CD">
            <w:pPr>
              <w:rPr>
                <w:b/>
                <w:bCs/>
              </w:rPr>
            </w:pPr>
          </w:p>
        </w:tc>
        <w:tc>
          <w:tcPr>
            <w:tcW w:w="1889" w:type="dxa"/>
            <w:hideMark/>
          </w:tcPr>
          <w:p w14:paraId="66E301FB" w14:textId="77777777" w:rsidR="00722CF8" w:rsidRPr="00AB7F62" w:rsidRDefault="00722CF8" w:rsidP="00AE75CD">
            <w:r w:rsidRPr="00AB7F62">
              <w:t>Duchenne muscular dystrophy is suitable for stability footwear intervention?</w:t>
            </w:r>
          </w:p>
        </w:tc>
        <w:tc>
          <w:tcPr>
            <w:tcW w:w="1330" w:type="dxa"/>
            <w:hideMark/>
          </w:tcPr>
          <w:p w14:paraId="2DCFEF4C" w14:textId="77777777" w:rsidR="00722CF8" w:rsidRPr="00AB7F62" w:rsidRDefault="00722CF8" w:rsidP="00AE75CD">
            <w:r w:rsidRPr="00AB7F62">
              <w:t>54.54</w:t>
            </w:r>
          </w:p>
        </w:tc>
        <w:tc>
          <w:tcPr>
            <w:tcW w:w="3227" w:type="dxa"/>
            <w:hideMark/>
          </w:tcPr>
          <w:p w14:paraId="1D1C0CC8" w14:textId="77777777" w:rsidR="00722CF8" w:rsidRPr="00AB7F62" w:rsidRDefault="00722CF8" w:rsidP="00AE75CD">
            <w:r w:rsidRPr="00AB7F62">
              <w:t>"Stability footwear should only be issued to children with DMD after a critical assessment of the child's mobility needs in respect to other assistive aids"</w:t>
            </w:r>
          </w:p>
        </w:tc>
        <w:tc>
          <w:tcPr>
            <w:tcW w:w="1409" w:type="dxa"/>
            <w:noWrap/>
            <w:hideMark/>
          </w:tcPr>
          <w:p w14:paraId="582303C9" w14:textId="77777777" w:rsidR="00722CF8" w:rsidRPr="00AB7F62" w:rsidRDefault="00722CF8" w:rsidP="00AE75CD">
            <w:r w:rsidRPr="00722CF8">
              <w:rPr>
                <w:color w:val="FF0000"/>
              </w:rPr>
              <w:t>92.31</w:t>
            </w:r>
          </w:p>
        </w:tc>
        <w:tc>
          <w:tcPr>
            <w:tcW w:w="4683" w:type="dxa"/>
            <w:gridSpan w:val="2"/>
            <w:shd w:val="clear" w:color="auto" w:fill="D9D9D9" w:themeFill="background1" w:themeFillShade="D9"/>
            <w:noWrap/>
            <w:hideMark/>
          </w:tcPr>
          <w:p w14:paraId="25C10BEA" w14:textId="4D6CB56F" w:rsidR="00722CF8" w:rsidRPr="00AB7F62" w:rsidRDefault="00722CF8" w:rsidP="00AE75CD">
            <w:r w:rsidRPr="00AB7F62">
              <w:t> </w:t>
            </w:r>
          </w:p>
        </w:tc>
      </w:tr>
      <w:tr w:rsidR="00722CF8" w:rsidRPr="00AB7F62" w14:paraId="1930544C" w14:textId="77777777" w:rsidTr="00FC191B">
        <w:trPr>
          <w:trHeight w:val="680"/>
        </w:trPr>
        <w:tc>
          <w:tcPr>
            <w:tcW w:w="1412" w:type="dxa"/>
            <w:vMerge/>
            <w:hideMark/>
          </w:tcPr>
          <w:p w14:paraId="7202D50D" w14:textId="0885231B" w:rsidR="00722CF8" w:rsidRPr="00AB7F62" w:rsidRDefault="00722CF8" w:rsidP="00AE75CD">
            <w:pPr>
              <w:rPr>
                <w:b/>
                <w:bCs/>
              </w:rPr>
            </w:pPr>
          </w:p>
        </w:tc>
        <w:tc>
          <w:tcPr>
            <w:tcW w:w="3219" w:type="dxa"/>
            <w:gridSpan w:val="2"/>
            <w:vMerge w:val="restart"/>
            <w:shd w:val="clear" w:color="auto" w:fill="D9D9D9" w:themeFill="background1" w:themeFillShade="D9"/>
            <w:hideMark/>
          </w:tcPr>
          <w:p w14:paraId="4ADEA462" w14:textId="77777777" w:rsidR="00722CF8" w:rsidRPr="00AB7F62" w:rsidRDefault="00722CF8" w:rsidP="00AE75CD">
            <w:r w:rsidRPr="00AB7F62">
              <w:t> </w:t>
            </w:r>
          </w:p>
          <w:p w14:paraId="5A553185" w14:textId="77777777" w:rsidR="00722CF8" w:rsidRPr="00AB7F62" w:rsidRDefault="00722CF8" w:rsidP="00AE75CD">
            <w:r w:rsidRPr="00AB7F62">
              <w:t> </w:t>
            </w:r>
          </w:p>
          <w:p w14:paraId="1159A711" w14:textId="77777777" w:rsidR="00722CF8" w:rsidRPr="00AB7F62" w:rsidRDefault="00722CF8" w:rsidP="00AE75CD">
            <w:r w:rsidRPr="00AB7F62">
              <w:t> </w:t>
            </w:r>
          </w:p>
          <w:p w14:paraId="376AF24C" w14:textId="77777777" w:rsidR="00722CF8" w:rsidRPr="00AB7F62" w:rsidRDefault="00722CF8" w:rsidP="00AE75CD">
            <w:r w:rsidRPr="00AB7F62">
              <w:t> </w:t>
            </w:r>
          </w:p>
          <w:p w14:paraId="1CDE0D27" w14:textId="77777777" w:rsidR="00722CF8" w:rsidRPr="00AB7F62" w:rsidRDefault="00722CF8" w:rsidP="00AE75CD">
            <w:r w:rsidRPr="00AB7F62">
              <w:t> </w:t>
            </w:r>
          </w:p>
          <w:p w14:paraId="0DAB45D9" w14:textId="77777777" w:rsidR="00722CF8" w:rsidRPr="00AB7F62" w:rsidRDefault="00722CF8" w:rsidP="00AE75CD">
            <w:r w:rsidRPr="00AB7F62">
              <w:t> </w:t>
            </w:r>
          </w:p>
          <w:p w14:paraId="7EA33D8A" w14:textId="77777777" w:rsidR="00722CF8" w:rsidRPr="00AB7F62" w:rsidRDefault="00722CF8" w:rsidP="00AE75CD">
            <w:r w:rsidRPr="00AB7F62">
              <w:t> </w:t>
            </w:r>
          </w:p>
          <w:p w14:paraId="577CE1AD" w14:textId="77777777" w:rsidR="00722CF8" w:rsidRPr="00AB7F62" w:rsidRDefault="00722CF8" w:rsidP="00AE75CD">
            <w:r w:rsidRPr="00AB7F62">
              <w:t> </w:t>
            </w:r>
          </w:p>
          <w:p w14:paraId="6CEA7E24" w14:textId="77777777" w:rsidR="00722CF8" w:rsidRPr="00AB7F62" w:rsidRDefault="00722CF8" w:rsidP="00AE75CD">
            <w:r w:rsidRPr="00AB7F62">
              <w:t> </w:t>
            </w:r>
          </w:p>
          <w:p w14:paraId="7AF6122D" w14:textId="77777777" w:rsidR="00722CF8" w:rsidRPr="00AB7F62" w:rsidRDefault="00722CF8" w:rsidP="00AE75CD">
            <w:r w:rsidRPr="00AB7F62">
              <w:t> </w:t>
            </w:r>
          </w:p>
          <w:p w14:paraId="4D244627" w14:textId="77777777" w:rsidR="00722CF8" w:rsidRPr="00AB7F62" w:rsidRDefault="00722CF8" w:rsidP="00AE75CD">
            <w:r w:rsidRPr="00AB7F62">
              <w:t> </w:t>
            </w:r>
          </w:p>
          <w:p w14:paraId="03A41F1D" w14:textId="77777777" w:rsidR="00722CF8" w:rsidRPr="00AB7F62" w:rsidRDefault="00722CF8" w:rsidP="00AE75CD">
            <w:r w:rsidRPr="00AB7F62">
              <w:t> </w:t>
            </w:r>
          </w:p>
          <w:p w14:paraId="4A4A3FF3" w14:textId="77777777" w:rsidR="00722CF8" w:rsidRPr="00AB7F62" w:rsidRDefault="00722CF8" w:rsidP="00AE75CD">
            <w:r w:rsidRPr="00AB7F62">
              <w:t> </w:t>
            </w:r>
          </w:p>
          <w:p w14:paraId="1D8431C2" w14:textId="77777777" w:rsidR="00722CF8" w:rsidRPr="00AB7F62" w:rsidRDefault="00722CF8" w:rsidP="00AE75CD">
            <w:r w:rsidRPr="00AB7F62">
              <w:t> </w:t>
            </w:r>
          </w:p>
          <w:p w14:paraId="7375A934" w14:textId="77777777" w:rsidR="00722CF8" w:rsidRPr="00AB7F62" w:rsidRDefault="00722CF8" w:rsidP="00AE75CD">
            <w:r w:rsidRPr="00AB7F62">
              <w:t> </w:t>
            </w:r>
          </w:p>
          <w:p w14:paraId="03E925E8" w14:textId="77777777" w:rsidR="00722CF8" w:rsidRPr="00AB7F62" w:rsidRDefault="00722CF8" w:rsidP="00AE75CD">
            <w:r w:rsidRPr="00AB7F62">
              <w:t> </w:t>
            </w:r>
          </w:p>
          <w:p w14:paraId="225FEC0E" w14:textId="77777777" w:rsidR="00722CF8" w:rsidRPr="00AB7F62" w:rsidRDefault="00722CF8" w:rsidP="00AE75CD">
            <w:r w:rsidRPr="00AB7F62">
              <w:t> </w:t>
            </w:r>
          </w:p>
          <w:p w14:paraId="54EFA675" w14:textId="77777777" w:rsidR="00722CF8" w:rsidRPr="00AB7F62" w:rsidRDefault="00722CF8" w:rsidP="00AE75CD">
            <w:r w:rsidRPr="00AB7F62">
              <w:t> </w:t>
            </w:r>
          </w:p>
          <w:p w14:paraId="08D1BA63" w14:textId="77777777" w:rsidR="00722CF8" w:rsidRPr="00AB7F62" w:rsidRDefault="00722CF8" w:rsidP="00AE75CD">
            <w:r w:rsidRPr="00AB7F62">
              <w:t> </w:t>
            </w:r>
          </w:p>
          <w:p w14:paraId="70E8204F" w14:textId="77777777" w:rsidR="00722CF8" w:rsidRPr="00AB7F62" w:rsidRDefault="00722CF8" w:rsidP="00AE75CD">
            <w:r w:rsidRPr="00AB7F62">
              <w:t> </w:t>
            </w:r>
          </w:p>
          <w:p w14:paraId="142C6752" w14:textId="77777777" w:rsidR="00722CF8" w:rsidRPr="00AB7F62" w:rsidRDefault="00722CF8" w:rsidP="00AE75CD">
            <w:r w:rsidRPr="00AB7F62">
              <w:t> </w:t>
            </w:r>
          </w:p>
          <w:p w14:paraId="2CD3CA8E" w14:textId="06846891" w:rsidR="00722CF8" w:rsidRPr="00AB7F62" w:rsidRDefault="00722CF8" w:rsidP="00AE75CD">
            <w:r w:rsidRPr="00AB7F62">
              <w:t> </w:t>
            </w:r>
          </w:p>
        </w:tc>
        <w:tc>
          <w:tcPr>
            <w:tcW w:w="3227" w:type="dxa"/>
            <w:shd w:val="clear" w:color="auto" w:fill="D9D9D9" w:themeFill="background1" w:themeFillShade="D9"/>
            <w:noWrap/>
            <w:hideMark/>
          </w:tcPr>
          <w:p w14:paraId="540E727E" w14:textId="77777777" w:rsidR="00722CF8" w:rsidRPr="00AB7F62" w:rsidRDefault="00722CF8" w:rsidP="00AE75CD">
            <w:pPr>
              <w:rPr>
                <w:b/>
                <w:bCs/>
              </w:rPr>
            </w:pPr>
            <w:r w:rsidRPr="00AB7F62">
              <w:rPr>
                <w:b/>
                <w:bCs/>
              </w:rPr>
              <w:t>Criteria for Treatment</w:t>
            </w:r>
          </w:p>
        </w:tc>
        <w:tc>
          <w:tcPr>
            <w:tcW w:w="1409" w:type="dxa"/>
            <w:shd w:val="clear" w:color="auto" w:fill="D9D9D9" w:themeFill="background1" w:themeFillShade="D9"/>
            <w:hideMark/>
          </w:tcPr>
          <w:p w14:paraId="494B1B7F" w14:textId="77777777" w:rsidR="00722CF8" w:rsidRPr="00AB7F62" w:rsidRDefault="00722CF8" w:rsidP="00AE75CD">
            <w:r w:rsidRPr="00AB7F62">
              <w:t xml:space="preserve">% Frequency of ≥Agree  </w:t>
            </w:r>
          </w:p>
        </w:tc>
        <w:tc>
          <w:tcPr>
            <w:tcW w:w="3274" w:type="dxa"/>
            <w:shd w:val="clear" w:color="auto" w:fill="D9D9D9" w:themeFill="background1" w:themeFillShade="D9"/>
            <w:noWrap/>
            <w:hideMark/>
          </w:tcPr>
          <w:p w14:paraId="616ABB2A" w14:textId="77777777" w:rsidR="00722CF8" w:rsidRPr="00AB7F62" w:rsidRDefault="00722CF8" w:rsidP="00AE75CD">
            <w:pPr>
              <w:rPr>
                <w:b/>
                <w:bCs/>
              </w:rPr>
            </w:pPr>
            <w:r w:rsidRPr="00AB7F62">
              <w:rPr>
                <w:b/>
                <w:bCs/>
              </w:rPr>
              <w:t>Criteria for Treatment</w:t>
            </w:r>
          </w:p>
        </w:tc>
        <w:tc>
          <w:tcPr>
            <w:tcW w:w="1409" w:type="dxa"/>
            <w:shd w:val="clear" w:color="auto" w:fill="D9D9D9" w:themeFill="background1" w:themeFillShade="D9"/>
            <w:hideMark/>
          </w:tcPr>
          <w:p w14:paraId="569B26E7" w14:textId="77777777" w:rsidR="00722CF8" w:rsidRPr="00AB7F62" w:rsidRDefault="00722CF8" w:rsidP="00AE75CD">
            <w:r w:rsidRPr="00AB7F62">
              <w:t xml:space="preserve">% Frequency of ≥Agree  </w:t>
            </w:r>
          </w:p>
        </w:tc>
      </w:tr>
      <w:tr w:rsidR="00722CF8" w:rsidRPr="00AB7F62" w14:paraId="6BC72501" w14:textId="77777777" w:rsidTr="00FC191B">
        <w:trPr>
          <w:trHeight w:val="1040"/>
        </w:trPr>
        <w:tc>
          <w:tcPr>
            <w:tcW w:w="1412" w:type="dxa"/>
            <w:vMerge/>
            <w:hideMark/>
          </w:tcPr>
          <w:p w14:paraId="6E1E9C0F" w14:textId="451A6B0B" w:rsidR="00722CF8" w:rsidRPr="00AB7F62" w:rsidRDefault="00722CF8" w:rsidP="00AE75CD">
            <w:pPr>
              <w:rPr>
                <w:b/>
                <w:bCs/>
              </w:rPr>
            </w:pPr>
          </w:p>
        </w:tc>
        <w:tc>
          <w:tcPr>
            <w:tcW w:w="3219" w:type="dxa"/>
            <w:gridSpan w:val="2"/>
            <w:vMerge/>
            <w:shd w:val="clear" w:color="auto" w:fill="A6A6A6" w:themeFill="background1" w:themeFillShade="A6"/>
            <w:hideMark/>
          </w:tcPr>
          <w:p w14:paraId="2158EFCE" w14:textId="6974D3DB" w:rsidR="00722CF8" w:rsidRPr="00AB7F62" w:rsidRDefault="00722CF8" w:rsidP="00AE75CD"/>
        </w:tc>
        <w:tc>
          <w:tcPr>
            <w:tcW w:w="3227" w:type="dxa"/>
            <w:hideMark/>
          </w:tcPr>
          <w:p w14:paraId="6BF46589" w14:textId="77777777" w:rsidR="00722CF8" w:rsidRPr="00AB7F62" w:rsidRDefault="00722CF8" w:rsidP="00AE75CD">
            <w:r w:rsidRPr="00AB7F62">
              <w:t>"Stability Footwear may be used alongside foot orthoses to assist foot and ankle stability in early ambulatory stages"</w:t>
            </w:r>
          </w:p>
        </w:tc>
        <w:tc>
          <w:tcPr>
            <w:tcW w:w="1409" w:type="dxa"/>
            <w:noWrap/>
            <w:hideMark/>
          </w:tcPr>
          <w:p w14:paraId="19E81F59" w14:textId="77777777" w:rsidR="00722CF8" w:rsidRPr="00AB7F62" w:rsidRDefault="00722CF8" w:rsidP="00AE75CD">
            <w:r w:rsidRPr="00AB7F62">
              <w:t>69.23</w:t>
            </w:r>
          </w:p>
        </w:tc>
        <w:tc>
          <w:tcPr>
            <w:tcW w:w="3274" w:type="dxa"/>
            <w:hideMark/>
          </w:tcPr>
          <w:p w14:paraId="7907666E" w14:textId="77777777" w:rsidR="00722CF8" w:rsidRPr="00AB7F62" w:rsidRDefault="00722CF8" w:rsidP="00AE75CD">
            <w:r w:rsidRPr="00AB7F62">
              <w:t>Modified Round 3: "Stability Footwear may be used simultaneously with foot orthoses to assist foot and ankle stability in early ambulatory stages."</w:t>
            </w:r>
          </w:p>
        </w:tc>
        <w:tc>
          <w:tcPr>
            <w:tcW w:w="1409" w:type="dxa"/>
            <w:noWrap/>
            <w:hideMark/>
          </w:tcPr>
          <w:p w14:paraId="2BF186A5" w14:textId="77777777" w:rsidR="00722CF8" w:rsidRPr="00722CF8" w:rsidRDefault="00722CF8" w:rsidP="00AE75CD">
            <w:pPr>
              <w:rPr>
                <w:color w:val="FF0000"/>
              </w:rPr>
            </w:pPr>
            <w:r w:rsidRPr="00722CF8">
              <w:rPr>
                <w:color w:val="FF0000"/>
              </w:rPr>
              <w:t>87.50</w:t>
            </w:r>
          </w:p>
        </w:tc>
      </w:tr>
      <w:tr w:rsidR="00722CF8" w:rsidRPr="00AB7F62" w14:paraId="5734B126" w14:textId="77777777" w:rsidTr="00FC191B">
        <w:trPr>
          <w:trHeight w:val="1080"/>
        </w:trPr>
        <w:tc>
          <w:tcPr>
            <w:tcW w:w="1412" w:type="dxa"/>
            <w:vMerge/>
            <w:hideMark/>
          </w:tcPr>
          <w:p w14:paraId="51E398FD" w14:textId="5C5CDA93" w:rsidR="00722CF8" w:rsidRPr="00AB7F62" w:rsidRDefault="00722CF8" w:rsidP="00AE75CD">
            <w:pPr>
              <w:rPr>
                <w:b/>
                <w:bCs/>
              </w:rPr>
            </w:pPr>
          </w:p>
        </w:tc>
        <w:tc>
          <w:tcPr>
            <w:tcW w:w="3219" w:type="dxa"/>
            <w:gridSpan w:val="2"/>
            <w:vMerge/>
            <w:shd w:val="clear" w:color="auto" w:fill="A6A6A6" w:themeFill="background1" w:themeFillShade="A6"/>
            <w:hideMark/>
          </w:tcPr>
          <w:p w14:paraId="41DB3663" w14:textId="481F9A54" w:rsidR="00722CF8" w:rsidRPr="00AB7F62" w:rsidRDefault="00722CF8" w:rsidP="00AE75CD"/>
        </w:tc>
        <w:tc>
          <w:tcPr>
            <w:tcW w:w="3227" w:type="dxa"/>
            <w:hideMark/>
          </w:tcPr>
          <w:p w14:paraId="11C24112" w14:textId="77777777" w:rsidR="00722CF8" w:rsidRPr="00AB7F62" w:rsidRDefault="00722CF8" w:rsidP="00AE75CD">
            <w:r w:rsidRPr="00AB7F62">
              <w:t>"Stability Footwear may be used alongside AFO's and walking frames to assist walking in late ambulatory stages."</w:t>
            </w:r>
          </w:p>
        </w:tc>
        <w:tc>
          <w:tcPr>
            <w:tcW w:w="1409" w:type="dxa"/>
            <w:noWrap/>
            <w:hideMark/>
          </w:tcPr>
          <w:p w14:paraId="6446FF7E" w14:textId="77777777" w:rsidR="00722CF8" w:rsidRPr="00AB7F62" w:rsidRDefault="00722CF8" w:rsidP="00AE75CD">
            <w:r w:rsidRPr="00AB7F62">
              <w:t>61.54</w:t>
            </w:r>
          </w:p>
        </w:tc>
        <w:tc>
          <w:tcPr>
            <w:tcW w:w="3274" w:type="dxa"/>
            <w:hideMark/>
          </w:tcPr>
          <w:p w14:paraId="12C46835" w14:textId="66537795" w:rsidR="00722CF8" w:rsidRPr="00AB7F62" w:rsidRDefault="00722CF8" w:rsidP="00AE75CD">
            <w:r w:rsidRPr="00AB7F62">
              <w:t>Modified Round 3 "Stability Footwear may be used simultaneously with AFO's and walking frames to assist walking in late ambulatory stages."</w:t>
            </w:r>
          </w:p>
        </w:tc>
        <w:tc>
          <w:tcPr>
            <w:tcW w:w="1409" w:type="dxa"/>
            <w:noWrap/>
            <w:hideMark/>
          </w:tcPr>
          <w:p w14:paraId="13DE6E28" w14:textId="77777777" w:rsidR="00722CF8" w:rsidRPr="00722CF8" w:rsidRDefault="00722CF8" w:rsidP="00AE75CD">
            <w:pPr>
              <w:rPr>
                <w:color w:val="FF0000"/>
              </w:rPr>
            </w:pPr>
            <w:r w:rsidRPr="00722CF8">
              <w:rPr>
                <w:color w:val="FF0000"/>
              </w:rPr>
              <w:t>87.50</w:t>
            </w:r>
          </w:p>
        </w:tc>
      </w:tr>
      <w:tr w:rsidR="00722CF8" w:rsidRPr="00AB7F62" w14:paraId="76E480E3" w14:textId="77777777" w:rsidTr="00FC191B">
        <w:trPr>
          <w:trHeight w:val="1380"/>
        </w:trPr>
        <w:tc>
          <w:tcPr>
            <w:tcW w:w="1412" w:type="dxa"/>
            <w:vMerge/>
            <w:hideMark/>
          </w:tcPr>
          <w:p w14:paraId="1B7CD6A0" w14:textId="78484224" w:rsidR="00722CF8" w:rsidRPr="00AB7F62" w:rsidRDefault="00722CF8" w:rsidP="00AE75CD">
            <w:pPr>
              <w:rPr>
                <w:b/>
                <w:bCs/>
              </w:rPr>
            </w:pPr>
          </w:p>
        </w:tc>
        <w:tc>
          <w:tcPr>
            <w:tcW w:w="3219" w:type="dxa"/>
            <w:gridSpan w:val="2"/>
            <w:vMerge/>
            <w:shd w:val="clear" w:color="auto" w:fill="A6A6A6" w:themeFill="background1" w:themeFillShade="A6"/>
            <w:hideMark/>
          </w:tcPr>
          <w:p w14:paraId="517A4C60" w14:textId="0B98EBF5" w:rsidR="00722CF8" w:rsidRPr="00AB7F62" w:rsidRDefault="00722CF8" w:rsidP="00AE75CD"/>
        </w:tc>
        <w:tc>
          <w:tcPr>
            <w:tcW w:w="3227" w:type="dxa"/>
            <w:hideMark/>
          </w:tcPr>
          <w:p w14:paraId="5BD0E959" w14:textId="77777777" w:rsidR="00722CF8" w:rsidRPr="00AB7F62" w:rsidRDefault="00722CF8" w:rsidP="00AE75CD">
            <w:r w:rsidRPr="00AB7F62">
              <w:t>"Stability Footwear may be used alongside AFO's and standing frames to assist standing and transfer in early non ambulatory stages."</w:t>
            </w:r>
          </w:p>
        </w:tc>
        <w:tc>
          <w:tcPr>
            <w:tcW w:w="1409" w:type="dxa"/>
            <w:noWrap/>
            <w:hideMark/>
          </w:tcPr>
          <w:p w14:paraId="7894D970" w14:textId="77777777" w:rsidR="00722CF8" w:rsidRPr="00AB7F62" w:rsidRDefault="00722CF8" w:rsidP="00AE75CD">
            <w:r w:rsidRPr="00AB7F62">
              <w:t>66.25</w:t>
            </w:r>
          </w:p>
        </w:tc>
        <w:tc>
          <w:tcPr>
            <w:tcW w:w="3274" w:type="dxa"/>
            <w:hideMark/>
          </w:tcPr>
          <w:p w14:paraId="0166A34A" w14:textId="77777777" w:rsidR="00722CF8" w:rsidRPr="00AB7F62" w:rsidRDefault="00722CF8" w:rsidP="00AE75CD">
            <w:r w:rsidRPr="00AB7F62">
              <w:t>Modified Round 3 "Stability Footwear may be used simultaneously with AFO's and standing frames to assist standing and transfer in early non ambulatory stages."</w:t>
            </w:r>
          </w:p>
        </w:tc>
        <w:tc>
          <w:tcPr>
            <w:tcW w:w="1409" w:type="dxa"/>
            <w:noWrap/>
            <w:hideMark/>
          </w:tcPr>
          <w:p w14:paraId="5992FC43" w14:textId="77777777" w:rsidR="00722CF8" w:rsidRPr="00722CF8" w:rsidRDefault="00722CF8" w:rsidP="00AE75CD">
            <w:pPr>
              <w:rPr>
                <w:color w:val="FF0000"/>
              </w:rPr>
            </w:pPr>
            <w:r w:rsidRPr="00722CF8">
              <w:rPr>
                <w:color w:val="FF0000"/>
              </w:rPr>
              <w:t>87.50</w:t>
            </w:r>
          </w:p>
        </w:tc>
      </w:tr>
      <w:tr w:rsidR="00722CF8" w:rsidRPr="00AB7F62" w14:paraId="1D0FD68E" w14:textId="77777777" w:rsidTr="00FC191B">
        <w:trPr>
          <w:trHeight w:val="600"/>
        </w:trPr>
        <w:tc>
          <w:tcPr>
            <w:tcW w:w="1412" w:type="dxa"/>
            <w:vMerge/>
            <w:hideMark/>
          </w:tcPr>
          <w:p w14:paraId="37317502" w14:textId="54834A14" w:rsidR="00722CF8" w:rsidRPr="00AB7F62" w:rsidRDefault="00722CF8" w:rsidP="00AE75CD">
            <w:pPr>
              <w:rPr>
                <w:b/>
                <w:bCs/>
              </w:rPr>
            </w:pPr>
          </w:p>
        </w:tc>
        <w:tc>
          <w:tcPr>
            <w:tcW w:w="3219" w:type="dxa"/>
            <w:gridSpan w:val="2"/>
            <w:vMerge/>
            <w:shd w:val="clear" w:color="auto" w:fill="A6A6A6" w:themeFill="background1" w:themeFillShade="A6"/>
            <w:hideMark/>
          </w:tcPr>
          <w:p w14:paraId="05C642BB" w14:textId="500B3FF8" w:rsidR="00722CF8" w:rsidRPr="00AB7F62" w:rsidRDefault="00722CF8" w:rsidP="00AE75CD"/>
        </w:tc>
        <w:tc>
          <w:tcPr>
            <w:tcW w:w="3227" w:type="dxa"/>
            <w:shd w:val="clear" w:color="auto" w:fill="D9D9D9" w:themeFill="background1" w:themeFillShade="D9"/>
            <w:hideMark/>
          </w:tcPr>
          <w:p w14:paraId="21FAC47F" w14:textId="77777777" w:rsidR="00722CF8" w:rsidRPr="00AB7F62" w:rsidRDefault="00722CF8" w:rsidP="00AE75CD">
            <w:pPr>
              <w:rPr>
                <w:b/>
                <w:bCs/>
              </w:rPr>
            </w:pPr>
            <w:r w:rsidRPr="00AB7F62">
              <w:rPr>
                <w:b/>
                <w:bCs/>
              </w:rPr>
              <w:t>Age Range for Stability Footwear Intervention</w:t>
            </w:r>
          </w:p>
        </w:tc>
        <w:tc>
          <w:tcPr>
            <w:tcW w:w="1409" w:type="dxa"/>
            <w:shd w:val="clear" w:color="auto" w:fill="D9D9D9" w:themeFill="background1" w:themeFillShade="D9"/>
            <w:hideMark/>
          </w:tcPr>
          <w:p w14:paraId="2C50F755" w14:textId="77777777" w:rsidR="00722CF8" w:rsidRPr="00AB7F62" w:rsidRDefault="00722CF8" w:rsidP="00AE75CD">
            <w:r w:rsidRPr="00AB7F62">
              <w:t>Relative %Frequency</w:t>
            </w:r>
          </w:p>
        </w:tc>
        <w:tc>
          <w:tcPr>
            <w:tcW w:w="3274" w:type="dxa"/>
            <w:shd w:val="clear" w:color="auto" w:fill="D9D9D9" w:themeFill="background1" w:themeFillShade="D9"/>
            <w:hideMark/>
          </w:tcPr>
          <w:p w14:paraId="392D3E63" w14:textId="77777777" w:rsidR="00722CF8" w:rsidRPr="00AB7F62" w:rsidRDefault="00722CF8" w:rsidP="00AE75CD">
            <w:pPr>
              <w:rPr>
                <w:b/>
                <w:bCs/>
              </w:rPr>
            </w:pPr>
            <w:r w:rsidRPr="00AB7F62">
              <w:rPr>
                <w:b/>
                <w:bCs/>
              </w:rPr>
              <w:t>Age Range for Stability Footwear Intervention</w:t>
            </w:r>
          </w:p>
        </w:tc>
        <w:tc>
          <w:tcPr>
            <w:tcW w:w="1409" w:type="dxa"/>
            <w:shd w:val="clear" w:color="auto" w:fill="D9D9D9" w:themeFill="background1" w:themeFillShade="D9"/>
            <w:hideMark/>
          </w:tcPr>
          <w:p w14:paraId="17BF32E2" w14:textId="77777777" w:rsidR="00722CF8" w:rsidRPr="00AB7F62" w:rsidRDefault="00722CF8" w:rsidP="00AE75CD">
            <w:r w:rsidRPr="00AB7F62">
              <w:t>Relative %Frequency</w:t>
            </w:r>
          </w:p>
        </w:tc>
      </w:tr>
      <w:tr w:rsidR="00722CF8" w:rsidRPr="00AB7F62" w14:paraId="604BC3B8" w14:textId="77777777" w:rsidTr="00FC191B">
        <w:trPr>
          <w:trHeight w:val="360"/>
        </w:trPr>
        <w:tc>
          <w:tcPr>
            <w:tcW w:w="1412" w:type="dxa"/>
            <w:vMerge/>
            <w:hideMark/>
          </w:tcPr>
          <w:p w14:paraId="03A6BFE2" w14:textId="53F7F859" w:rsidR="00722CF8" w:rsidRPr="00AB7F62" w:rsidRDefault="00722CF8" w:rsidP="00AE75CD">
            <w:pPr>
              <w:rPr>
                <w:b/>
                <w:bCs/>
              </w:rPr>
            </w:pPr>
          </w:p>
        </w:tc>
        <w:tc>
          <w:tcPr>
            <w:tcW w:w="3219" w:type="dxa"/>
            <w:gridSpan w:val="2"/>
            <w:vMerge/>
            <w:shd w:val="clear" w:color="auto" w:fill="A6A6A6" w:themeFill="background1" w:themeFillShade="A6"/>
            <w:hideMark/>
          </w:tcPr>
          <w:p w14:paraId="60544E7C" w14:textId="763E2F77" w:rsidR="00722CF8" w:rsidRPr="00AB7F62" w:rsidRDefault="00722CF8" w:rsidP="00AE75CD"/>
        </w:tc>
        <w:tc>
          <w:tcPr>
            <w:tcW w:w="3227" w:type="dxa"/>
            <w:noWrap/>
            <w:hideMark/>
          </w:tcPr>
          <w:p w14:paraId="1D53DB5E" w14:textId="77777777" w:rsidR="00722CF8" w:rsidRPr="00AB7F62" w:rsidRDefault="00722CF8" w:rsidP="00AE75CD">
            <w:r w:rsidRPr="00AB7F62">
              <w:t>1-18 years</w:t>
            </w:r>
          </w:p>
        </w:tc>
        <w:tc>
          <w:tcPr>
            <w:tcW w:w="1409" w:type="dxa"/>
            <w:noWrap/>
            <w:hideMark/>
          </w:tcPr>
          <w:p w14:paraId="35136357" w14:textId="77777777" w:rsidR="00722CF8" w:rsidRPr="00AB7F62" w:rsidRDefault="00722CF8" w:rsidP="00AE75CD">
            <w:r w:rsidRPr="00AB7F62">
              <w:t>7.69</w:t>
            </w:r>
          </w:p>
        </w:tc>
        <w:tc>
          <w:tcPr>
            <w:tcW w:w="3274" w:type="dxa"/>
            <w:noWrap/>
            <w:hideMark/>
          </w:tcPr>
          <w:p w14:paraId="43D6D14E" w14:textId="77777777" w:rsidR="00722CF8" w:rsidRPr="00AB7F62" w:rsidRDefault="00722CF8" w:rsidP="00AE75CD">
            <w:r w:rsidRPr="00AB7F62">
              <w:t>1-18 years</w:t>
            </w:r>
          </w:p>
        </w:tc>
        <w:tc>
          <w:tcPr>
            <w:tcW w:w="1409" w:type="dxa"/>
            <w:noWrap/>
            <w:hideMark/>
          </w:tcPr>
          <w:p w14:paraId="232868DE" w14:textId="77777777" w:rsidR="00722CF8" w:rsidRPr="00AB7F62" w:rsidRDefault="00722CF8" w:rsidP="00AE75CD">
            <w:r w:rsidRPr="00AB7F62">
              <w:t>6.25</w:t>
            </w:r>
          </w:p>
        </w:tc>
      </w:tr>
      <w:tr w:rsidR="00722CF8" w:rsidRPr="00AB7F62" w14:paraId="18D8DD19" w14:textId="77777777" w:rsidTr="00FC191B">
        <w:trPr>
          <w:trHeight w:val="340"/>
        </w:trPr>
        <w:tc>
          <w:tcPr>
            <w:tcW w:w="1412" w:type="dxa"/>
            <w:vMerge/>
            <w:hideMark/>
          </w:tcPr>
          <w:p w14:paraId="55A05717" w14:textId="2BE6164D" w:rsidR="00722CF8" w:rsidRPr="00AB7F62" w:rsidRDefault="00722CF8" w:rsidP="00AE75CD">
            <w:pPr>
              <w:rPr>
                <w:b/>
                <w:bCs/>
              </w:rPr>
            </w:pPr>
          </w:p>
        </w:tc>
        <w:tc>
          <w:tcPr>
            <w:tcW w:w="3219" w:type="dxa"/>
            <w:gridSpan w:val="2"/>
            <w:vMerge/>
            <w:shd w:val="clear" w:color="auto" w:fill="A6A6A6" w:themeFill="background1" w:themeFillShade="A6"/>
            <w:hideMark/>
          </w:tcPr>
          <w:p w14:paraId="5E7005F5" w14:textId="728B1719" w:rsidR="00722CF8" w:rsidRPr="00AB7F62" w:rsidRDefault="00722CF8" w:rsidP="00AE75CD"/>
        </w:tc>
        <w:tc>
          <w:tcPr>
            <w:tcW w:w="3227" w:type="dxa"/>
            <w:noWrap/>
            <w:hideMark/>
          </w:tcPr>
          <w:p w14:paraId="0AA16A8A" w14:textId="77777777" w:rsidR="00722CF8" w:rsidRPr="00AB7F62" w:rsidRDefault="00722CF8" w:rsidP="00AE75CD">
            <w:r w:rsidRPr="00AB7F62">
              <w:t>4-9 years</w:t>
            </w:r>
          </w:p>
        </w:tc>
        <w:tc>
          <w:tcPr>
            <w:tcW w:w="1409" w:type="dxa"/>
            <w:noWrap/>
            <w:hideMark/>
          </w:tcPr>
          <w:p w14:paraId="6D80F524" w14:textId="77777777" w:rsidR="00722CF8" w:rsidRPr="00AB7F62" w:rsidRDefault="00722CF8" w:rsidP="00AE75CD">
            <w:r w:rsidRPr="00AB7F62">
              <w:t>7.69</w:t>
            </w:r>
          </w:p>
        </w:tc>
        <w:tc>
          <w:tcPr>
            <w:tcW w:w="3274" w:type="dxa"/>
            <w:noWrap/>
            <w:hideMark/>
          </w:tcPr>
          <w:p w14:paraId="07494B16" w14:textId="77777777" w:rsidR="00722CF8" w:rsidRPr="00AB7F62" w:rsidRDefault="00722CF8" w:rsidP="00AE75CD">
            <w:r w:rsidRPr="00AB7F62">
              <w:t>4-9 years</w:t>
            </w:r>
          </w:p>
        </w:tc>
        <w:tc>
          <w:tcPr>
            <w:tcW w:w="1409" w:type="dxa"/>
            <w:noWrap/>
            <w:hideMark/>
          </w:tcPr>
          <w:p w14:paraId="21D238C7" w14:textId="77777777" w:rsidR="00722CF8" w:rsidRPr="00AB7F62" w:rsidRDefault="00722CF8" w:rsidP="00AE75CD">
            <w:r w:rsidRPr="00AB7F62">
              <w:t>0.00</w:t>
            </w:r>
          </w:p>
        </w:tc>
      </w:tr>
      <w:tr w:rsidR="00722CF8" w:rsidRPr="00AB7F62" w14:paraId="2637D970" w14:textId="77777777" w:rsidTr="00FC191B">
        <w:trPr>
          <w:trHeight w:val="340"/>
        </w:trPr>
        <w:tc>
          <w:tcPr>
            <w:tcW w:w="1412" w:type="dxa"/>
            <w:vMerge/>
            <w:hideMark/>
          </w:tcPr>
          <w:p w14:paraId="52A6C167" w14:textId="3388F2A0" w:rsidR="00722CF8" w:rsidRPr="00AB7F62" w:rsidRDefault="00722CF8" w:rsidP="00AE75CD">
            <w:pPr>
              <w:rPr>
                <w:b/>
                <w:bCs/>
              </w:rPr>
            </w:pPr>
          </w:p>
        </w:tc>
        <w:tc>
          <w:tcPr>
            <w:tcW w:w="3219" w:type="dxa"/>
            <w:gridSpan w:val="2"/>
            <w:vMerge/>
            <w:shd w:val="clear" w:color="auto" w:fill="A6A6A6" w:themeFill="background1" w:themeFillShade="A6"/>
            <w:noWrap/>
            <w:hideMark/>
          </w:tcPr>
          <w:p w14:paraId="275BA6A0" w14:textId="2FD61B2B" w:rsidR="00722CF8" w:rsidRPr="00AB7F62" w:rsidRDefault="00722CF8" w:rsidP="00AE75CD"/>
        </w:tc>
        <w:tc>
          <w:tcPr>
            <w:tcW w:w="3227" w:type="dxa"/>
            <w:noWrap/>
            <w:hideMark/>
          </w:tcPr>
          <w:p w14:paraId="02140D37" w14:textId="77777777" w:rsidR="00722CF8" w:rsidRPr="00AB7F62" w:rsidRDefault="00722CF8" w:rsidP="00AE75CD">
            <w:r w:rsidRPr="00AB7F62">
              <w:t>4-18 years</w:t>
            </w:r>
          </w:p>
        </w:tc>
        <w:tc>
          <w:tcPr>
            <w:tcW w:w="1409" w:type="dxa"/>
            <w:noWrap/>
            <w:hideMark/>
          </w:tcPr>
          <w:p w14:paraId="564B9639" w14:textId="77777777" w:rsidR="00722CF8" w:rsidRPr="00AB7F62" w:rsidRDefault="00722CF8" w:rsidP="00AE75CD">
            <w:r w:rsidRPr="00AB7F62">
              <w:t>7.69</w:t>
            </w:r>
          </w:p>
        </w:tc>
        <w:tc>
          <w:tcPr>
            <w:tcW w:w="3274" w:type="dxa"/>
            <w:noWrap/>
            <w:hideMark/>
          </w:tcPr>
          <w:p w14:paraId="2CCEFF19" w14:textId="77777777" w:rsidR="00722CF8" w:rsidRPr="00AB7F62" w:rsidRDefault="00722CF8" w:rsidP="00AE75CD">
            <w:r w:rsidRPr="00AB7F62">
              <w:t>4-18 years</w:t>
            </w:r>
          </w:p>
        </w:tc>
        <w:tc>
          <w:tcPr>
            <w:tcW w:w="1409" w:type="dxa"/>
            <w:noWrap/>
            <w:hideMark/>
          </w:tcPr>
          <w:p w14:paraId="1C1D2C43" w14:textId="77777777" w:rsidR="00722CF8" w:rsidRPr="00AB7F62" w:rsidRDefault="00722CF8" w:rsidP="00AE75CD">
            <w:r w:rsidRPr="00AB7F62">
              <w:t>0.00</w:t>
            </w:r>
          </w:p>
        </w:tc>
      </w:tr>
      <w:tr w:rsidR="00722CF8" w:rsidRPr="00AB7F62" w14:paraId="0301BF90" w14:textId="77777777" w:rsidTr="00FC191B">
        <w:trPr>
          <w:trHeight w:val="600"/>
        </w:trPr>
        <w:tc>
          <w:tcPr>
            <w:tcW w:w="1412" w:type="dxa"/>
            <w:vMerge/>
            <w:hideMark/>
          </w:tcPr>
          <w:p w14:paraId="479D6206" w14:textId="67881CA1" w:rsidR="00722CF8" w:rsidRPr="00AB7F62" w:rsidRDefault="00722CF8" w:rsidP="00AE75CD">
            <w:pPr>
              <w:rPr>
                <w:b/>
                <w:bCs/>
              </w:rPr>
            </w:pPr>
          </w:p>
        </w:tc>
        <w:tc>
          <w:tcPr>
            <w:tcW w:w="3219" w:type="dxa"/>
            <w:gridSpan w:val="2"/>
            <w:vMerge/>
            <w:shd w:val="clear" w:color="auto" w:fill="A6A6A6" w:themeFill="background1" w:themeFillShade="A6"/>
            <w:hideMark/>
          </w:tcPr>
          <w:p w14:paraId="017E5A41" w14:textId="6D2083C9" w:rsidR="00722CF8" w:rsidRPr="00AB7F62" w:rsidRDefault="00722CF8" w:rsidP="00AE75CD"/>
        </w:tc>
        <w:tc>
          <w:tcPr>
            <w:tcW w:w="3227" w:type="dxa"/>
            <w:hideMark/>
          </w:tcPr>
          <w:p w14:paraId="67591F31" w14:textId="77777777" w:rsidR="00722CF8" w:rsidRPr="00AB7F62" w:rsidRDefault="00722CF8" w:rsidP="00AE75CD">
            <w:r w:rsidRPr="00AB7F62">
              <w:t>Initiation and end points of treatment indicated by functional ability and the mobility needs of the child (potential or actual)</w:t>
            </w:r>
          </w:p>
        </w:tc>
        <w:tc>
          <w:tcPr>
            <w:tcW w:w="1409" w:type="dxa"/>
            <w:noWrap/>
            <w:hideMark/>
          </w:tcPr>
          <w:p w14:paraId="610E81C0" w14:textId="77777777" w:rsidR="00722CF8" w:rsidRPr="00AB7F62" w:rsidRDefault="00722CF8" w:rsidP="00AE75CD">
            <w:r w:rsidRPr="00AB7F62">
              <w:t>69.23</w:t>
            </w:r>
          </w:p>
        </w:tc>
        <w:tc>
          <w:tcPr>
            <w:tcW w:w="3274" w:type="dxa"/>
            <w:hideMark/>
          </w:tcPr>
          <w:p w14:paraId="04949E16" w14:textId="77777777" w:rsidR="00722CF8" w:rsidRPr="00AB7F62" w:rsidRDefault="00722CF8" w:rsidP="00AE75CD">
            <w:r w:rsidRPr="00AB7F62">
              <w:t xml:space="preserve">Initiation and end points of treatment indicated by functional ability and the mobility needs of the child (potential or actual) </w:t>
            </w:r>
          </w:p>
        </w:tc>
        <w:tc>
          <w:tcPr>
            <w:tcW w:w="1409" w:type="dxa"/>
            <w:noWrap/>
            <w:hideMark/>
          </w:tcPr>
          <w:p w14:paraId="548164B8" w14:textId="77777777" w:rsidR="00722CF8" w:rsidRPr="00AB7F62" w:rsidRDefault="00722CF8" w:rsidP="00AE75CD">
            <w:r w:rsidRPr="00951DCB">
              <w:rPr>
                <w:color w:val="FF0000"/>
              </w:rPr>
              <w:t>87.50</w:t>
            </w:r>
          </w:p>
        </w:tc>
      </w:tr>
      <w:tr w:rsidR="00722CF8" w:rsidRPr="00AB7F62" w14:paraId="2826A2B3" w14:textId="77777777" w:rsidTr="00FC191B">
        <w:trPr>
          <w:trHeight w:val="680"/>
        </w:trPr>
        <w:tc>
          <w:tcPr>
            <w:tcW w:w="1412" w:type="dxa"/>
            <w:vMerge/>
            <w:hideMark/>
          </w:tcPr>
          <w:p w14:paraId="751EAD2F" w14:textId="40185DDE" w:rsidR="00722CF8" w:rsidRPr="00AB7F62" w:rsidRDefault="00722CF8" w:rsidP="00AE75CD">
            <w:pPr>
              <w:rPr>
                <w:b/>
                <w:bCs/>
              </w:rPr>
            </w:pPr>
          </w:p>
        </w:tc>
        <w:tc>
          <w:tcPr>
            <w:tcW w:w="3219" w:type="dxa"/>
            <w:gridSpan w:val="2"/>
            <w:vMerge/>
            <w:shd w:val="clear" w:color="auto" w:fill="A6A6A6" w:themeFill="background1" w:themeFillShade="A6"/>
            <w:hideMark/>
          </w:tcPr>
          <w:p w14:paraId="16831B0F" w14:textId="767D18DB" w:rsidR="00722CF8" w:rsidRPr="00AB7F62" w:rsidRDefault="00722CF8" w:rsidP="00AE75CD"/>
        </w:tc>
        <w:tc>
          <w:tcPr>
            <w:tcW w:w="3227" w:type="dxa"/>
            <w:hideMark/>
          </w:tcPr>
          <w:p w14:paraId="3EB1C034" w14:textId="77777777" w:rsidR="00722CF8" w:rsidRPr="00AB7F62" w:rsidRDefault="00722CF8" w:rsidP="00AE75CD">
            <w:r w:rsidRPr="00AB7F62">
              <w:t>N/A I do not feel this condition is suitable for stability footwear intervention.</w:t>
            </w:r>
          </w:p>
        </w:tc>
        <w:tc>
          <w:tcPr>
            <w:tcW w:w="1409" w:type="dxa"/>
            <w:noWrap/>
            <w:hideMark/>
          </w:tcPr>
          <w:p w14:paraId="442755BE" w14:textId="77777777" w:rsidR="00722CF8" w:rsidRPr="00AB7F62" w:rsidRDefault="00722CF8" w:rsidP="00AE75CD">
            <w:r w:rsidRPr="00AB7F62">
              <w:t>7.69</w:t>
            </w:r>
          </w:p>
        </w:tc>
        <w:tc>
          <w:tcPr>
            <w:tcW w:w="3274" w:type="dxa"/>
            <w:hideMark/>
          </w:tcPr>
          <w:p w14:paraId="34114579" w14:textId="77777777" w:rsidR="00722CF8" w:rsidRPr="00AB7F62" w:rsidRDefault="00722CF8" w:rsidP="00AE75CD">
            <w:r w:rsidRPr="00AB7F62">
              <w:t>N/A I do not feel this condition is suitable for stability footwear intervention.</w:t>
            </w:r>
          </w:p>
        </w:tc>
        <w:tc>
          <w:tcPr>
            <w:tcW w:w="1409" w:type="dxa"/>
            <w:noWrap/>
            <w:hideMark/>
          </w:tcPr>
          <w:p w14:paraId="15A2F891" w14:textId="77777777" w:rsidR="00722CF8" w:rsidRPr="00AB7F62" w:rsidRDefault="00722CF8" w:rsidP="00AE75CD">
            <w:r w:rsidRPr="00AB7F62">
              <w:t>6.25</w:t>
            </w:r>
          </w:p>
        </w:tc>
      </w:tr>
      <w:tr w:rsidR="00722CF8" w:rsidRPr="00AB7F62" w14:paraId="5F1391BC" w14:textId="77777777" w:rsidTr="00FC191B">
        <w:trPr>
          <w:trHeight w:val="680"/>
        </w:trPr>
        <w:tc>
          <w:tcPr>
            <w:tcW w:w="1412" w:type="dxa"/>
            <w:vMerge/>
            <w:hideMark/>
          </w:tcPr>
          <w:p w14:paraId="6D3C8690" w14:textId="0079BCEE" w:rsidR="00722CF8" w:rsidRPr="00AB7F62" w:rsidRDefault="00722CF8" w:rsidP="00AE75CD">
            <w:pPr>
              <w:rPr>
                <w:b/>
                <w:bCs/>
              </w:rPr>
            </w:pPr>
          </w:p>
        </w:tc>
        <w:tc>
          <w:tcPr>
            <w:tcW w:w="3219" w:type="dxa"/>
            <w:gridSpan w:val="2"/>
            <w:vMerge/>
            <w:shd w:val="clear" w:color="auto" w:fill="A6A6A6" w:themeFill="background1" w:themeFillShade="A6"/>
            <w:hideMark/>
          </w:tcPr>
          <w:p w14:paraId="0674AFC5" w14:textId="6BF727EE" w:rsidR="00722CF8" w:rsidRPr="00AB7F62" w:rsidRDefault="00722CF8" w:rsidP="00AE75CD"/>
        </w:tc>
        <w:tc>
          <w:tcPr>
            <w:tcW w:w="3227" w:type="dxa"/>
            <w:shd w:val="clear" w:color="auto" w:fill="D9D9D9" w:themeFill="background1" w:themeFillShade="D9"/>
            <w:hideMark/>
          </w:tcPr>
          <w:p w14:paraId="4587CCDE" w14:textId="77777777" w:rsidR="00722CF8" w:rsidRPr="00AB7F62" w:rsidRDefault="00722CF8" w:rsidP="00AE75CD">
            <w:pPr>
              <w:rPr>
                <w:b/>
                <w:bCs/>
              </w:rPr>
            </w:pPr>
            <w:r w:rsidRPr="00AB7F62">
              <w:rPr>
                <w:b/>
                <w:bCs/>
              </w:rPr>
              <w:t>Outcomes</w:t>
            </w:r>
          </w:p>
        </w:tc>
        <w:tc>
          <w:tcPr>
            <w:tcW w:w="1409" w:type="dxa"/>
            <w:shd w:val="clear" w:color="auto" w:fill="D9D9D9" w:themeFill="background1" w:themeFillShade="D9"/>
            <w:hideMark/>
          </w:tcPr>
          <w:p w14:paraId="05CB3240" w14:textId="77777777" w:rsidR="00722CF8" w:rsidRPr="00AB7F62" w:rsidRDefault="00722CF8" w:rsidP="00AE75CD">
            <w:r w:rsidRPr="00AB7F62">
              <w:t xml:space="preserve">% Frequency of ≥Agree  </w:t>
            </w:r>
          </w:p>
        </w:tc>
        <w:tc>
          <w:tcPr>
            <w:tcW w:w="3274" w:type="dxa"/>
            <w:shd w:val="clear" w:color="auto" w:fill="D9D9D9" w:themeFill="background1" w:themeFillShade="D9"/>
            <w:hideMark/>
          </w:tcPr>
          <w:p w14:paraId="5F536D4E" w14:textId="77777777" w:rsidR="00722CF8" w:rsidRPr="00AB7F62" w:rsidRDefault="00722CF8" w:rsidP="00AE75CD">
            <w:pPr>
              <w:rPr>
                <w:b/>
                <w:bCs/>
              </w:rPr>
            </w:pPr>
            <w:r w:rsidRPr="00AB7F62">
              <w:rPr>
                <w:b/>
                <w:bCs/>
              </w:rPr>
              <w:t>Outcomes</w:t>
            </w:r>
          </w:p>
        </w:tc>
        <w:tc>
          <w:tcPr>
            <w:tcW w:w="1409" w:type="dxa"/>
            <w:shd w:val="clear" w:color="auto" w:fill="D9D9D9" w:themeFill="background1" w:themeFillShade="D9"/>
            <w:hideMark/>
          </w:tcPr>
          <w:p w14:paraId="1E95420C" w14:textId="77777777" w:rsidR="00722CF8" w:rsidRPr="00AB7F62" w:rsidRDefault="00722CF8" w:rsidP="00AE75CD">
            <w:r w:rsidRPr="00AB7F62">
              <w:t xml:space="preserve">% Frequency of ≥Agree  </w:t>
            </w:r>
          </w:p>
        </w:tc>
      </w:tr>
      <w:tr w:rsidR="00722CF8" w:rsidRPr="00AB7F62" w14:paraId="4FD7EDFF" w14:textId="77777777" w:rsidTr="00FC191B">
        <w:trPr>
          <w:trHeight w:val="680"/>
        </w:trPr>
        <w:tc>
          <w:tcPr>
            <w:tcW w:w="1412" w:type="dxa"/>
            <w:vMerge/>
            <w:hideMark/>
          </w:tcPr>
          <w:p w14:paraId="0CCACF2A" w14:textId="325631FE" w:rsidR="00722CF8" w:rsidRPr="00AB7F62" w:rsidRDefault="00722CF8" w:rsidP="00AE75CD">
            <w:pPr>
              <w:rPr>
                <w:b/>
                <w:bCs/>
              </w:rPr>
            </w:pPr>
          </w:p>
        </w:tc>
        <w:tc>
          <w:tcPr>
            <w:tcW w:w="3219" w:type="dxa"/>
            <w:gridSpan w:val="2"/>
            <w:vMerge/>
            <w:shd w:val="clear" w:color="auto" w:fill="A6A6A6" w:themeFill="background1" w:themeFillShade="A6"/>
            <w:hideMark/>
          </w:tcPr>
          <w:p w14:paraId="7837BD76" w14:textId="4BB3D694" w:rsidR="00722CF8" w:rsidRPr="00AB7F62" w:rsidRDefault="00722CF8" w:rsidP="00AE75CD"/>
        </w:tc>
        <w:tc>
          <w:tcPr>
            <w:tcW w:w="3227" w:type="dxa"/>
            <w:hideMark/>
          </w:tcPr>
          <w:p w14:paraId="0D6C3F1F" w14:textId="77777777" w:rsidR="00722CF8" w:rsidRPr="00AB7F62" w:rsidRDefault="00722CF8" w:rsidP="00AE75CD">
            <w:r w:rsidRPr="00AB7F62">
              <w:t>Passive ankle ROM</w:t>
            </w:r>
          </w:p>
        </w:tc>
        <w:tc>
          <w:tcPr>
            <w:tcW w:w="1409" w:type="dxa"/>
            <w:noWrap/>
            <w:hideMark/>
          </w:tcPr>
          <w:p w14:paraId="0CBE476E" w14:textId="77777777" w:rsidR="00722CF8" w:rsidRPr="00AB7F62" w:rsidRDefault="00722CF8" w:rsidP="00AE75CD">
            <w:r w:rsidRPr="00AB7F62">
              <w:t>69.23</w:t>
            </w:r>
          </w:p>
        </w:tc>
        <w:tc>
          <w:tcPr>
            <w:tcW w:w="3274" w:type="dxa"/>
            <w:hideMark/>
          </w:tcPr>
          <w:p w14:paraId="7AC6FF27" w14:textId="77777777" w:rsidR="00722CF8" w:rsidRPr="00AB7F62" w:rsidRDefault="00722CF8" w:rsidP="00AE75CD">
            <w:r w:rsidRPr="00AB7F62">
              <w:t>Modified Round 3: Passive Ankle ROM measured with knee flexed and extended within child's limits</w:t>
            </w:r>
          </w:p>
        </w:tc>
        <w:tc>
          <w:tcPr>
            <w:tcW w:w="1409" w:type="dxa"/>
            <w:noWrap/>
            <w:hideMark/>
          </w:tcPr>
          <w:p w14:paraId="3F378436" w14:textId="77777777" w:rsidR="00722CF8" w:rsidRPr="00AB7F62" w:rsidRDefault="00722CF8" w:rsidP="00AE75CD">
            <w:r w:rsidRPr="00AB7F62">
              <w:t>68.75</w:t>
            </w:r>
          </w:p>
        </w:tc>
      </w:tr>
      <w:tr w:rsidR="00722CF8" w:rsidRPr="00AB7F62" w14:paraId="5473733B" w14:textId="77777777" w:rsidTr="00FC191B">
        <w:trPr>
          <w:trHeight w:val="800"/>
        </w:trPr>
        <w:tc>
          <w:tcPr>
            <w:tcW w:w="1412" w:type="dxa"/>
            <w:vMerge/>
            <w:hideMark/>
          </w:tcPr>
          <w:p w14:paraId="29D23C6F" w14:textId="692CDAE7" w:rsidR="00722CF8" w:rsidRPr="00AB7F62" w:rsidRDefault="00722CF8" w:rsidP="00AE75CD">
            <w:pPr>
              <w:rPr>
                <w:b/>
                <w:bCs/>
              </w:rPr>
            </w:pPr>
          </w:p>
        </w:tc>
        <w:tc>
          <w:tcPr>
            <w:tcW w:w="3219" w:type="dxa"/>
            <w:gridSpan w:val="2"/>
            <w:vMerge/>
            <w:shd w:val="clear" w:color="auto" w:fill="A6A6A6" w:themeFill="background1" w:themeFillShade="A6"/>
            <w:hideMark/>
          </w:tcPr>
          <w:p w14:paraId="2412D601" w14:textId="60F8F84B" w:rsidR="00722CF8" w:rsidRPr="00AB7F62" w:rsidRDefault="00722CF8" w:rsidP="00AE75CD"/>
        </w:tc>
        <w:tc>
          <w:tcPr>
            <w:tcW w:w="3227" w:type="dxa"/>
            <w:shd w:val="clear" w:color="auto" w:fill="D9D9D9" w:themeFill="background1" w:themeFillShade="D9"/>
            <w:hideMark/>
          </w:tcPr>
          <w:p w14:paraId="01A89E4A" w14:textId="77777777" w:rsidR="00722CF8" w:rsidRPr="00AB7F62" w:rsidRDefault="00722CF8" w:rsidP="00AE75CD">
            <w:r w:rsidRPr="00AB7F62">
              <w:t> </w:t>
            </w:r>
          </w:p>
        </w:tc>
        <w:tc>
          <w:tcPr>
            <w:tcW w:w="1409" w:type="dxa"/>
            <w:shd w:val="clear" w:color="auto" w:fill="D9D9D9" w:themeFill="background1" w:themeFillShade="D9"/>
            <w:noWrap/>
            <w:hideMark/>
          </w:tcPr>
          <w:p w14:paraId="3CCD2528" w14:textId="77777777" w:rsidR="00722CF8" w:rsidRPr="00AB7F62" w:rsidRDefault="00722CF8" w:rsidP="00AE75CD"/>
        </w:tc>
        <w:tc>
          <w:tcPr>
            <w:tcW w:w="3274" w:type="dxa"/>
            <w:hideMark/>
          </w:tcPr>
          <w:p w14:paraId="25174E6E" w14:textId="77777777" w:rsidR="00722CF8" w:rsidRPr="00AB7F62" w:rsidRDefault="00722CF8" w:rsidP="00AE75CD">
            <w:r w:rsidRPr="00AB7F62">
              <w:t>Ankle ROM  Weight Bearing lunge provided child can get heel to ground</w:t>
            </w:r>
          </w:p>
        </w:tc>
        <w:tc>
          <w:tcPr>
            <w:tcW w:w="1409" w:type="dxa"/>
            <w:noWrap/>
            <w:hideMark/>
          </w:tcPr>
          <w:p w14:paraId="0A28A5F6" w14:textId="77777777" w:rsidR="00722CF8" w:rsidRPr="00AB7F62" w:rsidRDefault="00722CF8" w:rsidP="00AE75CD">
            <w:r w:rsidRPr="00C931D7">
              <w:rPr>
                <w:color w:val="FF0000"/>
              </w:rPr>
              <w:t>81.25</w:t>
            </w:r>
          </w:p>
        </w:tc>
      </w:tr>
      <w:tr w:rsidR="00722CF8" w:rsidRPr="00AB7F62" w14:paraId="4E5F2881" w14:textId="77777777" w:rsidTr="00FC191B">
        <w:trPr>
          <w:trHeight w:val="680"/>
        </w:trPr>
        <w:tc>
          <w:tcPr>
            <w:tcW w:w="1412" w:type="dxa"/>
            <w:vMerge/>
            <w:hideMark/>
          </w:tcPr>
          <w:p w14:paraId="6C18865B" w14:textId="79E89C5E" w:rsidR="00722CF8" w:rsidRPr="00AB7F62" w:rsidRDefault="00722CF8" w:rsidP="00AE75CD">
            <w:pPr>
              <w:rPr>
                <w:b/>
                <w:bCs/>
              </w:rPr>
            </w:pPr>
          </w:p>
        </w:tc>
        <w:tc>
          <w:tcPr>
            <w:tcW w:w="3219" w:type="dxa"/>
            <w:gridSpan w:val="2"/>
            <w:vMerge/>
            <w:shd w:val="clear" w:color="auto" w:fill="A6A6A6" w:themeFill="background1" w:themeFillShade="A6"/>
            <w:hideMark/>
          </w:tcPr>
          <w:p w14:paraId="5BC66D6E" w14:textId="4BA45B57" w:rsidR="00722CF8" w:rsidRPr="00AB7F62" w:rsidRDefault="00722CF8" w:rsidP="00AE75CD"/>
        </w:tc>
        <w:tc>
          <w:tcPr>
            <w:tcW w:w="3227" w:type="dxa"/>
            <w:hideMark/>
          </w:tcPr>
          <w:p w14:paraId="6660EAD4" w14:textId="1C1ED175" w:rsidR="00722CF8" w:rsidRPr="00AB7F62" w:rsidRDefault="00722CF8" w:rsidP="00AE75CD">
            <w:r w:rsidRPr="00AB7F62">
              <w:t xml:space="preserve">Kinematics: Optimising gait movement patterns   </w:t>
            </w:r>
            <w:r w:rsidR="00C931D7" w:rsidRPr="00AB7F62">
              <w:t xml:space="preserve">  (</w:t>
            </w:r>
            <w:r w:rsidRPr="00AB7F62">
              <w:t>Heel and forefoot contact timing, ankle ROM)</w:t>
            </w:r>
          </w:p>
        </w:tc>
        <w:tc>
          <w:tcPr>
            <w:tcW w:w="1409" w:type="dxa"/>
            <w:noWrap/>
            <w:hideMark/>
          </w:tcPr>
          <w:p w14:paraId="2F1DA700" w14:textId="77777777" w:rsidR="00722CF8" w:rsidRPr="00AB7F62" w:rsidRDefault="00722CF8" w:rsidP="00AE75CD">
            <w:r w:rsidRPr="00EB3654">
              <w:rPr>
                <w:color w:val="FF0000"/>
              </w:rPr>
              <w:t>76.93</w:t>
            </w:r>
          </w:p>
        </w:tc>
        <w:tc>
          <w:tcPr>
            <w:tcW w:w="3274" w:type="dxa"/>
            <w:shd w:val="clear" w:color="auto" w:fill="D9D9D9" w:themeFill="background1" w:themeFillShade="D9"/>
            <w:noWrap/>
            <w:hideMark/>
          </w:tcPr>
          <w:p w14:paraId="1F9C78A1" w14:textId="77777777" w:rsidR="00722CF8" w:rsidRPr="00AB7F62" w:rsidRDefault="00722CF8" w:rsidP="00AE75CD">
            <w:r w:rsidRPr="00AB7F62">
              <w:t> </w:t>
            </w:r>
          </w:p>
        </w:tc>
        <w:tc>
          <w:tcPr>
            <w:tcW w:w="1409" w:type="dxa"/>
            <w:shd w:val="clear" w:color="auto" w:fill="D9D9D9" w:themeFill="background1" w:themeFillShade="D9"/>
            <w:noWrap/>
            <w:hideMark/>
          </w:tcPr>
          <w:p w14:paraId="50CC72DB" w14:textId="77777777" w:rsidR="00722CF8" w:rsidRPr="00AB7F62" w:rsidRDefault="00722CF8" w:rsidP="00AE75CD"/>
        </w:tc>
      </w:tr>
      <w:tr w:rsidR="00722CF8" w:rsidRPr="00AB7F62" w14:paraId="00E43006" w14:textId="77777777" w:rsidTr="00FC191B">
        <w:trPr>
          <w:trHeight w:val="680"/>
        </w:trPr>
        <w:tc>
          <w:tcPr>
            <w:tcW w:w="1412" w:type="dxa"/>
            <w:vMerge/>
            <w:hideMark/>
          </w:tcPr>
          <w:p w14:paraId="33A1BAC0" w14:textId="17DF48CC" w:rsidR="00722CF8" w:rsidRPr="00AB7F62" w:rsidRDefault="00722CF8" w:rsidP="00AE75CD">
            <w:pPr>
              <w:rPr>
                <w:b/>
                <w:bCs/>
              </w:rPr>
            </w:pPr>
          </w:p>
        </w:tc>
        <w:tc>
          <w:tcPr>
            <w:tcW w:w="3219" w:type="dxa"/>
            <w:gridSpan w:val="2"/>
            <w:vMerge/>
            <w:shd w:val="clear" w:color="auto" w:fill="A6A6A6" w:themeFill="background1" w:themeFillShade="A6"/>
            <w:hideMark/>
          </w:tcPr>
          <w:p w14:paraId="5AD63A4C" w14:textId="4A50651D" w:rsidR="00722CF8" w:rsidRPr="00AB7F62" w:rsidRDefault="00722CF8" w:rsidP="00AE75CD"/>
        </w:tc>
        <w:tc>
          <w:tcPr>
            <w:tcW w:w="3227" w:type="dxa"/>
            <w:hideMark/>
          </w:tcPr>
          <w:p w14:paraId="67875810" w14:textId="77777777" w:rsidR="00722CF8" w:rsidRPr="00AB7F62" w:rsidRDefault="00722CF8" w:rsidP="00AE75CD">
            <w:r w:rsidRPr="00AB7F62">
              <w:t>Kinetic: In-shoe pressure measurement (Heel and Forefoot loading)</w:t>
            </w:r>
          </w:p>
        </w:tc>
        <w:tc>
          <w:tcPr>
            <w:tcW w:w="1409" w:type="dxa"/>
            <w:noWrap/>
            <w:hideMark/>
          </w:tcPr>
          <w:p w14:paraId="4E4A5193" w14:textId="77777777" w:rsidR="00722CF8" w:rsidRPr="00AB7F62" w:rsidRDefault="00722CF8" w:rsidP="00AE75CD">
            <w:r w:rsidRPr="00AB7F62">
              <w:t>46.15</w:t>
            </w:r>
          </w:p>
        </w:tc>
        <w:tc>
          <w:tcPr>
            <w:tcW w:w="3274" w:type="dxa"/>
            <w:hideMark/>
          </w:tcPr>
          <w:p w14:paraId="14286699" w14:textId="77777777" w:rsidR="00722CF8" w:rsidRPr="00AB7F62" w:rsidRDefault="00722CF8" w:rsidP="00AE75CD">
            <w:r w:rsidRPr="00AB7F62">
              <w:t>Kinetic: In-shoe pressure measurement (Heel and Forefoot loading)</w:t>
            </w:r>
          </w:p>
        </w:tc>
        <w:tc>
          <w:tcPr>
            <w:tcW w:w="1409" w:type="dxa"/>
            <w:noWrap/>
            <w:hideMark/>
          </w:tcPr>
          <w:p w14:paraId="6CF4A829" w14:textId="77777777" w:rsidR="00722CF8" w:rsidRPr="00AB7F62" w:rsidRDefault="00722CF8" w:rsidP="00AE75CD">
            <w:r w:rsidRPr="00AB7F62">
              <w:t>62.50</w:t>
            </w:r>
          </w:p>
        </w:tc>
      </w:tr>
      <w:tr w:rsidR="00722CF8" w:rsidRPr="00AB7F62" w14:paraId="56EF4088" w14:textId="77777777" w:rsidTr="00FC191B">
        <w:trPr>
          <w:trHeight w:val="320"/>
        </w:trPr>
        <w:tc>
          <w:tcPr>
            <w:tcW w:w="1412" w:type="dxa"/>
            <w:vMerge/>
            <w:hideMark/>
          </w:tcPr>
          <w:p w14:paraId="4D1304DC" w14:textId="6506E025" w:rsidR="00722CF8" w:rsidRPr="00AB7F62" w:rsidRDefault="00722CF8" w:rsidP="00AE75CD">
            <w:pPr>
              <w:rPr>
                <w:b/>
                <w:bCs/>
              </w:rPr>
            </w:pPr>
          </w:p>
        </w:tc>
        <w:tc>
          <w:tcPr>
            <w:tcW w:w="3219" w:type="dxa"/>
            <w:gridSpan w:val="2"/>
            <w:vMerge/>
            <w:shd w:val="clear" w:color="auto" w:fill="A6A6A6" w:themeFill="background1" w:themeFillShade="A6"/>
            <w:hideMark/>
          </w:tcPr>
          <w:p w14:paraId="52A5BC3E" w14:textId="0D4EC667" w:rsidR="00722CF8" w:rsidRPr="00AB7F62" w:rsidRDefault="00722CF8" w:rsidP="00AE75CD"/>
        </w:tc>
        <w:tc>
          <w:tcPr>
            <w:tcW w:w="3227" w:type="dxa"/>
            <w:noWrap/>
            <w:hideMark/>
          </w:tcPr>
          <w:p w14:paraId="3B336B45" w14:textId="77777777" w:rsidR="00722CF8" w:rsidRPr="00AB7F62" w:rsidRDefault="00722CF8" w:rsidP="00AE75CD">
            <w:r w:rsidRPr="00AB7F62">
              <w:t>Spatiotemporal Increased walking velocity, 6MWT</w:t>
            </w:r>
          </w:p>
        </w:tc>
        <w:tc>
          <w:tcPr>
            <w:tcW w:w="1409" w:type="dxa"/>
            <w:noWrap/>
            <w:hideMark/>
          </w:tcPr>
          <w:p w14:paraId="3EA6FA40" w14:textId="77777777" w:rsidR="00722CF8" w:rsidRPr="00AB7F62" w:rsidRDefault="00722CF8" w:rsidP="00AE75CD">
            <w:r w:rsidRPr="00EB3654">
              <w:rPr>
                <w:color w:val="FF0000"/>
              </w:rPr>
              <w:t>76.93</w:t>
            </w:r>
          </w:p>
        </w:tc>
        <w:tc>
          <w:tcPr>
            <w:tcW w:w="3274" w:type="dxa"/>
            <w:shd w:val="clear" w:color="auto" w:fill="D9D9D9" w:themeFill="background1" w:themeFillShade="D9"/>
            <w:noWrap/>
            <w:hideMark/>
          </w:tcPr>
          <w:p w14:paraId="26DB4E55" w14:textId="77777777" w:rsidR="00722CF8" w:rsidRPr="00AB7F62" w:rsidRDefault="00722CF8" w:rsidP="00AE75CD">
            <w:r w:rsidRPr="00AB7F62">
              <w:t> </w:t>
            </w:r>
          </w:p>
        </w:tc>
        <w:tc>
          <w:tcPr>
            <w:tcW w:w="1409" w:type="dxa"/>
            <w:shd w:val="clear" w:color="auto" w:fill="D9D9D9" w:themeFill="background1" w:themeFillShade="D9"/>
            <w:noWrap/>
            <w:hideMark/>
          </w:tcPr>
          <w:p w14:paraId="4658C7A1" w14:textId="77777777" w:rsidR="00722CF8" w:rsidRPr="00AB7F62" w:rsidRDefault="00722CF8" w:rsidP="00AE75CD"/>
        </w:tc>
      </w:tr>
      <w:tr w:rsidR="00722CF8" w:rsidRPr="00AB7F62" w14:paraId="088B9EFA" w14:textId="77777777" w:rsidTr="00FC191B">
        <w:trPr>
          <w:trHeight w:val="320"/>
        </w:trPr>
        <w:tc>
          <w:tcPr>
            <w:tcW w:w="1412" w:type="dxa"/>
            <w:vMerge/>
            <w:hideMark/>
          </w:tcPr>
          <w:p w14:paraId="338B8177" w14:textId="5D83CDA5" w:rsidR="00722CF8" w:rsidRPr="00AB7F62" w:rsidRDefault="00722CF8" w:rsidP="00AE75CD">
            <w:pPr>
              <w:rPr>
                <w:b/>
                <w:bCs/>
              </w:rPr>
            </w:pPr>
          </w:p>
        </w:tc>
        <w:tc>
          <w:tcPr>
            <w:tcW w:w="3219" w:type="dxa"/>
            <w:gridSpan w:val="2"/>
            <w:vMerge/>
            <w:shd w:val="clear" w:color="auto" w:fill="A6A6A6" w:themeFill="background1" w:themeFillShade="A6"/>
            <w:hideMark/>
          </w:tcPr>
          <w:p w14:paraId="382B2944" w14:textId="2C8DCE9E" w:rsidR="00722CF8" w:rsidRPr="00AB7F62" w:rsidRDefault="00722CF8" w:rsidP="00AE75CD"/>
        </w:tc>
        <w:tc>
          <w:tcPr>
            <w:tcW w:w="3227" w:type="dxa"/>
            <w:shd w:val="clear" w:color="auto" w:fill="D9D9D9" w:themeFill="background1" w:themeFillShade="D9"/>
            <w:noWrap/>
            <w:hideMark/>
          </w:tcPr>
          <w:p w14:paraId="6ADADCA8" w14:textId="77777777" w:rsidR="00722CF8" w:rsidRPr="00AB7F62" w:rsidRDefault="00722CF8" w:rsidP="00AE75CD">
            <w:r w:rsidRPr="00AB7F62">
              <w:t> </w:t>
            </w:r>
          </w:p>
        </w:tc>
        <w:tc>
          <w:tcPr>
            <w:tcW w:w="1409" w:type="dxa"/>
            <w:shd w:val="clear" w:color="auto" w:fill="D9D9D9" w:themeFill="background1" w:themeFillShade="D9"/>
            <w:noWrap/>
            <w:hideMark/>
          </w:tcPr>
          <w:p w14:paraId="695019C2" w14:textId="77777777" w:rsidR="00722CF8" w:rsidRPr="00AB7F62" w:rsidRDefault="00722CF8" w:rsidP="00AE75CD"/>
        </w:tc>
        <w:tc>
          <w:tcPr>
            <w:tcW w:w="3274" w:type="dxa"/>
            <w:noWrap/>
            <w:hideMark/>
          </w:tcPr>
          <w:p w14:paraId="40F903B7" w14:textId="77777777" w:rsidR="00722CF8" w:rsidRPr="00AB7F62" w:rsidRDefault="00722CF8" w:rsidP="00AE75CD">
            <w:r w:rsidRPr="00AB7F62">
              <w:t>Spatiotemporal: 10-metre walk test</w:t>
            </w:r>
          </w:p>
        </w:tc>
        <w:tc>
          <w:tcPr>
            <w:tcW w:w="1409" w:type="dxa"/>
            <w:noWrap/>
            <w:hideMark/>
          </w:tcPr>
          <w:p w14:paraId="2C104DF6" w14:textId="77777777" w:rsidR="00722CF8" w:rsidRPr="00EB3654" w:rsidRDefault="00722CF8" w:rsidP="00AE75CD">
            <w:pPr>
              <w:rPr>
                <w:color w:val="FF0000"/>
              </w:rPr>
            </w:pPr>
            <w:r w:rsidRPr="00EB3654">
              <w:rPr>
                <w:color w:val="FF0000"/>
              </w:rPr>
              <w:t>75.00</w:t>
            </w:r>
          </w:p>
        </w:tc>
      </w:tr>
      <w:tr w:rsidR="00722CF8" w:rsidRPr="00AB7F62" w14:paraId="2B3764ED" w14:textId="77777777" w:rsidTr="00FC191B">
        <w:trPr>
          <w:trHeight w:val="340"/>
        </w:trPr>
        <w:tc>
          <w:tcPr>
            <w:tcW w:w="1412" w:type="dxa"/>
            <w:vMerge/>
            <w:hideMark/>
          </w:tcPr>
          <w:p w14:paraId="6F5E90AB" w14:textId="010BE31A" w:rsidR="00722CF8" w:rsidRPr="00AB7F62" w:rsidRDefault="00722CF8" w:rsidP="00AE75CD">
            <w:pPr>
              <w:rPr>
                <w:b/>
                <w:bCs/>
              </w:rPr>
            </w:pPr>
          </w:p>
        </w:tc>
        <w:tc>
          <w:tcPr>
            <w:tcW w:w="3219" w:type="dxa"/>
            <w:gridSpan w:val="2"/>
            <w:vMerge/>
            <w:shd w:val="clear" w:color="auto" w:fill="A6A6A6" w:themeFill="background1" w:themeFillShade="A6"/>
            <w:hideMark/>
          </w:tcPr>
          <w:p w14:paraId="63B00612" w14:textId="7A93E364" w:rsidR="00722CF8" w:rsidRPr="00AB7F62" w:rsidRDefault="00722CF8" w:rsidP="00AE75CD"/>
        </w:tc>
        <w:tc>
          <w:tcPr>
            <w:tcW w:w="3227" w:type="dxa"/>
            <w:hideMark/>
          </w:tcPr>
          <w:p w14:paraId="72E5DDF7" w14:textId="77777777" w:rsidR="00722CF8" w:rsidRPr="00AB7F62" w:rsidRDefault="00722CF8" w:rsidP="00AE75CD">
            <w:r w:rsidRPr="00AB7F62">
              <w:t>Gross motor proficiency: four square step test</w:t>
            </w:r>
          </w:p>
        </w:tc>
        <w:tc>
          <w:tcPr>
            <w:tcW w:w="1409" w:type="dxa"/>
            <w:noWrap/>
            <w:hideMark/>
          </w:tcPr>
          <w:p w14:paraId="77814F7A" w14:textId="77777777" w:rsidR="00722CF8" w:rsidRPr="00AB7F62" w:rsidRDefault="00722CF8" w:rsidP="00AE75CD">
            <w:r w:rsidRPr="00AB7F62">
              <w:t>53.84</w:t>
            </w:r>
          </w:p>
        </w:tc>
        <w:tc>
          <w:tcPr>
            <w:tcW w:w="3274" w:type="dxa"/>
            <w:noWrap/>
            <w:hideMark/>
          </w:tcPr>
          <w:p w14:paraId="36D2FA2D" w14:textId="77777777" w:rsidR="00722CF8" w:rsidRPr="00AB7F62" w:rsidRDefault="00722CF8" w:rsidP="00AE75CD">
            <w:r w:rsidRPr="00AB7F62">
              <w:t>Gross motor proficiency: four square step test</w:t>
            </w:r>
          </w:p>
        </w:tc>
        <w:tc>
          <w:tcPr>
            <w:tcW w:w="1409" w:type="dxa"/>
            <w:noWrap/>
            <w:hideMark/>
          </w:tcPr>
          <w:p w14:paraId="56D457C1" w14:textId="77777777" w:rsidR="00722CF8" w:rsidRPr="00EB3654" w:rsidRDefault="00722CF8" w:rsidP="00AE75CD">
            <w:pPr>
              <w:rPr>
                <w:color w:val="FF0000"/>
              </w:rPr>
            </w:pPr>
            <w:r w:rsidRPr="00EB3654">
              <w:rPr>
                <w:color w:val="FF0000"/>
              </w:rPr>
              <w:t>81.25</w:t>
            </w:r>
          </w:p>
        </w:tc>
      </w:tr>
      <w:tr w:rsidR="00722CF8" w:rsidRPr="00AB7F62" w14:paraId="21BC312A" w14:textId="77777777" w:rsidTr="00FC191B">
        <w:trPr>
          <w:trHeight w:val="340"/>
        </w:trPr>
        <w:tc>
          <w:tcPr>
            <w:tcW w:w="1412" w:type="dxa"/>
            <w:vMerge/>
            <w:hideMark/>
          </w:tcPr>
          <w:p w14:paraId="07279B76" w14:textId="4D69DA20" w:rsidR="00722CF8" w:rsidRPr="00AB7F62" w:rsidRDefault="00722CF8" w:rsidP="00AE75CD">
            <w:pPr>
              <w:rPr>
                <w:b/>
                <w:bCs/>
              </w:rPr>
            </w:pPr>
          </w:p>
        </w:tc>
        <w:tc>
          <w:tcPr>
            <w:tcW w:w="3219" w:type="dxa"/>
            <w:gridSpan w:val="2"/>
            <w:vMerge/>
            <w:shd w:val="clear" w:color="auto" w:fill="A6A6A6" w:themeFill="background1" w:themeFillShade="A6"/>
            <w:hideMark/>
          </w:tcPr>
          <w:p w14:paraId="79E95B1C" w14:textId="0BC2F080" w:rsidR="00722CF8" w:rsidRPr="00AB7F62" w:rsidRDefault="00722CF8" w:rsidP="00AE75CD"/>
        </w:tc>
        <w:tc>
          <w:tcPr>
            <w:tcW w:w="3227" w:type="dxa"/>
            <w:hideMark/>
          </w:tcPr>
          <w:p w14:paraId="08593876" w14:textId="77777777" w:rsidR="00722CF8" w:rsidRPr="00AB7F62" w:rsidRDefault="00722CF8" w:rsidP="00AE75CD">
            <w:r w:rsidRPr="00AB7F62">
              <w:t>Gross motor proficiency: Number of falls</w:t>
            </w:r>
          </w:p>
        </w:tc>
        <w:tc>
          <w:tcPr>
            <w:tcW w:w="1409" w:type="dxa"/>
            <w:noWrap/>
            <w:hideMark/>
          </w:tcPr>
          <w:p w14:paraId="61D7C0EF" w14:textId="77777777" w:rsidR="00722CF8" w:rsidRPr="00EB3654" w:rsidRDefault="00722CF8" w:rsidP="00AE75CD">
            <w:pPr>
              <w:rPr>
                <w:color w:val="FF0000"/>
              </w:rPr>
            </w:pPr>
            <w:r w:rsidRPr="00EB3654">
              <w:rPr>
                <w:color w:val="FF0000"/>
              </w:rPr>
              <w:t>76.93</w:t>
            </w:r>
          </w:p>
        </w:tc>
        <w:tc>
          <w:tcPr>
            <w:tcW w:w="3274" w:type="dxa"/>
            <w:shd w:val="clear" w:color="auto" w:fill="D9D9D9" w:themeFill="background1" w:themeFillShade="D9"/>
            <w:hideMark/>
          </w:tcPr>
          <w:p w14:paraId="2D118843" w14:textId="77777777" w:rsidR="00722CF8" w:rsidRPr="00AB7F62" w:rsidRDefault="00722CF8" w:rsidP="00AE75CD">
            <w:r w:rsidRPr="00AB7F62">
              <w:t> </w:t>
            </w:r>
          </w:p>
        </w:tc>
        <w:tc>
          <w:tcPr>
            <w:tcW w:w="1409" w:type="dxa"/>
            <w:shd w:val="clear" w:color="auto" w:fill="D9D9D9" w:themeFill="background1" w:themeFillShade="D9"/>
            <w:noWrap/>
            <w:hideMark/>
          </w:tcPr>
          <w:p w14:paraId="14A53A59" w14:textId="77777777" w:rsidR="00722CF8" w:rsidRPr="00AB7F62" w:rsidRDefault="00722CF8" w:rsidP="00AE75CD"/>
        </w:tc>
      </w:tr>
      <w:tr w:rsidR="00722CF8" w:rsidRPr="00AB7F62" w14:paraId="3831BDFD" w14:textId="77777777" w:rsidTr="00FC191B">
        <w:trPr>
          <w:trHeight w:val="340"/>
        </w:trPr>
        <w:tc>
          <w:tcPr>
            <w:tcW w:w="1412" w:type="dxa"/>
            <w:vMerge/>
            <w:hideMark/>
          </w:tcPr>
          <w:p w14:paraId="4BB6E103" w14:textId="4552EF92" w:rsidR="00722CF8" w:rsidRPr="00AB7F62" w:rsidRDefault="00722CF8" w:rsidP="00AE75CD">
            <w:pPr>
              <w:rPr>
                <w:b/>
                <w:bCs/>
              </w:rPr>
            </w:pPr>
          </w:p>
        </w:tc>
        <w:tc>
          <w:tcPr>
            <w:tcW w:w="3219" w:type="dxa"/>
            <w:gridSpan w:val="2"/>
            <w:vMerge/>
            <w:shd w:val="clear" w:color="auto" w:fill="A6A6A6" w:themeFill="background1" w:themeFillShade="A6"/>
            <w:hideMark/>
          </w:tcPr>
          <w:p w14:paraId="4025C86F" w14:textId="2CDB6F63" w:rsidR="00722CF8" w:rsidRPr="00AB7F62" w:rsidRDefault="00722CF8" w:rsidP="00AE75CD"/>
        </w:tc>
        <w:tc>
          <w:tcPr>
            <w:tcW w:w="3227" w:type="dxa"/>
            <w:hideMark/>
          </w:tcPr>
          <w:p w14:paraId="04870FDD" w14:textId="77777777" w:rsidR="00722CF8" w:rsidRPr="00AB7F62" w:rsidRDefault="00722CF8" w:rsidP="00AE75CD">
            <w:r w:rsidRPr="00AB7F62">
              <w:t>QoL Pain</w:t>
            </w:r>
          </w:p>
        </w:tc>
        <w:tc>
          <w:tcPr>
            <w:tcW w:w="1409" w:type="dxa"/>
            <w:noWrap/>
            <w:hideMark/>
          </w:tcPr>
          <w:p w14:paraId="4C7833FA" w14:textId="77777777" w:rsidR="00722CF8" w:rsidRPr="00EB3654" w:rsidRDefault="00722CF8" w:rsidP="00AE75CD">
            <w:pPr>
              <w:rPr>
                <w:color w:val="FF0000"/>
              </w:rPr>
            </w:pPr>
            <w:r w:rsidRPr="00EB3654">
              <w:rPr>
                <w:color w:val="FF0000"/>
              </w:rPr>
              <w:t>84.61</w:t>
            </w:r>
          </w:p>
        </w:tc>
        <w:tc>
          <w:tcPr>
            <w:tcW w:w="3274" w:type="dxa"/>
            <w:shd w:val="clear" w:color="auto" w:fill="D9D9D9" w:themeFill="background1" w:themeFillShade="D9"/>
            <w:noWrap/>
            <w:hideMark/>
          </w:tcPr>
          <w:p w14:paraId="3A6EDB7B" w14:textId="77777777" w:rsidR="00722CF8" w:rsidRPr="00AB7F62" w:rsidRDefault="00722CF8" w:rsidP="00AE75CD">
            <w:r w:rsidRPr="00AB7F62">
              <w:t> </w:t>
            </w:r>
          </w:p>
        </w:tc>
        <w:tc>
          <w:tcPr>
            <w:tcW w:w="1409" w:type="dxa"/>
            <w:shd w:val="clear" w:color="auto" w:fill="D9D9D9" w:themeFill="background1" w:themeFillShade="D9"/>
            <w:noWrap/>
            <w:hideMark/>
          </w:tcPr>
          <w:p w14:paraId="49E6D978" w14:textId="77777777" w:rsidR="00722CF8" w:rsidRPr="00AB7F62" w:rsidRDefault="00722CF8" w:rsidP="00AE75CD"/>
        </w:tc>
      </w:tr>
      <w:tr w:rsidR="00722CF8" w:rsidRPr="00AB7F62" w14:paraId="3561E58B" w14:textId="77777777" w:rsidTr="00FC191B">
        <w:trPr>
          <w:trHeight w:val="340"/>
        </w:trPr>
        <w:tc>
          <w:tcPr>
            <w:tcW w:w="1412" w:type="dxa"/>
            <w:vMerge/>
            <w:hideMark/>
          </w:tcPr>
          <w:p w14:paraId="6752743D" w14:textId="42D1E7F0" w:rsidR="00722CF8" w:rsidRPr="00AB7F62" w:rsidRDefault="00722CF8" w:rsidP="00AE75CD">
            <w:pPr>
              <w:rPr>
                <w:b/>
                <w:bCs/>
              </w:rPr>
            </w:pPr>
          </w:p>
        </w:tc>
        <w:tc>
          <w:tcPr>
            <w:tcW w:w="3219" w:type="dxa"/>
            <w:gridSpan w:val="2"/>
            <w:vMerge/>
            <w:shd w:val="clear" w:color="auto" w:fill="A6A6A6" w:themeFill="background1" w:themeFillShade="A6"/>
            <w:hideMark/>
          </w:tcPr>
          <w:p w14:paraId="46970CB1" w14:textId="1D9C7C41" w:rsidR="00722CF8" w:rsidRPr="00AB7F62" w:rsidRDefault="00722CF8" w:rsidP="00AE75CD"/>
        </w:tc>
        <w:tc>
          <w:tcPr>
            <w:tcW w:w="3227" w:type="dxa"/>
            <w:hideMark/>
          </w:tcPr>
          <w:p w14:paraId="2BCEAFA1" w14:textId="77777777" w:rsidR="00722CF8" w:rsidRPr="00AB7F62" w:rsidRDefault="00722CF8" w:rsidP="00AE75CD">
            <w:r w:rsidRPr="00AB7F62">
              <w:t>QoL ADL (daily mobility and social interaction)</w:t>
            </w:r>
          </w:p>
        </w:tc>
        <w:tc>
          <w:tcPr>
            <w:tcW w:w="1409" w:type="dxa"/>
            <w:noWrap/>
            <w:hideMark/>
          </w:tcPr>
          <w:p w14:paraId="33347859" w14:textId="77777777" w:rsidR="00722CF8" w:rsidRPr="00EB3654" w:rsidRDefault="00722CF8" w:rsidP="00AE75CD">
            <w:pPr>
              <w:rPr>
                <w:color w:val="FF0000"/>
              </w:rPr>
            </w:pPr>
            <w:r w:rsidRPr="00EB3654">
              <w:rPr>
                <w:color w:val="FF0000"/>
              </w:rPr>
              <w:t>84.61</w:t>
            </w:r>
          </w:p>
        </w:tc>
        <w:tc>
          <w:tcPr>
            <w:tcW w:w="3274" w:type="dxa"/>
            <w:shd w:val="clear" w:color="auto" w:fill="D9D9D9" w:themeFill="background1" w:themeFillShade="D9"/>
            <w:noWrap/>
            <w:hideMark/>
          </w:tcPr>
          <w:p w14:paraId="7EF9C565" w14:textId="77777777" w:rsidR="00722CF8" w:rsidRPr="00AB7F62" w:rsidRDefault="00722CF8" w:rsidP="00AE75CD">
            <w:r w:rsidRPr="00AB7F62">
              <w:t> </w:t>
            </w:r>
          </w:p>
        </w:tc>
        <w:tc>
          <w:tcPr>
            <w:tcW w:w="1409" w:type="dxa"/>
            <w:shd w:val="clear" w:color="auto" w:fill="D9D9D9" w:themeFill="background1" w:themeFillShade="D9"/>
            <w:noWrap/>
            <w:hideMark/>
          </w:tcPr>
          <w:p w14:paraId="4F16B671" w14:textId="77777777" w:rsidR="00722CF8" w:rsidRPr="00AB7F62" w:rsidRDefault="00722CF8" w:rsidP="00AE75CD"/>
        </w:tc>
      </w:tr>
      <w:tr w:rsidR="00EB3654" w:rsidRPr="00AB7F62" w14:paraId="536AE031" w14:textId="77777777" w:rsidTr="00FC191B">
        <w:trPr>
          <w:trHeight w:val="1040"/>
        </w:trPr>
        <w:tc>
          <w:tcPr>
            <w:tcW w:w="1412" w:type="dxa"/>
            <w:vMerge/>
            <w:hideMark/>
          </w:tcPr>
          <w:p w14:paraId="07AFCCD5" w14:textId="1D1FD077" w:rsidR="00EB3654" w:rsidRPr="00AB7F62" w:rsidRDefault="00EB3654" w:rsidP="00AE75CD">
            <w:pPr>
              <w:rPr>
                <w:b/>
                <w:bCs/>
              </w:rPr>
            </w:pPr>
          </w:p>
        </w:tc>
        <w:tc>
          <w:tcPr>
            <w:tcW w:w="3219" w:type="dxa"/>
            <w:gridSpan w:val="2"/>
            <w:vMerge/>
            <w:shd w:val="clear" w:color="auto" w:fill="A6A6A6" w:themeFill="background1" w:themeFillShade="A6"/>
            <w:hideMark/>
          </w:tcPr>
          <w:p w14:paraId="20073A68" w14:textId="476B6ED4" w:rsidR="00EB3654" w:rsidRPr="00AB7F62" w:rsidRDefault="00EB3654" w:rsidP="00AE75CD"/>
        </w:tc>
        <w:tc>
          <w:tcPr>
            <w:tcW w:w="4636" w:type="dxa"/>
            <w:gridSpan w:val="2"/>
            <w:shd w:val="clear" w:color="auto" w:fill="D9D9D9" w:themeFill="background1" w:themeFillShade="D9"/>
            <w:hideMark/>
          </w:tcPr>
          <w:p w14:paraId="6A5B3182" w14:textId="6E2C405A" w:rsidR="00EB3654" w:rsidRPr="00AB7F62" w:rsidRDefault="00EB3654" w:rsidP="00AE75CD">
            <w:r w:rsidRPr="00AB7F62">
              <w:t> </w:t>
            </w:r>
          </w:p>
        </w:tc>
        <w:tc>
          <w:tcPr>
            <w:tcW w:w="3274" w:type="dxa"/>
            <w:hideMark/>
          </w:tcPr>
          <w:p w14:paraId="47872583" w14:textId="0CD98DC8" w:rsidR="00EB3654" w:rsidRPr="00AB7F62" w:rsidRDefault="00EB3654" w:rsidP="00AE75CD">
            <w:r w:rsidRPr="00AB7F62">
              <w:t xml:space="preserve">"Outcomes for a degenerative condition must </w:t>
            </w:r>
            <w:r w:rsidR="003137FB" w:rsidRPr="00AB7F62">
              <w:t>consider the</w:t>
            </w:r>
            <w:r w:rsidRPr="00AB7F62">
              <w:t xml:space="preserve"> stage of the condition and the capability of the child to perform the tasks."</w:t>
            </w:r>
          </w:p>
        </w:tc>
        <w:tc>
          <w:tcPr>
            <w:tcW w:w="1409" w:type="dxa"/>
            <w:noWrap/>
            <w:hideMark/>
          </w:tcPr>
          <w:p w14:paraId="26B6F1E7" w14:textId="77777777" w:rsidR="00EB3654" w:rsidRPr="00AB7F62" w:rsidRDefault="00EB3654" w:rsidP="00AE75CD">
            <w:r w:rsidRPr="00682EA4">
              <w:rPr>
                <w:color w:val="FF0000"/>
              </w:rPr>
              <w:t>87.50</w:t>
            </w:r>
          </w:p>
        </w:tc>
      </w:tr>
      <w:tr w:rsidR="00682EA4" w:rsidRPr="00AB7F62" w14:paraId="64B86517" w14:textId="77777777" w:rsidTr="00FC191B">
        <w:trPr>
          <w:trHeight w:val="700"/>
        </w:trPr>
        <w:tc>
          <w:tcPr>
            <w:tcW w:w="1412" w:type="dxa"/>
            <w:vMerge w:val="restart"/>
            <w:shd w:val="clear" w:color="auto" w:fill="BFBFBF" w:themeFill="background1" w:themeFillShade="BF"/>
            <w:noWrap/>
            <w:hideMark/>
          </w:tcPr>
          <w:p w14:paraId="7299220F" w14:textId="77777777" w:rsidR="00682EA4" w:rsidRPr="00AB7F62" w:rsidRDefault="00682EA4" w:rsidP="00AE75CD">
            <w:pPr>
              <w:rPr>
                <w:b/>
                <w:bCs/>
              </w:rPr>
            </w:pPr>
            <w:r w:rsidRPr="00AB7F62">
              <w:rPr>
                <w:b/>
                <w:bCs/>
              </w:rPr>
              <w:t>Spina Bifida</w:t>
            </w:r>
          </w:p>
          <w:p w14:paraId="77BC960D" w14:textId="77777777" w:rsidR="00682EA4" w:rsidRPr="00AB7F62" w:rsidRDefault="00682EA4" w:rsidP="00AE75CD">
            <w:pPr>
              <w:rPr>
                <w:b/>
                <w:bCs/>
              </w:rPr>
            </w:pPr>
            <w:r w:rsidRPr="00AB7F62">
              <w:rPr>
                <w:b/>
                <w:bCs/>
              </w:rPr>
              <w:t> </w:t>
            </w:r>
          </w:p>
          <w:p w14:paraId="18D573A0" w14:textId="77777777" w:rsidR="00682EA4" w:rsidRPr="00AB7F62" w:rsidRDefault="00682EA4" w:rsidP="00AE75CD">
            <w:pPr>
              <w:rPr>
                <w:b/>
                <w:bCs/>
              </w:rPr>
            </w:pPr>
            <w:r w:rsidRPr="00AB7F62">
              <w:rPr>
                <w:b/>
                <w:bCs/>
              </w:rPr>
              <w:t> </w:t>
            </w:r>
          </w:p>
          <w:p w14:paraId="4FC18130" w14:textId="77777777" w:rsidR="00682EA4" w:rsidRPr="00AB7F62" w:rsidRDefault="00682EA4" w:rsidP="00AE75CD">
            <w:pPr>
              <w:rPr>
                <w:b/>
                <w:bCs/>
              </w:rPr>
            </w:pPr>
            <w:r w:rsidRPr="00AB7F62">
              <w:rPr>
                <w:b/>
                <w:bCs/>
              </w:rPr>
              <w:t> </w:t>
            </w:r>
          </w:p>
          <w:p w14:paraId="4D85F3E4" w14:textId="77777777" w:rsidR="00682EA4" w:rsidRPr="00AB7F62" w:rsidRDefault="00682EA4" w:rsidP="00AE75CD">
            <w:pPr>
              <w:rPr>
                <w:b/>
                <w:bCs/>
              </w:rPr>
            </w:pPr>
            <w:r w:rsidRPr="00AB7F62">
              <w:rPr>
                <w:b/>
                <w:bCs/>
              </w:rPr>
              <w:t> </w:t>
            </w:r>
          </w:p>
          <w:p w14:paraId="26EA496C" w14:textId="77777777" w:rsidR="00682EA4" w:rsidRPr="00AB7F62" w:rsidRDefault="00682EA4" w:rsidP="00AE75CD">
            <w:pPr>
              <w:rPr>
                <w:b/>
                <w:bCs/>
              </w:rPr>
            </w:pPr>
            <w:r w:rsidRPr="00AB7F62">
              <w:rPr>
                <w:b/>
                <w:bCs/>
              </w:rPr>
              <w:t> </w:t>
            </w:r>
          </w:p>
          <w:p w14:paraId="050F74AD" w14:textId="77777777" w:rsidR="00682EA4" w:rsidRPr="00AB7F62" w:rsidRDefault="00682EA4" w:rsidP="00AE75CD">
            <w:pPr>
              <w:rPr>
                <w:b/>
                <w:bCs/>
              </w:rPr>
            </w:pPr>
            <w:r w:rsidRPr="00AB7F62">
              <w:rPr>
                <w:b/>
                <w:bCs/>
              </w:rPr>
              <w:t> </w:t>
            </w:r>
          </w:p>
          <w:p w14:paraId="3CFBCC6B" w14:textId="77777777" w:rsidR="00682EA4" w:rsidRPr="00AB7F62" w:rsidRDefault="00682EA4" w:rsidP="00AE75CD">
            <w:pPr>
              <w:rPr>
                <w:b/>
                <w:bCs/>
              </w:rPr>
            </w:pPr>
            <w:r w:rsidRPr="00AB7F62">
              <w:rPr>
                <w:b/>
                <w:bCs/>
              </w:rPr>
              <w:t> </w:t>
            </w:r>
          </w:p>
          <w:p w14:paraId="22DDE7DC" w14:textId="77777777" w:rsidR="00682EA4" w:rsidRPr="00AB7F62" w:rsidRDefault="00682EA4" w:rsidP="00AE75CD">
            <w:pPr>
              <w:rPr>
                <w:b/>
                <w:bCs/>
              </w:rPr>
            </w:pPr>
            <w:r w:rsidRPr="00AB7F62">
              <w:rPr>
                <w:b/>
                <w:bCs/>
              </w:rPr>
              <w:t> </w:t>
            </w:r>
          </w:p>
          <w:p w14:paraId="3614A53C" w14:textId="77777777" w:rsidR="00682EA4" w:rsidRPr="00AB7F62" w:rsidRDefault="00682EA4" w:rsidP="00AE75CD">
            <w:pPr>
              <w:rPr>
                <w:b/>
                <w:bCs/>
              </w:rPr>
            </w:pPr>
            <w:r w:rsidRPr="00AB7F62">
              <w:rPr>
                <w:b/>
                <w:bCs/>
              </w:rPr>
              <w:t> </w:t>
            </w:r>
          </w:p>
          <w:p w14:paraId="5113BF1F" w14:textId="77777777" w:rsidR="00682EA4" w:rsidRPr="00AB7F62" w:rsidRDefault="00682EA4" w:rsidP="00AE75CD">
            <w:pPr>
              <w:rPr>
                <w:b/>
                <w:bCs/>
              </w:rPr>
            </w:pPr>
            <w:r w:rsidRPr="00AB7F62">
              <w:rPr>
                <w:b/>
                <w:bCs/>
              </w:rPr>
              <w:t> </w:t>
            </w:r>
          </w:p>
          <w:p w14:paraId="7D97D74F" w14:textId="77777777" w:rsidR="00682EA4" w:rsidRPr="00AB7F62" w:rsidRDefault="00682EA4" w:rsidP="00AE75CD">
            <w:pPr>
              <w:rPr>
                <w:b/>
                <w:bCs/>
              </w:rPr>
            </w:pPr>
            <w:r w:rsidRPr="00AB7F62">
              <w:rPr>
                <w:b/>
                <w:bCs/>
              </w:rPr>
              <w:t> </w:t>
            </w:r>
          </w:p>
          <w:p w14:paraId="452BE3BD" w14:textId="77777777" w:rsidR="00682EA4" w:rsidRPr="00AB7F62" w:rsidRDefault="00682EA4" w:rsidP="00AE75CD">
            <w:pPr>
              <w:rPr>
                <w:b/>
                <w:bCs/>
              </w:rPr>
            </w:pPr>
            <w:r w:rsidRPr="00AB7F62">
              <w:rPr>
                <w:b/>
                <w:bCs/>
              </w:rPr>
              <w:t> </w:t>
            </w:r>
          </w:p>
          <w:p w14:paraId="3FCCB52F" w14:textId="77777777" w:rsidR="00682EA4" w:rsidRPr="00AB7F62" w:rsidRDefault="00682EA4" w:rsidP="00AE75CD">
            <w:pPr>
              <w:rPr>
                <w:b/>
                <w:bCs/>
              </w:rPr>
            </w:pPr>
            <w:r w:rsidRPr="00AB7F62">
              <w:rPr>
                <w:b/>
                <w:bCs/>
              </w:rPr>
              <w:t> </w:t>
            </w:r>
          </w:p>
          <w:p w14:paraId="2B4F98A7" w14:textId="77777777" w:rsidR="00682EA4" w:rsidRPr="00AB7F62" w:rsidRDefault="00682EA4" w:rsidP="00AE75CD">
            <w:pPr>
              <w:rPr>
                <w:b/>
                <w:bCs/>
              </w:rPr>
            </w:pPr>
            <w:r w:rsidRPr="00AB7F62">
              <w:rPr>
                <w:b/>
                <w:bCs/>
              </w:rPr>
              <w:t> </w:t>
            </w:r>
          </w:p>
          <w:p w14:paraId="27A00A92" w14:textId="77777777" w:rsidR="00682EA4" w:rsidRPr="00AB7F62" w:rsidRDefault="00682EA4" w:rsidP="00AE75CD">
            <w:pPr>
              <w:rPr>
                <w:b/>
                <w:bCs/>
              </w:rPr>
            </w:pPr>
            <w:r w:rsidRPr="00AB7F62">
              <w:rPr>
                <w:b/>
                <w:bCs/>
              </w:rPr>
              <w:t> </w:t>
            </w:r>
          </w:p>
          <w:p w14:paraId="41C25CF4" w14:textId="77777777" w:rsidR="00682EA4" w:rsidRPr="00AB7F62" w:rsidRDefault="00682EA4" w:rsidP="00AE75CD">
            <w:pPr>
              <w:rPr>
                <w:b/>
                <w:bCs/>
              </w:rPr>
            </w:pPr>
            <w:r w:rsidRPr="00AB7F62">
              <w:rPr>
                <w:b/>
                <w:bCs/>
              </w:rPr>
              <w:t> </w:t>
            </w:r>
          </w:p>
          <w:p w14:paraId="5874D548" w14:textId="77777777" w:rsidR="00682EA4" w:rsidRPr="00AB7F62" w:rsidRDefault="00682EA4" w:rsidP="00AE75CD">
            <w:pPr>
              <w:rPr>
                <w:b/>
                <w:bCs/>
              </w:rPr>
            </w:pPr>
            <w:r w:rsidRPr="00AB7F62">
              <w:rPr>
                <w:b/>
                <w:bCs/>
              </w:rPr>
              <w:t> </w:t>
            </w:r>
          </w:p>
          <w:p w14:paraId="46279742" w14:textId="1527006D" w:rsidR="00682EA4" w:rsidRPr="00AB7F62" w:rsidRDefault="00682EA4" w:rsidP="00AE75CD">
            <w:pPr>
              <w:rPr>
                <w:b/>
                <w:bCs/>
              </w:rPr>
            </w:pPr>
            <w:r w:rsidRPr="00AB7F62">
              <w:rPr>
                <w:b/>
                <w:bCs/>
              </w:rPr>
              <w:t> </w:t>
            </w:r>
          </w:p>
        </w:tc>
        <w:tc>
          <w:tcPr>
            <w:tcW w:w="1889" w:type="dxa"/>
            <w:shd w:val="clear" w:color="auto" w:fill="BFBFBF" w:themeFill="background1" w:themeFillShade="BF"/>
            <w:hideMark/>
          </w:tcPr>
          <w:p w14:paraId="77E2A88C" w14:textId="77777777" w:rsidR="00682EA4" w:rsidRPr="00AB7F62" w:rsidRDefault="00682EA4" w:rsidP="00AE75CD">
            <w:pPr>
              <w:rPr>
                <w:b/>
                <w:bCs/>
              </w:rPr>
            </w:pPr>
            <w:r w:rsidRPr="00AB7F62">
              <w:rPr>
                <w:b/>
                <w:bCs/>
              </w:rPr>
              <w:t>Suitability for Intervention</w:t>
            </w:r>
          </w:p>
        </w:tc>
        <w:tc>
          <w:tcPr>
            <w:tcW w:w="1330" w:type="dxa"/>
            <w:shd w:val="clear" w:color="auto" w:fill="BFBFBF" w:themeFill="background1" w:themeFillShade="BF"/>
            <w:hideMark/>
          </w:tcPr>
          <w:p w14:paraId="4D690070" w14:textId="77777777" w:rsidR="00682EA4" w:rsidRPr="00AB7F62" w:rsidRDefault="00682EA4" w:rsidP="00AE75CD">
            <w:r w:rsidRPr="00AB7F62">
              <w:t xml:space="preserve">% Frequency of ≥Agree  </w:t>
            </w:r>
          </w:p>
        </w:tc>
        <w:tc>
          <w:tcPr>
            <w:tcW w:w="9319" w:type="dxa"/>
            <w:gridSpan w:val="4"/>
            <w:shd w:val="clear" w:color="auto" w:fill="BFBFBF" w:themeFill="background1" w:themeFillShade="BF"/>
            <w:noWrap/>
            <w:hideMark/>
          </w:tcPr>
          <w:p w14:paraId="6FC690EA" w14:textId="77777777" w:rsidR="00682EA4" w:rsidRPr="00AB7F62" w:rsidRDefault="00682EA4" w:rsidP="00AE75CD">
            <w:r w:rsidRPr="00AB7F62">
              <w:t> </w:t>
            </w:r>
          </w:p>
          <w:p w14:paraId="0852BF2A" w14:textId="1C2FC5DE" w:rsidR="00682EA4" w:rsidRPr="00AB7F62" w:rsidRDefault="00682EA4" w:rsidP="00AE75CD">
            <w:r w:rsidRPr="00AB7F62">
              <w:t> </w:t>
            </w:r>
          </w:p>
          <w:p w14:paraId="1A13B591" w14:textId="334F67ED" w:rsidR="00682EA4" w:rsidRPr="00AB7F62" w:rsidRDefault="00682EA4" w:rsidP="00AE75CD">
            <w:r w:rsidRPr="00AB7F62">
              <w:t> </w:t>
            </w:r>
          </w:p>
          <w:p w14:paraId="154DCCD9" w14:textId="250709E7" w:rsidR="00682EA4" w:rsidRPr="00AB7F62" w:rsidRDefault="00682EA4" w:rsidP="00AE75CD">
            <w:r w:rsidRPr="00AB7F62">
              <w:t> </w:t>
            </w:r>
          </w:p>
        </w:tc>
      </w:tr>
      <w:tr w:rsidR="00682EA4" w:rsidRPr="00AB7F62" w14:paraId="5B67589A" w14:textId="77777777" w:rsidTr="00FC191B">
        <w:trPr>
          <w:trHeight w:val="1020"/>
        </w:trPr>
        <w:tc>
          <w:tcPr>
            <w:tcW w:w="1412" w:type="dxa"/>
            <w:vMerge/>
            <w:noWrap/>
            <w:hideMark/>
          </w:tcPr>
          <w:p w14:paraId="110B0F68" w14:textId="2D2D9E89" w:rsidR="00682EA4" w:rsidRPr="00AB7F62" w:rsidRDefault="00682EA4" w:rsidP="00AE75CD">
            <w:pPr>
              <w:rPr>
                <w:b/>
                <w:bCs/>
              </w:rPr>
            </w:pPr>
          </w:p>
        </w:tc>
        <w:tc>
          <w:tcPr>
            <w:tcW w:w="1889" w:type="dxa"/>
            <w:hideMark/>
          </w:tcPr>
          <w:p w14:paraId="705AB968" w14:textId="77777777" w:rsidR="00682EA4" w:rsidRPr="00AB7F62" w:rsidRDefault="00682EA4" w:rsidP="00AE75CD">
            <w:r w:rsidRPr="00AB7F62">
              <w:t>Spina bifida is suitable for stability footwear intervention?</w:t>
            </w:r>
          </w:p>
        </w:tc>
        <w:tc>
          <w:tcPr>
            <w:tcW w:w="1330" w:type="dxa"/>
            <w:noWrap/>
            <w:hideMark/>
          </w:tcPr>
          <w:p w14:paraId="6387C690" w14:textId="77777777" w:rsidR="00682EA4" w:rsidRPr="00AB7F62" w:rsidRDefault="00682EA4" w:rsidP="00AE75CD">
            <w:r w:rsidRPr="00440B71">
              <w:rPr>
                <w:color w:val="FF0000"/>
              </w:rPr>
              <w:t>80</w:t>
            </w:r>
          </w:p>
        </w:tc>
        <w:tc>
          <w:tcPr>
            <w:tcW w:w="9319" w:type="dxa"/>
            <w:gridSpan w:val="4"/>
            <w:shd w:val="clear" w:color="auto" w:fill="BFBFBF" w:themeFill="background1" w:themeFillShade="BF"/>
            <w:noWrap/>
            <w:hideMark/>
          </w:tcPr>
          <w:p w14:paraId="43A076FB" w14:textId="77777777" w:rsidR="00682EA4" w:rsidRPr="00AB7F62" w:rsidRDefault="00682EA4" w:rsidP="00AE75CD">
            <w:r w:rsidRPr="00AB7F62">
              <w:t> </w:t>
            </w:r>
          </w:p>
          <w:p w14:paraId="7B508766" w14:textId="44CB3AED" w:rsidR="00682EA4" w:rsidRPr="00AB7F62" w:rsidRDefault="00682EA4" w:rsidP="00AE75CD">
            <w:r w:rsidRPr="00AB7F62">
              <w:t> </w:t>
            </w:r>
          </w:p>
        </w:tc>
      </w:tr>
      <w:tr w:rsidR="00171BAF" w:rsidRPr="00AB7F62" w14:paraId="322C2F21" w14:textId="77777777" w:rsidTr="00FC191B">
        <w:trPr>
          <w:trHeight w:val="680"/>
        </w:trPr>
        <w:tc>
          <w:tcPr>
            <w:tcW w:w="1412" w:type="dxa"/>
            <w:vMerge/>
            <w:noWrap/>
            <w:hideMark/>
          </w:tcPr>
          <w:p w14:paraId="26BEF239" w14:textId="23C7BE2C" w:rsidR="00171BAF" w:rsidRPr="00AB7F62" w:rsidRDefault="00171BAF" w:rsidP="00AE75CD">
            <w:pPr>
              <w:rPr>
                <w:b/>
                <w:bCs/>
              </w:rPr>
            </w:pPr>
          </w:p>
        </w:tc>
        <w:tc>
          <w:tcPr>
            <w:tcW w:w="3219" w:type="dxa"/>
            <w:gridSpan w:val="2"/>
            <w:vMerge w:val="restart"/>
            <w:shd w:val="clear" w:color="auto" w:fill="BFBFBF" w:themeFill="background1" w:themeFillShade="BF"/>
            <w:hideMark/>
          </w:tcPr>
          <w:p w14:paraId="5C50019C" w14:textId="77777777" w:rsidR="00171BAF" w:rsidRPr="00AB7F62" w:rsidRDefault="00171BAF" w:rsidP="00AE75CD">
            <w:r w:rsidRPr="00AB7F62">
              <w:t> </w:t>
            </w:r>
          </w:p>
          <w:p w14:paraId="045AB111" w14:textId="77777777" w:rsidR="00171BAF" w:rsidRPr="00AB7F62" w:rsidRDefault="00171BAF" w:rsidP="00AE75CD">
            <w:r w:rsidRPr="00AB7F62">
              <w:t> </w:t>
            </w:r>
          </w:p>
          <w:p w14:paraId="2647822A" w14:textId="77777777" w:rsidR="00171BAF" w:rsidRPr="00AB7F62" w:rsidRDefault="00171BAF" w:rsidP="00AE75CD">
            <w:r w:rsidRPr="00AB7F62">
              <w:t> </w:t>
            </w:r>
          </w:p>
          <w:p w14:paraId="20594673" w14:textId="77777777" w:rsidR="00171BAF" w:rsidRPr="00AB7F62" w:rsidRDefault="00171BAF" w:rsidP="00AE75CD">
            <w:r w:rsidRPr="00AB7F62">
              <w:t> </w:t>
            </w:r>
          </w:p>
          <w:p w14:paraId="1BF05E4E" w14:textId="77777777" w:rsidR="00171BAF" w:rsidRPr="00AB7F62" w:rsidRDefault="00171BAF" w:rsidP="00AE75CD">
            <w:r w:rsidRPr="00AB7F62">
              <w:t> </w:t>
            </w:r>
          </w:p>
          <w:p w14:paraId="6F5E9679" w14:textId="77777777" w:rsidR="00171BAF" w:rsidRPr="00AB7F62" w:rsidRDefault="00171BAF" w:rsidP="00AE75CD">
            <w:r w:rsidRPr="00AB7F62">
              <w:t> </w:t>
            </w:r>
          </w:p>
          <w:p w14:paraId="1ABF8C62" w14:textId="77777777" w:rsidR="00171BAF" w:rsidRPr="00AB7F62" w:rsidRDefault="00171BAF" w:rsidP="00AE75CD">
            <w:r w:rsidRPr="00AB7F62">
              <w:t> </w:t>
            </w:r>
          </w:p>
          <w:p w14:paraId="417938C9" w14:textId="77777777" w:rsidR="00171BAF" w:rsidRPr="00AB7F62" w:rsidRDefault="00171BAF" w:rsidP="00AE75CD">
            <w:r w:rsidRPr="00AB7F62">
              <w:t> </w:t>
            </w:r>
          </w:p>
          <w:p w14:paraId="62843ECD" w14:textId="77777777" w:rsidR="00171BAF" w:rsidRPr="00AB7F62" w:rsidRDefault="00171BAF" w:rsidP="00AE75CD">
            <w:r w:rsidRPr="00AB7F62">
              <w:t> </w:t>
            </w:r>
          </w:p>
          <w:p w14:paraId="066A18C4" w14:textId="77777777" w:rsidR="00171BAF" w:rsidRPr="00AB7F62" w:rsidRDefault="00171BAF" w:rsidP="00AE75CD">
            <w:r w:rsidRPr="00AB7F62">
              <w:t> </w:t>
            </w:r>
          </w:p>
          <w:p w14:paraId="2F44C5F6" w14:textId="77777777" w:rsidR="00171BAF" w:rsidRPr="00AB7F62" w:rsidRDefault="00171BAF" w:rsidP="00AE75CD">
            <w:r w:rsidRPr="00AB7F62">
              <w:t> </w:t>
            </w:r>
          </w:p>
          <w:p w14:paraId="7C6B2F07" w14:textId="77777777" w:rsidR="00171BAF" w:rsidRPr="00AB7F62" w:rsidRDefault="00171BAF" w:rsidP="00AE75CD">
            <w:r w:rsidRPr="00AB7F62">
              <w:t> </w:t>
            </w:r>
          </w:p>
          <w:p w14:paraId="36F81661" w14:textId="77777777" w:rsidR="00171BAF" w:rsidRPr="00AB7F62" w:rsidRDefault="00171BAF" w:rsidP="00AE75CD">
            <w:r w:rsidRPr="00AB7F62">
              <w:t> </w:t>
            </w:r>
          </w:p>
          <w:p w14:paraId="667F645F" w14:textId="77777777" w:rsidR="00171BAF" w:rsidRPr="00AB7F62" w:rsidRDefault="00171BAF" w:rsidP="00AE75CD">
            <w:r w:rsidRPr="00AB7F62">
              <w:t> </w:t>
            </w:r>
          </w:p>
          <w:p w14:paraId="403A883F" w14:textId="77777777" w:rsidR="00171BAF" w:rsidRPr="00AB7F62" w:rsidRDefault="00171BAF" w:rsidP="00AE75CD">
            <w:r w:rsidRPr="00AB7F62">
              <w:t> </w:t>
            </w:r>
          </w:p>
          <w:p w14:paraId="2089BCC5" w14:textId="77777777" w:rsidR="00171BAF" w:rsidRPr="00AB7F62" w:rsidRDefault="00171BAF" w:rsidP="00AE75CD">
            <w:r w:rsidRPr="00AB7F62">
              <w:t> </w:t>
            </w:r>
          </w:p>
          <w:p w14:paraId="10FC068B" w14:textId="5F1B89E9" w:rsidR="00171BAF" w:rsidRPr="00AB7F62" w:rsidRDefault="00171BAF" w:rsidP="00AE75CD">
            <w:r w:rsidRPr="00AB7F62">
              <w:t> </w:t>
            </w:r>
          </w:p>
        </w:tc>
        <w:tc>
          <w:tcPr>
            <w:tcW w:w="3227" w:type="dxa"/>
            <w:shd w:val="clear" w:color="auto" w:fill="BFBFBF" w:themeFill="background1" w:themeFillShade="BF"/>
            <w:noWrap/>
            <w:hideMark/>
          </w:tcPr>
          <w:p w14:paraId="2F93C230" w14:textId="77777777" w:rsidR="00171BAF" w:rsidRPr="00AB7F62" w:rsidRDefault="00171BAF" w:rsidP="00AE75CD">
            <w:pPr>
              <w:rPr>
                <w:b/>
                <w:bCs/>
              </w:rPr>
            </w:pPr>
            <w:r w:rsidRPr="00AB7F62">
              <w:rPr>
                <w:b/>
                <w:bCs/>
              </w:rPr>
              <w:t>Criteria for Treatment</w:t>
            </w:r>
          </w:p>
        </w:tc>
        <w:tc>
          <w:tcPr>
            <w:tcW w:w="1409" w:type="dxa"/>
            <w:shd w:val="clear" w:color="auto" w:fill="BFBFBF" w:themeFill="background1" w:themeFillShade="BF"/>
            <w:hideMark/>
          </w:tcPr>
          <w:p w14:paraId="528D6E0C" w14:textId="77777777" w:rsidR="00171BAF" w:rsidRPr="00AB7F62" w:rsidRDefault="00171BAF" w:rsidP="00AE75CD">
            <w:r w:rsidRPr="00AB7F62">
              <w:t xml:space="preserve">% Frequency of ≥Agree  </w:t>
            </w:r>
          </w:p>
        </w:tc>
        <w:tc>
          <w:tcPr>
            <w:tcW w:w="3274" w:type="dxa"/>
            <w:shd w:val="clear" w:color="auto" w:fill="BFBFBF" w:themeFill="background1" w:themeFillShade="BF"/>
            <w:noWrap/>
            <w:hideMark/>
          </w:tcPr>
          <w:p w14:paraId="16C3AE8F" w14:textId="77777777" w:rsidR="00171BAF" w:rsidRPr="00AB7F62" w:rsidRDefault="00171BAF" w:rsidP="00AE75CD">
            <w:pPr>
              <w:rPr>
                <w:b/>
                <w:bCs/>
              </w:rPr>
            </w:pPr>
            <w:r w:rsidRPr="00AB7F62">
              <w:rPr>
                <w:b/>
                <w:bCs/>
              </w:rPr>
              <w:t>Criteria for Treatment</w:t>
            </w:r>
          </w:p>
        </w:tc>
        <w:tc>
          <w:tcPr>
            <w:tcW w:w="1409" w:type="dxa"/>
            <w:shd w:val="clear" w:color="auto" w:fill="BFBFBF" w:themeFill="background1" w:themeFillShade="BF"/>
            <w:hideMark/>
          </w:tcPr>
          <w:p w14:paraId="6C0C6283" w14:textId="77777777" w:rsidR="00171BAF" w:rsidRPr="00AB7F62" w:rsidRDefault="00171BAF" w:rsidP="00AE75CD">
            <w:r w:rsidRPr="00AB7F62">
              <w:t xml:space="preserve">% Frequency of ≥Agree  </w:t>
            </w:r>
          </w:p>
        </w:tc>
      </w:tr>
      <w:tr w:rsidR="00171BAF" w:rsidRPr="00AB7F62" w14:paraId="1BF4B700" w14:textId="77777777" w:rsidTr="00FC191B">
        <w:trPr>
          <w:trHeight w:val="1020"/>
        </w:trPr>
        <w:tc>
          <w:tcPr>
            <w:tcW w:w="1412" w:type="dxa"/>
            <w:vMerge/>
            <w:noWrap/>
            <w:hideMark/>
          </w:tcPr>
          <w:p w14:paraId="6418E26C" w14:textId="069EAFD9" w:rsidR="00171BAF" w:rsidRPr="00AB7F62" w:rsidRDefault="00171BAF" w:rsidP="00AE75CD">
            <w:pPr>
              <w:rPr>
                <w:b/>
                <w:bCs/>
              </w:rPr>
            </w:pPr>
          </w:p>
        </w:tc>
        <w:tc>
          <w:tcPr>
            <w:tcW w:w="3219" w:type="dxa"/>
            <w:gridSpan w:val="2"/>
            <w:vMerge/>
            <w:shd w:val="clear" w:color="auto" w:fill="BFBFBF" w:themeFill="background1" w:themeFillShade="BF"/>
            <w:hideMark/>
          </w:tcPr>
          <w:p w14:paraId="5B3DE014" w14:textId="4CEF8A2D" w:rsidR="00171BAF" w:rsidRPr="00AB7F62" w:rsidRDefault="00171BAF" w:rsidP="00AE75CD"/>
        </w:tc>
        <w:tc>
          <w:tcPr>
            <w:tcW w:w="3227" w:type="dxa"/>
            <w:hideMark/>
          </w:tcPr>
          <w:p w14:paraId="6FCA3F79" w14:textId="77777777" w:rsidR="00171BAF" w:rsidRPr="00AB7F62" w:rsidRDefault="00171BAF" w:rsidP="00AE75CD">
            <w:r w:rsidRPr="00AB7F62">
              <w:t>"Stability footwear should only be issued to children with SB after a critical assessment of the child's mobility needs in respect to other assistive aids."</w:t>
            </w:r>
          </w:p>
        </w:tc>
        <w:tc>
          <w:tcPr>
            <w:tcW w:w="1409" w:type="dxa"/>
            <w:hideMark/>
          </w:tcPr>
          <w:p w14:paraId="3CF1E77D" w14:textId="77777777" w:rsidR="00171BAF" w:rsidRPr="00AB7F62" w:rsidRDefault="00171BAF" w:rsidP="00AE75CD">
            <w:r w:rsidRPr="00171BAF">
              <w:rPr>
                <w:color w:val="FF0000"/>
              </w:rPr>
              <w:t>91.67</w:t>
            </w:r>
          </w:p>
        </w:tc>
        <w:tc>
          <w:tcPr>
            <w:tcW w:w="3274" w:type="dxa"/>
            <w:shd w:val="clear" w:color="auto" w:fill="BFBFBF" w:themeFill="background1" w:themeFillShade="BF"/>
            <w:noWrap/>
            <w:hideMark/>
          </w:tcPr>
          <w:p w14:paraId="274A7ADB" w14:textId="77777777" w:rsidR="00171BAF" w:rsidRPr="00AB7F62" w:rsidRDefault="00171BAF" w:rsidP="00AE75CD">
            <w:r w:rsidRPr="00AB7F62">
              <w:t> </w:t>
            </w:r>
          </w:p>
        </w:tc>
        <w:tc>
          <w:tcPr>
            <w:tcW w:w="1409" w:type="dxa"/>
            <w:shd w:val="clear" w:color="auto" w:fill="BFBFBF" w:themeFill="background1" w:themeFillShade="BF"/>
            <w:noWrap/>
            <w:hideMark/>
          </w:tcPr>
          <w:p w14:paraId="6F57F23B" w14:textId="77777777" w:rsidR="00171BAF" w:rsidRPr="00AB7F62" w:rsidRDefault="00171BAF" w:rsidP="00AE75CD"/>
        </w:tc>
      </w:tr>
      <w:tr w:rsidR="00171BAF" w:rsidRPr="00AB7F62" w14:paraId="667A7123" w14:textId="77777777" w:rsidTr="00FC191B">
        <w:trPr>
          <w:trHeight w:val="1020"/>
        </w:trPr>
        <w:tc>
          <w:tcPr>
            <w:tcW w:w="1412" w:type="dxa"/>
            <w:vMerge/>
            <w:noWrap/>
            <w:hideMark/>
          </w:tcPr>
          <w:p w14:paraId="161D2E54" w14:textId="306B9B06" w:rsidR="00171BAF" w:rsidRPr="00AB7F62" w:rsidRDefault="00171BAF" w:rsidP="00AE75CD">
            <w:pPr>
              <w:rPr>
                <w:b/>
                <w:bCs/>
              </w:rPr>
            </w:pPr>
          </w:p>
        </w:tc>
        <w:tc>
          <w:tcPr>
            <w:tcW w:w="3219" w:type="dxa"/>
            <w:gridSpan w:val="2"/>
            <w:vMerge/>
            <w:shd w:val="clear" w:color="auto" w:fill="BFBFBF" w:themeFill="background1" w:themeFillShade="BF"/>
            <w:hideMark/>
          </w:tcPr>
          <w:p w14:paraId="708748E1" w14:textId="7B3D4D7F" w:rsidR="00171BAF" w:rsidRPr="00AB7F62" w:rsidRDefault="00171BAF" w:rsidP="00AE75CD"/>
        </w:tc>
        <w:tc>
          <w:tcPr>
            <w:tcW w:w="3227" w:type="dxa"/>
            <w:hideMark/>
          </w:tcPr>
          <w:p w14:paraId="1103D3A8" w14:textId="77777777" w:rsidR="00171BAF" w:rsidRPr="00AB7F62" w:rsidRDefault="00171BAF" w:rsidP="00AE75CD">
            <w:r w:rsidRPr="00AB7F62">
              <w:t>"Stability footwear may be used alongside foot orthoses to assist foot and ankle stability in mild level lumbar 5 vertebral involvement."</w:t>
            </w:r>
          </w:p>
        </w:tc>
        <w:tc>
          <w:tcPr>
            <w:tcW w:w="1409" w:type="dxa"/>
            <w:noWrap/>
            <w:hideMark/>
          </w:tcPr>
          <w:p w14:paraId="5ADB8781" w14:textId="77777777" w:rsidR="00171BAF" w:rsidRPr="00AB7F62" w:rsidRDefault="00171BAF" w:rsidP="00AE75CD">
            <w:r w:rsidRPr="00AB7F62">
              <w:t>50.00</w:t>
            </w:r>
          </w:p>
        </w:tc>
        <w:tc>
          <w:tcPr>
            <w:tcW w:w="3274" w:type="dxa"/>
            <w:hideMark/>
          </w:tcPr>
          <w:p w14:paraId="32EA57E6" w14:textId="39FB311C" w:rsidR="00171BAF" w:rsidRPr="00AB7F62" w:rsidRDefault="00171BAF" w:rsidP="00AE75CD">
            <w:r w:rsidRPr="00AB7F62">
              <w:t>Modified Round 3: "Stability footwear may be used simultaneously with foot orthoses to assist foot and ankle stability in sacral level 1 (Meningocele)"</w:t>
            </w:r>
          </w:p>
        </w:tc>
        <w:tc>
          <w:tcPr>
            <w:tcW w:w="1409" w:type="dxa"/>
            <w:noWrap/>
            <w:hideMark/>
          </w:tcPr>
          <w:p w14:paraId="633AEBF1" w14:textId="77777777" w:rsidR="00171BAF" w:rsidRPr="00AB7F62" w:rsidRDefault="00171BAF" w:rsidP="00AE75CD">
            <w:r w:rsidRPr="00171BAF">
              <w:rPr>
                <w:color w:val="FF0000"/>
              </w:rPr>
              <w:t>87.50</w:t>
            </w:r>
          </w:p>
        </w:tc>
      </w:tr>
      <w:tr w:rsidR="00171BAF" w:rsidRPr="00AB7F62" w14:paraId="2B12356C" w14:textId="77777777" w:rsidTr="00FC191B">
        <w:trPr>
          <w:trHeight w:val="1360"/>
        </w:trPr>
        <w:tc>
          <w:tcPr>
            <w:tcW w:w="1412" w:type="dxa"/>
            <w:vMerge/>
            <w:noWrap/>
            <w:hideMark/>
          </w:tcPr>
          <w:p w14:paraId="02533DD6" w14:textId="2AF01E13" w:rsidR="00171BAF" w:rsidRPr="00AB7F62" w:rsidRDefault="00171BAF" w:rsidP="00AE75CD">
            <w:pPr>
              <w:rPr>
                <w:b/>
                <w:bCs/>
              </w:rPr>
            </w:pPr>
          </w:p>
        </w:tc>
        <w:tc>
          <w:tcPr>
            <w:tcW w:w="3219" w:type="dxa"/>
            <w:gridSpan w:val="2"/>
            <w:vMerge/>
            <w:shd w:val="clear" w:color="auto" w:fill="BFBFBF" w:themeFill="background1" w:themeFillShade="BF"/>
            <w:hideMark/>
          </w:tcPr>
          <w:p w14:paraId="67E6E3F1" w14:textId="7D63BD76" w:rsidR="00171BAF" w:rsidRPr="00AB7F62" w:rsidRDefault="00171BAF" w:rsidP="00AE75CD"/>
        </w:tc>
        <w:tc>
          <w:tcPr>
            <w:tcW w:w="3227" w:type="dxa"/>
            <w:hideMark/>
          </w:tcPr>
          <w:p w14:paraId="1FC38013" w14:textId="77777777" w:rsidR="00171BAF" w:rsidRPr="00AB7F62" w:rsidRDefault="00171BAF" w:rsidP="00AE75CD">
            <w:r w:rsidRPr="00AB7F62">
              <w:t>"Stability Footwear may be used alongside AFO's and walking frames to assist walking and standing in lumbar 1-5 vertebral involvement."</w:t>
            </w:r>
          </w:p>
        </w:tc>
        <w:tc>
          <w:tcPr>
            <w:tcW w:w="1409" w:type="dxa"/>
            <w:noWrap/>
            <w:hideMark/>
          </w:tcPr>
          <w:p w14:paraId="2A15257B" w14:textId="77777777" w:rsidR="00171BAF" w:rsidRPr="00AB7F62" w:rsidRDefault="00171BAF" w:rsidP="00AE75CD">
            <w:r w:rsidRPr="00AB7F62">
              <w:t>58.33</w:t>
            </w:r>
          </w:p>
        </w:tc>
        <w:tc>
          <w:tcPr>
            <w:tcW w:w="3274" w:type="dxa"/>
            <w:hideMark/>
          </w:tcPr>
          <w:p w14:paraId="084BAB97" w14:textId="77777777" w:rsidR="00171BAF" w:rsidRPr="00AB7F62" w:rsidRDefault="00171BAF" w:rsidP="00AE75CD">
            <w:r w:rsidRPr="00AB7F62">
              <w:t>Modified Round 3 "Stability Footwear may be used simultaneously with AFO's and walking frames to assist walking and standing in lumbar level 4-5 (Meningocele, Myelomeningocele)."</w:t>
            </w:r>
          </w:p>
        </w:tc>
        <w:tc>
          <w:tcPr>
            <w:tcW w:w="1409" w:type="dxa"/>
            <w:noWrap/>
            <w:hideMark/>
          </w:tcPr>
          <w:p w14:paraId="5A027368" w14:textId="77777777" w:rsidR="00171BAF" w:rsidRPr="00AB7F62" w:rsidRDefault="00171BAF" w:rsidP="00AE75CD">
            <w:r w:rsidRPr="00171BAF">
              <w:rPr>
                <w:color w:val="FF0000"/>
              </w:rPr>
              <w:t>87.50</w:t>
            </w:r>
          </w:p>
        </w:tc>
      </w:tr>
      <w:tr w:rsidR="001E041E" w:rsidRPr="00AB7F62" w14:paraId="63742C8F" w14:textId="77777777" w:rsidTr="00FC191B">
        <w:trPr>
          <w:trHeight w:val="1360"/>
        </w:trPr>
        <w:tc>
          <w:tcPr>
            <w:tcW w:w="1412" w:type="dxa"/>
            <w:vMerge/>
            <w:noWrap/>
            <w:hideMark/>
          </w:tcPr>
          <w:p w14:paraId="74984580" w14:textId="05A6A1CE" w:rsidR="001E041E" w:rsidRPr="00AB7F62" w:rsidRDefault="001E041E" w:rsidP="00AE75CD">
            <w:pPr>
              <w:rPr>
                <w:b/>
                <w:bCs/>
              </w:rPr>
            </w:pPr>
          </w:p>
        </w:tc>
        <w:tc>
          <w:tcPr>
            <w:tcW w:w="3219" w:type="dxa"/>
            <w:gridSpan w:val="2"/>
            <w:vMerge/>
            <w:shd w:val="clear" w:color="auto" w:fill="BFBFBF" w:themeFill="background1" w:themeFillShade="BF"/>
            <w:hideMark/>
          </w:tcPr>
          <w:p w14:paraId="2C7C818A" w14:textId="46450D83" w:rsidR="001E041E" w:rsidRPr="00AB7F62" w:rsidRDefault="001E041E" w:rsidP="00AE75CD"/>
        </w:tc>
        <w:tc>
          <w:tcPr>
            <w:tcW w:w="4636" w:type="dxa"/>
            <w:gridSpan w:val="2"/>
            <w:shd w:val="clear" w:color="auto" w:fill="BFBFBF" w:themeFill="background1" w:themeFillShade="BF"/>
            <w:hideMark/>
          </w:tcPr>
          <w:p w14:paraId="04498598" w14:textId="14F310E8" w:rsidR="001E041E" w:rsidRPr="00AB7F62" w:rsidRDefault="001E041E" w:rsidP="00AE75CD">
            <w:r w:rsidRPr="00AB7F62">
              <w:t> </w:t>
            </w:r>
          </w:p>
        </w:tc>
        <w:tc>
          <w:tcPr>
            <w:tcW w:w="3274" w:type="dxa"/>
            <w:hideMark/>
          </w:tcPr>
          <w:p w14:paraId="1396DB82" w14:textId="77777777" w:rsidR="001E041E" w:rsidRPr="00AB7F62" w:rsidRDefault="001E041E" w:rsidP="00AE75CD">
            <w:r w:rsidRPr="00AB7F62">
              <w:t>Modified Round 3 "Stability Footwear may be used simultaneously with HKAFO or KAFO and walking frames to assist walking and standing in lumbar level 1-3 (Meningocele, Myelomeningocele)."</w:t>
            </w:r>
          </w:p>
        </w:tc>
        <w:tc>
          <w:tcPr>
            <w:tcW w:w="1409" w:type="dxa"/>
            <w:noWrap/>
            <w:hideMark/>
          </w:tcPr>
          <w:p w14:paraId="1D6FC20D" w14:textId="77777777" w:rsidR="001E041E" w:rsidRPr="00AB7F62" w:rsidRDefault="001E041E" w:rsidP="00AE75CD">
            <w:r w:rsidRPr="00171BAF">
              <w:rPr>
                <w:color w:val="FF0000"/>
              </w:rPr>
              <w:t>81.25</w:t>
            </w:r>
          </w:p>
        </w:tc>
      </w:tr>
      <w:tr w:rsidR="00171BAF" w:rsidRPr="00AB7F62" w14:paraId="18A5AF08" w14:textId="77777777" w:rsidTr="00FC191B">
        <w:trPr>
          <w:trHeight w:val="680"/>
        </w:trPr>
        <w:tc>
          <w:tcPr>
            <w:tcW w:w="1412" w:type="dxa"/>
            <w:vMerge/>
            <w:noWrap/>
            <w:hideMark/>
          </w:tcPr>
          <w:p w14:paraId="7ADE60DB" w14:textId="6C2C0C2F" w:rsidR="00171BAF" w:rsidRPr="00AB7F62" w:rsidRDefault="00171BAF" w:rsidP="00AE75CD">
            <w:pPr>
              <w:rPr>
                <w:b/>
                <w:bCs/>
              </w:rPr>
            </w:pPr>
          </w:p>
        </w:tc>
        <w:tc>
          <w:tcPr>
            <w:tcW w:w="3219" w:type="dxa"/>
            <w:gridSpan w:val="2"/>
            <w:vMerge/>
            <w:shd w:val="clear" w:color="auto" w:fill="BFBFBF" w:themeFill="background1" w:themeFillShade="BF"/>
            <w:hideMark/>
          </w:tcPr>
          <w:p w14:paraId="0ED26635" w14:textId="13F912BF" w:rsidR="00171BAF" w:rsidRPr="00AB7F62" w:rsidRDefault="00171BAF" w:rsidP="00AE75CD"/>
        </w:tc>
        <w:tc>
          <w:tcPr>
            <w:tcW w:w="3227" w:type="dxa"/>
            <w:shd w:val="clear" w:color="auto" w:fill="BFBFBF" w:themeFill="background1" w:themeFillShade="BF"/>
            <w:hideMark/>
          </w:tcPr>
          <w:p w14:paraId="38A7ACF6" w14:textId="77777777" w:rsidR="00171BAF" w:rsidRPr="00AB7F62" w:rsidRDefault="00171BAF" w:rsidP="00AE75CD">
            <w:pPr>
              <w:rPr>
                <w:b/>
                <w:bCs/>
              </w:rPr>
            </w:pPr>
            <w:r w:rsidRPr="00AB7F62">
              <w:rPr>
                <w:b/>
                <w:bCs/>
              </w:rPr>
              <w:t>Age Range for Stability Footwear Intervention</w:t>
            </w:r>
          </w:p>
        </w:tc>
        <w:tc>
          <w:tcPr>
            <w:tcW w:w="1409" w:type="dxa"/>
            <w:shd w:val="clear" w:color="auto" w:fill="BFBFBF" w:themeFill="background1" w:themeFillShade="BF"/>
            <w:hideMark/>
          </w:tcPr>
          <w:p w14:paraId="13A32B91" w14:textId="77777777" w:rsidR="00171BAF" w:rsidRPr="00AB7F62" w:rsidRDefault="00171BAF" w:rsidP="00AE75CD">
            <w:r w:rsidRPr="00AB7F62">
              <w:t>Relative %Frequency</w:t>
            </w:r>
          </w:p>
        </w:tc>
        <w:tc>
          <w:tcPr>
            <w:tcW w:w="3274" w:type="dxa"/>
            <w:shd w:val="clear" w:color="auto" w:fill="BFBFBF" w:themeFill="background1" w:themeFillShade="BF"/>
            <w:hideMark/>
          </w:tcPr>
          <w:p w14:paraId="75CB171D" w14:textId="77777777" w:rsidR="00171BAF" w:rsidRPr="00AB7F62" w:rsidRDefault="00171BAF" w:rsidP="00AE75CD">
            <w:pPr>
              <w:rPr>
                <w:b/>
                <w:bCs/>
              </w:rPr>
            </w:pPr>
            <w:r w:rsidRPr="00AB7F62">
              <w:rPr>
                <w:b/>
                <w:bCs/>
              </w:rPr>
              <w:t>Age Range for Stability Footwear Intervention</w:t>
            </w:r>
          </w:p>
        </w:tc>
        <w:tc>
          <w:tcPr>
            <w:tcW w:w="1409" w:type="dxa"/>
            <w:shd w:val="clear" w:color="auto" w:fill="BFBFBF" w:themeFill="background1" w:themeFillShade="BF"/>
            <w:hideMark/>
          </w:tcPr>
          <w:p w14:paraId="0B42B1A5" w14:textId="77777777" w:rsidR="00171BAF" w:rsidRPr="00AB7F62" w:rsidRDefault="00171BAF" w:rsidP="00AE75CD">
            <w:r w:rsidRPr="00AB7F62">
              <w:t>Relative %Frequency</w:t>
            </w:r>
          </w:p>
        </w:tc>
      </w:tr>
      <w:tr w:rsidR="00171BAF" w:rsidRPr="00AB7F62" w14:paraId="13E628A7" w14:textId="77777777" w:rsidTr="00FC191B">
        <w:trPr>
          <w:trHeight w:val="320"/>
        </w:trPr>
        <w:tc>
          <w:tcPr>
            <w:tcW w:w="1412" w:type="dxa"/>
            <w:vMerge/>
            <w:noWrap/>
            <w:hideMark/>
          </w:tcPr>
          <w:p w14:paraId="27388034" w14:textId="733D3D22" w:rsidR="00171BAF" w:rsidRPr="00AB7F62" w:rsidRDefault="00171BAF" w:rsidP="00AE75CD">
            <w:pPr>
              <w:rPr>
                <w:b/>
                <w:bCs/>
              </w:rPr>
            </w:pPr>
          </w:p>
        </w:tc>
        <w:tc>
          <w:tcPr>
            <w:tcW w:w="3219" w:type="dxa"/>
            <w:gridSpan w:val="2"/>
            <w:vMerge/>
            <w:shd w:val="clear" w:color="auto" w:fill="BFBFBF" w:themeFill="background1" w:themeFillShade="BF"/>
            <w:hideMark/>
          </w:tcPr>
          <w:p w14:paraId="7FEED8DE" w14:textId="5BB52DC9" w:rsidR="00171BAF" w:rsidRPr="00AB7F62" w:rsidRDefault="00171BAF" w:rsidP="00AE75CD"/>
        </w:tc>
        <w:tc>
          <w:tcPr>
            <w:tcW w:w="3227" w:type="dxa"/>
            <w:noWrap/>
            <w:hideMark/>
          </w:tcPr>
          <w:p w14:paraId="0902ACF8" w14:textId="77777777" w:rsidR="00171BAF" w:rsidRPr="00AB7F62" w:rsidRDefault="00171BAF" w:rsidP="00AE75CD">
            <w:r w:rsidRPr="00AB7F62">
              <w:t>1-18 years (with assessed adult transition care)</w:t>
            </w:r>
          </w:p>
        </w:tc>
        <w:tc>
          <w:tcPr>
            <w:tcW w:w="1409" w:type="dxa"/>
            <w:noWrap/>
            <w:hideMark/>
          </w:tcPr>
          <w:p w14:paraId="46B2645C" w14:textId="77777777" w:rsidR="00171BAF" w:rsidRPr="00AB7F62" w:rsidRDefault="00171BAF" w:rsidP="00AE75CD">
            <w:r w:rsidRPr="00AB7F62">
              <w:t>18.18</w:t>
            </w:r>
          </w:p>
        </w:tc>
        <w:tc>
          <w:tcPr>
            <w:tcW w:w="3274" w:type="dxa"/>
            <w:noWrap/>
            <w:hideMark/>
          </w:tcPr>
          <w:p w14:paraId="44C0F517" w14:textId="77777777" w:rsidR="00171BAF" w:rsidRPr="00AB7F62" w:rsidRDefault="00171BAF" w:rsidP="00AE75CD">
            <w:r w:rsidRPr="00AB7F62">
              <w:t>1-18 years (with assessed adult transition care)</w:t>
            </w:r>
          </w:p>
        </w:tc>
        <w:tc>
          <w:tcPr>
            <w:tcW w:w="1409" w:type="dxa"/>
            <w:noWrap/>
            <w:hideMark/>
          </w:tcPr>
          <w:p w14:paraId="39873AC3" w14:textId="77777777" w:rsidR="00171BAF" w:rsidRPr="00AB7F62" w:rsidRDefault="00171BAF" w:rsidP="00AE75CD">
            <w:r w:rsidRPr="00AB7F62">
              <w:t>6.25</w:t>
            </w:r>
          </w:p>
        </w:tc>
      </w:tr>
      <w:tr w:rsidR="00171BAF" w:rsidRPr="00AB7F62" w14:paraId="15E19653" w14:textId="77777777" w:rsidTr="00FC191B">
        <w:trPr>
          <w:trHeight w:val="320"/>
        </w:trPr>
        <w:tc>
          <w:tcPr>
            <w:tcW w:w="1412" w:type="dxa"/>
            <w:vMerge/>
            <w:noWrap/>
            <w:hideMark/>
          </w:tcPr>
          <w:p w14:paraId="7FB25206" w14:textId="4D0BBDC2" w:rsidR="00171BAF" w:rsidRPr="00AB7F62" w:rsidRDefault="00171BAF" w:rsidP="00AE75CD">
            <w:pPr>
              <w:rPr>
                <w:b/>
                <w:bCs/>
              </w:rPr>
            </w:pPr>
          </w:p>
        </w:tc>
        <w:tc>
          <w:tcPr>
            <w:tcW w:w="3219" w:type="dxa"/>
            <w:gridSpan w:val="2"/>
            <w:vMerge/>
            <w:shd w:val="clear" w:color="auto" w:fill="BFBFBF" w:themeFill="background1" w:themeFillShade="BF"/>
            <w:hideMark/>
          </w:tcPr>
          <w:p w14:paraId="188A7DE6" w14:textId="5583808E" w:rsidR="00171BAF" w:rsidRPr="00AB7F62" w:rsidRDefault="00171BAF" w:rsidP="00AE75CD"/>
        </w:tc>
        <w:tc>
          <w:tcPr>
            <w:tcW w:w="3227" w:type="dxa"/>
            <w:noWrap/>
            <w:hideMark/>
          </w:tcPr>
          <w:p w14:paraId="140C9921" w14:textId="77777777" w:rsidR="00171BAF" w:rsidRPr="00AB7F62" w:rsidRDefault="00171BAF" w:rsidP="00AE75CD">
            <w:r w:rsidRPr="00AB7F62">
              <w:t>4-18 years (with assessed adult transition care)</w:t>
            </w:r>
          </w:p>
        </w:tc>
        <w:tc>
          <w:tcPr>
            <w:tcW w:w="1409" w:type="dxa"/>
            <w:noWrap/>
            <w:hideMark/>
          </w:tcPr>
          <w:p w14:paraId="425B3FC9" w14:textId="77777777" w:rsidR="00171BAF" w:rsidRPr="00AB7F62" w:rsidRDefault="00171BAF" w:rsidP="00AE75CD">
            <w:r w:rsidRPr="00AB7F62">
              <w:t>9.09</w:t>
            </w:r>
          </w:p>
        </w:tc>
        <w:tc>
          <w:tcPr>
            <w:tcW w:w="3274" w:type="dxa"/>
            <w:noWrap/>
            <w:hideMark/>
          </w:tcPr>
          <w:p w14:paraId="41AACFB8" w14:textId="77777777" w:rsidR="00171BAF" w:rsidRPr="00AB7F62" w:rsidRDefault="00171BAF" w:rsidP="00AE75CD">
            <w:r w:rsidRPr="00AB7F62">
              <w:t>4-18 years (with assessed adult transition care)</w:t>
            </w:r>
          </w:p>
        </w:tc>
        <w:tc>
          <w:tcPr>
            <w:tcW w:w="1409" w:type="dxa"/>
            <w:noWrap/>
            <w:hideMark/>
          </w:tcPr>
          <w:p w14:paraId="50EFAD8B" w14:textId="77777777" w:rsidR="00171BAF" w:rsidRPr="00AB7F62" w:rsidRDefault="00171BAF" w:rsidP="00AE75CD">
            <w:r w:rsidRPr="00AB7F62">
              <w:t>0.00</w:t>
            </w:r>
          </w:p>
        </w:tc>
      </w:tr>
      <w:tr w:rsidR="00171BAF" w:rsidRPr="00AB7F62" w14:paraId="7A8AF913" w14:textId="77777777" w:rsidTr="00FC191B">
        <w:trPr>
          <w:trHeight w:val="1020"/>
        </w:trPr>
        <w:tc>
          <w:tcPr>
            <w:tcW w:w="1412" w:type="dxa"/>
            <w:vMerge/>
            <w:noWrap/>
            <w:hideMark/>
          </w:tcPr>
          <w:p w14:paraId="0A50A60D" w14:textId="4EE4F26F" w:rsidR="00171BAF" w:rsidRPr="00AB7F62" w:rsidRDefault="00171BAF" w:rsidP="00AE75CD">
            <w:pPr>
              <w:rPr>
                <w:b/>
                <w:bCs/>
              </w:rPr>
            </w:pPr>
          </w:p>
        </w:tc>
        <w:tc>
          <w:tcPr>
            <w:tcW w:w="3219" w:type="dxa"/>
            <w:gridSpan w:val="2"/>
            <w:vMerge/>
            <w:shd w:val="clear" w:color="auto" w:fill="BFBFBF" w:themeFill="background1" w:themeFillShade="BF"/>
            <w:hideMark/>
          </w:tcPr>
          <w:p w14:paraId="1CD0B8D6" w14:textId="63CA03F3" w:rsidR="00171BAF" w:rsidRPr="00AB7F62" w:rsidRDefault="00171BAF" w:rsidP="00AE75CD"/>
        </w:tc>
        <w:tc>
          <w:tcPr>
            <w:tcW w:w="3227" w:type="dxa"/>
            <w:hideMark/>
          </w:tcPr>
          <w:p w14:paraId="0E4FA7B6" w14:textId="77777777" w:rsidR="00171BAF" w:rsidRPr="00AB7F62" w:rsidRDefault="00171BAF" w:rsidP="00AE75CD">
            <w:r w:rsidRPr="00AB7F62">
              <w:t>Initiation and end points of treatment indicated by functional ability and the mobility needs of the child (potential or actual).</w:t>
            </w:r>
          </w:p>
        </w:tc>
        <w:tc>
          <w:tcPr>
            <w:tcW w:w="1409" w:type="dxa"/>
            <w:noWrap/>
            <w:hideMark/>
          </w:tcPr>
          <w:p w14:paraId="20E1ACEA" w14:textId="77777777" w:rsidR="00171BAF" w:rsidRPr="00AB7F62" w:rsidRDefault="00171BAF" w:rsidP="00AE75CD">
            <w:r w:rsidRPr="00AB7F62">
              <w:t>72.73</w:t>
            </w:r>
          </w:p>
        </w:tc>
        <w:tc>
          <w:tcPr>
            <w:tcW w:w="3274" w:type="dxa"/>
            <w:hideMark/>
          </w:tcPr>
          <w:p w14:paraId="0CB33E8A" w14:textId="77777777" w:rsidR="00171BAF" w:rsidRPr="00AB7F62" w:rsidRDefault="00171BAF" w:rsidP="00AE75CD">
            <w:r w:rsidRPr="00AB7F62">
              <w:t>Initiation and end points of treatment indicated by functional ability and the mobility needs of the child (potential or actual).</w:t>
            </w:r>
          </w:p>
        </w:tc>
        <w:tc>
          <w:tcPr>
            <w:tcW w:w="1409" w:type="dxa"/>
            <w:noWrap/>
            <w:hideMark/>
          </w:tcPr>
          <w:p w14:paraId="5372EA15" w14:textId="77777777" w:rsidR="00171BAF" w:rsidRPr="00AB7F62" w:rsidRDefault="00171BAF" w:rsidP="00AE75CD">
            <w:r w:rsidRPr="001E041E">
              <w:rPr>
                <w:color w:val="FF0000"/>
              </w:rPr>
              <w:t>93.75</w:t>
            </w:r>
          </w:p>
        </w:tc>
      </w:tr>
      <w:tr w:rsidR="00171BAF" w:rsidRPr="00AB7F62" w14:paraId="20F0E7D9" w14:textId="77777777" w:rsidTr="00FC191B">
        <w:trPr>
          <w:trHeight w:val="680"/>
        </w:trPr>
        <w:tc>
          <w:tcPr>
            <w:tcW w:w="1412" w:type="dxa"/>
            <w:vMerge/>
            <w:noWrap/>
            <w:hideMark/>
          </w:tcPr>
          <w:p w14:paraId="408238C0" w14:textId="0844E9E4" w:rsidR="00171BAF" w:rsidRPr="00AB7F62" w:rsidRDefault="00171BAF" w:rsidP="00AE75CD">
            <w:pPr>
              <w:rPr>
                <w:b/>
                <w:bCs/>
              </w:rPr>
            </w:pPr>
          </w:p>
        </w:tc>
        <w:tc>
          <w:tcPr>
            <w:tcW w:w="3219" w:type="dxa"/>
            <w:gridSpan w:val="2"/>
            <w:vMerge/>
            <w:shd w:val="clear" w:color="auto" w:fill="BFBFBF" w:themeFill="background1" w:themeFillShade="BF"/>
            <w:hideMark/>
          </w:tcPr>
          <w:p w14:paraId="3894ABFA" w14:textId="62D68E20" w:rsidR="00171BAF" w:rsidRPr="00AB7F62" w:rsidRDefault="00171BAF" w:rsidP="00AE75CD"/>
        </w:tc>
        <w:tc>
          <w:tcPr>
            <w:tcW w:w="3227" w:type="dxa"/>
            <w:hideMark/>
          </w:tcPr>
          <w:p w14:paraId="3A96641F" w14:textId="77777777" w:rsidR="00171BAF" w:rsidRPr="00AB7F62" w:rsidRDefault="00171BAF" w:rsidP="00AE75CD">
            <w:r w:rsidRPr="00AB7F62">
              <w:t>N/A I do not feel this condition is suitable for stability footwear intervention.</w:t>
            </w:r>
          </w:p>
        </w:tc>
        <w:tc>
          <w:tcPr>
            <w:tcW w:w="1409" w:type="dxa"/>
            <w:noWrap/>
            <w:hideMark/>
          </w:tcPr>
          <w:p w14:paraId="368BCBFC" w14:textId="77777777" w:rsidR="00171BAF" w:rsidRPr="00AB7F62" w:rsidRDefault="00171BAF" w:rsidP="00AE75CD">
            <w:r w:rsidRPr="00AB7F62">
              <w:t>0.00</w:t>
            </w:r>
          </w:p>
        </w:tc>
        <w:tc>
          <w:tcPr>
            <w:tcW w:w="3274" w:type="dxa"/>
            <w:hideMark/>
          </w:tcPr>
          <w:p w14:paraId="2C1D4A68" w14:textId="77777777" w:rsidR="00171BAF" w:rsidRPr="00AB7F62" w:rsidRDefault="00171BAF" w:rsidP="00AE75CD">
            <w:r w:rsidRPr="00AB7F62">
              <w:t>N/A I do not feel this condition is suitable for stability footwear intervention.</w:t>
            </w:r>
          </w:p>
        </w:tc>
        <w:tc>
          <w:tcPr>
            <w:tcW w:w="1409" w:type="dxa"/>
            <w:noWrap/>
            <w:hideMark/>
          </w:tcPr>
          <w:p w14:paraId="7ABC32AC" w14:textId="77777777" w:rsidR="00171BAF" w:rsidRPr="00AB7F62" w:rsidRDefault="00171BAF" w:rsidP="00AE75CD">
            <w:r w:rsidRPr="00AB7F62">
              <w:t>0.00</w:t>
            </w:r>
          </w:p>
        </w:tc>
      </w:tr>
      <w:tr w:rsidR="00171BAF" w:rsidRPr="00AB7F62" w14:paraId="7E1463F6" w14:textId="77777777" w:rsidTr="00FC191B">
        <w:trPr>
          <w:trHeight w:val="680"/>
        </w:trPr>
        <w:tc>
          <w:tcPr>
            <w:tcW w:w="1412" w:type="dxa"/>
            <w:vMerge/>
            <w:noWrap/>
            <w:hideMark/>
          </w:tcPr>
          <w:p w14:paraId="54FB30F2" w14:textId="7CFC26B0" w:rsidR="00171BAF" w:rsidRPr="00AB7F62" w:rsidRDefault="00171BAF" w:rsidP="00AE75CD">
            <w:pPr>
              <w:rPr>
                <w:b/>
                <w:bCs/>
              </w:rPr>
            </w:pPr>
          </w:p>
        </w:tc>
        <w:tc>
          <w:tcPr>
            <w:tcW w:w="3219" w:type="dxa"/>
            <w:gridSpan w:val="2"/>
            <w:vMerge/>
            <w:shd w:val="clear" w:color="auto" w:fill="BFBFBF" w:themeFill="background1" w:themeFillShade="BF"/>
            <w:hideMark/>
          </w:tcPr>
          <w:p w14:paraId="4114E101" w14:textId="46A17011" w:rsidR="00171BAF" w:rsidRPr="00AB7F62" w:rsidRDefault="00171BAF" w:rsidP="00AE75CD"/>
        </w:tc>
        <w:tc>
          <w:tcPr>
            <w:tcW w:w="3227" w:type="dxa"/>
            <w:shd w:val="clear" w:color="auto" w:fill="BFBFBF" w:themeFill="background1" w:themeFillShade="BF"/>
            <w:hideMark/>
          </w:tcPr>
          <w:p w14:paraId="5908A90C" w14:textId="77777777" w:rsidR="00171BAF" w:rsidRPr="00AB7F62" w:rsidRDefault="00171BAF" w:rsidP="00AE75CD">
            <w:pPr>
              <w:rPr>
                <w:b/>
                <w:bCs/>
              </w:rPr>
            </w:pPr>
            <w:r w:rsidRPr="00AB7F62">
              <w:rPr>
                <w:b/>
                <w:bCs/>
              </w:rPr>
              <w:t>Outcomes</w:t>
            </w:r>
          </w:p>
        </w:tc>
        <w:tc>
          <w:tcPr>
            <w:tcW w:w="1409" w:type="dxa"/>
            <w:shd w:val="clear" w:color="auto" w:fill="BFBFBF" w:themeFill="background1" w:themeFillShade="BF"/>
            <w:hideMark/>
          </w:tcPr>
          <w:p w14:paraId="3C4A085A" w14:textId="77777777" w:rsidR="00171BAF" w:rsidRPr="00AB7F62" w:rsidRDefault="00171BAF" w:rsidP="00AE75CD">
            <w:r w:rsidRPr="00AB7F62">
              <w:t xml:space="preserve">% Frequency of ≥Agree  </w:t>
            </w:r>
          </w:p>
        </w:tc>
        <w:tc>
          <w:tcPr>
            <w:tcW w:w="3274" w:type="dxa"/>
            <w:shd w:val="clear" w:color="auto" w:fill="BFBFBF" w:themeFill="background1" w:themeFillShade="BF"/>
            <w:hideMark/>
          </w:tcPr>
          <w:p w14:paraId="7F2F3A1C" w14:textId="77777777" w:rsidR="00171BAF" w:rsidRPr="00AB7F62" w:rsidRDefault="00171BAF" w:rsidP="00AE75CD">
            <w:pPr>
              <w:rPr>
                <w:b/>
                <w:bCs/>
              </w:rPr>
            </w:pPr>
            <w:r w:rsidRPr="00AB7F62">
              <w:rPr>
                <w:b/>
                <w:bCs/>
              </w:rPr>
              <w:t>Outcomes</w:t>
            </w:r>
          </w:p>
        </w:tc>
        <w:tc>
          <w:tcPr>
            <w:tcW w:w="1409" w:type="dxa"/>
            <w:shd w:val="clear" w:color="auto" w:fill="BFBFBF" w:themeFill="background1" w:themeFillShade="BF"/>
            <w:hideMark/>
          </w:tcPr>
          <w:p w14:paraId="51D54712" w14:textId="77777777" w:rsidR="00171BAF" w:rsidRPr="00AB7F62" w:rsidRDefault="00171BAF" w:rsidP="00AE75CD">
            <w:r w:rsidRPr="00AB7F62">
              <w:t xml:space="preserve">% Frequency of ≥Agree  </w:t>
            </w:r>
          </w:p>
        </w:tc>
      </w:tr>
      <w:tr w:rsidR="00171BAF" w:rsidRPr="00AB7F62" w14:paraId="4467D914" w14:textId="77777777" w:rsidTr="00FC191B">
        <w:trPr>
          <w:trHeight w:val="680"/>
        </w:trPr>
        <w:tc>
          <w:tcPr>
            <w:tcW w:w="1412" w:type="dxa"/>
            <w:vMerge/>
            <w:noWrap/>
            <w:hideMark/>
          </w:tcPr>
          <w:p w14:paraId="6F4BE02E" w14:textId="62D77D3D" w:rsidR="00171BAF" w:rsidRPr="00AB7F62" w:rsidRDefault="00171BAF" w:rsidP="00AE75CD">
            <w:pPr>
              <w:rPr>
                <w:b/>
                <w:bCs/>
              </w:rPr>
            </w:pPr>
          </w:p>
        </w:tc>
        <w:tc>
          <w:tcPr>
            <w:tcW w:w="3219" w:type="dxa"/>
            <w:gridSpan w:val="2"/>
            <w:vMerge/>
            <w:shd w:val="clear" w:color="auto" w:fill="BFBFBF" w:themeFill="background1" w:themeFillShade="BF"/>
            <w:hideMark/>
          </w:tcPr>
          <w:p w14:paraId="6BE41A60" w14:textId="05F05981" w:rsidR="00171BAF" w:rsidRPr="00AB7F62" w:rsidRDefault="00171BAF" w:rsidP="00AE75CD"/>
        </w:tc>
        <w:tc>
          <w:tcPr>
            <w:tcW w:w="3227" w:type="dxa"/>
            <w:hideMark/>
          </w:tcPr>
          <w:p w14:paraId="28D4B589" w14:textId="79E52CB2" w:rsidR="00171BAF" w:rsidRPr="00AB7F62" w:rsidRDefault="00171BAF" w:rsidP="00AE75CD">
            <w:r w:rsidRPr="00AB7F62">
              <w:t xml:space="preserve">Kinematics: Optimising gait movement patterns </w:t>
            </w:r>
            <w:r w:rsidR="00651AE8" w:rsidRPr="00AB7F62">
              <w:t xml:space="preserve">  (</w:t>
            </w:r>
            <w:r w:rsidRPr="00AB7F62">
              <w:t>Hoffer Ambulation scale)</w:t>
            </w:r>
          </w:p>
        </w:tc>
        <w:tc>
          <w:tcPr>
            <w:tcW w:w="1409" w:type="dxa"/>
            <w:noWrap/>
            <w:hideMark/>
          </w:tcPr>
          <w:p w14:paraId="0345088A" w14:textId="77777777" w:rsidR="00171BAF" w:rsidRPr="00AB7F62" w:rsidRDefault="00171BAF" w:rsidP="00AE75CD">
            <w:r w:rsidRPr="00AB7F62">
              <w:t>72.73</w:t>
            </w:r>
          </w:p>
        </w:tc>
        <w:tc>
          <w:tcPr>
            <w:tcW w:w="3274" w:type="dxa"/>
            <w:hideMark/>
          </w:tcPr>
          <w:p w14:paraId="0A65395A" w14:textId="39E4CA81" w:rsidR="00171BAF" w:rsidRPr="00AB7F62" w:rsidRDefault="00171BAF" w:rsidP="00AE75CD">
            <w:r w:rsidRPr="00AB7F62">
              <w:t xml:space="preserve">Kinematics: Optimising gait movement patterns  </w:t>
            </w:r>
            <w:r w:rsidR="002F6C3F" w:rsidRPr="00AB7F62">
              <w:t xml:space="preserve">  (</w:t>
            </w:r>
            <w:r w:rsidRPr="00AB7F62">
              <w:t>Hoffer Ambulation scale)</w:t>
            </w:r>
          </w:p>
        </w:tc>
        <w:tc>
          <w:tcPr>
            <w:tcW w:w="1409" w:type="dxa"/>
            <w:noWrap/>
            <w:hideMark/>
          </w:tcPr>
          <w:p w14:paraId="6855F368" w14:textId="77777777" w:rsidR="00171BAF" w:rsidRPr="00AB7F62" w:rsidRDefault="00171BAF" w:rsidP="00AE75CD">
            <w:r w:rsidRPr="00651AE8">
              <w:rPr>
                <w:color w:val="FF0000"/>
              </w:rPr>
              <w:t>87.50</w:t>
            </w:r>
          </w:p>
        </w:tc>
      </w:tr>
      <w:tr w:rsidR="00651AE8" w:rsidRPr="00AB7F62" w14:paraId="6B5D33D9" w14:textId="77777777" w:rsidTr="00FC191B">
        <w:trPr>
          <w:trHeight w:val="680"/>
        </w:trPr>
        <w:tc>
          <w:tcPr>
            <w:tcW w:w="1412" w:type="dxa"/>
            <w:vMerge/>
            <w:noWrap/>
            <w:hideMark/>
          </w:tcPr>
          <w:p w14:paraId="5EFFABEE" w14:textId="667C66B1" w:rsidR="00651AE8" w:rsidRPr="00AB7F62" w:rsidRDefault="00651AE8" w:rsidP="00AE75CD">
            <w:pPr>
              <w:rPr>
                <w:b/>
                <w:bCs/>
              </w:rPr>
            </w:pPr>
          </w:p>
        </w:tc>
        <w:tc>
          <w:tcPr>
            <w:tcW w:w="3219" w:type="dxa"/>
            <w:gridSpan w:val="2"/>
            <w:vMerge/>
            <w:shd w:val="clear" w:color="auto" w:fill="BFBFBF" w:themeFill="background1" w:themeFillShade="BF"/>
            <w:hideMark/>
          </w:tcPr>
          <w:p w14:paraId="1F49303F" w14:textId="7BEA6D95" w:rsidR="00651AE8" w:rsidRPr="00AB7F62" w:rsidRDefault="00651AE8" w:rsidP="00AE75CD"/>
        </w:tc>
        <w:tc>
          <w:tcPr>
            <w:tcW w:w="3227" w:type="dxa"/>
            <w:hideMark/>
          </w:tcPr>
          <w:p w14:paraId="55CCA43F" w14:textId="23E4EECE" w:rsidR="00651AE8" w:rsidRPr="00AB7F62" w:rsidRDefault="00651AE8" w:rsidP="00AE75CD">
            <w:r w:rsidRPr="00AB7F62">
              <w:t>Spatiotemporal: Increased walking velocity, 6MWT, TUG</w:t>
            </w:r>
          </w:p>
        </w:tc>
        <w:tc>
          <w:tcPr>
            <w:tcW w:w="1409" w:type="dxa"/>
            <w:noWrap/>
            <w:hideMark/>
          </w:tcPr>
          <w:p w14:paraId="26C5EA0B" w14:textId="77777777" w:rsidR="00651AE8" w:rsidRPr="00AB7F62" w:rsidRDefault="00651AE8" w:rsidP="00AE75CD">
            <w:r w:rsidRPr="00651AE8">
              <w:rPr>
                <w:color w:val="FF0000"/>
              </w:rPr>
              <w:t>90.91</w:t>
            </w:r>
          </w:p>
        </w:tc>
        <w:tc>
          <w:tcPr>
            <w:tcW w:w="4683" w:type="dxa"/>
            <w:gridSpan w:val="2"/>
            <w:vMerge w:val="restart"/>
            <w:shd w:val="clear" w:color="auto" w:fill="BFBFBF" w:themeFill="background1" w:themeFillShade="BF"/>
            <w:noWrap/>
            <w:hideMark/>
          </w:tcPr>
          <w:p w14:paraId="086169A9" w14:textId="77777777" w:rsidR="00651AE8" w:rsidRPr="00AB7F62" w:rsidRDefault="00651AE8" w:rsidP="00AE75CD">
            <w:r w:rsidRPr="00AB7F62">
              <w:t> </w:t>
            </w:r>
          </w:p>
          <w:p w14:paraId="1C1F3277" w14:textId="77777777" w:rsidR="00651AE8" w:rsidRPr="00AB7F62" w:rsidRDefault="00651AE8" w:rsidP="00AE75CD">
            <w:r w:rsidRPr="00AB7F62">
              <w:t> </w:t>
            </w:r>
          </w:p>
          <w:p w14:paraId="73DFD04D" w14:textId="77777777" w:rsidR="00651AE8" w:rsidRPr="00AB7F62" w:rsidRDefault="00651AE8" w:rsidP="00AE75CD">
            <w:r w:rsidRPr="00AB7F62">
              <w:t> </w:t>
            </w:r>
          </w:p>
          <w:p w14:paraId="6C470857" w14:textId="77777777" w:rsidR="00651AE8" w:rsidRPr="00AB7F62" w:rsidRDefault="00651AE8" w:rsidP="00AE75CD">
            <w:r w:rsidRPr="00AB7F62">
              <w:t> </w:t>
            </w:r>
          </w:p>
          <w:p w14:paraId="36EE3467" w14:textId="7C17E0DF" w:rsidR="00651AE8" w:rsidRPr="00AB7F62" w:rsidRDefault="00651AE8" w:rsidP="00AE75CD">
            <w:r w:rsidRPr="00AB7F62">
              <w:t> </w:t>
            </w:r>
          </w:p>
        </w:tc>
      </w:tr>
      <w:tr w:rsidR="00651AE8" w:rsidRPr="00AB7F62" w14:paraId="6A44AC5B" w14:textId="77777777" w:rsidTr="00FC191B">
        <w:trPr>
          <w:trHeight w:val="340"/>
        </w:trPr>
        <w:tc>
          <w:tcPr>
            <w:tcW w:w="1412" w:type="dxa"/>
            <w:vMerge/>
            <w:noWrap/>
            <w:hideMark/>
          </w:tcPr>
          <w:p w14:paraId="719B0344" w14:textId="3188590B" w:rsidR="00651AE8" w:rsidRPr="00AB7F62" w:rsidRDefault="00651AE8" w:rsidP="00AE75CD">
            <w:pPr>
              <w:rPr>
                <w:b/>
                <w:bCs/>
              </w:rPr>
            </w:pPr>
          </w:p>
        </w:tc>
        <w:tc>
          <w:tcPr>
            <w:tcW w:w="3219" w:type="dxa"/>
            <w:gridSpan w:val="2"/>
            <w:vMerge/>
            <w:shd w:val="clear" w:color="auto" w:fill="BFBFBF" w:themeFill="background1" w:themeFillShade="BF"/>
            <w:hideMark/>
          </w:tcPr>
          <w:p w14:paraId="4201FF8D" w14:textId="7CF613AF" w:rsidR="00651AE8" w:rsidRPr="00AB7F62" w:rsidRDefault="00651AE8" w:rsidP="00AE75CD"/>
        </w:tc>
        <w:tc>
          <w:tcPr>
            <w:tcW w:w="3227" w:type="dxa"/>
            <w:hideMark/>
          </w:tcPr>
          <w:p w14:paraId="61B58BB4" w14:textId="77777777" w:rsidR="00651AE8" w:rsidRPr="00AB7F62" w:rsidRDefault="00651AE8" w:rsidP="00AE75CD">
            <w:r w:rsidRPr="00AB7F62">
              <w:t>Gross motor proficiency: (Hoffer Ambulation Score)</w:t>
            </w:r>
          </w:p>
        </w:tc>
        <w:tc>
          <w:tcPr>
            <w:tcW w:w="1409" w:type="dxa"/>
            <w:noWrap/>
            <w:hideMark/>
          </w:tcPr>
          <w:p w14:paraId="0CBD5D2C" w14:textId="77777777" w:rsidR="00651AE8" w:rsidRPr="00651AE8" w:rsidRDefault="00651AE8" w:rsidP="00AE75CD">
            <w:pPr>
              <w:rPr>
                <w:color w:val="FF0000"/>
              </w:rPr>
            </w:pPr>
            <w:r w:rsidRPr="00651AE8">
              <w:rPr>
                <w:color w:val="FF0000"/>
              </w:rPr>
              <w:t>81.82</w:t>
            </w:r>
          </w:p>
        </w:tc>
        <w:tc>
          <w:tcPr>
            <w:tcW w:w="4683" w:type="dxa"/>
            <w:gridSpan w:val="2"/>
            <w:vMerge/>
            <w:shd w:val="clear" w:color="auto" w:fill="BFBFBF" w:themeFill="background1" w:themeFillShade="BF"/>
            <w:noWrap/>
            <w:hideMark/>
          </w:tcPr>
          <w:p w14:paraId="015D103D" w14:textId="0EE5E536" w:rsidR="00651AE8" w:rsidRPr="00AB7F62" w:rsidRDefault="00651AE8" w:rsidP="00AE75CD"/>
        </w:tc>
      </w:tr>
      <w:tr w:rsidR="00651AE8" w:rsidRPr="00AB7F62" w14:paraId="43981ED5" w14:textId="77777777" w:rsidTr="00FC191B">
        <w:trPr>
          <w:trHeight w:val="340"/>
        </w:trPr>
        <w:tc>
          <w:tcPr>
            <w:tcW w:w="1412" w:type="dxa"/>
            <w:vMerge/>
            <w:noWrap/>
            <w:hideMark/>
          </w:tcPr>
          <w:p w14:paraId="679501BD" w14:textId="2BEF6771" w:rsidR="00651AE8" w:rsidRPr="00AB7F62" w:rsidRDefault="00651AE8" w:rsidP="00AE75CD">
            <w:pPr>
              <w:rPr>
                <w:b/>
                <w:bCs/>
              </w:rPr>
            </w:pPr>
          </w:p>
        </w:tc>
        <w:tc>
          <w:tcPr>
            <w:tcW w:w="3219" w:type="dxa"/>
            <w:gridSpan w:val="2"/>
            <w:vMerge/>
            <w:shd w:val="clear" w:color="auto" w:fill="BFBFBF" w:themeFill="background1" w:themeFillShade="BF"/>
            <w:hideMark/>
          </w:tcPr>
          <w:p w14:paraId="2D5462C6" w14:textId="20B5CC62" w:rsidR="00651AE8" w:rsidRPr="00AB7F62" w:rsidRDefault="00651AE8" w:rsidP="00AE75CD"/>
        </w:tc>
        <w:tc>
          <w:tcPr>
            <w:tcW w:w="3227" w:type="dxa"/>
            <w:hideMark/>
          </w:tcPr>
          <w:p w14:paraId="195E094B" w14:textId="51DE7C1C" w:rsidR="00651AE8" w:rsidRPr="00AB7F62" w:rsidRDefault="00651AE8" w:rsidP="00AE75CD">
            <w:r w:rsidRPr="00AB7F62">
              <w:t>Physiological Perceived exertion (Borg)</w:t>
            </w:r>
          </w:p>
        </w:tc>
        <w:tc>
          <w:tcPr>
            <w:tcW w:w="1409" w:type="dxa"/>
            <w:noWrap/>
            <w:hideMark/>
          </w:tcPr>
          <w:p w14:paraId="47974109" w14:textId="77777777" w:rsidR="00651AE8" w:rsidRPr="00651AE8" w:rsidRDefault="00651AE8" w:rsidP="00AE75CD">
            <w:pPr>
              <w:rPr>
                <w:color w:val="FF0000"/>
              </w:rPr>
            </w:pPr>
            <w:r w:rsidRPr="00651AE8">
              <w:rPr>
                <w:color w:val="FF0000"/>
              </w:rPr>
              <w:t>90.91</w:t>
            </w:r>
          </w:p>
        </w:tc>
        <w:tc>
          <w:tcPr>
            <w:tcW w:w="4683" w:type="dxa"/>
            <w:gridSpan w:val="2"/>
            <w:vMerge/>
            <w:shd w:val="clear" w:color="auto" w:fill="BFBFBF" w:themeFill="background1" w:themeFillShade="BF"/>
            <w:noWrap/>
            <w:hideMark/>
          </w:tcPr>
          <w:p w14:paraId="6BC6C59E" w14:textId="0A304B01" w:rsidR="00651AE8" w:rsidRPr="00AB7F62" w:rsidRDefault="00651AE8" w:rsidP="00AE75CD"/>
        </w:tc>
      </w:tr>
      <w:tr w:rsidR="00651AE8" w:rsidRPr="00AB7F62" w14:paraId="40593CEC" w14:textId="77777777" w:rsidTr="00FC191B">
        <w:trPr>
          <w:trHeight w:val="340"/>
        </w:trPr>
        <w:tc>
          <w:tcPr>
            <w:tcW w:w="1412" w:type="dxa"/>
            <w:vMerge/>
            <w:noWrap/>
            <w:hideMark/>
          </w:tcPr>
          <w:p w14:paraId="3DE3A287" w14:textId="3A4F9A3C" w:rsidR="00651AE8" w:rsidRPr="00AB7F62" w:rsidRDefault="00651AE8" w:rsidP="00AE75CD">
            <w:pPr>
              <w:rPr>
                <w:b/>
                <w:bCs/>
              </w:rPr>
            </w:pPr>
          </w:p>
        </w:tc>
        <w:tc>
          <w:tcPr>
            <w:tcW w:w="3219" w:type="dxa"/>
            <w:gridSpan w:val="2"/>
            <w:vMerge/>
            <w:shd w:val="clear" w:color="auto" w:fill="BFBFBF" w:themeFill="background1" w:themeFillShade="BF"/>
            <w:hideMark/>
          </w:tcPr>
          <w:p w14:paraId="61DE5886" w14:textId="24AF808C" w:rsidR="00651AE8" w:rsidRPr="00AB7F62" w:rsidRDefault="00651AE8" w:rsidP="00AE75CD"/>
        </w:tc>
        <w:tc>
          <w:tcPr>
            <w:tcW w:w="3227" w:type="dxa"/>
            <w:hideMark/>
          </w:tcPr>
          <w:p w14:paraId="29F6FC2D" w14:textId="77777777" w:rsidR="00651AE8" w:rsidRPr="00AB7F62" w:rsidRDefault="00651AE8" w:rsidP="00AE75CD">
            <w:r w:rsidRPr="00AB7F62">
              <w:t>QoL: Pain</w:t>
            </w:r>
          </w:p>
        </w:tc>
        <w:tc>
          <w:tcPr>
            <w:tcW w:w="1409" w:type="dxa"/>
            <w:noWrap/>
            <w:hideMark/>
          </w:tcPr>
          <w:p w14:paraId="0335089E" w14:textId="77777777" w:rsidR="00651AE8" w:rsidRPr="00651AE8" w:rsidRDefault="00651AE8" w:rsidP="00AE75CD">
            <w:pPr>
              <w:rPr>
                <w:color w:val="FF0000"/>
              </w:rPr>
            </w:pPr>
            <w:r w:rsidRPr="00651AE8">
              <w:rPr>
                <w:color w:val="FF0000"/>
              </w:rPr>
              <w:t>90.91</w:t>
            </w:r>
          </w:p>
        </w:tc>
        <w:tc>
          <w:tcPr>
            <w:tcW w:w="4683" w:type="dxa"/>
            <w:gridSpan w:val="2"/>
            <w:vMerge/>
            <w:shd w:val="clear" w:color="auto" w:fill="BFBFBF" w:themeFill="background1" w:themeFillShade="BF"/>
            <w:noWrap/>
            <w:hideMark/>
          </w:tcPr>
          <w:p w14:paraId="00DD2ECE" w14:textId="6A4A364D" w:rsidR="00651AE8" w:rsidRPr="00AB7F62" w:rsidRDefault="00651AE8" w:rsidP="00AE75CD"/>
        </w:tc>
      </w:tr>
      <w:tr w:rsidR="00651AE8" w:rsidRPr="00AB7F62" w14:paraId="2748E4D8" w14:textId="77777777" w:rsidTr="00FC191B">
        <w:trPr>
          <w:trHeight w:val="360"/>
        </w:trPr>
        <w:tc>
          <w:tcPr>
            <w:tcW w:w="1412" w:type="dxa"/>
            <w:vMerge/>
            <w:noWrap/>
            <w:hideMark/>
          </w:tcPr>
          <w:p w14:paraId="3A830A65" w14:textId="09564E45" w:rsidR="00651AE8" w:rsidRPr="00AB7F62" w:rsidRDefault="00651AE8" w:rsidP="00AE75CD">
            <w:pPr>
              <w:rPr>
                <w:b/>
                <w:bCs/>
              </w:rPr>
            </w:pPr>
          </w:p>
        </w:tc>
        <w:tc>
          <w:tcPr>
            <w:tcW w:w="3219" w:type="dxa"/>
            <w:gridSpan w:val="2"/>
            <w:vMerge/>
            <w:shd w:val="clear" w:color="auto" w:fill="BFBFBF" w:themeFill="background1" w:themeFillShade="BF"/>
            <w:hideMark/>
          </w:tcPr>
          <w:p w14:paraId="3EC2528E" w14:textId="562A8412" w:rsidR="00651AE8" w:rsidRPr="00AB7F62" w:rsidRDefault="00651AE8" w:rsidP="00AE75CD"/>
        </w:tc>
        <w:tc>
          <w:tcPr>
            <w:tcW w:w="3227" w:type="dxa"/>
            <w:hideMark/>
          </w:tcPr>
          <w:p w14:paraId="3FE5F132" w14:textId="77777777" w:rsidR="00651AE8" w:rsidRPr="00AB7F62" w:rsidRDefault="00651AE8" w:rsidP="00AE75CD">
            <w:r w:rsidRPr="00AB7F62">
              <w:t>QoL ADL (daily mobility and social interaction)</w:t>
            </w:r>
          </w:p>
        </w:tc>
        <w:tc>
          <w:tcPr>
            <w:tcW w:w="1409" w:type="dxa"/>
            <w:noWrap/>
            <w:hideMark/>
          </w:tcPr>
          <w:p w14:paraId="7362DC4F" w14:textId="77777777" w:rsidR="00651AE8" w:rsidRPr="00651AE8" w:rsidRDefault="00651AE8" w:rsidP="00AE75CD">
            <w:pPr>
              <w:rPr>
                <w:color w:val="FF0000"/>
              </w:rPr>
            </w:pPr>
            <w:r w:rsidRPr="00651AE8">
              <w:rPr>
                <w:color w:val="FF0000"/>
              </w:rPr>
              <w:t>90.91</w:t>
            </w:r>
          </w:p>
        </w:tc>
        <w:tc>
          <w:tcPr>
            <w:tcW w:w="4683" w:type="dxa"/>
            <w:gridSpan w:val="2"/>
            <w:vMerge/>
            <w:shd w:val="clear" w:color="auto" w:fill="BFBFBF" w:themeFill="background1" w:themeFillShade="BF"/>
            <w:noWrap/>
            <w:hideMark/>
          </w:tcPr>
          <w:p w14:paraId="5A631C7E" w14:textId="2C7567F7" w:rsidR="00651AE8" w:rsidRPr="00AB7F62" w:rsidRDefault="00651AE8" w:rsidP="00AE75CD"/>
        </w:tc>
      </w:tr>
      <w:tr w:rsidR="00FE286F" w:rsidRPr="00AB7F62" w14:paraId="30198703" w14:textId="77777777" w:rsidTr="00FC191B">
        <w:trPr>
          <w:trHeight w:val="700"/>
        </w:trPr>
        <w:tc>
          <w:tcPr>
            <w:tcW w:w="1412" w:type="dxa"/>
            <w:vMerge w:val="restart"/>
            <w:shd w:val="clear" w:color="auto" w:fill="D9D9D9" w:themeFill="background1" w:themeFillShade="D9"/>
            <w:hideMark/>
          </w:tcPr>
          <w:p w14:paraId="22D040EC" w14:textId="5F4C11DD" w:rsidR="00FE286F" w:rsidRPr="00AB7F62" w:rsidRDefault="0083339A" w:rsidP="00AE75CD">
            <w:pPr>
              <w:rPr>
                <w:b/>
                <w:bCs/>
              </w:rPr>
            </w:pPr>
            <w:r>
              <w:rPr>
                <w:b/>
                <w:bCs/>
              </w:rPr>
              <w:t>Down</w:t>
            </w:r>
            <w:r w:rsidR="00FE286F" w:rsidRPr="00AB7F62">
              <w:rPr>
                <w:b/>
                <w:bCs/>
              </w:rPr>
              <w:t xml:space="preserve"> Syndrome</w:t>
            </w:r>
          </w:p>
          <w:p w14:paraId="2A575675" w14:textId="77777777" w:rsidR="00FE286F" w:rsidRPr="00AB7F62" w:rsidRDefault="00FE286F" w:rsidP="00AE75CD">
            <w:pPr>
              <w:rPr>
                <w:b/>
                <w:bCs/>
              </w:rPr>
            </w:pPr>
            <w:r w:rsidRPr="00AB7F62">
              <w:rPr>
                <w:b/>
                <w:bCs/>
              </w:rPr>
              <w:t> </w:t>
            </w:r>
          </w:p>
          <w:p w14:paraId="739C8D3C" w14:textId="77777777" w:rsidR="00FE286F" w:rsidRPr="00AB7F62" w:rsidRDefault="00FE286F" w:rsidP="00AE75CD">
            <w:pPr>
              <w:rPr>
                <w:b/>
                <w:bCs/>
              </w:rPr>
            </w:pPr>
            <w:r w:rsidRPr="00AB7F62">
              <w:rPr>
                <w:b/>
                <w:bCs/>
              </w:rPr>
              <w:t> </w:t>
            </w:r>
          </w:p>
          <w:p w14:paraId="57E3229E" w14:textId="77777777" w:rsidR="00FE286F" w:rsidRPr="00AB7F62" w:rsidRDefault="00FE286F" w:rsidP="00AE75CD">
            <w:pPr>
              <w:rPr>
                <w:b/>
                <w:bCs/>
              </w:rPr>
            </w:pPr>
            <w:r w:rsidRPr="00AB7F62">
              <w:rPr>
                <w:b/>
                <w:bCs/>
              </w:rPr>
              <w:t> </w:t>
            </w:r>
          </w:p>
          <w:p w14:paraId="3FB3EFEC" w14:textId="77777777" w:rsidR="00FE286F" w:rsidRPr="00AB7F62" w:rsidRDefault="00FE286F" w:rsidP="00AE75CD">
            <w:pPr>
              <w:rPr>
                <w:b/>
                <w:bCs/>
              </w:rPr>
            </w:pPr>
            <w:r w:rsidRPr="00AB7F62">
              <w:rPr>
                <w:b/>
                <w:bCs/>
              </w:rPr>
              <w:t> </w:t>
            </w:r>
          </w:p>
          <w:p w14:paraId="7508197B" w14:textId="77777777" w:rsidR="00FE286F" w:rsidRPr="00AB7F62" w:rsidRDefault="00FE286F" w:rsidP="00AE75CD">
            <w:pPr>
              <w:rPr>
                <w:b/>
                <w:bCs/>
              </w:rPr>
            </w:pPr>
            <w:r w:rsidRPr="00AB7F62">
              <w:rPr>
                <w:b/>
                <w:bCs/>
              </w:rPr>
              <w:t> </w:t>
            </w:r>
          </w:p>
          <w:p w14:paraId="52C68156" w14:textId="77777777" w:rsidR="00FE286F" w:rsidRPr="00AB7F62" w:rsidRDefault="00FE286F" w:rsidP="00AE75CD">
            <w:pPr>
              <w:rPr>
                <w:b/>
                <w:bCs/>
              </w:rPr>
            </w:pPr>
            <w:r w:rsidRPr="00AB7F62">
              <w:rPr>
                <w:b/>
                <w:bCs/>
              </w:rPr>
              <w:t> </w:t>
            </w:r>
          </w:p>
          <w:p w14:paraId="245CB19C" w14:textId="77777777" w:rsidR="00FE286F" w:rsidRPr="00AB7F62" w:rsidRDefault="00FE286F" w:rsidP="00AE75CD">
            <w:pPr>
              <w:rPr>
                <w:b/>
                <w:bCs/>
              </w:rPr>
            </w:pPr>
            <w:r w:rsidRPr="00AB7F62">
              <w:rPr>
                <w:b/>
                <w:bCs/>
              </w:rPr>
              <w:t> </w:t>
            </w:r>
          </w:p>
          <w:p w14:paraId="131680B2" w14:textId="77777777" w:rsidR="00FE286F" w:rsidRPr="00AB7F62" w:rsidRDefault="00FE286F" w:rsidP="00AE75CD">
            <w:pPr>
              <w:rPr>
                <w:b/>
                <w:bCs/>
              </w:rPr>
            </w:pPr>
            <w:r w:rsidRPr="00AB7F62">
              <w:rPr>
                <w:b/>
                <w:bCs/>
              </w:rPr>
              <w:t> </w:t>
            </w:r>
          </w:p>
          <w:p w14:paraId="6153EA07" w14:textId="77777777" w:rsidR="00FE286F" w:rsidRPr="00AB7F62" w:rsidRDefault="00FE286F" w:rsidP="00AE75CD">
            <w:pPr>
              <w:rPr>
                <w:b/>
                <w:bCs/>
              </w:rPr>
            </w:pPr>
            <w:r w:rsidRPr="00AB7F62">
              <w:rPr>
                <w:b/>
                <w:bCs/>
              </w:rPr>
              <w:t> </w:t>
            </w:r>
          </w:p>
          <w:p w14:paraId="6B4605AD" w14:textId="77777777" w:rsidR="00FE286F" w:rsidRPr="00AB7F62" w:rsidRDefault="00FE286F" w:rsidP="00AE75CD">
            <w:pPr>
              <w:rPr>
                <w:b/>
                <w:bCs/>
              </w:rPr>
            </w:pPr>
            <w:r w:rsidRPr="00AB7F62">
              <w:rPr>
                <w:b/>
                <w:bCs/>
              </w:rPr>
              <w:t> </w:t>
            </w:r>
          </w:p>
          <w:p w14:paraId="7854B6B4" w14:textId="77777777" w:rsidR="00FE286F" w:rsidRPr="00AB7F62" w:rsidRDefault="00FE286F" w:rsidP="00AE75CD">
            <w:pPr>
              <w:rPr>
                <w:b/>
                <w:bCs/>
              </w:rPr>
            </w:pPr>
            <w:r w:rsidRPr="00AB7F62">
              <w:rPr>
                <w:b/>
                <w:bCs/>
              </w:rPr>
              <w:t> </w:t>
            </w:r>
          </w:p>
          <w:p w14:paraId="64F21724" w14:textId="77777777" w:rsidR="00FE286F" w:rsidRPr="00AB7F62" w:rsidRDefault="00FE286F" w:rsidP="00AE75CD">
            <w:pPr>
              <w:rPr>
                <w:b/>
                <w:bCs/>
              </w:rPr>
            </w:pPr>
            <w:r w:rsidRPr="00AB7F62">
              <w:rPr>
                <w:b/>
                <w:bCs/>
              </w:rPr>
              <w:t> </w:t>
            </w:r>
          </w:p>
          <w:p w14:paraId="366EB4BE" w14:textId="77777777" w:rsidR="00FE286F" w:rsidRPr="00AB7F62" w:rsidRDefault="00FE286F" w:rsidP="00AE75CD">
            <w:pPr>
              <w:rPr>
                <w:b/>
                <w:bCs/>
              </w:rPr>
            </w:pPr>
            <w:r w:rsidRPr="00AB7F62">
              <w:rPr>
                <w:b/>
                <w:bCs/>
              </w:rPr>
              <w:t> </w:t>
            </w:r>
          </w:p>
          <w:p w14:paraId="5018AFBE" w14:textId="77777777" w:rsidR="00FE286F" w:rsidRPr="00AB7F62" w:rsidRDefault="00FE286F" w:rsidP="00AE75CD">
            <w:pPr>
              <w:rPr>
                <w:b/>
                <w:bCs/>
              </w:rPr>
            </w:pPr>
            <w:r w:rsidRPr="00AB7F62">
              <w:rPr>
                <w:b/>
                <w:bCs/>
              </w:rPr>
              <w:t> </w:t>
            </w:r>
          </w:p>
          <w:p w14:paraId="5E1AFA3E" w14:textId="77777777" w:rsidR="00FE286F" w:rsidRPr="00AB7F62" w:rsidRDefault="00FE286F" w:rsidP="00AE75CD">
            <w:pPr>
              <w:rPr>
                <w:b/>
                <w:bCs/>
              </w:rPr>
            </w:pPr>
            <w:r w:rsidRPr="00AB7F62">
              <w:rPr>
                <w:b/>
                <w:bCs/>
              </w:rPr>
              <w:t> </w:t>
            </w:r>
          </w:p>
          <w:p w14:paraId="4BFEFDC8" w14:textId="77777777" w:rsidR="00FE286F" w:rsidRPr="00AB7F62" w:rsidRDefault="00FE286F" w:rsidP="00AE75CD">
            <w:pPr>
              <w:rPr>
                <w:b/>
                <w:bCs/>
              </w:rPr>
            </w:pPr>
            <w:r w:rsidRPr="00AB7F62">
              <w:rPr>
                <w:b/>
                <w:bCs/>
              </w:rPr>
              <w:t> </w:t>
            </w:r>
          </w:p>
          <w:p w14:paraId="105AB2A8" w14:textId="77777777" w:rsidR="00FE286F" w:rsidRPr="00AB7F62" w:rsidRDefault="00FE286F" w:rsidP="00AE75CD">
            <w:pPr>
              <w:rPr>
                <w:b/>
                <w:bCs/>
              </w:rPr>
            </w:pPr>
            <w:r w:rsidRPr="00AB7F62">
              <w:rPr>
                <w:b/>
                <w:bCs/>
              </w:rPr>
              <w:t> </w:t>
            </w:r>
          </w:p>
          <w:p w14:paraId="02849813" w14:textId="77777777" w:rsidR="00FE286F" w:rsidRPr="00AB7F62" w:rsidRDefault="00FE286F" w:rsidP="00AE75CD">
            <w:pPr>
              <w:rPr>
                <w:b/>
                <w:bCs/>
              </w:rPr>
            </w:pPr>
            <w:r w:rsidRPr="00AB7F62">
              <w:rPr>
                <w:b/>
                <w:bCs/>
              </w:rPr>
              <w:t> </w:t>
            </w:r>
          </w:p>
          <w:p w14:paraId="33CAB77E" w14:textId="77777777" w:rsidR="00FE286F" w:rsidRPr="00AB7F62" w:rsidRDefault="00FE286F" w:rsidP="00AE75CD">
            <w:pPr>
              <w:rPr>
                <w:b/>
                <w:bCs/>
              </w:rPr>
            </w:pPr>
            <w:r w:rsidRPr="00AB7F62">
              <w:rPr>
                <w:b/>
                <w:bCs/>
              </w:rPr>
              <w:t> </w:t>
            </w:r>
          </w:p>
          <w:p w14:paraId="02EE2529" w14:textId="77777777" w:rsidR="00FE286F" w:rsidRPr="00AB7F62" w:rsidRDefault="00FE286F" w:rsidP="00AE75CD">
            <w:pPr>
              <w:rPr>
                <w:b/>
                <w:bCs/>
              </w:rPr>
            </w:pPr>
            <w:r w:rsidRPr="00AB7F62">
              <w:rPr>
                <w:b/>
                <w:bCs/>
              </w:rPr>
              <w:t> </w:t>
            </w:r>
          </w:p>
          <w:p w14:paraId="05144BD9" w14:textId="77777777" w:rsidR="00FE286F" w:rsidRPr="00AB7F62" w:rsidRDefault="00FE286F" w:rsidP="00AE75CD">
            <w:pPr>
              <w:rPr>
                <w:b/>
                <w:bCs/>
              </w:rPr>
            </w:pPr>
            <w:r w:rsidRPr="00AB7F62">
              <w:rPr>
                <w:b/>
                <w:bCs/>
              </w:rPr>
              <w:t> </w:t>
            </w:r>
          </w:p>
          <w:p w14:paraId="327FE87E" w14:textId="76AE6EEA" w:rsidR="00FE286F" w:rsidRPr="00AB7F62" w:rsidRDefault="00FE286F" w:rsidP="00AE75CD">
            <w:pPr>
              <w:rPr>
                <w:b/>
                <w:bCs/>
              </w:rPr>
            </w:pPr>
            <w:r w:rsidRPr="00AB7F62">
              <w:rPr>
                <w:b/>
                <w:bCs/>
              </w:rPr>
              <w:t> </w:t>
            </w:r>
          </w:p>
        </w:tc>
        <w:tc>
          <w:tcPr>
            <w:tcW w:w="1889" w:type="dxa"/>
            <w:shd w:val="clear" w:color="auto" w:fill="D9D9D9" w:themeFill="background1" w:themeFillShade="D9"/>
            <w:hideMark/>
          </w:tcPr>
          <w:p w14:paraId="70070230" w14:textId="77777777" w:rsidR="00FE286F" w:rsidRPr="00AB7F62" w:rsidRDefault="00FE286F" w:rsidP="00AE75CD">
            <w:pPr>
              <w:rPr>
                <w:b/>
                <w:bCs/>
              </w:rPr>
            </w:pPr>
            <w:r w:rsidRPr="00AB7F62">
              <w:rPr>
                <w:b/>
                <w:bCs/>
              </w:rPr>
              <w:t>Suitability for Intervention</w:t>
            </w:r>
          </w:p>
        </w:tc>
        <w:tc>
          <w:tcPr>
            <w:tcW w:w="1330" w:type="dxa"/>
            <w:shd w:val="clear" w:color="auto" w:fill="D9D9D9" w:themeFill="background1" w:themeFillShade="D9"/>
            <w:hideMark/>
          </w:tcPr>
          <w:p w14:paraId="57EBD22A" w14:textId="77777777" w:rsidR="00FE286F" w:rsidRPr="00AB7F62" w:rsidRDefault="00FE286F" w:rsidP="00AE75CD">
            <w:r w:rsidRPr="00AB7F62">
              <w:t xml:space="preserve">% Frequency of ≥Agree  </w:t>
            </w:r>
          </w:p>
        </w:tc>
        <w:tc>
          <w:tcPr>
            <w:tcW w:w="9319" w:type="dxa"/>
            <w:gridSpan w:val="4"/>
            <w:shd w:val="clear" w:color="auto" w:fill="D9D9D9" w:themeFill="background1" w:themeFillShade="D9"/>
            <w:noWrap/>
            <w:hideMark/>
          </w:tcPr>
          <w:p w14:paraId="141307DD" w14:textId="77777777" w:rsidR="00FE286F" w:rsidRPr="00AB7F62" w:rsidRDefault="00FE286F" w:rsidP="00AE75CD">
            <w:r w:rsidRPr="00AB7F62">
              <w:t> </w:t>
            </w:r>
          </w:p>
          <w:p w14:paraId="23120BCF" w14:textId="66DF0015" w:rsidR="00FE286F" w:rsidRPr="00AB7F62" w:rsidRDefault="00FE286F" w:rsidP="00AE75CD">
            <w:r w:rsidRPr="00AB7F62">
              <w:t> </w:t>
            </w:r>
          </w:p>
          <w:p w14:paraId="06BFEFEE" w14:textId="39E8625B" w:rsidR="00FE286F" w:rsidRPr="00AB7F62" w:rsidRDefault="00FE286F" w:rsidP="00AE75CD">
            <w:r w:rsidRPr="00AB7F62">
              <w:t> </w:t>
            </w:r>
          </w:p>
          <w:p w14:paraId="2FECF256" w14:textId="511AA886" w:rsidR="00FE286F" w:rsidRPr="00AB7F62" w:rsidRDefault="00FE286F" w:rsidP="00AE75CD">
            <w:r w:rsidRPr="00AB7F62">
              <w:t> </w:t>
            </w:r>
          </w:p>
        </w:tc>
      </w:tr>
      <w:tr w:rsidR="00FE286F" w:rsidRPr="00AB7F62" w14:paraId="3C6FAF70" w14:textId="77777777" w:rsidTr="00FC191B">
        <w:trPr>
          <w:trHeight w:val="1020"/>
        </w:trPr>
        <w:tc>
          <w:tcPr>
            <w:tcW w:w="1412" w:type="dxa"/>
            <w:vMerge/>
            <w:hideMark/>
          </w:tcPr>
          <w:p w14:paraId="5E5D59A7" w14:textId="6B017919" w:rsidR="00FE286F" w:rsidRPr="00AB7F62" w:rsidRDefault="00FE286F" w:rsidP="00AE75CD">
            <w:pPr>
              <w:rPr>
                <w:b/>
                <w:bCs/>
              </w:rPr>
            </w:pPr>
          </w:p>
        </w:tc>
        <w:tc>
          <w:tcPr>
            <w:tcW w:w="1889" w:type="dxa"/>
            <w:hideMark/>
          </w:tcPr>
          <w:p w14:paraId="3E453429" w14:textId="0456475F" w:rsidR="00FE286F" w:rsidRPr="00AB7F62" w:rsidRDefault="0083339A" w:rsidP="00AE75CD">
            <w:r>
              <w:t>Down</w:t>
            </w:r>
            <w:r w:rsidR="00FE286F" w:rsidRPr="00AB7F62">
              <w:t xml:space="preserve"> syndrome is suitable for stability footwear intervention?</w:t>
            </w:r>
          </w:p>
        </w:tc>
        <w:tc>
          <w:tcPr>
            <w:tcW w:w="1330" w:type="dxa"/>
            <w:noWrap/>
            <w:hideMark/>
          </w:tcPr>
          <w:p w14:paraId="7FEED039" w14:textId="77777777" w:rsidR="00FE286F" w:rsidRPr="00AB7F62" w:rsidRDefault="00FE286F" w:rsidP="00AE75CD">
            <w:r w:rsidRPr="00FE286F">
              <w:rPr>
                <w:color w:val="FF0000"/>
              </w:rPr>
              <w:t>84.62</w:t>
            </w:r>
          </w:p>
        </w:tc>
        <w:tc>
          <w:tcPr>
            <w:tcW w:w="9319" w:type="dxa"/>
            <w:gridSpan w:val="4"/>
            <w:shd w:val="clear" w:color="auto" w:fill="D9D9D9" w:themeFill="background1" w:themeFillShade="D9"/>
            <w:noWrap/>
            <w:hideMark/>
          </w:tcPr>
          <w:p w14:paraId="31A8AE1D" w14:textId="77777777" w:rsidR="00FE286F" w:rsidRPr="00AB7F62" w:rsidRDefault="00FE286F" w:rsidP="00AE75CD">
            <w:r w:rsidRPr="00AB7F62">
              <w:t> </w:t>
            </w:r>
          </w:p>
          <w:p w14:paraId="0E2BABEF" w14:textId="391D3C8D" w:rsidR="00FE286F" w:rsidRPr="00AB7F62" w:rsidRDefault="00FE286F" w:rsidP="00AE75CD">
            <w:r w:rsidRPr="00AB7F62">
              <w:t> </w:t>
            </w:r>
          </w:p>
        </w:tc>
      </w:tr>
      <w:tr w:rsidR="00FE286F" w:rsidRPr="00AB7F62" w14:paraId="2597DB1A" w14:textId="77777777" w:rsidTr="00FC191B">
        <w:trPr>
          <w:trHeight w:val="680"/>
        </w:trPr>
        <w:tc>
          <w:tcPr>
            <w:tcW w:w="1412" w:type="dxa"/>
            <w:vMerge/>
            <w:hideMark/>
          </w:tcPr>
          <w:p w14:paraId="23AA3DB2" w14:textId="7CA269DC" w:rsidR="00FE286F" w:rsidRPr="00AB7F62" w:rsidRDefault="00FE286F" w:rsidP="00AE75CD">
            <w:pPr>
              <w:rPr>
                <w:b/>
                <w:bCs/>
              </w:rPr>
            </w:pPr>
          </w:p>
        </w:tc>
        <w:tc>
          <w:tcPr>
            <w:tcW w:w="3219" w:type="dxa"/>
            <w:gridSpan w:val="2"/>
            <w:vMerge w:val="restart"/>
            <w:shd w:val="clear" w:color="auto" w:fill="D9D9D9" w:themeFill="background1" w:themeFillShade="D9"/>
            <w:hideMark/>
          </w:tcPr>
          <w:p w14:paraId="665011D0" w14:textId="77777777" w:rsidR="00FE286F" w:rsidRPr="00AB7F62" w:rsidRDefault="00FE286F" w:rsidP="00AE75CD">
            <w:r w:rsidRPr="00AB7F62">
              <w:t> </w:t>
            </w:r>
          </w:p>
          <w:p w14:paraId="28C83C98" w14:textId="77777777" w:rsidR="00FE286F" w:rsidRPr="00AB7F62" w:rsidRDefault="00FE286F" w:rsidP="00AE75CD">
            <w:r w:rsidRPr="00AB7F62">
              <w:t> </w:t>
            </w:r>
          </w:p>
          <w:p w14:paraId="24C95981" w14:textId="77777777" w:rsidR="00FE286F" w:rsidRPr="00AB7F62" w:rsidRDefault="00FE286F" w:rsidP="00AE75CD">
            <w:r w:rsidRPr="00AB7F62">
              <w:t> </w:t>
            </w:r>
          </w:p>
          <w:p w14:paraId="5B7B6BE0" w14:textId="77777777" w:rsidR="00FE286F" w:rsidRPr="00AB7F62" w:rsidRDefault="00FE286F" w:rsidP="00AE75CD">
            <w:r w:rsidRPr="00AB7F62">
              <w:t> </w:t>
            </w:r>
          </w:p>
          <w:p w14:paraId="28E64B31" w14:textId="77777777" w:rsidR="00FE286F" w:rsidRPr="00AB7F62" w:rsidRDefault="00FE286F" w:rsidP="00AE75CD">
            <w:r w:rsidRPr="00AB7F62">
              <w:t> </w:t>
            </w:r>
          </w:p>
          <w:p w14:paraId="25DF4FF9" w14:textId="77777777" w:rsidR="00FE286F" w:rsidRPr="00AB7F62" w:rsidRDefault="00FE286F" w:rsidP="00AE75CD">
            <w:r w:rsidRPr="00AB7F62">
              <w:t> </w:t>
            </w:r>
          </w:p>
          <w:p w14:paraId="030BCDA4" w14:textId="77777777" w:rsidR="00FE286F" w:rsidRPr="00AB7F62" w:rsidRDefault="00FE286F" w:rsidP="00AE75CD">
            <w:r w:rsidRPr="00AB7F62">
              <w:t> </w:t>
            </w:r>
          </w:p>
          <w:p w14:paraId="76DCB94F" w14:textId="77777777" w:rsidR="00FE286F" w:rsidRPr="00AB7F62" w:rsidRDefault="00FE286F" w:rsidP="00AE75CD">
            <w:r w:rsidRPr="00AB7F62">
              <w:t> </w:t>
            </w:r>
          </w:p>
          <w:p w14:paraId="0CBDF667" w14:textId="77777777" w:rsidR="00FE286F" w:rsidRPr="00AB7F62" w:rsidRDefault="00FE286F" w:rsidP="00AE75CD">
            <w:r w:rsidRPr="00AB7F62">
              <w:t> </w:t>
            </w:r>
          </w:p>
          <w:p w14:paraId="6EA28AC8" w14:textId="77777777" w:rsidR="00FE286F" w:rsidRPr="00AB7F62" w:rsidRDefault="00FE286F" w:rsidP="00AE75CD">
            <w:r w:rsidRPr="00AB7F62">
              <w:t> </w:t>
            </w:r>
          </w:p>
          <w:p w14:paraId="6CB311CA" w14:textId="77777777" w:rsidR="00FE286F" w:rsidRPr="00AB7F62" w:rsidRDefault="00FE286F" w:rsidP="00AE75CD">
            <w:r w:rsidRPr="00AB7F62">
              <w:t> </w:t>
            </w:r>
          </w:p>
          <w:p w14:paraId="2CBE6B65" w14:textId="77777777" w:rsidR="00FE286F" w:rsidRPr="00AB7F62" w:rsidRDefault="00FE286F" w:rsidP="00AE75CD">
            <w:r w:rsidRPr="00AB7F62">
              <w:t> </w:t>
            </w:r>
          </w:p>
          <w:p w14:paraId="202AC2A8" w14:textId="77777777" w:rsidR="00FE286F" w:rsidRPr="00AB7F62" w:rsidRDefault="00FE286F" w:rsidP="00AE75CD">
            <w:r w:rsidRPr="00AB7F62">
              <w:t> </w:t>
            </w:r>
          </w:p>
          <w:p w14:paraId="237A6D04" w14:textId="77777777" w:rsidR="00FE286F" w:rsidRPr="00AB7F62" w:rsidRDefault="00FE286F" w:rsidP="00AE75CD">
            <w:r w:rsidRPr="00AB7F62">
              <w:t> </w:t>
            </w:r>
          </w:p>
          <w:p w14:paraId="2AB4FEF5" w14:textId="77777777" w:rsidR="00FE286F" w:rsidRPr="00AB7F62" w:rsidRDefault="00FE286F" w:rsidP="00AE75CD">
            <w:r w:rsidRPr="00AB7F62">
              <w:t> </w:t>
            </w:r>
          </w:p>
          <w:p w14:paraId="7CA5C1EF" w14:textId="77777777" w:rsidR="00FE286F" w:rsidRPr="00AB7F62" w:rsidRDefault="00FE286F" w:rsidP="00AE75CD">
            <w:r w:rsidRPr="00AB7F62">
              <w:t> </w:t>
            </w:r>
          </w:p>
          <w:p w14:paraId="7E0DF238" w14:textId="77777777" w:rsidR="00FE286F" w:rsidRPr="00AB7F62" w:rsidRDefault="00FE286F" w:rsidP="00AE75CD">
            <w:r w:rsidRPr="00AB7F62">
              <w:t> </w:t>
            </w:r>
          </w:p>
          <w:p w14:paraId="78124D0B" w14:textId="77777777" w:rsidR="00FE286F" w:rsidRPr="00AB7F62" w:rsidRDefault="00FE286F" w:rsidP="00AE75CD">
            <w:r w:rsidRPr="00AB7F62">
              <w:t> </w:t>
            </w:r>
          </w:p>
          <w:p w14:paraId="7122A531" w14:textId="77777777" w:rsidR="00FE286F" w:rsidRPr="00AB7F62" w:rsidRDefault="00FE286F" w:rsidP="00AE75CD">
            <w:r w:rsidRPr="00AB7F62">
              <w:t> </w:t>
            </w:r>
          </w:p>
          <w:p w14:paraId="59282EED" w14:textId="77777777" w:rsidR="00FE286F" w:rsidRPr="00AB7F62" w:rsidRDefault="00FE286F" w:rsidP="00AE75CD">
            <w:r w:rsidRPr="00AB7F62">
              <w:t> </w:t>
            </w:r>
          </w:p>
          <w:p w14:paraId="06B154F5" w14:textId="759D2A1D" w:rsidR="00FE286F" w:rsidRPr="00AB7F62" w:rsidRDefault="00FE286F" w:rsidP="00AE75CD">
            <w:r w:rsidRPr="00AB7F62">
              <w:t> </w:t>
            </w:r>
          </w:p>
        </w:tc>
        <w:tc>
          <w:tcPr>
            <w:tcW w:w="3227" w:type="dxa"/>
            <w:shd w:val="clear" w:color="auto" w:fill="D9D9D9" w:themeFill="background1" w:themeFillShade="D9"/>
            <w:noWrap/>
            <w:hideMark/>
          </w:tcPr>
          <w:p w14:paraId="5C14E556" w14:textId="77777777" w:rsidR="00FE286F" w:rsidRPr="00AB7F62" w:rsidRDefault="00FE286F" w:rsidP="00AE75CD">
            <w:pPr>
              <w:rPr>
                <w:b/>
                <w:bCs/>
              </w:rPr>
            </w:pPr>
            <w:r w:rsidRPr="00AB7F62">
              <w:rPr>
                <w:b/>
                <w:bCs/>
              </w:rPr>
              <w:t>Criteria for Treatment</w:t>
            </w:r>
          </w:p>
        </w:tc>
        <w:tc>
          <w:tcPr>
            <w:tcW w:w="1409" w:type="dxa"/>
            <w:shd w:val="clear" w:color="auto" w:fill="D9D9D9" w:themeFill="background1" w:themeFillShade="D9"/>
            <w:hideMark/>
          </w:tcPr>
          <w:p w14:paraId="28AF0623" w14:textId="77777777" w:rsidR="00FE286F" w:rsidRPr="00AB7F62" w:rsidRDefault="00FE286F" w:rsidP="00AE75CD">
            <w:r w:rsidRPr="00AB7F62">
              <w:t xml:space="preserve">% Frequency of ≥Agree  </w:t>
            </w:r>
          </w:p>
        </w:tc>
        <w:tc>
          <w:tcPr>
            <w:tcW w:w="3274" w:type="dxa"/>
            <w:shd w:val="clear" w:color="auto" w:fill="D9D9D9" w:themeFill="background1" w:themeFillShade="D9"/>
            <w:noWrap/>
            <w:hideMark/>
          </w:tcPr>
          <w:p w14:paraId="5D8B23C9" w14:textId="77777777" w:rsidR="00FE286F" w:rsidRPr="00AB7F62" w:rsidRDefault="00FE286F" w:rsidP="00AE75CD">
            <w:pPr>
              <w:rPr>
                <w:b/>
                <w:bCs/>
              </w:rPr>
            </w:pPr>
            <w:r w:rsidRPr="00AB7F62">
              <w:rPr>
                <w:b/>
                <w:bCs/>
              </w:rPr>
              <w:t>Criteria for Treatment</w:t>
            </w:r>
          </w:p>
        </w:tc>
        <w:tc>
          <w:tcPr>
            <w:tcW w:w="1409" w:type="dxa"/>
            <w:shd w:val="clear" w:color="auto" w:fill="D9D9D9" w:themeFill="background1" w:themeFillShade="D9"/>
            <w:hideMark/>
          </w:tcPr>
          <w:p w14:paraId="3DE8C344" w14:textId="77777777" w:rsidR="00FE286F" w:rsidRPr="00AB7F62" w:rsidRDefault="00FE286F" w:rsidP="00AE75CD">
            <w:r w:rsidRPr="00AB7F62">
              <w:t xml:space="preserve">% Frequency of ≥Agree  </w:t>
            </w:r>
          </w:p>
        </w:tc>
      </w:tr>
      <w:tr w:rsidR="00FE286F" w:rsidRPr="00AB7F62" w14:paraId="553F40D6" w14:textId="77777777" w:rsidTr="00FC191B">
        <w:trPr>
          <w:trHeight w:val="1120"/>
        </w:trPr>
        <w:tc>
          <w:tcPr>
            <w:tcW w:w="1412" w:type="dxa"/>
            <w:vMerge/>
            <w:hideMark/>
          </w:tcPr>
          <w:p w14:paraId="4DBD2E4A" w14:textId="1B23D595" w:rsidR="00FE286F" w:rsidRPr="00AB7F62" w:rsidRDefault="00FE286F" w:rsidP="00AE75CD">
            <w:pPr>
              <w:rPr>
                <w:b/>
                <w:bCs/>
              </w:rPr>
            </w:pPr>
          </w:p>
        </w:tc>
        <w:tc>
          <w:tcPr>
            <w:tcW w:w="3219" w:type="dxa"/>
            <w:gridSpan w:val="2"/>
            <w:vMerge/>
            <w:shd w:val="clear" w:color="auto" w:fill="D9D9D9" w:themeFill="background1" w:themeFillShade="D9"/>
            <w:hideMark/>
          </w:tcPr>
          <w:p w14:paraId="084749E1" w14:textId="23759A45" w:rsidR="00FE286F" w:rsidRPr="00AB7F62" w:rsidRDefault="00FE286F" w:rsidP="00AE75CD"/>
        </w:tc>
        <w:tc>
          <w:tcPr>
            <w:tcW w:w="3227" w:type="dxa"/>
            <w:hideMark/>
          </w:tcPr>
          <w:p w14:paraId="31EA0498" w14:textId="7CFCB331" w:rsidR="00FE286F" w:rsidRPr="00AB7F62" w:rsidRDefault="00FE286F" w:rsidP="00AE75CD">
            <w:r w:rsidRPr="00AB7F62">
              <w:t xml:space="preserve">"Stability footwear may assist mediolateral stability and proprioception of the foot and ankle in standing and walking in children with </w:t>
            </w:r>
            <w:r w:rsidR="0083339A">
              <w:t>Down</w:t>
            </w:r>
            <w:r w:rsidRPr="00AB7F62">
              <w:t xml:space="preserve"> syndrome"</w:t>
            </w:r>
          </w:p>
        </w:tc>
        <w:tc>
          <w:tcPr>
            <w:tcW w:w="1409" w:type="dxa"/>
            <w:shd w:val="clear" w:color="auto" w:fill="FFFFFF" w:themeFill="background1"/>
            <w:noWrap/>
            <w:hideMark/>
          </w:tcPr>
          <w:p w14:paraId="79BF1C79" w14:textId="77777777" w:rsidR="00FE286F" w:rsidRPr="00FE286F" w:rsidRDefault="00FE286F" w:rsidP="00AE75CD">
            <w:pPr>
              <w:rPr>
                <w:color w:val="FF0000"/>
              </w:rPr>
            </w:pPr>
            <w:r w:rsidRPr="00FE286F">
              <w:rPr>
                <w:color w:val="FF0000"/>
              </w:rPr>
              <w:t>84.62</w:t>
            </w:r>
          </w:p>
        </w:tc>
        <w:tc>
          <w:tcPr>
            <w:tcW w:w="3274" w:type="dxa"/>
            <w:shd w:val="clear" w:color="auto" w:fill="D9D9D9" w:themeFill="background1" w:themeFillShade="D9"/>
            <w:noWrap/>
            <w:hideMark/>
          </w:tcPr>
          <w:p w14:paraId="33B44552" w14:textId="77777777" w:rsidR="00FE286F" w:rsidRPr="00AB7F62" w:rsidRDefault="00FE286F" w:rsidP="00AE75CD">
            <w:r w:rsidRPr="00AB7F62">
              <w:t> </w:t>
            </w:r>
          </w:p>
        </w:tc>
        <w:tc>
          <w:tcPr>
            <w:tcW w:w="1409" w:type="dxa"/>
            <w:shd w:val="clear" w:color="auto" w:fill="D9D9D9" w:themeFill="background1" w:themeFillShade="D9"/>
            <w:noWrap/>
            <w:hideMark/>
          </w:tcPr>
          <w:p w14:paraId="25D41BE7" w14:textId="77777777" w:rsidR="00FE286F" w:rsidRPr="00AB7F62" w:rsidRDefault="00FE286F" w:rsidP="00AE75CD"/>
        </w:tc>
      </w:tr>
      <w:tr w:rsidR="00FE286F" w:rsidRPr="00AB7F62" w14:paraId="121D9038" w14:textId="77777777" w:rsidTr="00FC191B">
        <w:trPr>
          <w:trHeight w:val="1020"/>
        </w:trPr>
        <w:tc>
          <w:tcPr>
            <w:tcW w:w="1412" w:type="dxa"/>
            <w:vMerge/>
            <w:hideMark/>
          </w:tcPr>
          <w:p w14:paraId="76A73C5D" w14:textId="3A356698" w:rsidR="00FE286F" w:rsidRPr="00AB7F62" w:rsidRDefault="00FE286F" w:rsidP="00AE75CD">
            <w:pPr>
              <w:rPr>
                <w:b/>
                <w:bCs/>
              </w:rPr>
            </w:pPr>
          </w:p>
        </w:tc>
        <w:tc>
          <w:tcPr>
            <w:tcW w:w="3219" w:type="dxa"/>
            <w:gridSpan w:val="2"/>
            <w:vMerge/>
            <w:shd w:val="clear" w:color="auto" w:fill="D9D9D9" w:themeFill="background1" w:themeFillShade="D9"/>
            <w:hideMark/>
          </w:tcPr>
          <w:p w14:paraId="550A6D85" w14:textId="6EDA5099" w:rsidR="00FE286F" w:rsidRPr="00AB7F62" w:rsidRDefault="00FE286F" w:rsidP="00AE75CD"/>
        </w:tc>
        <w:tc>
          <w:tcPr>
            <w:tcW w:w="3227" w:type="dxa"/>
            <w:hideMark/>
          </w:tcPr>
          <w:p w14:paraId="0C186AAD" w14:textId="05735B09" w:rsidR="00FE286F" w:rsidRPr="00AB7F62" w:rsidRDefault="00FE286F" w:rsidP="00AE75CD">
            <w:r w:rsidRPr="00AB7F62">
              <w:t xml:space="preserve">"Stability footwear design should </w:t>
            </w:r>
            <w:r w:rsidR="00697197" w:rsidRPr="00AB7F62">
              <w:t>consider last</w:t>
            </w:r>
            <w:r w:rsidRPr="00AB7F62">
              <w:t xml:space="preserve"> adaptions to accommodate the foot dimensions of children with </w:t>
            </w:r>
            <w:r w:rsidR="0083339A">
              <w:t>Down</w:t>
            </w:r>
            <w:r w:rsidRPr="00AB7F62">
              <w:t xml:space="preserve"> syndrome"</w:t>
            </w:r>
          </w:p>
        </w:tc>
        <w:tc>
          <w:tcPr>
            <w:tcW w:w="1409" w:type="dxa"/>
            <w:shd w:val="clear" w:color="auto" w:fill="FFFFFF" w:themeFill="background1"/>
            <w:noWrap/>
            <w:hideMark/>
          </w:tcPr>
          <w:p w14:paraId="1FC11CC8" w14:textId="77777777" w:rsidR="00FE286F" w:rsidRPr="00FE286F" w:rsidRDefault="00FE286F" w:rsidP="00AE75CD">
            <w:pPr>
              <w:rPr>
                <w:color w:val="FF0000"/>
              </w:rPr>
            </w:pPr>
            <w:r w:rsidRPr="00FE286F">
              <w:rPr>
                <w:color w:val="FF0000"/>
              </w:rPr>
              <w:t>84.62</w:t>
            </w:r>
          </w:p>
        </w:tc>
        <w:tc>
          <w:tcPr>
            <w:tcW w:w="3274" w:type="dxa"/>
            <w:shd w:val="clear" w:color="auto" w:fill="D9D9D9" w:themeFill="background1" w:themeFillShade="D9"/>
            <w:noWrap/>
            <w:hideMark/>
          </w:tcPr>
          <w:p w14:paraId="4E79E565" w14:textId="77777777" w:rsidR="00FE286F" w:rsidRPr="00AB7F62" w:rsidRDefault="00FE286F" w:rsidP="00AE75CD">
            <w:r w:rsidRPr="00AB7F62">
              <w:t> </w:t>
            </w:r>
          </w:p>
        </w:tc>
        <w:tc>
          <w:tcPr>
            <w:tcW w:w="1409" w:type="dxa"/>
            <w:shd w:val="clear" w:color="auto" w:fill="D9D9D9" w:themeFill="background1" w:themeFillShade="D9"/>
            <w:noWrap/>
            <w:hideMark/>
          </w:tcPr>
          <w:p w14:paraId="35622B22" w14:textId="77777777" w:rsidR="00FE286F" w:rsidRPr="00AB7F62" w:rsidRDefault="00FE286F" w:rsidP="00AE75CD"/>
        </w:tc>
      </w:tr>
      <w:tr w:rsidR="00FE286F" w:rsidRPr="00AB7F62" w14:paraId="7175C0DE" w14:textId="77777777" w:rsidTr="00FC191B">
        <w:trPr>
          <w:trHeight w:val="1420"/>
        </w:trPr>
        <w:tc>
          <w:tcPr>
            <w:tcW w:w="1412" w:type="dxa"/>
            <w:vMerge/>
            <w:hideMark/>
          </w:tcPr>
          <w:p w14:paraId="13327828" w14:textId="3D4FF89F" w:rsidR="00FE286F" w:rsidRPr="00AB7F62" w:rsidRDefault="00FE286F" w:rsidP="00AE75CD">
            <w:pPr>
              <w:rPr>
                <w:b/>
                <w:bCs/>
              </w:rPr>
            </w:pPr>
          </w:p>
        </w:tc>
        <w:tc>
          <w:tcPr>
            <w:tcW w:w="3219" w:type="dxa"/>
            <w:gridSpan w:val="2"/>
            <w:vMerge/>
            <w:shd w:val="clear" w:color="auto" w:fill="D9D9D9" w:themeFill="background1" w:themeFillShade="D9"/>
            <w:hideMark/>
          </w:tcPr>
          <w:p w14:paraId="16B246ED" w14:textId="74AF727A" w:rsidR="00FE286F" w:rsidRPr="00AB7F62" w:rsidRDefault="00FE286F" w:rsidP="00AE75CD"/>
        </w:tc>
        <w:tc>
          <w:tcPr>
            <w:tcW w:w="3227" w:type="dxa"/>
            <w:hideMark/>
          </w:tcPr>
          <w:p w14:paraId="50579EE7" w14:textId="77777777" w:rsidR="00FE286F" w:rsidRPr="00AB7F62" w:rsidRDefault="00FE286F" w:rsidP="00AE75CD">
            <w:r w:rsidRPr="00AB7F62">
              <w:t xml:space="preserve">"Stability footwear may be used as a sole assistive aid in pre-walking and learning to walk stages with associated hypotonia and delayed motor milestones." </w:t>
            </w:r>
          </w:p>
        </w:tc>
        <w:tc>
          <w:tcPr>
            <w:tcW w:w="1409" w:type="dxa"/>
            <w:noWrap/>
            <w:hideMark/>
          </w:tcPr>
          <w:p w14:paraId="4C77F595" w14:textId="77777777" w:rsidR="00FE286F" w:rsidRPr="00AB7F62" w:rsidRDefault="00FE286F" w:rsidP="00AE75CD">
            <w:r w:rsidRPr="00AB7F62">
              <w:t>53.84</w:t>
            </w:r>
          </w:p>
        </w:tc>
        <w:tc>
          <w:tcPr>
            <w:tcW w:w="3274" w:type="dxa"/>
            <w:hideMark/>
          </w:tcPr>
          <w:p w14:paraId="31154406" w14:textId="77777777" w:rsidR="00FE286F" w:rsidRPr="00AB7F62" w:rsidRDefault="00FE286F" w:rsidP="00AE75CD">
            <w:r w:rsidRPr="00AB7F62">
              <w:t xml:space="preserve">Original Round 2 "Stability footwear may be used as a sole assistive aid in pre-walking and learning to walk stages with associated hypotonia and delayed motor milestones." </w:t>
            </w:r>
          </w:p>
        </w:tc>
        <w:tc>
          <w:tcPr>
            <w:tcW w:w="1409" w:type="dxa"/>
            <w:shd w:val="clear" w:color="auto" w:fill="auto"/>
            <w:noWrap/>
            <w:hideMark/>
          </w:tcPr>
          <w:p w14:paraId="17DF6D6E" w14:textId="77777777" w:rsidR="00FE286F" w:rsidRPr="00AB7F62" w:rsidRDefault="00FE286F" w:rsidP="00AE75CD">
            <w:r w:rsidRPr="00FE286F">
              <w:rPr>
                <w:color w:val="FF0000"/>
              </w:rPr>
              <w:t>93.75</w:t>
            </w:r>
          </w:p>
        </w:tc>
      </w:tr>
      <w:tr w:rsidR="00FE286F" w:rsidRPr="00AB7F62" w14:paraId="479A696F" w14:textId="77777777" w:rsidTr="00FC191B">
        <w:trPr>
          <w:trHeight w:val="1020"/>
        </w:trPr>
        <w:tc>
          <w:tcPr>
            <w:tcW w:w="1412" w:type="dxa"/>
            <w:vMerge/>
            <w:hideMark/>
          </w:tcPr>
          <w:p w14:paraId="4D74EF6C" w14:textId="1A44D4ED" w:rsidR="00FE286F" w:rsidRPr="00AB7F62" w:rsidRDefault="00FE286F" w:rsidP="00AE75CD">
            <w:pPr>
              <w:rPr>
                <w:b/>
                <w:bCs/>
              </w:rPr>
            </w:pPr>
          </w:p>
        </w:tc>
        <w:tc>
          <w:tcPr>
            <w:tcW w:w="3219" w:type="dxa"/>
            <w:gridSpan w:val="2"/>
            <w:vMerge/>
            <w:shd w:val="clear" w:color="auto" w:fill="D9D9D9" w:themeFill="background1" w:themeFillShade="D9"/>
            <w:hideMark/>
          </w:tcPr>
          <w:p w14:paraId="3948E12E" w14:textId="0F7DD0EE" w:rsidR="00FE286F" w:rsidRPr="00AB7F62" w:rsidRDefault="00FE286F" w:rsidP="00AE75CD"/>
        </w:tc>
        <w:tc>
          <w:tcPr>
            <w:tcW w:w="3227" w:type="dxa"/>
            <w:hideMark/>
          </w:tcPr>
          <w:p w14:paraId="3BF373C2" w14:textId="77777777" w:rsidR="00FE286F" w:rsidRPr="00AB7F62" w:rsidRDefault="00FE286F" w:rsidP="00AE75CD">
            <w:r w:rsidRPr="00AB7F62">
              <w:t>"Stability Footwear may be used alongside foot orthoses to assist walking in individuals with ankle instability"</w:t>
            </w:r>
          </w:p>
        </w:tc>
        <w:tc>
          <w:tcPr>
            <w:tcW w:w="1409" w:type="dxa"/>
            <w:noWrap/>
            <w:hideMark/>
          </w:tcPr>
          <w:p w14:paraId="05ACAF59" w14:textId="77777777" w:rsidR="00FE286F" w:rsidRPr="00AB7F62" w:rsidRDefault="00FE286F" w:rsidP="00AE75CD">
            <w:r w:rsidRPr="009D637C">
              <w:rPr>
                <w:color w:val="FF0000"/>
              </w:rPr>
              <w:t>92.31</w:t>
            </w:r>
          </w:p>
        </w:tc>
        <w:tc>
          <w:tcPr>
            <w:tcW w:w="3274" w:type="dxa"/>
            <w:shd w:val="clear" w:color="auto" w:fill="D9D9D9" w:themeFill="background1" w:themeFillShade="D9"/>
            <w:noWrap/>
            <w:hideMark/>
          </w:tcPr>
          <w:p w14:paraId="4CCFA2F4" w14:textId="77777777" w:rsidR="00FE286F" w:rsidRPr="00AB7F62" w:rsidRDefault="00FE286F" w:rsidP="00AE75CD">
            <w:r w:rsidRPr="00AB7F62">
              <w:t> </w:t>
            </w:r>
          </w:p>
        </w:tc>
        <w:tc>
          <w:tcPr>
            <w:tcW w:w="1409" w:type="dxa"/>
            <w:shd w:val="clear" w:color="auto" w:fill="D9D9D9" w:themeFill="background1" w:themeFillShade="D9"/>
            <w:noWrap/>
            <w:hideMark/>
          </w:tcPr>
          <w:p w14:paraId="54AB3844" w14:textId="77777777" w:rsidR="00FE286F" w:rsidRPr="00AB7F62" w:rsidRDefault="00FE286F" w:rsidP="00AE75CD"/>
        </w:tc>
      </w:tr>
      <w:tr w:rsidR="00FE286F" w:rsidRPr="00AB7F62" w14:paraId="11FD9B3F" w14:textId="77777777" w:rsidTr="00FC191B">
        <w:trPr>
          <w:trHeight w:val="1360"/>
        </w:trPr>
        <w:tc>
          <w:tcPr>
            <w:tcW w:w="1412" w:type="dxa"/>
            <w:vMerge/>
            <w:hideMark/>
          </w:tcPr>
          <w:p w14:paraId="09CBB446" w14:textId="18559E93" w:rsidR="00FE286F" w:rsidRPr="00AB7F62" w:rsidRDefault="00FE286F" w:rsidP="00AE75CD">
            <w:pPr>
              <w:rPr>
                <w:b/>
                <w:bCs/>
              </w:rPr>
            </w:pPr>
          </w:p>
        </w:tc>
        <w:tc>
          <w:tcPr>
            <w:tcW w:w="3219" w:type="dxa"/>
            <w:gridSpan w:val="2"/>
            <w:vMerge/>
            <w:shd w:val="clear" w:color="auto" w:fill="D9D9D9" w:themeFill="background1" w:themeFillShade="D9"/>
            <w:hideMark/>
          </w:tcPr>
          <w:p w14:paraId="452B92F8" w14:textId="42C13C9A" w:rsidR="00FE286F" w:rsidRPr="00AB7F62" w:rsidRDefault="00FE286F" w:rsidP="00AE75CD"/>
        </w:tc>
        <w:tc>
          <w:tcPr>
            <w:tcW w:w="3227" w:type="dxa"/>
            <w:hideMark/>
          </w:tcPr>
          <w:p w14:paraId="33B21521" w14:textId="77777777" w:rsidR="00FE286F" w:rsidRPr="00AB7F62" w:rsidRDefault="00FE286F" w:rsidP="00AE75CD">
            <w:r w:rsidRPr="00AB7F62">
              <w:t>Stability Footwear may be used alongside AFO's to assist walking in individuals with knee instability</w:t>
            </w:r>
          </w:p>
        </w:tc>
        <w:tc>
          <w:tcPr>
            <w:tcW w:w="1409" w:type="dxa"/>
            <w:noWrap/>
            <w:hideMark/>
          </w:tcPr>
          <w:p w14:paraId="51E14F14" w14:textId="77777777" w:rsidR="00FE286F" w:rsidRPr="009D637C" w:rsidRDefault="00FE286F" w:rsidP="00AE75CD">
            <w:pPr>
              <w:rPr>
                <w:color w:val="FF0000"/>
              </w:rPr>
            </w:pPr>
            <w:r w:rsidRPr="009D637C">
              <w:rPr>
                <w:color w:val="FF0000"/>
              </w:rPr>
              <w:t>76.92</w:t>
            </w:r>
          </w:p>
        </w:tc>
        <w:tc>
          <w:tcPr>
            <w:tcW w:w="3274" w:type="dxa"/>
            <w:hideMark/>
          </w:tcPr>
          <w:p w14:paraId="4BA3A608" w14:textId="0D268744" w:rsidR="00FE286F" w:rsidRPr="00AB7F62" w:rsidRDefault="00FE286F" w:rsidP="00AE75CD">
            <w:r w:rsidRPr="00AB7F62">
              <w:t xml:space="preserve">Addendum to Consensus Statement Round 2 "Stability Footwear with a stiffened sole is contraindicated with simultaneous AFO use in individuals with </w:t>
            </w:r>
            <w:r w:rsidR="009D637C" w:rsidRPr="00AB7F62">
              <w:t>knee hyperextension</w:t>
            </w:r>
            <w:r w:rsidRPr="00AB7F62">
              <w:t>."</w:t>
            </w:r>
          </w:p>
        </w:tc>
        <w:tc>
          <w:tcPr>
            <w:tcW w:w="1409" w:type="dxa"/>
            <w:noWrap/>
            <w:hideMark/>
          </w:tcPr>
          <w:p w14:paraId="60254CBB" w14:textId="77777777" w:rsidR="00FE286F" w:rsidRPr="00AB7F62" w:rsidRDefault="00FE286F" w:rsidP="00AE75CD">
            <w:r w:rsidRPr="00AB7F62">
              <w:t>62.50</w:t>
            </w:r>
          </w:p>
        </w:tc>
      </w:tr>
      <w:tr w:rsidR="009D637C" w:rsidRPr="00AB7F62" w14:paraId="1C6FFF3E" w14:textId="77777777" w:rsidTr="00FC191B">
        <w:trPr>
          <w:trHeight w:val="680"/>
        </w:trPr>
        <w:tc>
          <w:tcPr>
            <w:tcW w:w="1412" w:type="dxa"/>
            <w:vMerge/>
            <w:hideMark/>
          </w:tcPr>
          <w:p w14:paraId="49397649" w14:textId="46BABE7A" w:rsidR="009D637C" w:rsidRPr="00AB7F62" w:rsidRDefault="009D637C" w:rsidP="00AE75CD">
            <w:pPr>
              <w:rPr>
                <w:b/>
                <w:bCs/>
              </w:rPr>
            </w:pPr>
          </w:p>
        </w:tc>
        <w:tc>
          <w:tcPr>
            <w:tcW w:w="3219" w:type="dxa"/>
            <w:gridSpan w:val="2"/>
            <w:vMerge/>
            <w:shd w:val="clear" w:color="auto" w:fill="D9D9D9" w:themeFill="background1" w:themeFillShade="D9"/>
            <w:hideMark/>
          </w:tcPr>
          <w:p w14:paraId="6E38EBA0" w14:textId="2E4615AC" w:rsidR="009D637C" w:rsidRPr="00AB7F62" w:rsidRDefault="009D637C" w:rsidP="00AE75CD"/>
        </w:tc>
        <w:tc>
          <w:tcPr>
            <w:tcW w:w="3227" w:type="dxa"/>
            <w:shd w:val="clear" w:color="auto" w:fill="D9D9D9" w:themeFill="background1" w:themeFillShade="D9"/>
            <w:hideMark/>
          </w:tcPr>
          <w:p w14:paraId="18B45C54" w14:textId="77777777" w:rsidR="009D637C" w:rsidRPr="00AB7F62" w:rsidRDefault="009D637C" w:rsidP="00AE75CD">
            <w:pPr>
              <w:rPr>
                <w:b/>
                <w:bCs/>
              </w:rPr>
            </w:pPr>
            <w:r w:rsidRPr="00AB7F62">
              <w:rPr>
                <w:b/>
                <w:bCs/>
              </w:rPr>
              <w:t>Age Range for Stability Footwear Intervention</w:t>
            </w:r>
          </w:p>
        </w:tc>
        <w:tc>
          <w:tcPr>
            <w:tcW w:w="1409" w:type="dxa"/>
            <w:shd w:val="clear" w:color="auto" w:fill="D9D9D9" w:themeFill="background1" w:themeFillShade="D9"/>
            <w:hideMark/>
          </w:tcPr>
          <w:p w14:paraId="5A46B817" w14:textId="77777777" w:rsidR="009D637C" w:rsidRPr="00AB7F62" w:rsidRDefault="009D637C" w:rsidP="00AE75CD">
            <w:r w:rsidRPr="00AB7F62">
              <w:t>Relative %Frequency</w:t>
            </w:r>
          </w:p>
        </w:tc>
        <w:tc>
          <w:tcPr>
            <w:tcW w:w="4683" w:type="dxa"/>
            <w:gridSpan w:val="2"/>
            <w:shd w:val="clear" w:color="auto" w:fill="D9D9D9" w:themeFill="background1" w:themeFillShade="D9"/>
            <w:noWrap/>
            <w:hideMark/>
          </w:tcPr>
          <w:p w14:paraId="39EB8C3E" w14:textId="6EF7DE4B" w:rsidR="009D637C" w:rsidRPr="00AB7F62" w:rsidRDefault="009D637C" w:rsidP="00AE75CD">
            <w:r w:rsidRPr="00AB7F62">
              <w:t> </w:t>
            </w:r>
          </w:p>
        </w:tc>
      </w:tr>
      <w:tr w:rsidR="009D637C" w:rsidRPr="00AB7F62" w14:paraId="4D4DD777" w14:textId="77777777" w:rsidTr="00FC191B">
        <w:trPr>
          <w:trHeight w:val="320"/>
        </w:trPr>
        <w:tc>
          <w:tcPr>
            <w:tcW w:w="1412" w:type="dxa"/>
            <w:vMerge/>
            <w:hideMark/>
          </w:tcPr>
          <w:p w14:paraId="0F9FA366" w14:textId="5F169BD1" w:rsidR="009D637C" w:rsidRPr="00AB7F62" w:rsidRDefault="009D637C" w:rsidP="00AE75CD">
            <w:pPr>
              <w:rPr>
                <w:b/>
                <w:bCs/>
              </w:rPr>
            </w:pPr>
          </w:p>
        </w:tc>
        <w:tc>
          <w:tcPr>
            <w:tcW w:w="3219" w:type="dxa"/>
            <w:gridSpan w:val="2"/>
            <w:vMerge/>
            <w:shd w:val="clear" w:color="auto" w:fill="D9D9D9" w:themeFill="background1" w:themeFillShade="D9"/>
            <w:hideMark/>
          </w:tcPr>
          <w:p w14:paraId="5BD43260" w14:textId="2537DEC2" w:rsidR="009D637C" w:rsidRPr="00AB7F62" w:rsidRDefault="009D637C" w:rsidP="00AE75CD"/>
        </w:tc>
        <w:tc>
          <w:tcPr>
            <w:tcW w:w="3227" w:type="dxa"/>
            <w:noWrap/>
            <w:hideMark/>
          </w:tcPr>
          <w:p w14:paraId="769D6729" w14:textId="77777777" w:rsidR="009D637C" w:rsidRPr="00AB7F62" w:rsidRDefault="009D637C" w:rsidP="00AE75CD">
            <w:r w:rsidRPr="00AB7F62">
              <w:t>1-18 years (with assessed adult transition care)</w:t>
            </w:r>
          </w:p>
        </w:tc>
        <w:tc>
          <w:tcPr>
            <w:tcW w:w="1409" w:type="dxa"/>
            <w:noWrap/>
            <w:hideMark/>
          </w:tcPr>
          <w:p w14:paraId="0F8B8B61" w14:textId="77777777" w:rsidR="009D637C" w:rsidRPr="00AB7F62" w:rsidRDefault="009D637C" w:rsidP="00AE75CD">
            <w:r w:rsidRPr="00AB7F62">
              <w:t>15.38</w:t>
            </w:r>
          </w:p>
        </w:tc>
        <w:tc>
          <w:tcPr>
            <w:tcW w:w="4683" w:type="dxa"/>
            <w:gridSpan w:val="2"/>
            <w:vMerge w:val="restart"/>
            <w:shd w:val="clear" w:color="auto" w:fill="D9D9D9" w:themeFill="background1" w:themeFillShade="D9"/>
            <w:noWrap/>
            <w:hideMark/>
          </w:tcPr>
          <w:p w14:paraId="1C1E1375" w14:textId="77777777" w:rsidR="009D637C" w:rsidRPr="00AB7F62" w:rsidRDefault="009D637C" w:rsidP="00AE75CD">
            <w:r w:rsidRPr="00AB7F62">
              <w:t> </w:t>
            </w:r>
          </w:p>
          <w:p w14:paraId="48DD2F58" w14:textId="77777777" w:rsidR="009D637C" w:rsidRPr="00AB7F62" w:rsidRDefault="009D637C" w:rsidP="00AE75CD">
            <w:r w:rsidRPr="00AB7F62">
              <w:t> </w:t>
            </w:r>
          </w:p>
          <w:p w14:paraId="686E1384" w14:textId="77777777" w:rsidR="009D637C" w:rsidRPr="00AB7F62" w:rsidRDefault="009D637C" w:rsidP="00AE75CD">
            <w:r w:rsidRPr="00AB7F62">
              <w:t> </w:t>
            </w:r>
          </w:p>
          <w:p w14:paraId="701E1663" w14:textId="61EF92E8" w:rsidR="009D637C" w:rsidRPr="00AB7F62" w:rsidRDefault="009D637C" w:rsidP="00AE75CD">
            <w:r w:rsidRPr="00AB7F62">
              <w:t> </w:t>
            </w:r>
          </w:p>
        </w:tc>
      </w:tr>
      <w:tr w:rsidR="009D637C" w:rsidRPr="00AB7F62" w14:paraId="29FBA77F" w14:textId="77777777" w:rsidTr="00FC191B">
        <w:trPr>
          <w:trHeight w:val="320"/>
        </w:trPr>
        <w:tc>
          <w:tcPr>
            <w:tcW w:w="1412" w:type="dxa"/>
            <w:vMerge/>
            <w:hideMark/>
          </w:tcPr>
          <w:p w14:paraId="3E4FC1AE" w14:textId="2F00C356" w:rsidR="009D637C" w:rsidRPr="00AB7F62" w:rsidRDefault="009D637C" w:rsidP="00AE75CD">
            <w:pPr>
              <w:rPr>
                <w:b/>
                <w:bCs/>
              </w:rPr>
            </w:pPr>
          </w:p>
        </w:tc>
        <w:tc>
          <w:tcPr>
            <w:tcW w:w="3219" w:type="dxa"/>
            <w:gridSpan w:val="2"/>
            <w:vMerge/>
            <w:shd w:val="clear" w:color="auto" w:fill="D9D9D9" w:themeFill="background1" w:themeFillShade="D9"/>
            <w:hideMark/>
          </w:tcPr>
          <w:p w14:paraId="09492B42" w14:textId="59BF0C4E" w:rsidR="009D637C" w:rsidRPr="00AB7F62" w:rsidRDefault="009D637C" w:rsidP="00AE75CD"/>
        </w:tc>
        <w:tc>
          <w:tcPr>
            <w:tcW w:w="3227" w:type="dxa"/>
            <w:noWrap/>
            <w:hideMark/>
          </w:tcPr>
          <w:p w14:paraId="570D273E" w14:textId="77777777" w:rsidR="009D637C" w:rsidRPr="00AB7F62" w:rsidRDefault="009D637C" w:rsidP="00AE75CD">
            <w:r w:rsidRPr="00AB7F62">
              <w:t>4-18 years (with assessed adult transition care)</w:t>
            </w:r>
          </w:p>
        </w:tc>
        <w:tc>
          <w:tcPr>
            <w:tcW w:w="1409" w:type="dxa"/>
            <w:noWrap/>
            <w:hideMark/>
          </w:tcPr>
          <w:p w14:paraId="2EA74C11" w14:textId="77777777" w:rsidR="009D637C" w:rsidRPr="00AB7F62" w:rsidRDefault="009D637C" w:rsidP="00AE75CD">
            <w:r w:rsidRPr="00AB7F62">
              <w:t>7.69</w:t>
            </w:r>
          </w:p>
        </w:tc>
        <w:tc>
          <w:tcPr>
            <w:tcW w:w="4683" w:type="dxa"/>
            <w:gridSpan w:val="2"/>
            <w:vMerge/>
            <w:shd w:val="clear" w:color="auto" w:fill="D9D9D9" w:themeFill="background1" w:themeFillShade="D9"/>
            <w:noWrap/>
            <w:hideMark/>
          </w:tcPr>
          <w:p w14:paraId="101252B5" w14:textId="77A82F28" w:rsidR="009D637C" w:rsidRPr="00AB7F62" w:rsidRDefault="009D637C" w:rsidP="00AE75CD"/>
        </w:tc>
      </w:tr>
      <w:tr w:rsidR="009D637C" w:rsidRPr="00AB7F62" w14:paraId="6872D2B9" w14:textId="77777777" w:rsidTr="00FC191B">
        <w:trPr>
          <w:trHeight w:val="1020"/>
        </w:trPr>
        <w:tc>
          <w:tcPr>
            <w:tcW w:w="1412" w:type="dxa"/>
            <w:vMerge/>
            <w:hideMark/>
          </w:tcPr>
          <w:p w14:paraId="36558064" w14:textId="66F2EFCF" w:rsidR="009D637C" w:rsidRPr="00AB7F62" w:rsidRDefault="009D637C" w:rsidP="00AE75CD">
            <w:pPr>
              <w:rPr>
                <w:b/>
                <w:bCs/>
              </w:rPr>
            </w:pPr>
          </w:p>
        </w:tc>
        <w:tc>
          <w:tcPr>
            <w:tcW w:w="3219" w:type="dxa"/>
            <w:gridSpan w:val="2"/>
            <w:vMerge/>
            <w:shd w:val="clear" w:color="auto" w:fill="D9D9D9" w:themeFill="background1" w:themeFillShade="D9"/>
            <w:hideMark/>
          </w:tcPr>
          <w:p w14:paraId="5A655188" w14:textId="3122146D" w:rsidR="009D637C" w:rsidRPr="00AB7F62" w:rsidRDefault="009D637C" w:rsidP="00AE75CD"/>
        </w:tc>
        <w:tc>
          <w:tcPr>
            <w:tcW w:w="3227" w:type="dxa"/>
            <w:hideMark/>
          </w:tcPr>
          <w:p w14:paraId="7BF5AA6A" w14:textId="77777777" w:rsidR="009D637C" w:rsidRPr="00AB7F62" w:rsidRDefault="009D637C" w:rsidP="00AE75CD">
            <w:r w:rsidRPr="00AB7F62">
              <w:t>Initiation and end points of treatment indicated by functional ability and the mobility needs of the child (potential or actual) rather than specific age.</w:t>
            </w:r>
          </w:p>
        </w:tc>
        <w:tc>
          <w:tcPr>
            <w:tcW w:w="1409" w:type="dxa"/>
            <w:noWrap/>
            <w:hideMark/>
          </w:tcPr>
          <w:p w14:paraId="1A97A6D0" w14:textId="77777777" w:rsidR="009D637C" w:rsidRPr="00AB7F62" w:rsidRDefault="009D637C" w:rsidP="00AE75CD">
            <w:r w:rsidRPr="009D637C">
              <w:rPr>
                <w:color w:val="FF0000"/>
              </w:rPr>
              <w:t>76.92</w:t>
            </w:r>
          </w:p>
        </w:tc>
        <w:tc>
          <w:tcPr>
            <w:tcW w:w="4683" w:type="dxa"/>
            <w:gridSpan w:val="2"/>
            <w:vMerge/>
            <w:shd w:val="clear" w:color="auto" w:fill="D9D9D9" w:themeFill="background1" w:themeFillShade="D9"/>
            <w:noWrap/>
            <w:hideMark/>
          </w:tcPr>
          <w:p w14:paraId="2CFFB295" w14:textId="00CDEBB9" w:rsidR="009D637C" w:rsidRPr="00AB7F62" w:rsidRDefault="009D637C" w:rsidP="00AE75CD"/>
        </w:tc>
      </w:tr>
      <w:tr w:rsidR="009D637C" w:rsidRPr="00AB7F62" w14:paraId="0590B049" w14:textId="77777777" w:rsidTr="00FC191B">
        <w:trPr>
          <w:trHeight w:val="680"/>
        </w:trPr>
        <w:tc>
          <w:tcPr>
            <w:tcW w:w="1412" w:type="dxa"/>
            <w:vMerge/>
            <w:hideMark/>
          </w:tcPr>
          <w:p w14:paraId="180ADFD2" w14:textId="61F76686" w:rsidR="009D637C" w:rsidRPr="00AB7F62" w:rsidRDefault="009D637C" w:rsidP="00AE75CD">
            <w:pPr>
              <w:rPr>
                <w:b/>
                <w:bCs/>
              </w:rPr>
            </w:pPr>
          </w:p>
        </w:tc>
        <w:tc>
          <w:tcPr>
            <w:tcW w:w="3219" w:type="dxa"/>
            <w:gridSpan w:val="2"/>
            <w:vMerge/>
            <w:shd w:val="clear" w:color="auto" w:fill="D9D9D9" w:themeFill="background1" w:themeFillShade="D9"/>
            <w:hideMark/>
          </w:tcPr>
          <w:p w14:paraId="53AF4540" w14:textId="52A4FB59" w:rsidR="009D637C" w:rsidRPr="00AB7F62" w:rsidRDefault="009D637C" w:rsidP="00AE75CD"/>
        </w:tc>
        <w:tc>
          <w:tcPr>
            <w:tcW w:w="3227" w:type="dxa"/>
            <w:hideMark/>
          </w:tcPr>
          <w:p w14:paraId="0600847E" w14:textId="77777777" w:rsidR="009D637C" w:rsidRPr="00AB7F62" w:rsidRDefault="009D637C" w:rsidP="00AE75CD">
            <w:r w:rsidRPr="00AB7F62">
              <w:t>N/A I do not feel this condition is suitable for stability footwear intervention.</w:t>
            </w:r>
          </w:p>
        </w:tc>
        <w:tc>
          <w:tcPr>
            <w:tcW w:w="1409" w:type="dxa"/>
            <w:noWrap/>
            <w:hideMark/>
          </w:tcPr>
          <w:p w14:paraId="5CE779E3" w14:textId="77777777" w:rsidR="009D637C" w:rsidRPr="00AB7F62" w:rsidRDefault="009D637C" w:rsidP="00AE75CD">
            <w:r w:rsidRPr="00AB7F62">
              <w:t>0.00</w:t>
            </w:r>
          </w:p>
        </w:tc>
        <w:tc>
          <w:tcPr>
            <w:tcW w:w="4683" w:type="dxa"/>
            <w:gridSpan w:val="2"/>
            <w:vMerge/>
            <w:shd w:val="clear" w:color="auto" w:fill="D9D9D9" w:themeFill="background1" w:themeFillShade="D9"/>
            <w:noWrap/>
            <w:hideMark/>
          </w:tcPr>
          <w:p w14:paraId="1050C48B" w14:textId="3A541979" w:rsidR="009D637C" w:rsidRPr="00AB7F62" w:rsidRDefault="009D637C" w:rsidP="00AE75CD"/>
        </w:tc>
      </w:tr>
      <w:tr w:rsidR="00FE286F" w:rsidRPr="00AB7F62" w14:paraId="34A00B90" w14:textId="77777777" w:rsidTr="00FC191B">
        <w:trPr>
          <w:trHeight w:val="680"/>
        </w:trPr>
        <w:tc>
          <w:tcPr>
            <w:tcW w:w="1412" w:type="dxa"/>
            <w:vMerge/>
            <w:hideMark/>
          </w:tcPr>
          <w:p w14:paraId="1AC7A54E" w14:textId="7308C4CD" w:rsidR="00FE286F" w:rsidRPr="00AB7F62" w:rsidRDefault="00FE286F" w:rsidP="00AE75CD">
            <w:pPr>
              <w:rPr>
                <w:b/>
                <w:bCs/>
              </w:rPr>
            </w:pPr>
          </w:p>
        </w:tc>
        <w:tc>
          <w:tcPr>
            <w:tcW w:w="3219" w:type="dxa"/>
            <w:gridSpan w:val="2"/>
            <w:vMerge/>
            <w:shd w:val="clear" w:color="auto" w:fill="D9D9D9" w:themeFill="background1" w:themeFillShade="D9"/>
            <w:hideMark/>
          </w:tcPr>
          <w:p w14:paraId="1C958FD6" w14:textId="4C87FC14" w:rsidR="00FE286F" w:rsidRPr="00AB7F62" w:rsidRDefault="00FE286F" w:rsidP="00AE75CD"/>
        </w:tc>
        <w:tc>
          <w:tcPr>
            <w:tcW w:w="3227" w:type="dxa"/>
            <w:shd w:val="clear" w:color="auto" w:fill="D9D9D9" w:themeFill="background1" w:themeFillShade="D9"/>
            <w:hideMark/>
          </w:tcPr>
          <w:p w14:paraId="30BBB66C" w14:textId="77777777" w:rsidR="00FE286F" w:rsidRPr="00AB7F62" w:rsidRDefault="00FE286F" w:rsidP="00AE75CD">
            <w:pPr>
              <w:rPr>
                <w:b/>
                <w:bCs/>
              </w:rPr>
            </w:pPr>
            <w:r w:rsidRPr="00AB7F62">
              <w:rPr>
                <w:b/>
                <w:bCs/>
              </w:rPr>
              <w:t>Outcomes</w:t>
            </w:r>
          </w:p>
        </w:tc>
        <w:tc>
          <w:tcPr>
            <w:tcW w:w="1409" w:type="dxa"/>
            <w:shd w:val="clear" w:color="auto" w:fill="D9D9D9" w:themeFill="background1" w:themeFillShade="D9"/>
            <w:hideMark/>
          </w:tcPr>
          <w:p w14:paraId="2C52111F" w14:textId="77777777" w:rsidR="00FE286F" w:rsidRPr="00AB7F62" w:rsidRDefault="00FE286F" w:rsidP="00AE75CD">
            <w:r w:rsidRPr="00AB7F62">
              <w:t xml:space="preserve">% Frequency of ≥Agree  </w:t>
            </w:r>
          </w:p>
        </w:tc>
        <w:tc>
          <w:tcPr>
            <w:tcW w:w="3274" w:type="dxa"/>
            <w:shd w:val="clear" w:color="auto" w:fill="D9D9D9" w:themeFill="background1" w:themeFillShade="D9"/>
            <w:hideMark/>
          </w:tcPr>
          <w:p w14:paraId="63679B77" w14:textId="77777777" w:rsidR="00FE286F" w:rsidRPr="00AB7F62" w:rsidRDefault="00FE286F" w:rsidP="00AE75CD">
            <w:pPr>
              <w:rPr>
                <w:b/>
                <w:bCs/>
              </w:rPr>
            </w:pPr>
            <w:r w:rsidRPr="00AB7F62">
              <w:rPr>
                <w:b/>
                <w:bCs/>
              </w:rPr>
              <w:t>Outcomes</w:t>
            </w:r>
          </w:p>
        </w:tc>
        <w:tc>
          <w:tcPr>
            <w:tcW w:w="1409" w:type="dxa"/>
            <w:shd w:val="clear" w:color="auto" w:fill="D9D9D9" w:themeFill="background1" w:themeFillShade="D9"/>
            <w:hideMark/>
          </w:tcPr>
          <w:p w14:paraId="18C40FD5" w14:textId="77777777" w:rsidR="00FE286F" w:rsidRPr="00AB7F62" w:rsidRDefault="00FE286F" w:rsidP="00AE75CD">
            <w:r w:rsidRPr="00AB7F62">
              <w:t xml:space="preserve">% Frequency of ≥Agree  </w:t>
            </w:r>
          </w:p>
        </w:tc>
      </w:tr>
      <w:tr w:rsidR="00FE286F" w:rsidRPr="00AB7F62" w14:paraId="1D46BF55" w14:textId="77777777" w:rsidTr="00FC191B">
        <w:trPr>
          <w:trHeight w:val="320"/>
        </w:trPr>
        <w:tc>
          <w:tcPr>
            <w:tcW w:w="1412" w:type="dxa"/>
            <w:vMerge/>
            <w:hideMark/>
          </w:tcPr>
          <w:p w14:paraId="7AE85B17" w14:textId="51362AE9" w:rsidR="00FE286F" w:rsidRPr="00AB7F62" w:rsidRDefault="00FE286F" w:rsidP="00AE75CD">
            <w:pPr>
              <w:rPr>
                <w:b/>
                <w:bCs/>
              </w:rPr>
            </w:pPr>
          </w:p>
        </w:tc>
        <w:tc>
          <w:tcPr>
            <w:tcW w:w="3219" w:type="dxa"/>
            <w:gridSpan w:val="2"/>
            <w:vMerge/>
            <w:shd w:val="clear" w:color="auto" w:fill="D9D9D9" w:themeFill="background1" w:themeFillShade="D9"/>
            <w:hideMark/>
          </w:tcPr>
          <w:p w14:paraId="51B75BEB" w14:textId="03429270" w:rsidR="00FE286F" w:rsidRPr="00AB7F62" w:rsidRDefault="00FE286F" w:rsidP="00AE75CD"/>
        </w:tc>
        <w:tc>
          <w:tcPr>
            <w:tcW w:w="3227" w:type="dxa"/>
            <w:noWrap/>
            <w:hideMark/>
          </w:tcPr>
          <w:p w14:paraId="024E345F" w14:textId="77777777" w:rsidR="00FE286F" w:rsidRPr="00AB7F62" w:rsidRDefault="00FE286F" w:rsidP="00AE75CD">
            <w:r w:rsidRPr="00AB7F62">
              <w:t>Foot posture FPI-6</w:t>
            </w:r>
          </w:p>
        </w:tc>
        <w:tc>
          <w:tcPr>
            <w:tcW w:w="1409" w:type="dxa"/>
            <w:noWrap/>
            <w:hideMark/>
          </w:tcPr>
          <w:p w14:paraId="0D3BC681" w14:textId="77777777" w:rsidR="00FE286F" w:rsidRPr="00AB7F62" w:rsidRDefault="00FE286F" w:rsidP="00AE75CD">
            <w:r w:rsidRPr="00AB7F62">
              <w:t>38.43</w:t>
            </w:r>
          </w:p>
        </w:tc>
        <w:tc>
          <w:tcPr>
            <w:tcW w:w="3274" w:type="dxa"/>
            <w:noWrap/>
            <w:hideMark/>
          </w:tcPr>
          <w:p w14:paraId="493AF9DD" w14:textId="77777777" w:rsidR="00FE286F" w:rsidRPr="00AB7F62" w:rsidRDefault="00FE286F" w:rsidP="00AE75CD">
            <w:r w:rsidRPr="00AB7F62">
              <w:t>Foot posture FPI-6</w:t>
            </w:r>
          </w:p>
        </w:tc>
        <w:tc>
          <w:tcPr>
            <w:tcW w:w="1409" w:type="dxa"/>
            <w:noWrap/>
            <w:hideMark/>
          </w:tcPr>
          <w:p w14:paraId="76906A31" w14:textId="77777777" w:rsidR="00FE286F" w:rsidRPr="00AB7F62" w:rsidRDefault="00FE286F" w:rsidP="00AE75CD">
            <w:r w:rsidRPr="00AB7F62">
              <w:t>50.00</w:t>
            </w:r>
          </w:p>
        </w:tc>
      </w:tr>
      <w:tr w:rsidR="00FE286F" w:rsidRPr="00AB7F62" w14:paraId="7964AB51" w14:textId="77777777" w:rsidTr="00FC191B">
        <w:trPr>
          <w:trHeight w:val="680"/>
        </w:trPr>
        <w:tc>
          <w:tcPr>
            <w:tcW w:w="1412" w:type="dxa"/>
            <w:vMerge/>
            <w:hideMark/>
          </w:tcPr>
          <w:p w14:paraId="3E26D827" w14:textId="574470CE" w:rsidR="00FE286F" w:rsidRPr="00AB7F62" w:rsidRDefault="00FE286F" w:rsidP="00AE75CD">
            <w:pPr>
              <w:rPr>
                <w:b/>
                <w:bCs/>
              </w:rPr>
            </w:pPr>
          </w:p>
        </w:tc>
        <w:tc>
          <w:tcPr>
            <w:tcW w:w="3219" w:type="dxa"/>
            <w:gridSpan w:val="2"/>
            <w:vMerge/>
            <w:shd w:val="clear" w:color="auto" w:fill="D9D9D9" w:themeFill="background1" w:themeFillShade="D9"/>
            <w:hideMark/>
          </w:tcPr>
          <w:p w14:paraId="55DA2753" w14:textId="56E26A5A" w:rsidR="00FE286F" w:rsidRPr="00AB7F62" w:rsidRDefault="00FE286F" w:rsidP="00AE75CD"/>
        </w:tc>
        <w:tc>
          <w:tcPr>
            <w:tcW w:w="3227" w:type="dxa"/>
            <w:hideMark/>
          </w:tcPr>
          <w:p w14:paraId="2D23816E" w14:textId="078EB7B7" w:rsidR="00FE286F" w:rsidRPr="00AB7F62" w:rsidRDefault="00FE286F" w:rsidP="00AE75CD">
            <w:r w:rsidRPr="00AB7F62">
              <w:t>Kinematics: Optimising gait movement patterns</w:t>
            </w:r>
            <w:r w:rsidR="00126159" w:rsidRPr="00AB7F62">
              <w:t xml:space="preserve">  (</w:t>
            </w:r>
            <w:r w:rsidRPr="00AB7F62">
              <w:t>foot and ankle)</w:t>
            </w:r>
          </w:p>
        </w:tc>
        <w:tc>
          <w:tcPr>
            <w:tcW w:w="1409" w:type="dxa"/>
            <w:noWrap/>
            <w:hideMark/>
          </w:tcPr>
          <w:p w14:paraId="4629307A" w14:textId="77777777" w:rsidR="00FE286F" w:rsidRPr="00AB7F62" w:rsidRDefault="00FE286F" w:rsidP="00AE75CD">
            <w:r w:rsidRPr="00AB7F62">
              <w:t>69.23</w:t>
            </w:r>
          </w:p>
        </w:tc>
        <w:tc>
          <w:tcPr>
            <w:tcW w:w="3274" w:type="dxa"/>
            <w:hideMark/>
          </w:tcPr>
          <w:p w14:paraId="35359828" w14:textId="2959662F" w:rsidR="00FE286F" w:rsidRPr="00AB7F62" w:rsidRDefault="00FE286F" w:rsidP="00AE75CD">
            <w:r w:rsidRPr="00AB7F62">
              <w:t xml:space="preserve">Kinematics: Optimising gait movement </w:t>
            </w:r>
            <w:r w:rsidR="00126159" w:rsidRPr="00AB7F62">
              <w:t>patterns (</w:t>
            </w:r>
            <w:r w:rsidRPr="00AB7F62">
              <w:t>foot and ankle)</w:t>
            </w:r>
          </w:p>
        </w:tc>
        <w:tc>
          <w:tcPr>
            <w:tcW w:w="1409" w:type="dxa"/>
            <w:noWrap/>
            <w:hideMark/>
          </w:tcPr>
          <w:p w14:paraId="641AF638" w14:textId="77777777" w:rsidR="00FE286F" w:rsidRPr="009D637C" w:rsidRDefault="00FE286F" w:rsidP="00AE75CD">
            <w:pPr>
              <w:rPr>
                <w:color w:val="FF0000"/>
              </w:rPr>
            </w:pPr>
            <w:r w:rsidRPr="009D637C">
              <w:rPr>
                <w:color w:val="FF0000"/>
              </w:rPr>
              <w:t>87.50</w:t>
            </w:r>
          </w:p>
        </w:tc>
      </w:tr>
      <w:tr w:rsidR="00FE286F" w:rsidRPr="00AB7F62" w14:paraId="60BCF94B" w14:textId="77777777" w:rsidTr="00FC191B">
        <w:trPr>
          <w:trHeight w:val="320"/>
        </w:trPr>
        <w:tc>
          <w:tcPr>
            <w:tcW w:w="1412" w:type="dxa"/>
            <w:vMerge/>
            <w:hideMark/>
          </w:tcPr>
          <w:p w14:paraId="260D2EA0" w14:textId="0F7F6C44" w:rsidR="00FE286F" w:rsidRPr="00AB7F62" w:rsidRDefault="00FE286F" w:rsidP="00AE75CD">
            <w:pPr>
              <w:rPr>
                <w:b/>
                <w:bCs/>
              </w:rPr>
            </w:pPr>
          </w:p>
        </w:tc>
        <w:tc>
          <w:tcPr>
            <w:tcW w:w="3219" w:type="dxa"/>
            <w:gridSpan w:val="2"/>
            <w:vMerge/>
            <w:shd w:val="clear" w:color="auto" w:fill="D9D9D9" w:themeFill="background1" w:themeFillShade="D9"/>
            <w:hideMark/>
          </w:tcPr>
          <w:p w14:paraId="581D497A" w14:textId="7B686359" w:rsidR="00FE286F" w:rsidRPr="00AB7F62" w:rsidRDefault="00FE286F" w:rsidP="00AE75CD"/>
        </w:tc>
        <w:tc>
          <w:tcPr>
            <w:tcW w:w="3227" w:type="dxa"/>
            <w:noWrap/>
            <w:hideMark/>
          </w:tcPr>
          <w:p w14:paraId="7698AA9A" w14:textId="77777777" w:rsidR="00FE286F" w:rsidRPr="00AB7F62" w:rsidRDefault="00FE286F" w:rsidP="00AE75CD">
            <w:r w:rsidRPr="00AB7F62">
              <w:t>Spatiotemporal Increase Velocity, 6MWT</w:t>
            </w:r>
          </w:p>
        </w:tc>
        <w:tc>
          <w:tcPr>
            <w:tcW w:w="1409" w:type="dxa"/>
            <w:noWrap/>
            <w:hideMark/>
          </w:tcPr>
          <w:p w14:paraId="59D5DB9E" w14:textId="77777777" w:rsidR="00FE286F" w:rsidRPr="00AB7F62" w:rsidRDefault="00FE286F" w:rsidP="00AE75CD">
            <w:r w:rsidRPr="009D637C">
              <w:rPr>
                <w:color w:val="FF0000"/>
              </w:rPr>
              <w:t>76.92</w:t>
            </w:r>
          </w:p>
        </w:tc>
        <w:tc>
          <w:tcPr>
            <w:tcW w:w="3274" w:type="dxa"/>
            <w:shd w:val="clear" w:color="auto" w:fill="D9D9D9" w:themeFill="background1" w:themeFillShade="D9"/>
            <w:noWrap/>
            <w:hideMark/>
          </w:tcPr>
          <w:p w14:paraId="7C571808" w14:textId="77777777" w:rsidR="00FE286F" w:rsidRPr="00AB7F62" w:rsidRDefault="00FE286F" w:rsidP="00AE75CD">
            <w:r w:rsidRPr="00AB7F62">
              <w:t> </w:t>
            </w:r>
          </w:p>
        </w:tc>
        <w:tc>
          <w:tcPr>
            <w:tcW w:w="1409" w:type="dxa"/>
            <w:shd w:val="clear" w:color="auto" w:fill="D9D9D9" w:themeFill="background1" w:themeFillShade="D9"/>
            <w:noWrap/>
            <w:hideMark/>
          </w:tcPr>
          <w:p w14:paraId="3441F0BB" w14:textId="77777777" w:rsidR="00FE286F" w:rsidRPr="009D637C" w:rsidRDefault="00FE286F" w:rsidP="00AE75CD">
            <w:pPr>
              <w:rPr>
                <w:color w:val="FF0000"/>
              </w:rPr>
            </w:pPr>
          </w:p>
        </w:tc>
      </w:tr>
      <w:tr w:rsidR="00FE286F" w:rsidRPr="00AB7F62" w14:paraId="3339749A" w14:textId="77777777" w:rsidTr="00FC191B">
        <w:trPr>
          <w:trHeight w:val="320"/>
        </w:trPr>
        <w:tc>
          <w:tcPr>
            <w:tcW w:w="1412" w:type="dxa"/>
            <w:vMerge/>
            <w:hideMark/>
          </w:tcPr>
          <w:p w14:paraId="4CB49766" w14:textId="534A73BA" w:rsidR="00FE286F" w:rsidRPr="00AB7F62" w:rsidRDefault="00FE286F" w:rsidP="00AE75CD">
            <w:pPr>
              <w:rPr>
                <w:b/>
                <w:bCs/>
              </w:rPr>
            </w:pPr>
          </w:p>
        </w:tc>
        <w:tc>
          <w:tcPr>
            <w:tcW w:w="3219" w:type="dxa"/>
            <w:gridSpan w:val="2"/>
            <w:vMerge/>
            <w:shd w:val="clear" w:color="auto" w:fill="D9D9D9" w:themeFill="background1" w:themeFillShade="D9"/>
            <w:hideMark/>
          </w:tcPr>
          <w:p w14:paraId="58F53DA3" w14:textId="3E328C54" w:rsidR="00FE286F" w:rsidRPr="00AB7F62" w:rsidRDefault="00FE286F" w:rsidP="00AE75CD"/>
        </w:tc>
        <w:tc>
          <w:tcPr>
            <w:tcW w:w="3227" w:type="dxa"/>
            <w:shd w:val="clear" w:color="auto" w:fill="D9D9D9" w:themeFill="background1" w:themeFillShade="D9"/>
            <w:noWrap/>
            <w:hideMark/>
          </w:tcPr>
          <w:p w14:paraId="534A76A6" w14:textId="77777777" w:rsidR="00FE286F" w:rsidRPr="00AB7F62" w:rsidRDefault="00FE286F" w:rsidP="00AE75CD">
            <w:r w:rsidRPr="00AB7F62">
              <w:t> </w:t>
            </w:r>
          </w:p>
        </w:tc>
        <w:tc>
          <w:tcPr>
            <w:tcW w:w="1409" w:type="dxa"/>
            <w:shd w:val="clear" w:color="auto" w:fill="D9D9D9" w:themeFill="background1" w:themeFillShade="D9"/>
            <w:noWrap/>
            <w:hideMark/>
          </w:tcPr>
          <w:p w14:paraId="6AB68F60" w14:textId="77777777" w:rsidR="00FE286F" w:rsidRPr="00AB7F62" w:rsidRDefault="00FE286F" w:rsidP="00AE75CD"/>
        </w:tc>
        <w:tc>
          <w:tcPr>
            <w:tcW w:w="3274" w:type="dxa"/>
            <w:noWrap/>
            <w:hideMark/>
          </w:tcPr>
          <w:p w14:paraId="78A7443E" w14:textId="77777777" w:rsidR="00FE286F" w:rsidRPr="00AB7F62" w:rsidRDefault="00FE286F" w:rsidP="00AE75CD">
            <w:r w:rsidRPr="00AB7F62">
              <w:t>Spatiotemporal: 10 Metre Walk Test</w:t>
            </w:r>
          </w:p>
        </w:tc>
        <w:tc>
          <w:tcPr>
            <w:tcW w:w="1409" w:type="dxa"/>
            <w:noWrap/>
            <w:hideMark/>
          </w:tcPr>
          <w:p w14:paraId="43F1EDB8" w14:textId="77777777" w:rsidR="00FE286F" w:rsidRPr="009D637C" w:rsidRDefault="00FE286F" w:rsidP="00AE75CD">
            <w:pPr>
              <w:rPr>
                <w:color w:val="FF0000"/>
              </w:rPr>
            </w:pPr>
            <w:r w:rsidRPr="009D637C">
              <w:rPr>
                <w:color w:val="FF0000"/>
              </w:rPr>
              <w:t>81.25</w:t>
            </w:r>
          </w:p>
        </w:tc>
      </w:tr>
      <w:tr w:rsidR="00FE286F" w:rsidRPr="00AB7F62" w14:paraId="261DD594" w14:textId="77777777" w:rsidTr="00FC191B">
        <w:trPr>
          <w:trHeight w:val="320"/>
        </w:trPr>
        <w:tc>
          <w:tcPr>
            <w:tcW w:w="1412" w:type="dxa"/>
            <w:vMerge/>
            <w:hideMark/>
          </w:tcPr>
          <w:p w14:paraId="3E3AF9BC" w14:textId="3A38B4CD" w:rsidR="00FE286F" w:rsidRPr="00AB7F62" w:rsidRDefault="00FE286F" w:rsidP="00AE75CD">
            <w:pPr>
              <w:rPr>
                <w:b/>
                <w:bCs/>
              </w:rPr>
            </w:pPr>
          </w:p>
        </w:tc>
        <w:tc>
          <w:tcPr>
            <w:tcW w:w="3219" w:type="dxa"/>
            <w:gridSpan w:val="2"/>
            <w:vMerge/>
            <w:shd w:val="clear" w:color="auto" w:fill="D9D9D9" w:themeFill="background1" w:themeFillShade="D9"/>
            <w:hideMark/>
          </w:tcPr>
          <w:p w14:paraId="3A0321CA" w14:textId="2A2E138E" w:rsidR="00FE286F" w:rsidRPr="00AB7F62" w:rsidRDefault="00FE286F" w:rsidP="00AE75CD"/>
        </w:tc>
        <w:tc>
          <w:tcPr>
            <w:tcW w:w="3227" w:type="dxa"/>
            <w:noWrap/>
            <w:hideMark/>
          </w:tcPr>
          <w:p w14:paraId="25340B71" w14:textId="2673DC7C" w:rsidR="00FE286F" w:rsidRPr="00AB7F62" w:rsidRDefault="00FE286F" w:rsidP="00AE75CD">
            <w:r w:rsidRPr="00AB7F62">
              <w:t xml:space="preserve">Gross </w:t>
            </w:r>
            <w:r w:rsidR="009D637C" w:rsidRPr="00AB7F62">
              <w:t>motor proficiency</w:t>
            </w:r>
            <w:r w:rsidRPr="00AB7F62">
              <w:t>: (BOT-2)</w:t>
            </w:r>
          </w:p>
        </w:tc>
        <w:tc>
          <w:tcPr>
            <w:tcW w:w="1409" w:type="dxa"/>
            <w:noWrap/>
            <w:hideMark/>
          </w:tcPr>
          <w:p w14:paraId="58A7A559" w14:textId="77777777" w:rsidR="00FE286F" w:rsidRPr="00AB7F62" w:rsidRDefault="00FE286F" w:rsidP="00AE75CD">
            <w:r w:rsidRPr="00AB7F62">
              <w:t>69.23</w:t>
            </w:r>
          </w:p>
        </w:tc>
        <w:tc>
          <w:tcPr>
            <w:tcW w:w="3274" w:type="dxa"/>
            <w:noWrap/>
            <w:hideMark/>
          </w:tcPr>
          <w:p w14:paraId="327F231F" w14:textId="094C0847" w:rsidR="00FE286F" w:rsidRPr="00AB7F62" w:rsidRDefault="00FE286F" w:rsidP="00AE75CD">
            <w:r w:rsidRPr="00AB7F62">
              <w:t xml:space="preserve">Gross </w:t>
            </w:r>
            <w:r w:rsidR="009D637C" w:rsidRPr="00AB7F62">
              <w:t>motor proficiency</w:t>
            </w:r>
            <w:r w:rsidRPr="00AB7F62">
              <w:t>: (BOT-2)</w:t>
            </w:r>
          </w:p>
        </w:tc>
        <w:tc>
          <w:tcPr>
            <w:tcW w:w="1409" w:type="dxa"/>
            <w:noWrap/>
            <w:hideMark/>
          </w:tcPr>
          <w:p w14:paraId="5273234B" w14:textId="77777777" w:rsidR="00FE286F" w:rsidRPr="009D637C" w:rsidRDefault="00FE286F" w:rsidP="00AE75CD">
            <w:pPr>
              <w:rPr>
                <w:color w:val="FF0000"/>
              </w:rPr>
            </w:pPr>
            <w:r w:rsidRPr="009D637C">
              <w:rPr>
                <w:color w:val="FF0000"/>
              </w:rPr>
              <w:t>75.00</w:t>
            </w:r>
          </w:p>
        </w:tc>
      </w:tr>
      <w:tr w:rsidR="009D637C" w:rsidRPr="00AB7F62" w14:paraId="609E93E9" w14:textId="77777777" w:rsidTr="00FC191B">
        <w:trPr>
          <w:trHeight w:val="320"/>
        </w:trPr>
        <w:tc>
          <w:tcPr>
            <w:tcW w:w="1412" w:type="dxa"/>
            <w:vMerge/>
            <w:hideMark/>
          </w:tcPr>
          <w:p w14:paraId="619766BB" w14:textId="7DB58C8C" w:rsidR="009D637C" w:rsidRPr="00AB7F62" w:rsidRDefault="009D637C" w:rsidP="00AE75CD">
            <w:pPr>
              <w:rPr>
                <w:b/>
                <w:bCs/>
              </w:rPr>
            </w:pPr>
          </w:p>
        </w:tc>
        <w:tc>
          <w:tcPr>
            <w:tcW w:w="3219" w:type="dxa"/>
            <w:gridSpan w:val="2"/>
            <w:vMerge/>
            <w:shd w:val="clear" w:color="auto" w:fill="D9D9D9" w:themeFill="background1" w:themeFillShade="D9"/>
            <w:hideMark/>
          </w:tcPr>
          <w:p w14:paraId="0BB4C64F" w14:textId="17ECD871" w:rsidR="009D637C" w:rsidRPr="00AB7F62" w:rsidRDefault="009D637C" w:rsidP="00AE75CD"/>
        </w:tc>
        <w:tc>
          <w:tcPr>
            <w:tcW w:w="3227" w:type="dxa"/>
            <w:noWrap/>
            <w:hideMark/>
          </w:tcPr>
          <w:p w14:paraId="3128898F" w14:textId="61E7222F" w:rsidR="009D637C" w:rsidRPr="00AB7F62" w:rsidRDefault="009D637C" w:rsidP="00AE75CD">
            <w:r w:rsidRPr="00AB7F62">
              <w:t xml:space="preserve">Gross </w:t>
            </w:r>
            <w:r w:rsidR="00126159" w:rsidRPr="00AB7F62">
              <w:t>motor proficiency</w:t>
            </w:r>
            <w:r w:rsidRPr="00AB7F62">
              <w:t>: number of falls</w:t>
            </w:r>
          </w:p>
        </w:tc>
        <w:tc>
          <w:tcPr>
            <w:tcW w:w="1409" w:type="dxa"/>
            <w:noWrap/>
            <w:hideMark/>
          </w:tcPr>
          <w:p w14:paraId="7B320A03" w14:textId="77777777" w:rsidR="009D637C" w:rsidRPr="009D637C" w:rsidRDefault="009D637C" w:rsidP="00AE75CD">
            <w:pPr>
              <w:rPr>
                <w:color w:val="FF0000"/>
              </w:rPr>
            </w:pPr>
            <w:r w:rsidRPr="009D637C">
              <w:rPr>
                <w:color w:val="FF0000"/>
              </w:rPr>
              <w:t>84.62</w:t>
            </w:r>
          </w:p>
        </w:tc>
        <w:tc>
          <w:tcPr>
            <w:tcW w:w="4683" w:type="dxa"/>
            <w:gridSpan w:val="2"/>
            <w:vMerge w:val="restart"/>
            <w:shd w:val="clear" w:color="auto" w:fill="D9D9D9" w:themeFill="background1" w:themeFillShade="D9"/>
            <w:noWrap/>
            <w:hideMark/>
          </w:tcPr>
          <w:p w14:paraId="67795CB3" w14:textId="77777777" w:rsidR="009D637C" w:rsidRPr="00AB7F62" w:rsidRDefault="009D637C" w:rsidP="00AE75CD">
            <w:r w:rsidRPr="00AB7F62">
              <w:t> </w:t>
            </w:r>
          </w:p>
          <w:p w14:paraId="35E62DB3" w14:textId="77777777" w:rsidR="009D637C" w:rsidRPr="00AB7F62" w:rsidRDefault="009D637C" w:rsidP="00AE75CD">
            <w:r w:rsidRPr="00AB7F62">
              <w:t> </w:t>
            </w:r>
          </w:p>
          <w:p w14:paraId="5A73EA5E" w14:textId="77777777" w:rsidR="009D637C" w:rsidRPr="00AB7F62" w:rsidRDefault="009D637C" w:rsidP="00AE75CD">
            <w:r w:rsidRPr="00AB7F62">
              <w:t> </w:t>
            </w:r>
          </w:p>
          <w:p w14:paraId="101A6B99" w14:textId="2BF2F6C9" w:rsidR="009D637C" w:rsidRPr="00AB7F62" w:rsidRDefault="009D637C" w:rsidP="00AE75CD">
            <w:r w:rsidRPr="00AB7F62">
              <w:t> </w:t>
            </w:r>
          </w:p>
        </w:tc>
      </w:tr>
      <w:tr w:rsidR="009D637C" w:rsidRPr="00AB7F62" w14:paraId="7C26E1BE" w14:textId="77777777" w:rsidTr="00FC191B">
        <w:trPr>
          <w:trHeight w:val="320"/>
        </w:trPr>
        <w:tc>
          <w:tcPr>
            <w:tcW w:w="1412" w:type="dxa"/>
            <w:vMerge/>
            <w:hideMark/>
          </w:tcPr>
          <w:p w14:paraId="3E9D4EDA" w14:textId="70126EF2" w:rsidR="009D637C" w:rsidRPr="00AB7F62" w:rsidRDefault="009D637C" w:rsidP="00AE75CD">
            <w:pPr>
              <w:rPr>
                <w:b/>
                <w:bCs/>
              </w:rPr>
            </w:pPr>
          </w:p>
        </w:tc>
        <w:tc>
          <w:tcPr>
            <w:tcW w:w="3219" w:type="dxa"/>
            <w:gridSpan w:val="2"/>
            <w:vMerge/>
            <w:shd w:val="clear" w:color="auto" w:fill="D9D9D9" w:themeFill="background1" w:themeFillShade="D9"/>
            <w:hideMark/>
          </w:tcPr>
          <w:p w14:paraId="37AD79A1" w14:textId="62F8064C" w:rsidR="009D637C" w:rsidRPr="00AB7F62" w:rsidRDefault="009D637C" w:rsidP="00AE75CD"/>
        </w:tc>
        <w:tc>
          <w:tcPr>
            <w:tcW w:w="3227" w:type="dxa"/>
            <w:noWrap/>
            <w:hideMark/>
          </w:tcPr>
          <w:p w14:paraId="151FD4BB" w14:textId="77777777" w:rsidR="009D637C" w:rsidRPr="00AB7F62" w:rsidRDefault="009D637C" w:rsidP="00AE75CD">
            <w:r w:rsidRPr="00AB7F62">
              <w:t>QoL Pain</w:t>
            </w:r>
          </w:p>
        </w:tc>
        <w:tc>
          <w:tcPr>
            <w:tcW w:w="1409" w:type="dxa"/>
            <w:noWrap/>
            <w:hideMark/>
          </w:tcPr>
          <w:p w14:paraId="0130C91A" w14:textId="77777777" w:rsidR="009D637C" w:rsidRPr="009D637C" w:rsidRDefault="009D637C" w:rsidP="00AE75CD">
            <w:pPr>
              <w:rPr>
                <w:color w:val="FF0000"/>
              </w:rPr>
            </w:pPr>
            <w:r w:rsidRPr="009D637C">
              <w:rPr>
                <w:color w:val="FF0000"/>
              </w:rPr>
              <w:t>92.31</w:t>
            </w:r>
          </w:p>
        </w:tc>
        <w:tc>
          <w:tcPr>
            <w:tcW w:w="4683" w:type="dxa"/>
            <w:gridSpan w:val="2"/>
            <w:vMerge/>
            <w:shd w:val="clear" w:color="auto" w:fill="D9D9D9" w:themeFill="background1" w:themeFillShade="D9"/>
            <w:noWrap/>
            <w:hideMark/>
          </w:tcPr>
          <w:p w14:paraId="522F5042" w14:textId="27E7FCCD" w:rsidR="009D637C" w:rsidRPr="00AB7F62" w:rsidRDefault="009D637C" w:rsidP="00AE75CD"/>
        </w:tc>
      </w:tr>
      <w:tr w:rsidR="009D637C" w:rsidRPr="00AB7F62" w14:paraId="3C493667" w14:textId="77777777" w:rsidTr="00FC191B">
        <w:trPr>
          <w:trHeight w:val="320"/>
        </w:trPr>
        <w:tc>
          <w:tcPr>
            <w:tcW w:w="1412" w:type="dxa"/>
            <w:vMerge/>
            <w:hideMark/>
          </w:tcPr>
          <w:p w14:paraId="7AAF3A32" w14:textId="311A7BFC" w:rsidR="009D637C" w:rsidRPr="00AB7F62" w:rsidRDefault="009D637C" w:rsidP="00AE75CD">
            <w:pPr>
              <w:rPr>
                <w:b/>
                <w:bCs/>
              </w:rPr>
            </w:pPr>
          </w:p>
        </w:tc>
        <w:tc>
          <w:tcPr>
            <w:tcW w:w="3219" w:type="dxa"/>
            <w:gridSpan w:val="2"/>
            <w:vMerge/>
            <w:shd w:val="clear" w:color="auto" w:fill="D9D9D9" w:themeFill="background1" w:themeFillShade="D9"/>
            <w:hideMark/>
          </w:tcPr>
          <w:p w14:paraId="7048DEB1" w14:textId="1135D568" w:rsidR="009D637C" w:rsidRPr="00AB7F62" w:rsidRDefault="009D637C" w:rsidP="00AE75CD"/>
        </w:tc>
        <w:tc>
          <w:tcPr>
            <w:tcW w:w="3227" w:type="dxa"/>
            <w:noWrap/>
            <w:hideMark/>
          </w:tcPr>
          <w:p w14:paraId="3694155A" w14:textId="77777777" w:rsidR="009D637C" w:rsidRPr="00AB7F62" w:rsidRDefault="009D637C" w:rsidP="00AE75CD">
            <w:r w:rsidRPr="00AB7F62">
              <w:t>QoL Comfort with Footwear</w:t>
            </w:r>
          </w:p>
        </w:tc>
        <w:tc>
          <w:tcPr>
            <w:tcW w:w="1409" w:type="dxa"/>
            <w:noWrap/>
            <w:hideMark/>
          </w:tcPr>
          <w:p w14:paraId="6A03EAA5" w14:textId="77777777" w:rsidR="009D637C" w:rsidRPr="009D637C" w:rsidRDefault="009D637C" w:rsidP="00AE75CD">
            <w:pPr>
              <w:rPr>
                <w:color w:val="FF0000"/>
              </w:rPr>
            </w:pPr>
            <w:r w:rsidRPr="009D637C">
              <w:rPr>
                <w:color w:val="FF0000"/>
              </w:rPr>
              <w:t>76.92</w:t>
            </w:r>
          </w:p>
        </w:tc>
        <w:tc>
          <w:tcPr>
            <w:tcW w:w="4683" w:type="dxa"/>
            <w:gridSpan w:val="2"/>
            <w:vMerge/>
            <w:shd w:val="clear" w:color="auto" w:fill="D9D9D9" w:themeFill="background1" w:themeFillShade="D9"/>
            <w:noWrap/>
            <w:hideMark/>
          </w:tcPr>
          <w:p w14:paraId="4599E73F" w14:textId="3FF8E879" w:rsidR="009D637C" w:rsidRPr="00AB7F62" w:rsidRDefault="009D637C" w:rsidP="00AE75CD"/>
        </w:tc>
      </w:tr>
      <w:tr w:rsidR="009D637C" w:rsidRPr="00AB7F62" w14:paraId="2C5892A8" w14:textId="77777777" w:rsidTr="00FC191B">
        <w:trPr>
          <w:trHeight w:val="360"/>
        </w:trPr>
        <w:tc>
          <w:tcPr>
            <w:tcW w:w="1412" w:type="dxa"/>
            <w:vMerge/>
            <w:hideMark/>
          </w:tcPr>
          <w:p w14:paraId="5FB8D114" w14:textId="04DE8AD0" w:rsidR="009D637C" w:rsidRPr="00AB7F62" w:rsidRDefault="009D637C" w:rsidP="00AE75CD">
            <w:pPr>
              <w:rPr>
                <w:b/>
                <w:bCs/>
              </w:rPr>
            </w:pPr>
          </w:p>
        </w:tc>
        <w:tc>
          <w:tcPr>
            <w:tcW w:w="3219" w:type="dxa"/>
            <w:gridSpan w:val="2"/>
            <w:vMerge/>
            <w:shd w:val="clear" w:color="auto" w:fill="D9D9D9" w:themeFill="background1" w:themeFillShade="D9"/>
            <w:hideMark/>
          </w:tcPr>
          <w:p w14:paraId="53916A0F" w14:textId="3A1CA582" w:rsidR="009D637C" w:rsidRPr="00AB7F62" w:rsidRDefault="009D637C" w:rsidP="00AE75CD"/>
        </w:tc>
        <w:tc>
          <w:tcPr>
            <w:tcW w:w="3227" w:type="dxa"/>
            <w:hideMark/>
          </w:tcPr>
          <w:p w14:paraId="0C9E93E0" w14:textId="77777777" w:rsidR="009D637C" w:rsidRPr="00AB7F62" w:rsidRDefault="009D637C" w:rsidP="00AE75CD">
            <w:r w:rsidRPr="00AB7F62">
              <w:t>QoL ADL (daily mobility and social interaction)</w:t>
            </w:r>
          </w:p>
        </w:tc>
        <w:tc>
          <w:tcPr>
            <w:tcW w:w="1409" w:type="dxa"/>
            <w:noWrap/>
            <w:hideMark/>
          </w:tcPr>
          <w:p w14:paraId="3A9BA45C" w14:textId="77777777" w:rsidR="009D637C" w:rsidRPr="009D637C" w:rsidRDefault="009D637C" w:rsidP="00AE75CD">
            <w:pPr>
              <w:rPr>
                <w:color w:val="FF0000"/>
              </w:rPr>
            </w:pPr>
            <w:r w:rsidRPr="009D637C">
              <w:rPr>
                <w:color w:val="FF0000"/>
              </w:rPr>
              <w:t>84.62</w:t>
            </w:r>
          </w:p>
        </w:tc>
        <w:tc>
          <w:tcPr>
            <w:tcW w:w="4683" w:type="dxa"/>
            <w:gridSpan w:val="2"/>
            <w:vMerge/>
            <w:shd w:val="clear" w:color="auto" w:fill="D9D9D9" w:themeFill="background1" w:themeFillShade="D9"/>
            <w:noWrap/>
            <w:hideMark/>
          </w:tcPr>
          <w:p w14:paraId="2E130FF9" w14:textId="1B06D4A8" w:rsidR="009D637C" w:rsidRPr="00AB7F62" w:rsidRDefault="009D637C" w:rsidP="00AE75CD"/>
        </w:tc>
      </w:tr>
      <w:tr w:rsidR="00FC191B" w:rsidRPr="00AB7F62" w14:paraId="766259EE" w14:textId="77777777" w:rsidTr="00FC191B">
        <w:trPr>
          <w:trHeight w:val="700"/>
        </w:trPr>
        <w:tc>
          <w:tcPr>
            <w:tcW w:w="1412" w:type="dxa"/>
            <w:vMerge w:val="restart"/>
            <w:shd w:val="clear" w:color="auto" w:fill="BFBFBF" w:themeFill="background1" w:themeFillShade="BF"/>
            <w:noWrap/>
            <w:hideMark/>
          </w:tcPr>
          <w:p w14:paraId="64D0E818" w14:textId="77777777" w:rsidR="00FC191B" w:rsidRPr="00AB7F62" w:rsidRDefault="00FC191B" w:rsidP="00AE75CD">
            <w:pPr>
              <w:rPr>
                <w:b/>
                <w:bCs/>
              </w:rPr>
            </w:pPr>
            <w:proofErr w:type="spellStart"/>
            <w:r w:rsidRPr="00AB7F62">
              <w:rPr>
                <w:b/>
                <w:bCs/>
              </w:rPr>
              <w:t>Intoeing</w:t>
            </w:r>
            <w:proofErr w:type="spellEnd"/>
          </w:p>
          <w:p w14:paraId="3D64C69F" w14:textId="77777777" w:rsidR="00FC191B" w:rsidRPr="00AB7F62" w:rsidRDefault="00FC191B" w:rsidP="00AE75CD">
            <w:pPr>
              <w:rPr>
                <w:b/>
                <w:bCs/>
              </w:rPr>
            </w:pPr>
            <w:r w:rsidRPr="00AB7F62">
              <w:rPr>
                <w:b/>
                <w:bCs/>
              </w:rPr>
              <w:t> </w:t>
            </w:r>
          </w:p>
          <w:p w14:paraId="5E249CCC" w14:textId="77777777" w:rsidR="00FC191B" w:rsidRPr="00AB7F62" w:rsidRDefault="00FC191B" w:rsidP="00AE75CD">
            <w:pPr>
              <w:rPr>
                <w:b/>
                <w:bCs/>
              </w:rPr>
            </w:pPr>
            <w:r w:rsidRPr="00AB7F62">
              <w:rPr>
                <w:b/>
                <w:bCs/>
              </w:rPr>
              <w:t> </w:t>
            </w:r>
          </w:p>
          <w:p w14:paraId="3DA0328C" w14:textId="77777777" w:rsidR="00FC191B" w:rsidRPr="00AB7F62" w:rsidRDefault="00FC191B" w:rsidP="00AE75CD">
            <w:pPr>
              <w:rPr>
                <w:b/>
                <w:bCs/>
              </w:rPr>
            </w:pPr>
            <w:r w:rsidRPr="00AB7F62">
              <w:rPr>
                <w:b/>
                <w:bCs/>
              </w:rPr>
              <w:t> </w:t>
            </w:r>
          </w:p>
          <w:p w14:paraId="45C0090A" w14:textId="77777777" w:rsidR="00FC191B" w:rsidRPr="00AB7F62" w:rsidRDefault="00FC191B" w:rsidP="00AE75CD">
            <w:pPr>
              <w:rPr>
                <w:b/>
                <w:bCs/>
              </w:rPr>
            </w:pPr>
            <w:r w:rsidRPr="00AB7F62">
              <w:rPr>
                <w:b/>
                <w:bCs/>
              </w:rPr>
              <w:t> </w:t>
            </w:r>
          </w:p>
          <w:p w14:paraId="732798D9" w14:textId="77777777" w:rsidR="00FC191B" w:rsidRPr="00AB7F62" w:rsidRDefault="00FC191B" w:rsidP="00AE75CD">
            <w:pPr>
              <w:rPr>
                <w:b/>
                <w:bCs/>
              </w:rPr>
            </w:pPr>
            <w:r w:rsidRPr="00AB7F62">
              <w:rPr>
                <w:b/>
                <w:bCs/>
              </w:rPr>
              <w:t> </w:t>
            </w:r>
          </w:p>
          <w:p w14:paraId="511FC354" w14:textId="77777777" w:rsidR="00FC191B" w:rsidRPr="00AB7F62" w:rsidRDefault="00FC191B" w:rsidP="00AE75CD">
            <w:pPr>
              <w:rPr>
                <w:b/>
                <w:bCs/>
              </w:rPr>
            </w:pPr>
            <w:r w:rsidRPr="00AB7F62">
              <w:rPr>
                <w:b/>
                <w:bCs/>
              </w:rPr>
              <w:t> </w:t>
            </w:r>
          </w:p>
          <w:p w14:paraId="4A954927" w14:textId="77777777" w:rsidR="00FC191B" w:rsidRPr="00AB7F62" w:rsidRDefault="00FC191B" w:rsidP="00AE75CD">
            <w:pPr>
              <w:rPr>
                <w:b/>
                <w:bCs/>
              </w:rPr>
            </w:pPr>
            <w:r w:rsidRPr="00AB7F62">
              <w:rPr>
                <w:b/>
                <w:bCs/>
              </w:rPr>
              <w:t> </w:t>
            </w:r>
          </w:p>
          <w:p w14:paraId="5C243CA0" w14:textId="77777777" w:rsidR="00FC191B" w:rsidRPr="00AB7F62" w:rsidRDefault="00FC191B" w:rsidP="00AE75CD">
            <w:pPr>
              <w:rPr>
                <w:b/>
                <w:bCs/>
              </w:rPr>
            </w:pPr>
            <w:r w:rsidRPr="00AB7F62">
              <w:rPr>
                <w:b/>
                <w:bCs/>
              </w:rPr>
              <w:t> </w:t>
            </w:r>
          </w:p>
          <w:p w14:paraId="7536AFB2" w14:textId="77777777" w:rsidR="00FC191B" w:rsidRPr="00AB7F62" w:rsidRDefault="00FC191B" w:rsidP="00AE75CD">
            <w:pPr>
              <w:rPr>
                <w:b/>
                <w:bCs/>
              </w:rPr>
            </w:pPr>
            <w:r w:rsidRPr="00AB7F62">
              <w:rPr>
                <w:b/>
                <w:bCs/>
              </w:rPr>
              <w:t> </w:t>
            </w:r>
          </w:p>
          <w:p w14:paraId="4DFF3D3E" w14:textId="77777777" w:rsidR="00FC191B" w:rsidRPr="00AB7F62" w:rsidRDefault="00FC191B" w:rsidP="00AE75CD">
            <w:pPr>
              <w:rPr>
                <w:b/>
                <w:bCs/>
              </w:rPr>
            </w:pPr>
            <w:r w:rsidRPr="00AB7F62">
              <w:rPr>
                <w:b/>
                <w:bCs/>
              </w:rPr>
              <w:t> </w:t>
            </w:r>
          </w:p>
          <w:p w14:paraId="53DD5DD9" w14:textId="77777777" w:rsidR="00FC191B" w:rsidRPr="00AB7F62" w:rsidRDefault="00FC191B" w:rsidP="00AE75CD">
            <w:pPr>
              <w:rPr>
                <w:b/>
                <w:bCs/>
              </w:rPr>
            </w:pPr>
            <w:r w:rsidRPr="00AB7F62">
              <w:rPr>
                <w:b/>
                <w:bCs/>
              </w:rPr>
              <w:t> </w:t>
            </w:r>
          </w:p>
          <w:p w14:paraId="5CFF10A5" w14:textId="6E661E01" w:rsidR="00FC191B" w:rsidRPr="00AB7F62" w:rsidRDefault="00FC191B" w:rsidP="00AE75CD">
            <w:pPr>
              <w:rPr>
                <w:b/>
                <w:bCs/>
              </w:rPr>
            </w:pPr>
            <w:r w:rsidRPr="00AB7F62">
              <w:rPr>
                <w:b/>
                <w:bCs/>
              </w:rPr>
              <w:t> </w:t>
            </w:r>
          </w:p>
        </w:tc>
        <w:tc>
          <w:tcPr>
            <w:tcW w:w="1889" w:type="dxa"/>
            <w:shd w:val="clear" w:color="auto" w:fill="BFBFBF" w:themeFill="background1" w:themeFillShade="BF"/>
            <w:hideMark/>
          </w:tcPr>
          <w:p w14:paraId="402E6D12" w14:textId="77777777" w:rsidR="00FC191B" w:rsidRPr="00AB7F62" w:rsidRDefault="00FC191B" w:rsidP="00AE75CD">
            <w:pPr>
              <w:rPr>
                <w:b/>
                <w:bCs/>
              </w:rPr>
            </w:pPr>
            <w:r w:rsidRPr="00AB7F62">
              <w:rPr>
                <w:b/>
                <w:bCs/>
              </w:rPr>
              <w:t>Suitability for Intervention</w:t>
            </w:r>
          </w:p>
        </w:tc>
        <w:tc>
          <w:tcPr>
            <w:tcW w:w="1330" w:type="dxa"/>
            <w:shd w:val="clear" w:color="auto" w:fill="BFBFBF" w:themeFill="background1" w:themeFillShade="BF"/>
            <w:hideMark/>
          </w:tcPr>
          <w:p w14:paraId="501B314B" w14:textId="77777777" w:rsidR="00FC191B" w:rsidRPr="00AB7F62" w:rsidRDefault="00FC191B" w:rsidP="00AE75CD">
            <w:r w:rsidRPr="00AB7F62">
              <w:t xml:space="preserve">% Frequency of ≥Agree  </w:t>
            </w:r>
          </w:p>
        </w:tc>
        <w:tc>
          <w:tcPr>
            <w:tcW w:w="3227" w:type="dxa"/>
            <w:shd w:val="clear" w:color="auto" w:fill="BFBFBF" w:themeFill="background1" w:themeFillShade="BF"/>
            <w:hideMark/>
          </w:tcPr>
          <w:p w14:paraId="3E3ED759" w14:textId="77777777" w:rsidR="00FC191B" w:rsidRPr="00AB7F62" w:rsidRDefault="00FC191B" w:rsidP="00AE75CD">
            <w:pPr>
              <w:rPr>
                <w:b/>
                <w:bCs/>
              </w:rPr>
            </w:pPr>
            <w:r w:rsidRPr="00AB7F62">
              <w:rPr>
                <w:b/>
                <w:bCs/>
              </w:rPr>
              <w:t>Suitability for Intervention</w:t>
            </w:r>
          </w:p>
        </w:tc>
        <w:tc>
          <w:tcPr>
            <w:tcW w:w="1409" w:type="dxa"/>
            <w:shd w:val="clear" w:color="auto" w:fill="BFBFBF" w:themeFill="background1" w:themeFillShade="BF"/>
            <w:hideMark/>
          </w:tcPr>
          <w:p w14:paraId="0BD847A7" w14:textId="77777777" w:rsidR="00FC191B" w:rsidRPr="00AB7F62" w:rsidRDefault="00FC191B" w:rsidP="00AE75CD">
            <w:r w:rsidRPr="00AB7F62">
              <w:t xml:space="preserve">% Frequency of ≥Agree  </w:t>
            </w:r>
          </w:p>
        </w:tc>
        <w:tc>
          <w:tcPr>
            <w:tcW w:w="3274" w:type="dxa"/>
            <w:shd w:val="clear" w:color="auto" w:fill="BFBFBF" w:themeFill="background1" w:themeFillShade="BF"/>
            <w:hideMark/>
          </w:tcPr>
          <w:p w14:paraId="03418EBD" w14:textId="77777777" w:rsidR="00FC191B" w:rsidRPr="00AB7F62" w:rsidRDefault="00FC191B" w:rsidP="00AE75CD">
            <w:pPr>
              <w:rPr>
                <w:b/>
                <w:bCs/>
              </w:rPr>
            </w:pPr>
            <w:r w:rsidRPr="00AB7F62">
              <w:rPr>
                <w:b/>
                <w:bCs/>
              </w:rPr>
              <w:t>Suitability for Intervention</w:t>
            </w:r>
          </w:p>
        </w:tc>
        <w:tc>
          <w:tcPr>
            <w:tcW w:w="1409" w:type="dxa"/>
            <w:shd w:val="clear" w:color="auto" w:fill="BFBFBF" w:themeFill="background1" w:themeFillShade="BF"/>
            <w:hideMark/>
          </w:tcPr>
          <w:p w14:paraId="050D9D90" w14:textId="77777777" w:rsidR="00FC191B" w:rsidRPr="00AB7F62" w:rsidRDefault="00FC191B" w:rsidP="00AE75CD">
            <w:r w:rsidRPr="00AB7F62">
              <w:t xml:space="preserve">% Frequency of ≥Agree  </w:t>
            </w:r>
          </w:p>
        </w:tc>
      </w:tr>
      <w:tr w:rsidR="00FC191B" w:rsidRPr="00AB7F62" w14:paraId="15E0FFAE" w14:textId="77777777" w:rsidTr="00FC191B">
        <w:trPr>
          <w:trHeight w:val="1020"/>
        </w:trPr>
        <w:tc>
          <w:tcPr>
            <w:tcW w:w="1412" w:type="dxa"/>
            <w:vMerge/>
            <w:noWrap/>
            <w:hideMark/>
          </w:tcPr>
          <w:p w14:paraId="3620EE45" w14:textId="325EE016" w:rsidR="00FC191B" w:rsidRPr="00AB7F62" w:rsidRDefault="00FC191B" w:rsidP="00AE75CD">
            <w:pPr>
              <w:rPr>
                <w:b/>
                <w:bCs/>
              </w:rPr>
            </w:pPr>
          </w:p>
        </w:tc>
        <w:tc>
          <w:tcPr>
            <w:tcW w:w="1889" w:type="dxa"/>
            <w:hideMark/>
          </w:tcPr>
          <w:p w14:paraId="2861B07F" w14:textId="77777777" w:rsidR="00FC191B" w:rsidRPr="00AB7F62" w:rsidRDefault="00FC191B" w:rsidP="00AE75CD">
            <w:proofErr w:type="spellStart"/>
            <w:r w:rsidRPr="00AB7F62">
              <w:t>Intoeing</w:t>
            </w:r>
            <w:proofErr w:type="spellEnd"/>
            <w:r w:rsidRPr="00AB7F62">
              <w:t xml:space="preserve"> is suitable for stability footwear intervention?</w:t>
            </w:r>
          </w:p>
        </w:tc>
        <w:tc>
          <w:tcPr>
            <w:tcW w:w="1330" w:type="dxa"/>
            <w:noWrap/>
            <w:hideMark/>
          </w:tcPr>
          <w:p w14:paraId="46BCD366" w14:textId="77777777" w:rsidR="00FC191B" w:rsidRPr="00AB7F62" w:rsidRDefault="00FC191B" w:rsidP="00AE75CD">
            <w:r w:rsidRPr="00AB7F62">
              <w:t>8.33</w:t>
            </w:r>
          </w:p>
        </w:tc>
        <w:tc>
          <w:tcPr>
            <w:tcW w:w="3227" w:type="dxa"/>
            <w:hideMark/>
          </w:tcPr>
          <w:p w14:paraId="5506D309" w14:textId="77777777" w:rsidR="00FC191B" w:rsidRPr="00AB7F62" w:rsidRDefault="00FC191B" w:rsidP="00AE75CD">
            <w:r w:rsidRPr="00AB7F62">
              <w:t xml:space="preserve">"Stability footwear may be a suitable intervention for </w:t>
            </w:r>
            <w:proofErr w:type="spellStart"/>
            <w:r w:rsidRPr="00AB7F62">
              <w:t>intoeing</w:t>
            </w:r>
            <w:proofErr w:type="spellEnd"/>
            <w:r w:rsidRPr="00AB7F62">
              <w:t xml:space="preserve"> if associated with tripping"</w:t>
            </w:r>
          </w:p>
        </w:tc>
        <w:tc>
          <w:tcPr>
            <w:tcW w:w="1409" w:type="dxa"/>
            <w:noWrap/>
            <w:hideMark/>
          </w:tcPr>
          <w:p w14:paraId="01DAD817" w14:textId="77777777" w:rsidR="00FC191B" w:rsidRPr="00AB7F62" w:rsidRDefault="00FC191B" w:rsidP="00AE75CD">
            <w:r w:rsidRPr="00AB7F62">
              <w:t>16.67</w:t>
            </w:r>
          </w:p>
        </w:tc>
        <w:tc>
          <w:tcPr>
            <w:tcW w:w="3274" w:type="dxa"/>
            <w:hideMark/>
          </w:tcPr>
          <w:p w14:paraId="43A09956" w14:textId="55CE296C" w:rsidR="00FC191B" w:rsidRPr="00AB7F62" w:rsidRDefault="00FC191B" w:rsidP="00AE75CD">
            <w:r w:rsidRPr="00AB7F62">
              <w:t xml:space="preserve">Original Round 2: "Stability footwear may be a suitable intervention for </w:t>
            </w:r>
            <w:proofErr w:type="spellStart"/>
            <w:r w:rsidRPr="00AB7F62">
              <w:t>intoeing</w:t>
            </w:r>
            <w:proofErr w:type="spellEnd"/>
            <w:r w:rsidRPr="00AB7F62">
              <w:t xml:space="preserve"> if associated with tripping"</w:t>
            </w:r>
          </w:p>
        </w:tc>
        <w:tc>
          <w:tcPr>
            <w:tcW w:w="1409" w:type="dxa"/>
            <w:noWrap/>
            <w:hideMark/>
          </w:tcPr>
          <w:p w14:paraId="03274DD1" w14:textId="77777777" w:rsidR="00FC191B" w:rsidRPr="00AB7F62" w:rsidRDefault="00FC191B" w:rsidP="00AE75CD">
            <w:r w:rsidRPr="00AB7F62">
              <w:t>25.00</w:t>
            </w:r>
          </w:p>
        </w:tc>
      </w:tr>
      <w:tr w:rsidR="00952860" w:rsidRPr="00AB7F62" w14:paraId="7274A029" w14:textId="77777777" w:rsidTr="00952860">
        <w:trPr>
          <w:trHeight w:val="1020"/>
        </w:trPr>
        <w:tc>
          <w:tcPr>
            <w:tcW w:w="1412" w:type="dxa"/>
            <w:vMerge/>
            <w:noWrap/>
            <w:hideMark/>
          </w:tcPr>
          <w:p w14:paraId="73BD64E4" w14:textId="3D6902E7" w:rsidR="00952860" w:rsidRPr="00AB7F62" w:rsidRDefault="00952860" w:rsidP="00AE75CD">
            <w:pPr>
              <w:rPr>
                <w:b/>
                <w:bCs/>
              </w:rPr>
            </w:pPr>
          </w:p>
        </w:tc>
        <w:tc>
          <w:tcPr>
            <w:tcW w:w="3219" w:type="dxa"/>
            <w:gridSpan w:val="2"/>
            <w:vMerge w:val="restart"/>
            <w:shd w:val="clear" w:color="auto" w:fill="BFBFBF" w:themeFill="background1" w:themeFillShade="BF"/>
            <w:hideMark/>
          </w:tcPr>
          <w:p w14:paraId="68916A7C" w14:textId="77777777" w:rsidR="00952860" w:rsidRPr="00AB7F62" w:rsidRDefault="00952860" w:rsidP="00AE75CD">
            <w:r w:rsidRPr="00AB7F62">
              <w:t> </w:t>
            </w:r>
          </w:p>
          <w:p w14:paraId="2DAF0FC2" w14:textId="77777777" w:rsidR="00952860" w:rsidRPr="00AB7F62" w:rsidRDefault="00952860" w:rsidP="00AE75CD">
            <w:r w:rsidRPr="00AB7F62">
              <w:t> </w:t>
            </w:r>
          </w:p>
          <w:p w14:paraId="2FFC50DB" w14:textId="77777777" w:rsidR="00952860" w:rsidRPr="00AB7F62" w:rsidRDefault="00952860" w:rsidP="00AE75CD">
            <w:r w:rsidRPr="00AB7F62">
              <w:t> </w:t>
            </w:r>
          </w:p>
          <w:p w14:paraId="7DB6B10E" w14:textId="77777777" w:rsidR="00952860" w:rsidRPr="00AB7F62" w:rsidRDefault="00952860" w:rsidP="00AE75CD">
            <w:r w:rsidRPr="00AB7F62">
              <w:t> </w:t>
            </w:r>
          </w:p>
          <w:p w14:paraId="64B35B92" w14:textId="77777777" w:rsidR="00952860" w:rsidRPr="00AB7F62" w:rsidRDefault="00952860" w:rsidP="00AE75CD">
            <w:r w:rsidRPr="00AB7F62">
              <w:t> </w:t>
            </w:r>
          </w:p>
          <w:p w14:paraId="4FCCE90C" w14:textId="77777777" w:rsidR="00952860" w:rsidRPr="00AB7F62" w:rsidRDefault="00952860" w:rsidP="00AE75CD">
            <w:r w:rsidRPr="00AB7F62">
              <w:t> </w:t>
            </w:r>
          </w:p>
          <w:p w14:paraId="0315589D" w14:textId="77777777" w:rsidR="00952860" w:rsidRPr="00AB7F62" w:rsidRDefault="00952860" w:rsidP="00AE75CD">
            <w:r w:rsidRPr="00AB7F62">
              <w:t> </w:t>
            </w:r>
          </w:p>
          <w:p w14:paraId="64F53E0C" w14:textId="77777777" w:rsidR="00952860" w:rsidRPr="00AB7F62" w:rsidRDefault="00952860" w:rsidP="00AE75CD">
            <w:r w:rsidRPr="00AB7F62">
              <w:t> </w:t>
            </w:r>
          </w:p>
          <w:p w14:paraId="2F5A4959" w14:textId="77777777" w:rsidR="00952860" w:rsidRPr="00AB7F62" w:rsidRDefault="00952860" w:rsidP="00AE75CD">
            <w:r w:rsidRPr="00AB7F62">
              <w:t> </w:t>
            </w:r>
          </w:p>
          <w:p w14:paraId="35BCB6E5" w14:textId="77777777" w:rsidR="00952860" w:rsidRPr="00AB7F62" w:rsidRDefault="00952860" w:rsidP="00AE75CD">
            <w:r w:rsidRPr="00AB7F62">
              <w:t> </w:t>
            </w:r>
          </w:p>
          <w:p w14:paraId="48BB776E" w14:textId="23C147AF" w:rsidR="00952860" w:rsidRPr="00AB7F62" w:rsidRDefault="00952860" w:rsidP="00AE75CD">
            <w:r w:rsidRPr="00AB7F62">
              <w:t> </w:t>
            </w:r>
          </w:p>
        </w:tc>
        <w:tc>
          <w:tcPr>
            <w:tcW w:w="3227" w:type="dxa"/>
            <w:hideMark/>
          </w:tcPr>
          <w:p w14:paraId="5AE19B5D" w14:textId="77777777" w:rsidR="00952860" w:rsidRPr="00AB7F62" w:rsidRDefault="00952860" w:rsidP="00AE75CD">
            <w:r w:rsidRPr="00AB7F62">
              <w:t xml:space="preserve">"Stability footwear may be a suitable intervention for </w:t>
            </w:r>
            <w:proofErr w:type="spellStart"/>
            <w:r w:rsidRPr="00AB7F62">
              <w:t>intoeing</w:t>
            </w:r>
            <w:proofErr w:type="spellEnd"/>
            <w:r w:rsidRPr="00AB7F62">
              <w:t xml:space="preserve"> if associated with an underlying neurological condition"</w:t>
            </w:r>
          </w:p>
        </w:tc>
        <w:tc>
          <w:tcPr>
            <w:tcW w:w="1409" w:type="dxa"/>
            <w:noWrap/>
            <w:hideMark/>
          </w:tcPr>
          <w:p w14:paraId="1C1227E9" w14:textId="77777777" w:rsidR="00952860" w:rsidRPr="00AB7F62" w:rsidRDefault="00952860" w:rsidP="00AE75CD">
            <w:r w:rsidRPr="00AB7F62">
              <w:t>41.67</w:t>
            </w:r>
          </w:p>
        </w:tc>
        <w:tc>
          <w:tcPr>
            <w:tcW w:w="3274" w:type="dxa"/>
            <w:hideMark/>
          </w:tcPr>
          <w:p w14:paraId="7F91E969" w14:textId="77777777" w:rsidR="00952860" w:rsidRPr="00AB7F62" w:rsidRDefault="00952860" w:rsidP="00AE75CD">
            <w:r w:rsidRPr="00AB7F62">
              <w:t xml:space="preserve">Original Round 2: "Stability footwear may be a suitable intervention for </w:t>
            </w:r>
            <w:proofErr w:type="spellStart"/>
            <w:r w:rsidRPr="00AB7F62">
              <w:t>intoeing</w:t>
            </w:r>
            <w:proofErr w:type="spellEnd"/>
            <w:r w:rsidRPr="00AB7F62">
              <w:t xml:space="preserve"> if associated with an underlying neurological condition"</w:t>
            </w:r>
          </w:p>
        </w:tc>
        <w:tc>
          <w:tcPr>
            <w:tcW w:w="1409" w:type="dxa"/>
            <w:noWrap/>
            <w:hideMark/>
          </w:tcPr>
          <w:p w14:paraId="1BB46432" w14:textId="77777777" w:rsidR="00952860" w:rsidRPr="00AB7F62" w:rsidRDefault="00952860" w:rsidP="00AE75CD">
            <w:r w:rsidRPr="00AB7F62">
              <w:t>43.75</w:t>
            </w:r>
          </w:p>
        </w:tc>
      </w:tr>
      <w:tr w:rsidR="00952860" w:rsidRPr="00AB7F62" w14:paraId="1D4A3577" w14:textId="77777777" w:rsidTr="00952860">
        <w:trPr>
          <w:trHeight w:val="680"/>
        </w:trPr>
        <w:tc>
          <w:tcPr>
            <w:tcW w:w="1412" w:type="dxa"/>
            <w:vMerge/>
            <w:noWrap/>
            <w:hideMark/>
          </w:tcPr>
          <w:p w14:paraId="7F314877" w14:textId="7A6693A1" w:rsidR="00952860" w:rsidRPr="00AB7F62" w:rsidRDefault="00952860" w:rsidP="00AE75CD">
            <w:pPr>
              <w:rPr>
                <w:b/>
                <w:bCs/>
              </w:rPr>
            </w:pPr>
          </w:p>
        </w:tc>
        <w:tc>
          <w:tcPr>
            <w:tcW w:w="3219" w:type="dxa"/>
            <w:gridSpan w:val="2"/>
            <w:vMerge/>
            <w:shd w:val="clear" w:color="auto" w:fill="BFBFBF" w:themeFill="background1" w:themeFillShade="BF"/>
            <w:hideMark/>
          </w:tcPr>
          <w:p w14:paraId="008EDFA9" w14:textId="2FD5A7F3" w:rsidR="00952860" w:rsidRPr="00AB7F62" w:rsidRDefault="00952860" w:rsidP="00AE75CD"/>
        </w:tc>
        <w:tc>
          <w:tcPr>
            <w:tcW w:w="3227" w:type="dxa"/>
            <w:shd w:val="clear" w:color="auto" w:fill="BFBFBF" w:themeFill="background1" w:themeFillShade="BF"/>
            <w:hideMark/>
          </w:tcPr>
          <w:p w14:paraId="04271616" w14:textId="77777777" w:rsidR="00952860" w:rsidRPr="00AB7F62" w:rsidRDefault="00952860" w:rsidP="00AE75CD">
            <w:pPr>
              <w:rPr>
                <w:b/>
                <w:bCs/>
              </w:rPr>
            </w:pPr>
            <w:r w:rsidRPr="00AB7F62">
              <w:rPr>
                <w:b/>
                <w:bCs/>
              </w:rPr>
              <w:t>Age Range for Stability Footwear Intervention</w:t>
            </w:r>
          </w:p>
        </w:tc>
        <w:tc>
          <w:tcPr>
            <w:tcW w:w="1409" w:type="dxa"/>
            <w:shd w:val="clear" w:color="auto" w:fill="BFBFBF" w:themeFill="background1" w:themeFillShade="BF"/>
            <w:hideMark/>
          </w:tcPr>
          <w:p w14:paraId="6A870C9A" w14:textId="77777777" w:rsidR="00952860" w:rsidRPr="00AB7F62" w:rsidRDefault="00952860" w:rsidP="00AE75CD">
            <w:r w:rsidRPr="00AB7F62">
              <w:t>Relative %Frequency</w:t>
            </w:r>
          </w:p>
        </w:tc>
        <w:tc>
          <w:tcPr>
            <w:tcW w:w="3274" w:type="dxa"/>
            <w:shd w:val="clear" w:color="auto" w:fill="BFBFBF" w:themeFill="background1" w:themeFillShade="BF"/>
            <w:noWrap/>
            <w:hideMark/>
          </w:tcPr>
          <w:p w14:paraId="59FB67A3" w14:textId="77777777" w:rsidR="00952860" w:rsidRPr="00AB7F62" w:rsidRDefault="00952860" w:rsidP="00AE75CD">
            <w:pPr>
              <w:rPr>
                <w:b/>
                <w:bCs/>
              </w:rPr>
            </w:pPr>
            <w:r w:rsidRPr="00AB7F62">
              <w:rPr>
                <w:b/>
                <w:bCs/>
              </w:rPr>
              <w:t>Age Range for Stability Footwear Intervention</w:t>
            </w:r>
          </w:p>
        </w:tc>
        <w:tc>
          <w:tcPr>
            <w:tcW w:w="1409" w:type="dxa"/>
            <w:shd w:val="clear" w:color="auto" w:fill="BFBFBF" w:themeFill="background1" w:themeFillShade="BF"/>
            <w:hideMark/>
          </w:tcPr>
          <w:p w14:paraId="1CC3C430" w14:textId="77777777" w:rsidR="00952860" w:rsidRPr="00AB7F62" w:rsidRDefault="00952860" w:rsidP="00AE75CD">
            <w:r w:rsidRPr="00AB7F62">
              <w:t>Relative %Frequency</w:t>
            </w:r>
          </w:p>
        </w:tc>
      </w:tr>
      <w:tr w:rsidR="00952860" w:rsidRPr="00AB7F62" w14:paraId="204BA04E" w14:textId="77777777" w:rsidTr="00952860">
        <w:trPr>
          <w:trHeight w:val="320"/>
        </w:trPr>
        <w:tc>
          <w:tcPr>
            <w:tcW w:w="1412" w:type="dxa"/>
            <w:vMerge/>
            <w:noWrap/>
            <w:hideMark/>
          </w:tcPr>
          <w:p w14:paraId="42F1C968" w14:textId="033C6E0F" w:rsidR="00952860" w:rsidRPr="00AB7F62" w:rsidRDefault="00952860" w:rsidP="00AE75CD">
            <w:pPr>
              <w:rPr>
                <w:b/>
                <w:bCs/>
              </w:rPr>
            </w:pPr>
          </w:p>
        </w:tc>
        <w:tc>
          <w:tcPr>
            <w:tcW w:w="3219" w:type="dxa"/>
            <w:gridSpan w:val="2"/>
            <w:vMerge/>
            <w:shd w:val="clear" w:color="auto" w:fill="BFBFBF" w:themeFill="background1" w:themeFillShade="BF"/>
            <w:hideMark/>
          </w:tcPr>
          <w:p w14:paraId="3587E56D" w14:textId="0E78AA80" w:rsidR="00952860" w:rsidRPr="00AB7F62" w:rsidRDefault="00952860" w:rsidP="00AE75CD"/>
        </w:tc>
        <w:tc>
          <w:tcPr>
            <w:tcW w:w="3227" w:type="dxa"/>
            <w:noWrap/>
            <w:hideMark/>
          </w:tcPr>
          <w:p w14:paraId="39795353" w14:textId="77777777" w:rsidR="00952860" w:rsidRPr="00AB7F62" w:rsidRDefault="00952860" w:rsidP="00AE75CD">
            <w:r w:rsidRPr="00AB7F62">
              <w:t>3 years onwards</w:t>
            </w:r>
          </w:p>
        </w:tc>
        <w:tc>
          <w:tcPr>
            <w:tcW w:w="1409" w:type="dxa"/>
            <w:noWrap/>
            <w:hideMark/>
          </w:tcPr>
          <w:p w14:paraId="7E7E70FD" w14:textId="77777777" w:rsidR="00952860" w:rsidRPr="00AB7F62" w:rsidRDefault="00952860" w:rsidP="00AE75CD">
            <w:r w:rsidRPr="00AB7F62">
              <w:t>0.00</w:t>
            </w:r>
          </w:p>
        </w:tc>
        <w:tc>
          <w:tcPr>
            <w:tcW w:w="3274" w:type="dxa"/>
            <w:noWrap/>
            <w:hideMark/>
          </w:tcPr>
          <w:p w14:paraId="53C191F2" w14:textId="77777777" w:rsidR="00952860" w:rsidRPr="00AB7F62" w:rsidRDefault="00952860" w:rsidP="00AE75CD">
            <w:r w:rsidRPr="00AB7F62">
              <w:t> </w:t>
            </w:r>
          </w:p>
        </w:tc>
        <w:tc>
          <w:tcPr>
            <w:tcW w:w="1409" w:type="dxa"/>
            <w:noWrap/>
            <w:hideMark/>
          </w:tcPr>
          <w:p w14:paraId="4408CA74" w14:textId="77777777" w:rsidR="00952860" w:rsidRPr="00AB7F62" w:rsidRDefault="00952860" w:rsidP="00AE75CD"/>
        </w:tc>
      </w:tr>
      <w:tr w:rsidR="00952860" w:rsidRPr="00AB7F62" w14:paraId="4446C54F" w14:textId="77777777" w:rsidTr="00952860">
        <w:trPr>
          <w:trHeight w:val="1020"/>
        </w:trPr>
        <w:tc>
          <w:tcPr>
            <w:tcW w:w="1412" w:type="dxa"/>
            <w:vMerge/>
            <w:noWrap/>
            <w:hideMark/>
          </w:tcPr>
          <w:p w14:paraId="105193D9" w14:textId="04D86F12" w:rsidR="00952860" w:rsidRPr="00AB7F62" w:rsidRDefault="00952860" w:rsidP="00AE75CD">
            <w:pPr>
              <w:rPr>
                <w:b/>
                <w:bCs/>
              </w:rPr>
            </w:pPr>
          </w:p>
        </w:tc>
        <w:tc>
          <w:tcPr>
            <w:tcW w:w="3219" w:type="dxa"/>
            <w:gridSpan w:val="2"/>
            <w:vMerge/>
            <w:shd w:val="clear" w:color="auto" w:fill="BFBFBF" w:themeFill="background1" w:themeFillShade="BF"/>
            <w:hideMark/>
          </w:tcPr>
          <w:p w14:paraId="6B321FC9" w14:textId="7EC78D26" w:rsidR="00952860" w:rsidRPr="00AB7F62" w:rsidRDefault="00952860" w:rsidP="00AE75CD"/>
        </w:tc>
        <w:tc>
          <w:tcPr>
            <w:tcW w:w="3227" w:type="dxa"/>
            <w:hideMark/>
          </w:tcPr>
          <w:p w14:paraId="7CFA5A0D" w14:textId="77777777" w:rsidR="00952860" w:rsidRPr="00AB7F62" w:rsidRDefault="00952860" w:rsidP="00AE75CD">
            <w:r w:rsidRPr="00AB7F62">
              <w:t>Initiation and end points of treatment indicated by functional ability and the mobility needs of the child (potential or actual).</w:t>
            </w:r>
          </w:p>
        </w:tc>
        <w:tc>
          <w:tcPr>
            <w:tcW w:w="1409" w:type="dxa"/>
            <w:noWrap/>
            <w:hideMark/>
          </w:tcPr>
          <w:p w14:paraId="2B5DA4A0" w14:textId="77777777" w:rsidR="00952860" w:rsidRPr="00AB7F62" w:rsidRDefault="00952860" w:rsidP="00AE75CD">
            <w:r w:rsidRPr="00AB7F62">
              <w:t>72.73</w:t>
            </w:r>
          </w:p>
        </w:tc>
        <w:tc>
          <w:tcPr>
            <w:tcW w:w="3274" w:type="dxa"/>
            <w:hideMark/>
          </w:tcPr>
          <w:p w14:paraId="42816A5D" w14:textId="77777777" w:rsidR="00952860" w:rsidRPr="00AB7F62" w:rsidRDefault="00952860" w:rsidP="00AE75CD">
            <w:r w:rsidRPr="00AB7F62">
              <w:t xml:space="preserve">Initiation and end points of treatment indicated by functional ability and the mobility needs of the child (potential or actual). </w:t>
            </w:r>
          </w:p>
        </w:tc>
        <w:tc>
          <w:tcPr>
            <w:tcW w:w="1409" w:type="dxa"/>
            <w:noWrap/>
            <w:hideMark/>
          </w:tcPr>
          <w:p w14:paraId="79DA3C43" w14:textId="77777777" w:rsidR="00952860" w:rsidRPr="00AB7F62" w:rsidRDefault="00952860" w:rsidP="00AE75CD">
            <w:r w:rsidRPr="00952860">
              <w:rPr>
                <w:color w:val="FF0000"/>
              </w:rPr>
              <w:t>81.25</w:t>
            </w:r>
          </w:p>
        </w:tc>
      </w:tr>
      <w:tr w:rsidR="00952860" w:rsidRPr="00AB7F62" w14:paraId="7D2A08A1" w14:textId="77777777" w:rsidTr="00952860">
        <w:trPr>
          <w:trHeight w:val="680"/>
        </w:trPr>
        <w:tc>
          <w:tcPr>
            <w:tcW w:w="1412" w:type="dxa"/>
            <w:vMerge/>
            <w:noWrap/>
            <w:hideMark/>
          </w:tcPr>
          <w:p w14:paraId="6A0C41FC" w14:textId="55D42F17" w:rsidR="00952860" w:rsidRPr="00AB7F62" w:rsidRDefault="00952860" w:rsidP="00AE75CD">
            <w:pPr>
              <w:rPr>
                <w:b/>
                <w:bCs/>
              </w:rPr>
            </w:pPr>
          </w:p>
        </w:tc>
        <w:tc>
          <w:tcPr>
            <w:tcW w:w="3219" w:type="dxa"/>
            <w:gridSpan w:val="2"/>
            <w:vMerge/>
            <w:shd w:val="clear" w:color="auto" w:fill="BFBFBF" w:themeFill="background1" w:themeFillShade="BF"/>
            <w:hideMark/>
          </w:tcPr>
          <w:p w14:paraId="53735F92" w14:textId="02BB4A32" w:rsidR="00952860" w:rsidRPr="00AB7F62" w:rsidRDefault="00952860" w:rsidP="00AE75CD"/>
        </w:tc>
        <w:tc>
          <w:tcPr>
            <w:tcW w:w="3227" w:type="dxa"/>
            <w:hideMark/>
          </w:tcPr>
          <w:p w14:paraId="0C263497" w14:textId="77777777" w:rsidR="00952860" w:rsidRPr="00AB7F62" w:rsidRDefault="00952860" w:rsidP="00AE75CD">
            <w:r w:rsidRPr="00AB7F62">
              <w:t>N/A I do not feel this condition is suitable for stability footwear intervention.</w:t>
            </w:r>
          </w:p>
        </w:tc>
        <w:tc>
          <w:tcPr>
            <w:tcW w:w="1409" w:type="dxa"/>
            <w:noWrap/>
            <w:hideMark/>
          </w:tcPr>
          <w:p w14:paraId="30BC4273" w14:textId="77777777" w:rsidR="00952860" w:rsidRPr="00AB7F62" w:rsidRDefault="00952860" w:rsidP="00AE75CD">
            <w:r w:rsidRPr="00AB7F62">
              <w:t>27.27</w:t>
            </w:r>
          </w:p>
        </w:tc>
        <w:tc>
          <w:tcPr>
            <w:tcW w:w="3274" w:type="dxa"/>
            <w:hideMark/>
          </w:tcPr>
          <w:p w14:paraId="414DF518" w14:textId="77777777" w:rsidR="00952860" w:rsidRPr="00AB7F62" w:rsidRDefault="00952860" w:rsidP="00AE75CD">
            <w:r w:rsidRPr="00AB7F62">
              <w:t>N/A I do not feel this condition is suitable for stability footwear intervention.</w:t>
            </w:r>
          </w:p>
        </w:tc>
        <w:tc>
          <w:tcPr>
            <w:tcW w:w="1409" w:type="dxa"/>
            <w:noWrap/>
            <w:hideMark/>
          </w:tcPr>
          <w:p w14:paraId="66C05FD9" w14:textId="77777777" w:rsidR="00952860" w:rsidRPr="00AB7F62" w:rsidRDefault="00952860" w:rsidP="00AE75CD">
            <w:r w:rsidRPr="00AB7F62">
              <w:t>18.75</w:t>
            </w:r>
          </w:p>
        </w:tc>
      </w:tr>
      <w:tr w:rsidR="00952860" w:rsidRPr="00AB7F62" w14:paraId="377318C7" w14:textId="77777777" w:rsidTr="00952860">
        <w:trPr>
          <w:trHeight w:val="680"/>
        </w:trPr>
        <w:tc>
          <w:tcPr>
            <w:tcW w:w="1412" w:type="dxa"/>
            <w:vMerge/>
            <w:noWrap/>
            <w:hideMark/>
          </w:tcPr>
          <w:p w14:paraId="509A11E8" w14:textId="21B6B48D" w:rsidR="00952860" w:rsidRPr="00AB7F62" w:rsidRDefault="00952860" w:rsidP="00AE75CD">
            <w:pPr>
              <w:rPr>
                <w:b/>
                <w:bCs/>
              </w:rPr>
            </w:pPr>
          </w:p>
        </w:tc>
        <w:tc>
          <w:tcPr>
            <w:tcW w:w="3219" w:type="dxa"/>
            <w:gridSpan w:val="2"/>
            <w:vMerge/>
            <w:shd w:val="clear" w:color="auto" w:fill="BFBFBF" w:themeFill="background1" w:themeFillShade="BF"/>
            <w:hideMark/>
          </w:tcPr>
          <w:p w14:paraId="4419AD24" w14:textId="666B29CF" w:rsidR="00952860" w:rsidRPr="00AB7F62" w:rsidRDefault="00952860" w:rsidP="00AE75CD"/>
        </w:tc>
        <w:tc>
          <w:tcPr>
            <w:tcW w:w="3227" w:type="dxa"/>
            <w:shd w:val="clear" w:color="auto" w:fill="BFBFBF" w:themeFill="background1" w:themeFillShade="BF"/>
            <w:hideMark/>
          </w:tcPr>
          <w:p w14:paraId="28140BC8" w14:textId="77777777" w:rsidR="00952860" w:rsidRPr="00AB7F62" w:rsidRDefault="00952860" w:rsidP="00AE75CD">
            <w:pPr>
              <w:rPr>
                <w:b/>
                <w:bCs/>
              </w:rPr>
            </w:pPr>
            <w:r w:rsidRPr="00AB7F62">
              <w:rPr>
                <w:b/>
                <w:bCs/>
              </w:rPr>
              <w:t>Outcomes</w:t>
            </w:r>
          </w:p>
        </w:tc>
        <w:tc>
          <w:tcPr>
            <w:tcW w:w="1409" w:type="dxa"/>
            <w:shd w:val="clear" w:color="auto" w:fill="BFBFBF" w:themeFill="background1" w:themeFillShade="BF"/>
            <w:hideMark/>
          </w:tcPr>
          <w:p w14:paraId="2414B8FF" w14:textId="77777777" w:rsidR="00952860" w:rsidRPr="00AB7F62" w:rsidRDefault="00952860" w:rsidP="00AE75CD">
            <w:r w:rsidRPr="00AB7F62">
              <w:t xml:space="preserve">% Frequency of ≥Agree  </w:t>
            </w:r>
          </w:p>
        </w:tc>
        <w:tc>
          <w:tcPr>
            <w:tcW w:w="3274" w:type="dxa"/>
            <w:shd w:val="clear" w:color="auto" w:fill="BFBFBF" w:themeFill="background1" w:themeFillShade="BF"/>
            <w:hideMark/>
          </w:tcPr>
          <w:p w14:paraId="4A09D119" w14:textId="77777777" w:rsidR="00952860" w:rsidRPr="00AB7F62" w:rsidRDefault="00952860" w:rsidP="00AE75CD">
            <w:pPr>
              <w:rPr>
                <w:b/>
                <w:bCs/>
              </w:rPr>
            </w:pPr>
            <w:r w:rsidRPr="00AB7F62">
              <w:rPr>
                <w:b/>
                <w:bCs/>
              </w:rPr>
              <w:t>Outcomes</w:t>
            </w:r>
          </w:p>
        </w:tc>
        <w:tc>
          <w:tcPr>
            <w:tcW w:w="1409" w:type="dxa"/>
            <w:shd w:val="clear" w:color="auto" w:fill="BFBFBF" w:themeFill="background1" w:themeFillShade="BF"/>
            <w:hideMark/>
          </w:tcPr>
          <w:p w14:paraId="75A78A57" w14:textId="77777777" w:rsidR="00952860" w:rsidRPr="00AB7F62" w:rsidRDefault="00952860" w:rsidP="00AE75CD">
            <w:r w:rsidRPr="00AB7F62">
              <w:t xml:space="preserve">% Frequency of ≥Agree  </w:t>
            </w:r>
          </w:p>
        </w:tc>
      </w:tr>
      <w:tr w:rsidR="00952860" w:rsidRPr="00AB7F62" w14:paraId="53910FC6" w14:textId="77777777" w:rsidTr="00952860">
        <w:trPr>
          <w:trHeight w:val="1360"/>
        </w:trPr>
        <w:tc>
          <w:tcPr>
            <w:tcW w:w="1412" w:type="dxa"/>
            <w:vMerge/>
            <w:noWrap/>
            <w:hideMark/>
          </w:tcPr>
          <w:p w14:paraId="558A56CB" w14:textId="0F0248B8" w:rsidR="00952860" w:rsidRPr="00AB7F62" w:rsidRDefault="00952860" w:rsidP="00AE75CD">
            <w:pPr>
              <w:rPr>
                <w:b/>
                <w:bCs/>
              </w:rPr>
            </w:pPr>
          </w:p>
        </w:tc>
        <w:tc>
          <w:tcPr>
            <w:tcW w:w="3219" w:type="dxa"/>
            <w:gridSpan w:val="2"/>
            <w:vMerge/>
            <w:shd w:val="clear" w:color="auto" w:fill="BFBFBF" w:themeFill="background1" w:themeFillShade="BF"/>
            <w:hideMark/>
          </w:tcPr>
          <w:p w14:paraId="5DD2A508" w14:textId="0B48D8E9" w:rsidR="00952860" w:rsidRPr="00AB7F62" w:rsidRDefault="00952860" w:rsidP="00AE75CD"/>
        </w:tc>
        <w:tc>
          <w:tcPr>
            <w:tcW w:w="3227" w:type="dxa"/>
            <w:hideMark/>
          </w:tcPr>
          <w:p w14:paraId="7511FC2B" w14:textId="6571F02D" w:rsidR="00952860" w:rsidRPr="00AB7F62" w:rsidRDefault="00952860" w:rsidP="00AE75CD">
            <w:r w:rsidRPr="00AB7F62">
              <w:t xml:space="preserve">Kinematics: Optimising gait movement </w:t>
            </w:r>
            <w:r w:rsidR="00126159" w:rsidRPr="00AB7F62">
              <w:t>patterns (</w:t>
            </w:r>
            <w:r w:rsidRPr="00AB7F62">
              <w:t>Angle of Gait)</w:t>
            </w:r>
          </w:p>
        </w:tc>
        <w:tc>
          <w:tcPr>
            <w:tcW w:w="1409" w:type="dxa"/>
            <w:noWrap/>
            <w:hideMark/>
          </w:tcPr>
          <w:p w14:paraId="4E03FCC6" w14:textId="77777777" w:rsidR="00952860" w:rsidRPr="00AB7F62" w:rsidRDefault="00952860" w:rsidP="00AE75CD">
            <w:r w:rsidRPr="00AB7F62">
              <w:t>45.45</w:t>
            </w:r>
          </w:p>
        </w:tc>
        <w:tc>
          <w:tcPr>
            <w:tcW w:w="3274" w:type="dxa"/>
            <w:hideMark/>
          </w:tcPr>
          <w:p w14:paraId="0A051B37" w14:textId="1B558597" w:rsidR="00952860" w:rsidRPr="00AB7F62" w:rsidRDefault="00952860" w:rsidP="00AE75CD">
            <w:r w:rsidRPr="00AB7F62">
              <w:t xml:space="preserve">Modified Round 3: Kinematics: Optimising gait movement </w:t>
            </w:r>
            <w:r w:rsidR="00126159" w:rsidRPr="00AB7F62">
              <w:t>patterns (</w:t>
            </w:r>
            <w:r w:rsidRPr="00AB7F62">
              <w:t>Angle of Gait). Comparison of standing foot progression angle with walking foot progression</w:t>
            </w:r>
          </w:p>
        </w:tc>
        <w:tc>
          <w:tcPr>
            <w:tcW w:w="1409" w:type="dxa"/>
            <w:noWrap/>
            <w:hideMark/>
          </w:tcPr>
          <w:p w14:paraId="00F1B3F3" w14:textId="77777777" w:rsidR="00952860" w:rsidRPr="00AB7F62" w:rsidRDefault="00952860" w:rsidP="00AE75CD">
            <w:r w:rsidRPr="00AB7F62">
              <w:t>62.50</w:t>
            </w:r>
          </w:p>
        </w:tc>
      </w:tr>
      <w:tr w:rsidR="00952860" w:rsidRPr="00AB7F62" w14:paraId="0250099F" w14:textId="77777777" w:rsidTr="00952860">
        <w:trPr>
          <w:trHeight w:val="680"/>
        </w:trPr>
        <w:tc>
          <w:tcPr>
            <w:tcW w:w="1412" w:type="dxa"/>
            <w:vMerge/>
            <w:noWrap/>
            <w:hideMark/>
          </w:tcPr>
          <w:p w14:paraId="7F16F5FE" w14:textId="501F7D30" w:rsidR="00952860" w:rsidRPr="00AB7F62" w:rsidRDefault="00952860" w:rsidP="00AE75CD">
            <w:pPr>
              <w:rPr>
                <w:b/>
                <w:bCs/>
              </w:rPr>
            </w:pPr>
          </w:p>
        </w:tc>
        <w:tc>
          <w:tcPr>
            <w:tcW w:w="3219" w:type="dxa"/>
            <w:gridSpan w:val="2"/>
            <w:vMerge/>
            <w:shd w:val="clear" w:color="auto" w:fill="BFBFBF" w:themeFill="background1" w:themeFillShade="BF"/>
            <w:hideMark/>
          </w:tcPr>
          <w:p w14:paraId="1A0CCEF6" w14:textId="3889C2D5" w:rsidR="00952860" w:rsidRPr="00AB7F62" w:rsidRDefault="00952860" w:rsidP="00AE75CD"/>
        </w:tc>
        <w:tc>
          <w:tcPr>
            <w:tcW w:w="3227" w:type="dxa"/>
            <w:hideMark/>
          </w:tcPr>
          <w:p w14:paraId="786C70F5" w14:textId="79D331DA" w:rsidR="00952860" w:rsidRPr="00AB7F62" w:rsidRDefault="00952860" w:rsidP="00AE75CD">
            <w:r w:rsidRPr="00AB7F62">
              <w:t>Spatiotemporal: Increased walking velocity, 6MWT, TUG</w:t>
            </w:r>
          </w:p>
        </w:tc>
        <w:tc>
          <w:tcPr>
            <w:tcW w:w="1409" w:type="dxa"/>
            <w:noWrap/>
            <w:hideMark/>
          </w:tcPr>
          <w:p w14:paraId="73364CAE" w14:textId="77777777" w:rsidR="00952860" w:rsidRPr="00AB7F62" w:rsidRDefault="00952860" w:rsidP="00AE75CD">
            <w:r w:rsidRPr="00AB7F62">
              <w:t>36.36</w:t>
            </w:r>
          </w:p>
        </w:tc>
        <w:tc>
          <w:tcPr>
            <w:tcW w:w="3274" w:type="dxa"/>
            <w:hideMark/>
          </w:tcPr>
          <w:p w14:paraId="05289BC9" w14:textId="76F3D834" w:rsidR="00952860" w:rsidRPr="00AB7F62" w:rsidRDefault="00952860" w:rsidP="00AE75CD">
            <w:r w:rsidRPr="00AB7F62">
              <w:t xml:space="preserve">Spatiotemporal: Increased </w:t>
            </w:r>
            <w:r w:rsidR="00126159" w:rsidRPr="00AB7F62">
              <w:t>walking velocity</w:t>
            </w:r>
            <w:r w:rsidRPr="00AB7F62">
              <w:t>, 6MWT, TUG</w:t>
            </w:r>
          </w:p>
        </w:tc>
        <w:tc>
          <w:tcPr>
            <w:tcW w:w="1409" w:type="dxa"/>
            <w:noWrap/>
            <w:hideMark/>
          </w:tcPr>
          <w:p w14:paraId="01ED2924" w14:textId="77777777" w:rsidR="00952860" w:rsidRPr="00AB7F62" w:rsidRDefault="00952860" w:rsidP="00AE75CD">
            <w:r w:rsidRPr="00AB7F62">
              <w:t>56.25</w:t>
            </w:r>
          </w:p>
        </w:tc>
      </w:tr>
      <w:tr w:rsidR="00952860" w:rsidRPr="00AB7F62" w14:paraId="7435B54A" w14:textId="77777777" w:rsidTr="00952860">
        <w:trPr>
          <w:trHeight w:val="340"/>
        </w:trPr>
        <w:tc>
          <w:tcPr>
            <w:tcW w:w="1412" w:type="dxa"/>
            <w:vMerge/>
            <w:noWrap/>
            <w:hideMark/>
          </w:tcPr>
          <w:p w14:paraId="538DCD70" w14:textId="24FDA3E6" w:rsidR="00952860" w:rsidRPr="00AB7F62" w:rsidRDefault="00952860" w:rsidP="00AE75CD">
            <w:pPr>
              <w:rPr>
                <w:b/>
                <w:bCs/>
              </w:rPr>
            </w:pPr>
          </w:p>
        </w:tc>
        <w:tc>
          <w:tcPr>
            <w:tcW w:w="3219" w:type="dxa"/>
            <w:gridSpan w:val="2"/>
            <w:vMerge/>
            <w:shd w:val="clear" w:color="auto" w:fill="BFBFBF" w:themeFill="background1" w:themeFillShade="BF"/>
            <w:hideMark/>
          </w:tcPr>
          <w:p w14:paraId="1A4EDA50" w14:textId="0736D326" w:rsidR="00952860" w:rsidRPr="00AB7F62" w:rsidRDefault="00952860" w:rsidP="00AE75CD"/>
        </w:tc>
        <w:tc>
          <w:tcPr>
            <w:tcW w:w="3227" w:type="dxa"/>
            <w:hideMark/>
          </w:tcPr>
          <w:p w14:paraId="5E19EFE0" w14:textId="1865673B" w:rsidR="00952860" w:rsidRPr="00AB7F62" w:rsidRDefault="00952860" w:rsidP="00AE75CD">
            <w:r w:rsidRPr="00AB7F62">
              <w:t xml:space="preserve">Gross </w:t>
            </w:r>
            <w:r w:rsidR="00126159" w:rsidRPr="00AB7F62">
              <w:t>motor proficiency</w:t>
            </w:r>
            <w:r w:rsidRPr="00AB7F62">
              <w:t>: reduction in tripping</w:t>
            </w:r>
          </w:p>
        </w:tc>
        <w:tc>
          <w:tcPr>
            <w:tcW w:w="1409" w:type="dxa"/>
            <w:noWrap/>
            <w:hideMark/>
          </w:tcPr>
          <w:p w14:paraId="241459CA" w14:textId="77777777" w:rsidR="00952860" w:rsidRPr="00AB7F62" w:rsidRDefault="00952860" w:rsidP="00AE75CD">
            <w:r w:rsidRPr="00AB7F62">
              <w:t>63.63</w:t>
            </w:r>
          </w:p>
        </w:tc>
        <w:tc>
          <w:tcPr>
            <w:tcW w:w="3274" w:type="dxa"/>
            <w:noWrap/>
            <w:hideMark/>
          </w:tcPr>
          <w:p w14:paraId="3BC56610" w14:textId="053E39C1" w:rsidR="00952860" w:rsidRPr="00AB7F62" w:rsidRDefault="00952860" w:rsidP="00AE75CD">
            <w:r w:rsidRPr="00AB7F62">
              <w:t xml:space="preserve">Gross </w:t>
            </w:r>
            <w:r w:rsidR="00126159" w:rsidRPr="00AB7F62">
              <w:t>motor proficiency</w:t>
            </w:r>
            <w:r w:rsidRPr="00AB7F62">
              <w:t>: reduction in tripping</w:t>
            </w:r>
          </w:p>
        </w:tc>
        <w:tc>
          <w:tcPr>
            <w:tcW w:w="1409" w:type="dxa"/>
            <w:noWrap/>
            <w:hideMark/>
          </w:tcPr>
          <w:p w14:paraId="1EE938D3" w14:textId="77777777" w:rsidR="00952860" w:rsidRPr="00AB7F62" w:rsidRDefault="00952860" w:rsidP="00AE75CD">
            <w:r w:rsidRPr="00AB7F62">
              <w:t>68.75</w:t>
            </w:r>
          </w:p>
        </w:tc>
      </w:tr>
      <w:tr w:rsidR="00952860" w:rsidRPr="00AB7F62" w14:paraId="2637C9F3" w14:textId="77777777" w:rsidTr="00952860">
        <w:trPr>
          <w:trHeight w:val="340"/>
        </w:trPr>
        <w:tc>
          <w:tcPr>
            <w:tcW w:w="1412" w:type="dxa"/>
            <w:vMerge/>
            <w:noWrap/>
            <w:hideMark/>
          </w:tcPr>
          <w:p w14:paraId="4B78D264" w14:textId="7B058830" w:rsidR="00952860" w:rsidRPr="00AB7F62" w:rsidRDefault="00952860" w:rsidP="00AE75CD">
            <w:pPr>
              <w:rPr>
                <w:b/>
                <w:bCs/>
              </w:rPr>
            </w:pPr>
          </w:p>
        </w:tc>
        <w:tc>
          <w:tcPr>
            <w:tcW w:w="3219" w:type="dxa"/>
            <w:gridSpan w:val="2"/>
            <w:vMerge/>
            <w:shd w:val="clear" w:color="auto" w:fill="BFBFBF" w:themeFill="background1" w:themeFillShade="BF"/>
            <w:hideMark/>
          </w:tcPr>
          <w:p w14:paraId="38C3E454" w14:textId="1A91A318" w:rsidR="00952860" w:rsidRPr="00AB7F62" w:rsidRDefault="00952860" w:rsidP="00AE75CD"/>
        </w:tc>
        <w:tc>
          <w:tcPr>
            <w:tcW w:w="3227" w:type="dxa"/>
            <w:hideMark/>
          </w:tcPr>
          <w:p w14:paraId="4E1B3EA9" w14:textId="77777777" w:rsidR="00952860" w:rsidRPr="00AB7F62" w:rsidRDefault="00952860" w:rsidP="00AE75CD">
            <w:r w:rsidRPr="00AB7F62">
              <w:t>QoL: Pain</w:t>
            </w:r>
          </w:p>
        </w:tc>
        <w:tc>
          <w:tcPr>
            <w:tcW w:w="1409" w:type="dxa"/>
            <w:noWrap/>
            <w:hideMark/>
          </w:tcPr>
          <w:p w14:paraId="063FB290" w14:textId="77777777" w:rsidR="00952860" w:rsidRPr="00AB7F62" w:rsidRDefault="00952860" w:rsidP="00AE75CD">
            <w:r w:rsidRPr="00AB7F62">
              <w:t>45.45</w:t>
            </w:r>
          </w:p>
        </w:tc>
        <w:tc>
          <w:tcPr>
            <w:tcW w:w="3274" w:type="dxa"/>
            <w:noWrap/>
            <w:hideMark/>
          </w:tcPr>
          <w:p w14:paraId="54B1F7A2" w14:textId="77777777" w:rsidR="00952860" w:rsidRPr="00AB7F62" w:rsidRDefault="00952860" w:rsidP="00AE75CD">
            <w:r w:rsidRPr="00AB7F62">
              <w:t>QoL: Pain</w:t>
            </w:r>
          </w:p>
        </w:tc>
        <w:tc>
          <w:tcPr>
            <w:tcW w:w="1409" w:type="dxa"/>
            <w:noWrap/>
            <w:hideMark/>
          </w:tcPr>
          <w:p w14:paraId="4A75D9F8" w14:textId="77777777" w:rsidR="00952860" w:rsidRPr="00952860" w:rsidRDefault="00952860" w:rsidP="00AE75CD">
            <w:pPr>
              <w:rPr>
                <w:color w:val="FF0000"/>
              </w:rPr>
            </w:pPr>
            <w:r w:rsidRPr="00952860">
              <w:rPr>
                <w:color w:val="FF0000"/>
              </w:rPr>
              <w:t>75.00</w:t>
            </w:r>
          </w:p>
        </w:tc>
      </w:tr>
      <w:tr w:rsidR="00952860" w:rsidRPr="00AB7F62" w14:paraId="69B7532A" w14:textId="77777777" w:rsidTr="00952860">
        <w:trPr>
          <w:trHeight w:val="360"/>
        </w:trPr>
        <w:tc>
          <w:tcPr>
            <w:tcW w:w="1412" w:type="dxa"/>
            <w:vMerge/>
            <w:noWrap/>
            <w:hideMark/>
          </w:tcPr>
          <w:p w14:paraId="454B345C" w14:textId="4CF7F6A0" w:rsidR="00952860" w:rsidRPr="00AB7F62" w:rsidRDefault="00952860" w:rsidP="00AE75CD">
            <w:pPr>
              <w:rPr>
                <w:b/>
                <w:bCs/>
              </w:rPr>
            </w:pPr>
          </w:p>
        </w:tc>
        <w:tc>
          <w:tcPr>
            <w:tcW w:w="3219" w:type="dxa"/>
            <w:gridSpan w:val="2"/>
            <w:vMerge/>
            <w:shd w:val="clear" w:color="auto" w:fill="BFBFBF" w:themeFill="background1" w:themeFillShade="BF"/>
            <w:hideMark/>
          </w:tcPr>
          <w:p w14:paraId="241D87B8" w14:textId="1BFE38D9" w:rsidR="00952860" w:rsidRPr="00AB7F62" w:rsidRDefault="00952860" w:rsidP="00AE75CD"/>
        </w:tc>
        <w:tc>
          <w:tcPr>
            <w:tcW w:w="3227" w:type="dxa"/>
            <w:hideMark/>
          </w:tcPr>
          <w:p w14:paraId="1BEC5106" w14:textId="77777777" w:rsidR="00952860" w:rsidRPr="00AB7F62" w:rsidRDefault="00952860" w:rsidP="00AE75CD">
            <w:r w:rsidRPr="00AB7F62">
              <w:t>QoL ADL (daily mobility and social interaction)</w:t>
            </w:r>
          </w:p>
        </w:tc>
        <w:tc>
          <w:tcPr>
            <w:tcW w:w="1409" w:type="dxa"/>
            <w:noWrap/>
            <w:hideMark/>
          </w:tcPr>
          <w:p w14:paraId="53ED08FA" w14:textId="77777777" w:rsidR="00952860" w:rsidRPr="00AB7F62" w:rsidRDefault="00952860" w:rsidP="00AE75CD">
            <w:r w:rsidRPr="00AB7F62">
              <w:t>54.54</w:t>
            </w:r>
          </w:p>
        </w:tc>
        <w:tc>
          <w:tcPr>
            <w:tcW w:w="3274" w:type="dxa"/>
            <w:noWrap/>
            <w:hideMark/>
          </w:tcPr>
          <w:p w14:paraId="477E48B2" w14:textId="77777777" w:rsidR="00952860" w:rsidRPr="00AB7F62" w:rsidRDefault="00952860" w:rsidP="00AE75CD">
            <w:r w:rsidRPr="00AB7F62">
              <w:t>QoL ADL (daily mobility and social interaction)</w:t>
            </w:r>
          </w:p>
        </w:tc>
        <w:tc>
          <w:tcPr>
            <w:tcW w:w="1409" w:type="dxa"/>
            <w:noWrap/>
            <w:hideMark/>
          </w:tcPr>
          <w:p w14:paraId="52B7A164" w14:textId="77777777" w:rsidR="00952860" w:rsidRPr="00952860" w:rsidRDefault="00952860" w:rsidP="00AE75CD">
            <w:pPr>
              <w:rPr>
                <w:color w:val="FF0000"/>
              </w:rPr>
            </w:pPr>
            <w:r w:rsidRPr="00952860">
              <w:rPr>
                <w:color w:val="FF0000"/>
              </w:rPr>
              <w:t>75.00</w:t>
            </w:r>
          </w:p>
        </w:tc>
      </w:tr>
      <w:tr w:rsidR="00B851CD" w:rsidRPr="00AB7F62" w14:paraId="37755A78" w14:textId="77777777" w:rsidTr="007521DF">
        <w:trPr>
          <w:trHeight w:val="700"/>
        </w:trPr>
        <w:tc>
          <w:tcPr>
            <w:tcW w:w="1412" w:type="dxa"/>
            <w:vMerge w:val="restart"/>
            <w:shd w:val="clear" w:color="auto" w:fill="D9D9D9" w:themeFill="background1" w:themeFillShade="D9"/>
            <w:noWrap/>
            <w:hideMark/>
          </w:tcPr>
          <w:p w14:paraId="343F2429" w14:textId="77777777" w:rsidR="00B851CD" w:rsidRPr="00AB7F62" w:rsidRDefault="00B851CD" w:rsidP="00AE75CD">
            <w:pPr>
              <w:rPr>
                <w:b/>
                <w:bCs/>
              </w:rPr>
            </w:pPr>
            <w:r w:rsidRPr="00AB7F62">
              <w:rPr>
                <w:b/>
                <w:bCs/>
              </w:rPr>
              <w:t>Other Conditions</w:t>
            </w:r>
          </w:p>
          <w:p w14:paraId="755B1A39" w14:textId="77777777" w:rsidR="00B851CD" w:rsidRPr="00AB7F62" w:rsidRDefault="00B851CD" w:rsidP="00AE75CD">
            <w:pPr>
              <w:rPr>
                <w:b/>
                <w:bCs/>
              </w:rPr>
            </w:pPr>
            <w:r w:rsidRPr="00AB7F62">
              <w:rPr>
                <w:b/>
                <w:bCs/>
              </w:rPr>
              <w:t> </w:t>
            </w:r>
          </w:p>
          <w:p w14:paraId="4309FB09" w14:textId="77777777" w:rsidR="00B851CD" w:rsidRPr="00AB7F62" w:rsidRDefault="00B851CD" w:rsidP="00AE75CD">
            <w:pPr>
              <w:rPr>
                <w:b/>
                <w:bCs/>
              </w:rPr>
            </w:pPr>
            <w:r w:rsidRPr="00AB7F62">
              <w:rPr>
                <w:b/>
                <w:bCs/>
              </w:rPr>
              <w:t> </w:t>
            </w:r>
          </w:p>
          <w:p w14:paraId="70F06BB2" w14:textId="77777777" w:rsidR="00B851CD" w:rsidRPr="00AB7F62" w:rsidRDefault="00B851CD" w:rsidP="00AE75CD">
            <w:pPr>
              <w:rPr>
                <w:b/>
                <w:bCs/>
              </w:rPr>
            </w:pPr>
            <w:r w:rsidRPr="00AB7F62">
              <w:rPr>
                <w:b/>
                <w:bCs/>
              </w:rPr>
              <w:t> </w:t>
            </w:r>
          </w:p>
          <w:p w14:paraId="52608D4A" w14:textId="77777777" w:rsidR="00B851CD" w:rsidRPr="00AB7F62" w:rsidRDefault="00B851CD" w:rsidP="00AE75CD">
            <w:pPr>
              <w:rPr>
                <w:b/>
                <w:bCs/>
              </w:rPr>
            </w:pPr>
            <w:r w:rsidRPr="00AB7F62">
              <w:rPr>
                <w:b/>
                <w:bCs/>
              </w:rPr>
              <w:t> </w:t>
            </w:r>
          </w:p>
          <w:p w14:paraId="5D193303" w14:textId="77777777" w:rsidR="00B851CD" w:rsidRPr="00AB7F62" w:rsidRDefault="00B851CD" w:rsidP="00AE75CD">
            <w:pPr>
              <w:rPr>
                <w:b/>
                <w:bCs/>
              </w:rPr>
            </w:pPr>
            <w:r w:rsidRPr="00AB7F62">
              <w:rPr>
                <w:b/>
                <w:bCs/>
              </w:rPr>
              <w:t> </w:t>
            </w:r>
          </w:p>
          <w:p w14:paraId="2AC6DFD8" w14:textId="77777777" w:rsidR="00B851CD" w:rsidRPr="00AB7F62" w:rsidRDefault="00B851CD" w:rsidP="00AE75CD">
            <w:pPr>
              <w:rPr>
                <w:b/>
                <w:bCs/>
              </w:rPr>
            </w:pPr>
            <w:r w:rsidRPr="00AB7F62">
              <w:rPr>
                <w:b/>
                <w:bCs/>
              </w:rPr>
              <w:t> </w:t>
            </w:r>
          </w:p>
          <w:p w14:paraId="2A862E92" w14:textId="77777777" w:rsidR="00B851CD" w:rsidRPr="00AB7F62" w:rsidRDefault="00B851CD" w:rsidP="00AE75CD">
            <w:pPr>
              <w:rPr>
                <w:b/>
                <w:bCs/>
              </w:rPr>
            </w:pPr>
            <w:r w:rsidRPr="00AB7F62">
              <w:rPr>
                <w:b/>
                <w:bCs/>
              </w:rPr>
              <w:t> </w:t>
            </w:r>
          </w:p>
          <w:p w14:paraId="78B56D5A" w14:textId="77777777" w:rsidR="00B851CD" w:rsidRPr="00AB7F62" w:rsidRDefault="00B851CD" w:rsidP="00AE75CD">
            <w:pPr>
              <w:rPr>
                <w:b/>
                <w:bCs/>
              </w:rPr>
            </w:pPr>
            <w:r w:rsidRPr="00AB7F62">
              <w:rPr>
                <w:b/>
                <w:bCs/>
              </w:rPr>
              <w:t> </w:t>
            </w:r>
          </w:p>
          <w:p w14:paraId="63311F7D" w14:textId="77777777" w:rsidR="00B851CD" w:rsidRPr="00AB7F62" w:rsidRDefault="00B851CD" w:rsidP="00AE75CD">
            <w:pPr>
              <w:rPr>
                <w:b/>
                <w:bCs/>
              </w:rPr>
            </w:pPr>
            <w:r w:rsidRPr="00AB7F62">
              <w:rPr>
                <w:b/>
                <w:bCs/>
              </w:rPr>
              <w:t> </w:t>
            </w:r>
          </w:p>
          <w:p w14:paraId="6E91D9BF" w14:textId="77777777" w:rsidR="00B851CD" w:rsidRPr="00AB7F62" w:rsidRDefault="00B851CD" w:rsidP="00AE75CD">
            <w:pPr>
              <w:rPr>
                <w:b/>
                <w:bCs/>
              </w:rPr>
            </w:pPr>
            <w:r w:rsidRPr="00AB7F62">
              <w:rPr>
                <w:b/>
                <w:bCs/>
              </w:rPr>
              <w:t> </w:t>
            </w:r>
          </w:p>
          <w:p w14:paraId="6C5B5E55" w14:textId="77777777" w:rsidR="00B851CD" w:rsidRPr="00AB7F62" w:rsidRDefault="00B851CD" w:rsidP="00AE75CD">
            <w:pPr>
              <w:rPr>
                <w:b/>
                <w:bCs/>
              </w:rPr>
            </w:pPr>
            <w:r w:rsidRPr="00AB7F62">
              <w:rPr>
                <w:b/>
                <w:bCs/>
              </w:rPr>
              <w:t> </w:t>
            </w:r>
          </w:p>
          <w:p w14:paraId="083EDD17" w14:textId="77777777" w:rsidR="00B851CD" w:rsidRPr="00AB7F62" w:rsidRDefault="00B851CD" w:rsidP="00AE75CD">
            <w:pPr>
              <w:rPr>
                <w:b/>
                <w:bCs/>
              </w:rPr>
            </w:pPr>
            <w:r w:rsidRPr="00AB7F62">
              <w:rPr>
                <w:b/>
                <w:bCs/>
              </w:rPr>
              <w:t> </w:t>
            </w:r>
          </w:p>
          <w:p w14:paraId="6EB478B8" w14:textId="77777777" w:rsidR="00B851CD" w:rsidRPr="00AB7F62" w:rsidRDefault="00B851CD" w:rsidP="00AE75CD">
            <w:pPr>
              <w:rPr>
                <w:b/>
                <w:bCs/>
              </w:rPr>
            </w:pPr>
            <w:r w:rsidRPr="00AB7F62">
              <w:rPr>
                <w:b/>
                <w:bCs/>
              </w:rPr>
              <w:t> </w:t>
            </w:r>
          </w:p>
          <w:p w14:paraId="1C8821FB" w14:textId="77777777" w:rsidR="00B851CD" w:rsidRPr="00AB7F62" w:rsidRDefault="00B851CD" w:rsidP="00AE75CD">
            <w:pPr>
              <w:rPr>
                <w:b/>
                <w:bCs/>
              </w:rPr>
            </w:pPr>
            <w:r w:rsidRPr="00AB7F62">
              <w:rPr>
                <w:b/>
                <w:bCs/>
              </w:rPr>
              <w:t> </w:t>
            </w:r>
          </w:p>
          <w:p w14:paraId="2D8C6CD5" w14:textId="77777777" w:rsidR="00B851CD" w:rsidRPr="00AB7F62" w:rsidRDefault="00B851CD" w:rsidP="00AE75CD">
            <w:pPr>
              <w:rPr>
                <w:b/>
                <w:bCs/>
              </w:rPr>
            </w:pPr>
            <w:r w:rsidRPr="00AB7F62">
              <w:rPr>
                <w:b/>
                <w:bCs/>
              </w:rPr>
              <w:t> </w:t>
            </w:r>
          </w:p>
          <w:p w14:paraId="7F37E843" w14:textId="77777777" w:rsidR="00B851CD" w:rsidRPr="00AB7F62" w:rsidRDefault="00B851CD" w:rsidP="00AE75CD">
            <w:pPr>
              <w:rPr>
                <w:b/>
                <w:bCs/>
              </w:rPr>
            </w:pPr>
            <w:r w:rsidRPr="00AB7F62">
              <w:rPr>
                <w:b/>
                <w:bCs/>
              </w:rPr>
              <w:t> </w:t>
            </w:r>
          </w:p>
          <w:p w14:paraId="1ED65E15" w14:textId="77777777" w:rsidR="00B851CD" w:rsidRPr="00AB7F62" w:rsidRDefault="00B851CD" w:rsidP="00AE75CD">
            <w:pPr>
              <w:rPr>
                <w:b/>
                <w:bCs/>
              </w:rPr>
            </w:pPr>
            <w:r w:rsidRPr="00AB7F62">
              <w:rPr>
                <w:b/>
                <w:bCs/>
              </w:rPr>
              <w:t> </w:t>
            </w:r>
          </w:p>
          <w:p w14:paraId="20E41C54" w14:textId="77777777" w:rsidR="00B851CD" w:rsidRPr="00AB7F62" w:rsidRDefault="00B851CD" w:rsidP="00AE75CD">
            <w:pPr>
              <w:rPr>
                <w:b/>
                <w:bCs/>
              </w:rPr>
            </w:pPr>
            <w:r w:rsidRPr="00AB7F62">
              <w:rPr>
                <w:b/>
                <w:bCs/>
              </w:rPr>
              <w:t> </w:t>
            </w:r>
          </w:p>
          <w:p w14:paraId="6A1F8E0B" w14:textId="77777777" w:rsidR="00B851CD" w:rsidRPr="00AB7F62" w:rsidRDefault="00B851CD" w:rsidP="00AE75CD">
            <w:pPr>
              <w:rPr>
                <w:b/>
                <w:bCs/>
              </w:rPr>
            </w:pPr>
            <w:r w:rsidRPr="00AB7F62">
              <w:rPr>
                <w:b/>
                <w:bCs/>
              </w:rPr>
              <w:t> </w:t>
            </w:r>
          </w:p>
          <w:p w14:paraId="5799196E" w14:textId="77777777" w:rsidR="00B851CD" w:rsidRPr="00AB7F62" w:rsidRDefault="00B851CD" w:rsidP="00AE75CD">
            <w:pPr>
              <w:rPr>
                <w:b/>
                <w:bCs/>
              </w:rPr>
            </w:pPr>
            <w:r w:rsidRPr="00AB7F62">
              <w:rPr>
                <w:b/>
                <w:bCs/>
              </w:rPr>
              <w:t> </w:t>
            </w:r>
          </w:p>
          <w:p w14:paraId="27717E35" w14:textId="77777777" w:rsidR="00B851CD" w:rsidRPr="00AB7F62" w:rsidRDefault="00B851CD" w:rsidP="00AE75CD">
            <w:pPr>
              <w:rPr>
                <w:b/>
                <w:bCs/>
              </w:rPr>
            </w:pPr>
            <w:r w:rsidRPr="00AB7F62">
              <w:rPr>
                <w:b/>
                <w:bCs/>
              </w:rPr>
              <w:t> </w:t>
            </w:r>
          </w:p>
          <w:p w14:paraId="48038AA6" w14:textId="77777777" w:rsidR="00B851CD" w:rsidRPr="00AB7F62" w:rsidRDefault="00B851CD" w:rsidP="00AE75CD">
            <w:pPr>
              <w:rPr>
                <w:b/>
                <w:bCs/>
              </w:rPr>
            </w:pPr>
            <w:r w:rsidRPr="00AB7F62">
              <w:rPr>
                <w:b/>
                <w:bCs/>
              </w:rPr>
              <w:t> </w:t>
            </w:r>
          </w:p>
          <w:p w14:paraId="4AEAE283" w14:textId="77777777" w:rsidR="00B851CD" w:rsidRPr="00AB7F62" w:rsidRDefault="00B851CD" w:rsidP="00AE75CD">
            <w:pPr>
              <w:rPr>
                <w:b/>
                <w:bCs/>
              </w:rPr>
            </w:pPr>
            <w:r w:rsidRPr="00AB7F62">
              <w:rPr>
                <w:b/>
                <w:bCs/>
              </w:rPr>
              <w:t> </w:t>
            </w:r>
          </w:p>
          <w:p w14:paraId="30009E1F" w14:textId="77777777" w:rsidR="00B851CD" w:rsidRPr="00AB7F62" w:rsidRDefault="00B851CD" w:rsidP="00AE75CD">
            <w:pPr>
              <w:rPr>
                <w:b/>
                <w:bCs/>
              </w:rPr>
            </w:pPr>
            <w:r w:rsidRPr="00AB7F62">
              <w:rPr>
                <w:b/>
                <w:bCs/>
              </w:rPr>
              <w:t> </w:t>
            </w:r>
          </w:p>
          <w:p w14:paraId="22BEDFA2" w14:textId="77777777" w:rsidR="00B851CD" w:rsidRPr="00AB7F62" w:rsidRDefault="00B851CD" w:rsidP="00AE75CD">
            <w:pPr>
              <w:rPr>
                <w:b/>
                <w:bCs/>
              </w:rPr>
            </w:pPr>
            <w:r w:rsidRPr="00AB7F62">
              <w:rPr>
                <w:b/>
                <w:bCs/>
              </w:rPr>
              <w:t> </w:t>
            </w:r>
          </w:p>
          <w:p w14:paraId="0F961190" w14:textId="77777777" w:rsidR="00B851CD" w:rsidRPr="00AB7F62" w:rsidRDefault="00B851CD" w:rsidP="00AE75CD">
            <w:pPr>
              <w:rPr>
                <w:b/>
                <w:bCs/>
              </w:rPr>
            </w:pPr>
            <w:r w:rsidRPr="00AB7F62">
              <w:rPr>
                <w:b/>
                <w:bCs/>
              </w:rPr>
              <w:t> </w:t>
            </w:r>
          </w:p>
          <w:p w14:paraId="0B2C6E46" w14:textId="77777777" w:rsidR="00B851CD" w:rsidRPr="00AB7F62" w:rsidRDefault="00B851CD" w:rsidP="00AE75CD">
            <w:pPr>
              <w:rPr>
                <w:b/>
                <w:bCs/>
              </w:rPr>
            </w:pPr>
            <w:r w:rsidRPr="00AB7F62">
              <w:rPr>
                <w:b/>
                <w:bCs/>
              </w:rPr>
              <w:t> </w:t>
            </w:r>
          </w:p>
          <w:p w14:paraId="38FE6A4B" w14:textId="428F264E" w:rsidR="00B851CD" w:rsidRPr="00AB7F62" w:rsidRDefault="00B851CD" w:rsidP="00AE75CD">
            <w:pPr>
              <w:rPr>
                <w:b/>
                <w:bCs/>
              </w:rPr>
            </w:pPr>
            <w:r w:rsidRPr="00AB7F62">
              <w:rPr>
                <w:b/>
                <w:bCs/>
              </w:rPr>
              <w:t> </w:t>
            </w:r>
          </w:p>
        </w:tc>
        <w:tc>
          <w:tcPr>
            <w:tcW w:w="3219" w:type="dxa"/>
            <w:gridSpan w:val="2"/>
            <w:vMerge w:val="restart"/>
            <w:shd w:val="clear" w:color="auto" w:fill="D9D9D9" w:themeFill="background1" w:themeFillShade="D9"/>
            <w:hideMark/>
          </w:tcPr>
          <w:p w14:paraId="23DD6EC2" w14:textId="77777777" w:rsidR="00B851CD" w:rsidRPr="00AB7F62" w:rsidRDefault="00B851CD" w:rsidP="00AE75CD">
            <w:pPr>
              <w:rPr>
                <w:b/>
                <w:bCs/>
              </w:rPr>
            </w:pPr>
            <w:r w:rsidRPr="00AB7F62">
              <w:rPr>
                <w:b/>
                <w:bCs/>
              </w:rPr>
              <w:t> </w:t>
            </w:r>
          </w:p>
          <w:p w14:paraId="441BD623" w14:textId="77777777" w:rsidR="00B851CD" w:rsidRPr="00AB7F62" w:rsidRDefault="00B851CD" w:rsidP="00AE75CD">
            <w:r w:rsidRPr="00AB7F62">
              <w:t> </w:t>
            </w:r>
          </w:p>
          <w:p w14:paraId="7AF2DB45" w14:textId="77777777" w:rsidR="00B851CD" w:rsidRPr="00AB7F62" w:rsidRDefault="00B851CD" w:rsidP="00AE75CD">
            <w:pPr>
              <w:rPr>
                <w:b/>
                <w:bCs/>
              </w:rPr>
            </w:pPr>
            <w:r w:rsidRPr="00AB7F62">
              <w:rPr>
                <w:b/>
                <w:bCs/>
              </w:rPr>
              <w:t> </w:t>
            </w:r>
          </w:p>
          <w:p w14:paraId="51D2EF1C" w14:textId="77777777" w:rsidR="00B851CD" w:rsidRPr="00AB7F62" w:rsidRDefault="00B851CD" w:rsidP="00AE75CD">
            <w:r w:rsidRPr="00AB7F62">
              <w:t> </w:t>
            </w:r>
          </w:p>
          <w:p w14:paraId="242BE78E" w14:textId="77777777" w:rsidR="00B851CD" w:rsidRPr="00AB7F62" w:rsidRDefault="00B851CD" w:rsidP="00AE75CD">
            <w:r w:rsidRPr="00AB7F62">
              <w:t> </w:t>
            </w:r>
          </w:p>
          <w:p w14:paraId="435EF905" w14:textId="77777777" w:rsidR="00B851CD" w:rsidRPr="00AB7F62" w:rsidRDefault="00B851CD" w:rsidP="00AE75CD">
            <w:r w:rsidRPr="00AB7F62">
              <w:t> </w:t>
            </w:r>
          </w:p>
          <w:p w14:paraId="2D8404C4" w14:textId="77777777" w:rsidR="00B851CD" w:rsidRPr="00AB7F62" w:rsidRDefault="00B851CD" w:rsidP="00AE75CD">
            <w:r w:rsidRPr="00AB7F62">
              <w:t> </w:t>
            </w:r>
          </w:p>
          <w:p w14:paraId="3CB7A5C6" w14:textId="77777777" w:rsidR="00B851CD" w:rsidRPr="00AB7F62" w:rsidRDefault="00B851CD" w:rsidP="00AE75CD">
            <w:r w:rsidRPr="00AB7F62">
              <w:t> </w:t>
            </w:r>
          </w:p>
          <w:p w14:paraId="6C5F7D36" w14:textId="77777777" w:rsidR="00B851CD" w:rsidRPr="00AB7F62" w:rsidRDefault="00B851CD" w:rsidP="00AE75CD">
            <w:r w:rsidRPr="00AB7F62">
              <w:t> </w:t>
            </w:r>
          </w:p>
          <w:p w14:paraId="26536A1E" w14:textId="77777777" w:rsidR="00B851CD" w:rsidRPr="00AB7F62" w:rsidRDefault="00B851CD" w:rsidP="00AE75CD">
            <w:r w:rsidRPr="00AB7F62">
              <w:t> </w:t>
            </w:r>
          </w:p>
          <w:p w14:paraId="691AD125" w14:textId="77777777" w:rsidR="00B851CD" w:rsidRPr="00AB7F62" w:rsidRDefault="00B851CD" w:rsidP="00AE75CD">
            <w:r w:rsidRPr="00AB7F62">
              <w:t> </w:t>
            </w:r>
          </w:p>
          <w:p w14:paraId="44D666E3" w14:textId="77777777" w:rsidR="00B851CD" w:rsidRPr="00AB7F62" w:rsidRDefault="00B851CD" w:rsidP="00AE75CD">
            <w:r w:rsidRPr="00AB7F62">
              <w:t> </w:t>
            </w:r>
          </w:p>
          <w:p w14:paraId="7035E243" w14:textId="77777777" w:rsidR="00B851CD" w:rsidRPr="00AB7F62" w:rsidRDefault="00B851CD" w:rsidP="00AE75CD">
            <w:r w:rsidRPr="00AB7F62">
              <w:t> </w:t>
            </w:r>
          </w:p>
          <w:p w14:paraId="5E360F56" w14:textId="77777777" w:rsidR="00B851CD" w:rsidRPr="00AB7F62" w:rsidRDefault="00B851CD" w:rsidP="00AE75CD">
            <w:r w:rsidRPr="00AB7F62">
              <w:t> </w:t>
            </w:r>
          </w:p>
          <w:p w14:paraId="5AF73EC4" w14:textId="77777777" w:rsidR="00B851CD" w:rsidRPr="00AB7F62" w:rsidRDefault="00B851CD" w:rsidP="00AE75CD">
            <w:r w:rsidRPr="00AB7F62">
              <w:t> </w:t>
            </w:r>
          </w:p>
          <w:p w14:paraId="5A2FCDF4" w14:textId="77777777" w:rsidR="00B851CD" w:rsidRPr="00AB7F62" w:rsidRDefault="00B851CD" w:rsidP="00AE75CD">
            <w:r w:rsidRPr="00AB7F62">
              <w:t> </w:t>
            </w:r>
          </w:p>
          <w:p w14:paraId="76FCE0EE" w14:textId="77777777" w:rsidR="00B851CD" w:rsidRPr="00AB7F62" w:rsidRDefault="00B851CD" w:rsidP="00AE75CD">
            <w:r w:rsidRPr="00AB7F62">
              <w:t> </w:t>
            </w:r>
          </w:p>
          <w:p w14:paraId="5E4DFBC0" w14:textId="77777777" w:rsidR="00B851CD" w:rsidRPr="00AB7F62" w:rsidRDefault="00B851CD" w:rsidP="00AE75CD">
            <w:pPr>
              <w:rPr>
                <w:b/>
                <w:bCs/>
              </w:rPr>
            </w:pPr>
            <w:r w:rsidRPr="00AB7F62">
              <w:rPr>
                <w:b/>
                <w:bCs/>
              </w:rPr>
              <w:t> </w:t>
            </w:r>
          </w:p>
          <w:p w14:paraId="70BFE72A" w14:textId="77777777" w:rsidR="00B851CD" w:rsidRPr="00AB7F62" w:rsidRDefault="00B851CD" w:rsidP="00AE75CD">
            <w:pPr>
              <w:rPr>
                <w:b/>
                <w:bCs/>
              </w:rPr>
            </w:pPr>
            <w:r w:rsidRPr="00AB7F62">
              <w:rPr>
                <w:b/>
                <w:bCs/>
              </w:rPr>
              <w:t> </w:t>
            </w:r>
          </w:p>
          <w:p w14:paraId="0D141E1D" w14:textId="77777777" w:rsidR="00B851CD" w:rsidRPr="00AB7F62" w:rsidRDefault="00B851CD" w:rsidP="00AE75CD">
            <w:r w:rsidRPr="00AB7F62">
              <w:t> </w:t>
            </w:r>
          </w:p>
          <w:p w14:paraId="57D3E8B8" w14:textId="77777777" w:rsidR="00B851CD" w:rsidRPr="00AB7F62" w:rsidRDefault="00B851CD" w:rsidP="00AE75CD">
            <w:pPr>
              <w:rPr>
                <w:b/>
                <w:bCs/>
              </w:rPr>
            </w:pPr>
            <w:r w:rsidRPr="00AB7F62">
              <w:rPr>
                <w:b/>
                <w:bCs/>
              </w:rPr>
              <w:t> </w:t>
            </w:r>
          </w:p>
          <w:p w14:paraId="7793BECC" w14:textId="77777777" w:rsidR="00B851CD" w:rsidRPr="00AB7F62" w:rsidRDefault="00B851CD" w:rsidP="00AE75CD">
            <w:pPr>
              <w:rPr>
                <w:b/>
                <w:bCs/>
              </w:rPr>
            </w:pPr>
            <w:r w:rsidRPr="00AB7F62">
              <w:rPr>
                <w:b/>
                <w:bCs/>
              </w:rPr>
              <w:t> </w:t>
            </w:r>
          </w:p>
          <w:p w14:paraId="7A0B7DC9" w14:textId="77777777" w:rsidR="00B851CD" w:rsidRPr="00AB7F62" w:rsidRDefault="00B851CD" w:rsidP="00AE75CD">
            <w:pPr>
              <w:rPr>
                <w:b/>
                <w:bCs/>
              </w:rPr>
            </w:pPr>
            <w:r w:rsidRPr="00AB7F62">
              <w:rPr>
                <w:b/>
                <w:bCs/>
              </w:rPr>
              <w:t> </w:t>
            </w:r>
          </w:p>
          <w:p w14:paraId="25E57498" w14:textId="77777777" w:rsidR="00B851CD" w:rsidRPr="00AB7F62" w:rsidRDefault="00B851CD" w:rsidP="00AE75CD">
            <w:r w:rsidRPr="00AB7F62">
              <w:t> </w:t>
            </w:r>
          </w:p>
          <w:p w14:paraId="6EB6A656" w14:textId="77777777" w:rsidR="00B851CD" w:rsidRPr="00AB7F62" w:rsidRDefault="00B851CD" w:rsidP="00AE75CD">
            <w:pPr>
              <w:rPr>
                <w:b/>
                <w:bCs/>
              </w:rPr>
            </w:pPr>
            <w:r w:rsidRPr="00AB7F62">
              <w:rPr>
                <w:b/>
                <w:bCs/>
              </w:rPr>
              <w:t> </w:t>
            </w:r>
          </w:p>
          <w:p w14:paraId="70181724" w14:textId="77777777" w:rsidR="00B851CD" w:rsidRPr="00AB7F62" w:rsidRDefault="00B851CD" w:rsidP="00AE75CD">
            <w:pPr>
              <w:rPr>
                <w:b/>
                <w:bCs/>
              </w:rPr>
            </w:pPr>
            <w:r w:rsidRPr="00AB7F62">
              <w:rPr>
                <w:b/>
                <w:bCs/>
              </w:rPr>
              <w:t> </w:t>
            </w:r>
          </w:p>
          <w:p w14:paraId="673CC17A" w14:textId="77777777" w:rsidR="00B851CD" w:rsidRPr="00AB7F62" w:rsidRDefault="00B851CD" w:rsidP="00AE75CD">
            <w:pPr>
              <w:rPr>
                <w:b/>
                <w:bCs/>
              </w:rPr>
            </w:pPr>
            <w:r w:rsidRPr="00AB7F62">
              <w:rPr>
                <w:b/>
                <w:bCs/>
              </w:rPr>
              <w:t> </w:t>
            </w:r>
          </w:p>
          <w:p w14:paraId="20D759D6" w14:textId="77777777" w:rsidR="00B851CD" w:rsidRPr="00AB7F62" w:rsidRDefault="00B851CD" w:rsidP="00AE75CD">
            <w:r w:rsidRPr="00AB7F62">
              <w:t> </w:t>
            </w:r>
          </w:p>
          <w:p w14:paraId="009E2B88" w14:textId="77777777" w:rsidR="00B851CD" w:rsidRPr="00AB7F62" w:rsidRDefault="00B851CD" w:rsidP="00AE75CD">
            <w:pPr>
              <w:rPr>
                <w:b/>
                <w:bCs/>
              </w:rPr>
            </w:pPr>
            <w:r w:rsidRPr="00AB7F62">
              <w:rPr>
                <w:b/>
                <w:bCs/>
              </w:rPr>
              <w:t> </w:t>
            </w:r>
          </w:p>
          <w:p w14:paraId="4EF8AA24" w14:textId="77777777" w:rsidR="00B851CD" w:rsidRPr="00AB7F62" w:rsidRDefault="00B851CD" w:rsidP="00AE75CD">
            <w:r w:rsidRPr="00AB7F62">
              <w:t> </w:t>
            </w:r>
          </w:p>
          <w:p w14:paraId="302C7371" w14:textId="34A40797" w:rsidR="00B851CD" w:rsidRPr="00AB7F62" w:rsidRDefault="00B851CD" w:rsidP="00AE75CD">
            <w:r w:rsidRPr="00AB7F62">
              <w:t> </w:t>
            </w:r>
          </w:p>
        </w:tc>
        <w:tc>
          <w:tcPr>
            <w:tcW w:w="3227" w:type="dxa"/>
            <w:shd w:val="clear" w:color="auto" w:fill="D9D9D9" w:themeFill="background1" w:themeFillShade="D9"/>
            <w:noWrap/>
            <w:hideMark/>
          </w:tcPr>
          <w:p w14:paraId="345581CE" w14:textId="77777777" w:rsidR="00B851CD" w:rsidRPr="00AB7F62" w:rsidRDefault="00B851CD" w:rsidP="00AE75CD">
            <w:pPr>
              <w:rPr>
                <w:b/>
                <w:bCs/>
              </w:rPr>
            </w:pPr>
            <w:r w:rsidRPr="00AB7F62">
              <w:rPr>
                <w:b/>
                <w:bCs/>
              </w:rPr>
              <w:t>Suitable for Stability Footwear Intervention</w:t>
            </w:r>
          </w:p>
        </w:tc>
        <w:tc>
          <w:tcPr>
            <w:tcW w:w="1409" w:type="dxa"/>
            <w:shd w:val="clear" w:color="auto" w:fill="D9D9D9" w:themeFill="background1" w:themeFillShade="D9"/>
            <w:hideMark/>
          </w:tcPr>
          <w:p w14:paraId="4F6187D0" w14:textId="77777777" w:rsidR="00B851CD" w:rsidRPr="00AB7F62" w:rsidRDefault="00B851CD" w:rsidP="00AE75CD">
            <w:r w:rsidRPr="00AB7F62">
              <w:t>Relative %Frequency</w:t>
            </w:r>
          </w:p>
        </w:tc>
        <w:tc>
          <w:tcPr>
            <w:tcW w:w="3274" w:type="dxa"/>
            <w:shd w:val="clear" w:color="auto" w:fill="D9D9D9" w:themeFill="background1" w:themeFillShade="D9"/>
            <w:noWrap/>
            <w:hideMark/>
          </w:tcPr>
          <w:p w14:paraId="6BA41771" w14:textId="77777777" w:rsidR="00B851CD" w:rsidRPr="00AB7F62" w:rsidRDefault="00B851CD" w:rsidP="00AE75CD">
            <w:pPr>
              <w:rPr>
                <w:b/>
                <w:bCs/>
              </w:rPr>
            </w:pPr>
            <w:r w:rsidRPr="00AB7F62">
              <w:rPr>
                <w:b/>
                <w:bCs/>
              </w:rPr>
              <w:t>Suitable for Stability Footwear Intervention</w:t>
            </w:r>
          </w:p>
        </w:tc>
        <w:tc>
          <w:tcPr>
            <w:tcW w:w="1409" w:type="dxa"/>
            <w:shd w:val="clear" w:color="auto" w:fill="D9D9D9" w:themeFill="background1" w:themeFillShade="D9"/>
            <w:hideMark/>
          </w:tcPr>
          <w:p w14:paraId="112444F0" w14:textId="77777777" w:rsidR="00B851CD" w:rsidRPr="00AB7F62" w:rsidRDefault="00B851CD" w:rsidP="00AE75CD">
            <w:r w:rsidRPr="00AB7F62">
              <w:t>Relative %Frequency</w:t>
            </w:r>
          </w:p>
        </w:tc>
      </w:tr>
      <w:tr w:rsidR="007521DF" w:rsidRPr="00AB7F62" w14:paraId="018278AA" w14:textId="77777777" w:rsidTr="007521DF">
        <w:trPr>
          <w:trHeight w:val="680"/>
        </w:trPr>
        <w:tc>
          <w:tcPr>
            <w:tcW w:w="1412" w:type="dxa"/>
            <w:vMerge/>
            <w:noWrap/>
            <w:hideMark/>
          </w:tcPr>
          <w:p w14:paraId="2C1C78AC" w14:textId="2698B537" w:rsidR="007521DF" w:rsidRPr="00AB7F62" w:rsidRDefault="007521DF" w:rsidP="00AE75CD">
            <w:pPr>
              <w:rPr>
                <w:b/>
                <w:bCs/>
              </w:rPr>
            </w:pPr>
          </w:p>
        </w:tc>
        <w:tc>
          <w:tcPr>
            <w:tcW w:w="3219" w:type="dxa"/>
            <w:gridSpan w:val="2"/>
            <w:vMerge/>
            <w:shd w:val="clear" w:color="auto" w:fill="D9D9D9" w:themeFill="background1" w:themeFillShade="D9"/>
            <w:hideMark/>
          </w:tcPr>
          <w:p w14:paraId="62D95990" w14:textId="27A5E1B0" w:rsidR="007521DF" w:rsidRPr="00AB7F62" w:rsidRDefault="007521DF" w:rsidP="00AE75CD">
            <w:pPr>
              <w:rPr>
                <w:b/>
                <w:bCs/>
              </w:rPr>
            </w:pPr>
          </w:p>
        </w:tc>
        <w:tc>
          <w:tcPr>
            <w:tcW w:w="3227" w:type="dxa"/>
            <w:hideMark/>
          </w:tcPr>
          <w:p w14:paraId="474DE0D3" w14:textId="3E5E38EA" w:rsidR="007521DF" w:rsidRPr="00621737" w:rsidRDefault="007521DF" w:rsidP="00AE75CD">
            <w:pPr>
              <w:rPr>
                <w:b/>
                <w:bCs/>
              </w:rPr>
            </w:pPr>
            <w:r w:rsidRPr="00621737">
              <w:rPr>
                <w:b/>
                <w:bCs/>
              </w:rPr>
              <w:t xml:space="preserve">Charcot Marie </w:t>
            </w:r>
            <w:r w:rsidR="00126159" w:rsidRPr="00621737">
              <w:rPr>
                <w:b/>
                <w:bCs/>
              </w:rPr>
              <w:t>Tooth, (</w:t>
            </w:r>
            <w:r w:rsidRPr="00621737">
              <w:rPr>
                <w:b/>
                <w:bCs/>
              </w:rPr>
              <w:t>Hereditary Motor Sensory Neuropathy)</w:t>
            </w:r>
          </w:p>
        </w:tc>
        <w:tc>
          <w:tcPr>
            <w:tcW w:w="1409" w:type="dxa"/>
            <w:hideMark/>
          </w:tcPr>
          <w:p w14:paraId="11B6CDA1" w14:textId="77777777" w:rsidR="007521DF" w:rsidRPr="00AB7F62" w:rsidRDefault="007521DF" w:rsidP="00AE75CD">
            <w:r w:rsidRPr="00AB7F62">
              <w:t> </w:t>
            </w:r>
          </w:p>
        </w:tc>
        <w:tc>
          <w:tcPr>
            <w:tcW w:w="3274" w:type="dxa"/>
            <w:vMerge w:val="restart"/>
            <w:shd w:val="clear" w:color="auto" w:fill="D9D9D9" w:themeFill="background1" w:themeFillShade="D9"/>
            <w:noWrap/>
            <w:hideMark/>
          </w:tcPr>
          <w:p w14:paraId="55D8A4CD" w14:textId="77777777" w:rsidR="007521DF" w:rsidRPr="00AB7F62" w:rsidRDefault="007521DF" w:rsidP="00AE75CD">
            <w:pPr>
              <w:rPr>
                <w:b/>
                <w:bCs/>
              </w:rPr>
            </w:pPr>
            <w:r w:rsidRPr="00AB7F62">
              <w:rPr>
                <w:b/>
                <w:bCs/>
              </w:rPr>
              <w:t> </w:t>
            </w:r>
          </w:p>
          <w:p w14:paraId="733721AA" w14:textId="77777777" w:rsidR="007521DF" w:rsidRPr="00AB7F62" w:rsidRDefault="007521DF" w:rsidP="00AE75CD">
            <w:r w:rsidRPr="00AB7F62">
              <w:t> </w:t>
            </w:r>
          </w:p>
          <w:p w14:paraId="251364C1" w14:textId="77777777" w:rsidR="007521DF" w:rsidRPr="00AB7F62" w:rsidRDefault="007521DF" w:rsidP="00AE75CD">
            <w:r w:rsidRPr="00AB7F62">
              <w:t> </w:t>
            </w:r>
          </w:p>
          <w:p w14:paraId="2CFB5E33" w14:textId="740D0C76" w:rsidR="007521DF" w:rsidRPr="00AB7F62" w:rsidRDefault="007521DF" w:rsidP="00AE75CD">
            <w:pPr>
              <w:rPr>
                <w:b/>
                <w:bCs/>
              </w:rPr>
            </w:pPr>
            <w:r w:rsidRPr="00AB7F62">
              <w:t> </w:t>
            </w:r>
          </w:p>
        </w:tc>
        <w:tc>
          <w:tcPr>
            <w:tcW w:w="1409" w:type="dxa"/>
            <w:vMerge w:val="restart"/>
            <w:shd w:val="clear" w:color="auto" w:fill="D9D9D9" w:themeFill="background1" w:themeFillShade="D9"/>
            <w:hideMark/>
          </w:tcPr>
          <w:p w14:paraId="425993A8" w14:textId="77777777" w:rsidR="007521DF" w:rsidRPr="00AB7F62" w:rsidRDefault="007521DF" w:rsidP="00AE75CD">
            <w:pPr>
              <w:rPr>
                <w:b/>
                <w:bCs/>
              </w:rPr>
            </w:pPr>
          </w:p>
        </w:tc>
      </w:tr>
      <w:tr w:rsidR="007521DF" w:rsidRPr="00AB7F62" w14:paraId="591ADA22" w14:textId="77777777" w:rsidTr="007521DF">
        <w:trPr>
          <w:trHeight w:val="320"/>
        </w:trPr>
        <w:tc>
          <w:tcPr>
            <w:tcW w:w="1412" w:type="dxa"/>
            <w:vMerge/>
            <w:noWrap/>
            <w:hideMark/>
          </w:tcPr>
          <w:p w14:paraId="055BC311" w14:textId="52F32DB2" w:rsidR="007521DF" w:rsidRPr="00AB7F62" w:rsidRDefault="007521DF" w:rsidP="00AE75CD">
            <w:pPr>
              <w:rPr>
                <w:b/>
                <w:bCs/>
              </w:rPr>
            </w:pPr>
          </w:p>
        </w:tc>
        <w:tc>
          <w:tcPr>
            <w:tcW w:w="3219" w:type="dxa"/>
            <w:gridSpan w:val="2"/>
            <w:vMerge/>
            <w:shd w:val="clear" w:color="auto" w:fill="D9D9D9" w:themeFill="background1" w:themeFillShade="D9"/>
            <w:hideMark/>
          </w:tcPr>
          <w:p w14:paraId="2149C1A7" w14:textId="51ABB5E8" w:rsidR="007521DF" w:rsidRPr="00AB7F62" w:rsidRDefault="007521DF" w:rsidP="00AE75CD"/>
        </w:tc>
        <w:tc>
          <w:tcPr>
            <w:tcW w:w="3227" w:type="dxa"/>
            <w:noWrap/>
            <w:hideMark/>
          </w:tcPr>
          <w:p w14:paraId="2596EE09" w14:textId="77777777" w:rsidR="007521DF" w:rsidRPr="00AB7F62" w:rsidRDefault="007521DF" w:rsidP="00AE75CD">
            <w:r w:rsidRPr="00AB7F62">
              <w:t>Agree</w:t>
            </w:r>
          </w:p>
        </w:tc>
        <w:tc>
          <w:tcPr>
            <w:tcW w:w="1409" w:type="dxa"/>
            <w:noWrap/>
            <w:hideMark/>
          </w:tcPr>
          <w:p w14:paraId="2A36A09B" w14:textId="77777777" w:rsidR="007521DF" w:rsidRPr="00AB7F62" w:rsidRDefault="007521DF" w:rsidP="00AE75CD">
            <w:r w:rsidRPr="007521DF">
              <w:rPr>
                <w:color w:val="FF0000"/>
              </w:rPr>
              <w:t>92.31</w:t>
            </w:r>
          </w:p>
        </w:tc>
        <w:tc>
          <w:tcPr>
            <w:tcW w:w="3274" w:type="dxa"/>
            <w:vMerge/>
            <w:shd w:val="clear" w:color="auto" w:fill="D9D9D9" w:themeFill="background1" w:themeFillShade="D9"/>
            <w:noWrap/>
            <w:hideMark/>
          </w:tcPr>
          <w:p w14:paraId="0CBC2787" w14:textId="7DF57944" w:rsidR="007521DF" w:rsidRPr="00AB7F62" w:rsidRDefault="007521DF" w:rsidP="00AE75CD"/>
        </w:tc>
        <w:tc>
          <w:tcPr>
            <w:tcW w:w="1409" w:type="dxa"/>
            <w:vMerge/>
            <w:shd w:val="clear" w:color="auto" w:fill="D9D9D9" w:themeFill="background1" w:themeFillShade="D9"/>
            <w:noWrap/>
            <w:hideMark/>
          </w:tcPr>
          <w:p w14:paraId="29450D45" w14:textId="77777777" w:rsidR="007521DF" w:rsidRPr="00AB7F62" w:rsidRDefault="007521DF" w:rsidP="00AE75CD"/>
        </w:tc>
      </w:tr>
      <w:tr w:rsidR="007521DF" w:rsidRPr="00AB7F62" w14:paraId="50213A83" w14:textId="77777777" w:rsidTr="007521DF">
        <w:trPr>
          <w:trHeight w:val="320"/>
        </w:trPr>
        <w:tc>
          <w:tcPr>
            <w:tcW w:w="1412" w:type="dxa"/>
            <w:vMerge/>
            <w:noWrap/>
            <w:hideMark/>
          </w:tcPr>
          <w:p w14:paraId="762F262C" w14:textId="30D983BD" w:rsidR="007521DF" w:rsidRPr="00AB7F62" w:rsidRDefault="007521DF" w:rsidP="00AE75CD">
            <w:pPr>
              <w:rPr>
                <w:b/>
                <w:bCs/>
              </w:rPr>
            </w:pPr>
          </w:p>
        </w:tc>
        <w:tc>
          <w:tcPr>
            <w:tcW w:w="3219" w:type="dxa"/>
            <w:gridSpan w:val="2"/>
            <w:vMerge/>
            <w:shd w:val="clear" w:color="auto" w:fill="D9D9D9" w:themeFill="background1" w:themeFillShade="D9"/>
            <w:hideMark/>
          </w:tcPr>
          <w:p w14:paraId="4E67AAAA" w14:textId="02262C2C" w:rsidR="007521DF" w:rsidRPr="00AB7F62" w:rsidRDefault="007521DF" w:rsidP="00AE75CD"/>
        </w:tc>
        <w:tc>
          <w:tcPr>
            <w:tcW w:w="3227" w:type="dxa"/>
            <w:noWrap/>
            <w:hideMark/>
          </w:tcPr>
          <w:p w14:paraId="7A0B10B9" w14:textId="77777777" w:rsidR="007521DF" w:rsidRPr="00AB7F62" w:rsidRDefault="007521DF" w:rsidP="00AE75CD">
            <w:r w:rsidRPr="00AB7F62">
              <w:t>Neutral</w:t>
            </w:r>
          </w:p>
        </w:tc>
        <w:tc>
          <w:tcPr>
            <w:tcW w:w="1409" w:type="dxa"/>
            <w:noWrap/>
            <w:hideMark/>
          </w:tcPr>
          <w:p w14:paraId="158D88AA" w14:textId="77777777" w:rsidR="007521DF" w:rsidRPr="00AB7F62" w:rsidRDefault="007521DF" w:rsidP="00AE75CD">
            <w:r w:rsidRPr="00AB7F62">
              <w:t>0.00</w:t>
            </w:r>
          </w:p>
        </w:tc>
        <w:tc>
          <w:tcPr>
            <w:tcW w:w="3274" w:type="dxa"/>
            <w:vMerge/>
            <w:shd w:val="clear" w:color="auto" w:fill="D9D9D9" w:themeFill="background1" w:themeFillShade="D9"/>
            <w:noWrap/>
            <w:hideMark/>
          </w:tcPr>
          <w:p w14:paraId="71C0942F" w14:textId="50C71924" w:rsidR="007521DF" w:rsidRPr="00AB7F62" w:rsidRDefault="007521DF" w:rsidP="00AE75CD"/>
        </w:tc>
        <w:tc>
          <w:tcPr>
            <w:tcW w:w="1409" w:type="dxa"/>
            <w:vMerge/>
            <w:shd w:val="clear" w:color="auto" w:fill="D9D9D9" w:themeFill="background1" w:themeFillShade="D9"/>
            <w:noWrap/>
            <w:hideMark/>
          </w:tcPr>
          <w:p w14:paraId="0401B249" w14:textId="77777777" w:rsidR="007521DF" w:rsidRPr="00AB7F62" w:rsidRDefault="007521DF" w:rsidP="00AE75CD"/>
        </w:tc>
      </w:tr>
      <w:tr w:rsidR="007521DF" w:rsidRPr="00AB7F62" w14:paraId="219DC49D" w14:textId="77777777" w:rsidTr="007521DF">
        <w:trPr>
          <w:trHeight w:val="320"/>
        </w:trPr>
        <w:tc>
          <w:tcPr>
            <w:tcW w:w="1412" w:type="dxa"/>
            <w:vMerge/>
            <w:noWrap/>
            <w:hideMark/>
          </w:tcPr>
          <w:p w14:paraId="25CEA2EF" w14:textId="165D084A" w:rsidR="007521DF" w:rsidRPr="00AB7F62" w:rsidRDefault="007521DF" w:rsidP="00AE75CD">
            <w:pPr>
              <w:rPr>
                <w:b/>
                <w:bCs/>
              </w:rPr>
            </w:pPr>
          </w:p>
        </w:tc>
        <w:tc>
          <w:tcPr>
            <w:tcW w:w="3219" w:type="dxa"/>
            <w:gridSpan w:val="2"/>
            <w:vMerge/>
            <w:shd w:val="clear" w:color="auto" w:fill="D9D9D9" w:themeFill="background1" w:themeFillShade="D9"/>
            <w:hideMark/>
          </w:tcPr>
          <w:p w14:paraId="4F6E84DC" w14:textId="2EF93E72" w:rsidR="007521DF" w:rsidRPr="00AB7F62" w:rsidRDefault="007521DF" w:rsidP="00AE75CD"/>
        </w:tc>
        <w:tc>
          <w:tcPr>
            <w:tcW w:w="3227" w:type="dxa"/>
            <w:noWrap/>
            <w:hideMark/>
          </w:tcPr>
          <w:p w14:paraId="5DEBD8F2" w14:textId="77777777" w:rsidR="007521DF" w:rsidRPr="00AB7F62" w:rsidRDefault="007521DF" w:rsidP="00AE75CD">
            <w:r w:rsidRPr="00AB7F62">
              <w:t>Disagree</w:t>
            </w:r>
          </w:p>
        </w:tc>
        <w:tc>
          <w:tcPr>
            <w:tcW w:w="1409" w:type="dxa"/>
            <w:noWrap/>
            <w:hideMark/>
          </w:tcPr>
          <w:p w14:paraId="3BEE9168" w14:textId="77777777" w:rsidR="007521DF" w:rsidRPr="00AB7F62" w:rsidRDefault="007521DF" w:rsidP="00AE75CD">
            <w:r w:rsidRPr="00AB7F62">
              <w:t>7.69</w:t>
            </w:r>
          </w:p>
        </w:tc>
        <w:tc>
          <w:tcPr>
            <w:tcW w:w="3274" w:type="dxa"/>
            <w:vMerge/>
            <w:shd w:val="clear" w:color="auto" w:fill="D9D9D9" w:themeFill="background1" w:themeFillShade="D9"/>
            <w:noWrap/>
            <w:hideMark/>
          </w:tcPr>
          <w:p w14:paraId="4A4D2649" w14:textId="16D838AC" w:rsidR="007521DF" w:rsidRPr="00AB7F62" w:rsidRDefault="007521DF" w:rsidP="00AE75CD"/>
        </w:tc>
        <w:tc>
          <w:tcPr>
            <w:tcW w:w="1409" w:type="dxa"/>
            <w:vMerge/>
            <w:shd w:val="clear" w:color="auto" w:fill="D9D9D9" w:themeFill="background1" w:themeFillShade="D9"/>
            <w:noWrap/>
            <w:hideMark/>
          </w:tcPr>
          <w:p w14:paraId="0CC2A0C1" w14:textId="77777777" w:rsidR="007521DF" w:rsidRPr="00AB7F62" w:rsidRDefault="007521DF" w:rsidP="00AE75CD"/>
        </w:tc>
      </w:tr>
      <w:tr w:rsidR="009F681C" w:rsidRPr="00AB7F62" w14:paraId="7757A636" w14:textId="77777777" w:rsidTr="009F681C">
        <w:trPr>
          <w:trHeight w:val="340"/>
        </w:trPr>
        <w:tc>
          <w:tcPr>
            <w:tcW w:w="1412" w:type="dxa"/>
            <w:vMerge/>
            <w:noWrap/>
            <w:hideMark/>
          </w:tcPr>
          <w:p w14:paraId="3C8C6CDD" w14:textId="2455D0C4" w:rsidR="009F681C" w:rsidRPr="00AB7F62" w:rsidRDefault="009F681C" w:rsidP="00AE75CD">
            <w:pPr>
              <w:rPr>
                <w:b/>
                <w:bCs/>
              </w:rPr>
            </w:pPr>
          </w:p>
        </w:tc>
        <w:tc>
          <w:tcPr>
            <w:tcW w:w="3219" w:type="dxa"/>
            <w:gridSpan w:val="2"/>
            <w:vMerge/>
            <w:shd w:val="clear" w:color="auto" w:fill="D9D9D9" w:themeFill="background1" w:themeFillShade="D9"/>
            <w:hideMark/>
          </w:tcPr>
          <w:p w14:paraId="165DEF23" w14:textId="053A3F06" w:rsidR="009F681C" w:rsidRPr="00AB7F62" w:rsidRDefault="009F681C" w:rsidP="00AE75CD"/>
        </w:tc>
        <w:tc>
          <w:tcPr>
            <w:tcW w:w="3227" w:type="dxa"/>
            <w:hideMark/>
          </w:tcPr>
          <w:p w14:paraId="2CABD7C6" w14:textId="77777777" w:rsidR="009F681C" w:rsidRPr="00621737" w:rsidRDefault="009F681C" w:rsidP="00AE75CD">
            <w:pPr>
              <w:rPr>
                <w:b/>
                <w:bCs/>
              </w:rPr>
            </w:pPr>
            <w:r w:rsidRPr="00621737">
              <w:rPr>
                <w:b/>
                <w:bCs/>
              </w:rPr>
              <w:t>Hypermobility (Ehlers Danlos Type)</w:t>
            </w:r>
          </w:p>
        </w:tc>
        <w:tc>
          <w:tcPr>
            <w:tcW w:w="1409" w:type="dxa"/>
            <w:noWrap/>
            <w:hideMark/>
          </w:tcPr>
          <w:p w14:paraId="57819A66" w14:textId="77777777" w:rsidR="009F681C" w:rsidRPr="00AB7F62" w:rsidRDefault="009F681C" w:rsidP="00AE75CD">
            <w:r w:rsidRPr="00AB7F62">
              <w:t> </w:t>
            </w:r>
          </w:p>
        </w:tc>
        <w:tc>
          <w:tcPr>
            <w:tcW w:w="3274" w:type="dxa"/>
            <w:vMerge w:val="restart"/>
            <w:shd w:val="clear" w:color="auto" w:fill="D9D9D9" w:themeFill="background1" w:themeFillShade="D9"/>
            <w:noWrap/>
            <w:hideMark/>
          </w:tcPr>
          <w:p w14:paraId="090682FA" w14:textId="77777777" w:rsidR="009F681C" w:rsidRPr="00AB7F62" w:rsidRDefault="009F681C" w:rsidP="00AE75CD">
            <w:r w:rsidRPr="00AB7F62">
              <w:t> </w:t>
            </w:r>
          </w:p>
          <w:p w14:paraId="59DB6665" w14:textId="77777777" w:rsidR="009F681C" w:rsidRPr="00AB7F62" w:rsidRDefault="009F681C" w:rsidP="00AE75CD">
            <w:r w:rsidRPr="00AB7F62">
              <w:t> </w:t>
            </w:r>
          </w:p>
          <w:p w14:paraId="50F405A9" w14:textId="77777777" w:rsidR="009F681C" w:rsidRPr="00AB7F62" w:rsidRDefault="009F681C" w:rsidP="00AE75CD">
            <w:r w:rsidRPr="00AB7F62">
              <w:t> </w:t>
            </w:r>
          </w:p>
          <w:p w14:paraId="220D223C" w14:textId="3C89FD7C" w:rsidR="009F681C" w:rsidRPr="00AB7F62" w:rsidRDefault="009F681C" w:rsidP="00AE75CD">
            <w:r w:rsidRPr="00AB7F62">
              <w:t> </w:t>
            </w:r>
          </w:p>
        </w:tc>
        <w:tc>
          <w:tcPr>
            <w:tcW w:w="1409" w:type="dxa"/>
            <w:vMerge w:val="restart"/>
            <w:shd w:val="clear" w:color="auto" w:fill="D9D9D9" w:themeFill="background1" w:themeFillShade="D9"/>
            <w:noWrap/>
            <w:hideMark/>
          </w:tcPr>
          <w:p w14:paraId="6CE70FD7" w14:textId="77777777" w:rsidR="009F681C" w:rsidRPr="00AB7F62" w:rsidRDefault="009F681C" w:rsidP="00AE75CD"/>
        </w:tc>
      </w:tr>
      <w:tr w:rsidR="009F681C" w:rsidRPr="00AB7F62" w14:paraId="1856189B" w14:textId="77777777" w:rsidTr="009F681C">
        <w:trPr>
          <w:trHeight w:val="320"/>
        </w:trPr>
        <w:tc>
          <w:tcPr>
            <w:tcW w:w="1412" w:type="dxa"/>
            <w:vMerge/>
            <w:noWrap/>
            <w:hideMark/>
          </w:tcPr>
          <w:p w14:paraId="7890503D" w14:textId="32B61F27" w:rsidR="009F681C" w:rsidRPr="00AB7F62" w:rsidRDefault="009F681C" w:rsidP="00AE75CD">
            <w:pPr>
              <w:rPr>
                <w:b/>
                <w:bCs/>
              </w:rPr>
            </w:pPr>
          </w:p>
        </w:tc>
        <w:tc>
          <w:tcPr>
            <w:tcW w:w="3219" w:type="dxa"/>
            <w:gridSpan w:val="2"/>
            <w:vMerge/>
            <w:shd w:val="clear" w:color="auto" w:fill="D9D9D9" w:themeFill="background1" w:themeFillShade="D9"/>
            <w:hideMark/>
          </w:tcPr>
          <w:p w14:paraId="1CDA4832" w14:textId="77655088" w:rsidR="009F681C" w:rsidRPr="00AB7F62" w:rsidRDefault="009F681C" w:rsidP="00AE75CD"/>
        </w:tc>
        <w:tc>
          <w:tcPr>
            <w:tcW w:w="3227" w:type="dxa"/>
            <w:noWrap/>
            <w:hideMark/>
          </w:tcPr>
          <w:p w14:paraId="7D105810" w14:textId="77777777" w:rsidR="009F681C" w:rsidRPr="00AB7F62" w:rsidRDefault="009F681C" w:rsidP="00AE75CD">
            <w:r w:rsidRPr="00AB7F62">
              <w:t>Agree</w:t>
            </w:r>
          </w:p>
        </w:tc>
        <w:tc>
          <w:tcPr>
            <w:tcW w:w="1409" w:type="dxa"/>
            <w:noWrap/>
            <w:hideMark/>
          </w:tcPr>
          <w:p w14:paraId="770F5CF6" w14:textId="77777777" w:rsidR="009F681C" w:rsidRPr="00AB7F62" w:rsidRDefault="009F681C" w:rsidP="00AE75CD">
            <w:r w:rsidRPr="009F681C">
              <w:rPr>
                <w:color w:val="FF0000"/>
              </w:rPr>
              <w:t>92.31</w:t>
            </w:r>
          </w:p>
        </w:tc>
        <w:tc>
          <w:tcPr>
            <w:tcW w:w="3274" w:type="dxa"/>
            <w:vMerge/>
            <w:shd w:val="clear" w:color="auto" w:fill="D9D9D9" w:themeFill="background1" w:themeFillShade="D9"/>
            <w:noWrap/>
            <w:hideMark/>
          </w:tcPr>
          <w:p w14:paraId="236E5303" w14:textId="7383B12A" w:rsidR="009F681C" w:rsidRPr="00AB7F62" w:rsidRDefault="009F681C" w:rsidP="00AE75CD"/>
        </w:tc>
        <w:tc>
          <w:tcPr>
            <w:tcW w:w="1409" w:type="dxa"/>
            <w:vMerge/>
            <w:shd w:val="clear" w:color="auto" w:fill="D9D9D9" w:themeFill="background1" w:themeFillShade="D9"/>
            <w:noWrap/>
            <w:hideMark/>
          </w:tcPr>
          <w:p w14:paraId="5A73677D" w14:textId="77777777" w:rsidR="009F681C" w:rsidRPr="00AB7F62" w:rsidRDefault="009F681C" w:rsidP="00AE75CD"/>
        </w:tc>
      </w:tr>
      <w:tr w:rsidR="009F681C" w:rsidRPr="00AB7F62" w14:paraId="1086A8F9" w14:textId="77777777" w:rsidTr="009F681C">
        <w:trPr>
          <w:trHeight w:val="320"/>
        </w:trPr>
        <w:tc>
          <w:tcPr>
            <w:tcW w:w="1412" w:type="dxa"/>
            <w:vMerge/>
            <w:noWrap/>
            <w:hideMark/>
          </w:tcPr>
          <w:p w14:paraId="39FA9EE4" w14:textId="06ACD662" w:rsidR="009F681C" w:rsidRPr="00AB7F62" w:rsidRDefault="009F681C" w:rsidP="00AE75CD">
            <w:pPr>
              <w:rPr>
                <w:b/>
                <w:bCs/>
              </w:rPr>
            </w:pPr>
          </w:p>
        </w:tc>
        <w:tc>
          <w:tcPr>
            <w:tcW w:w="3219" w:type="dxa"/>
            <w:gridSpan w:val="2"/>
            <w:vMerge/>
            <w:shd w:val="clear" w:color="auto" w:fill="D9D9D9" w:themeFill="background1" w:themeFillShade="D9"/>
            <w:hideMark/>
          </w:tcPr>
          <w:p w14:paraId="64AF0EBF" w14:textId="28E2FB57" w:rsidR="009F681C" w:rsidRPr="00AB7F62" w:rsidRDefault="009F681C" w:rsidP="00AE75CD"/>
        </w:tc>
        <w:tc>
          <w:tcPr>
            <w:tcW w:w="3227" w:type="dxa"/>
            <w:noWrap/>
            <w:hideMark/>
          </w:tcPr>
          <w:p w14:paraId="2AD5ADDF" w14:textId="77777777" w:rsidR="009F681C" w:rsidRPr="00AB7F62" w:rsidRDefault="009F681C" w:rsidP="00AE75CD">
            <w:r w:rsidRPr="00AB7F62">
              <w:t>Neutral</w:t>
            </w:r>
          </w:p>
        </w:tc>
        <w:tc>
          <w:tcPr>
            <w:tcW w:w="1409" w:type="dxa"/>
            <w:noWrap/>
            <w:hideMark/>
          </w:tcPr>
          <w:p w14:paraId="627C20D9" w14:textId="77777777" w:rsidR="009F681C" w:rsidRPr="00AB7F62" w:rsidRDefault="009F681C" w:rsidP="00AE75CD">
            <w:r w:rsidRPr="00AB7F62">
              <w:t>7.69</w:t>
            </w:r>
          </w:p>
        </w:tc>
        <w:tc>
          <w:tcPr>
            <w:tcW w:w="3274" w:type="dxa"/>
            <w:vMerge/>
            <w:shd w:val="clear" w:color="auto" w:fill="D9D9D9" w:themeFill="background1" w:themeFillShade="D9"/>
            <w:noWrap/>
            <w:hideMark/>
          </w:tcPr>
          <w:p w14:paraId="4F0500B2" w14:textId="6CAAE361" w:rsidR="009F681C" w:rsidRPr="00AB7F62" w:rsidRDefault="009F681C" w:rsidP="00AE75CD"/>
        </w:tc>
        <w:tc>
          <w:tcPr>
            <w:tcW w:w="1409" w:type="dxa"/>
            <w:vMerge/>
            <w:shd w:val="clear" w:color="auto" w:fill="D9D9D9" w:themeFill="background1" w:themeFillShade="D9"/>
            <w:noWrap/>
            <w:hideMark/>
          </w:tcPr>
          <w:p w14:paraId="0DF87AAB" w14:textId="77777777" w:rsidR="009F681C" w:rsidRPr="00AB7F62" w:rsidRDefault="009F681C" w:rsidP="00AE75CD"/>
        </w:tc>
      </w:tr>
      <w:tr w:rsidR="009F681C" w:rsidRPr="00AB7F62" w14:paraId="4FF7668C" w14:textId="77777777" w:rsidTr="009F681C">
        <w:trPr>
          <w:trHeight w:val="320"/>
        </w:trPr>
        <w:tc>
          <w:tcPr>
            <w:tcW w:w="1412" w:type="dxa"/>
            <w:vMerge/>
            <w:noWrap/>
            <w:hideMark/>
          </w:tcPr>
          <w:p w14:paraId="190D0A70" w14:textId="1460474E" w:rsidR="009F681C" w:rsidRPr="00AB7F62" w:rsidRDefault="009F681C" w:rsidP="00AE75CD">
            <w:pPr>
              <w:rPr>
                <w:b/>
                <w:bCs/>
              </w:rPr>
            </w:pPr>
          </w:p>
        </w:tc>
        <w:tc>
          <w:tcPr>
            <w:tcW w:w="3219" w:type="dxa"/>
            <w:gridSpan w:val="2"/>
            <w:vMerge/>
            <w:shd w:val="clear" w:color="auto" w:fill="D9D9D9" w:themeFill="background1" w:themeFillShade="D9"/>
            <w:hideMark/>
          </w:tcPr>
          <w:p w14:paraId="17B318B7" w14:textId="4BDC12AA" w:rsidR="009F681C" w:rsidRPr="00AB7F62" w:rsidRDefault="009F681C" w:rsidP="00AE75CD"/>
        </w:tc>
        <w:tc>
          <w:tcPr>
            <w:tcW w:w="3227" w:type="dxa"/>
            <w:noWrap/>
            <w:hideMark/>
          </w:tcPr>
          <w:p w14:paraId="4CC7EB36" w14:textId="77777777" w:rsidR="009F681C" w:rsidRPr="00AB7F62" w:rsidRDefault="009F681C" w:rsidP="00AE75CD">
            <w:r w:rsidRPr="00AB7F62">
              <w:t>Disagree</w:t>
            </w:r>
          </w:p>
        </w:tc>
        <w:tc>
          <w:tcPr>
            <w:tcW w:w="1409" w:type="dxa"/>
            <w:noWrap/>
            <w:hideMark/>
          </w:tcPr>
          <w:p w14:paraId="2C976271" w14:textId="77777777" w:rsidR="009F681C" w:rsidRPr="00AB7F62" w:rsidRDefault="009F681C" w:rsidP="00AE75CD">
            <w:r w:rsidRPr="00AB7F62">
              <w:t>0.00</w:t>
            </w:r>
          </w:p>
        </w:tc>
        <w:tc>
          <w:tcPr>
            <w:tcW w:w="3274" w:type="dxa"/>
            <w:vMerge/>
            <w:shd w:val="clear" w:color="auto" w:fill="D9D9D9" w:themeFill="background1" w:themeFillShade="D9"/>
            <w:noWrap/>
            <w:hideMark/>
          </w:tcPr>
          <w:p w14:paraId="46A84B23" w14:textId="6852E042" w:rsidR="009F681C" w:rsidRPr="00AB7F62" w:rsidRDefault="009F681C" w:rsidP="00AE75CD"/>
        </w:tc>
        <w:tc>
          <w:tcPr>
            <w:tcW w:w="1409" w:type="dxa"/>
            <w:vMerge/>
            <w:shd w:val="clear" w:color="auto" w:fill="D9D9D9" w:themeFill="background1" w:themeFillShade="D9"/>
            <w:noWrap/>
            <w:hideMark/>
          </w:tcPr>
          <w:p w14:paraId="41575F7F" w14:textId="77777777" w:rsidR="009F681C" w:rsidRPr="00AB7F62" w:rsidRDefault="009F681C" w:rsidP="00AE75CD"/>
        </w:tc>
      </w:tr>
      <w:tr w:rsidR="00621737" w:rsidRPr="00AB7F62" w14:paraId="565D0F67" w14:textId="77777777" w:rsidTr="00621737">
        <w:trPr>
          <w:trHeight w:val="340"/>
        </w:trPr>
        <w:tc>
          <w:tcPr>
            <w:tcW w:w="1412" w:type="dxa"/>
            <w:vMerge/>
            <w:noWrap/>
            <w:hideMark/>
          </w:tcPr>
          <w:p w14:paraId="6125F9C6" w14:textId="0FCAB191" w:rsidR="00621737" w:rsidRPr="00AB7F62" w:rsidRDefault="00621737" w:rsidP="00AE75CD">
            <w:pPr>
              <w:rPr>
                <w:b/>
                <w:bCs/>
              </w:rPr>
            </w:pPr>
          </w:p>
        </w:tc>
        <w:tc>
          <w:tcPr>
            <w:tcW w:w="3219" w:type="dxa"/>
            <w:gridSpan w:val="2"/>
            <w:vMerge/>
            <w:shd w:val="clear" w:color="auto" w:fill="D9D9D9" w:themeFill="background1" w:themeFillShade="D9"/>
            <w:hideMark/>
          </w:tcPr>
          <w:p w14:paraId="643618BD" w14:textId="461428B3" w:rsidR="00621737" w:rsidRPr="00AB7F62" w:rsidRDefault="00621737" w:rsidP="00AE75CD"/>
        </w:tc>
        <w:tc>
          <w:tcPr>
            <w:tcW w:w="3227" w:type="dxa"/>
            <w:hideMark/>
          </w:tcPr>
          <w:p w14:paraId="0A5FFF8D" w14:textId="77777777" w:rsidR="00621737" w:rsidRPr="00621737" w:rsidRDefault="00621737" w:rsidP="00AE75CD">
            <w:pPr>
              <w:rPr>
                <w:b/>
                <w:bCs/>
              </w:rPr>
            </w:pPr>
            <w:r w:rsidRPr="00621737">
              <w:rPr>
                <w:b/>
                <w:bCs/>
              </w:rPr>
              <w:t>Developmental Coordination Disorder</w:t>
            </w:r>
          </w:p>
        </w:tc>
        <w:tc>
          <w:tcPr>
            <w:tcW w:w="1409" w:type="dxa"/>
            <w:noWrap/>
            <w:hideMark/>
          </w:tcPr>
          <w:p w14:paraId="1FDB857D" w14:textId="77777777" w:rsidR="00621737" w:rsidRPr="00AB7F62" w:rsidRDefault="00621737" w:rsidP="00AE75CD">
            <w:r w:rsidRPr="00AB7F62">
              <w:t> </w:t>
            </w:r>
          </w:p>
        </w:tc>
        <w:tc>
          <w:tcPr>
            <w:tcW w:w="3274" w:type="dxa"/>
            <w:vMerge w:val="restart"/>
            <w:shd w:val="clear" w:color="auto" w:fill="D9D9D9" w:themeFill="background1" w:themeFillShade="D9"/>
            <w:noWrap/>
            <w:hideMark/>
          </w:tcPr>
          <w:p w14:paraId="4F9AC7AE" w14:textId="77777777" w:rsidR="00621737" w:rsidRPr="00AB7F62" w:rsidRDefault="00621737" w:rsidP="00AE75CD">
            <w:r w:rsidRPr="00AB7F62">
              <w:t> </w:t>
            </w:r>
          </w:p>
          <w:p w14:paraId="7FEB343A" w14:textId="77777777" w:rsidR="00621737" w:rsidRPr="00AB7F62" w:rsidRDefault="00621737" w:rsidP="00AE75CD">
            <w:r w:rsidRPr="00AB7F62">
              <w:t> </w:t>
            </w:r>
          </w:p>
          <w:p w14:paraId="7D3F82FD" w14:textId="77777777" w:rsidR="00621737" w:rsidRPr="00AB7F62" w:rsidRDefault="00621737" w:rsidP="00AE75CD">
            <w:r w:rsidRPr="00AB7F62">
              <w:t> </w:t>
            </w:r>
          </w:p>
          <w:p w14:paraId="439CC7E7" w14:textId="08910FBC" w:rsidR="00621737" w:rsidRPr="00AB7F62" w:rsidRDefault="00621737" w:rsidP="00AE75CD">
            <w:r w:rsidRPr="00AB7F62">
              <w:t> </w:t>
            </w:r>
          </w:p>
        </w:tc>
        <w:tc>
          <w:tcPr>
            <w:tcW w:w="1409" w:type="dxa"/>
            <w:vMerge w:val="restart"/>
            <w:shd w:val="clear" w:color="auto" w:fill="D9D9D9" w:themeFill="background1" w:themeFillShade="D9"/>
            <w:noWrap/>
            <w:hideMark/>
          </w:tcPr>
          <w:p w14:paraId="70ADCB4C" w14:textId="77777777" w:rsidR="00621737" w:rsidRPr="00AB7F62" w:rsidRDefault="00621737" w:rsidP="00AE75CD"/>
        </w:tc>
      </w:tr>
      <w:tr w:rsidR="00621737" w:rsidRPr="00AB7F62" w14:paraId="78566B56" w14:textId="77777777" w:rsidTr="00621737">
        <w:trPr>
          <w:trHeight w:val="320"/>
        </w:trPr>
        <w:tc>
          <w:tcPr>
            <w:tcW w:w="1412" w:type="dxa"/>
            <w:vMerge/>
            <w:noWrap/>
            <w:hideMark/>
          </w:tcPr>
          <w:p w14:paraId="4B24D8BB" w14:textId="47088103" w:rsidR="00621737" w:rsidRPr="00AB7F62" w:rsidRDefault="00621737" w:rsidP="00AE75CD">
            <w:pPr>
              <w:rPr>
                <w:b/>
                <w:bCs/>
              </w:rPr>
            </w:pPr>
          </w:p>
        </w:tc>
        <w:tc>
          <w:tcPr>
            <w:tcW w:w="3219" w:type="dxa"/>
            <w:gridSpan w:val="2"/>
            <w:vMerge/>
            <w:shd w:val="clear" w:color="auto" w:fill="D9D9D9" w:themeFill="background1" w:themeFillShade="D9"/>
            <w:hideMark/>
          </w:tcPr>
          <w:p w14:paraId="646C4525" w14:textId="06D54F8E" w:rsidR="00621737" w:rsidRPr="00AB7F62" w:rsidRDefault="00621737" w:rsidP="00AE75CD"/>
        </w:tc>
        <w:tc>
          <w:tcPr>
            <w:tcW w:w="3227" w:type="dxa"/>
            <w:noWrap/>
            <w:hideMark/>
          </w:tcPr>
          <w:p w14:paraId="28A585F1" w14:textId="77777777" w:rsidR="00621737" w:rsidRPr="00AB7F62" w:rsidRDefault="00621737" w:rsidP="00AE75CD">
            <w:r w:rsidRPr="00AB7F62">
              <w:t>Agree</w:t>
            </w:r>
          </w:p>
        </w:tc>
        <w:tc>
          <w:tcPr>
            <w:tcW w:w="1409" w:type="dxa"/>
            <w:noWrap/>
            <w:hideMark/>
          </w:tcPr>
          <w:p w14:paraId="71103ECC" w14:textId="77777777" w:rsidR="00621737" w:rsidRPr="009F681C" w:rsidRDefault="00621737" w:rsidP="00AE75CD">
            <w:pPr>
              <w:rPr>
                <w:color w:val="FF0000"/>
              </w:rPr>
            </w:pPr>
            <w:r w:rsidRPr="009F681C">
              <w:rPr>
                <w:color w:val="FF0000"/>
              </w:rPr>
              <w:t>100.00</w:t>
            </w:r>
          </w:p>
        </w:tc>
        <w:tc>
          <w:tcPr>
            <w:tcW w:w="3274" w:type="dxa"/>
            <w:vMerge/>
            <w:shd w:val="clear" w:color="auto" w:fill="D9D9D9" w:themeFill="background1" w:themeFillShade="D9"/>
            <w:noWrap/>
            <w:hideMark/>
          </w:tcPr>
          <w:p w14:paraId="1746068E" w14:textId="417C152D" w:rsidR="00621737" w:rsidRPr="00AB7F62" w:rsidRDefault="00621737" w:rsidP="00AE75CD"/>
        </w:tc>
        <w:tc>
          <w:tcPr>
            <w:tcW w:w="1409" w:type="dxa"/>
            <w:vMerge/>
            <w:shd w:val="clear" w:color="auto" w:fill="D9D9D9" w:themeFill="background1" w:themeFillShade="D9"/>
            <w:noWrap/>
            <w:hideMark/>
          </w:tcPr>
          <w:p w14:paraId="74764588" w14:textId="77777777" w:rsidR="00621737" w:rsidRPr="00AB7F62" w:rsidRDefault="00621737" w:rsidP="00AE75CD"/>
        </w:tc>
      </w:tr>
      <w:tr w:rsidR="00621737" w:rsidRPr="00AB7F62" w14:paraId="1F59804C" w14:textId="77777777" w:rsidTr="00621737">
        <w:trPr>
          <w:trHeight w:val="320"/>
        </w:trPr>
        <w:tc>
          <w:tcPr>
            <w:tcW w:w="1412" w:type="dxa"/>
            <w:vMerge/>
            <w:noWrap/>
            <w:hideMark/>
          </w:tcPr>
          <w:p w14:paraId="2660C90A" w14:textId="045F8FB2" w:rsidR="00621737" w:rsidRPr="00AB7F62" w:rsidRDefault="00621737" w:rsidP="00AE75CD">
            <w:pPr>
              <w:rPr>
                <w:b/>
                <w:bCs/>
              </w:rPr>
            </w:pPr>
          </w:p>
        </w:tc>
        <w:tc>
          <w:tcPr>
            <w:tcW w:w="3219" w:type="dxa"/>
            <w:gridSpan w:val="2"/>
            <w:vMerge/>
            <w:shd w:val="clear" w:color="auto" w:fill="D9D9D9" w:themeFill="background1" w:themeFillShade="D9"/>
            <w:hideMark/>
          </w:tcPr>
          <w:p w14:paraId="1CA0A8A2" w14:textId="4C79B25B" w:rsidR="00621737" w:rsidRPr="00AB7F62" w:rsidRDefault="00621737" w:rsidP="00AE75CD"/>
        </w:tc>
        <w:tc>
          <w:tcPr>
            <w:tcW w:w="3227" w:type="dxa"/>
            <w:noWrap/>
            <w:hideMark/>
          </w:tcPr>
          <w:p w14:paraId="5A72138F" w14:textId="77777777" w:rsidR="00621737" w:rsidRPr="00AB7F62" w:rsidRDefault="00621737" w:rsidP="00AE75CD">
            <w:r w:rsidRPr="00AB7F62">
              <w:t>Neutral</w:t>
            </w:r>
          </w:p>
        </w:tc>
        <w:tc>
          <w:tcPr>
            <w:tcW w:w="1409" w:type="dxa"/>
            <w:noWrap/>
            <w:hideMark/>
          </w:tcPr>
          <w:p w14:paraId="65654471" w14:textId="77777777" w:rsidR="00621737" w:rsidRPr="00AB7F62" w:rsidRDefault="00621737" w:rsidP="00AE75CD">
            <w:r w:rsidRPr="00AB7F62">
              <w:t>0.00</w:t>
            </w:r>
          </w:p>
        </w:tc>
        <w:tc>
          <w:tcPr>
            <w:tcW w:w="3274" w:type="dxa"/>
            <w:vMerge/>
            <w:shd w:val="clear" w:color="auto" w:fill="D9D9D9" w:themeFill="background1" w:themeFillShade="D9"/>
            <w:noWrap/>
            <w:hideMark/>
          </w:tcPr>
          <w:p w14:paraId="78FF87AD" w14:textId="739ECDF3" w:rsidR="00621737" w:rsidRPr="00AB7F62" w:rsidRDefault="00621737" w:rsidP="00AE75CD"/>
        </w:tc>
        <w:tc>
          <w:tcPr>
            <w:tcW w:w="1409" w:type="dxa"/>
            <w:vMerge/>
            <w:shd w:val="clear" w:color="auto" w:fill="D9D9D9" w:themeFill="background1" w:themeFillShade="D9"/>
            <w:noWrap/>
            <w:hideMark/>
          </w:tcPr>
          <w:p w14:paraId="7E04F5E0" w14:textId="77777777" w:rsidR="00621737" w:rsidRPr="00AB7F62" w:rsidRDefault="00621737" w:rsidP="00AE75CD"/>
        </w:tc>
      </w:tr>
      <w:tr w:rsidR="00621737" w:rsidRPr="00AB7F62" w14:paraId="1B4BE3A6" w14:textId="77777777" w:rsidTr="00621737">
        <w:trPr>
          <w:trHeight w:val="320"/>
        </w:trPr>
        <w:tc>
          <w:tcPr>
            <w:tcW w:w="1412" w:type="dxa"/>
            <w:vMerge/>
            <w:noWrap/>
            <w:hideMark/>
          </w:tcPr>
          <w:p w14:paraId="479BA911" w14:textId="0346B325" w:rsidR="00621737" w:rsidRPr="00AB7F62" w:rsidRDefault="00621737" w:rsidP="00AE75CD">
            <w:pPr>
              <w:rPr>
                <w:b/>
                <w:bCs/>
              </w:rPr>
            </w:pPr>
          </w:p>
        </w:tc>
        <w:tc>
          <w:tcPr>
            <w:tcW w:w="3219" w:type="dxa"/>
            <w:gridSpan w:val="2"/>
            <w:vMerge/>
            <w:shd w:val="clear" w:color="auto" w:fill="D9D9D9" w:themeFill="background1" w:themeFillShade="D9"/>
            <w:hideMark/>
          </w:tcPr>
          <w:p w14:paraId="76F6B0E7" w14:textId="5848B1C2" w:rsidR="00621737" w:rsidRPr="00AB7F62" w:rsidRDefault="00621737" w:rsidP="00AE75CD"/>
        </w:tc>
        <w:tc>
          <w:tcPr>
            <w:tcW w:w="3227" w:type="dxa"/>
            <w:noWrap/>
            <w:hideMark/>
          </w:tcPr>
          <w:p w14:paraId="70ED8FB1" w14:textId="77777777" w:rsidR="00621737" w:rsidRPr="00AB7F62" w:rsidRDefault="00621737" w:rsidP="00AE75CD">
            <w:r w:rsidRPr="00AB7F62">
              <w:t>Disagree</w:t>
            </w:r>
          </w:p>
        </w:tc>
        <w:tc>
          <w:tcPr>
            <w:tcW w:w="1409" w:type="dxa"/>
            <w:noWrap/>
            <w:hideMark/>
          </w:tcPr>
          <w:p w14:paraId="64AE6A37" w14:textId="77777777" w:rsidR="00621737" w:rsidRPr="00AB7F62" w:rsidRDefault="00621737" w:rsidP="00AE75CD">
            <w:r w:rsidRPr="00AB7F62">
              <w:t>0.00</w:t>
            </w:r>
          </w:p>
        </w:tc>
        <w:tc>
          <w:tcPr>
            <w:tcW w:w="3274" w:type="dxa"/>
            <w:vMerge/>
            <w:shd w:val="clear" w:color="auto" w:fill="D9D9D9" w:themeFill="background1" w:themeFillShade="D9"/>
            <w:noWrap/>
            <w:hideMark/>
          </w:tcPr>
          <w:p w14:paraId="122DB5FF" w14:textId="62E40496" w:rsidR="00621737" w:rsidRPr="00AB7F62" w:rsidRDefault="00621737" w:rsidP="00AE75CD"/>
        </w:tc>
        <w:tc>
          <w:tcPr>
            <w:tcW w:w="1409" w:type="dxa"/>
            <w:vMerge/>
            <w:shd w:val="clear" w:color="auto" w:fill="D9D9D9" w:themeFill="background1" w:themeFillShade="D9"/>
            <w:noWrap/>
            <w:hideMark/>
          </w:tcPr>
          <w:p w14:paraId="7EABAE55" w14:textId="77777777" w:rsidR="00621737" w:rsidRPr="00AB7F62" w:rsidRDefault="00621737" w:rsidP="00AE75CD"/>
        </w:tc>
      </w:tr>
      <w:tr w:rsidR="00B851CD" w:rsidRPr="00AB7F62" w14:paraId="6B841F33" w14:textId="77777777" w:rsidTr="00B851CD">
        <w:trPr>
          <w:trHeight w:val="340"/>
        </w:trPr>
        <w:tc>
          <w:tcPr>
            <w:tcW w:w="1412" w:type="dxa"/>
            <w:vMerge/>
            <w:noWrap/>
            <w:hideMark/>
          </w:tcPr>
          <w:p w14:paraId="49691904" w14:textId="037573A5" w:rsidR="00B851CD" w:rsidRPr="00AB7F62" w:rsidRDefault="00B851CD" w:rsidP="00AE75CD">
            <w:pPr>
              <w:rPr>
                <w:b/>
                <w:bCs/>
              </w:rPr>
            </w:pPr>
          </w:p>
        </w:tc>
        <w:tc>
          <w:tcPr>
            <w:tcW w:w="3219" w:type="dxa"/>
            <w:gridSpan w:val="2"/>
            <w:vMerge/>
            <w:shd w:val="clear" w:color="auto" w:fill="D9D9D9" w:themeFill="background1" w:themeFillShade="D9"/>
            <w:hideMark/>
          </w:tcPr>
          <w:p w14:paraId="51BE4321" w14:textId="7EDFD380" w:rsidR="00B851CD" w:rsidRPr="00AB7F62" w:rsidRDefault="00B851CD" w:rsidP="00AE75CD"/>
        </w:tc>
        <w:tc>
          <w:tcPr>
            <w:tcW w:w="3227" w:type="dxa"/>
            <w:hideMark/>
          </w:tcPr>
          <w:p w14:paraId="0B223809" w14:textId="77777777" w:rsidR="00B851CD" w:rsidRPr="00621737" w:rsidRDefault="00B851CD" w:rsidP="00AE75CD">
            <w:pPr>
              <w:rPr>
                <w:b/>
                <w:bCs/>
              </w:rPr>
            </w:pPr>
            <w:r w:rsidRPr="00621737">
              <w:rPr>
                <w:b/>
                <w:bCs/>
              </w:rPr>
              <w:t>Rett's Syndrome</w:t>
            </w:r>
          </w:p>
        </w:tc>
        <w:tc>
          <w:tcPr>
            <w:tcW w:w="1409" w:type="dxa"/>
            <w:noWrap/>
            <w:hideMark/>
          </w:tcPr>
          <w:p w14:paraId="3ACC6C17" w14:textId="77777777" w:rsidR="00B851CD" w:rsidRPr="00AB7F62" w:rsidRDefault="00B851CD" w:rsidP="00AE75CD">
            <w:r w:rsidRPr="00AB7F62">
              <w:t> </w:t>
            </w:r>
          </w:p>
        </w:tc>
        <w:tc>
          <w:tcPr>
            <w:tcW w:w="3274" w:type="dxa"/>
            <w:noWrap/>
            <w:hideMark/>
          </w:tcPr>
          <w:p w14:paraId="4F5B7862" w14:textId="77777777" w:rsidR="00B851CD" w:rsidRPr="00AB7F62" w:rsidRDefault="00B851CD" w:rsidP="00AE75CD">
            <w:r w:rsidRPr="00AB7F62">
              <w:t> </w:t>
            </w:r>
          </w:p>
        </w:tc>
        <w:tc>
          <w:tcPr>
            <w:tcW w:w="1409" w:type="dxa"/>
            <w:noWrap/>
            <w:hideMark/>
          </w:tcPr>
          <w:p w14:paraId="03263321" w14:textId="77777777" w:rsidR="00B851CD" w:rsidRPr="00AB7F62" w:rsidRDefault="00B851CD" w:rsidP="00AE75CD"/>
        </w:tc>
      </w:tr>
      <w:tr w:rsidR="00426B4A" w:rsidRPr="00AB7F62" w14:paraId="31B5B078" w14:textId="77777777" w:rsidTr="00426B4A">
        <w:trPr>
          <w:trHeight w:val="440"/>
        </w:trPr>
        <w:tc>
          <w:tcPr>
            <w:tcW w:w="1412" w:type="dxa"/>
            <w:vMerge/>
            <w:noWrap/>
            <w:hideMark/>
          </w:tcPr>
          <w:p w14:paraId="46ADD9CC" w14:textId="3BC8D417" w:rsidR="00426B4A" w:rsidRPr="00AB7F62" w:rsidRDefault="00426B4A" w:rsidP="00AE75CD">
            <w:pPr>
              <w:rPr>
                <w:b/>
                <w:bCs/>
              </w:rPr>
            </w:pPr>
          </w:p>
        </w:tc>
        <w:tc>
          <w:tcPr>
            <w:tcW w:w="3219" w:type="dxa"/>
            <w:gridSpan w:val="2"/>
            <w:vMerge/>
            <w:shd w:val="clear" w:color="auto" w:fill="D9D9D9" w:themeFill="background1" w:themeFillShade="D9"/>
            <w:hideMark/>
          </w:tcPr>
          <w:p w14:paraId="28431655" w14:textId="4464E02C" w:rsidR="00426B4A" w:rsidRPr="00AB7F62" w:rsidRDefault="00426B4A" w:rsidP="00AE75CD"/>
        </w:tc>
        <w:tc>
          <w:tcPr>
            <w:tcW w:w="3227" w:type="dxa"/>
            <w:noWrap/>
            <w:hideMark/>
          </w:tcPr>
          <w:p w14:paraId="30BC90F9" w14:textId="77777777" w:rsidR="00426B4A" w:rsidRPr="00AB7F62" w:rsidRDefault="00426B4A" w:rsidP="00AE75CD">
            <w:r w:rsidRPr="00AB7F62">
              <w:t>Agree</w:t>
            </w:r>
          </w:p>
        </w:tc>
        <w:tc>
          <w:tcPr>
            <w:tcW w:w="1409" w:type="dxa"/>
            <w:noWrap/>
            <w:hideMark/>
          </w:tcPr>
          <w:p w14:paraId="4D126EFB" w14:textId="77777777" w:rsidR="00426B4A" w:rsidRPr="00AB7F62" w:rsidRDefault="00426B4A" w:rsidP="00AE75CD">
            <w:r w:rsidRPr="00426B4A">
              <w:rPr>
                <w:color w:val="FF0000"/>
              </w:rPr>
              <w:t>80.00</w:t>
            </w:r>
          </w:p>
        </w:tc>
        <w:tc>
          <w:tcPr>
            <w:tcW w:w="3274" w:type="dxa"/>
            <w:vMerge w:val="restart"/>
            <w:shd w:val="clear" w:color="auto" w:fill="D9D9D9" w:themeFill="background1" w:themeFillShade="D9"/>
            <w:noWrap/>
            <w:hideMark/>
          </w:tcPr>
          <w:p w14:paraId="05155A74" w14:textId="77777777" w:rsidR="00426B4A" w:rsidRPr="00AB7F62" w:rsidRDefault="00426B4A" w:rsidP="00AE75CD">
            <w:r w:rsidRPr="00AB7F62">
              <w:t> </w:t>
            </w:r>
          </w:p>
          <w:p w14:paraId="740ABA20" w14:textId="77777777" w:rsidR="00426B4A" w:rsidRPr="00AB7F62" w:rsidRDefault="00426B4A" w:rsidP="00AE75CD">
            <w:r w:rsidRPr="00AB7F62">
              <w:t> </w:t>
            </w:r>
          </w:p>
          <w:p w14:paraId="57387ACF" w14:textId="5A934E9E" w:rsidR="00426B4A" w:rsidRPr="00AB7F62" w:rsidRDefault="00426B4A" w:rsidP="00AE75CD">
            <w:r w:rsidRPr="00AB7F62">
              <w:t> </w:t>
            </w:r>
          </w:p>
        </w:tc>
        <w:tc>
          <w:tcPr>
            <w:tcW w:w="1409" w:type="dxa"/>
            <w:vMerge w:val="restart"/>
            <w:shd w:val="clear" w:color="auto" w:fill="D9D9D9" w:themeFill="background1" w:themeFillShade="D9"/>
            <w:noWrap/>
            <w:hideMark/>
          </w:tcPr>
          <w:p w14:paraId="2CCC390F" w14:textId="77777777" w:rsidR="00426B4A" w:rsidRPr="00AB7F62" w:rsidRDefault="00426B4A" w:rsidP="00AE75CD"/>
        </w:tc>
      </w:tr>
      <w:tr w:rsidR="00426B4A" w:rsidRPr="00AB7F62" w14:paraId="4B9F0657" w14:textId="77777777" w:rsidTr="00426B4A">
        <w:trPr>
          <w:trHeight w:val="320"/>
        </w:trPr>
        <w:tc>
          <w:tcPr>
            <w:tcW w:w="1412" w:type="dxa"/>
            <w:vMerge/>
            <w:noWrap/>
            <w:hideMark/>
          </w:tcPr>
          <w:p w14:paraId="223FB207" w14:textId="1FC5BAFF" w:rsidR="00426B4A" w:rsidRPr="00AB7F62" w:rsidRDefault="00426B4A" w:rsidP="00AE75CD">
            <w:pPr>
              <w:rPr>
                <w:b/>
                <w:bCs/>
              </w:rPr>
            </w:pPr>
          </w:p>
        </w:tc>
        <w:tc>
          <w:tcPr>
            <w:tcW w:w="3219" w:type="dxa"/>
            <w:gridSpan w:val="2"/>
            <w:vMerge/>
            <w:shd w:val="clear" w:color="auto" w:fill="D9D9D9" w:themeFill="background1" w:themeFillShade="D9"/>
            <w:hideMark/>
          </w:tcPr>
          <w:p w14:paraId="363D6258" w14:textId="736165FA" w:rsidR="00426B4A" w:rsidRPr="00AB7F62" w:rsidRDefault="00426B4A" w:rsidP="00AE75CD"/>
        </w:tc>
        <w:tc>
          <w:tcPr>
            <w:tcW w:w="3227" w:type="dxa"/>
            <w:noWrap/>
            <w:hideMark/>
          </w:tcPr>
          <w:p w14:paraId="6BF2AA40" w14:textId="77777777" w:rsidR="00426B4A" w:rsidRPr="00AB7F62" w:rsidRDefault="00426B4A" w:rsidP="00AE75CD">
            <w:r w:rsidRPr="00AB7F62">
              <w:t>Neutral</w:t>
            </w:r>
          </w:p>
        </w:tc>
        <w:tc>
          <w:tcPr>
            <w:tcW w:w="1409" w:type="dxa"/>
            <w:noWrap/>
            <w:hideMark/>
          </w:tcPr>
          <w:p w14:paraId="577A4E36" w14:textId="77777777" w:rsidR="00426B4A" w:rsidRPr="00AB7F62" w:rsidRDefault="00426B4A" w:rsidP="00AE75CD">
            <w:r w:rsidRPr="00AB7F62">
              <w:t>20.00</w:t>
            </w:r>
          </w:p>
        </w:tc>
        <w:tc>
          <w:tcPr>
            <w:tcW w:w="3274" w:type="dxa"/>
            <w:vMerge/>
            <w:shd w:val="clear" w:color="auto" w:fill="D9D9D9" w:themeFill="background1" w:themeFillShade="D9"/>
            <w:noWrap/>
            <w:hideMark/>
          </w:tcPr>
          <w:p w14:paraId="0A175C4A" w14:textId="4290C0D7" w:rsidR="00426B4A" w:rsidRPr="00AB7F62" w:rsidRDefault="00426B4A" w:rsidP="00AE75CD"/>
        </w:tc>
        <w:tc>
          <w:tcPr>
            <w:tcW w:w="1409" w:type="dxa"/>
            <w:vMerge/>
            <w:shd w:val="clear" w:color="auto" w:fill="D9D9D9" w:themeFill="background1" w:themeFillShade="D9"/>
            <w:noWrap/>
            <w:hideMark/>
          </w:tcPr>
          <w:p w14:paraId="3D3C4139" w14:textId="77777777" w:rsidR="00426B4A" w:rsidRPr="00AB7F62" w:rsidRDefault="00426B4A" w:rsidP="00AE75CD"/>
        </w:tc>
      </w:tr>
      <w:tr w:rsidR="00426B4A" w:rsidRPr="00AB7F62" w14:paraId="3B3E5088" w14:textId="77777777" w:rsidTr="00426B4A">
        <w:trPr>
          <w:trHeight w:val="320"/>
        </w:trPr>
        <w:tc>
          <w:tcPr>
            <w:tcW w:w="1412" w:type="dxa"/>
            <w:vMerge/>
            <w:noWrap/>
            <w:hideMark/>
          </w:tcPr>
          <w:p w14:paraId="2EC32141" w14:textId="5AF7A3D0" w:rsidR="00426B4A" w:rsidRPr="00AB7F62" w:rsidRDefault="00426B4A" w:rsidP="00AE75CD">
            <w:pPr>
              <w:rPr>
                <w:b/>
                <w:bCs/>
              </w:rPr>
            </w:pPr>
          </w:p>
        </w:tc>
        <w:tc>
          <w:tcPr>
            <w:tcW w:w="3219" w:type="dxa"/>
            <w:gridSpan w:val="2"/>
            <w:vMerge/>
            <w:shd w:val="clear" w:color="auto" w:fill="D9D9D9" w:themeFill="background1" w:themeFillShade="D9"/>
            <w:hideMark/>
          </w:tcPr>
          <w:p w14:paraId="32F5B050" w14:textId="5370E183" w:rsidR="00426B4A" w:rsidRPr="00AB7F62" w:rsidRDefault="00426B4A" w:rsidP="00AE75CD">
            <w:pPr>
              <w:rPr>
                <w:b/>
                <w:bCs/>
              </w:rPr>
            </w:pPr>
          </w:p>
        </w:tc>
        <w:tc>
          <w:tcPr>
            <w:tcW w:w="3227" w:type="dxa"/>
            <w:noWrap/>
            <w:hideMark/>
          </w:tcPr>
          <w:p w14:paraId="1679BD9D" w14:textId="77777777" w:rsidR="00426B4A" w:rsidRPr="00AB7F62" w:rsidRDefault="00426B4A" w:rsidP="00AE75CD">
            <w:r w:rsidRPr="00AB7F62">
              <w:t>Disagree</w:t>
            </w:r>
          </w:p>
        </w:tc>
        <w:tc>
          <w:tcPr>
            <w:tcW w:w="1409" w:type="dxa"/>
            <w:noWrap/>
            <w:hideMark/>
          </w:tcPr>
          <w:p w14:paraId="576BEDA0" w14:textId="77777777" w:rsidR="00426B4A" w:rsidRPr="00AB7F62" w:rsidRDefault="00426B4A" w:rsidP="00AE75CD">
            <w:r w:rsidRPr="00AB7F62">
              <w:t>0.00</w:t>
            </w:r>
          </w:p>
        </w:tc>
        <w:tc>
          <w:tcPr>
            <w:tcW w:w="3274" w:type="dxa"/>
            <w:vMerge/>
            <w:noWrap/>
            <w:hideMark/>
          </w:tcPr>
          <w:p w14:paraId="6287F8CD" w14:textId="0952231F" w:rsidR="00426B4A" w:rsidRPr="00AB7F62" w:rsidRDefault="00426B4A" w:rsidP="00AE75CD"/>
        </w:tc>
        <w:tc>
          <w:tcPr>
            <w:tcW w:w="1409" w:type="dxa"/>
            <w:vMerge/>
            <w:shd w:val="clear" w:color="auto" w:fill="D9D9D9" w:themeFill="background1" w:themeFillShade="D9"/>
            <w:noWrap/>
            <w:hideMark/>
          </w:tcPr>
          <w:p w14:paraId="1560BCF9" w14:textId="77777777" w:rsidR="00426B4A" w:rsidRPr="00AB7F62" w:rsidRDefault="00426B4A" w:rsidP="00AE75CD"/>
        </w:tc>
      </w:tr>
      <w:tr w:rsidR="00B851CD" w:rsidRPr="00AB7F62" w14:paraId="41AAE01E" w14:textId="77777777" w:rsidTr="00B851CD">
        <w:trPr>
          <w:trHeight w:val="340"/>
        </w:trPr>
        <w:tc>
          <w:tcPr>
            <w:tcW w:w="1412" w:type="dxa"/>
            <w:vMerge/>
            <w:noWrap/>
            <w:hideMark/>
          </w:tcPr>
          <w:p w14:paraId="60A45476" w14:textId="616F43D6" w:rsidR="00B851CD" w:rsidRPr="00AB7F62" w:rsidRDefault="00B851CD" w:rsidP="00AE75CD">
            <w:pPr>
              <w:rPr>
                <w:b/>
                <w:bCs/>
              </w:rPr>
            </w:pPr>
          </w:p>
        </w:tc>
        <w:tc>
          <w:tcPr>
            <w:tcW w:w="3219" w:type="dxa"/>
            <w:gridSpan w:val="2"/>
            <w:vMerge/>
            <w:shd w:val="clear" w:color="auto" w:fill="D9D9D9" w:themeFill="background1" w:themeFillShade="D9"/>
            <w:hideMark/>
          </w:tcPr>
          <w:p w14:paraId="5D3704E4" w14:textId="0D12E042" w:rsidR="00B851CD" w:rsidRPr="00AB7F62" w:rsidRDefault="00B851CD" w:rsidP="00AE75CD">
            <w:pPr>
              <w:rPr>
                <w:b/>
                <w:bCs/>
              </w:rPr>
            </w:pPr>
          </w:p>
        </w:tc>
        <w:tc>
          <w:tcPr>
            <w:tcW w:w="3227" w:type="dxa"/>
            <w:hideMark/>
          </w:tcPr>
          <w:p w14:paraId="22C374C6" w14:textId="77777777" w:rsidR="00B851CD" w:rsidRPr="00621737" w:rsidRDefault="00B851CD" w:rsidP="00AE75CD">
            <w:pPr>
              <w:rPr>
                <w:b/>
                <w:bCs/>
              </w:rPr>
            </w:pPr>
            <w:r w:rsidRPr="00621737">
              <w:rPr>
                <w:b/>
                <w:bCs/>
              </w:rPr>
              <w:t>Foetal Alcohol syndrome</w:t>
            </w:r>
          </w:p>
        </w:tc>
        <w:tc>
          <w:tcPr>
            <w:tcW w:w="1409" w:type="dxa"/>
            <w:noWrap/>
            <w:hideMark/>
          </w:tcPr>
          <w:p w14:paraId="3F639085" w14:textId="77777777" w:rsidR="00B851CD" w:rsidRPr="00AB7F62" w:rsidRDefault="00B851CD" w:rsidP="00AE75CD">
            <w:r w:rsidRPr="00AB7F62">
              <w:t> </w:t>
            </w:r>
          </w:p>
        </w:tc>
        <w:tc>
          <w:tcPr>
            <w:tcW w:w="3274" w:type="dxa"/>
            <w:noWrap/>
            <w:hideMark/>
          </w:tcPr>
          <w:p w14:paraId="69AC07D2" w14:textId="77777777" w:rsidR="00B851CD" w:rsidRPr="00426B4A" w:rsidRDefault="00B851CD" w:rsidP="00AE75CD">
            <w:pPr>
              <w:rPr>
                <w:b/>
                <w:bCs/>
              </w:rPr>
            </w:pPr>
            <w:r w:rsidRPr="00426B4A">
              <w:rPr>
                <w:b/>
                <w:bCs/>
              </w:rPr>
              <w:t>Foetal Alcohol syndrome</w:t>
            </w:r>
          </w:p>
        </w:tc>
        <w:tc>
          <w:tcPr>
            <w:tcW w:w="1409" w:type="dxa"/>
            <w:noWrap/>
            <w:hideMark/>
          </w:tcPr>
          <w:p w14:paraId="07B4E466" w14:textId="77777777" w:rsidR="00B851CD" w:rsidRPr="00AB7F62" w:rsidRDefault="00B851CD" w:rsidP="00AE75CD">
            <w:r w:rsidRPr="00AB7F62">
              <w:t> </w:t>
            </w:r>
          </w:p>
        </w:tc>
      </w:tr>
      <w:tr w:rsidR="00B851CD" w:rsidRPr="00AB7F62" w14:paraId="0EC01A00" w14:textId="77777777" w:rsidTr="00B851CD">
        <w:trPr>
          <w:trHeight w:val="460"/>
        </w:trPr>
        <w:tc>
          <w:tcPr>
            <w:tcW w:w="1412" w:type="dxa"/>
            <w:vMerge/>
            <w:noWrap/>
            <w:hideMark/>
          </w:tcPr>
          <w:p w14:paraId="5364A82D" w14:textId="6642B337" w:rsidR="00B851CD" w:rsidRPr="00AB7F62" w:rsidRDefault="00B851CD" w:rsidP="00AE75CD">
            <w:pPr>
              <w:rPr>
                <w:b/>
                <w:bCs/>
              </w:rPr>
            </w:pPr>
          </w:p>
        </w:tc>
        <w:tc>
          <w:tcPr>
            <w:tcW w:w="3219" w:type="dxa"/>
            <w:gridSpan w:val="2"/>
            <w:vMerge/>
            <w:shd w:val="clear" w:color="auto" w:fill="D9D9D9" w:themeFill="background1" w:themeFillShade="D9"/>
            <w:hideMark/>
          </w:tcPr>
          <w:p w14:paraId="7F86B86E" w14:textId="613B37D3" w:rsidR="00B851CD" w:rsidRPr="00AB7F62" w:rsidRDefault="00B851CD" w:rsidP="00AE75CD"/>
        </w:tc>
        <w:tc>
          <w:tcPr>
            <w:tcW w:w="3227" w:type="dxa"/>
            <w:noWrap/>
            <w:hideMark/>
          </w:tcPr>
          <w:p w14:paraId="6E5E427A" w14:textId="77777777" w:rsidR="00B851CD" w:rsidRPr="00AB7F62" w:rsidRDefault="00B851CD" w:rsidP="00AE75CD">
            <w:r w:rsidRPr="00AB7F62">
              <w:t>Agree</w:t>
            </w:r>
          </w:p>
        </w:tc>
        <w:tc>
          <w:tcPr>
            <w:tcW w:w="1409" w:type="dxa"/>
            <w:noWrap/>
            <w:hideMark/>
          </w:tcPr>
          <w:p w14:paraId="31293F87" w14:textId="77777777" w:rsidR="00B851CD" w:rsidRPr="00AB7F62" w:rsidRDefault="00B851CD" w:rsidP="00AE75CD">
            <w:r w:rsidRPr="00AB7F62">
              <w:t>50.00</w:t>
            </w:r>
          </w:p>
        </w:tc>
        <w:tc>
          <w:tcPr>
            <w:tcW w:w="3274" w:type="dxa"/>
            <w:noWrap/>
            <w:hideMark/>
          </w:tcPr>
          <w:p w14:paraId="1676E59A" w14:textId="77777777" w:rsidR="00B851CD" w:rsidRPr="00AB7F62" w:rsidRDefault="00B851CD" w:rsidP="00AE75CD">
            <w:r w:rsidRPr="00AB7F62">
              <w:t>Agree</w:t>
            </w:r>
          </w:p>
        </w:tc>
        <w:tc>
          <w:tcPr>
            <w:tcW w:w="1409" w:type="dxa"/>
            <w:noWrap/>
            <w:hideMark/>
          </w:tcPr>
          <w:p w14:paraId="6A530A54" w14:textId="77777777" w:rsidR="00B851CD" w:rsidRPr="00AB7F62" w:rsidRDefault="00B851CD" w:rsidP="00AE75CD">
            <w:r w:rsidRPr="00AB7F62">
              <w:t>44.44</w:t>
            </w:r>
          </w:p>
        </w:tc>
      </w:tr>
      <w:tr w:rsidR="00B851CD" w:rsidRPr="00AB7F62" w14:paraId="285FE9F1" w14:textId="77777777" w:rsidTr="00B851CD">
        <w:trPr>
          <w:trHeight w:val="320"/>
        </w:trPr>
        <w:tc>
          <w:tcPr>
            <w:tcW w:w="1412" w:type="dxa"/>
            <w:vMerge/>
            <w:noWrap/>
            <w:hideMark/>
          </w:tcPr>
          <w:p w14:paraId="7AB23189" w14:textId="2E7C329E" w:rsidR="00B851CD" w:rsidRPr="00AB7F62" w:rsidRDefault="00B851CD" w:rsidP="00AE75CD">
            <w:pPr>
              <w:rPr>
                <w:b/>
                <w:bCs/>
              </w:rPr>
            </w:pPr>
          </w:p>
        </w:tc>
        <w:tc>
          <w:tcPr>
            <w:tcW w:w="3219" w:type="dxa"/>
            <w:gridSpan w:val="2"/>
            <w:vMerge/>
            <w:shd w:val="clear" w:color="auto" w:fill="D9D9D9" w:themeFill="background1" w:themeFillShade="D9"/>
            <w:hideMark/>
          </w:tcPr>
          <w:p w14:paraId="63ADA422" w14:textId="531F0AF6" w:rsidR="00B851CD" w:rsidRPr="00AB7F62" w:rsidRDefault="00B851CD" w:rsidP="00AE75CD">
            <w:pPr>
              <w:rPr>
                <w:b/>
                <w:bCs/>
              </w:rPr>
            </w:pPr>
          </w:p>
        </w:tc>
        <w:tc>
          <w:tcPr>
            <w:tcW w:w="3227" w:type="dxa"/>
            <w:noWrap/>
            <w:hideMark/>
          </w:tcPr>
          <w:p w14:paraId="177E9780" w14:textId="77777777" w:rsidR="00B851CD" w:rsidRPr="00AB7F62" w:rsidRDefault="00B851CD" w:rsidP="00AE75CD">
            <w:r w:rsidRPr="00AB7F62">
              <w:t>Neutral</w:t>
            </w:r>
          </w:p>
        </w:tc>
        <w:tc>
          <w:tcPr>
            <w:tcW w:w="1409" w:type="dxa"/>
            <w:noWrap/>
            <w:hideMark/>
          </w:tcPr>
          <w:p w14:paraId="6E86D999" w14:textId="77777777" w:rsidR="00B851CD" w:rsidRPr="00AB7F62" w:rsidRDefault="00B851CD" w:rsidP="00AE75CD">
            <w:r w:rsidRPr="00AB7F62">
              <w:t>50.00</w:t>
            </w:r>
          </w:p>
        </w:tc>
        <w:tc>
          <w:tcPr>
            <w:tcW w:w="3274" w:type="dxa"/>
            <w:noWrap/>
            <w:hideMark/>
          </w:tcPr>
          <w:p w14:paraId="4656A317" w14:textId="77777777" w:rsidR="00B851CD" w:rsidRPr="00AB7F62" w:rsidRDefault="00B851CD" w:rsidP="00AE75CD">
            <w:r w:rsidRPr="00AB7F62">
              <w:t>Neutral</w:t>
            </w:r>
          </w:p>
        </w:tc>
        <w:tc>
          <w:tcPr>
            <w:tcW w:w="1409" w:type="dxa"/>
            <w:noWrap/>
            <w:hideMark/>
          </w:tcPr>
          <w:p w14:paraId="04BB8166" w14:textId="69AFAC29" w:rsidR="00B851CD" w:rsidRPr="00AB7F62" w:rsidRDefault="007B249C" w:rsidP="00AE75CD">
            <w:r w:rsidRPr="00AB7F62">
              <w:t>55.56</w:t>
            </w:r>
          </w:p>
        </w:tc>
      </w:tr>
      <w:tr w:rsidR="00B851CD" w:rsidRPr="00AB7F62" w14:paraId="17CC7F3E" w14:textId="77777777" w:rsidTr="00B851CD">
        <w:trPr>
          <w:trHeight w:val="320"/>
        </w:trPr>
        <w:tc>
          <w:tcPr>
            <w:tcW w:w="1412" w:type="dxa"/>
            <w:vMerge/>
            <w:noWrap/>
            <w:hideMark/>
          </w:tcPr>
          <w:p w14:paraId="029E8BC3" w14:textId="50FBBE6B" w:rsidR="00B851CD" w:rsidRPr="00AB7F62" w:rsidRDefault="00B851CD" w:rsidP="00AE75CD">
            <w:pPr>
              <w:rPr>
                <w:b/>
                <w:bCs/>
              </w:rPr>
            </w:pPr>
          </w:p>
        </w:tc>
        <w:tc>
          <w:tcPr>
            <w:tcW w:w="3219" w:type="dxa"/>
            <w:gridSpan w:val="2"/>
            <w:vMerge/>
            <w:shd w:val="clear" w:color="auto" w:fill="D9D9D9" w:themeFill="background1" w:themeFillShade="D9"/>
            <w:hideMark/>
          </w:tcPr>
          <w:p w14:paraId="7F5F57A9" w14:textId="696EADC9" w:rsidR="00B851CD" w:rsidRPr="00AB7F62" w:rsidRDefault="00B851CD" w:rsidP="00AE75CD">
            <w:pPr>
              <w:rPr>
                <w:b/>
                <w:bCs/>
              </w:rPr>
            </w:pPr>
          </w:p>
        </w:tc>
        <w:tc>
          <w:tcPr>
            <w:tcW w:w="3227" w:type="dxa"/>
            <w:noWrap/>
            <w:hideMark/>
          </w:tcPr>
          <w:p w14:paraId="07B2F38C" w14:textId="77777777" w:rsidR="00B851CD" w:rsidRPr="00AB7F62" w:rsidRDefault="00B851CD" w:rsidP="00AE75CD">
            <w:r w:rsidRPr="00AB7F62">
              <w:t>Disagree</w:t>
            </w:r>
          </w:p>
        </w:tc>
        <w:tc>
          <w:tcPr>
            <w:tcW w:w="1409" w:type="dxa"/>
            <w:noWrap/>
            <w:hideMark/>
          </w:tcPr>
          <w:p w14:paraId="7735ECCA" w14:textId="77777777" w:rsidR="00B851CD" w:rsidRPr="00AB7F62" w:rsidRDefault="00B851CD" w:rsidP="00AE75CD">
            <w:r w:rsidRPr="00AB7F62">
              <w:t>0.00</w:t>
            </w:r>
          </w:p>
        </w:tc>
        <w:tc>
          <w:tcPr>
            <w:tcW w:w="3274" w:type="dxa"/>
            <w:noWrap/>
            <w:hideMark/>
          </w:tcPr>
          <w:p w14:paraId="6ACA04A8" w14:textId="77777777" w:rsidR="00B851CD" w:rsidRPr="00AB7F62" w:rsidRDefault="00B851CD" w:rsidP="00AE75CD">
            <w:r w:rsidRPr="00AB7F62">
              <w:t>Disagree</w:t>
            </w:r>
          </w:p>
        </w:tc>
        <w:tc>
          <w:tcPr>
            <w:tcW w:w="1409" w:type="dxa"/>
            <w:noWrap/>
            <w:hideMark/>
          </w:tcPr>
          <w:p w14:paraId="632183DC" w14:textId="1EA72AA2" w:rsidR="00B851CD" w:rsidRPr="00AB7F62" w:rsidRDefault="007B249C" w:rsidP="00AE75CD">
            <w:r>
              <w:t>0.00</w:t>
            </w:r>
          </w:p>
        </w:tc>
      </w:tr>
      <w:tr w:rsidR="00B851CD" w:rsidRPr="00AB7F62" w14:paraId="73A57A68" w14:textId="77777777" w:rsidTr="00B851CD">
        <w:trPr>
          <w:trHeight w:val="340"/>
        </w:trPr>
        <w:tc>
          <w:tcPr>
            <w:tcW w:w="1412" w:type="dxa"/>
            <w:vMerge/>
            <w:noWrap/>
            <w:hideMark/>
          </w:tcPr>
          <w:p w14:paraId="1B3A2BB7" w14:textId="32D080FE" w:rsidR="00B851CD" w:rsidRPr="00AB7F62" w:rsidRDefault="00B851CD" w:rsidP="00AE75CD">
            <w:pPr>
              <w:rPr>
                <w:b/>
                <w:bCs/>
              </w:rPr>
            </w:pPr>
          </w:p>
        </w:tc>
        <w:tc>
          <w:tcPr>
            <w:tcW w:w="3219" w:type="dxa"/>
            <w:gridSpan w:val="2"/>
            <w:vMerge/>
            <w:shd w:val="clear" w:color="auto" w:fill="D9D9D9" w:themeFill="background1" w:themeFillShade="D9"/>
            <w:hideMark/>
          </w:tcPr>
          <w:p w14:paraId="592A9C3D" w14:textId="0533EA5B" w:rsidR="00B851CD" w:rsidRPr="00AB7F62" w:rsidRDefault="00B851CD" w:rsidP="00AE75CD">
            <w:pPr>
              <w:rPr>
                <w:b/>
                <w:bCs/>
              </w:rPr>
            </w:pPr>
          </w:p>
        </w:tc>
        <w:tc>
          <w:tcPr>
            <w:tcW w:w="3227" w:type="dxa"/>
            <w:hideMark/>
          </w:tcPr>
          <w:p w14:paraId="52B8AD98" w14:textId="77777777" w:rsidR="00B851CD" w:rsidRPr="00621737" w:rsidRDefault="00B851CD" w:rsidP="00AE75CD">
            <w:pPr>
              <w:rPr>
                <w:b/>
                <w:bCs/>
              </w:rPr>
            </w:pPr>
            <w:r w:rsidRPr="00621737">
              <w:rPr>
                <w:b/>
                <w:bCs/>
              </w:rPr>
              <w:t>Accessory navicular</w:t>
            </w:r>
          </w:p>
        </w:tc>
        <w:tc>
          <w:tcPr>
            <w:tcW w:w="1409" w:type="dxa"/>
            <w:noWrap/>
            <w:hideMark/>
          </w:tcPr>
          <w:p w14:paraId="11E88D78" w14:textId="77777777" w:rsidR="00B851CD" w:rsidRPr="00AB7F62" w:rsidRDefault="00B851CD" w:rsidP="00AE75CD">
            <w:r w:rsidRPr="00AB7F62">
              <w:t> </w:t>
            </w:r>
          </w:p>
        </w:tc>
        <w:tc>
          <w:tcPr>
            <w:tcW w:w="3274" w:type="dxa"/>
            <w:noWrap/>
            <w:hideMark/>
          </w:tcPr>
          <w:p w14:paraId="2187E1A1" w14:textId="77777777" w:rsidR="00B851CD" w:rsidRPr="00426B4A" w:rsidRDefault="00B851CD" w:rsidP="00AE75CD">
            <w:pPr>
              <w:rPr>
                <w:b/>
                <w:bCs/>
              </w:rPr>
            </w:pPr>
            <w:r w:rsidRPr="00426B4A">
              <w:rPr>
                <w:b/>
                <w:bCs/>
              </w:rPr>
              <w:t>Accessory navicular</w:t>
            </w:r>
          </w:p>
        </w:tc>
        <w:tc>
          <w:tcPr>
            <w:tcW w:w="1409" w:type="dxa"/>
            <w:noWrap/>
            <w:hideMark/>
          </w:tcPr>
          <w:p w14:paraId="74E79754" w14:textId="77777777" w:rsidR="00B851CD" w:rsidRPr="00AB7F62" w:rsidRDefault="00B851CD" w:rsidP="00AE75CD">
            <w:r w:rsidRPr="00AB7F62">
              <w:t> </w:t>
            </w:r>
          </w:p>
        </w:tc>
      </w:tr>
      <w:tr w:rsidR="00B851CD" w:rsidRPr="00AB7F62" w14:paraId="623F16C4" w14:textId="77777777" w:rsidTr="00B851CD">
        <w:trPr>
          <w:trHeight w:val="460"/>
        </w:trPr>
        <w:tc>
          <w:tcPr>
            <w:tcW w:w="1412" w:type="dxa"/>
            <w:vMerge/>
            <w:noWrap/>
            <w:hideMark/>
          </w:tcPr>
          <w:p w14:paraId="2E55E297" w14:textId="74715D7C" w:rsidR="00B851CD" w:rsidRPr="00AB7F62" w:rsidRDefault="00B851CD" w:rsidP="00AE75CD">
            <w:pPr>
              <w:rPr>
                <w:b/>
                <w:bCs/>
              </w:rPr>
            </w:pPr>
          </w:p>
        </w:tc>
        <w:tc>
          <w:tcPr>
            <w:tcW w:w="3219" w:type="dxa"/>
            <w:gridSpan w:val="2"/>
            <w:vMerge/>
            <w:shd w:val="clear" w:color="auto" w:fill="D9D9D9" w:themeFill="background1" w:themeFillShade="D9"/>
            <w:hideMark/>
          </w:tcPr>
          <w:p w14:paraId="20C5D57A" w14:textId="1154F6AB" w:rsidR="00B851CD" w:rsidRPr="00AB7F62" w:rsidRDefault="00B851CD" w:rsidP="00AE75CD"/>
        </w:tc>
        <w:tc>
          <w:tcPr>
            <w:tcW w:w="3227" w:type="dxa"/>
            <w:noWrap/>
            <w:hideMark/>
          </w:tcPr>
          <w:p w14:paraId="609B7ED0" w14:textId="77777777" w:rsidR="00B851CD" w:rsidRPr="00AB7F62" w:rsidRDefault="00B851CD" w:rsidP="00AE75CD">
            <w:r w:rsidRPr="00AB7F62">
              <w:t>Agree</w:t>
            </w:r>
          </w:p>
        </w:tc>
        <w:tc>
          <w:tcPr>
            <w:tcW w:w="1409" w:type="dxa"/>
            <w:noWrap/>
            <w:hideMark/>
          </w:tcPr>
          <w:p w14:paraId="485CD511" w14:textId="77777777" w:rsidR="00B851CD" w:rsidRPr="00AB7F62" w:rsidRDefault="00B851CD" w:rsidP="00AE75CD">
            <w:r w:rsidRPr="00AB7F62">
              <w:t>30.77</w:t>
            </w:r>
          </w:p>
        </w:tc>
        <w:tc>
          <w:tcPr>
            <w:tcW w:w="3274" w:type="dxa"/>
            <w:noWrap/>
            <w:hideMark/>
          </w:tcPr>
          <w:p w14:paraId="2C66CF69" w14:textId="77777777" w:rsidR="00B851CD" w:rsidRPr="00AB7F62" w:rsidRDefault="00B851CD" w:rsidP="00AE75CD">
            <w:r w:rsidRPr="00AB7F62">
              <w:t>Agree</w:t>
            </w:r>
          </w:p>
        </w:tc>
        <w:tc>
          <w:tcPr>
            <w:tcW w:w="1409" w:type="dxa"/>
            <w:noWrap/>
            <w:hideMark/>
          </w:tcPr>
          <w:p w14:paraId="7F2FA7A3" w14:textId="77777777" w:rsidR="00B851CD" w:rsidRPr="00AB7F62" w:rsidRDefault="00B851CD" w:rsidP="00AE75CD">
            <w:r w:rsidRPr="00AB7F62">
              <w:t>50.00</w:t>
            </w:r>
          </w:p>
        </w:tc>
      </w:tr>
      <w:tr w:rsidR="00B851CD" w:rsidRPr="00AB7F62" w14:paraId="07E0BEFC" w14:textId="77777777" w:rsidTr="00B851CD">
        <w:trPr>
          <w:trHeight w:val="320"/>
        </w:trPr>
        <w:tc>
          <w:tcPr>
            <w:tcW w:w="1412" w:type="dxa"/>
            <w:vMerge/>
            <w:noWrap/>
            <w:hideMark/>
          </w:tcPr>
          <w:p w14:paraId="29595577" w14:textId="3B058917" w:rsidR="00B851CD" w:rsidRPr="00AB7F62" w:rsidRDefault="00B851CD" w:rsidP="00AE75CD">
            <w:pPr>
              <w:rPr>
                <w:b/>
                <w:bCs/>
              </w:rPr>
            </w:pPr>
          </w:p>
        </w:tc>
        <w:tc>
          <w:tcPr>
            <w:tcW w:w="3219" w:type="dxa"/>
            <w:gridSpan w:val="2"/>
            <w:vMerge/>
            <w:shd w:val="clear" w:color="auto" w:fill="D9D9D9" w:themeFill="background1" w:themeFillShade="D9"/>
            <w:hideMark/>
          </w:tcPr>
          <w:p w14:paraId="5664D31E" w14:textId="7D115081" w:rsidR="00B851CD" w:rsidRPr="00AB7F62" w:rsidRDefault="00B851CD" w:rsidP="00AE75CD">
            <w:pPr>
              <w:rPr>
                <w:b/>
                <w:bCs/>
              </w:rPr>
            </w:pPr>
          </w:p>
        </w:tc>
        <w:tc>
          <w:tcPr>
            <w:tcW w:w="3227" w:type="dxa"/>
            <w:noWrap/>
            <w:hideMark/>
          </w:tcPr>
          <w:p w14:paraId="75041923" w14:textId="77777777" w:rsidR="00B851CD" w:rsidRPr="00AB7F62" w:rsidRDefault="00B851CD" w:rsidP="00AE75CD">
            <w:r w:rsidRPr="00AB7F62">
              <w:t>Neutral</w:t>
            </w:r>
          </w:p>
        </w:tc>
        <w:tc>
          <w:tcPr>
            <w:tcW w:w="1409" w:type="dxa"/>
            <w:noWrap/>
            <w:hideMark/>
          </w:tcPr>
          <w:p w14:paraId="39453B7E" w14:textId="77777777" w:rsidR="00B851CD" w:rsidRPr="00AB7F62" w:rsidRDefault="00B851CD" w:rsidP="00AE75CD">
            <w:r w:rsidRPr="00AB7F62">
              <w:t>46.15</w:t>
            </w:r>
          </w:p>
        </w:tc>
        <w:tc>
          <w:tcPr>
            <w:tcW w:w="3274" w:type="dxa"/>
            <w:noWrap/>
            <w:hideMark/>
          </w:tcPr>
          <w:p w14:paraId="30081A48" w14:textId="77777777" w:rsidR="00B851CD" w:rsidRPr="00AB7F62" w:rsidRDefault="00B851CD" w:rsidP="00AE75CD">
            <w:r w:rsidRPr="00AB7F62">
              <w:t>Neutral</w:t>
            </w:r>
          </w:p>
        </w:tc>
        <w:tc>
          <w:tcPr>
            <w:tcW w:w="1409" w:type="dxa"/>
            <w:noWrap/>
            <w:hideMark/>
          </w:tcPr>
          <w:p w14:paraId="41E4F6E6" w14:textId="77777777" w:rsidR="00B851CD" w:rsidRPr="00AB7F62" w:rsidRDefault="00B851CD" w:rsidP="00AE75CD">
            <w:r w:rsidRPr="00AB7F62">
              <w:t>31.25</w:t>
            </w:r>
          </w:p>
        </w:tc>
      </w:tr>
      <w:tr w:rsidR="00B851CD" w:rsidRPr="00AB7F62" w14:paraId="4D49B40E" w14:textId="77777777" w:rsidTr="00B851CD">
        <w:trPr>
          <w:trHeight w:val="320"/>
        </w:trPr>
        <w:tc>
          <w:tcPr>
            <w:tcW w:w="1412" w:type="dxa"/>
            <w:vMerge/>
            <w:noWrap/>
            <w:hideMark/>
          </w:tcPr>
          <w:p w14:paraId="540B6C76" w14:textId="77BEB0BD" w:rsidR="00B851CD" w:rsidRPr="00AB7F62" w:rsidRDefault="00B851CD" w:rsidP="00AE75CD">
            <w:pPr>
              <w:rPr>
                <w:b/>
                <w:bCs/>
              </w:rPr>
            </w:pPr>
          </w:p>
        </w:tc>
        <w:tc>
          <w:tcPr>
            <w:tcW w:w="3219" w:type="dxa"/>
            <w:gridSpan w:val="2"/>
            <w:vMerge/>
            <w:shd w:val="clear" w:color="auto" w:fill="D9D9D9" w:themeFill="background1" w:themeFillShade="D9"/>
            <w:hideMark/>
          </w:tcPr>
          <w:p w14:paraId="00D7BAC1" w14:textId="6D90DEDC" w:rsidR="00B851CD" w:rsidRPr="00AB7F62" w:rsidRDefault="00B851CD" w:rsidP="00AE75CD">
            <w:pPr>
              <w:rPr>
                <w:b/>
                <w:bCs/>
              </w:rPr>
            </w:pPr>
          </w:p>
        </w:tc>
        <w:tc>
          <w:tcPr>
            <w:tcW w:w="3227" w:type="dxa"/>
            <w:noWrap/>
            <w:hideMark/>
          </w:tcPr>
          <w:p w14:paraId="6F241FE7" w14:textId="77777777" w:rsidR="00B851CD" w:rsidRPr="00AB7F62" w:rsidRDefault="00B851CD" w:rsidP="00AE75CD">
            <w:r w:rsidRPr="00AB7F62">
              <w:t>Disagree</w:t>
            </w:r>
          </w:p>
        </w:tc>
        <w:tc>
          <w:tcPr>
            <w:tcW w:w="1409" w:type="dxa"/>
            <w:noWrap/>
            <w:hideMark/>
          </w:tcPr>
          <w:p w14:paraId="57E8DE0C" w14:textId="77777777" w:rsidR="00B851CD" w:rsidRPr="00AB7F62" w:rsidRDefault="00B851CD" w:rsidP="00AE75CD">
            <w:r w:rsidRPr="00AB7F62">
              <w:t>23.08</w:t>
            </w:r>
          </w:p>
        </w:tc>
        <w:tc>
          <w:tcPr>
            <w:tcW w:w="3274" w:type="dxa"/>
            <w:noWrap/>
            <w:hideMark/>
          </w:tcPr>
          <w:p w14:paraId="1B9B64C7" w14:textId="77777777" w:rsidR="00B851CD" w:rsidRPr="00AB7F62" w:rsidRDefault="00B851CD" w:rsidP="00AE75CD">
            <w:r w:rsidRPr="00AB7F62">
              <w:t>Disagree</w:t>
            </w:r>
          </w:p>
        </w:tc>
        <w:tc>
          <w:tcPr>
            <w:tcW w:w="1409" w:type="dxa"/>
            <w:noWrap/>
            <w:hideMark/>
          </w:tcPr>
          <w:p w14:paraId="3375E7C8" w14:textId="77777777" w:rsidR="00B851CD" w:rsidRPr="00AB7F62" w:rsidRDefault="00B851CD" w:rsidP="00AE75CD">
            <w:r w:rsidRPr="00AB7F62">
              <w:t>18.75</w:t>
            </w:r>
          </w:p>
        </w:tc>
      </w:tr>
      <w:tr w:rsidR="00426B4A" w:rsidRPr="00AB7F62" w14:paraId="775198BB" w14:textId="77777777" w:rsidTr="00426B4A">
        <w:trPr>
          <w:trHeight w:val="340"/>
        </w:trPr>
        <w:tc>
          <w:tcPr>
            <w:tcW w:w="1412" w:type="dxa"/>
            <w:vMerge/>
            <w:noWrap/>
            <w:hideMark/>
          </w:tcPr>
          <w:p w14:paraId="1F8D531B" w14:textId="5F658A7E" w:rsidR="00426B4A" w:rsidRPr="00AB7F62" w:rsidRDefault="00426B4A" w:rsidP="00AE75CD">
            <w:pPr>
              <w:rPr>
                <w:b/>
                <w:bCs/>
              </w:rPr>
            </w:pPr>
          </w:p>
        </w:tc>
        <w:tc>
          <w:tcPr>
            <w:tcW w:w="3219" w:type="dxa"/>
            <w:gridSpan w:val="2"/>
            <w:vMerge/>
            <w:shd w:val="clear" w:color="auto" w:fill="D9D9D9" w:themeFill="background1" w:themeFillShade="D9"/>
            <w:hideMark/>
          </w:tcPr>
          <w:p w14:paraId="78C6AD87" w14:textId="7258AF4B" w:rsidR="00426B4A" w:rsidRPr="00AB7F62" w:rsidRDefault="00426B4A" w:rsidP="00AE75CD">
            <w:pPr>
              <w:rPr>
                <w:b/>
                <w:bCs/>
              </w:rPr>
            </w:pPr>
          </w:p>
        </w:tc>
        <w:tc>
          <w:tcPr>
            <w:tcW w:w="3227" w:type="dxa"/>
            <w:hideMark/>
          </w:tcPr>
          <w:p w14:paraId="78FC1BE3" w14:textId="77777777" w:rsidR="00426B4A" w:rsidRPr="00621737" w:rsidRDefault="00426B4A" w:rsidP="00AE75CD">
            <w:pPr>
              <w:rPr>
                <w:b/>
                <w:bCs/>
              </w:rPr>
            </w:pPr>
            <w:r w:rsidRPr="00621737">
              <w:rPr>
                <w:b/>
                <w:bCs/>
              </w:rPr>
              <w:t>Chronic lateral ankle instability</w:t>
            </w:r>
          </w:p>
        </w:tc>
        <w:tc>
          <w:tcPr>
            <w:tcW w:w="1409" w:type="dxa"/>
            <w:noWrap/>
            <w:hideMark/>
          </w:tcPr>
          <w:p w14:paraId="7AC6B970" w14:textId="77777777" w:rsidR="00426B4A" w:rsidRPr="00AB7F62" w:rsidRDefault="00426B4A" w:rsidP="00AE75CD">
            <w:r w:rsidRPr="00AB7F62">
              <w:t> </w:t>
            </w:r>
          </w:p>
        </w:tc>
        <w:tc>
          <w:tcPr>
            <w:tcW w:w="4683" w:type="dxa"/>
            <w:gridSpan w:val="2"/>
            <w:vMerge w:val="restart"/>
            <w:shd w:val="clear" w:color="auto" w:fill="D9D9D9" w:themeFill="background1" w:themeFillShade="D9"/>
            <w:noWrap/>
            <w:hideMark/>
          </w:tcPr>
          <w:p w14:paraId="289C2999" w14:textId="77777777" w:rsidR="00426B4A" w:rsidRPr="00AB7F62" w:rsidRDefault="00426B4A" w:rsidP="00AE75CD">
            <w:r w:rsidRPr="00AB7F62">
              <w:t> </w:t>
            </w:r>
          </w:p>
          <w:p w14:paraId="09F498CB" w14:textId="77777777" w:rsidR="00426B4A" w:rsidRPr="00AB7F62" w:rsidRDefault="00426B4A" w:rsidP="00AE75CD">
            <w:r w:rsidRPr="00AB7F62">
              <w:t> </w:t>
            </w:r>
          </w:p>
          <w:p w14:paraId="07965ECB" w14:textId="77777777" w:rsidR="00426B4A" w:rsidRPr="00AB7F62" w:rsidRDefault="00426B4A" w:rsidP="00AE75CD">
            <w:r w:rsidRPr="00AB7F62">
              <w:t> </w:t>
            </w:r>
          </w:p>
          <w:p w14:paraId="2EBF4A51" w14:textId="77777777" w:rsidR="00426B4A" w:rsidRPr="00AB7F62" w:rsidRDefault="00426B4A" w:rsidP="00AE75CD">
            <w:r w:rsidRPr="00AB7F62">
              <w:t> </w:t>
            </w:r>
          </w:p>
          <w:p w14:paraId="0589175A" w14:textId="7B92E495" w:rsidR="00426B4A" w:rsidRPr="00AB7F62" w:rsidRDefault="00426B4A" w:rsidP="00AE75CD">
            <w:r w:rsidRPr="00AB7F62">
              <w:t> </w:t>
            </w:r>
          </w:p>
        </w:tc>
      </w:tr>
      <w:tr w:rsidR="00426B4A" w:rsidRPr="00AB7F62" w14:paraId="341BF4F0" w14:textId="77777777" w:rsidTr="00426B4A">
        <w:trPr>
          <w:trHeight w:val="400"/>
        </w:trPr>
        <w:tc>
          <w:tcPr>
            <w:tcW w:w="1412" w:type="dxa"/>
            <w:vMerge/>
            <w:noWrap/>
            <w:hideMark/>
          </w:tcPr>
          <w:p w14:paraId="105D3140" w14:textId="04ABD995" w:rsidR="00426B4A" w:rsidRPr="00AB7F62" w:rsidRDefault="00426B4A" w:rsidP="00AE75CD">
            <w:pPr>
              <w:rPr>
                <w:b/>
                <w:bCs/>
              </w:rPr>
            </w:pPr>
          </w:p>
        </w:tc>
        <w:tc>
          <w:tcPr>
            <w:tcW w:w="3219" w:type="dxa"/>
            <w:gridSpan w:val="2"/>
            <w:vMerge/>
            <w:shd w:val="clear" w:color="auto" w:fill="D9D9D9" w:themeFill="background1" w:themeFillShade="D9"/>
            <w:hideMark/>
          </w:tcPr>
          <w:p w14:paraId="79BAE807" w14:textId="13A97A9A" w:rsidR="00426B4A" w:rsidRPr="00AB7F62" w:rsidRDefault="00426B4A" w:rsidP="00AE75CD"/>
        </w:tc>
        <w:tc>
          <w:tcPr>
            <w:tcW w:w="3227" w:type="dxa"/>
            <w:noWrap/>
            <w:hideMark/>
          </w:tcPr>
          <w:p w14:paraId="1264514D" w14:textId="77777777" w:rsidR="00426B4A" w:rsidRPr="00AB7F62" w:rsidRDefault="00426B4A" w:rsidP="00AE75CD">
            <w:r w:rsidRPr="00AB7F62">
              <w:t>Agree</w:t>
            </w:r>
          </w:p>
        </w:tc>
        <w:tc>
          <w:tcPr>
            <w:tcW w:w="1409" w:type="dxa"/>
            <w:noWrap/>
            <w:hideMark/>
          </w:tcPr>
          <w:p w14:paraId="2D8FBB15" w14:textId="77777777" w:rsidR="00426B4A" w:rsidRPr="00AB7F62" w:rsidRDefault="00426B4A" w:rsidP="00AE75CD">
            <w:r w:rsidRPr="00426B4A">
              <w:rPr>
                <w:color w:val="FF0000"/>
              </w:rPr>
              <w:t>76.92</w:t>
            </w:r>
          </w:p>
        </w:tc>
        <w:tc>
          <w:tcPr>
            <w:tcW w:w="4683" w:type="dxa"/>
            <w:gridSpan w:val="2"/>
            <w:vMerge/>
            <w:shd w:val="clear" w:color="auto" w:fill="D9D9D9" w:themeFill="background1" w:themeFillShade="D9"/>
            <w:noWrap/>
            <w:hideMark/>
          </w:tcPr>
          <w:p w14:paraId="38551BE5" w14:textId="05C58D21" w:rsidR="00426B4A" w:rsidRPr="00AB7F62" w:rsidRDefault="00426B4A" w:rsidP="00AE75CD"/>
        </w:tc>
      </w:tr>
      <w:tr w:rsidR="00426B4A" w:rsidRPr="00AB7F62" w14:paraId="3AB4B934" w14:textId="77777777" w:rsidTr="00426B4A">
        <w:trPr>
          <w:trHeight w:val="320"/>
        </w:trPr>
        <w:tc>
          <w:tcPr>
            <w:tcW w:w="1412" w:type="dxa"/>
            <w:vMerge/>
            <w:noWrap/>
            <w:hideMark/>
          </w:tcPr>
          <w:p w14:paraId="2F905F60" w14:textId="227DD6A8" w:rsidR="00426B4A" w:rsidRPr="00AB7F62" w:rsidRDefault="00426B4A" w:rsidP="00AE75CD">
            <w:pPr>
              <w:rPr>
                <w:b/>
                <w:bCs/>
              </w:rPr>
            </w:pPr>
          </w:p>
        </w:tc>
        <w:tc>
          <w:tcPr>
            <w:tcW w:w="3219" w:type="dxa"/>
            <w:gridSpan w:val="2"/>
            <w:vMerge/>
            <w:shd w:val="clear" w:color="auto" w:fill="D9D9D9" w:themeFill="background1" w:themeFillShade="D9"/>
            <w:hideMark/>
          </w:tcPr>
          <w:p w14:paraId="4A620FF8" w14:textId="7EF3788A" w:rsidR="00426B4A" w:rsidRPr="00AB7F62" w:rsidRDefault="00426B4A" w:rsidP="00AE75CD">
            <w:pPr>
              <w:rPr>
                <w:b/>
                <w:bCs/>
              </w:rPr>
            </w:pPr>
          </w:p>
        </w:tc>
        <w:tc>
          <w:tcPr>
            <w:tcW w:w="3227" w:type="dxa"/>
            <w:noWrap/>
            <w:hideMark/>
          </w:tcPr>
          <w:p w14:paraId="2F0B7224" w14:textId="77777777" w:rsidR="00426B4A" w:rsidRPr="00AB7F62" w:rsidRDefault="00426B4A" w:rsidP="00AE75CD">
            <w:r w:rsidRPr="00AB7F62">
              <w:t>Neutral</w:t>
            </w:r>
          </w:p>
        </w:tc>
        <w:tc>
          <w:tcPr>
            <w:tcW w:w="1409" w:type="dxa"/>
            <w:noWrap/>
            <w:hideMark/>
          </w:tcPr>
          <w:p w14:paraId="652688C5" w14:textId="77777777" w:rsidR="00426B4A" w:rsidRPr="00AB7F62" w:rsidRDefault="00426B4A" w:rsidP="00AE75CD">
            <w:r w:rsidRPr="00AB7F62">
              <w:t>15.38</w:t>
            </w:r>
          </w:p>
        </w:tc>
        <w:tc>
          <w:tcPr>
            <w:tcW w:w="4683" w:type="dxa"/>
            <w:gridSpan w:val="2"/>
            <w:vMerge/>
            <w:shd w:val="clear" w:color="auto" w:fill="D9D9D9" w:themeFill="background1" w:themeFillShade="D9"/>
            <w:noWrap/>
            <w:hideMark/>
          </w:tcPr>
          <w:p w14:paraId="1E3A394B" w14:textId="4C15EA6B" w:rsidR="00426B4A" w:rsidRPr="00AB7F62" w:rsidRDefault="00426B4A" w:rsidP="00AE75CD"/>
        </w:tc>
      </w:tr>
      <w:tr w:rsidR="00426B4A" w:rsidRPr="00AB7F62" w14:paraId="08257936" w14:textId="77777777" w:rsidTr="00426B4A">
        <w:trPr>
          <w:trHeight w:val="340"/>
        </w:trPr>
        <w:tc>
          <w:tcPr>
            <w:tcW w:w="1412" w:type="dxa"/>
            <w:vMerge/>
            <w:noWrap/>
            <w:hideMark/>
          </w:tcPr>
          <w:p w14:paraId="4231DA41" w14:textId="7F9C396A" w:rsidR="00426B4A" w:rsidRPr="00AB7F62" w:rsidRDefault="00426B4A" w:rsidP="00AE75CD">
            <w:pPr>
              <w:rPr>
                <w:b/>
                <w:bCs/>
              </w:rPr>
            </w:pPr>
          </w:p>
        </w:tc>
        <w:tc>
          <w:tcPr>
            <w:tcW w:w="3219" w:type="dxa"/>
            <w:gridSpan w:val="2"/>
            <w:vMerge/>
            <w:shd w:val="clear" w:color="auto" w:fill="D9D9D9" w:themeFill="background1" w:themeFillShade="D9"/>
            <w:hideMark/>
          </w:tcPr>
          <w:p w14:paraId="3A2974EF" w14:textId="56FA1962" w:rsidR="00426B4A" w:rsidRPr="00AB7F62" w:rsidRDefault="00426B4A" w:rsidP="00AE75CD"/>
        </w:tc>
        <w:tc>
          <w:tcPr>
            <w:tcW w:w="3227" w:type="dxa"/>
            <w:noWrap/>
            <w:hideMark/>
          </w:tcPr>
          <w:p w14:paraId="6377C5AC" w14:textId="77777777" w:rsidR="00426B4A" w:rsidRPr="00AB7F62" w:rsidRDefault="00426B4A" w:rsidP="00AE75CD">
            <w:r w:rsidRPr="00AB7F62">
              <w:t>Disagree</w:t>
            </w:r>
          </w:p>
        </w:tc>
        <w:tc>
          <w:tcPr>
            <w:tcW w:w="1409" w:type="dxa"/>
            <w:noWrap/>
            <w:hideMark/>
          </w:tcPr>
          <w:p w14:paraId="04E730F4" w14:textId="77777777" w:rsidR="00426B4A" w:rsidRPr="00AB7F62" w:rsidRDefault="00426B4A" w:rsidP="00AE75CD">
            <w:r w:rsidRPr="00AB7F62">
              <w:t>7.69</w:t>
            </w:r>
          </w:p>
        </w:tc>
        <w:tc>
          <w:tcPr>
            <w:tcW w:w="4683" w:type="dxa"/>
            <w:gridSpan w:val="2"/>
            <w:vMerge/>
            <w:shd w:val="clear" w:color="auto" w:fill="D9D9D9" w:themeFill="background1" w:themeFillShade="D9"/>
            <w:noWrap/>
            <w:hideMark/>
          </w:tcPr>
          <w:p w14:paraId="23517C97" w14:textId="2DE5EEF1" w:rsidR="00426B4A" w:rsidRPr="00AB7F62" w:rsidRDefault="00426B4A" w:rsidP="00AE75CD"/>
        </w:tc>
      </w:tr>
    </w:tbl>
    <w:p w14:paraId="1A250462" w14:textId="77777777" w:rsidR="00AB7F62" w:rsidRDefault="00AB7F62" w:rsidP="00AB7F62"/>
    <w:p w14:paraId="1F549C3B" w14:textId="77777777" w:rsidR="00FE2DC0" w:rsidRPr="007E29A5" w:rsidRDefault="00FE2DC0" w:rsidP="00FE2DC0">
      <w:pPr>
        <w:rPr>
          <w:color w:val="FF0000"/>
        </w:rPr>
      </w:pPr>
      <w:r w:rsidRPr="007E29A5">
        <w:rPr>
          <w:color w:val="FF0000"/>
        </w:rPr>
        <w:t>Text in Red Indicates: Consensus Statement ≥75% Relative Frequency ≥75% Panel ≥Agree </w:t>
      </w:r>
    </w:p>
    <w:p w14:paraId="6BDE7C11" w14:textId="77777777" w:rsidR="00F22378" w:rsidRDefault="00F22378" w:rsidP="00AB7F62">
      <w:pPr>
        <w:sectPr w:rsidR="00F22378" w:rsidSect="009344E2">
          <w:pgSz w:w="16840" w:h="11900" w:orient="landscape"/>
          <w:pgMar w:top="2268" w:right="1440" w:bottom="1134" w:left="1440" w:header="709" w:footer="709" w:gutter="0"/>
          <w:cols w:space="708"/>
          <w:docGrid w:linePitch="360"/>
        </w:sectPr>
      </w:pPr>
    </w:p>
    <w:p w14:paraId="2FA9C76E" w14:textId="00A07309" w:rsidR="00FE2DC0" w:rsidRDefault="001B42A1">
      <w:pPr>
        <w:pStyle w:val="Heading2"/>
        <w:numPr>
          <w:ilvl w:val="0"/>
          <w:numId w:val="19"/>
        </w:numPr>
      </w:pPr>
      <w:bookmarkStart w:id="457" w:name="_Toc156403594"/>
      <w:r>
        <w:t xml:space="preserve">Chapter </w:t>
      </w:r>
      <w:r w:rsidR="00D04439">
        <w:t>8</w:t>
      </w:r>
      <w:bookmarkEnd w:id="457"/>
    </w:p>
    <w:p w14:paraId="5E957C84" w14:textId="2251EE4F" w:rsidR="000F4497" w:rsidRDefault="00B93C5C">
      <w:pPr>
        <w:pStyle w:val="Heading3"/>
        <w:numPr>
          <w:ilvl w:val="1"/>
          <w:numId w:val="19"/>
        </w:numPr>
      </w:pPr>
      <w:bookmarkStart w:id="458" w:name="_Ref138242584"/>
      <w:bookmarkStart w:id="459" w:name="_Toc156403595"/>
      <w:r>
        <w:t xml:space="preserve">Footwear tool </w:t>
      </w:r>
      <w:r w:rsidR="00554EF1">
        <w:t>user manual</w:t>
      </w:r>
      <w:bookmarkEnd w:id="458"/>
      <w:bookmarkEnd w:id="459"/>
      <w:r w:rsidR="00554EF1">
        <w:t xml:space="preserve"> </w:t>
      </w:r>
    </w:p>
    <w:p w14:paraId="63322854" w14:textId="77777777" w:rsidR="00BD3752" w:rsidRDefault="00BD3752" w:rsidP="00BD3752">
      <w:pPr>
        <w:rPr>
          <w:b/>
          <w:bCs/>
        </w:rPr>
      </w:pPr>
    </w:p>
    <w:p w14:paraId="5AC9F6C6" w14:textId="00CA1271" w:rsidR="00BD3752" w:rsidRPr="00BD3752" w:rsidRDefault="00BD3752" w:rsidP="00BD3752">
      <w:pPr>
        <w:rPr>
          <w:b/>
          <w:bCs/>
        </w:rPr>
      </w:pPr>
      <w:r w:rsidRPr="00BD3752">
        <w:rPr>
          <w:b/>
          <w:bCs/>
        </w:rPr>
        <w:t xml:space="preserve">Children’s “Off-the-Shelf” Stability Therapeutic Footwear (OSSTF) Assessment Tool Manual. </w:t>
      </w:r>
    </w:p>
    <w:p w14:paraId="110CEDE3" w14:textId="77777777" w:rsidR="00BD3752" w:rsidRPr="00BD3752" w:rsidRDefault="00BD3752" w:rsidP="00BD3752"/>
    <w:p w14:paraId="380EDCC8" w14:textId="1EECAB0C" w:rsidR="00BD3752" w:rsidRPr="00BD3752" w:rsidRDefault="00BD3752" w:rsidP="00BD3752">
      <w:r w:rsidRPr="00BD3752">
        <w:t xml:space="preserve">The following manual will guide the clinician in using the accompanying footwear survey tool to assess and rate any given children’s off-the-shelf stability therapeutic footwear (OSSTF) for its suitability as an assistive aid for children living with a mobility impairment. The tool is based on consensus expert criteria and validated by mechanical testing of OSSTF design </w:t>
      </w:r>
      <w:r w:rsidRPr="00BD3752">
        <w:fldChar w:fldCharType="begin" w:fldLock="1"/>
      </w:r>
      <w:r w:rsidR="00EF53DC">
        <w:instrText>ADDIN CSL_CITATION {"citationItems":[{"id":"ITEM-1","itemData":{"DOI":"10.1136/BMJOPEN-2021-051381","ISSN":"2044-6055","abstract":"Objectives This study aimed to achieve an expert consensus on how to define and group footwear interventions for children, with a further focus on the design characteristics and prescription of off-the-shelf stability footwear for children with mobility impairment. Setting A group of multinational professionals, from clinicians to those involved in the footwear industry, were recruited to ensure a spectrum of opinions. Participants Thirty panellists were contacted, of which 24 consented to participate and six withdrew before round 1, a further two withdrew after round 1. Sixteen panellists completed the consensus exercise. Primary and secondary outcome measures A Delphi consensus method was employed with round 1 split into three sections: (1) terms and definitions, (2) specifics of off-the-shelf stability footwear design and (3) criteria for clinical prescription of off-the-shelf stability footwear. The panel was asked to rate their level of agreement with statements and to provide further insights through open-ended questions. The opinions of the experts were analysed to assess consensus set at 75% agreement or to modify or form new statements presented through the subsequent two rounds. Results Therapeutic footwear was the agreed term to represent children’s footwear interventions, with grouping and subgrouping of therapeutic footwear being dependent on their intended clinical outcomes (accommodative, corrective or functional). Both the heel counter and topline as well as the stiffness and width of the sole were identified as potentially influencing mediolateral stability in children’s gait. A consensus was achieved in the prescription criteria and outcome measures for off-the-shelf stability therapeutic footwear for cerebral palsy, mobile symptomatic pes planus, Duchenne muscular dystrophy, spina bifida and Down’s syndrome. Conclusions Through a structured synthesis of expert opinion, this study has established a standardisation of terminology and groupings along with prescription criteria for the first time. Reported findings have implications for communication between stakeholders, evidence-based clinical intervention and standardised outcome measures to assess effectiveness. All data relevant to the study are included in the article or uploaded as supplementary information. The authors will share the data for this work on request.","author":[{"dropping-particle":"","family":"Hill","given":"Matthew","non-dropping-particle":"","parse-names":false,"suffix":""},{"dropping-particle":"","family":"Healy","given":"Aoife","non-dropping-particle":"","parse-names":false,"suffix":""},{"dropping-particle":"","family":"Chockalingam","given":"Nachiappan","non-dropping-particle":"","parse-names":false,"suffix":""}],"container-title":"BMJ Open","id":"ITEM-1","issue":"8","issued":{"date-parts":[["2021","8","1"]]},"page":"e051381","publisher":"British Medical Journal Publishing Group","title":"Defining and grouping children’s therapeutic footwear and criteria for their prescription: an international expert Delphi consensus study","type":"article-journal","volume":"11"},"uris":["http://www.mendeley.com/documents/?uuid=aa618109-efa2-3974-8f6e-d0dd6719c171"]}],"mendeley":{"formattedCitation":"(Hill et al., 2021)","plainTextFormattedCitation":"(Hill et al., 2021)","previouslyFormattedCitation":"(Hill et al., 2021)"},"properties":{"noteIndex":0},"schema":"https://github.com/citation-style-language/schema/raw/master/csl-citation.json"}</w:instrText>
      </w:r>
      <w:r w:rsidRPr="00BD3752">
        <w:fldChar w:fldCharType="separate"/>
      </w:r>
      <w:r w:rsidR="00254D00" w:rsidRPr="00254D00">
        <w:rPr>
          <w:noProof/>
        </w:rPr>
        <w:t>(Hill et al., 2021)</w:t>
      </w:r>
      <w:r w:rsidRPr="00BD3752">
        <w:fldChar w:fldCharType="end"/>
      </w:r>
      <w:r w:rsidRPr="00BD3752">
        <w:t xml:space="preserve">. The tool will ask the clinician to assess the various components of the footwear against </w:t>
      </w:r>
      <w:r w:rsidRPr="00BD3752">
        <w:rPr>
          <w:b/>
          <w:bCs/>
        </w:rPr>
        <w:t xml:space="preserve">ergonomic </w:t>
      </w:r>
      <w:r w:rsidRPr="00BD3752">
        <w:t xml:space="preserve">and </w:t>
      </w:r>
      <w:r w:rsidRPr="00BD3752">
        <w:rPr>
          <w:b/>
          <w:bCs/>
        </w:rPr>
        <w:t xml:space="preserve">stability </w:t>
      </w:r>
      <w:r w:rsidRPr="00BD3752">
        <w:t>criteria. A higher score for each criterion indicates that the shoe offers more ergonomic features or greater stability, respectfully. A glossary of the various terms used in the tool and manual is found in figure 1.</w:t>
      </w:r>
    </w:p>
    <w:p w14:paraId="2D38AACA" w14:textId="77777777" w:rsidR="00BD3752" w:rsidRPr="00BD3752" w:rsidRDefault="00BD3752" w:rsidP="00BD3752">
      <w:pPr>
        <w:rPr>
          <w:b/>
          <w:bCs/>
        </w:rPr>
      </w:pPr>
    </w:p>
    <w:p w14:paraId="71FCE1D2" w14:textId="77777777" w:rsidR="00BD3752" w:rsidRPr="00BD3752" w:rsidRDefault="00BD3752" w:rsidP="00BD3752">
      <w:pPr>
        <w:rPr>
          <w:b/>
          <w:bCs/>
        </w:rPr>
      </w:pPr>
    </w:p>
    <w:p w14:paraId="0D701859" w14:textId="77777777" w:rsidR="00BD3752" w:rsidRPr="00BD3752" w:rsidRDefault="00BD3752" w:rsidP="00BD3752">
      <w:pPr>
        <w:rPr>
          <w:b/>
          <w:bCs/>
        </w:rPr>
      </w:pPr>
      <w:r w:rsidRPr="00BD3752">
        <w:rPr>
          <w:b/>
          <w:bCs/>
          <w:noProof/>
        </w:rPr>
        <w:drawing>
          <wp:inline distT="0" distB="0" distL="0" distR="0" wp14:anchorId="7A84C4F2" wp14:editId="52848394">
            <wp:extent cx="5727700" cy="2827020"/>
            <wp:effectExtent l="0" t="0" r="0" b="5080"/>
            <wp:docPr id="1110075735" name="Picture 11100757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1">
                      <a:extLst>
                        <a:ext uri="{28A0092B-C50C-407E-A947-70E740481C1C}">
                          <a14:useLocalDpi xmlns:a14="http://schemas.microsoft.com/office/drawing/2010/main" val="0"/>
                        </a:ext>
                      </a:extLst>
                    </a:blip>
                    <a:stretch>
                      <a:fillRect/>
                    </a:stretch>
                  </pic:blipFill>
                  <pic:spPr>
                    <a:xfrm>
                      <a:off x="0" y="0"/>
                      <a:ext cx="5727700" cy="2827020"/>
                    </a:xfrm>
                    <a:prstGeom prst="rect">
                      <a:avLst/>
                    </a:prstGeom>
                  </pic:spPr>
                </pic:pic>
              </a:graphicData>
            </a:graphic>
          </wp:inline>
        </w:drawing>
      </w:r>
    </w:p>
    <w:p w14:paraId="2062C6E8" w14:textId="77777777" w:rsidR="00BD3752" w:rsidRPr="00BD3752" w:rsidRDefault="00BD3752" w:rsidP="00BD3752">
      <w:pPr>
        <w:rPr>
          <w:b/>
          <w:bCs/>
        </w:rPr>
      </w:pPr>
    </w:p>
    <w:p w14:paraId="08756B15" w14:textId="77777777" w:rsidR="00BD3752" w:rsidRPr="00BD3752" w:rsidRDefault="00BD3752" w:rsidP="00BD3752">
      <w:pPr>
        <w:rPr>
          <w:b/>
          <w:bCs/>
        </w:rPr>
      </w:pPr>
    </w:p>
    <w:p w14:paraId="1B99ABF8" w14:textId="77777777" w:rsidR="00BD3752" w:rsidRPr="00BD3752" w:rsidRDefault="00BD3752" w:rsidP="00BD3752">
      <w:pPr>
        <w:rPr>
          <w:b/>
          <w:bCs/>
        </w:rPr>
      </w:pPr>
      <w:r w:rsidRPr="00BD3752">
        <w:rPr>
          <w:b/>
          <w:bCs/>
        </w:rPr>
        <w:t>Figure 1 Glossary of stability therapeutic footwear components</w:t>
      </w:r>
    </w:p>
    <w:p w14:paraId="71670A6E" w14:textId="77777777" w:rsidR="00BD3752" w:rsidRPr="00BD3752" w:rsidRDefault="00BD3752" w:rsidP="00BD3752">
      <w:pPr>
        <w:rPr>
          <w:b/>
          <w:bCs/>
        </w:rPr>
      </w:pPr>
    </w:p>
    <w:p w14:paraId="190806CA" w14:textId="77777777" w:rsidR="00BD3752" w:rsidRPr="00BD3752" w:rsidRDefault="00BD3752" w:rsidP="00BD3752">
      <w:pPr>
        <w:rPr>
          <w:b/>
          <w:bCs/>
        </w:rPr>
      </w:pPr>
    </w:p>
    <w:p w14:paraId="63F92B5A" w14:textId="77777777" w:rsidR="00BD3752" w:rsidRPr="00BD3752" w:rsidRDefault="00BD3752" w:rsidP="00BD3752">
      <w:pPr>
        <w:rPr>
          <w:b/>
          <w:bCs/>
          <w:u w:val="single"/>
        </w:rPr>
      </w:pPr>
    </w:p>
    <w:p w14:paraId="69010FD5" w14:textId="77777777" w:rsidR="00BD3752" w:rsidRPr="00BD3752" w:rsidRDefault="00BD3752" w:rsidP="00BD3752">
      <w:pPr>
        <w:rPr>
          <w:b/>
          <w:bCs/>
          <w:u w:val="single"/>
        </w:rPr>
      </w:pPr>
    </w:p>
    <w:p w14:paraId="68C94D0C" w14:textId="77777777" w:rsidR="00BD3752" w:rsidRPr="00BD3752" w:rsidRDefault="00BD3752" w:rsidP="00BD3752">
      <w:pPr>
        <w:rPr>
          <w:b/>
          <w:bCs/>
          <w:u w:val="single"/>
        </w:rPr>
      </w:pPr>
    </w:p>
    <w:p w14:paraId="0D9DAA11" w14:textId="77777777" w:rsidR="00BD3752" w:rsidRPr="00BD3752" w:rsidRDefault="00BD3752" w:rsidP="00BD3752">
      <w:pPr>
        <w:rPr>
          <w:b/>
          <w:bCs/>
          <w:u w:val="single"/>
        </w:rPr>
      </w:pPr>
    </w:p>
    <w:p w14:paraId="74920672" w14:textId="77777777" w:rsidR="00BD3752" w:rsidRPr="00BD3752" w:rsidRDefault="00BD3752" w:rsidP="00BD3752">
      <w:pPr>
        <w:rPr>
          <w:b/>
          <w:bCs/>
          <w:u w:val="single"/>
        </w:rPr>
      </w:pPr>
    </w:p>
    <w:p w14:paraId="210E2D11" w14:textId="77777777" w:rsidR="00BD3752" w:rsidRPr="00BD3752" w:rsidRDefault="00BD3752" w:rsidP="00BD3752">
      <w:pPr>
        <w:rPr>
          <w:b/>
          <w:bCs/>
          <w:u w:val="single"/>
        </w:rPr>
      </w:pPr>
    </w:p>
    <w:p w14:paraId="37E39D26" w14:textId="77777777" w:rsidR="00BD3752" w:rsidRPr="00BD3752" w:rsidRDefault="00BD3752" w:rsidP="00BD3752">
      <w:pPr>
        <w:rPr>
          <w:b/>
          <w:bCs/>
          <w:u w:val="single"/>
        </w:rPr>
      </w:pPr>
    </w:p>
    <w:p w14:paraId="32108895" w14:textId="77777777" w:rsidR="00BD3752" w:rsidRPr="00BD3752" w:rsidRDefault="00BD3752" w:rsidP="00BD3752">
      <w:pPr>
        <w:rPr>
          <w:b/>
          <w:bCs/>
          <w:u w:val="single"/>
        </w:rPr>
      </w:pPr>
    </w:p>
    <w:p w14:paraId="3F54846F" w14:textId="77777777" w:rsidR="00BD3752" w:rsidRPr="00BD3752" w:rsidRDefault="00BD3752" w:rsidP="00BD3752">
      <w:pPr>
        <w:rPr>
          <w:b/>
          <w:bCs/>
          <w:u w:val="single"/>
        </w:rPr>
      </w:pPr>
    </w:p>
    <w:p w14:paraId="7408E52B" w14:textId="77777777" w:rsidR="00BD3752" w:rsidRDefault="00BD3752" w:rsidP="00BD3752">
      <w:pPr>
        <w:rPr>
          <w:b/>
          <w:bCs/>
          <w:u w:val="single"/>
        </w:rPr>
      </w:pPr>
    </w:p>
    <w:p w14:paraId="591B20E7" w14:textId="77777777" w:rsidR="00BD3752" w:rsidRDefault="00BD3752" w:rsidP="00BD3752">
      <w:pPr>
        <w:rPr>
          <w:b/>
          <w:bCs/>
          <w:u w:val="single"/>
        </w:rPr>
      </w:pPr>
    </w:p>
    <w:p w14:paraId="28697B08" w14:textId="144C95CA" w:rsidR="00BD3752" w:rsidRPr="00BD3752" w:rsidRDefault="00BD3752" w:rsidP="00BD3752">
      <w:pPr>
        <w:rPr>
          <w:b/>
          <w:bCs/>
        </w:rPr>
      </w:pPr>
      <w:r w:rsidRPr="00BD3752">
        <w:rPr>
          <w:b/>
          <w:bCs/>
          <w:u w:val="single"/>
        </w:rPr>
        <w:t>Ergonomic Criteria</w:t>
      </w:r>
    </w:p>
    <w:p w14:paraId="71A19A2D" w14:textId="77777777" w:rsidR="00BD3752" w:rsidRPr="00BD3752" w:rsidRDefault="00BD3752" w:rsidP="00BD3752">
      <w:pPr>
        <w:rPr>
          <w:b/>
          <w:bCs/>
        </w:rPr>
      </w:pPr>
      <w:r w:rsidRPr="00BD3752">
        <w:rPr>
          <w:b/>
          <w:bCs/>
        </w:rPr>
        <w:t xml:space="preserve">Component </w:t>
      </w:r>
      <w:proofErr w:type="spellStart"/>
      <w:r w:rsidRPr="00BD3752">
        <w:rPr>
          <w:b/>
          <w:bCs/>
        </w:rPr>
        <w:t>Topline</w:t>
      </w:r>
      <w:proofErr w:type="spellEnd"/>
      <w:r w:rsidRPr="00BD3752">
        <w:rPr>
          <w:b/>
          <w:bCs/>
        </w:rPr>
        <w:t>:</w:t>
      </w:r>
    </w:p>
    <w:p w14:paraId="5FA499FF" w14:textId="77777777" w:rsidR="00BD3752" w:rsidRPr="00BD3752" w:rsidRDefault="00BD3752" w:rsidP="00BD3752">
      <w:pPr>
        <w:rPr>
          <w:b/>
          <w:bCs/>
        </w:rPr>
      </w:pPr>
    </w:p>
    <w:p w14:paraId="48B4A9F9" w14:textId="77777777" w:rsidR="00BD3752" w:rsidRPr="00BD3752" w:rsidRDefault="00BD3752" w:rsidP="00BD3752">
      <w:pPr>
        <w:rPr>
          <w:b/>
          <w:bCs/>
        </w:rPr>
      </w:pPr>
      <w:r w:rsidRPr="00BD3752">
        <w:rPr>
          <w:b/>
          <w:bCs/>
        </w:rPr>
        <w:t xml:space="preserve">Question E1 </w:t>
      </w:r>
    </w:p>
    <w:p w14:paraId="55E9833B" w14:textId="77777777" w:rsidR="00BD3752" w:rsidRPr="00BD3752" w:rsidRDefault="00BD3752" w:rsidP="00BD3752">
      <w:pPr>
        <w:rPr>
          <w:b/>
          <w:bCs/>
        </w:rPr>
      </w:pPr>
    </w:p>
    <w:p w14:paraId="7A5C5D19" w14:textId="77777777" w:rsidR="00BD3752" w:rsidRPr="00BD3752" w:rsidRDefault="00BD3752" w:rsidP="00BD3752">
      <w:r w:rsidRPr="00BD3752">
        <w:t xml:space="preserve">Does the </w:t>
      </w:r>
      <w:proofErr w:type="spellStart"/>
      <w:r w:rsidRPr="00BD3752">
        <w:t>topline</w:t>
      </w:r>
      <w:proofErr w:type="spellEnd"/>
      <w:r w:rsidRPr="00BD3752">
        <w:t xml:space="preserve"> of the OSSTF have a padded collar, as seen in figure 2(A) (Result A Yes), or an unpadded collar, as seen in figure 2(B) (Result B No)</w:t>
      </w:r>
    </w:p>
    <w:p w14:paraId="446C9326" w14:textId="77777777" w:rsidR="00BD3752" w:rsidRPr="00BD3752" w:rsidRDefault="00BD3752" w:rsidP="00BD3752"/>
    <w:p w14:paraId="1455F771" w14:textId="77777777" w:rsidR="00BD3752" w:rsidRPr="00BD3752" w:rsidRDefault="00BD3752" w:rsidP="00BD3752">
      <w:r w:rsidRPr="00BD3752">
        <w:rPr>
          <w:noProof/>
        </w:rPr>
        <mc:AlternateContent>
          <mc:Choice Requires="wps">
            <w:drawing>
              <wp:anchor distT="0" distB="0" distL="114300" distR="114300" simplePos="0" relativeHeight="251658279" behindDoc="0" locked="0" layoutInCell="1" allowOverlap="1" wp14:anchorId="40B8B4C9" wp14:editId="08FC4BB4">
                <wp:simplePos x="0" y="0"/>
                <wp:positionH relativeFrom="column">
                  <wp:posOffset>687510</wp:posOffset>
                </wp:positionH>
                <wp:positionV relativeFrom="paragraph">
                  <wp:posOffset>406448</wp:posOffset>
                </wp:positionV>
                <wp:extent cx="833334" cy="598039"/>
                <wp:effectExtent l="12700" t="12700" r="30480" b="24765"/>
                <wp:wrapNone/>
                <wp:docPr id="1233066766" name="Oval 1233066766"/>
                <wp:cNvGraphicFramePr/>
                <a:graphic xmlns:a="http://schemas.openxmlformats.org/drawingml/2006/main">
                  <a:graphicData uri="http://schemas.microsoft.com/office/word/2010/wordprocessingShape">
                    <wps:wsp>
                      <wps:cNvSpPr/>
                      <wps:spPr>
                        <a:xfrm>
                          <a:off x="0" y="0"/>
                          <a:ext cx="833334" cy="598039"/>
                        </a:xfrm>
                        <a:prstGeom prst="ellipse">
                          <a:avLst/>
                        </a:prstGeom>
                        <a:noFill/>
                        <a:ln w="381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dgm="http://schemas.openxmlformats.org/drawingml/2006/diagram" xmlns:c="http://schemas.openxmlformats.org/drawingml/2006/chart" xmlns:arto="http://schemas.microsoft.com/office/word/2006/arto" xmlns:w16du="http://schemas.microsoft.com/office/word/2023/wordml/word16du">
            <w:pict w14:anchorId="3EEF1573">
              <v:oval id="Oval 1" style="position:absolute;margin-left:54.15pt;margin-top:32pt;width:65.6pt;height:47.1pt;z-index:25169410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13]" strokeweight="3pt" w14:anchorId="4A679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">
                <v:stroke joinstyle="miter"/>
              </v:oval>
            </w:pict>
          </mc:Fallback>
        </mc:AlternateContent>
      </w:r>
      <w:r w:rsidRPr="00BD3752">
        <w:rPr>
          <w:noProof/>
        </w:rPr>
        <mc:AlternateContent>
          <mc:Choice Requires="wps">
            <w:drawing>
              <wp:anchor distT="0" distB="0" distL="114300" distR="114300" simplePos="0" relativeHeight="251658280" behindDoc="0" locked="0" layoutInCell="1" allowOverlap="1" wp14:anchorId="51F0F335" wp14:editId="23AF28A6">
                <wp:simplePos x="0" y="0"/>
                <wp:positionH relativeFrom="column">
                  <wp:posOffset>2926472</wp:posOffset>
                </wp:positionH>
                <wp:positionV relativeFrom="paragraph">
                  <wp:posOffset>-77150</wp:posOffset>
                </wp:positionV>
                <wp:extent cx="739330" cy="487128"/>
                <wp:effectExtent l="12700" t="12700" r="22860" b="20955"/>
                <wp:wrapNone/>
                <wp:docPr id="585942179" name="Oval 585942179"/>
                <wp:cNvGraphicFramePr/>
                <a:graphic xmlns:a="http://schemas.openxmlformats.org/drawingml/2006/main">
                  <a:graphicData uri="http://schemas.microsoft.com/office/word/2010/wordprocessingShape">
                    <wps:wsp>
                      <wps:cNvSpPr/>
                      <wps:spPr>
                        <a:xfrm>
                          <a:off x="0" y="0"/>
                          <a:ext cx="739330" cy="487128"/>
                        </a:xfrm>
                        <a:prstGeom prst="ellipse">
                          <a:avLst/>
                        </a:prstGeom>
                        <a:noFill/>
                        <a:ln w="381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16="http://schemas.microsoft.com/office/drawing/2014/main" xmlns:dgm="http://schemas.openxmlformats.org/drawingml/2006/diagram" xmlns:c="http://schemas.openxmlformats.org/drawingml/2006/chart" xmlns:arto="http://schemas.microsoft.com/office/word/2006/arto" xmlns:w16du="http://schemas.microsoft.com/office/word/2023/wordml/word16du">
            <w:pict w14:anchorId="70CE49FF">
              <v:oval id="Oval 1" style="position:absolute;margin-left:230.45pt;margin-top:-6.05pt;width:58.2pt;height:38.35pt;z-index:2516951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13]" strokeweight="3pt" w14:anchorId="65A66B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">
                <v:stroke joinstyle="miter"/>
              </v:oval>
            </w:pict>
          </mc:Fallback>
        </mc:AlternateContent>
      </w:r>
      <w:r w:rsidRPr="00BD3752">
        <w:rPr>
          <w:noProof/>
        </w:rPr>
        <w:drawing>
          <wp:inline distT="0" distB="0" distL="0" distR="0" wp14:anchorId="11B72D77" wp14:editId="3B57FACF">
            <wp:extent cx="2242310" cy="1927273"/>
            <wp:effectExtent l="0" t="0" r="5715" b="3175"/>
            <wp:docPr id="93129050" name="Picture 93129050" descr="A picture containing footwear,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footwear, clothing&#10;&#10;Description automatically generated"/>
                    <pic:cNvPicPr/>
                  </pic:nvPicPr>
                  <pic:blipFill>
                    <a:blip r:embed="rId102">
                      <a:extLst>
                        <a:ext uri="{28A0092B-C50C-407E-A947-70E740481C1C}">
                          <a14:useLocalDpi xmlns:a14="http://schemas.microsoft.com/office/drawing/2010/main" val="0"/>
                        </a:ext>
                      </a:extLst>
                    </a:blip>
                    <a:stretch>
                      <a:fillRect/>
                    </a:stretch>
                  </pic:blipFill>
                  <pic:spPr>
                    <a:xfrm>
                      <a:off x="0" y="0"/>
                      <a:ext cx="2280331" cy="1959952"/>
                    </a:xfrm>
                    <a:prstGeom prst="rect">
                      <a:avLst/>
                    </a:prstGeom>
                  </pic:spPr>
                </pic:pic>
              </a:graphicData>
            </a:graphic>
          </wp:inline>
        </w:drawing>
      </w:r>
      <w:r w:rsidRPr="00BD3752">
        <w:rPr>
          <w:noProof/>
        </w:rPr>
        <w:drawing>
          <wp:inline distT="0" distB="0" distL="0" distR="0" wp14:anchorId="393DA31A" wp14:editId="0CA6F65D">
            <wp:extent cx="2595822" cy="2180492"/>
            <wp:effectExtent l="0" t="0" r="0" b="4445"/>
            <wp:docPr id="1622226634" name="Picture 1622226634" descr="A picture containing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footwear&#10;&#10;Description automatically generated"/>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2659704" cy="2234153"/>
                    </a:xfrm>
                    <a:prstGeom prst="rect">
                      <a:avLst/>
                    </a:prstGeom>
                  </pic:spPr>
                </pic:pic>
              </a:graphicData>
            </a:graphic>
          </wp:inline>
        </w:drawing>
      </w:r>
    </w:p>
    <w:p w14:paraId="41026D56" w14:textId="77777777" w:rsidR="00BD3752" w:rsidRPr="00BD3752" w:rsidRDefault="00BD3752" w:rsidP="00BD3752">
      <w:r w:rsidRPr="00BD3752">
        <w:t>Figure 2(A) Padded Collar         Figure 2(B) Unpadded Collar</w:t>
      </w:r>
    </w:p>
    <w:p w14:paraId="15295A6E" w14:textId="77777777" w:rsidR="00BD3752" w:rsidRPr="00BD3752" w:rsidRDefault="00BD3752" w:rsidP="00BD3752"/>
    <w:p w14:paraId="6E7EEDCC" w14:textId="77777777" w:rsidR="00BD3752" w:rsidRPr="00BD3752" w:rsidRDefault="00BD3752" w:rsidP="00BD3752">
      <w:pPr>
        <w:rPr>
          <w:b/>
          <w:bCs/>
        </w:rPr>
      </w:pPr>
      <w:r w:rsidRPr="00BD3752">
        <w:rPr>
          <w:b/>
          <w:bCs/>
        </w:rPr>
        <w:t>Question E2</w:t>
      </w:r>
    </w:p>
    <w:p w14:paraId="1675A206" w14:textId="77777777" w:rsidR="00BD3752" w:rsidRPr="00BD3752" w:rsidRDefault="00BD3752" w:rsidP="00BD3752"/>
    <w:p w14:paraId="39D57DD9" w14:textId="77777777" w:rsidR="00BD3752" w:rsidRPr="00BD3752" w:rsidRDefault="00BD3752" w:rsidP="00BD3752">
      <w:r w:rsidRPr="00BD3752">
        <w:t xml:space="preserve">Is the </w:t>
      </w:r>
      <w:proofErr w:type="spellStart"/>
      <w:r w:rsidRPr="00BD3752">
        <w:t>topline</w:t>
      </w:r>
      <w:proofErr w:type="spellEnd"/>
      <w:r w:rsidRPr="00BD3752">
        <w:t xml:space="preserve"> of the OSSTF contoured around the areas of the tibia and fibula, as seen in figure 3(A) (Result A Yes), or flat, as seen in figure 3(B) (Result B No)</w:t>
      </w:r>
    </w:p>
    <w:p w14:paraId="4E49B41D" w14:textId="77777777" w:rsidR="00BD3752" w:rsidRPr="00BD3752" w:rsidRDefault="00BD3752" w:rsidP="00BD3752"/>
    <w:p w14:paraId="7C8FA4E8" w14:textId="77777777" w:rsidR="00BD3752" w:rsidRPr="00BD3752" w:rsidRDefault="00BD3752" w:rsidP="00BD3752">
      <w:pPr>
        <w:rPr>
          <w:b/>
          <w:bCs/>
        </w:rPr>
      </w:pPr>
      <w:r w:rsidRPr="00BD3752">
        <w:rPr>
          <w:b/>
          <w:bCs/>
          <w:noProof/>
        </w:rPr>
        <w:drawing>
          <wp:inline distT="0" distB="0" distL="0" distR="0" wp14:anchorId="7C46000F" wp14:editId="247D3B15">
            <wp:extent cx="5313428" cy="2546252"/>
            <wp:effectExtent l="0" t="0" r="0" b="0"/>
            <wp:docPr id="1799761147" name="Picture 1799761147" descr="A pair of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air of shoes&#10;&#10;Description automatically generated with medium confidence"/>
                    <pic:cNvPicPr/>
                  </pic:nvPicPr>
                  <pic:blipFill rotWithShape="1">
                    <a:blip r:embed="rId104" cstate="print">
                      <a:extLst>
                        <a:ext uri="{28A0092B-C50C-407E-A947-70E740481C1C}">
                          <a14:useLocalDpi xmlns:a14="http://schemas.microsoft.com/office/drawing/2010/main" val="0"/>
                        </a:ext>
                      </a:extLst>
                    </a:blip>
                    <a:srcRect t="11801"/>
                    <a:stretch/>
                  </pic:blipFill>
                  <pic:spPr bwMode="auto">
                    <a:xfrm>
                      <a:off x="0" y="0"/>
                      <a:ext cx="5411714" cy="2593352"/>
                    </a:xfrm>
                    <a:prstGeom prst="rect">
                      <a:avLst/>
                    </a:prstGeom>
                    <a:ln>
                      <a:noFill/>
                    </a:ln>
                    <a:extLst>
                      <a:ext uri="{53640926-AAD7-44D8-BBD7-CCE9431645EC}">
                        <a14:shadowObscured xmlns:a14="http://schemas.microsoft.com/office/drawing/2010/main"/>
                      </a:ext>
                    </a:extLst>
                  </pic:spPr>
                </pic:pic>
              </a:graphicData>
            </a:graphic>
          </wp:inline>
        </w:drawing>
      </w:r>
    </w:p>
    <w:p w14:paraId="2DB65976" w14:textId="77777777" w:rsidR="00BD3752" w:rsidRPr="00BD3752" w:rsidRDefault="00BD3752" w:rsidP="00BD3752">
      <w:pPr>
        <w:rPr>
          <w:b/>
          <w:bCs/>
        </w:rPr>
      </w:pPr>
    </w:p>
    <w:p w14:paraId="4792BD0A" w14:textId="77777777" w:rsidR="00BD3752" w:rsidRPr="00BD3752" w:rsidRDefault="00BD3752" w:rsidP="00BD3752">
      <w:r w:rsidRPr="00BD3752">
        <w:t xml:space="preserve">Figure 3 (A) Tibia and fibula contoured </w:t>
      </w:r>
      <w:proofErr w:type="spellStart"/>
      <w:r w:rsidRPr="00BD3752">
        <w:t>topline</w:t>
      </w:r>
      <w:proofErr w:type="spellEnd"/>
      <w:r w:rsidRPr="00BD3752">
        <w:t xml:space="preserve">; (B) No contour to the </w:t>
      </w:r>
      <w:proofErr w:type="spellStart"/>
      <w:r w:rsidRPr="00BD3752">
        <w:t>topline</w:t>
      </w:r>
      <w:proofErr w:type="spellEnd"/>
      <w:r w:rsidRPr="00BD3752">
        <w:t xml:space="preserve"> </w:t>
      </w:r>
    </w:p>
    <w:p w14:paraId="636AF2CF" w14:textId="77777777" w:rsidR="00BD3752" w:rsidRPr="00BD3752" w:rsidRDefault="00BD3752" w:rsidP="00BD3752">
      <w:pPr>
        <w:rPr>
          <w:b/>
          <w:bCs/>
        </w:rPr>
      </w:pPr>
    </w:p>
    <w:p w14:paraId="18F1E8A9" w14:textId="77777777" w:rsidR="00BD3752" w:rsidRPr="00BD3752" w:rsidRDefault="00BD3752" w:rsidP="00BD3752">
      <w:pPr>
        <w:rPr>
          <w:b/>
          <w:bCs/>
        </w:rPr>
      </w:pPr>
    </w:p>
    <w:p w14:paraId="13775FBB" w14:textId="77777777" w:rsidR="00BD3752" w:rsidRPr="00BD3752" w:rsidRDefault="00BD3752" w:rsidP="00BD3752">
      <w:pPr>
        <w:rPr>
          <w:b/>
          <w:bCs/>
        </w:rPr>
      </w:pPr>
    </w:p>
    <w:p w14:paraId="65A05595" w14:textId="77777777" w:rsidR="00BD3752" w:rsidRPr="00BD3752" w:rsidRDefault="00BD3752" w:rsidP="00BD3752">
      <w:pPr>
        <w:rPr>
          <w:b/>
          <w:bCs/>
        </w:rPr>
      </w:pPr>
    </w:p>
    <w:p w14:paraId="53002E5D" w14:textId="77777777" w:rsidR="00BD3752" w:rsidRPr="00BD3752" w:rsidRDefault="00BD3752" w:rsidP="00BD3752">
      <w:pPr>
        <w:rPr>
          <w:b/>
          <w:bCs/>
        </w:rPr>
      </w:pPr>
    </w:p>
    <w:p w14:paraId="48FF7B94" w14:textId="77777777" w:rsidR="00BD3752" w:rsidRPr="00BD3752" w:rsidRDefault="00BD3752" w:rsidP="00BD3752">
      <w:pPr>
        <w:rPr>
          <w:b/>
          <w:bCs/>
        </w:rPr>
      </w:pPr>
      <w:r w:rsidRPr="00BD3752">
        <w:rPr>
          <w:b/>
          <w:bCs/>
        </w:rPr>
        <w:t>Question E3</w:t>
      </w:r>
    </w:p>
    <w:p w14:paraId="0C34B5C9" w14:textId="77777777" w:rsidR="00BD3752" w:rsidRPr="00BD3752" w:rsidRDefault="00BD3752" w:rsidP="00BD3752"/>
    <w:p w14:paraId="5D2E8B67" w14:textId="77777777" w:rsidR="00BD3752" w:rsidRPr="00BD3752" w:rsidRDefault="00BD3752" w:rsidP="00BD3752">
      <w:r w:rsidRPr="00BD3752">
        <w:t xml:space="preserve">Is the </w:t>
      </w:r>
      <w:proofErr w:type="spellStart"/>
      <w:r w:rsidRPr="00BD3752">
        <w:t>topline</w:t>
      </w:r>
      <w:proofErr w:type="spellEnd"/>
      <w:r w:rsidRPr="00BD3752">
        <w:t xml:space="preserve"> of the OSSTF contoured around the areas of the Achilles tendon, as seen in figure 4(A) (Result A Yes), or flat, as seen in figure 4(B) (Result B No)</w:t>
      </w:r>
    </w:p>
    <w:p w14:paraId="5DA6CEC6" w14:textId="77777777" w:rsidR="00BD3752" w:rsidRPr="00BD3752" w:rsidRDefault="00BD3752" w:rsidP="00BD3752"/>
    <w:p w14:paraId="63577265" w14:textId="77777777" w:rsidR="00BD3752" w:rsidRPr="00BD3752" w:rsidRDefault="00BD3752" w:rsidP="00BD3752">
      <w:pPr>
        <w:rPr>
          <w:b/>
          <w:bCs/>
        </w:rPr>
      </w:pPr>
      <w:r w:rsidRPr="00BD3752">
        <w:rPr>
          <w:b/>
          <w:bCs/>
          <w:noProof/>
        </w:rPr>
        <w:drawing>
          <wp:inline distT="0" distB="0" distL="0" distR="0" wp14:anchorId="73506360" wp14:editId="6E015667">
            <wp:extent cx="2254812" cy="1885071"/>
            <wp:effectExtent l="0" t="0" r="6350" b="0"/>
            <wp:docPr id="75466334" name="Picture 75466334"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10;&#10;Description automatically generated"/>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2324862" cy="1943635"/>
                    </a:xfrm>
                    <a:prstGeom prst="rect">
                      <a:avLst/>
                    </a:prstGeom>
                  </pic:spPr>
                </pic:pic>
              </a:graphicData>
            </a:graphic>
          </wp:inline>
        </w:drawing>
      </w:r>
    </w:p>
    <w:p w14:paraId="2CCC7F2F" w14:textId="77777777" w:rsidR="00BD3752" w:rsidRPr="00BD3752" w:rsidRDefault="00BD3752" w:rsidP="00BD3752">
      <w:pPr>
        <w:rPr>
          <w:b/>
          <w:bCs/>
        </w:rPr>
      </w:pPr>
    </w:p>
    <w:p w14:paraId="3C37F688" w14:textId="77777777" w:rsidR="00BD3752" w:rsidRPr="00BD3752" w:rsidRDefault="00BD3752" w:rsidP="00BD3752">
      <w:r w:rsidRPr="00BD3752">
        <w:t>Figure 4 (A) Contour to the Achilles Tendon 4(B) No contour to the Achilles Tendon</w:t>
      </w:r>
    </w:p>
    <w:p w14:paraId="49F98BAF" w14:textId="77777777" w:rsidR="00BD3752" w:rsidRPr="00BD3752" w:rsidRDefault="00BD3752" w:rsidP="00BD3752"/>
    <w:p w14:paraId="05708EF8" w14:textId="77777777" w:rsidR="00BD3752" w:rsidRPr="00BD3752" w:rsidRDefault="00BD3752" w:rsidP="00BD3752">
      <w:pPr>
        <w:rPr>
          <w:b/>
          <w:bCs/>
        </w:rPr>
      </w:pPr>
      <w:r w:rsidRPr="00BD3752">
        <w:rPr>
          <w:b/>
          <w:bCs/>
        </w:rPr>
        <w:t>Question E4</w:t>
      </w:r>
    </w:p>
    <w:p w14:paraId="4A298421" w14:textId="77777777" w:rsidR="00BD3752" w:rsidRPr="00BD3752" w:rsidRDefault="00BD3752" w:rsidP="00BD3752"/>
    <w:p w14:paraId="35BEBD21" w14:textId="77777777" w:rsidR="00BD3752" w:rsidRPr="00BD3752" w:rsidRDefault="00BD3752" w:rsidP="00BD3752">
      <w:r w:rsidRPr="00BD3752">
        <w:t>At the back of the collar, is there a pull tab to allow the child or parent to pull on the shoes, as seen in figure 5(A) (Result A Yes), or no pull tab, as seen in figure 5(B) (Result B No)</w:t>
      </w:r>
    </w:p>
    <w:p w14:paraId="716A7E57" w14:textId="77777777" w:rsidR="00BD3752" w:rsidRPr="00BD3752" w:rsidRDefault="00BD3752" w:rsidP="00BD3752"/>
    <w:p w14:paraId="1D7DCA44" w14:textId="77777777" w:rsidR="00BD3752" w:rsidRPr="00BD3752" w:rsidRDefault="00BD3752" w:rsidP="00BD3752">
      <w:pPr>
        <w:rPr>
          <w:b/>
          <w:bCs/>
        </w:rPr>
      </w:pPr>
      <w:r w:rsidRPr="00BD3752">
        <w:rPr>
          <w:b/>
          <w:bCs/>
          <w:noProof/>
        </w:rPr>
        <w:drawing>
          <wp:inline distT="0" distB="0" distL="0" distR="0" wp14:anchorId="445CA96D" wp14:editId="31DC85C0">
            <wp:extent cx="3415514" cy="1364566"/>
            <wp:effectExtent l="0" t="0" r="1270" b="0"/>
            <wp:docPr id="1526662454" name="Picture 1526662454" descr="A pair of black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air of black shoes&#10;&#10;Description automatically generated with medium confidence"/>
                    <pic:cNvPicPr/>
                  </pic:nvPicPr>
                  <pic:blipFill rotWithShape="1">
                    <a:blip r:embed="rId106" cstate="print">
                      <a:extLst>
                        <a:ext uri="{28A0092B-C50C-407E-A947-70E740481C1C}">
                          <a14:useLocalDpi xmlns:a14="http://schemas.microsoft.com/office/drawing/2010/main" val="0"/>
                        </a:ext>
                      </a:extLst>
                    </a:blip>
                    <a:srcRect t="17885" b="10094"/>
                    <a:stretch/>
                  </pic:blipFill>
                  <pic:spPr bwMode="auto">
                    <a:xfrm>
                      <a:off x="0" y="0"/>
                      <a:ext cx="3459503" cy="1382141"/>
                    </a:xfrm>
                    <a:prstGeom prst="rect">
                      <a:avLst/>
                    </a:prstGeom>
                    <a:ln>
                      <a:noFill/>
                    </a:ln>
                    <a:extLst>
                      <a:ext uri="{53640926-AAD7-44D8-BBD7-CCE9431645EC}">
                        <a14:shadowObscured xmlns:a14="http://schemas.microsoft.com/office/drawing/2010/main"/>
                      </a:ext>
                    </a:extLst>
                  </pic:spPr>
                </pic:pic>
              </a:graphicData>
            </a:graphic>
          </wp:inline>
        </w:drawing>
      </w:r>
    </w:p>
    <w:p w14:paraId="7DC55383" w14:textId="77777777" w:rsidR="00BD3752" w:rsidRPr="00BD3752" w:rsidRDefault="00BD3752" w:rsidP="00BD3752">
      <w:pPr>
        <w:rPr>
          <w:b/>
          <w:bCs/>
        </w:rPr>
      </w:pPr>
    </w:p>
    <w:p w14:paraId="1621CD5E" w14:textId="77777777" w:rsidR="00BD3752" w:rsidRPr="00BD3752" w:rsidRDefault="00BD3752" w:rsidP="00BD3752">
      <w:r w:rsidRPr="00BD3752">
        <w:t>Figure 5 (A) Pull tab to the back of the collar (B) No pull tab to the back of the collar</w:t>
      </w:r>
    </w:p>
    <w:p w14:paraId="29D03D88" w14:textId="77777777" w:rsidR="00BD3752" w:rsidRPr="00BD3752" w:rsidRDefault="00BD3752" w:rsidP="00BD3752"/>
    <w:p w14:paraId="34D54E98" w14:textId="77777777" w:rsidR="00BD3752" w:rsidRPr="00BD3752" w:rsidRDefault="00BD3752" w:rsidP="00BD3752">
      <w:pPr>
        <w:rPr>
          <w:b/>
          <w:bCs/>
        </w:rPr>
      </w:pPr>
      <w:r w:rsidRPr="00BD3752">
        <w:rPr>
          <w:b/>
          <w:bCs/>
        </w:rPr>
        <w:t xml:space="preserve">Component Outsole: </w:t>
      </w:r>
    </w:p>
    <w:p w14:paraId="7634DBEE" w14:textId="77777777" w:rsidR="00BD3752" w:rsidRPr="00BD3752" w:rsidRDefault="00BD3752" w:rsidP="00BD3752">
      <w:pPr>
        <w:rPr>
          <w:b/>
          <w:bCs/>
        </w:rPr>
      </w:pPr>
      <w:r w:rsidRPr="00BD3752">
        <w:rPr>
          <w:b/>
          <w:bCs/>
        </w:rPr>
        <w:t>Toe spring / Forefoot flexibility</w:t>
      </w:r>
    </w:p>
    <w:p w14:paraId="64E63AEF" w14:textId="77777777" w:rsidR="00BD3752" w:rsidRPr="00BD3752" w:rsidRDefault="00BD3752" w:rsidP="00BD3752">
      <w:pPr>
        <w:rPr>
          <w:b/>
          <w:bCs/>
        </w:rPr>
      </w:pPr>
    </w:p>
    <w:p w14:paraId="6F6FDE3B" w14:textId="77777777" w:rsidR="00BD3752" w:rsidRPr="00BD3752" w:rsidRDefault="00BD3752" w:rsidP="00BD3752">
      <w:pPr>
        <w:rPr>
          <w:b/>
          <w:bCs/>
        </w:rPr>
      </w:pPr>
      <w:r w:rsidRPr="00BD3752">
        <w:rPr>
          <w:b/>
          <w:bCs/>
        </w:rPr>
        <w:t>Question E5</w:t>
      </w:r>
    </w:p>
    <w:p w14:paraId="31AD5D7E" w14:textId="5EF429AA" w:rsidR="00BD3752" w:rsidRPr="00BD3752" w:rsidRDefault="00BD3752" w:rsidP="00BD3752">
      <w:r w:rsidRPr="00BD3752">
        <w:t xml:space="preserve">The following instructions to assess the flexibility of the toe spring and forefoot of the outsole are adapted from Williams et al. 2022 </w:t>
      </w:r>
      <w:r w:rsidRPr="00BD3752">
        <w:fldChar w:fldCharType="begin" w:fldLock="1"/>
      </w:r>
      <w:r w:rsidR="00D471C6">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rsidRPr="00BD3752">
        <w:fldChar w:fldCharType="separate"/>
      </w:r>
      <w:r w:rsidR="009A28E3" w:rsidRPr="009A28E3">
        <w:rPr>
          <w:noProof/>
        </w:rPr>
        <w:t>(C. M. Williams, Morrison, et al., 2022)</w:t>
      </w:r>
      <w:r w:rsidRPr="00BD3752">
        <w:fldChar w:fldCharType="end"/>
      </w:r>
      <w:r w:rsidRPr="00BD3752">
        <w:t>.</w:t>
      </w:r>
    </w:p>
    <w:p w14:paraId="62E87F84" w14:textId="77777777" w:rsidR="00BD3752" w:rsidRPr="00BD3752" w:rsidRDefault="00BD3752" w:rsidP="00BD3752">
      <w:r w:rsidRPr="00BD3752">
        <w:t>With one hand, hold the outsole at the rearfoot and with the other hand, hold outsole at the forefoot. Now with your hand at the forefoot, try to bend it upwards as in Figure 6 (A-B). Note the change in angle caused by bending should be estimated from the resting toe spring angle, which may vary from shoe to shoe (figure 7).</w:t>
      </w:r>
    </w:p>
    <w:p w14:paraId="0C70D581" w14:textId="77777777" w:rsidR="00BD3752" w:rsidRPr="00BD3752" w:rsidRDefault="00BD3752" w:rsidP="00BD3752"/>
    <w:p w14:paraId="5FBB7494" w14:textId="77777777" w:rsidR="00BD3752" w:rsidRPr="00BD3752" w:rsidRDefault="00BD3752" w:rsidP="00BD3752">
      <w:pPr>
        <w:rPr>
          <w:b/>
          <w:bCs/>
        </w:rPr>
      </w:pPr>
    </w:p>
    <w:p w14:paraId="35742CE1" w14:textId="77777777" w:rsidR="00BD3752" w:rsidRPr="00BD3752" w:rsidRDefault="00BD3752" w:rsidP="00BD3752"/>
    <w:p w14:paraId="44EA88C8" w14:textId="77777777" w:rsidR="00BD3752" w:rsidRPr="00BD3752" w:rsidRDefault="00BD3752" w:rsidP="00BD3752">
      <w:pPr>
        <w:numPr>
          <w:ilvl w:val="0"/>
          <w:numId w:val="45"/>
        </w:numPr>
      </w:pPr>
      <w:r w:rsidRPr="00BD3752">
        <w:t xml:space="preserve">When the </w:t>
      </w:r>
      <w:proofErr w:type="spellStart"/>
      <w:r w:rsidRPr="00BD3752">
        <w:t>outersole</w:t>
      </w:r>
      <w:proofErr w:type="spellEnd"/>
      <w:r w:rsidRPr="00BD3752">
        <w:t xml:space="preserve"> can bend an estimated greater than 10° at the forefoot Figure 6(A): The </w:t>
      </w:r>
      <w:proofErr w:type="spellStart"/>
      <w:r w:rsidRPr="00BD3752">
        <w:t>outersole</w:t>
      </w:r>
      <w:proofErr w:type="spellEnd"/>
      <w:r w:rsidRPr="00BD3752">
        <w:t xml:space="preserve"> at the forefoot is described as </w:t>
      </w:r>
      <w:r w:rsidRPr="00BD3752">
        <w:rPr>
          <w:b/>
          <w:bCs/>
        </w:rPr>
        <w:t xml:space="preserve">flexible </w:t>
      </w:r>
      <w:r w:rsidRPr="00BD3752">
        <w:t xml:space="preserve">(Result A Flexible) </w:t>
      </w:r>
    </w:p>
    <w:p w14:paraId="748E40B6" w14:textId="77777777" w:rsidR="00BD3752" w:rsidRPr="00BD3752" w:rsidRDefault="00BD3752" w:rsidP="00BD3752"/>
    <w:p w14:paraId="10558114" w14:textId="77777777" w:rsidR="00BD3752" w:rsidRPr="00BD3752" w:rsidRDefault="00BD3752" w:rsidP="00BD3752">
      <w:pPr>
        <w:numPr>
          <w:ilvl w:val="0"/>
          <w:numId w:val="45"/>
        </w:numPr>
      </w:pPr>
      <w:r w:rsidRPr="00BD3752">
        <w:t xml:space="preserve">When the </w:t>
      </w:r>
      <w:proofErr w:type="spellStart"/>
      <w:r w:rsidRPr="00BD3752">
        <w:t>outersole</w:t>
      </w:r>
      <w:proofErr w:type="spellEnd"/>
      <w:r w:rsidRPr="00BD3752">
        <w:t xml:space="preserve"> can bend an estimated 10° or less at the forefoot: Figure 6(B): The </w:t>
      </w:r>
      <w:proofErr w:type="spellStart"/>
      <w:r w:rsidRPr="00BD3752">
        <w:t>outersole</w:t>
      </w:r>
      <w:proofErr w:type="spellEnd"/>
      <w:r w:rsidRPr="00BD3752">
        <w:t xml:space="preserve"> at the forefoot is described as </w:t>
      </w:r>
      <w:r w:rsidRPr="00BD3752">
        <w:rPr>
          <w:b/>
          <w:bCs/>
        </w:rPr>
        <w:t>rigid (</w:t>
      </w:r>
      <w:r w:rsidRPr="00BD3752">
        <w:t>Result B Rigid)</w:t>
      </w:r>
    </w:p>
    <w:p w14:paraId="3B459297" w14:textId="77777777" w:rsidR="00BD3752" w:rsidRPr="00BD3752" w:rsidRDefault="00BD3752" w:rsidP="00BD3752"/>
    <w:p w14:paraId="771578C7" w14:textId="77777777" w:rsidR="00BD3752" w:rsidRPr="00BD3752" w:rsidRDefault="00BD3752" w:rsidP="00BD3752"/>
    <w:p w14:paraId="0DC766E7" w14:textId="77777777" w:rsidR="00BD3752" w:rsidRPr="00BD3752" w:rsidRDefault="00BD3752" w:rsidP="00BD3752">
      <w:pPr>
        <w:rPr>
          <w:b/>
          <w:bCs/>
        </w:rPr>
      </w:pPr>
      <w:r w:rsidRPr="00BD3752">
        <w:rPr>
          <w:b/>
          <w:bCs/>
          <w:noProof/>
        </w:rPr>
        <w:drawing>
          <wp:inline distT="0" distB="0" distL="0" distR="0" wp14:anchorId="7403F7B4" wp14:editId="5742B63E">
            <wp:extent cx="3238856" cy="2478429"/>
            <wp:effectExtent l="0" t="0" r="0" b="0"/>
            <wp:docPr id="19044287" name="Picture 19044287" descr="A picture containing text, person, indoor,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person, indoor, footwear&#10;&#10;Description automatically generated"/>
                    <pic:cNvPicPr/>
                  </pic:nvPicPr>
                  <pic:blipFill>
                    <a:blip r:embed="rId107">
                      <a:extLst>
                        <a:ext uri="{28A0092B-C50C-407E-A947-70E740481C1C}">
                          <a14:useLocalDpi xmlns:a14="http://schemas.microsoft.com/office/drawing/2010/main" val="0"/>
                        </a:ext>
                      </a:extLst>
                    </a:blip>
                    <a:stretch>
                      <a:fillRect/>
                    </a:stretch>
                  </pic:blipFill>
                  <pic:spPr>
                    <a:xfrm>
                      <a:off x="0" y="0"/>
                      <a:ext cx="3250603" cy="2487418"/>
                    </a:xfrm>
                    <a:prstGeom prst="rect">
                      <a:avLst/>
                    </a:prstGeom>
                  </pic:spPr>
                </pic:pic>
              </a:graphicData>
            </a:graphic>
          </wp:inline>
        </w:drawing>
      </w:r>
    </w:p>
    <w:p w14:paraId="35C36218" w14:textId="77777777" w:rsidR="00BD3752" w:rsidRPr="00BD3752" w:rsidRDefault="00BD3752" w:rsidP="00BD3752">
      <w:pPr>
        <w:rPr>
          <w:b/>
          <w:bCs/>
        </w:rPr>
      </w:pPr>
    </w:p>
    <w:p w14:paraId="2396F2B6" w14:textId="77777777" w:rsidR="00BD3752" w:rsidRPr="00BD3752" w:rsidRDefault="00BD3752" w:rsidP="00BD3752">
      <w:r w:rsidRPr="00BD3752">
        <w:t>Figure 6 How to describe outsole flexibility in the toe spring and forefoot (A) Flexible (B) Rigid</w:t>
      </w:r>
    </w:p>
    <w:p w14:paraId="70E9E83C" w14:textId="77777777" w:rsidR="00BD3752" w:rsidRPr="00BD3752" w:rsidRDefault="00BD3752" w:rsidP="00BD3752"/>
    <w:p w14:paraId="587F47DF" w14:textId="77777777" w:rsidR="00BD3752" w:rsidRPr="00BD3752" w:rsidRDefault="00BD3752" w:rsidP="00BD3752">
      <w:pPr>
        <w:rPr>
          <w:b/>
          <w:bCs/>
        </w:rPr>
      </w:pPr>
      <w:r w:rsidRPr="00BD3752">
        <w:rPr>
          <w:b/>
          <w:bCs/>
          <w:noProof/>
        </w:rPr>
        <w:drawing>
          <wp:inline distT="0" distB="0" distL="0" distR="0" wp14:anchorId="35563A1F" wp14:editId="480089AF">
            <wp:extent cx="3656060" cy="1270000"/>
            <wp:effectExtent l="0" t="0" r="1905" b="0"/>
            <wp:docPr id="1946884278" name="Picture 1946884278" descr="A picture containing shoes, indoor, footwear, f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oes, indoor, footwear, feet&#10;&#10;Description automatically generated"/>
                    <pic:cNvPicPr/>
                  </pic:nvPicPr>
                  <pic:blipFill>
                    <a:blip r:embed="rId108">
                      <a:extLst>
                        <a:ext uri="{28A0092B-C50C-407E-A947-70E740481C1C}">
                          <a14:useLocalDpi xmlns:a14="http://schemas.microsoft.com/office/drawing/2010/main" val="0"/>
                        </a:ext>
                      </a:extLst>
                    </a:blip>
                    <a:stretch>
                      <a:fillRect/>
                    </a:stretch>
                  </pic:blipFill>
                  <pic:spPr>
                    <a:xfrm>
                      <a:off x="0" y="0"/>
                      <a:ext cx="3691845" cy="1282430"/>
                    </a:xfrm>
                    <a:prstGeom prst="rect">
                      <a:avLst/>
                    </a:prstGeom>
                  </pic:spPr>
                </pic:pic>
              </a:graphicData>
            </a:graphic>
          </wp:inline>
        </w:drawing>
      </w:r>
    </w:p>
    <w:p w14:paraId="25F51C71" w14:textId="77777777" w:rsidR="00BD3752" w:rsidRPr="00BD3752" w:rsidRDefault="00BD3752" w:rsidP="00BD3752">
      <w:pPr>
        <w:rPr>
          <w:b/>
          <w:bCs/>
        </w:rPr>
      </w:pPr>
    </w:p>
    <w:p w14:paraId="4750DA24" w14:textId="77777777" w:rsidR="00BD3752" w:rsidRPr="00BD3752" w:rsidRDefault="00BD3752" w:rsidP="00BD3752">
      <w:r w:rsidRPr="00BD3752">
        <w:t>Figure 7 Resting toe spring angle of the shoe</w:t>
      </w:r>
    </w:p>
    <w:p w14:paraId="03CD6EAC" w14:textId="77777777" w:rsidR="00BD3752" w:rsidRPr="00BD3752" w:rsidRDefault="00BD3752" w:rsidP="00BD3752"/>
    <w:p w14:paraId="7B1B7CEB" w14:textId="77777777" w:rsidR="00BD3752" w:rsidRPr="00BD3752" w:rsidRDefault="00BD3752" w:rsidP="00BD3752">
      <w:pPr>
        <w:rPr>
          <w:b/>
          <w:bCs/>
        </w:rPr>
      </w:pPr>
      <w:r w:rsidRPr="00BD3752">
        <w:rPr>
          <w:b/>
          <w:bCs/>
        </w:rPr>
        <w:t>Component Upper:</w:t>
      </w:r>
    </w:p>
    <w:p w14:paraId="68944BAA" w14:textId="77777777" w:rsidR="00BD3752" w:rsidRPr="00BD3752" w:rsidRDefault="00BD3752" w:rsidP="00BD3752"/>
    <w:p w14:paraId="1C27A22F" w14:textId="77777777" w:rsidR="00BD3752" w:rsidRPr="00BD3752" w:rsidRDefault="00BD3752" w:rsidP="00BD3752">
      <w:pPr>
        <w:rPr>
          <w:b/>
          <w:bCs/>
        </w:rPr>
      </w:pPr>
      <w:r w:rsidRPr="00BD3752">
        <w:rPr>
          <w:b/>
          <w:bCs/>
        </w:rPr>
        <w:t>Question E6</w:t>
      </w:r>
    </w:p>
    <w:p w14:paraId="3785AE5B" w14:textId="77777777" w:rsidR="00BD3752" w:rsidRPr="00BD3752" w:rsidRDefault="00BD3752" w:rsidP="00BD3752"/>
    <w:p w14:paraId="1E7EA543" w14:textId="77777777" w:rsidR="00BD3752" w:rsidRPr="00BD3752" w:rsidRDefault="00BD3752" w:rsidP="00BD3752">
      <w:r w:rsidRPr="00BD3752">
        <w:t>Is the material of the upper made from a breathable material such as leather or Gore-Tex (Result A Yes), or is it made of non-breathable material such as PVC (Result B No)?</w:t>
      </w:r>
    </w:p>
    <w:p w14:paraId="7B96CAC3" w14:textId="77777777" w:rsidR="00BD3752" w:rsidRPr="00BD3752" w:rsidRDefault="00BD3752" w:rsidP="00BD3752"/>
    <w:p w14:paraId="62ED895B" w14:textId="77777777" w:rsidR="00BD3752" w:rsidRPr="00BD3752" w:rsidRDefault="00BD3752" w:rsidP="00BD3752"/>
    <w:p w14:paraId="4DBB6543" w14:textId="77777777" w:rsidR="00BD3752" w:rsidRPr="00BD3752" w:rsidRDefault="00BD3752" w:rsidP="00BD3752">
      <w:pPr>
        <w:rPr>
          <w:b/>
          <w:bCs/>
        </w:rPr>
      </w:pPr>
      <w:r w:rsidRPr="00BD3752">
        <w:rPr>
          <w:b/>
          <w:bCs/>
        </w:rPr>
        <w:t>Question E7</w:t>
      </w:r>
    </w:p>
    <w:p w14:paraId="2928A930" w14:textId="77777777" w:rsidR="00BD3752" w:rsidRPr="00BD3752" w:rsidRDefault="00BD3752" w:rsidP="00BD3752"/>
    <w:p w14:paraId="17EF54DB" w14:textId="77777777" w:rsidR="00BD3752" w:rsidRPr="00BD3752" w:rsidRDefault="00BD3752" w:rsidP="00BD3752">
      <w:r w:rsidRPr="00BD3752">
        <w:t>Is the material of the upper made from a wipeable material such as leather or rubber (Result A Yes), or is it made of a non-wipeable material such as canvas or suede (Result B No)?</w:t>
      </w:r>
    </w:p>
    <w:p w14:paraId="539714CC" w14:textId="77777777" w:rsidR="00BD3752" w:rsidRPr="00BD3752" w:rsidRDefault="00BD3752" w:rsidP="00BD3752"/>
    <w:p w14:paraId="6605BBA3" w14:textId="77777777" w:rsidR="00BD3752" w:rsidRPr="00BD3752" w:rsidRDefault="00BD3752" w:rsidP="00BD3752">
      <w:pPr>
        <w:rPr>
          <w:b/>
          <w:bCs/>
        </w:rPr>
      </w:pPr>
    </w:p>
    <w:p w14:paraId="04FC3AC7" w14:textId="77777777" w:rsidR="00BD3752" w:rsidRPr="00BD3752" w:rsidRDefault="00BD3752" w:rsidP="00BD3752">
      <w:pPr>
        <w:rPr>
          <w:b/>
          <w:bCs/>
        </w:rPr>
      </w:pPr>
    </w:p>
    <w:p w14:paraId="5B67A09C" w14:textId="77777777" w:rsidR="00BD3752" w:rsidRPr="00BD3752" w:rsidRDefault="00BD3752" w:rsidP="00BD3752">
      <w:pPr>
        <w:rPr>
          <w:b/>
          <w:bCs/>
        </w:rPr>
      </w:pPr>
      <w:r w:rsidRPr="00BD3752">
        <w:rPr>
          <w:b/>
          <w:bCs/>
        </w:rPr>
        <w:t>Question E8</w:t>
      </w:r>
    </w:p>
    <w:p w14:paraId="318962FB" w14:textId="77777777" w:rsidR="00BD3752" w:rsidRPr="00BD3752" w:rsidRDefault="00BD3752" w:rsidP="00BD3752">
      <w:r w:rsidRPr="00BD3752">
        <w:t>Does the tongue of the shoe have a fastening loop or Velcro fastening on it to reduce slippage of the tongue under fastenings Figure 8(A) (Result A Yes), or is it a plane tongue with no method to secure to the upper Figure 8(B) (Result B No)?</w:t>
      </w:r>
    </w:p>
    <w:p w14:paraId="7EA6F6A5" w14:textId="77777777" w:rsidR="00BD3752" w:rsidRPr="00BD3752" w:rsidRDefault="00BD3752" w:rsidP="00BD3752"/>
    <w:p w14:paraId="6651125F" w14:textId="77777777" w:rsidR="00BD3752" w:rsidRPr="00BD3752" w:rsidRDefault="00BD3752" w:rsidP="00BD3752">
      <w:r w:rsidRPr="00BD3752">
        <w:rPr>
          <w:noProof/>
        </w:rPr>
        <w:drawing>
          <wp:inline distT="0" distB="0" distL="0" distR="0" wp14:anchorId="57AED0EB" wp14:editId="6891B91C">
            <wp:extent cx="3775922" cy="2397417"/>
            <wp:effectExtent l="0" t="0" r="0" b="3175"/>
            <wp:docPr id="2005566867" name="Picture 2005566867" descr="A picture containing text, indoor,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indoor, footwear&#10;&#10;Description automatically generated"/>
                    <pic:cNvPicPr/>
                  </pic:nvPicPr>
                  <pic:blipFill>
                    <a:blip r:embed="rId109">
                      <a:extLst>
                        <a:ext uri="{28A0092B-C50C-407E-A947-70E740481C1C}">
                          <a14:useLocalDpi xmlns:a14="http://schemas.microsoft.com/office/drawing/2010/main" val="0"/>
                        </a:ext>
                      </a:extLst>
                    </a:blip>
                    <a:stretch>
                      <a:fillRect/>
                    </a:stretch>
                  </pic:blipFill>
                  <pic:spPr>
                    <a:xfrm>
                      <a:off x="0" y="0"/>
                      <a:ext cx="3791159" cy="2407091"/>
                    </a:xfrm>
                    <a:prstGeom prst="rect">
                      <a:avLst/>
                    </a:prstGeom>
                  </pic:spPr>
                </pic:pic>
              </a:graphicData>
            </a:graphic>
          </wp:inline>
        </w:drawing>
      </w:r>
    </w:p>
    <w:p w14:paraId="4F3ABF38" w14:textId="77777777" w:rsidR="00BD3752" w:rsidRPr="00BD3752" w:rsidRDefault="00BD3752" w:rsidP="00BD3752"/>
    <w:p w14:paraId="1BC6B916" w14:textId="77777777" w:rsidR="00BD3752" w:rsidRPr="00BD3752" w:rsidRDefault="00BD3752" w:rsidP="00BD3752">
      <w:r w:rsidRPr="00BD3752">
        <w:t xml:space="preserve">Figure 8 (A) With a loop or Velcro fastening on the tongue (B) No fastening on the tongue. </w:t>
      </w:r>
    </w:p>
    <w:p w14:paraId="31B7507E" w14:textId="77777777" w:rsidR="00BD3752" w:rsidRPr="00BD3752" w:rsidRDefault="00BD3752" w:rsidP="00BD3752"/>
    <w:p w14:paraId="6097C0E5" w14:textId="77777777" w:rsidR="00BD3752" w:rsidRPr="00BD3752" w:rsidRDefault="00BD3752" w:rsidP="00BD3752">
      <w:pPr>
        <w:rPr>
          <w:b/>
          <w:bCs/>
        </w:rPr>
      </w:pPr>
      <w:r w:rsidRPr="00BD3752">
        <w:rPr>
          <w:b/>
          <w:bCs/>
        </w:rPr>
        <w:t>Question E9</w:t>
      </w:r>
    </w:p>
    <w:p w14:paraId="38D00A34" w14:textId="77777777" w:rsidR="00BD3752" w:rsidRPr="00BD3752" w:rsidRDefault="00BD3752" w:rsidP="00BD3752"/>
    <w:p w14:paraId="20242DC8" w14:textId="77777777" w:rsidR="00BD3752" w:rsidRPr="00BD3752" w:rsidRDefault="00BD3752" w:rsidP="00BD3752">
      <w:r w:rsidRPr="00BD3752">
        <w:t>Does the length of the tongue come above the line of top fastenings to provide comfort when the fastenings are tightened (Result A Yes), or is the tongue below or in line with the top fastening (Result B No)?</w:t>
      </w:r>
    </w:p>
    <w:p w14:paraId="26FD10AC" w14:textId="77777777" w:rsidR="00BD3752" w:rsidRPr="00BD3752" w:rsidRDefault="00BD3752" w:rsidP="00BD3752"/>
    <w:p w14:paraId="5575671B" w14:textId="77777777" w:rsidR="00BD3752" w:rsidRPr="00BD3752" w:rsidRDefault="00BD3752" w:rsidP="00BD3752">
      <w:pPr>
        <w:rPr>
          <w:b/>
          <w:bCs/>
        </w:rPr>
      </w:pPr>
      <w:r w:rsidRPr="00BD3752">
        <w:rPr>
          <w:b/>
          <w:bCs/>
        </w:rPr>
        <w:t>Component Fastenings and Facings:</w:t>
      </w:r>
    </w:p>
    <w:p w14:paraId="140161BC" w14:textId="77777777" w:rsidR="00BD3752" w:rsidRPr="00BD3752" w:rsidRDefault="00BD3752" w:rsidP="00BD3752">
      <w:pPr>
        <w:rPr>
          <w:b/>
          <w:bCs/>
        </w:rPr>
      </w:pPr>
    </w:p>
    <w:p w14:paraId="140F247E" w14:textId="77777777" w:rsidR="00BD3752" w:rsidRPr="00BD3752" w:rsidRDefault="00BD3752" w:rsidP="00BD3752">
      <w:pPr>
        <w:rPr>
          <w:b/>
          <w:bCs/>
        </w:rPr>
      </w:pPr>
      <w:r w:rsidRPr="00BD3752">
        <w:rPr>
          <w:b/>
          <w:bCs/>
        </w:rPr>
        <w:t>Question E10</w:t>
      </w:r>
    </w:p>
    <w:p w14:paraId="23F7BC48" w14:textId="77777777" w:rsidR="00BD3752" w:rsidRPr="00BD3752" w:rsidRDefault="00BD3752" w:rsidP="00BD3752"/>
    <w:p w14:paraId="71FEED12" w14:textId="77777777" w:rsidR="00BD3752" w:rsidRPr="00BD3752" w:rsidRDefault="00BD3752" w:rsidP="00BD3752">
      <w:r w:rsidRPr="00BD3752">
        <w:t>Are the facings of the shoe extended along the length of the shoe into the toe box beyond the start of the toe spring to allow ease of access to the footwear Figure 9(A) (Result A Yes), or are the facings extended just to the length of the midfoot Figure 9(B) (Result B No)?</w:t>
      </w:r>
    </w:p>
    <w:p w14:paraId="5BD9C05A" w14:textId="77777777" w:rsidR="00BD3752" w:rsidRPr="00BD3752" w:rsidRDefault="00BD3752" w:rsidP="00BD3752"/>
    <w:p w14:paraId="4BB51D6D" w14:textId="77777777" w:rsidR="00BD3752" w:rsidRPr="00BD3752" w:rsidRDefault="00BD3752" w:rsidP="00BD3752">
      <w:r w:rsidRPr="00BD3752">
        <w:rPr>
          <w:noProof/>
        </w:rPr>
        <w:drawing>
          <wp:inline distT="0" distB="0" distL="0" distR="0" wp14:anchorId="39775D09" wp14:editId="3338F165">
            <wp:extent cx="3589867" cy="1475834"/>
            <wp:effectExtent l="0" t="0" r="4445" b="0"/>
            <wp:docPr id="312210236" name="Picture 312210236" descr="A picture containing indoor, shoes, black, lea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indoor, shoes, black, leather&#10;&#10;Description automatically generated"/>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626869" cy="1491046"/>
                    </a:xfrm>
                    <a:prstGeom prst="rect">
                      <a:avLst/>
                    </a:prstGeom>
                  </pic:spPr>
                </pic:pic>
              </a:graphicData>
            </a:graphic>
          </wp:inline>
        </w:drawing>
      </w:r>
    </w:p>
    <w:p w14:paraId="7E36CB8A" w14:textId="77777777" w:rsidR="00BD3752" w:rsidRPr="00BD3752" w:rsidRDefault="00BD3752" w:rsidP="00BD3752">
      <w:r w:rsidRPr="00BD3752">
        <w:t xml:space="preserve">Figure 9(A) Facings extended into the toe box beyond the start of the spring, (B) Facings extended to the length of the midfoot </w:t>
      </w:r>
    </w:p>
    <w:p w14:paraId="172B7162" w14:textId="77777777" w:rsidR="00BD3752" w:rsidRPr="00BD3752" w:rsidRDefault="00BD3752" w:rsidP="00BD3752"/>
    <w:p w14:paraId="78A98701" w14:textId="77777777" w:rsidR="00BD3752" w:rsidRPr="00BD3752" w:rsidRDefault="00BD3752" w:rsidP="00BD3752">
      <w:pPr>
        <w:rPr>
          <w:b/>
          <w:bCs/>
        </w:rPr>
      </w:pPr>
      <w:r w:rsidRPr="00BD3752">
        <w:rPr>
          <w:b/>
          <w:bCs/>
        </w:rPr>
        <w:t>Question E11</w:t>
      </w:r>
    </w:p>
    <w:p w14:paraId="1AAD195E" w14:textId="77777777" w:rsidR="00BD3752" w:rsidRPr="00BD3752" w:rsidRDefault="00BD3752" w:rsidP="00BD3752"/>
    <w:p w14:paraId="7DB2E31E" w14:textId="77777777" w:rsidR="00BD3752" w:rsidRPr="00BD3752" w:rsidRDefault="00BD3752" w:rsidP="00BD3752">
      <w:r w:rsidRPr="00BD3752">
        <w:t>Are the fastenings of the shoe Velcro allowing for fastening and unfastening for individuals with limited hand dexterity (Result A Yes), or are the fastenings lace or buckle fastening (Result B No)?</w:t>
      </w:r>
    </w:p>
    <w:p w14:paraId="52BFEA09" w14:textId="77777777" w:rsidR="00BD3752" w:rsidRPr="00BD3752" w:rsidRDefault="00BD3752" w:rsidP="00BD3752">
      <w:pPr>
        <w:rPr>
          <w:b/>
          <w:bCs/>
        </w:rPr>
      </w:pPr>
    </w:p>
    <w:p w14:paraId="27824A17" w14:textId="77777777" w:rsidR="00BD3752" w:rsidRPr="00BD3752" w:rsidRDefault="00BD3752" w:rsidP="00BD3752">
      <w:pPr>
        <w:rPr>
          <w:b/>
          <w:bCs/>
        </w:rPr>
      </w:pPr>
      <w:r w:rsidRPr="00BD3752">
        <w:rPr>
          <w:b/>
          <w:bCs/>
        </w:rPr>
        <w:t>Component Inlay/Insole:</w:t>
      </w:r>
    </w:p>
    <w:p w14:paraId="4C6120A2" w14:textId="77777777" w:rsidR="00BD3752" w:rsidRPr="00BD3752" w:rsidRDefault="00BD3752" w:rsidP="00BD3752">
      <w:pPr>
        <w:rPr>
          <w:b/>
          <w:bCs/>
        </w:rPr>
      </w:pPr>
    </w:p>
    <w:p w14:paraId="452DBD3E" w14:textId="77777777" w:rsidR="00BD3752" w:rsidRPr="00BD3752" w:rsidRDefault="00BD3752" w:rsidP="00BD3752">
      <w:pPr>
        <w:rPr>
          <w:b/>
          <w:bCs/>
        </w:rPr>
      </w:pPr>
      <w:r w:rsidRPr="00BD3752">
        <w:rPr>
          <w:b/>
          <w:bCs/>
        </w:rPr>
        <w:t>Question E12</w:t>
      </w:r>
    </w:p>
    <w:p w14:paraId="06C1DDED" w14:textId="77777777" w:rsidR="00BD3752" w:rsidRPr="00BD3752" w:rsidRDefault="00BD3752" w:rsidP="00BD3752">
      <w:pPr>
        <w:rPr>
          <w:b/>
          <w:bCs/>
        </w:rPr>
      </w:pPr>
    </w:p>
    <w:p w14:paraId="566B7DE0" w14:textId="77777777" w:rsidR="00BD3752" w:rsidRPr="00BD3752" w:rsidRDefault="00BD3752" w:rsidP="00BD3752">
      <w:r w:rsidRPr="00BD3752">
        <w:t>Is the shoe’s inlay/insole able to be easily removed without tearing it from the inner base (Result A Yes), or is the shoe’s insole glued into the shoe and requires tearing to remove (Result B No)?</w:t>
      </w:r>
    </w:p>
    <w:p w14:paraId="74C8DDBA" w14:textId="77777777" w:rsidR="00BD3752" w:rsidRPr="00BD3752" w:rsidRDefault="00BD3752" w:rsidP="00BD3752"/>
    <w:p w14:paraId="58EF233A" w14:textId="77777777" w:rsidR="00BD3752" w:rsidRPr="00BD3752" w:rsidRDefault="00BD3752" w:rsidP="00BD3752"/>
    <w:p w14:paraId="69274F3F" w14:textId="77777777" w:rsidR="00BD3752" w:rsidRPr="00BD3752" w:rsidRDefault="00BD3752" w:rsidP="00BD3752">
      <w:pPr>
        <w:rPr>
          <w:b/>
          <w:bCs/>
        </w:rPr>
      </w:pPr>
      <w:r w:rsidRPr="00BD3752">
        <w:rPr>
          <w:b/>
          <w:bCs/>
        </w:rPr>
        <w:t>Question E13</w:t>
      </w:r>
    </w:p>
    <w:p w14:paraId="2418024C" w14:textId="77777777" w:rsidR="00BD3752" w:rsidRPr="00BD3752" w:rsidRDefault="00BD3752" w:rsidP="00BD3752">
      <w:pPr>
        <w:rPr>
          <w:b/>
          <w:bCs/>
        </w:rPr>
      </w:pPr>
    </w:p>
    <w:p w14:paraId="481CF25A" w14:textId="77777777" w:rsidR="00BD3752" w:rsidRPr="00BD3752" w:rsidRDefault="00BD3752" w:rsidP="00BD3752">
      <w:r w:rsidRPr="00BD3752">
        <w:t xml:space="preserve">Is the shoe’s inlay/insole contoured to </w:t>
      </w:r>
      <w:proofErr w:type="spellStart"/>
      <w:r w:rsidRPr="00BD3752">
        <w:t>cup</w:t>
      </w:r>
      <w:proofErr w:type="spellEnd"/>
      <w:r w:rsidRPr="00BD3752">
        <w:t xml:space="preserve"> the anatomy of the heel, as seen in Figure 10(A) (Result A Yes), or is the shoe’s inlay flat, as seen in Figure 10(B)(Result B No)?</w:t>
      </w:r>
    </w:p>
    <w:p w14:paraId="198A513F" w14:textId="77777777" w:rsidR="00BD3752" w:rsidRPr="00BD3752" w:rsidRDefault="00BD3752" w:rsidP="00BD3752"/>
    <w:p w14:paraId="6A5B9C99" w14:textId="77777777" w:rsidR="00BD3752" w:rsidRPr="00BD3752" w:rsidRDefault="00BD3752" w:rsidP="00BD3752">
      <w:r w:rsidRPr="00BD3752">
        <w:rPr>
          <w:noProof/>
        </w:rPr>
        <w:drawing>
          <wp:inline distT="0" distB="0" distL="0" distR="0" wp14:anchorId="2A918257" wp14:editId="2B42047F">
            <wp:extent cx="3798277" cy="1681432"/>
            <wp:effectExtent l="0" t="0" r="0" b="0"/>
            <wp:docPr id="575037606" name="Picture 575037606" descr="A picture containing text, indoor, box,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indoor, box, footwear&#10;&#10;Description automatically generated"/>
                    <pic:cNvPicPr/>
                  </pic:nvPicPr>
                  <pic:blipFill>
                    <a:blip r:embed="rId111">
                      <a:extLst>
                        <a:ext uri="{28A0092B-C50C-407E-A947-70E740481C1C}">
                          <a14:useLocalDpi xmlns:a14="http://schemas.microsoft.com/office/drawing/2010/main" val="0"/>
                        </a:ext>
                      </a:extLst>
                    </a:blip>
                    <a:stretch>
                      <a:fillRect/>
                    </a:stretch>
                  </pic:blipFill>
                  <pic:spPr>
                    <a:xfrm>
                      <a:off x="0" y="0"/>
                      <a:ext cx="3822278" cy="1692057"/>
                    </a:xfrm>
                    <a:prstGeom prst="rect">
                      <a:avLst/>
                    </a:prstGeom>
                  </pic:spPr>
                </pic:pic>
              </a:graphicData>
            </a:graphic>
          </wp:inline>
        </w:drawing>
      </w:r>
    </w:p>
    <w:p w14:paraId="57939B0F" w14:textId="77777777" w:rsidR="00BD3752" w:rsidRPr="00BD3752" w:rsidRDefault="00BD3752" w:rsidP="00BD3752"/>
    <w:p w14:paraId="54B0637E" w14:textId="77777777" w:rsidR="00BD3752" w:rsidRPr="00BD3752" w:rsidRDefault="00BD3752" w:rsidP="00BD3752">
      <w:r w:rsidRPr="00BD3752">
        <w:t xml:space="preserve">Figure 10(A) Inlay/Insole cupped at the heel and deep at the rearfoot, midfoot and forefoot. </w:t>
      </w:r>
    </w:p>
    <w:p w14:paraId="0DE5B8D6" w14:textId="77777777" w:rsidR="00BD3752" w:rsidRPr="00BD3752" w:rsidRDefault="00BD3752" w:rsidP="00BD3752">
      <w:r w:rsidRPr="00BD3752">
        <w:t xml:space="preserve">(B) Inlay/Insole Flat at rearfoot and midfoot. </w:t>
      </w:r>
    </w:p>
    <w:p w14:paraId="40F097F9" w14:textId="77777777" w:rsidR="00BD3752" w:rsidRPr="00BD3752" w:rsidRDefault="00BD3752" w:rsidP="00BD3752">
      <w:pPr>
        <w:rPr>
          <w:b/>
          <w:bCs/>
        </w:rPr>
      </w:pPr>
    </w:p>
    <w:p w14:paraId="69030811" w14:textId="77777777" w:rsidR="00BD3752" w:rsidRPr="00BD3752" w:rsidRDefault="00BD3752" w:rsidP="00BD3752">
      <w:pPr>
        <w:rPr>
          <w:b/>
          <w:bCs/>
        </w:rPr>
      </w:pPr>
      <w:r w:rsidRPr="00BD3752">
        <w:rPr>
          <w:b/>
          <w:bCs/>
        </w:rPr>
        <w:t>Question E14</w:t>
      </w:r>
    </w:p>
    <w:p w14:paraId="3459617F" w14:textId="77777777" w:rsidR="00BD3752" w:rsidRPr="00BD3752" w:rsidRDefault="00BD3752" w:rsidP="00BD3752">
      <w:pPr>
        <w:rPr>
          <w:b/>
          <w:bCs/>
        </w:rPr>
      </w:pPr>
    </w:p>
    <w:p w14:paraId="63FE1F80" w14:textId="77777777" w:rsidR="00BD3752" w:rsidRPr="00BD3752" w:rsidRDefault="00BD3752" w:rsidP="00BD3752">
      <w:r w:rsidRPr="00BD3752">
        <w:t>Is the shoe’s inlay/insole deep enough at the rearfoot, midfoot and forefoot to simulate a potential required prescriptive foot orthoses for the child, as seen in Figure 10(A) (Result A Yes)? Or is the shoe’s inlay flat and of limited depth as seen in Figure 10(B) (Result B No)?</w:t>
      </w:r>
    </w:p>
    <w:p w14:paraId="270B4D97" w14:textId="77777777" w:rsidR="00BD3752" w:rsidRPr="00BD3752" w:rsidRDefault="00BD3752" w:rsidP="00BD3752"/>
    <w:p w14:paraId="77AC5665" w14:textId="77777777" w:rsidR="00BD3752" w:rsidRPr="00BD3752" w:rsidRDefault="00BD3752" w:rsidP="00BD3752">
      <w:pPr>
        <w:rPr>
          <w:b/>
          <w:bCs/>
        </w:rPr>
      </w:pPr>
      <w:r w:rsidRPr="00BD3752">
        <w:rPr>
          <w:b/>
          <w:bCs/>
        </w:rPr>
        <w:t xml:space="preserve">Total Ergonomic Score and Interpretation </w:t>
      </w:r>
    </w:p>
    <w:p w14:paraId="297B57E7" w14:textId="77777777" w:rsidR="00BD3752" w:rsidRPr="00BD3752" w:rsidRDefault="00BD3752" w:rsidP="00BD3752"/>
    <w:p w14:paraId="7BE81274" w14:textId="77777777" w:rsidR="00BD3752" w:rsidRPr="00BD3752" w:rsidRDefault="00BD3752" w:rsidP="00BD3752">
      <w:r w:rsidRPr="00BD3752">
        <w:t xml:space="preserve">Total up the score for a maximum </w:t>
      </w:r>
      <w:r w:rsidRPr="00BD3752">
        <w:rPr>
          <w:b/>
          <w:bCs/>
        </w:rPr>
        <w:t>Ergonomic Value</w:t>
      </w:r>
      <w:r w:rsidRPr="00BD3752">
        <w:t xml:space="preserve"> of 14. Ergonomic score interpretation:</w:t>
      </w:r>
    </w:p>
    <w:p w14:paraId="1118EEAB" w14:textId="77777777" w:rsidR="00BD3752" w:rsidRPr="00BD3752" w:rsidRDefault="00BD3752" w:rsidP="00BD3752">
      <w:r w:rsidRPr="00BD3752">
        <w:t>0- 4 = Poor 5 - 9 = Moderate 10 - 14 = Good</w:t>
      </w:r>
    </w:p>
    <w:p w14:paraId="0488D9C9" w14:textId="77777777" w:rsidR="00BD3752" w:rsidRPr="00BD3752" w:rsidRDefault="00BD3752" w:rsidP="00BD3752">
      <w:pPr>
        <w:rPr>
          <w:b/>
          <w:bCs/>
          <w:u w:val="single"/>
        </w:rPr>
      </w:pPr>
    </w:p>
    <w:p w14:paraId="1117A853" w14:textId="77777777" w:rsidR="00BD3752" w:rsidRPr="00BD3752" w:rsidRDefault="00BD3752" w:rsidP="00BD3752">
      <w:pPr>
        <w:rPr>
          <w:b/>
          <w:bCs/>
          <w:u w:val="single"/>
        </w:rPr>
      </w:pPr>
    </w:p>
    <w:p w14:paraId="53A12363" w14:textId="77777777" w:rsidR="00BD3752" w:rsidRPr="00BD3752" w:rsidRDefault="00BD3752" w:rsidP="00BD3752">
      <w:pPr>
        <w:rPr>
          <w:b/>
          <w:bCs/>
          <w:u w:val="single"/>
        </w:rPr>
      </w:pPr>
      <w:r w:rsidRPr="00BD3752">
        <w:rPr>
          <w:b/>
          <w:bCs/>
          <w:u w:val="single"/>
        </w:rPr>
        <w:t>Stability Criteria</w:t>
      </w:r>
    </w:p>
    <w:p w14:paraId="67D75F62" w14:textId="77777777" w:rsidR="00BD3752" w:rsidRPr="00BD3752" w:rsidRDefault="00BD3752" w:rsidP="00BD3752">
      <w:pPr>
        <w:rPr>
          <w:b/>
          <w:bCs/>
        </w:rPr>
      </w:pPr>
    </w:p>
    <w:p w14:paraId="4C732B50" w14:textId="77777777" w:rsidR="00BD3752" w:rsidRPr="00BD3752" w:rsidRDefault="00BD3752" w:rsidP="00BD3752">
      <w:pPr>
        <w:rPr>
          <w:b/>
          <w:bCs/>
        </w:rPr>
      </w:pPr>
      <w:r w:rsidRPr="00BD3752">
        <w:rPr>
          <w:b/>
          <w:bCs/>
        </w:rPr>
        <w:t xml:space="preserve">Component Heel Counter/Stiffener: </w:t>
      </w:r>
    </w:p>
    <w:p w14:paraId="79516770" w14:textId="77777777" w:rsidR="00BD3752" w:rsidRPr="00BD3752" w:rsidRDefault="00BD3752" w:rsidP="00BD3752">
      <w:pPr>
        <w:rPr>
          <w:b/>
          <w:bCs/>
        </w:rPr>
      </w:pPr>
    </w:p>
    <w:p w14:paraId="42FA298D" w14:textId="77777777" w:rsidR="00BD3752" w:rsidRPr="00BD3752" w:rsidRDefault="00BD3752" w:rsidP="00BD3752">
      <w:pPr>
        <w:rPr>
          <w:b/>
          <w:bCs/>
        </w:rPr>
      </w:pPr>
      <w:r w:rsidRPr="00BD3752">
        <w:rPr>
          <w:b/>
          <w:bCs/>
        </w:rPr>
        <w:t>Question S1</w:t>
      </w:r>
    </w:p>
    <w:p w14:paraId="1218D56D" w14:textId="77777777" w:rsidR="00BD3752" w:rsidRPr="00BD3752" w:rsidRDefault="00BD3752" w:rsidP="00BD3752"/>
    <w:p w14:paraId="5DC069D9" w14:textId="77777777" w:rsidR="00BD3752" w:rsidRPr="00BD3752" w:rsidRDefault="00BD3752" w:rsidP="00BD3752">
      <w:r w:rsidRPr="00BD3752">
        <w:t>Press into the heel region of the upper of the shoe until you find the top edge of the heel counter, as seen in Figure 11(A); now trace the edge of the heel counter along its length until it curves down to meet the edge of the outsole as seen in Figure 11(B). Do this for both the medial (inside) and lateral (outside) sides of the shoe and estimate the length of the extension with respect to the shoe. Is the heel counter extended to the forefoot/toe box Figure 12(A) (Result A), extended into the midfoot Figure 12(B) (Result B), or is it only extended to the length of the heel Figure 12(C)?</w:t>
      </w:r>
    </w:p>
    <w:p w14:paraId="39A98CF6" w14:textId="77777777" w:rsidR="00BD3752" w:rsidRPr="00BD3752" w:rsidRDefault="00BD3752" w:rsidP="00BD3752"/>
    <w:p w14:paraId="38919F1F" w14:textId="77777777" w:rsidR="00BD3752" w:rsidRPr="00BD3752" w:rsidRDefault="00BD3752" w:rsidP="00BD3752">
      <w:r w:rsidRPr="00BD3752">
        <w:rPr>
          <w:noProof/>
        </w:rPr>
        <w:drawing>
          <wp:inline distT="0" distB="0" distL="0" distR="0" wp14:anchorId="1EB33B27" wp14:editId="5CF117CA">
            <wp:extent cx="2237114" cy="3882683"/>
            <wp:effectExtent l="0" t="0" r="0" b="3810"/>
            <wp:docPr id="832366989" name="Picture 832366989" descr="A picture containing text, perso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person, indoor&#10;&#10;Description automatically generated"/>
                    <pic:cNvPicPr/>
                  </pic:nvPicPr>
                  <pic:blipFill>
                    <a:blip r:embed="rId112">
                      <a:extLst>
                        <a:ext uri="{28A0092B-C50C-407E-A947-70E740481C1C}">
                          <a14:useLocalDpi xmlns:a14="http://schemas.microsoft.com/office/drawing/2010/main" val="0"/>
                        </a:ext>
                      </a:extLst>
                    </a:blip>
                    <a:stretch>
                      <a:fillRect/>
                    </a:stretch>
                  </pic:blipFill>
                  <pic:spPr>
                    <a:xfrm>
                      <a:off x="0" y="0"/>
                      <a:ext cx="2241800" cy="3890816"/>
                    </a:xfrm>
                    <a:prstGeom prst="rect">
                      <a:avLst/>
                    </a:prstGeom>
                  </pic:spPr>
                </pic:pic>
              </a:graphicData>
            </a:graphic>
          </wp:inline>
        </w:drawing>
      </w:r>
    </w:p>
    <w:p w14:paraId="4592355D" w14:textId="77777777" w:rsidR="00BD3752" w:rsidRPr="00BD3752" w:rsidRDefault="00BD3752" w:rsidP="00BD3752"/>
    <w:p w14:paraId="1516071B" w14:textId="77777777" w:rsidR="00BD3752" w:rsidRPr="00BD3752" w:rsidRDefault="00BD3752" w:rsidP="00BD3752">
      <w:r w:rsidRPr="00BD3752">
        <w:t>Figure 11(A) Palpating the top edge of the heel counter through the shoe, (B) Tracing the top edge of the heel counter to its most distal aspect of the shoe.</w:t>
      </w:r>
    </w:p>
    <w:p w14:paraId="091B53E1" w14:textId="77777777" w:rsidR="00BD3752" w:rsidRPr="00BD3752" w:rsidRDefault="00BD3752" w:rsidP="00BD3752">
      <w:r w:rsidRPr="00BD3752">
        <w:rPr>
          <w:noProof/>
        </w:rPr>
        <w:drawing>
          <wp:inline distT="0" distB="0" distL="0" distR="0" wp14:anchorId="282A8B4F" wp14:editId="032F10E6">
            <wp:extent cx="2929467" cy="6113194"/>
            <wp:effectExtent l="0" t="0" r="4445" b="0"/>
            <wp:docPr id="40862791" name="Picture 40862791" descr="A pair of black sho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air of black shoes&#10;&#10;Description automatically generated with low confidence"/>
                    <pic:cNvPicPr/>
                  </pic:nvPicPr>
                  <pic:blipFill>
                    <a:blip r:embed="rId113">
                      <a:extLst>
                        <a:ext uri="{28A0092B-C50C-407E-A947-70E740481C1C}">
                          <a14:useLocalDpi xmlns:a14="http://schemas.microsoft.com/office/drawing/2010/main" val="0"/>
                        </a:ext>
                      </a:extLst>
                    </a:blip>
                    <a:stretch>
                      <a:fillRect/>
                    </a:stretch>
                  </pic:blipFill>
                  <pic:spPr>
                    <a:xfrm>
                      <a:off x="0" y="0"/>
                      <a:ext cx="3066095" cy="6398308"/>
                    </a:xfrm>
                    <a:prstGeom prst="rect">
                      <a:avLst/>
                    </a:prstGeom>
                  </pic:spPr>
                </pic:pic>
              </a:graphicData>
            </a:graphic>
          </wp:inline>
        </w:drawing>
      </w:r>
    </w:p>
    <w:p w14:paraId="786D93A2" w14:textId="77777777" w:rsidR="00BD3752" w:rsidRPr="00BD3752" w:rsidRDefault="00BD3752" w:rsidP="00BD3752"/>
    <w:p w14:paraId="1EC5B733" w14:textId="77777777" w:rsidR="00BD3752" w:rsidRPr="00BD3752" w:rsidRDefault="00BD3752" w:rsidP="00BD3752">
      <w:r w:rsidRPr="00BD3752">
        <w:t>Figure 12 (A) Heel counter extending to the forefoot/toe box, (B) Heel counter extending into the midfoot, (C) Heel counter extending to the length of the heel.</w:t>
      </w:r>
    </w:p>
    <w:p w14:paraId="2211D10F" w14:textId="77777777" w:rsidR="00BD3752" w:rsidRPr="00BD3752" w:rsidRDefault="00BD3752" w:rsidP="00BD3752"/>
    <w:p w14:paraId="208DE266" w14:textId="77777777" w:rsidR="00BD3752" w:rsidRPr="00BD3752" w:rsidRDefault="00BD3752" w:rsidP="00BD3752">
      <w:pPr>
        <w:rPr>
          <w:b/>
          <w:bCs/>
        </w:rPr>
      </w:pPr>
    </w:p>
    <w:p w14:paraId="7E333480" w14:textId="77777777" w:rsidR="00BD3752" w:rsidRPr="00BD3752" w:rsidRDefault="00BD3752" w:rsidP="00BD3752">
      <w:pPr>
        <w:rPr>
          <w:b/>
          <w:bCs/>
        </w:rPr>
      </w:pPr>
    </w:p>
    <w:p w14:paraId="0D71FD5A" w14:textId="77777777" w:rsidR="00BD3752" w:rsidRPr="00BD3752" w:rsidRDefault="00BD3752" w:rsidP="00BD3752">
      <w:pPr>
        <w:rPr>
          <w:b/>
          <w:bCs/>
        </w:rPr>
      </w:pPr>
    </w:p>
    <w:p w14:paraId="69111A11" w14:textId="77777777" w:rsidR="00BD3752" w:rsidRPr="00BD3752" w:rsidRDefault="00BD3752" w:rsidP="00BD3752">
      <w:pPr>
        <w:rPr>
          <w:b/>
          <w:bCs/>
        </w:rPr>
      </w:pPr>
    </w:p>
    <w:p w14:paraId="5021FD1B" w14:textId="77777777" w:rsidR="00BD3752" w:rsidRPr="00BD3752" w:rsidRDefault="00BD3752" w:rsidP="00BD3752">
      <w:pPr>
        <w:rPr>
          <w:b/>
          <w:bCs/>
        </w:rPr>
      </w:pPr>
    </w:p>
    <w:p w14:paraId="42F7C31C" w14:textId="77777777" w:rsidR="00BD3752" w:rsidRPr="00BD3752" w:rsidRDefault="00BD3752" w:rsidP="00BD3752">
      <w:pPr>
        <w:rPr>
          <w:b/>
          <w:bCs/>
        </w:rPr>
      </w:pPr>
    </w:p>
    <w:p w14:paraId="3604DBE5" w14:textId="77777777" w:rsidR="00BD3752" w:rsidRPr="00BD3752" w:rsidRDefault="00BD3752" w:rsidP="00BD3752">
      <w:pPr>
        <w:rPr>
          <w:b/>
          <w:bCs/>
        </w:rPr>
      </w:pPr>
    </w:p>
    <w:p w14:paraId="7374A80B" w14:textId="77777777" w:rsidR="00BD3752" w:rsidRPr="00BD3752" w:rsidRDefault="00BD3752" w:rsidP="00BD3752">
      <w:pPr>
        <w:rPr>
          <w:b/>
          <w:bCs/>
        </w:rPr>
      </w:pPr>
    </w:p>
    <w:p w14:paraId="5D5FB59D" w14:textId="77777777" w:rsidR="00BD3752" w:rsidRPr="00BD3752" w:rsidRDefault="00BD3752" w:rsidP="00BD3752">
      <w:pPr>
        <w:rPr>
          <w:b/>
          <w:bCs/>
        </w:rPr>
      </w:pPr>
    </w:p>
    <w:p w14:paraId="3BC73F8C" w14:textId="77777777" w:rsidR="00BD3752" w:rsidRPr="00BD3752" w:rsidRDefault="00BD3752" w:rsidP="00BD3752">
      <w:pPr>
        <w:rPr>
          <w:b/>
          <w:bCs/>
        </w:rPr>
      </w:pPr>
    </w:p>
    <w:p w14:paraId="65DDACD5" w14:textId="77777777" w:rsidR="00BD3752" w:rsidRPr="00BD3752" w:rsidRDefault="00BD3752" w:rsidP="00BD3752">
      <w:pPr>
        <w:rPr>
          <w:b/>
          <w:bCs/>
        </w:rPr>
      </w:pPr>
      <w:r w:rsidRPr="00BD3752">
        <w:rPr>
          <w:b/>
          <w:bCs/>
        </w:rPr>
        <w:t>Question S2</w:t>
      </w:r>
    </w:p>
    <w:p w14:paraId="043C5275" w14:textId="77777777" w:rsidR="00BD3752" w:rsidRPr="00BD3752" w:rsidRDefault="00BD3752" w:rsidP="00BD3752">
      <w:r w:rsidRPr="00BD3752">
        <w:t xml:space="preserve">Press into the heel region of the upper of the shoe until you find the top edge of the heel counter, as seen in Figure 13(A); now trace the edge of the heel counter through the shoe until you find the highest point of the heel counter, as seen in Figure 13(B). Do this for both the medial (inside) and lateral (outside) sides of the shoe. </w:t>
      </w:r>
    </w:p>
    <w:p w14:paraId="1933F546" w14:textId="77777777" w:rsidR="00BD3752" w:rsidRPr="00BD3752" w:rsidRDefault="00BD3752" w:rsidP="00BD3752"/>
    <w:p w14:paraId="79553CB1" w14:textId="77777777" w:rsidR="00BD3752" w:rsidRPr="00BD3752" w:rsidRDefault="00BD3752" w:rsidP="00BD3752">
      <w:r w:rsidRPr="00BD3752">
        <w:rPr>
          <w:noProof/>
        </w:rPr>
        <w:drawing>
          <wp:inline distT="0" distB="0" distL="0" distR="0" wp14:anchorId="3FA7E7B3" wp14:editId="277094F3">
            <wp:extent cx="1794933" cy="4029969"/>
            <wp:effectExtent l="0" t="0" r="1270" b="0"/>
            <wp:docPr id="1738630415" name="Picture 1738630415" descr="A picture containing person,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person, footwear&#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794933" cy="4029969"/>
                    </a:xfrm>
                    <a:prstGeom prst="rect">
                      <a:avLst/>
                    </a:prstGeom>
                  </pic:spPr>
                </pic:pic>
              </a:graphicData>
            </a:graphic>
          </wp:inline>
        </w:drawing>
      </w:r>
    </w:p>
    <w:p w14:paraId="56065054" w14:textId="77777777" w:rsidR="00BD3752" w:rsidRPr="00BD3752" w:rsidRDefault="00BD3752" w:rsidP="00BD3752"/>
    <w:p w14:paraId="4B44946F" w14:textId="77777777" w:rsidR="00BD3752" w:rsidRPr="00BD3752" w:rsidRDefault="00BD3752" w:rsidP="00BD3752">
      <w:r w:rsidRPr="00BD3752">
        <w:t>Figure 13(A) Palpating the top edge of the heel counter through the shoe, (B) Tracing the top edge of the heel counter to its highest point.</w:t>
      </w:r>
    </w:p>
    <w:p w14:paraId="20FF5213" w14:textId="77777777" w:rsidR="00BD3752" w:rsidRPr="00BD3752" w:rsidRDefault="00BD3752" w:rsidP="00BD3752"/>
    <w:p w14:paraId="7DFC5E04" w14:textId="77777777" w:rsidR="00BD3752" w:rsidRPr="00BD3752" w:rsidRDefault="00BD3752" w:rsidP="00BD3752">
      <w:r w:rsidRPr="00BD3752">
        <w:t>Now estimate the height of the extension with respect to the imagined child’s ankle anatomy; note the height of the third eyelet or hook lace fastening; this is equivalent to the ankle joint Figure 14(A). If the fastening is Velcro, note the height from the base of the front of the second fastening Figure 14(B). Is the heel counter height above the respective: eyelet, hook, or Velcro fastening Figure 15(A) (Result A)? Is the heel counter height in line with the: eyelet, hook, or Velcro fastening figure 15(B) (Result B), or is the heel counter height below the respective: eyelet, hook, or Velcro fastening Figure 15(C) (Result C)?</w:t>
      </w:r>
    </w:p>
    <w:p w14:paraId="55AFCBB8" w14:textId="77777777" w:rsidR="00BD3752" w:rsidRPr="00BD3752" w:rsidRDefault="00BD3752" w:rsidP="00BD3752"/>
    <w:p w14:paraId="54272CE1" w14:textId="77777777" w:rsidR="00BD3752" w:rsidRPr="00BD3752" w:rsidRDefault="00BD3752" w:rsidP="00BD3752">
      <w:r w:rsidRPr="00BD3752">
        <w:rPr>
          <w:noProof/>
        </w:rPr>
        <w:drawing>
          <wp:inline distT="0" distB="0" distL="0" distR="0" wp14:anchorId="250EED5E" wp14:editId="48B506BD">
            <wp:extent cx="4191000" cy="1492084"/>
            <wp:effectExtent l="0" t="0" r="0" b="0"/>
            <wp:docPr id="1150307482" name="Picture 1150307482" descr="A pair of black bo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air of black boots&#10;&#10;Description automatically generated with medium confidence"/>
                    <pic:cNvPicPr/>
                  </pic:nvPicPr>
                  <pic:blipFill>
                    <a:blip r:embed="rId115">
                      <a:extLst>
                        <a:ext uri="{28A0092B-C50C-407E-A947-70E740481C1C}">
                          <a14:useLocalDpi xmlns:a14="http://schemas.microsoft.com/office/drawing/2010/main" val="0"/>
                        </a:ext>
                      </a:extLst>
                    </a:blip>
                    <a:stretch>
                      <a:fillRect/>
                    </a:stretch>
                  </pic:blipFill>
                  <pic:spPr>
                    <a:xfrm>
                      <a:off x="0" y="0"/>
                      <a:ext cx="4260939" cy="1516984"/>
                    </a:xfrm>
                    <a:prstGeom prst="rect">
                      <a:avLst/>
                    </a:prstGeom>
                  </pic:spPr>
                </pic:pic>
              </a:graphicData>
            </a:graphic>
          </wp:inline>
        </w:drawing>
      </w:r>
    </w:p>
    <w:p w14:paraId="7DF1A82C" w14:textId="77777777" w:rsidR="00BD3752" w:rsidRPr="00BD3752" w:rsidRDefault="00BD3752" w:rsidP="00BD3752"/>
    <w:p w14:paraId="3ACDAA87" w14:textId="77777777" w:rsidR="00BD3752" w:rsidRPr="00BD3752" w:rsidRDefault="00BD3752" w:rsidP="00BD3752"/>
    <w:p w14:paraId="7F13D155" w14:textId="77777777" w:rsidR="00BD3752" w:rsidRPr="00BD3752" w:rsidRDefault="00BD3752" w:rsidP="00BD3752">
      <w:r w:rsidRPr="00BD3752">
        <w:t xml:space="preserve">Figure 14 Estimated height of the ankle joint. (A) From the third eyelet or hook lace fastening (B) From the base of the front of the second Velcro fastening </w:t>
      </w:r>
    </w:p>
    <w:p w14:paraId="3652B758" w14:textId="77777777" w:rsidR="00BD3752" w:rsidRPr="00BD3752" w:rsidRDefault="00BD3752" w:rsidP="00BD3752">
      <w:r w:rsidRPr="00BD3752">
        <w:rPr>
          <w:noProof/>
        </w:rPr>
        <w:drawing>
          <wp:inline distT="0" distB="0" distL="0" distR="0" wp14:anchorId="63D06776" wp14:editId="4D1DFBCC">
            <wp:extent cx="4350267" cy="3108960"/>
            <wp:effectExtent l="0" t="0" r="0" b="1905"/>
            <wp:docPr id="1369590025" name="Picture 1369590025" descr="A picture containing clothing, roller skating, indoor, sk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lothing, roller skating, indoor, skating&#10;&#10;Description automatically generated"/>
                    <pic:cNvPicPr/>
                  </pic:nvPicPr>
                  <pic:blipFill>
                    <a:blip r:embed="rId116">
                      <a:extLst>
                        <a:ext uri="{28A0092B-C50C-407E-A947-70E740481C1C}">
                          <a14:useLocalDpi xmlns:a14="http://schemas.microsoft.com/office/drawing/2010/main" val="0"/>
                        </a:ext>
                      </a:extLst>
                    </a:blip>
                    <a:stretch>
                      <a:fillRect/>
                    </a:stretch>
                  </pic:blipFill>
                  <pic:spPr>
                    <a:xfrm>
                      <a:off x="0" y="0"/>
                      <a:ext cx="4350267" cy="3108960"/>
                    </a:xfrm>
                    <a:prstGeom prst="rect">
                      <a:avLst/>
                    </a:prstGeom>
                  </pic:spPr>
                </pic:pic>
              </a:graphicData>
            </a:graphic>
          </wp:inline>
        </w:drawing>
      </w:r>
    </w:p>
    <w:p w14:paraId="1E50826A" w14:textId="77777777" w:rsidR="00BD3752" w:rsidRPr="00BD3752" w:rsidRDefault="00BD3752" w:rsidP="00BD3752"/>
    <w:p w14:paraId="11A7CF03" w14:textId="77777777" w:rsidR="00BD3752" w:rsidRPr="00BD3752" w:rsidRDefault="00BD3752" w:rsidP="00BD3752"/>
    <w:p w14:paraId="6DBD69E6" w14:textId="77777777" w:rsidR="00BD3752" w:rsidRPr="00BD3752" w:rsidRDefault="00BD3752" w:rsidP="00BD3752">
      <w:r w:rsidRPr="00BD3752">
        <w:t>Figure 15(A) Heel counter above the respective fastening (B) Heel counter in line with the respective fastening (C) Heel counter extending below the respective fastening.</w:t>
      </w:r>
    </w:p>
    <w:p w14:paraId="16948528" w14:textId="77777777" w:rsidR="00BD3752" w:rsidRPr="00BD3752" w:rsidRDefault="00BD3752" w:rsidP="00BD3752">
      <w:pPr>
        <w:rPr>
          <w:b/>
          <w:bCs/>
        </w:rPr>
      </w:pPr>
    </w:p>
    <w:p w14:paraId="5AC518E2" w14:textId="77777777" w:rsidR="00BD3752" w:rsidRPr="00BD3752" w:rsidRDefault="00BD3752" w:rsidP="00BD3752">
      <w:pPr>
        <w:rPr>
          <w:b/>
          <w:bCs/>
        </w:rPr>
      </w:pPr>
    </w:p>
    <w:p w14:paraId="56588FA2" w14:textId="77777777" w:rsidR="00BD3752" w:rsidRPr="00BD3752" w:rsidRDefault="00BD3752" w:rsidP="00BD3752">
      <w:pPr>
        <w:rPr>
          <w:b/>
          <w:bCs/>
        </w:rPr>
      </w:pPr>
    </w:p>
    <w:p w14:paraId="1E8B2B85" w14:textId="77777777" w:rsidR="00BD3752" w:rsidRPr="00BD3752" w:rsidRDefault="00BD3752" w:rsidP="00BD3752">
      <w:pPr>
        <w:rPr>
          <w:b/>
          <w:bCs/>
        </w:rPr>
      </w:pPr>
    </w:p>
    <w:p w14:paraId="5C1155D8" w14:textId="77777777" w:rsidR="00BD3752" w:rsidRPr="00BD3752" w:rsidRDefault="00BD3752" w:rsidP="00BD3752">
      <w:pPr>
        <w:rPr>
          <w:b/>
          <w:bCs/>
        </w:rPr>
      </w:pPr>
    </w:p>
    <w:p w14:paraId="20173914" w14:textId="77777777" w:rsidR="00BD3752" w:rsidRPr="00BD3752" w:rsidRDefault="00BD3752" w:rsidP="00BD3752">
      <w:pPr>
        <w:rPr>
          <w:b/>
          <w:bCs/>
        </w:rPr>
      </w:pPr>
    </w:p>
    <w:p w14:paraId="35F5868A" w14:textId="77777777" w:rsidR="00BD3752" w:rsidRPr="00BD3752" w:rsidRDefault="00BD3752" w:rsidP="00BD3752">
      <w:pPr>
        <w:rPr>
          <w:b/>
          <w:bCs/>
        </w:rPr>
      </w:pPr>
    </w:p>
    <w:p w14:paraId="2737208B" w14:textId="77777777" w:rsidR="00BD3752" w:rsidRPr="00BD3752" w:rsidRDefault="00BD3752" w:rsidP="00BD3752">
      <w:pPr>
        <w:rPr>
          <w:b/>
          <w:bCs/>
        </w:rPr>
      </w:pPr>
    </w:p>
    <w:p w14:paraId="08E8481F" w14:textId="77777777" w:rsidR="00BD3752" w:rsidRPr="00BD3752" w:rsidRDefault="00BD3752" w:rsidP="00BD3752">
      <w:pPr>
        <w:rPr>
          <w:b/>
          <w:bCs/>
        </w:rPr>
      </w:pPr>
    </w:p>
    <w:p w14:paraId="522375A6" w14:textId="77777777" w:rsidR="00BD3752" w:rsidRPr="00BD3752" w:rsidRDefault="00BD3752" w:rsidP="00BD3752">
      <w:pPr>
        <w:rPr>
          <w:b/>
          <w:bCs/>
        </w:rPr>
      </w:pPr>
    </w:p>
    <w:p w14:paraId="35653779" w14:textId="77777777" w:rsidR="00BD3752" w:rsidRPr="00BD3752" w:rsidRDefault="00BD3752" w:rsidP="00BD3752">
      <w:pPr>
        <w:rPr>
          <w:b/>
          <w:bCs/>
        </w:rPr>
      </w:pPr>
    </w:p>
    <w:p w14:paraId="070DF274" w14:textId="77777777" w:rsidR="00BD3752" w:rsidRPr="00BD3752" w:rsidRDefault="00BD3752" w:rsidP="00BD3752">
      <w:pPr>
        <w:rPr>
          <w:b/>
          <w:bCs/>
        </w:rPr>
      </w:pPr>
    </w:p>
    <w:p w14:paraId="3D1B0948" w14:textId="77777777" w:rsidR="00BD3752" w:rsidRPr="00BD3752" w:rsidRDefault="00BD3752" w:rsidP="00BD3752">
      <w:pPr>
        <w:rPr>
          <w:b/>
          <w:bCs/>
        </w:rPr>
      </w:pPr>
    </w:p>
    <w:p w14:paraId="513FF163" w14:textId="77777777" w:rsidR="00BD3752" w:rsidRPr="00BD3752" w:rsidRDefault="00BD3752" w:rsidP="00BD3752">
      <w:pPr>
        <w:rPr>
          <w:b/>
          <w:bCs/>
        </w:rPr>
      </w:pPr>
    </w:p>
    <w:p w14:paraId="1D1C41D4" w14:textId="77777777" w:rsidR="00BD3752" w:rsidRPr="00BD3752" w:rsidRDefault="00BD3752" w:rsidP="00BD3752">
      <w:pPr>
        <w:rPr>
          <w:b/>
          <w:bCs/>
        </w:rPr>
      </w:pPr>
      <w:r w:rsidRPr="00BD3752">
        <w:rPr>
          <w:b/>
          <w:bCs/>
        </w:rPr>
        <w:t>Question S3</w:t>
      </w:r>
    </w:p>
    <w:p w14:paraId="601613D7" w14:textId="77777777" w:rsidR="00BD3752" w:rsidRPr="00BD3752" w:rsidRDefault="00BD3752" w:rsidP="00BD3752">
      <w:pPr>
        <w:rPr>
          <w:b/>
          <w:bCs/>
        </w:rPr>
      </w:pPr>
    </w:p>
    <w:p w14:paraId="4A04174A" w14:textId="77777777" w:rsidR="00BD3752" w:rsidRPr="00BD3752" w:rsidRDefault="00BD3752" w:rsidP="00BD3752">
      <w:pPr>
        <w:rPr>
          <w:b/>
          <w:bCs/>
        </w:rPr>
      </w:pPr>
      <w:r w:rsidRPr="00BD3752">
        <w:rPr>
          <w:b/>
          <w:bCs/>
        </w:rPr>
        <w:t>How to describe heel counter stiffness</w:t>
      </w:r>
    </w:p>
    <w:p w14:paraId="19FE5936" w14:textId="77777777" w:rsidR="00BD3752" w:rsidRPr="00BD3752" w:rsidRDefault="00BD3752" w:rsidP="00BD3752"/>
    <w:p w14:paraId="4DB1329A" w14:textId="4445153D" w:rsidR="00BD3752" w:rsidRPr="00BD3752" w:rsidRDefault="00BD3752" w:rsidP="00BD3752">
      <w:r w:rsidRPr="00BD3752">
        <w:t xml:space="preserve">The following instructions are modified from Williams et al. 2022 </w:t>
      </w:r>
      <w:r w:rsidRPr="00BD3752">
        <w:fldChar w:fldCharType="begin" w:fldLock="1"/>
      </w:r>
      <w:r w:rsidR="00D471C6">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rsidRPr="00BD3752">
        <w:fldChar w:fldCharType="separate"/>
      </w:r>
      <w:r w:rsidR="009A28E3" w:rsidRPr="009A28E3">
        <w:rPr>
          <w:noProof/>
        </w:rPr>
        <w:t>(C. M. Williams, Morrison, et al., 2022)</w:t>
      </w:r>
      <w:r w:rsidRPr="00BD3752">
        <w:fldChar w:fldCharType="end"/>
      </w:r>
    </w:p>
    <w:p w14:paraId="21EF0A73" w14:textId="77777777" w:rsidR="00BD3752" w:rsidRPr="00BD3752" w:rsidRDefault="00BD3752" w:rsidP="00BD3752">
      <w:r w:rsidRPr="00BD3752">
        <w:t>Hold the forefoot and rearfoot of the shoe.</w:t>
      </w:r>
    </w:p>
    <w:p w14:paraId="6A70A2B6" w14:textId="77777777" w:rsidR="00BD3752" w:rsidRPr="00BD3752" w:rsidRDefault="00BD3752" w:rsidP="00BD3752">
      <w:r w:rsidRPr="00BD3752">
        <w:t>Try to bend the heel counter at the back of the shoe with your thumb, as in Figure 16 (A) (B)</w:t>
      </w:r>
    </w:p>
    <w:p w14:paraId="7E1EFE26" w14:textId="77777777" w:rsidR="00BD3752" w:rsidRPr="00BD3752" w:rsidRDefault="00BD3752" w:rsidP="00BD3752"/>
    <w:p w14:paraId="0608F670" w14:textId="77777777" w:rsidR="00BD3752" w:rsidRPr="00BD3752" w:rsidRDefault="00BD3752" w:rsidP="00BD3752">
      <w:pPr>
        <w:numPr>
          <w:ilvl w:val="0"/>
          <w:numId w:val="43"/>
        </w:numPr>
      </w:pPr>
      <w:r w:rsidRPr="00BD3752">
        <w:t xml:space="preserve">If the heel counter bends towards the sole at an estimated &lt;10°, the heel counter is classified as </w:t>
      </w:r>
      <w:r w:rsidRPr="00BD3752">
        <w:rPr>
          <w:b/>
          <w:bCs/>
        </w:rPr>
        <w:t>rigid</w:t>
      </w:r>
      <w:r w:rsidRPr="00BD3752">
        <w:t xml:space="preserve"> (Figure 16 Heel A)</w:t>
      </w:r>
    </w:p>
    <w:p w14:paraId="20E2D944" w14:textId="77777777" w:rsidR="00BD3752" w:rsidRPr="00BD3752" w:rsidRDefault="00BD3752" w:rsidP="00BD3752">
      <w:pPr>
        <w:numPr>
          <w:ilvl w:val="0"/>
          <w:numId w:val="43"/>
        </w:numPr>
      </w:pPr>
      <w:r w:rsidRPr="00BD3752">
        <w:t xml:space="preserve">If the heel counter bends towards the sole at an estimated 10 to 45°, the heel counter is classified as </w:t>
      </w:r>
      <w:r w:rsidRPr="00BD3752">
        <w:rPr>
          <w:b/>
          <w:bCs/>
        </w:rPr>
        <w:t>flexible</w:t>
      </w:r>
      <w:r w:rsidRPr="00BD3752">
        <w:t xml:space="preserve"> (Figure 16 Heel B)</w:t>
      </w:r>
    </w:p>
    <w:p w14:paraId="39B5D07B" w14:textId="77777777" w:rsidR="00BD3752" w:rsidRPr="00BD3752" w:rsidRDefault="00BD3752" w:rsidP="00BD3752"/>
    <w:p w14:paraId="0F0BE32A" w14:textId="77777777" w:rsidR="00BD3752" w:rsidRPr="00BD3752" w:rsidRDefault="00BD3752" w:rsidP="00BD3752">
      <w:r w:rsidRPr="00BD3752">
        <w:rPr>
          <w:noProof/>
        </w:rPr>
        <w:drawing>
          <wp:inline distT="0" distB="0" distL="0" distR="0" wp14:anchorId="1251AA76" wp14:editId="6205332D">
            <wp:extent cx="5232400" cy="4127500"/>
            <wp:effectExtent l="0" t="0" r="0" b="0"/>
            <wp:docPr id="445616410" name="Picture 445616410" descr="A picture containing person,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person, footwear&#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232400" cy="4127500"/>
                    </a:xfrm>
                    <a:prstGeom prst="rect">
                      <a:avLst/>
                    </a:prstGeom>
                  </pic:spPr>
                </pic:pic>
              </a:graphicData>
            </a:graphic>
          </wp:inline>
        </w:drawing>
      </w:r>
    </w:p>
    <w:p w14:paraId="56168BFC" w14:textId="77777777" w:rsidR="00BD3752" w:rsidRPr="00BD3752" w:rsidRDefault="00BD3752" w:rsidP="00BD3752"/>
    <w:p w14:paraId="3A05388F" w14:textId="77777777" w:rsidR="00BD3752" w:rsidRPr="00BD3752" w:rsidRDefault="00BD3752" w:rsidP="00BD3752"/>
    <w:p w14:paraId="7557A302" w14:textId="77777777" w:rsidR="00BD3752" w:rsidRPr="00BD3752" w:rsidRDefault="00BD3752" w:rsidP="00BD3752">
      <w:r w:rsidRPr="00BD3752">
        <w:t>Figure 16 Heel (A) Heel counter stiffness rigid, Heel (B) Heel counter stiffness flexible</w:t>
      </w:r>
    </w:p>
    <w:p w14:paraId="3E15747E" w14:textId="77777777" w:rsidR="00BD3752" w:rsidRPr="00BD3752" w:rsidRDefault="00BD3752" w:rsidP="00BD3752"/>
    <w:p w14:paraId="5822EDD9" w14:textId="77777777" w:rsidR="00BD3752" w:rsidRPr="00BD3752" w:rsidRDefault="00BD3752" w:rsidP="00BD3752">
      <w:pPr>
        <w:rPr>
          <w:b/>
          <w:bCs/>
        </w:rPr>
      </w:pPr>
    </w:p>
    <w:p w14:paraId="4F0B8322" w14:textId="77777777" w:rsidR="00BD3752" w:rsidRPr="00BD3752" w:rsidRDefault="00BD3752" w:rsidP="00BD3752">
      <w:pPr>
        <w:rPr>
          <w:b/>
          <w:bCs/>
        </w:rPr>
      </w:pPr>
    </w:p>
    <w:p w14:paraId="07B29F60" w14:textId="77777777" w:rsidR="00BD3752" w:rsidRPr="00BD3752" w:rsidRDefault="00BD3752" w:rsidP="00BD3752">
      <w:pPr>
        <w:rPr>
          <w:b/>
          <w:bCs/>
        </w:rPr>
      </w:pPr>
    </w:p>
    <w:p w14:paraId="6A98C831" w14:textId="77777777" w:rsidR="00BD3752" w:rsidRPr="00BD3752" w:rsidRDefault="00BD3752" w:rsidP="00BD3752">
      <w:pPr>
        <w:rPr>
          <w:b/>
          <w:bCs/>
        </w:rPr>
      </w:pPr>
    </w:p>
    <w:p w14:paraId="0244E0FD" w14:textId="77777777" w:rsidR="00BD3752" w:rsidRPr="00BD3752" w:rsidRDefault="00BD3752" w:rsidP="00BD3752">
      <w:pPr>
        <w:rPr>
          <w:b/>
          <w:bCs/>
        </w:rPr>
      </w:pPr>
    </w:p>
    <w:p w14:paraId="2777ED94" w14:textId="77777777" w:rsidR="00BD3752" w:rsidRPr="00BD3752" w:rsidRDefault="00BD3752" w:rsidP="00BD3752">
      <w:pPr>
        <w:rPr>
          <w:b/>
          <w:bCs/>
        </w:rPr>
      </w:pPr>
    </w:p>
    <w:p w14:paraId="3EE20BED" w14:textId="77777777" w:rsidR="00BD3752" w:rsidRPr="00BD3752" w:rsidRDefault="00BD3752" w:rsidP="00BD3752">
      <w:pPr>
        <w:rPr>
          <w:b/>
          <w:bCs/>
        </w:rPr>
      </w:pPr>
    </w:p>
    <w:p w14:paraId="00F066AE" w14:textId="77777777" w:rsidR="00BD3752" w:rsidRPr="00BD3752" w:rsidRDefault="00BD3752" w:rsidP="00BD3752">
      <w:pPr>
        <w:rPr>
          <w:b/>
          <w:bCs/>
        </w:rPr>
      </w:pPr>
    </w:p>
    <w:p w14:paraId="219FE40D" w14:textId="77777777" w:rsidR="00BD3752" w:rsidRPr="00BD3752" w:rsidRDefault="00BD3752" w:rsidP="00BD3752">
      <w:pPr>
        <w:rPr>
          <w:b/>
          <w:bCs/>
        </w:rPr>
      </w:pPr>
      <w:r w:rsidRPr="00BD3752">
        <w:rPr>
          <w:b/>
          <w:bCs/>
        </w:rPr>
        <w:t xml:space="preserve">Component </w:t>
      </w:r>
      <w:proofErr w:type="spellStart"/>
      <w:r w:rsidRPr="00BD3752">
        <w:rPr>
          <w:b/>
          <w:bCs/>
        </w:rPr>
        <w:t>Topline</w:t>
      </w:r>
      <w:proofErr w:type="spellEnd"/>
      <w:r w:rsidRPr="00BD3752">
        <w:rPr>
          <w:b/>
          <w:bCs/>
        </w:rPr>
        <w:t>:</w:t>
      </w:r>
    </w:p>
    <w:p w14:paraId="0DFC7B1A" w14:textId="77777777" w:rsidR="00BD3752" w:rsidRPr="00BD3752" w:rsidRDefault="00BD3752" w:rsidP="00BD3752"/>
    <w:p w14:paraId="2A0B5227" w14:textId="77777777" w:rsidR="00BD3752" w:rsidRPr="00BD3752" w:rsidRDefault="00BD3752" w:rsidP="00BD3752">
      <w:pPr>
        <w:rPr>
          <w:b/>
          <w:bCs/>
        </w:rPr>
      </w:pPr>
      <w:r w:rsidRPr="00BD3752">
        <w:rPr>
          <w:b/>
          <w:bCs/>
        </w:rPr>
        <w:t>Question S4</w:t>
      </w:r>
    </w:p>
    <w:p w14:paraId="0F5B58C2" w14:textId="77777777" w:rsidR="00BD3752" w:rsidRPr="00BD3752" w:rsidRDefault="00BD3752" w:rsidP="00BD3752">
      <w:pPr>
        <w:rPr>
          <w:b/>
          <w:bCs/>
        </w:rPr>
      </w:pPr>
    </w:p>
    <w:p w14:paraId="3E68B73F" w14:textId="77777777" w:rsidR="00BD3752" w:rsidRPr="00BD3752" w:rsidRDefault="00BD3752" w:rsidP="00BD3752">
      <w:r w:rsidRPr="00BD3752">
        <w:t xml:space="preserve">Consider the total height of the </w:t>
      </w:r>
      <w:proofErr w:type="spellStart"/>
      <w:r w:rsidRPr="00BD3752">
        <w:t>topline</w:t>
      </w:r>
      <w:proofErr w:type="spellEnd"/>
      <w:r w:rsidRPr="00BD3752">
        <w:t xml:space="preserve"> (Figure 1 item 5) and estimate the height of the </w:t>
      </w:r>
      <w:proofErr w:type="spellStart"/>
      <w:r w:rsidRPr="00BD3752">
        <w:t>topline</w:t>
      </w:r>
      <w:proofErr w:type="spellEnd"/>
      <w:r w:rsidRPr="00BD3752">
        <w:t xml:space="preserve"> with respect to the child’s ankle anatomy. Is the </w:t>
      </w:r>
      <w:proofErr w:type="spellStart"/>
      <w:r w:rsidRPr="00BD3752">
        <w:t>topline</w:t>
      </w:r>
      <w:proofErr w:type="spellEnd"/>
      <w:r w:rsidRPr="00BD3752">
        <w:t xml:space="preserve"> height extended above the malleoli Figure 17 (A) (Result A), extended in line with the malleoli Figure 17(B) (Result B) or extended below the malleoli Figure 17(C) (Result C)?</w:t>
      </w:r>
    </w:p>
    <w:p w14:paraId="524AC6E3" w14:textId="77777777" w:rsidR="00BD3752" w:rsidRPr="00BD3752" w:rsidRDefault="00BD3752" w:rsidP="00BD3752"/>
    <w:p w14:paraId="19BCD047" w14:textId="77777777" w:rsidR="00BD3752" w:rsidRPr="00BD3752" w:rsidRDefault="00BD3752" w:rsidP="00BD3752">
      <w:r w:rsidRPr="00BD3752">
        <w:rPr>
          <w:noProof/>
        </w:rPr>
        <w:drawing>
          <wp:inline distT="0" distB="0" distL="0" distR="0" wp14:anchorId="7C893C08" wp14:editId="37D0F452">
            <wp:extent cx="4895427" cy="1866079"/>
            <wp:effectExtent l="0" t="0" r="0" b="1270"/>
            <wp:docPr id="730055330" name="Picture 730055330" descr="A pair of black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air of black shoes&#10;&#10;Description automatically generated with medium confidence"/>
                    <pic:cNvPicPr/>
                  </pic:nvPicPr>
                  <pic:blipFill>
                    <a:blip r:embed="rId118">
                      <a:extLst>
                        <a:ext uri="{28A0092B-C50C-407E-A947-70E740481C1C}">
                          <a14:useLocalDpi xmlns:a14="http://schemas.microsoft.com/office/drawing/2010/main" val="0"/>
                        </a:ext>
                      </a:extLst>
                    </a:blip>
                    <a:stretch>
                      <a:fillRect/>
                    </a:stretch>
                  </pic:blipFill>
                  <pic:spPr>
                    <a:xfrm>
                      <a:off x="0" y="0"/>
                      <a:ext cx="4903826" cy="1869281"/>
                    </a:xfrm>
                    <a:prstGeom prst="rect">
                      <a:avLst/>
                    </a:prstGeom>
                  </pic:spPr>
                </pic:pic>
              </a:graphicData>
            </a:graphic>
          </wp:inline>
        </w:drawing>
      </w:r>
    </w:p>
    <w:p w14:paraId="7B8EF726" w14:textId="77777777" w:rsidR="00BD3752" w:rsidRPr="00BD3752" w:rsidRDefault="00BD3752" w:rsidP="00BD3752"/>
    <w:p w14:paraId="36AC7852" w14:textId="77777777" w:rsidR="00BD3752" w:rsidRPr="00BD3752" w:rsidRDefault="00BD3752" w:rsidP="00BD3752">
      <w:pPr>
        <w:rPr>
          <w:b/>
          <w:bCs/>
        </w:rPr>
      </w:pPr>
      <w:r w:rsidRPr="00BD3752">
        <w:t xml:space="preserve">Figure 17-(A) </w:t>
      </w:r>
      <w:proofErr w:type="spellStart"/>
      <w:r w:rsidRPr="00BD3752">
        <w:t>Topline</w:t>
      </w:r>
      <w:proofErr w:type="spellEnd"/>
      <w:r w:rsidRPr="00BD3752">
        <w:t xml:space="preserve"> extending above the malleoli (B) </w:t>
      </w:r>
      <w:proofErr w:type="spellStart"/>
      <w:r w:rsidRPr="00BD3752">
        <w:t>Topline</w:t>
      </w:r>
      <w:proofErr w:type="spellEnd"/>
      <w:r w:rsidRPr="00BD3752">
        <w:t xml:space="preserve"> in line with the malleoli (C) </w:t>
      </w:r>
      <w:proofErr w:type="spellStart"/>
      <w:r w:rsidRPr="00BD3752">
        <w:t>Topline</w:t>
      </w:r>
      <w:proofErr w:type="spellEnd"/>
      <w:r w:rsidRPr="00BD3752">
        <w:t xml:space="preserve"> below the malleoli</w:t>
      </w:r>
    </w:p>
    <w:p w14:paraId="1190C406" w14:textId="77777777" w:rsidR="00BD3752" w:rsidRPr="00BD3752" w:rsidRDefault="00BD3752" w:rsidP="00BD3752">
      <w:pPr>
        <w:rPr>
          <w:b/>
          <w:bCs/>
        </w:rPr>
      </w:pPr>
    </w:p>
    <w:p w14:paraId="79BCD2AC" w14:textId="77777777" w:rsidR="00BD3752" w:rsidRPr="00BD3752" w:rsidRDefault="00BD3752" w:rsidP="00BD3752">
      <w:pPr>
        <w:rPr>
          <w:b/>
          <w:bCs/>
        </w:rPr>
      </w:pPr>
      <w:r w:rsidRPr="00BD3752">
        <w:rPr>
          <w:b/>
          <w:bCs/>
        </w:rPr>
        <w:t xml:space="preserve">Component </w:t>
      </w:r>
      <w:proofErr w:type="spellStart"/>
      <w:r w:rsidRPr="00BD3752">
        <w:rPr>
          <w:b/>
          <w:bCs/>
        </w:rPr>
        <w:t>Outersole</w:t>
      </w:r>
      <w:proofErr w:type="spellEnd"/>
      <w:r w:rsidRPr="00BD3752">
        <w:rPr>
          <w:b/>
          <w:bCs/>
        </w:rPr>
        <w:t>:</w:t>
      </w:r>
    </w:p>
    <w:p w14:paraId="5BEB0F09" w14:textId="77777777" w:rsidR="00BD3752" w:rsidRPr="00BD3752" w:rsidRDefault="00BD3752" w:rsidP="00BD3752">
      <w:pPr>
        <w:rPr>
          <w:b/>
          <w:bCs/>
        </w:rPr>
      </w:pPr>
    </w:p>
    <w:p w14:paraId="63ACC487" w14:textId="77777777" w:rsidR="00BD3752" w:rsidRPr="00BD3752" w:rsidRDefault="00BD3752" w:rsidP="00BD3752">
      <w:pPr>
        <w:rPr>
          <w:b/>
          <w:bCs/>
        </w:rPr>
      </w:pPr>
      <w:r w:rsidRPr="00BD3752">
        <w:rPr>
          <w:b/>
          <w:bCs/>
        </w:rPr>
        <w:t>Question S5</w:t>
      </w:r>
    </w:p>
    <w:p w14:paraId="75FC5D56" w14:textId="77777777" w:rsidR="00BD3752" w:rsidRPr="00BD3752" w:rsidRDefault="00BD3752" w:rsidP="00BD3752">
      <w:pPr>
        <w:rPr>
          <w:b/>
          <w:bCs/>
        </w:rPr>
      </w:pPr>
    </w:p>
    <w:p w14:paraId="6D959477" w14:textId="77777777" w:rsidR="00BD3752" w:rsidRPr="00BD3752" w:rsidRDefault="00BD3752" w:rsidP="00BD3752">
      <w:r w:rsidRPr="00BD3752">
        <w:t xml:space="preserve">Consider the material of the </w:t>
      </w:r>
      <w:proofErr w:type="spellStart"/>
      <w:r w:rsidRPr="00BD3752">
        <w:t>outersole</w:t>
      </w:r>
      <w:proofErr w:type="spellEnd"/>
      <w:r w:rsidRPr="00BD3752">
        <w:t>. Try to compress the material at the heel with your thumb, as in Figure 18 (A). If you cannot compress the material with your thumb, this will likely be Rubber or Polyurethane (Result A). If it is slightly compressible with your thumb, as in Figure 18(B), (Result B)</w:t>
      </w:r>
    </w:p>
    <w:p w14:paraId="1E6D8C8C" w14:textId="77777777" w:rsidR="00BD3752" w:rsidRPr="00BD3752" w:rsidRDefault="00BD3752" w:rsidP="00BD3752"/>
    <w:p w14:paraId="6BB59F50" w14:textId="77777777" w:rsidR="00BD3752" w:rsidRPr="00BD3752" w:rsidRDefault="00BD3752" w:rsidP="00BD3752">
      <w:r w:rsidRPr="00BD3752">
        <w:rPr>
          <w:noProof/>
        </w:rPr>
        <w:drawing>
          <wp:inline distT="0" distB="0" distL="0" distR="0" wp14:anchorId="6639B98A" wp14:editId="4F8FD579">
            <wp:extent cx="4511716" cy="1943100"/>
            <wp:effectExtent l="0" t="0" r="0" b="0"/>
            <wp:docPr id="1521843185" name="Picture 1521843185"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indoor&#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4565147" cy="1966112"/>
                    </a:xfrm>
                    <a:prstGeom prst="rect">
                      <a:avLst/>
                    </a:prstGeom>
                  </pic:spPr>
                </pic:pic>
              </a:graphicData>
            </a:graphic>
          </wp:inline>
        </w:drawing>
      </w:r>
    </w:p>
    <w:p w14:paraId="31ADB2B4" w14:textId="77777777" w:rsidR="00BD3752" w:rsidRPr="00BD3752" w:rsidRDefault="00BD3752" w:rsidP="00BD3752"/>
    <w:p w14:paraId="6FAD79EE" w14:textId="77777777" w:rsidR="00BD3752" w:rsidRPr="00BD3752" w:rsidRDefault="00BD3752" w:rsidP="00BD3752">
      <w:r w:rsidRPr="00BD3752">
        <w:t xml:space="preserve">Figure 18 (A) </w:t>
      </w:r>
      <w:proofErr w:type="spellStart"/>
      <w:r w:rsidRPr="00BD3752">
        <w:t>Outersole</w:t>
      </w:r>
      <w:proofErr w:type="spellEnd"/>
      <w:r w:rsidRPr="00BD3752">
        <w:t xml:space="preserve"> material incompressible with thumb, (B) </w:t>
      </w:r>
      <w:proofErr w:type="spellStart"/>
      <w:r w:rsidRPr="00BD3752">
        <w:t>Outersole</w:t>
      </w:r>
      <w:proofErr w:type="spellEnd"/>
      <w:r w:rsidRPr="00BD3752">
        <w:t xml:space="preserve"> material partially compressible with thumb </w:t>
      </w:r>
    </w:p>
    <w:p w14:paraId="6D2B97CB" w14:textId="77777777" w:rsidR="00BD3752" w:rsidRPr="00BD3752" w:rsidRDefault="00BD3752" w:rsidP="00BD3752">
      <w:pPr>
        <w:rPr>
          <w:b/>
          <w:bCs/>
        </w:rPr>
      </w:pPr>
      <w:r w:rsidRPr="00BD3752">
        <w:rPr>
          <w:b/>
          <w:bCs/>
        </w:rPr>
        <w:t>Question S6</w:t>
      </w:r>
    </w:p>
    <w:p w14:paraId="3C6B3C29" w14:textId="77777777" w:rsidR="00BD3752" w:rsidRPr="00BD3752" w:rsidRDefault="00BD3752" w:rsidP="00BD3752">
      <w:pPr>
        <w:rPr>
          <w:b/>
          <w:bCs/>
        </w:rPr>
      </w:pPr>
    </w:p>
    <w:p w14:paraId="78EFBCA5" w14:textId="77777777" w:rsidR="00BD3752" w:rsidRPr="00BD3752" w:rsidRDefault="00BD3752" w:rsidP="00BD3752">
      <w:pPr>
        <w:rPr>
          <w:b/>
          <w:bCs/>
        </w:rPr>
      </w:pPr>
      <w:r w:rsidRPr="00BD3752">
        <w:rPr>
          <w:b/>
          <w:bCs/>
        </w:rPr>
        <w:t xml:space="preserve">How to describe </w:t>
      </w:r>
      <w:proofErr w:type="spellStart"/>
      <w:r w:rsidRPr="00BD3752">
        <w:rPr>
          <w:b/>
          <w:bCs/>
        </w:rPr>
        <w:t>outersole</w:t>
      </w:r>
      <w:proofErr w:type="spellEnd"/>
      <w:r w:rsidRPr="00BD3752">
        <w:rPr>
          <w:b/>
          <w:bCs/>
        </w:rPr>
        <w:t xml:space="preserve"> flexibility at the midfoot</w:t>
      </w:r>
    </w:p>
    <w:p w14:paraId="2024F849" w14:textId="59B880BB" w:rsidR="00BD3752" w:rsidRPr="00BD3752" w:rsidRDefault="00BD3752" w:rsidP="00BD3752">
      <w:r w:rsidRPr="00BD3752">
        <w:t xml:space="preserve">The following instructions are adapted from Williams et al. 2022 </w:t>
      </w:r>
      <w:r w:rsidRPr="00BD3752">
        <w:fldChar w:fldCharType="begin" w:fldLock="1"/>
      </w:r>
      <w:r w:rsidR="00D471C6">
        <w:instrText>ADDIN CSL_CITATION {"citationItems":[{"id":"ITEM-1","itemData":{"DOI":"10.1371/journal.pone.0269223","ISBN":"1111111111","ISSN":"1932-6203","abstract":"Objective There is little consistency between commercial grade footwear brands for determining shoe sizing, and no universally accepted descriptors of common types or features of footwear. The primary aim of this research was to develop a footwear taxonomy about the agreed types of footwear commonly worn by children under the age of six. Secondary aims were to gain consensus of the common footwear features, when different types of footwear would be commonly worn, common terms for key footwear parts, and how movement at some of these footwear parts should be described. Materials and methods Opinions were collected through a three-round modified Delphi international online survey from parents, health professionals, researchers, and footwear industry professionals. The first survey displayed generic pictures about different footwear types and asked participants to provide a grouping term, when the footwear would be worn (for what type of activity) and any grouping features. The second and third rounds presented consensus and gathered agreement on statements. Results There were 121 participants who provided detailed feedback to open-ended questions. The final round resulted in consensus and agreement on the names of 14 different footwear types, when they are commonly worn and their common features. Participants also reached consensus and agreement on the terms heel counter to describe the back part of footwear and fixtures as the collective term for features allowing footwear adjustability and fastening. They also agreed on terms to quantify the flexibility at footwear sole (bend or twist) or the heel counter. Conclusion This first taxonomy of children’s footwear represents consensus amongst different stakeholders and is an important step in promoting consistency within footwear research. One shoe does not fit all purposes, and the recommendations from this work help to inform the next steps towards ensuring greater transparency and commonality with footwear recommendations.","author":[{"dropping-particle":"","family":"Williams","given":"Cylie M.","non-dropping-particle":"","parse-names":false,"suffix":""},{"dropping-particle":"","family":"Morrison","given":"Stewart C","non-dropping-particle":"","parse-names":false,"suffix":""},{"dropping-particle":"","family":"Paterson","given":"Kade","non-dropping-particle":"","parse-names":false,"suffix":""},{"dropping-particle":"","family":"Gobbi","given":"Katherine","non-dropping-particle":"","parse-names":false,"suffix":""},{"dropping-particle":"","family":"Burton","given":"Sam","non-dropping-particle":"","parse-names":false,"suffix":""},{"dropping-particle":"","family":"Hill","given":"Matthew","non-dropping-particle":"","parse-names":false,"suffix":""},{"dropping-particle":"","family":"Harber","given":"Emma","non-dropping-particle":"","parse-names":false,"suffix":""},{"dropping-particle":"","family":"Banwell","given":"Helen","non-dropping-particle":"","parse-names":false,"suffix":""}],"container-title":"PLOS ONE","editor":[{"dropping-particle":"","family":"Reassignment","given":"PLOS Manuscript","non-dropping-particle":"","parse-names":false,"suffix":""}],"id":"ITEM-1","issue":"6","issued":{"date-parts":[["2022","6","9"]]},"page":"e0269223","publisher":"Public Library of Science","title":"Young children’s footwear taxonomy: An international Delphi survey of parents, health and footwear industry professionals","type":"article-journal","volume":"17"},"uris":["http://www.mendeley.com/documents/?uuid=563bf005-e591-318d-9e2a-e99e0d48c77a"]}],"mendeley":{"formattedCitation":"(C. M. Williams, Morrison, et al., 2022)","plainTextFormattedCitation":"(C. M. Williams, Morrison, et al., 2022)","previouslyFormattedCitation":"(C. M. Williams, Morrison, et al., 2022)"},"properties":{"noteIndex":0},"schema":"https://github.com/citation-style-language/schema/raw/master/csl-citation.json"}</w:instrText>
      </w:r>
      <w:r w:rsidRPr="00BD3752">
        <w:fldChar w:fldCharType="separate"/>
      </w:r>
      <w:r w:rsidR="009A28E3" w:rsidRPr="009A28E3">
        <w:rPr>
          <w:noProof/>
        </w:rPr>
        <w:t>(C. M. Williams, Morrison, et al., 2022)</w:t>
      </w:r>
      <w:r w:rsidRPr="00BD3752">
        <w:fldChar w:fldCharType="end"/>
      </w:r>
      <w:r w:rsidRPr="00BD3752">
        <w:t>.</w:t>
      </w:r>
    </w:p>
    <w:p w14:paraId="4555C330" w14:textId="77777777" w:rsidR="00BD3752" w:rsidRPr="00BD3752" w:rsidRDefault="00BD3752" w:rsidP="00BD3752">
      <w:r w:rsidRPr="00BD3752">
        <w:t>With one hand, hold the outsole at the rearfoot and with the other hand, hold outsole at the forefoot. Now try to twist the shoe in opposite directions at the forefoot and rearfoot to create a torsion around the midfoot of the shoe (Figure 19). Now estimate the amount of twist at the midfoot.</w:t>
      </w:r>
    </w:p>
    <w:p w14:paraId="062DEAE6" w14:textId="77777777" w:rsidR="00BD3752" w:rsidRPr="00BD3752" w:rsidRDefault="00BD3752" w:rsidP="00BD3752"/>
    <w:p w14:paraId="2A992098" w14:textId="77777777" w:rsidR="00BD3752" w:rsidRPr="00BD3752" w:rsidRDefault="00BD3752" w:rsidP="00BD3752">
      <w:pPr>
        <w:numPr>
          <w:ilvl w:val="0"/>
          <w:numId w:val="46"/>
        </w:numPr>
      </w:pPr>
      <w:r w:rsidRPr="00BD3752">
        <w:t xml:space="preserve">When </w:t>
      </w:r>
      <w:proofErr w:type="spellStart"/>
      <w:r w:rsidRPr="00BD3752">
        <w:t>outersole</w:t>
      </w:r>
      <w:proofErr w:type="spellEnd"/>
      <w:r w:rsidRPr="00BD3752">
        <w:t xml:space="preserve"> can twist an estimated less than 10° at the midfoot: The </w:t>
      </w:r>
      <w:proofErr w:type="spellStart"/>
      <w:r w:rsidRPr="00BD3752">
        <w:t>outersole</w:t>
      </w:r>
      <w:proofErr w:type="spellEnd"/>
      <w:r w:rsidRPr="00BD3752">
        <w:t xml:space="preserve"> at the midfoot is described as </w:t>
      </w:r>
      <w:r w:rsidRPr="00BD3752">
        <w:rPr>
          <w:b/>
          <w:bCs/>
        </w:rPr>
        <w:t xml:space="preserve">rigid </w:t>
      </w:r>
      <w:r w:rsidRPr="00BD3752">
        <w:t>Figure 19 (A) (Result A)</w:t>
      </w:r>
    </w:p>
    <w:p w14:paraId="4F84330C" w14:textId="77777777" w:rsidR="00BD3752" w:rsidRPr="00BD3752" w:rsidRDefault="00BD3752" w:rsidP="00BD3752">
      <w:pPr>
        <w:numPr>
          <w:ilvl w:val="0"/>
          <w:numId w:val="46"/>
        </w:numPr>
      </w:pPr>
      <w:r w:rsidRPr="00BD3752">
        <w:t xml:space="preserve">When </w:t>
      </w:r>
      <w:proofErr w:type="spellStart"/>
      <w:r w:rsidRPr="00BD3752">
        <w:t>outersole</w:t>
      </w:r>
      <w:proofErr w:type="spellEnd"/>
      <w:r w:rsidRPr="00BD3752">
        <w:t xml:space="preserve"> can twist an estimated 10-45° at the midfoot: The </w:t>
      </w:r>
      <w:proofErr w:type="spellStart"/>
      <w:r w:rsidRPr="00BD3752">
        <w:t>outersole</w:t>
      </w:r>
      <w:proofErr w:type="spellEnd"/>
      <w:r w:rsidRPr="00BD3752">
        <w:t xml:space="preserve"> at the midfoot is described as </w:t>
      </w:r>
      <w:r w:rsidRPr="00BD3752">
        <w:rPr>
          <w:b/>
          <w:bCs/>
        </w:rPr>
        <w:t>flexible</w:t>
      </w:r>
      <w:r w:rsidRPr="00BD3752">
        <w:t xml:space="preserve"> Figure 19(B) (Result B)</w:t>
      </w:r>
    </w:p>
    <w:p w14:paraId="1DA7264F" w14:textId="77777777" w:rsidR="00BD3752" w:rsidRPr="00BD3752" w:rsidRDefault="00BD3752" w:rsidP="00BD3752"/>
    <w:p w14:paraId="30755B19" w14:textId="77777777" w:rsidR="00BD3752" w:rsidRPr="00BD3752" w:rsidRDefault="00BD3752" w:rsidP="00BD3752">
      <w:r w:rsidRPr="00BD3752">
        <w:rPr>
          <w:noProof/>
        </w:rPr>
        <w:drawing>
          <wp:inline distT="0" distB="0" distL="0" distR="0" wp14:anchorId="5BFD63D7" wp14:editId="22EC03A0">
            <wp:extent cx="4649206" cy="4165600"/>
            <wp:effectExtent l="0" t="0" r="0" b="0"/>
            <wp:docPr id="1555894167" name="Picture 1555894167" descr="A picture containing person, indoor,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person, indoor, footwear&#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4656506" cy="4172140"/>
                    </a:xfrm>
                    <a:prstGeom prst="rect">
                      <a:avLst/>
                    </a:prstGeom>
                  </pic:spPr>
                </pic:pic>
              </a:graphicData>
            </a:graphic>
          </wp:inline>
        </w:drawing>
      </w:r>
    </w:p>
    <w:p w14:paraId="2134A2FA" w14:textId="77777777" w:rsidR="00BD3752" w:rsidRPr="00BD3752" w:rsidRDefault="00BD3752" w:rsidP="00BD3752"/>
    <w:p w14:paraId="7B5D22F0" w14:textId="77777777" w:rsidR="00BD3752" w:rsidRPr="00BD3752" w:rsidRDefault="00BD3752" w:rsidP="00BD3752">
      <w:r w:rsidRPr="00BD3752">
        <w:t xml:space="preserve">Figure 19 (A) Rigid </w:t>
      </w:r>
      <w:proofErr w:type="spellStart"/>
      <w:r w:rsidRPr="00BD3752">
        <w:t>outersole</w:t>
      </w:r>
      <w:proofErr w:type="spellEnd"/>
      <w:r w:rsidRPr="00BD3752">
        <w:t xml:space="preserve"> at the midfoot (B) Flexible </w:t>
      </w:r>
      <w:proofErr w:type="spellStart"/>
      <w:r w:rsidRPr="00BD3752">
        <w:t>outersole</w:t>
      </w:r>
      <w:proofErr w:type="spellEnd"/>
      <w:r w:rsidRPr="00BD3752">
        <w:t xml:space="preserve"> at the midfoot </w:t>
      </w:r>
    </w:p>
    <w:p w14:paraId="3F125463" w14:textId="77777777" w:rsidR="00BD3752" w:rsidRPr="00BD3752" w:rsidRDefault="00BD3752" w:rsidP="00BD3752"/>
    <w:p w14:paraId="3D3C35E7" w14:textId="77777777" w:rsidR="00BD3752" w:rsidRPr="00BD3752" w:rsidRDefault="00BD3752" w:rsidP="00BD3752">
      <w:pPr>
        <w:rPr>
          <w:b/>
          <w:bCs/>
        </w:rPr>
      </w:pPr>
    </w:p>
    <w:p w14:paraId="49ECB3E3" w14:textId="77777777" w:rsidR="00BD3752" w:rsidRPr="00BD3752" w:rsidRDefault="00BD3752" w:rsidP="00BD3752">
      <w:pPr>
        <w:rPr>
          <w:b/>
          <w:bCs/>
        </w:rPr>
      </w:pPr>
    </w:p>
    <w:p w14:paraId="18BDE48F" w14:textId="77777777" w:rsidR="00BD3752" w:rsidRPr="00BD3752" w:rsidRDefault="00BD3752" w:rsidP="00BD3752">
      <w:pPr>
        <w:rPr>
          <w:b/>
          <w:bCs/>
        </w:rPr>
      </w:pPr>
    </w:p>
    <w:p w14:paraId="47F5F44D" w14:textId="77777777" w:rsidR="00BD3752" w:rsidRPr="00BD3752" w:rsidRDefault="00BD3752" w:rsidP="00BD3752">
      <w:pPr>
        <w:rPr>
          <w:b/>
          <w:bCs/>
        </w:rPr>
      </w:pPr>
    </w:p>
    <w:p w14:paraId="41AA0A36" w14:textId="77777777" w:rsidR="00BD3752" w:rsidRPr="00BD3752" w:rsidRDefault="00BD3752" w:rsidP="00BD3752">
      <w:pPr>
        <w:rPr>
          <w:b/>
          <w:bCs/>
        </w:rPr>
      </w:pPr>
    </w:p>
    <w:p w14:paraId="33568419" w14:textId="77777777" w:rsidR="00BD3752" w:rsidRPr="00BD3752" w:rsidRDefault="00BD3752" w:rsidP="00BD3752">
      <w:pPr>
        <w:rPr>
          <w:b/>
          <w:bCs/>
        </w:rPr>
      </w:pPr>
    </w:p>
    <w:p w14:paraId="19167BB1" w14:textId="77777777" w:rsidR="00BD3752" w:rsidRPr="00BD3752" w:rsidRDefault="00BD3752" w:rsidP="00BD3752">
      <w:pPr>
        <w:rPr>
          <w:b/>
          <w:bCs/>
        </w:rPr>
      </w:pPr>
    </w:p>
    <w:p w14:paraId="0E93E928" w14:textId="77777777" w:rsidR="00BD3752" w:rsidRPr="00BD3752" w:rsidRDefault="00BD3752" w:rsidP="00BD3752">
      <w:pPr>
        <w:rPr>
          <w:b/>
          <w:bCs/>
        </w:rPr>
      </w:pPr>
    </w:p>
    <w:p w14:paraId="5B644B51" w14:textId="77777777" w:rsidR="00BD3752" w:rsidRPr="00BD3752" w:rsidRDefault="00BD3752" w:rsidP="00BD3752">
      <w:pPr>
        <w:rPr>
          <w:b/>
          <w:bCs/>
        </w:rPr>
      </w:pPr>
      <w:r w:rsidRPr="00BD3752">
        <w:rPr>
          <w:b/>
          <w:bCs/>
        </w:rPr>
        <w:t>Question S7</w:t>
      </w:r>
    </w:p>
    <w:p w14:paraId="31AA4D93" w14:textId="77777777" w:rsidR="00BD3752" w:rsidRPr="00BD3752" w:rsidRDefault="00BD3752" w:rsidP="00BD3752"/>
    <w:p w14:paraId="6D6ED080" w14:textId="77777777" w:rsidR="00BD3752" w:rsidRPr="00BD3752" w:rsidRDefault="00BD3752" w:rsidP="00BD3752">
      <w:r w:rsidRPr="00BD3752">
        <w:t xml:space="preserve">Observe the footwear from the posterior aspect. Evaluate the heel cup width of the upper compared to the heel width of the </w:t>
      </w:r>
      <w:proofErr w:type="spellStart"/>
      <w:r w:rsidRPr="00BD3752">
        <w:t>outersole</w:t>
      </w:r>
      <w:proofErr w:type="spellEnd"/>
      <w:r w:rsidRPr="00BD3752">
        <w:t xml:space="preserve"> use a ruler and place it next to the </w:t>
      </w:r>
      <w:proofErr w:type="spellStart"/>
      <w:r w:rsidRPr="00BD3752">
        <w:t>outersole</w:t>
      </w:r>
      <w:proofErr w:type="spellEnd"/>
      <w:r w:rsidRPr="00BD3752">
        <w:t xml:space="preserve"> of the heel, as represented by the red lines in figure 20. Is the heel </w:t>
      </w:r>
      <w:proofErr w:type="spellStart"/>
      <w:r w:rsidRPr="00BD3752">
        <w:t>outersole</w:t>
      </w:r>
      <w:proofErr w:type="spellEnd"/>
      <w:r w:rsidRPr="00BD3752">
        <w:t xml:space="preserve"> width wider than the width of the upper heel cup Figure 20 (A) Yes or Figure 20 (B)No?</w:t>
      </w:r>
    </w:p>
    <w:p w14:paraId="4F419F02" w14:textId="77777777" w:rsidR="00BD3752" w:rsidRPr="00BD3752" w:rsidRDefault="00BD3752" w:rsidP="00BD3752"/>
    <w:p w14:paraId="237DE7C5" w14:textId="77777777" w:rsidR="00BD3752" w:rsidRPr="00BD3752" w:rsidRDefault="00BD3752" w:rsidP="00BD3752">
      <w:r w:rsidRPr="00BD3752">
        <w:rPr>
          <w:noProof/>
        </w:rPr>
        <w:drawing>
          <wp:inline distT="0" distB="0" distL="0" distR="0" wp14:anchorId="5353E6C4" wp14:editId="54C8DEA5">
            <wp:extent cx="4192172" cy="2196811"/>
            <wp:effectExtent l="0" t="0" r="0" b="635"/>
            <wp:docPr id="1292357445" name="Picture 1292357445" descr="A pair of black sho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air of black shoes&#10;&#10;Description automatically generated with medium confidence"/>
                    <pic:cNvPicPr/>
                  </pic:nvPicPr>
                  <pic:blipFill>
                    <a:blip r:embed="rId121">
                      <a:extLst>
                        <a:ext uri="{28A0092B-C50C-407E-A947-70E740481C1C}">
                          <a14:useLocalDpi xmlns:a14="http://schemas.microsoft.com/office/drawing/2010/main" val="0"/>
                        </a:ext>
                      </a:extLst>
                    </a:blip>
                    <a:stretch>
                      <a:fillRect/>
                    </a:stretch>
                  </pic:blipFill>
                  <pic:spPr>
                    <a:xfrm>
                      <a:off x="0" y="0"/>
                      <a:ext cx="4228708" cy="2215957"/>
                    </a:xfrm>
                    <a:prstGeom prst="rect">
                      <a:avLst/>
                    </a:prstGeom>
                  </pic:spPr>
                </pic:pic>
              </a:graphicData>
            </a:graphic>
          </wp:inline>
        </w:drawing>
      </w:r>
    </w:p>
    <w:p w14:paraId="30313474" w14:textId="77777777" w:rsidR="00BD3752" w:rsidRPr="00BD3752" w:rsidRDefault="00BD3752" w:rsidP="00BD3752">
      <w:r w:rsidRPr="00BD3752">
        <w:t xml:space="preserve">Figure 20 </w:t>
      </w:r>
      <w:proofErr w:type="spellStart"/>
      <w:r w:rsidRPr="00BD3752">
        <w:t>Outersole</w:t>
      </w:r>
      <w:proofErr w:type="spellEnd"/>
      <w:r w:rsidRPr="00BD3752">
        <w:t xml:space="preserve"> heel wider than upper heel cup (A) </w:t>
      </w:r>
      <w:proofErr w:type="spellStart"/>
      <w:r w:rsidRPr="00BD3752">
        <w:t>Outersole</w:t>
      </w:r>
      <w:proofErr w:type="spellEnd"/>
      <w:r w:rsidRPr="00BD3752">
        <w:t xml:space="preserve"> heel not wider than upper heel cup (B)</w:t>
      </w:r>
    </w:p>
    <w:p w14:paraId="6AB60F58" w14:textId="77777777" w:rsidR="00BD3752" w:rsidRPr="00BD3752" w:rsidRDefault="00BD3752" w:rsidP="00BD3752"/>
    <w:p w14:paraId="65778E90" w14:textId="77777777" w:rsidR="00BD3752" w:rsidRPr="00BD3752" w:rsidRDefault="00BD3752" w:rsidP="00BD3752">
      <w:pPr>
        <w:rPr>
          <w:b/>
          <w:bCs/>
        </w:rPr>
      </w:pPr>
    </w:p>
    <w:p w14:paraId="36A52439" w14:textId="77777777" w:rsidR="00BD3752" w:rsidRPr="00BD3752" w:rsidRDefault="00BD3752" w:rsidP="00BD3752">
      <w:pPr>
        <w:rPr>
          <w:b/>
          <w:bCs/>
        </w:rPr>
      </w:pPr>
      <w:r w:rsidRPr="00BD3752">
        <w:rPr>
          <w:b/>
          <w:bCs/>
        </w:rPr>
        <w:t>Question S8</w:t>
      </w:r>
    </w:p>
    <w:p w14:paraId="786B667C" w14:textId="77777777" w:rsidR="00BD3752" w:rsidRPr="00BD3752" w:rsidRDefault="00BD3752" w:rsidP="00BD3752">
      <w:pPr>
        <w:rPr>
          <w:b/>
          <w:bCs/>
        </w:rPr>
      </w:pPr>
    </w:p>
    <w:p w14:paraId="4B47A3B3" w14:textId="77777777" w:rsidR="00BD3752" w:rsidRPr="00BD3752" w:rsidRDefault="00BD3752" w:rsidP="00BD3752">
      <w:r w:rsidRPr="00BD3752">
        <w:t xml:space="preserve">Consider the thickness of the </w:t>
      </w:r>
      <w:proofErr w:type="spellStart"/>
      <w:r w:rsidRPr="00BD3752">
        <w:t>outersole</w:t>
      </w:r>
      <w:proofErr w:type="spellEnd"/>
      <w:r w:rsidRPr="00BD3752">
        <w:t xml:space="preserve"> at the midfoot/waist of the shoe (Figure 1, item 12). Is there a solid infill from the heel to the midfoot see Figure 21(A) (Result A) or a separate heel from the heel of the shoe to the midfoot see Figure 21(B) (Result B)?</w:t>
      </w:r>
    </w:p>
    <w:p w14:paraId="165FDF39" w14:textId="77777777" w:rsidR="00BD3752" w:rsidRPr="00BD3752" w:rsidRDefault="00BD3752" w:rsidP="00BD3752"/>
    <w:p w14:paraId="77035556" w14:textId="77777777" w:rsidR="00BD3752" w:rsidRPr="00BD3752" w:rsidRDefault="00BD3752" w:rsidP="00BD3752">
      <w:r w:rsidRPr="00BD3752">
        <w:rPr>
          <w:noProof/>
        </w:rPr>
        <w:drawing>
          <wp:inline distT="0" distB="0" distL="0" distR="0" wp14:anchorId="391239EE" wp14:editId="0B453F13">
            <wp:extent cx="4978400" cy="1498600"/>
            <wp:effectExtent l="0" t="0" r="0" b="0"/>
            <wp:docPr id="554944126" name="Picture 554944126" descr="A picture containing black, footw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black, footwear&#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4978400" cy="1498600"/>
                    </a:xfrm>
                    <a:prstGeom prst="rect">
                      <a:avLst/>
                    </a:prstGeom>
                  </pic:spPr>
                </pic:pic>
              </a:graphicData>
            </a:graphic>
          </wp:inline>
        </w:drawing>
      </w:r>
    </w:p>
    <w:p w14:paraId="55EDB6F5" w14:textId="77777777" w:rsidR="00BD3752" w:rsidRPr="00BD3752" w:rsidRDefault="00BD3752" w:rsidP="00BD3752"/>
    <w:p w14:paraId="1B90B271" w14:textId="77777777" w:rsidR="00BD3752" w:rsidRPr="00BD3752" w:rsidRDefault="00BD3752" w:rsidP="00BD3752">
      <w:r w:rsidRPr="00BD3752">
        <w:t xml:space="preserve">Figure 21(A) Solid infill of the </w:t>
      </w:r>
      <w:proofErr w:type="spellStart"/>
      <w:r w:rsidRPr="00BD3752">
        <w:t>outersole</w:t>
      </w:r>
      <w:proofErr w:type="spellEnd"/>
      <w:r w:rsidRPr="00BD3752">
        <w:t xml:space="preserve"> at the midfoot/waist of the shoe, (B) Stepped cutaway of the </w:t>
      </w:r>
      <w:proofErr w:type="spellStart"/>
      <w:r w:rsidRPr="00BD3752">
        <w:t>outersole</w:t>
      </w:r>
      <w:proofErr w:type="spellEnd"/>
      <w:r w:rsidRPr="00BD3752">
        <w:t xml:space="preserve"> at the midfoot</w:t>
      </w:r>
    </w:p>
    <w:p w14:paraId="191A5FF0" w14:textId="77777777" w:rsidR="00BD3752" w:rsidRPr="00BD3752" w:rsidRDefault="00BD3752" w:rsidP="00BD3752"/>
    <w:p w14:paraId="23DF2739" w14:textId="77777777" w:rsidR="00BD3752" w:rsidRPr="00BD3752" w:rsidRDefault="00BD3752" w:rsidP="00BD3752">
      <w:pPr>
        <w:rPr>
          <w:b/>
          <w:bCs/>
        </w:rPr>
      </w:pPr>
    </w:p>
    <w:p w14:paraId="42F06F8D" w14:textId="77777777" w:rsidR="00BD3752" w:rsidRPr="00BD3752" w:rsidRDefault="00BD3752" w:rsidP="00BD3752">
      <w:pPr>
        <w:rPr>
          <w:b/>
          <w:bCs/>
        </w:rPr>
      </w:pPr>
    </w:p>
    <w:p w14:paraId="1CF456C1" w14:textId="77777777" w:rsidR="00BD3752" w:rsidRPr="00BD3752" w:rsidRDefault="00BD3752" w:rsidP="00BD3752">
      <w:pPr>
        <w:rPr>
          <w:b/>
          <w:bCs/>
        </w:rPr>
      </w:pPr>
    </w:p>
    <w:p w14:paraId="64B0FE7B" w14:textId="77777777" w:rsidR="00BD3752" w:rsidRPr="00BD3752" w:rsidRDefault="00BD3752" w:rsidP="00BD3752">
      <w:pPr>
        <w:rPr>
          <w:b/>
          <w:bCs/>
        </w:rPr>
      </w:pPr>
    </w:p>
    <w:p w14:paraId="751FA2C0" w14:textId="77777777" w:rsidR="00BD3752" w:rsidRPr="00BD3752" w:rsidRDefault="00BD3752" w:rsidP="00BD3752">
      <w:pPr>
        <w:rPr>
          <w:b/>
          <w:bCs/>
        </w:rPr>
      </w:pPr>
    </w:p>
    <w:p w14:paraId="59B3996F" w14:textId="77777777" w:rsidR="00BD3752" w:rsidRPr="00BD3752" w:rsidRDefault="00BD3752" w:rsidP="00BD3752">
      <w:pPr>
        <w:rPr>
          <w:b/>
          <w:bCs/>
        </w:rPr>
      </w:pPr>
    </w:p>
    <w:p w14:paraId="4C425442" w14:textId="77777777" w:rsidR="009541A9" w:rsidRDefault="009541A9" w:rsidP="00BD3752">
      <w:pPr>
        <w:rPr>
          <w:b/>
          <w:bCs/>
        </w:rPr>
      </w:pPr>
    </w:p>
    <w:p w14:paraId="5A121090" w14:textId="01F5C2E4" w:rsidR="00BD3752" w:rsidRPr="00BD3752" w:rsidRDefault="00BD3752" w:rsidP="00BD3752">
      <w:pPr>
        <w:rPr>
          <w:b/>
          <w:bCs/>
        </w:rPr>
      </w:pPr>
      <w:r w:rsidRPr="00BD3752">
        <w:rPr>
          <w:b/>
          <w:bCs/>
        </w:rPr>
        <w:t>Question S9</w:t>
      </w:r>
    </w:p>
    <w:p w14:paraId="02124AF8" w14:textId="77777777" w:rsidR="00BD3752" w:rsidRPr="00BD3752" w:rsidRDefault="00BD3752" w:rsidP="00BD3752"/>
    <w:p w14:paraId="12D2B9BA" w14:textId="77777777" w:rsidR="00BD3752" w:rsidRPr="00BD3752" w:rsidRDefault="00BD3752" w:rsidP="00BD3752">
      <w:r w:rsidRPr="00BD3752">
        <w:t xml:space="preserve">Consider the depth of the tread of the </w:t>
      </w:r>
      <w:proofErr w:type="spellStart"/>
      <w:r w:rsidRPr="00BD3752">
        <w:t>outersole</w:t>
      </w:r>
      <w:proofErr w:type="spellEnd"/>
      <w:r w:rsidRPr="00BD3752">
        <w:t xml:space="preserve"> of the forefoot. Is there a deepened tread pattern (estimated 3-4mm or greater) see Figure 22(A) (Result A) or a shallow tread pattern (estimated 2mm or less) see Figure 22(B) (Result B)?</w:t>
      </w:r>
    </w:p>
    <w:p w14:paraId="392BDFCD" w14:textId="77777777" w:rsidR="00BD3752" w:rsidRPr="00BD3752" w:rsidRDefault="00BD3752" w:rsidP="00BD3752"/>
    <w:p w14:paraId="63359409" w14:textId="77777777" w:rsidR="00BD3752" w:rsidRPr="00BD3752" w:rsidRDefault="00BD3752" w:rsidP="00BD3752">
      <w:r w:rsidRPr="00BD3752">
        <w:rPr>
          <w:noProof/>
        </w:rPr>
        <w:drawing>
          <wp:inline distT="0" distB="0" distL="0" distR="0" wp14:anchorId="7A9166AF" wp14:editId="371D3CEA">
            <wp:extent cx="4895557" cy="2555242"/>
            <wp:effectExtent l="0" t="0" r="0" b="0"/>
            <wp:docPr id="1115301067" name="Picture 1115301067" descr="A picture containing indoor, roller skating, footwear, ska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indoor, roller skating, footwear, skating&#10;&#10;Description automatically generated"/>
                    <pic:cNvPicPr/>
                  </pic:nvPicPr>
                  <pic:blipFill>
                    <a:blip r:embed="rId123">
                      <a:extLst>
                        <a:ext uri="{28A0092B-C50C-407E-A947-70E740481C1C}">
                          <a14:useLocalDpi xmlns:a14="http://schemas.microsoft.com/office/drawing/2010/main" val="0"/>
                        </a:ext>
                      </a:extLst>
                    </a:blip>
                    <a:stretch>
                      <a:fillRect/>
                    </a:stretch>
                  </pic:blipFill>
                  <pic:spPr>
                    <a:xfrm>
                      <a:off x="0" y="0"/>
                      <a:ext cx="4903927" cy="2559611"/>
                    </a:xfrm>
                    <a:prstGeom prst="rect">
                      <a:avLst/>
                    </a:prstGeom>
                  </pic:spPr>
                </pic:pic>
              </a:graphicData>
            </a:graphic>
          </wp:inline>
        </w:drawing>
      </w:r>
    </w:p>
    <w:p w14:paraId="197D11F0" w14:textId="77777777" w:rsidR="00BD3752" w:rsidRPr="00BD3752" w:rsidRDefault="00BD3752" w:rsidP="00BD3752">
      <w:r w:rsidRPr="00BD3752">
        <w:t xml:space="preserve">Figure 22 A </w:t>
      </w:r>
      <w:proofErr w:type="spellStart"/>
      <w:r w:rsidRPr="00BD3752">
        <w:t>Outersole</w:t>
      </w:r>
      <w:proofErr w:type="spellEnd"/>
      <w:r w:rsidRPr="00BD3752">
        <w:t xml:space="preserve"> with a deepened tread pattern B </w:t>
      </w:r>
      <w:proofErr w:type="spellStart"/>
      <w:r w:rsidRPr="00BD3752">
        <w:t>Outersole</w:t>
      </w:r>
      <w:proofErr w:type="spellEnd"/>
      <w:r w:rsidRPr="00BD3752">
        <w:t xml:space="preserve"> with a shallow tread pattern</w:t>
      </w:r>
    </w:p>
    <w:p w14:paraId="6E25D08B" w14:textId="77777777" w:rsidR="00BD3752" w:rsidRPr="00BD3752" w:rsidRDefault="00BD3752" w:rsidP="00BD3752"/>
    <w:p w14:paraId="3BBE52B7" w14:textId="77777777" w:rsidR="00BD3752" w:rsidRPr="00BD3752" w:rsidRDefault="00BD3752" w:rsidP="00BD3752">
      <w:pPr>
        <w:rPr>
          <w:b/>
          <w:bCs/>
        </w:rPr>
      </w:pPr>
    </w:p>
    <w:p w14:paraId="0F7817D1" w14:textId="77777777" w:rsidR="00BD3752" w:rsidRPr="00BD3752" w:rsidRDefault="00BD3752" w:rsidP="00BD3752">
      <w:pPr>
        <w:rPr>
          <w:b/>
          <w:bCs/>
        </w:rPr>
      </w:pPr>
      <w:r w:rsidRPr="00BD3752">
        <w:rPr>
          <w:b/>
          <w:bCs/>
        </w:rPr>
        <w:t>Component Upper:</w:t>
      </w:r>
    </w:p>
    <w:p w14:paraId="0D365E88" w14:textId="77777777" w:rsidR="00BD3752" w:rsidRPr="00BD3752" w:rsidRDefault="00BD3752" w:rsidP="00BD3752">
      <w:pPr>
        <w:rPr>
          <w:b/>
          <w:bCs/>
        </w:rPr>
      </w:pPr>
    </w:p>
    <w:p w14:paraId="79D54452" w14:textId="77777777" w:rsidR="00BD3752" w:rsidRPr="00BD3752" w:rsidRDefault="00BD3752" w:rsidP="00BD3752">
      <w:pPr>
        <w:rPr>
          <w:b/>
          <w:bCs/>
        </w:rPr>
      </w:pPr>
      <w:r w:rsidRPr="00BD3752">
        <w:rPr>
          <w:b/>
          <w:bCs/>
        </w:rPr>
        <w:t>Question S10</w:t>
      </w:r>
    </w:p>
    <w:p w14:paraId="05AAF17B" w14:textId="77777777" w:rsidR="00BD3752" w:rsidRPr="00BD3752" w:rsidRDefault="00BD3752" w:rsidP="00BD3752">
      <w:pPr>
        <w:rPr>
          <w:b/>
          <w:bCs/>
        </w:rPr>
      </w:pPr>
    </w:p>
    <w:p w14:paraId="09FEC08C" w14:textId="77777777" w:rsidR="00BD3752" w:rsidRPr="00BD3752" w:rsidRDefault="00BD3752" w:rsidP="00BD3752">
      <w:r w:rsidRPr="00BD3752">
        <w:t>Consider the material of the upper of the shoe; is the material leather (Result A) or another material such as suede, polyester, or canvas (Result B)?</w:t>
      </w:r>
    </w:p>
    <w:p w14:paraId="0D2D6B91" w14:textId="77777777" w:rsidR="00BD3752" w:rsidRPr="00BD3752" w:rsidRDefault="00BD3752" w:rsidP="00BD3752"/>
    <w:p w14:paraId="22844FB4" w14:textId="77777777" w:rsidR="00BD3752" w:rsidRPr="00BD3752" w:rsidRDefault="00BD3752" w:rsidP="00BD3752">
      <w:pPr>
        <w:rPr>
          <w:b/>
          <w:bCs/>
        </w:rPr>
      </w:pPr>
      <w:r w:rsidRPr="00BD3752">
        <w:rPr>
          <w:b/>
          <w:bCs/>
        </w:rPr>
        <w:t>Component Inlay/Insole:</w:t>
      </w:r>
    </w:p>
    <w:p w14:paraId="48F25E71" w14:textId="77777777" w:rsidR="00BD3752" w:rsidRPr="00BD3752" w:rsidRDefault="00BD3752" w:rsidP="00BD3752">
      <w:pPr>
        <w:rPr>
          <w:b/>
          <w:bCs/>
        </w:rPr>
      </w:pPr>
    </w:p>
    <w:p w14:paraId="151DFBC8" w14:textId="77777777" w:rsidR="00BD3752" w:rsidRPr="00BD3752" w:rsidRDefault="00BD3752" w:rsidP="00BD3752">
      <w:pPr>
        <w:rPr>
          <w:b/>
          <w:bCs/>
        </w:rPr>
      </w:pPr>
      <w:r w:rsidRPr="00BD3752">
        <w:rPr>
          <w:b/>
          <w:bCs/>
        </w:rPr>
        <w:t>Question S11</w:t>
      </w:r>
    </w:p>
    <w:p w14:paraId="3A50DC42" w14:textId="77777777" w:rsidR="00BD3752" w:rsidRPr="00BD3752" w:rsidRDefault="00BD3752" w:rsidP="00BD3752">
      <w:pPr>
        <w:rPr>
          <w:b/>
          <w:bCs/>
        </w:rPr>
      </w:pPr>
    </w:p>
    <w:p w14:paraId="4B1E9715" w14:textId="77777777" w:rsidR="00BD3752" w:rsidRPr="00BD3752" w:rsidRDefault="00BD3752" w:rsidP="00BD3752">
      <w:r w:rsidRPr="00BD3752">
        <w:t xml:space="preserve">Is the shoe’s inlay/insole contoured to </w:t>
      </w:r>
      <w:proofErr w:type="spellStart"/>
      <w:r w:rsidRPr="00BD3752">
        <w:t>cup</w:t>
      </w:r>
      <w:proofErr w:type="spellEnd"/>
      <w:r w:rsidRPr="00BD3752">
        <w:t xml:space="preserve"> the anatomy of the heel, as seen in Figure 10(A) (see in ergonomic section question E13) (Result A Yes), or is the shoe’s inlay flat, as seen in Figure 10(B) (Result B No)?</w:t>
      </w:r>
    </w:p>
    <w:p w14:paraId="6F96E8ED" w14:textId="77777777" w:rsidR="00BD3752" w:rsidRPr="00BD3752" w:rsidRDefault="00BD3752" w:rsidP="00BD3752"/>
    <w:p w14:paraId="0B72C64F" w14:textId="77777777" w:rsidR="00BD3752" w:rsidRPr="00BD3752" w:rsidRDefault="00BD3752" w:rsidP="00BD3752">
      <w:pPr>
        <w:rPr>
          <w:b/>
          <w:bCs/>
        </w:rPr>
      </w:pPr>
      <w:r w:rsidRPr="00BD3752">
        <w:rPr>
          <w:b/>
          <w:bCs/>
        </w:rPr>
        <w:t>Component Fastening and Facings:</w:t>
      </w:r>
    </w:p>
    <w:p w14:paraId="4D2E8211" w14:textId="77777777" w:rsidR="00BD3752" w:rsidRPr="00BD3752" w:rsidRDefault="00BD3752" w:rsidP="00BD3752"/>
    <w:p w14:paraId="0C4096F4" w14:textId="77777777" w:rsidR="00BD3752" w:rsidRPr="00BD3752" w:rsidRDefault="00BD3752" w:rsidP="00BD3752">
      <w:pPr>
        <w:rPr>
          <w:b/>
          <w:bCs/>
        </w:rPr>
      </w:pPr>
      <w:r w:rsidRPr="00BD3752">
        <w:rPr>
          <w:b/>
          <w:bCs/>
        </w:rPr>
        <w:t>Question S12</w:t>
      </w:r>
    </w:p>
    <w:p w14:paraId="24EBBAC6" w14:textId="77777777" w:rsidR="00BD3752" w:rsidRPr="00BD3752" w:rsidRDefault="00BD3752" w:rsidP="00BD3752"/>
    <w:p w14:paraId="02691740" w14:textId="77777777" w:rsidR="00BD3752" w:rsidRPr="00BD3752" w:rsidRDefault="00BD3752" w:rsidP="00BD3752">
      <w:r w:rsidRPr="00BD3752">
        <w:t>Are the fastenings of the shoe laces to allow a firmer, tighter fastening of the upper of the shoe to the child’s foot (Result A) or Velcro (Result B)?</w:t>
      </w:r>
    </w:p>
    <w:p w14:paraId="14AD9326" w14:textId="77777777" w:rsidR="00BD3752" w:rsidRPr="00BD3752" w:rsidRDefault="00BD3752" w:rsidP="00BD3752"/>
    <w:p w14:paraId="61F2C251" w14:textId="77777777" w:rsidR="00BD3752" w:rsidRPr="00BD3752" w:rsidRDefault="00BD3752" w:rsidP="00BD3752">
      <w:pPr>
        <w:rPr>
          <w:b/>
          <w:bCs/>
        </w:rPr>
      </w:pPr>
    </w:p>
    <w:p w14:paraId="39158008" w14:textId="77777777" w:rsidR="00BD3752" w:rsidRPr="00BD3752" w:rsidRDefault="00BD3752" w:rsidP="00BD3752">
      <w:pPr>
        <w:rPr>
          <w:b/>
          <w:bCs/>
        </w:rPr>
      </w:pPr>
      <w:r w:rsidRPr="00BD3752">
        <w:rPr>
          <w:b/>
          <w:bCs/>
        </w:rPr>
        <w:t xml:space="preserve">Total Stability Score and Interpretation </w:t>
      </w:r>
    </w:p>
    <w:p w14:paraId="08DD8E3F" w14:textId="77777777" w:rsidR="00BD3752" w:rsidRPr="00BD3752" w:rsidRDefault="00BD3752" w:rsidP="00BD3752"/>
    <w:p w14:paraId="36A6CA79" w14:textId="77777777" w:rsidR="00BD3752" w:rsidRPr="00BD3752" w:rsidRDefault="00BD3752" w:rsidP="00BD3752">
      <w:r w:rsidRPr="00BD3752">
        <w:t>Total up the score for a maximum Stability Value of 15. Stability score interpretation:</w:t>
      </w:r>
    </w:p>
    <w:p w14:paraId="37B257A7" w14:textId="77777777" w:rsidR="00BD3752" w:rsidRPr="00BD3752" w:rsidRDefault="00BD3752" w:rsidP="00BD3752">
      <w:r w:rsidRPr="00BD3752">
        <w:t>0- 4 = Poor 5 - 10 = Moderate 11 - 15 = Good</w:t>
      </w:r>
    </w:p>
    <w:p w14:paraId="4FD97763" w14:textId="77777777" w:rsidR="00BD3752" w:rsidRPr="00BD3752" w:rsidRDefault="00BD3752" w:rsidP="00BD3752"/>
    <w:p w14:paraId="64C5E302" w14:textId="77777777" w:rsidR="00BD3752" w:rsidRPr="00BD3752" w:rsidRDefault="00BD3752" w:rsidP="00BD3752">
      <w:pPr>
        <w:rPr>
          <w:b/>
          <w:bCs/>
        </w:rPr>
      </w:pPr>
    </w:p>
    <w:p w14:paraId="16A2BFF6" w14:textId="77777777" w:rsidR="00BD3752" w:rsidRPr="00BD3752" w:rsidRDefault="00BD3752" w:rsidP="00BD3752">
      <w:pPr>
        <w:rPr>
          <w:b/>
          <w:bCs/>
        </w:rPr>
      </w:pPr>
    </w:p>
    <w:p w14:paraId="7CAAF9FC" w14:textId="77777777" w:rsidR="00BD3752" w:rsidRPr="00BD3752" w:rsidRDefault="00BD3752" w:rsidP="00BD3752">
      <w:pPr>
        <w:rPr>
          <w:b/>
          <w:bCs/>
        </w:rPr>
      </w:pPr>
      <w:r w:rsidRPr="00BD3752">
        <w:rPr>
          <w:b/>
          <w:bCs/>
        </w:rPr>
        <w:t xml:space="preserve">References </w:t>
      </w:r>
    </w:p>
    <w:p w14:paraId="46452C89" w14:textId="77777777" w:rsidR="00BD3752" w:rsidRPr="00BD3752" w:rsidRDefault="00BD3752" w:rsidP="00BD3752">
      <w:pPr>
        <w:rPr>
          <w:b/>
          <w:bCs/>
        </w:rPr>
      </w:pPr>
    </w:p>
    <w:p w14:paraId="19C87F3E" w14:textId="32362000" w:rsidR="008F513B" w:rsidRPr="009344E2" w:rsidRDefault="008F513B" w:rsidP="008F513B">
      <w:pPr>
        <w:spacing w:before="100" w:beforeAutospacing="1" w:after="100" w:afterAutospacing="1"/>
        <w:ind w:left="480" w:hanging="480"/>
        <w:rPr>
          <w:rFonts w:eastAsia="Times New Roman" w:cstheme="minorHAnsi"/>
          <w:lang w:eastAsia="en-GB"/>
        </w:rPr>
      </w:pPr>
      <w:r w:rsidRPr="009344E2">
        <w:rPr>
          <w:rFonts w:eastAsia="Times New Roman" w:cstheme="minorHAnsi"/>
          <w:lang w:eastAsia="en-GB"/>
        </w:rPr>
        <w:t xml:space="preserve">Hill, M., Healy, A., &amp; Chockalingam, N. (2021). Defining and grouping children’s therapeutic footwear and criteria for their prescription: an international expert Delphi consensus study. </w:t>
      </w:r>
      <w:r w:rsidRPr="009344E2">
        <w:rPr>
          <w:rFonts w:eastAsia="Times New Roman" w:cstheme="minorHAnsi"/>
          <w:i/>
          <w:iCs/>
          <w:lang w:eastAsia="en-GB"/>
        </w:rPr>
        <w:t>BMJ Open</w:t>
      </w:r>
      <w:r w:rsidRPr="009344E2">
        <w:rPr>
          <w:rFonts w:eastAsia="Times New Roman" w:cstheme="minorHAnsi"/>
          <w:lang w:eastAsia="en-GB"/>
        </w:rPr>
        <w:t xml:space="preserve">, </w:t>
      </w:r>
      <w:r w:rsidRPr="009344E2">
        <w:rPr>
          <w:rFonts w:eastAsia="Times New Roman" w:cstheme="minorHAnsi"/>
          <w:i/>
          <w:iCs/>
          <w:lang w:eastAsia="en-GB"/>
        </w:rPr>
        <w:t>11</w:t>
      </w:r>
      <w:r w:rsidRPr="009344E2">
        <w:rPr>
          <w:rFonts w:eastAsia="Times New Roman" w:cstheme="minorHAnsi"/>
          <w:lang w:eastAsia="en-GB"/>
        </w:rPr>
        <w:t xml:space="preserve">(8), e051381. </w:t>
      </w:r>
      <w:hyperlink r:id="rId124" w:history="1">
        <w:r w:rsidRPr="009344E2">
          <w:rPr>
            <w:rStyle w:val="Hyperlink"/>
            <w:rFonts w:eastAsia="Times New Roman" w:cstheme="minorHAnsi"/>
            <w:lang w:eastAsia="en-GB"/>
          </w:rPr>
          <w:t>https://doi.org/10.1136/BMJOPEN-2021-051381</w:t>
        </w:r>
      </w:hyperlink>
    </w:p>
    <w:p w14:paraId="24F8613B" w14:textId="77777777" w:rsidR="008F513B" w:rsidRPr="009344E2" w:rsidRDefault="008F513B" w:rsidP="008F513B">
      <w:pPr>
        <w:spacing w:before="100" w:beforeAutospacing="1" w:after="100" w:afterAutospacing="1"/>
        <w:ind w:left="480" w:hanging="480"/>
        <w:rPr>
          <w:rFonts w:eastAsia="Times New Roman" w:cstheme="minorHAnsi"/>
          <w:lang w:eastAsia="en-GB"/>
        </w:rPr>
      </w:pPr>
      <w:r w:rsidRPr="009344E2">
        <w:rPr>
          <w:rFonts w:eastAsia="Times New Roman" w:cstheme="minorHAnsi"/>
          <w:lang w:eastAsia="en-GB"/>
        </w:rPr>
        <w:t xml:space="preserve">Williams, C. M., Morrison, S. C., Paterson, K., </w:t>
      </w:r>
      <w:proofErr w:type="spellStart"/>
      <w:r w:rsidRPr="009344E2">
        <w:rPr>
          <w:rFonts w:eastAsia="Times New Roman" w:cstheme="minorHAnsi"/>
          <w:lang w:eastAsia="en-GB"/>
        </w:rPr>
        <w:t>Gobbi</w:t>
      </w:r>
      <w:proofErr w:type="spellEnd"/>
      <w:r w:rsidRPr="009344E2">
        <w:rPr>
          <w:rFonts w:eastAsia="Times New Roman" w:cstheme="minorHAnsi"/>
          <w:lang w:eastAsia="en-GB"/>
        </w:rPr>
        <w:t xml:space="preserve">, K., Burton, S., Hill, M., </w:t>
      </w:r>
      <w:proofErr w:type="spellStart"/>
      <w:r w:rsidRPr="009344E2">
        <w:rPr>
          <w:rFonts w:eastAsia="Times New Roman" w:cstheme="minorHAnsi"/>
          <w:lang w:eastAsia="en-GB"/>
        </w:rPr>
        <w:t>Harber</w:t>
      </w:r>
      <w:proofErr w:type="spellEnd"/>
      <w:r w:rsidRPr="009344E2">
        <w:rPr>
          <w:rFonts w:eastAsia="Times New Roman" w:cstheme="minorHAnsi"/>
          <w:lang w:eastAsia="en-GB"/>
        </w:rPr>
        <w:t xml:space="preserve">, E., &amp; </w:t>
      </w:r>
      <w:proofErr w:type="spellStart"/>
      <w:r w:rsidRPr="009344E2">
        <w:rPr>
          <w:rFonts w:eastAsia="Times New Roman" w:cstheme="minorHAnsi"/>
          <w:lang w:eastAsia="en-GB"/>
        </w:rPr>
        <w:t>Banwell</w:t>
      </w:r>
      <w:proofErr w:type="spellEnd"/>
      <w:r w:rsidRPr="009344E2">
        <w:rPr>
          <w:rFonts w:eastAsia="Times New Roman" w:cstheme="minorHAnsi"/>
          <w:lang w:eastAsia="en-GB"/>
        </w:rPr>
        <w:t xml:space="preserve">, H. (2022). Young children’s footwear taxonomy: An international Delphi survey of parents, health and footwear industry professionals. </w:t>
      </w:r>
      <w:r w:rsidRPr="009344E2">
        <w:rPr>
          <w:rFonts w:eastAsia="Times New Roman" w:cstheme="minorHAnsi"/>
          <w:i/>
          <w:iCs/>
          <w:lang w:eastAsia="en-GB"/>
        </w:rPr>
        <w:t>PLOS ONE</w:t>
      </w:r>
      <w:r w:rsidRPr="009344E2">
        <w:rPr>
          <w:rFonts w:eastAsia="Times New Roman" w:cstheme="minorHAnsi"/>
          <w:lang w:eastAsia="en-GB"/>
        </w:rPr>
        <w:t xml:space="preserve">, </w:t>
      </w:r>
      <w:r w:rsidRPr="009344E2">
        <w:rPr>
          <w:rFonts w:eastAsia="Times New Roman" w:cstheme="minorHAnsi"/>
          <w:i/>
          <w:iCs/>
          <w:lang w:eastAsia="en-GB"/>
        </w:rPr>
        <w:t>17</w:t>
      </w:r>
      <w:r w:rsidRPr="009344E2">
        <w:rPr>
          <w:rFonts w:eastAsia="Times New Roman" w:cstheme="minorHAnsi"/>
          <w:lang w:eastAsia="en-GB"/>
        </w:rPr>
        <w:t>(6), e0269223. https://doi.org/10.1371/journal.pone.0269223</w:t>
      </w:r>
    </w:p>
    <w:p w14:paraId="197D7B29" w14:textId="77777777" w:rsidR="008F513B" w:rsidRDefault="008F513B" w:rsidP="008F513B">
      <w:pPr>
        <w:spacing w:before="100" w:beforeAutospacing="1" w:after="100" w:afterAutospacing="1"/>
        <w:ind w:left="480" w:hanging="480"/>
        <w:rPr>
          <w:rFonts w:ascii="Times New Roman" w:eastAsia="Times New Roman" w:hAnsi="Times New Roman" w:cs="Times New Roman"/>
          <w:lang w:eastAsia="en-GB"/>
        </w:rPr>
      </w:pPr>
    </w:p>
    <w:p w14:paraId="52995C44" w14:textId="77777777" w:rsidR="008F513B" w:rsidRPr="008F513B" w:rsidRDefault="008F513B" w:rsidP="008F513B">
      <w:pPr>
        <w:spacing w:before="100" w:beforeAutospacing="1" w:after="100" w:afterAutospacing="1"/>
        <w:ind w:left="480" w:hanging="480"/>
        <w:rPr>
          <w:rFonts w:ascii="Times New Roman" w:eastAsia="Times New Roman" w:hAnsi="Times New Roman" w:cs="Times New Roman"/>
          <w:lang w:eastAsia="en-GB"/>
        </w:rPr>
      </w:pPr>
    </w:p>
    <w:p w14:paraId="1843C261" w14:textId="057E5DBC" w:rsidR="00BD3752" w:rsidRPr="00BD3752" w:rsidRDefault="00BD3752" w:rsidP="009B5F0F">
      <w:pPr>
        <w:widowControl w:val="0"/>
        <w:autoSpaceDE w:val="0"/>
        <w:autoSpaceDN w:val="0"/>
        <w:adjustRightInd w:val="0"/>
        <w:ind w:left="480" w:hanging="480"/>
        <w:rPr>
          <w:b/>
          <w:bCs/>
        </w:rPr>
      </w:pPr>
    </w:p>
    <w:p w14:paraId="7B6D73C8" w14:textId="77777777" w:rsidR="00BD3752" w:rsidRPr="00BD3752" w:rsidRDefault="00BD3752" w:rsidP="00BD3752"/>
    <w:p w14:paraId="1AB1FF9D" w14:textId="77777777" w:rsidR="00BD3752" w:rsidRDefault="00BD3752" w:rsidP="00933690">
      <w:pPr>
        <w:sectPr w:rsidR="00BD3752" w:rsidSect="00F22378">
          <w:pgSz w:w="11900" w:h="16840"/>
          <w:pgMar w:top="1440" w:right="1134" w:bottom="1440" w:left="2268" w:header="708" w:footer="708" w:gutter="0"/>
          <w:cols w:space="708"/>
          <w:docGrid w:linePitch="360"/>
        </w:sectPr>
      </w:pPr>
    </w:p>
    <w:p w14:paraId="1BA71168" w14:textId="77777777" w:rsidR="00933690" w:rsidRPr="00933690" w:rsidRDefault="00933690" w:rsidP="00933690"/>
    <w:p w14:paraId="2B4F6E55" w14:textId="52088E5E" w:rsidR="00BA6AEB" w:rsidRPr="00BA6AEB" w:rsidRDefault="00905190" w:rsidP="009344E2">
      <w:pPr>
        <w:pStyle w:val="Heading3"/>
        <w:numPr>
          <w:ilvl w:val="1"/>
          <w:numId w:val="61"/>
        </w:numPr>
      </w:pPr>
      <w:bookmarkStart w:id="460" w:name="_Ref138262699"/>
      <w:bookmarkStart w:id="461" w:name="_Toc156403596"/>
      <w:r w:rsidRPr="00905190">
        <w:t>Children’s Off-the-shelf Stability Therapeutic Footwear (OSSTF) Footwear Tool Usability Survey</w:t>
      </w:r>
      <w:bookmarkEnd w:id="460"/>
      <w:bookmarkEnd w:id="461"/>
    </w:p>
    <w:p w14:paraId="25A9B0BF" w14:textId="77777777" w:rsidR="0092577F" w:rsidRDefault="0092577F" w:rsidP="0092577F">
      <w:pPr>
        <w:rPr>
          <w:b/>
          <w:bCs/>
          <w:sz w:val="28"/>
          <w:szCs w:val="28"/>
        </w:rPr>
      </w:pPr>
    </w:p>
    <w:p w14:paraId="79EE4602" w14:textId="77777777" w:rsidR="0092577F" w:rsidRDefault="0092577F" w:rsidP="0092577F">
      <w:pPr>
        <w:rPr>
          <w:b/>
          <w:bCs/>
          <w:sz w:val="28"/>
          <w:szCs w:val="28"/>
        </w:rPr>
      </w:pPr>
      <w:r w:rsidRPr="0080309C">
        <w:rPr>
          <w:b/>
          <w:bCs/>
          <w:color w:val="000000" w:themeColor="text1"/>
          <w:sz w:val="28"/>
          <w:szCs w:val="28"/>
        </w:rPr>
        <w:t>Children’s</w:t>
      </w:r>
      <w:r w:rsidRPr="00CE169A">
        <w:rPr>
          <w:b/>
          <w:bCs/>
          <w:color w:val="FF0000"/>
          <w:sz w:val="28"/>
          <w:szCs w:val="28"/>
        </w:rPr>
        <w:t xml:space="preserve"> </w:t>
      </w:r>
      <w:r>
        <w:rPr>
          <w:b/>
          <w:bCs/>
          <w:sz w:val="28"/>
          <w:szCs w:val="28"/>
        </w:rPr>
        <w:t>Off-the-shelf Stability Therapeutic Footwear (OSSTF) Footwear Tool Usability Survey</w:t>
      </w:r>
    </w:p>
    <w:p w14:paraId="4500A486" w14:textId="77777777" w:rsidR="0092577F" w:rsidRDefault="0092577F" w:rsidP="0092577F">
      <w:pPr>
        <w:rPr>
          <w:b/>
          <w:bCs/>
          <w:sz w:val="28"/>
          <w:szCs w:val="28"/>
        </w:rPr>
      </w:pPr>
    </w:p>
    <w:p w14:paraId="44B494CD" w14:textId="77777777" w:rsidR="0092577F" w:rsidRDefault="0092577F" w:rsidP="0092577F">
      <w:r>
        <w:t>Below are a limited number of questions seeking your opinion on the use of this footwear tool and manual for children’s OSSTF. This is inclusive of how easy it is to use and how applicable it is to your clinical practice when offering this footwear as an assistive aid for children living with a mobility impairment.</w:t>
      </w:r>
    </w:p>
    <w:p w14:paraId="5EBD5A6E" w14:textId="77777777" w:rsidR="0092577F" w:rsidRDefault="0092577F" w:rsidP="0092577F"/>
    <w:p w14:paraId="214325A0" w14:textId="77777777" w:rsidR="0092577F" w:rsidRPr="007213CD" w:rsidRDefault="0092577F" w:rsidP="0092577F">
      <w:r>
        <w:t>The questions will be firstly closed-ended Likert scale ranked agreement as detailed below.</w:t>
      </w:r>
    </w:p>
    <w:p w14:paraId="280721AD" w14:textId="77777777" w:rsidR="0092577F" w:rsidRPr="007213CD" w:rsidRDefault="0092577F" w:rsidP="0092577F">
      <w:pPr>
        <w:rPr>
          <w:rFonts w:cstheme="minorHAnsi"/>
        </w:rPr>
      </w:pPr>
    </w:p>
    <w:p w14:paraId="34A3A651" w14:textId="77777777" w:rsidR="0092577F" w:rsidRPr="0087772A" w:rsidRDefault="0092577F" w:rsidP="0092577F">
      <w:pPr>
        <w:jc w:val="both"/>
        <w:rPr>
          <w:b/>
          <w:bCs/>
        </w:rPr>
      </w:pPr>
      <w:r w:rsidRPr="0087772A">
        <w:rPr>
          <w:b/>
          <w:bCs/>
        </w:rPr>
        <w:t>Ranked Responses</w:t>
      </w:r>
    </w:p>
    <w:p w14:paraId="05303B4F" w14:textId="77777777" w:rsidR="0092577F" w:rsidRPr="0087772A" w:rsidRDefault="0092577F" w:rsidP="0092577F">
      <w:pPr>
        <w:jc w:val="both"/>
      </w:pPr>
      <w:r w:rsidRPr="0087772A">
        <w:t>Ranked responses are based on Likert scales where you will rank your level of agreement on a scale of 1-</w:t>
      </w:r>
      <w:r>
        <w:t>5</w:t>
      </w:r>
    </w:p>
    <w:tbl>
      <w:tblPr>
        <w:tblStyle w:val="TableGrid"/>
        <w:tblW w:w="0" w:type="auto"/>
        <w:tblLook w:val="04A0" w:firstRow="1" w:lastRow="0" w:firstColumn="1" w:lastColumn="0" w:noHBand="0" w:noVBand="1"/>
      </w:tblPr>
      <w:tblGrid>
        <w:gridCol w:w="1752"/>
        <w:gridCol w:w="1751"/>
        <w:gridCol w:w="1679"/>
        <w:gridCol w:w="1581"/>
        <w:gridCol w:w="1725"/>
      </w:tblGrid>
      <w:tr w:rsidR="0092577F" w14:paraId="4CC1C0FD" w14:textId="77777777" w:rsidTr="009B3ED5">
        <w:trPr>
          <w:trHeight w:val="732"/>
        </w:trPr>
        <w:tc>
          <w:tcPr>
            <w:tcW w:w="1842" w:type="dxa"/>
          </w:tcPr>
          <w:p w14:paraId="265FFCEC" w14:textId="77777777" w:rsidR="0092577F" w:rsidRPr="0087772A" w:rsidRDefault="0092577F" w:rsidP="009B3ED5">
            <w:pPr>
              <w:jc w:val="both"/>
              <w:rPr>
                <w:sz w:val="28"/>
                <w:szCs w:val="28"/>
              </w:rPr>
            </w:pPr>
            <w:r w:rsidRPr="0087772A">
              <w:rPr>
                <w:sz w:val="28"/>
                <w:szCs w:val="28"/>
              </w:rPr>
              <w:t>Strongly Disagree</w:t>
            </w:r>
          </w:p>
        </w:tc>
        <w:tc>
          <w:tcPr>
            <w:tcW w:w="1842" w:type="dxa"/>
          </w:tcPr>
          <w:p w14:paraId="4B76BE8E" w14:textId="77777777" w:rsidR="0092577F" w:rsidRPr="0087772A" w:rsidRDefault="0092577F" w:rsidP="009B3ED5">
            <w:pPr>
              <w:jc w:val="both"/>
              <w:rPr>
                <w:sz w:val="28"/>
                <w:szCs w:val="28"/>
              </w:rPr>
            </w:pPr>
            <w:r w:rsidRPr="0087772A">
              <w:rPr>
                <w:sz w:val="28"/>
                <w:szCs w:val="28"/>
              </w:rPr>
              <w:t>Disagree</w:t>
            </w:r>
          </w:p>
        </w:tc>
        <w:tc>
          <w:tcPr>
            <w:tcW w:w="1780" w:type="dxa"/>
          </w:tcPr>
          <w:p w14:paraId="257918BE" w14:textId="77777777" w:rsidR="0092577F" w:rsidRPr="0087772A" w:rsidRDefault="0092577F" w:rsidP="009B3ED5">
            <w:pPr>
              <w:jc w:val="both"/>
              <w:rPr>
                <w:sz w:val="28"/>
                <w:szCs w:val="28"/>
              </w:rPr>
            </w:pPr>
            <w:r w:rsidRPr="0087772A">
              <w:rPr>
                <w:sz w:val="28"/>
                <w:szCs w:val="28"/>
              </w:rPr>
              <w:t>Neutral</w:t>
            </w:r>
          </w:p>
        </w:tc>
        <w:tc>
          <w:tcPr>
            <w:tcW w:w="1696" w:type="dxa"/>
          </w:tcPr>
          <w:p w14:paraId="31B6EB9E" w14:textId="77777777" w:rsidR="0092577F" w:rsidRPr="0087772A" w:rsidRDefault="0092577F" w:rsidP="009B3ED5">
            <w:pPr>
              <w:jc w:val="both"/>
              <w:rPr>
                <w:sz w:val="28"/>
                <w:szCs w:val="28"/>
              </w:rPr>
            </w:pPr>
            <w:r w:rsidRPr="0087772A">
              <w:rPr>
                <w:sz w:val="28"/>
                <w:szCs w:val="28"/>
              </w:rPr>
              <w:t>Agree</w:t>
            </w:r>
          </w:p>
        </w:tc>
        <w:tc>
          <w:tcPr>
            <w:tcW w:w="1820" w:type="dxa"/>
          </w:tcPr>
          <w:p w14:paraId="5179E7E3" w14:textId="77777777" w:rsidR="0092577F" w:rsidRPr="0087772A" w:rsidRDefault="0092577F" w:rsidP="009B3ED5">
            <w:pPr>
              <w:jc w:val="both"/>
              <w:rPr>
                <w:sz w:val="28"/>
                <w:szCs w:val="28"/>
              </w:rPr>
            </w:pPr>
            <w:r w:rsidRPr="0087772A">
              <w:rPr>
                <w:sz w:val="28"/>
                <w:szCs w:val="28"/>
              </w:rPr>
              <w:t>Strongly Agree</w:t>
            </w:r>
          </w:p>
        </w:tc>
      </w:tr>
      <w:tr w:rsidR="0092577F" w14:paraId="7DD5BFB7" w14:textId="77777777" w:rsidTr="009B3ED5">
        <w:trPr>
          <w:trHeight w:val="344"/>
        </w:trPr>
        <w:tc>
          <w:tcPr>
            <w:tcW w:w="1842" w:type="dxa"/>
          </w:tcPr>
          <w:p w14:paraId="4015755D" w14:textId="77777777" w:rsidR="0092577F" w:rsidRPr="0087772A" w:rsidRDefault="0092577F" w:rsidP="009B3ED5">
            <w:pPr>
              <w:jc w:val="center"/>
              <w:rPr>
                <w:sz w:val="28"/>
                <w:szCs w:val="28"/>
              </w:rPr>
            </w:pPr>
            <w:r w:rsidRPr="0087772A">
              <w:rPr>
                <w:sz w:val="28"/>
                <w:szCs w:val="28"/>
              </w:rPr>
              <w:t>1</w:t>
            </w:r>
            <w:r w:rsidRPr="00ED0134">
              <w:t xml:space="preserve">) </w:t>
            </w:r>
            <w:sdt>
              <w:sdtPr>
                <w:id w:val="-931427253"/>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12444741" w14:textId="77777777" w:rsidR="0092577F" w:rsidRPr="0087772A" w:rsidRDefault="0092577F" w:rsidP="009B3ED5">
            <w:pPr>
              <w:jc w:val="center"/>
              <w:rPr>
                <w:sz w:val="28"/>
                <w:szCs w:val="28"/>
              </w:rPr>
            </w:pPr>
            <w:r w:rsidRPr="0087772A">
              <w:rPr>
                <w:sz w:val="28"/>
                <w:szCs w:val="28"/>
              </w:rPr>
              <w:t>2</w:t>
            </w:r>
            <w:r>
              <w:t xml:space="preserve"> </w:t>
            </w:r>
            <w:sdt>
              <w:sdtPr>
                <w:id w:val="-21173396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606E539D" w14:textId="77777777" w:rsidR="0092577F" w:rsidRPr="0087772A" w:rsidRDefault="0092577F" w:rsidP="009B3ED5">
            <w:pPr>
              <w:jc w:val="center"/>
              <w:rPr>
                <w:sz w:val="28"/>
                <w:szCs w:val="28"/>
              </w:rPr>
            </w:pPr>
            <w:r>
              <w:rPr>
                <w:sz w:val="28"/>
                <w:szCs w:val="28"/>
              </w:rPr>
              <w:t>3</w:t>
            </w:r>
            <w:r>
              <w:t xml:space="preserve"> </w:t>
            </w:r>
            <w:sdt>
              <w:sdtPr>
                <w:id w:val="34953498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038AA76C" w14:textId="77777777" w:rsidR="0092577F" w:rsidRPr="0087772A" w:rsidRDefault="0092577F" w:rsidP="009B3ED5">
            <w:pPr>
              <w:jc w:val="center"/>
              <w:rPr>
                <w:sz w:val="28"/>
                <w:szCs w:val="28"/>
              </w:rPr>
            </w:pPr>
            <w:r>
              <w:rPr>
                <w:sz w:val="28"/>
                <w:szCs w:val="28"/>
              </w:rPr>
              <w:t>4</w:t>
            </w:r>
            <w:r>
              <w:t xml:space="preserve"> </w:t>
            </w:r>
            <w:sdt>
              <w:sdtPr>
                <w:id w:val="-1258592423"/>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79459799" w14:textId="77777777" w:rsidR="0092577F" w:rsidRPr="0087772A" w:rsidRDefault="0092577F" w:rsidP="009B3ED5">
            <w:pPr>
              <w:jc w:val="center"/>
              <w:rPr>
                <w:sz w:val="28"/>
                <w:szCs w:val="28"/>
              </w:rPr>
            </w:pPr>
            <w:r>
              <w:rPr>
                <w:sz w:val="28"/>
                <w:szCs w:val="28"/>
              </w:rPr>
              <w:t>5</w:t>
            </w:r>
            <w:r>
              <w:t xml:space="preserve"> </w:t>
            </w:r>
            <w:sdt>
              <w:sdtPr>
                <w:id w:val="1206222528"/>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0C28C87E" w14:textId="77777777" w:rsidR="0092577F" w:rsidRDefault="0092577F" w:rsidP="0092577F">
      <w:pPr>
        <w:jc w:val="both"/>
      </w:pPr>
    </w:p>
    <w:p w14:paraId="13A04ABD" w14:textId="77777777" w:rsidR="0092577F" w:rsidRDefault="0092577F" w:rsidP="0092577F">
      <w:pPr>
        <w:jc w:val="both"/>
      </w:pPr>
      <w:r>
        <w:t>Following each ranked agreement scale, there will be an open-ended question where you may offer your opinion. We would encourage you to elaborate on your response so that we may understand your reasoning and reflect on the clinical applicability of the footwear tool’s design.</w:t>
      </w:r>
    </w:p>
    <w:p w14:paraId="075FFAA6" w14:textId="77777777" w:rsidR="0092577F" w:rsidRDefault="0092577F" w:rsidP="0092577F">
      <w:pPr>
        <w:jc w:val="both"/>
      </w:pPr>
    </w:p>
    <w:p w14:paraId="081F5872" w14:textId="77777777" w:rsidR="0092577F" w:rsidRDefault="0092577F" w:rsidP="0092577F">
      <w:pPr>
        <w:jc w:val="both"/>
      </w:pPr>
    </w:p>
    <w:p w14:paraId="3590D259" w14:textId="77777777" w:rsidR="0092577F" w:rsidRDefault="0092577F" w:rsidP="0092577F">
      <w:pPr>
        <w:jc w:val="both"/>
      </w:pPr>
    </w:p>
    <w:p w14:paraId="0FE27E5F" w14:textId="77777777" w:rsidR="0092577F" w:rsidRDefault="0092577F" w:rsidP="0092577F">
      <w:pPr>
        <w:jc w:val="both"/>
        <w:rPr>
          <w:b/>
          <w:bCs/>
          <w:sz w:val="28"/>
          <w:szCs w:val="28"/>
        </w:rPr>
      </w:pPr>
      <w:r w:rsidRPr="0087772A">
        <w:rPr>
          <w:b/>
          <w:bCs/>
          <w:sz w:val="28"/>
          <w:szCs w:val="28"/>
        </w:rPr>
        <w:t>All answers will be anonymised and will not be identifiable as your responses.</w:t>
      </w:r>
    </w:p>
    <w:p w14:paraId="7F16B469" w14:textId="77777777" w:rsidR="0092577F" w:rsidRDefault="0092577F" w:rsidP="0092577F">
      <w:pPr>
        <w:jc w:val="both"/>
        <w:rPr>
          <w:b/>
          <w:bCs/>
          <w:sz w:val="28"/>
          <w:szCs w:val="28"/>
        </w:rPr>
      </w:pPr>
    </w:p>
    <w:p w14:paraId="25141F4D" w14:textId="77777777" w:rsidR="0092577F" w:rsidRDefault="0092577F" w:rsidP="0092577F">
      <w:pPr>
        <w:jc w:val="both"/>
        <w:rPr>
          <w:b/>
          <w:bCs/>
          <w:sz w:val="28"/>
          <w:szCs w:val="28"/>
        </w:rPr>
      </w:pPr>
    </w:p>
    <w:p w14:paraId="100189E5" w14:textId="77777777" w:rsidR="0092577F" w:rsidRDefault="0092577F" w:rsidP="0092577F">
      <w:pPr>
        <w:jc w:val="both"/>
        <w:rPr>
          <w:b/>
          <w:bCs/>
          <w:sz w:val="28"/>
          <w:szCs w:val="28"/>
        </w:rPr>
      </w:pPr>
    </w:p>
    <w:p w14:paraId="2613BD28" w14:textId="77777777" w:rsidR="0092577F" w:rsidRDefault="0092577F" w:rsidP="0092577F">
      <w:pPr>
        <w:jc w:val="both"/>
        <w:rPr>
          <w:b/>
          <w:bCs/>
          <w:sz w:val="28"/>
          <w:szCs w:val="28"/>
        </w:rPr>
      </w:pPr>
    </w:p>
    <w:p w14:paraId="5E4C6C64" w14:textId="77777777" w:rsidR="0092577F" w:rsidRDefault="0092577F" w:rsidP="0092577F">
      <w:pPr>
        <w:jc w:val="both"/>
        <w:rPr>
          <w:b/>
          <w:bCs/>
          <w:sz w:val="28"/>
          <w:szCs w:val="28"/>
        </w:rPr>
      </w:pPr>
    </w:p>
    <w:p w14:paraId="34E70F65" w14:textId="77777777" w:rsidR="0092577F" w:rsidRDefault="0092577F" w:rsidP="0092577F">
      <w:pPr>
        <w:jc w:val="both"/>
        <w:rPr>
          <w:b/>
          <w:bCs/>
          <w:sz w:val="28"/>
          <w:szCs w:val="28"/>
        </w:rPr>
      </w:pPr>
    </w:p>
    <w:p w14:paraId="1F467215" w14:textId="77777777" w:rsidR="0092577F" w:rsidRDefault="0092577F" w:rsidP="0092577F">
      <w:pPr>
        <w:jc w:val="both"/>
        <w:rPr>
          <w:b/>
          <w:bCs/>
          <w:sz w:val="28"/>
          <w:szCs w:val="28"/>
        </w:rPr>
      </w:pPr>
    </w:p>
    <w:p w14:paraId="6C9341AE" w14:textId="77777777" w:rsidR="0092577F" w:rsidRDefault="0092577F" w:rsidP="0092577F">
      <w:pPr>
        <w:jc w:val="both"/>
        <w:rPr>
          <w:b/>
          <w:bCs/>
          <w:sz w:val="28"/>
          <w:szCs w:val="28"/>
        </w:rPr>
      </w:pPr>
    </w:p>
    <w:p w14:paraId="684B96EF" w14:textId="77777777" w:rsidR="0092577F" w:rsidRDefault="0092577F" w:rsidP="0092577F">
      <w:pPr>
        <w:jc w:val="both"/>
        <w:rPr>
          <w:b/>
          <w:bCs/>
          <w:sz w:val="28"/>
          <w:szCs w:val="28"/>
        </w:rPr>
      </w:pPr>
    </w:p>
    <w:p w14:paraId="36EA503A" w14:textId="77777777" w:rsidR="0092577F" w:rsidRDefault="0092577F" w:rsidP="0092577F">
      <w:pPr>
        <w:jc w:val="both"/>
        <w:rPr>
          <w:b/>
          <w:bCs/>
          <w:sz w:val="28"/>
          <w:szCs w:val="28"/>
        </w:rPr>
      </w:pPr>
    </w:p>
    <w:p w14:paraId="56148F25" w14:textId="77777777" w:rsidR="0092577F" w:rsidRDefault="0092577F" w:rsidP="0092577F">
      <w:pPr>
        <w:jc w:val="both"/>
        <w:rPr>
          <w:b/>
          <w:bCs/>
          <w:sz w:val="28"/>
          <w:szCs w:val="28"/>
        </w:rPr>
      </w:pPr>
    </w:p>
    <w:p w14:paraId="6DC4629E" w14:textId="77777777" w:rsidR="0092577F" w:rsidRDefault="0092577F" w:rsidP="0092577F">
      <w:pPr>
        <w:jc w:val="both"/>
        <w:rPr>
          <w:b/>
          <w:bCs/>
          <w:sz w:val="28"/>
          <w:szCs w:val="28"/>
        </w:rPr>
      </w:pPr>
    </w:p>
    <w:p w14:paraId="220841FC" w14:textId="77777777" w:rsidR="0092577F" w:rsidRDefault="0092577F" w:rsidP="0092577F">
      <w:pPr>
        <w:jc w:val="both"/>
        <w:rPr>
          <w:b/>
          <w:bCs/>
          <w:sz w:val="28"/>
          <w:szCs w:val="28"/>
        </w:rPr>
      </w:pPr>
    </w:p>
    <w:p w14:paraId="31D81A51" w14:textId="77777777" w:rsidR="0092577F" w:rsidRDefault="0092577F" w:rsidP="0092577F">
      <w:pPr>
        <w:jc w:val="both"/>
        <w:rPr>
          <w:b/>
          <w:bCs/>
          <w:sz w:val="28"/>
          <w:szCs w:val="28"/>
        </w:rPr>
      </w:pPr>
    </w:p>
    <w:p w14:paraId="4A7670FD" w14:textId="77777777" w:rsidR="0092577F" w:rsidRDefault="0092577F" w:rsidP="0092577F">
      <w:pPr>
        <w:jc w:val="both"/>
        <w:rPr>
          <w:b/>
          <w:bCs/>
          <w:sz w:val="28"/>
          <w:szCs w:val="28"/>
        </w:rPr>
      </w:pPr>
    </w:p>
    <w:p w14:paraId="3CD97267" w14:textId="77777777" w:rsidR="0092577F" w:rsidRDefault="0092577F" w:rsidP="0092577F">
      <w:pPr>
        <w:jc w:val="both"/>
        <w:rPr>
          <w:b/>
          <w:bCs/>
          <w:sz w:val="28"/>
          <w:szCs w:val="28"/>
        </w:rPr>
      </w:pPr>
    </w:p>
    <w:p w14:paraId="7D06A0BF" w14:textId="77777777" w:rsidR="0092577F" w:rsidRDefault="0092577F" w:rsidP="0092577F">
      <w:pPr>
        <w:jc w:val="both"/>
        <w:rPr>
          <w:b/>
          <w:bCs/>
          <w:sz w:val="28"/>
          <w:szCs w:val="28"/>
        </w:rPr>
      </w:pPr>
    </w:p>
    <w:p w14:paraId="0251BC99" w14:textId="77777777" w:rsidR="0092577F" w:rsidRDefault="0092577F" w:rsidP="0092577F">
      <w:pPr>
        <w:jc w:val="both"/>
        <w:rPr>
          <w:b/>
          <w:bCs/>
          <w:sz w:val="28"/>
          <w:szCs w:val="28"/>
        </w:rPr>
      </w:pPr>
      <w:r>
        <w:rPr>
          <w:b/>
          <w:bCs/>
          <w:sz w:val="28"/>
          <w:szCs w:val="28"/>
        </w:rPr>
        <w:t>Question 1</w:t>
      </w:r>
    </w:p>
    <w:p w14:paraId="14BCDAC7" w14:textId="77777777" w:rsidR="0092577F" w:rsidRDefault="0092577F" w:rsidP="0092577F">
      <w:pPr>
        <w:jc w:val="both"/>
        <w:rPr>
          <w:b/>
          <w:bCs/>
          <w:sz w:val="28"/>
          <w:szCs w:val="28"/>
        </w:rPr>
      </w:pPr>
    </w:p>
    <w:p w14:paraId="2C21C9AE" w14:textId="77777777" w:rsidR="0092577F" w:rsidRDefault="0092577F" w:rsidP="0092577F">
      <w:pPr>
        <w:jc w:val="both"/>
      </w:pPr>
      <w:r w:rsidRPr="00AC10DE">
        <w:t>Thinking about</w:t>
      </w:r>
      <w:r>
        <w:t xml:space="preserve"> </w:t>
      </w:r>
      <w:r w:rsidRPr="00AC10DE">
        <w:t xml:space="preserve">using the Footwear Tool together with the manual </w:t>
      </w:r>
      <w:r>
        <w:t>to clinically assess OSSTF for children living with a mobility impairment, do you agree it was practical to use?</w:t>
      </w:r>
    </w:p>
    <w:p w14:paraId="2742EA56" w14:textId="77777777" w:rsidR="0092577F" w:rsidRDefault="0092577F" w:rsidP="0092577F">
      <w:pPr>
        <w:jc w:val="both"/>
      </w:pPr>
      <w:r>
        <w:t xml:space="preserve">Please rank your agreement below. </w:t>
      </w:r>
    </w:p>
    <w:p w14:paraId="4D249BB7" w14:textId="77777777" w:rsidR="0092577F" w:rsidRDefault="0092577F" w:rsidP="0092577F">
      <w:pPr>
        <w:jc w:val="both"/>
      </w:pPr>
    </w:p>
    <w:tbl>
      <w:tblPr>
        <w:tblStyle w:val="TableGrid"/>
        <w:tblW w:w="0" w:type="auto"/>
        <w:tblLook w:val="04A0" w:firstRow="1" w:lastRow="0" w:firstColumn="1" w:lastColumn="0" w:noHBand="0" w:noVBand="1"/>
      </w:tblPr>
      <w:tblGrid>
        <w:gridCol w:w="1752"/>
        <w:gridCol w:w="1751"/>
        <w:gridCol w:w="1679"/>
        <w:gridCol w:w="1581"/>
        <w:gridCol w:w="1725"/>
      </w:tblGrid>
      <w:tr w:rsidR="0092577F" w14:paraId="23545844" w14:textId="77777777" w:rsidTr="009B3ED5">
        <w:trPr>
          <w:trHeight w:val="732"/>
        </w:trPr>
        <w:tc>
          <w:tcPr>
            <w:tcW w:w="1842" w:type="dxa"/>
          </w:tcPr>
          <w:p w14:paraId="10769759" w14:textId="77777777" w:rsidR="0092577F" w:rsidRPr="0087772A" w:rsidRDefault="0092577F" w:rsidP="009B3ED5">
            <w:pPr>
              <w:jc w:val="both"/>
              <w:rPr>
                <w:sz w:val="28"/>
                <w:szCs w:val="28"/>
              </w:rPr>
            </w:pPr>
            <w:r w:rsidRPr="0087772A">
              <w:rPr>
                <w:sz w:val="28"/>
                <w:szCs w:val="28"/>
              </w:rPr>
              <w:t>Strongly Disagree</w:t>
            </w:r>
          </w:p>
        </w:tc>
        <w:tc>
          <w:tcPr>
            <w:tcW w:w="1842" w:type="dxa"/>
          </w:tcPr>
          <w:p w14:paraId="3098D8F8" w14:textId="77777777" w:rsidR="0092577F" w:rsidRPr="0087772A" w:rsidRDefault="0092577F" w:rsidP="009B3ED5">
            <w:pPr>
              <w:jc w:val="both"/>
              <w:rPr>
                <w:sz w:val="28"/>
                <w:szCs w:val="28"/>
              </w:rPr>
            </w:pPr>
            <w:r w:rsidRPr="0087772A">
              <w:rPr>
                <w:sz w:val="28"/>
                <w:szCs w:val="28"/>
              </w:rPr>
              <w:t>Disagree</w:t>
            </w:r>
          </w:p>
        </w:tc>
        <w:tc>
          <w:tcPr>
            <w:tcW w:w="1780" w:type="dxa"/>
          </w:tcPr>
          <w:p w14:paraId="72C87F4D" w14:textId="77777777" w:rsidR="0092577F" w:rsidRPr="0087772A" w:rsidRDefault="0092577F" w:rsidP="009B3ED5">
            <w:pPr>
              <w:jc w:val="both"/>
              <w:rPr>
                <w:sz w:val="28"/>
                <w:szCs w:val="28"/>
              </w:rPr>
            </w:pPr>
            <w:r w:rsidRPr="0087772A">
              <w:rPr>
                <w:sz w:val="28"/>
                <w:szCs w:val="28"/>
              </w:rPr>
              <w:t>Neutral</w:t>
            </w:r>
          </w:p>
        </w:tc>
        <w:tc>
          <w:tcPr>
            <w:tcW w:w="1696" w:type="dxa"/>
          </w:tcPr>
          <w:p w14:paraId="10C8ABAE" w14:textId="77777777" w:rsidR="0092577F" w:rsidRPr="0087772A" w:rsidRDefault="0092577F" w:rsidP="009B3ED5">
            <w:pPr>
              <w:jc w:val="both"/>
              <w:rPr>
                <w:sz w:val="28"/>
                <w:szCs w:val="28"/>
              </w:rPr>
            </w:pPr>
            <w:r w:rsidRPr="0087772A">
              <w:rPr>
                <w:sz w:val="28"/>
                <w:szCs w:val="28"/>
              </w:rPr>
              <w:t>Agree</w:t>
            </w:r>
          </w:p>
        </w:tc>
        <w:tc>
          <w:tcPr>
            <w:tcW w:w="1820" w:type="dxa"/>
          </w:tcPr>
          <w:p w14:paraId="7D6EEBAD" w14:textId="77777777" w:rsidR="0092577F" w:rsidRPr="0087772A" w:rsidRDefault="0092577F" w:rsidP="009B3ED5">
            <w:pPr>
              <w:jc w:val="both"/>
              <w:rPr>
                <w:sz w:val="28"/>
                <w:szCs w:val="28"/>
              </w:rPr>
            </w:pPr>
            <w:r w:rsidRPr="0087772A">
              <w:rPr>
                <w:sz w:val="28"/>
                <w:szCs w:val="28"/>
              </w:rPr>
              <w:t>Strongly Agree</w:t>
            </w:r>
          </w:p>
        </w:tc>
      </w:tr>
      <w:tr w:rsidR="0092577F" w14:paraId="713584E8" w14:textId="77777777" w:rsidTr="009B3ED5">
        <w:trPr>
          <w:trHeight w:val="344"/>
        </w:trPr>
        <w:tc>
          <w:tcPr>
            <w:tcW w:w="1842" w:type="dxa"/>
          </w:tcPr>
          <w:p w14:paraId="75CAEB76" w14:textId="77777777" w:rsidR="0092577F" w:rsidRPr="0087772A" w:rsidRDefault="0092577F" w:rsidP="009B3ED5">
            <w:pPr>
              <w:jc w:val="center"/>
              <w:rPr>
                <w:sz w:val="28"/>
                <w:szCs w:val="28"/>
              </w:rPr>
            </w:pPr>
            <w:r w:rsidRPr="0087772A">
              <w:rPr>
                <w:sz w:val="28"/>
                <w:szCs w:val="28"/>
              </w:rPr>
              <w:t>1</w:t>
            </w:r>
            <w:r w:rsidRPr="00ED0134">
              <w:t xml:space="preserve">) </w:t>
            </w:r>
            <w:sdt>
              <w:sdtPr>
                <w:id w:val="-152593046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04B80801" w14:textId="77777777" w:rsidR="0092577F" w:rsidRPr="0087772A" w:rsidRDefault="0092577F" w:rsidP="009B3ED5">
            <w:pPr>
              <w:jc w:val="center"/>
              <w:rPr>
                <w:sz w:val="28"/>
                <w:szCs w:val="28"/>
              </w:rPr>
            </w:pPr>
            <w:r w:rsidRPr="0087772A">
              <w:rPr>
                <w:sz w:val="28"/>
                <w:szCs w:val="28"/>
              </w:rPr>
              <w:t>2</w:t>
            </w:r>
            <w:r>
              <w:t xml:space="preserve"> </w:t>
            </w:r>
            <w:sdt>
              <w:sdtPr>
                <w:id w:val="1676375158"/>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2317C4D7" w14:textId="77777777" w:rsidR="0092577F" w:rsidRPr="0087772A" w:rsidRDefault="0092577F" w:rsidP="009B3ED5">
            <w:pPr>
              <w:jc w:val="center"/>
              <w:rPr>
                <w:sz w:val="28"/>
                <w:szCs w:val="28"/>
              </w:rPr>
            </w:pPr>
            <w:r>
              <w:rPr>
                <w:sz w:val="28"/>
                <w:szCs w:val="28"/>
              </w:rPr>
              <w:t>3</w:t>
            </w:r>
            <w:r>
              <w:t xml:space="preserve"> </w:t>
            </w:r>
            <w:sdt>
              <w:sdtPr>
                <w:id w:val="794723732"/>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61E7219A" w14:textId="77777777" w:rsidR="0092577F" w:rsidRPr="0087772A" w:rsidRDefault="0092577F" w:rsidP="009B3ED5">
            <w:pPr>
              <w:jc w:val="center"/>
              <w:rPr>
                <w:sz w:val="28"/>
                <w:szCs w:val="28"/>
              </w:rPr>
            </w:pPr>
            <w:r>
              <w:rPr>
                <w:sz w:val="28"/>
                <w:szCs w:val="28"/>
              </w:rPr>
              <w:t>4</w:t>
            </w:r>
            <w:r>
              <w:t xml:space="preserve"> </w:t>
            </w:r>
            <w:sdt>
              <w:sdtPr>
                <w:id w:val="-47714931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7B01054E" w14:textId="77777777" w:rsidR="0092577F" w:rsidRPr="0087772A" w:rsidRDefault="0092577F" w:rsidP="009B3ED5">
            <w:pPr>
              <w:jc w:val="center"/>
              <w:rPr>
                <w:sz w:val="28"/>
                <w:szCs w:val="28"/>
              </w:rPr>
            </w:pPr>
            <w:r>
              <w:rPr>
                <w:sz w:val="28"/>
                <w:szCs w:val="28"/>
              </w:rPr>
              <w:t>5</w:t>
            </w:r>
            <w:r>
              <w:t xml:space="preserve"> </w:t>
            </w:r>
            <w:sdt>
              <w:sdtPr>
                <w:id w:val="-2110266339"/>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2D38B6FD" w14:textId="77777777" w:rsidR="0092577F" w:rsidRDefault="0092577F" w:rsidP="0092577F">
      <w:pPr>
        <w:jc w:val="both"/>
      </w:pPr>
    </w:p>
    <w:p w14:paraId="73D0C161" w14:textId="77777777" w:rsidR="0092577F" w:rsidRDefault="0092577F" w:rsidP="0092577F">
      <w:pPr>
        <w:jc w:val="both"/>
      </w:pPr>
    </w:p>
    <w:p w14:paraId="2A978C4B" w14:textId="77777777" w:rsidR="0092577F" w:rsidRDefault="0092577F" w:rsidP="0092577F">
      <w:pPr>
        <w:jc w:val="both"/>
      </w:pPr>
      <w:r>
        <w:t>Please provide further details for your reasoning if you score 3 or less in question 1, and possible suggestions on how you feel the tool and manual might be improved for practicality (You may also provide suggestions if you scored higher than 3)</w:t>
      </w:r>
    </w:p>
    <w:p w14:paraId="12EDDC03" w14:textId="77777777" w:rsidR="0092577F" w:rsidRPr="00AC10DE" w:rsidRDefault="0092577F" w:rsidP="0092577F">
      <w:pPr>
        <w:jc w:val="both"/>
      </w:pPr>
      <w:r>
        <w:rPr>
          <w:noProof/>
        </w:rPr>
        <mc:AlternateContent>
          <mc:Choice Requires="wps">
            <w:drawing>
              <wp:anchor distT="0" distB="0" distL="114300" distR="114300" simplePos="0" relativeHeight="251658242" behindDoc="0" locked="0" layoutInCell="1" allowOverlap="1" wp14:anchorId="59C06390" wp14:editId="65D2363E">
                <wp:simplePos x="0" y="0"/>
                <wp:positionH relativeFrom="column">
                  <wp:posOffset>0</wp:posOffset>
                </wp:positionH>
                <wp:positionV relativeFrom="paragraph">
                  <wp:posOffset>-635</wp:posOffset>
                </wp:positionV>
                <wp:extent cx="5727700" cy="807395"/>
                <wp:effectExtent l="0" t="0" r="12700" b="18415"/>
                <wp:wrapNone/>
                <wp:docPr id="1800108152" name="Text Box 1800108152"/>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69AF2992" w14:textId="77777777" w:rsidR="0092577F" w:rsidRDefault="0092577F" w:rsidP="009257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06390" id="Text Box 1800108152" o:spid="_x0000_s1162" type="#_x0000_t202" style="position:absolute;left:0;text-align:left;margin-left:0;margin-top:-.05pt;width:451pt;height:63.5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" fillcolor="white [3201]" strokeweight=".5pt">
                <v:textbox>
                  <w:txbxContent>
                    <w:p w14:paraId="69AF2992" w14:textId="77777777" w:rsidR="0092577F" w:rsidRDefault="0092577F" w:rsidP="0092577F"/>
                  </w:txbxContent>
                </v:textbox>
              </v:shape>
            </w:pict>
          </mc:Fallback>
        </mc:AlternateContent>
      </w:r>
    </w:p>
    <w:p w14:paraId="4A1E0C7F" w14:textId="77777777" w:rsidR="0092577F" w:rsidRPr="00D23D87" w:rsidRDefault="0092577F" w:rsidP="0092577F">
      <w:pPr>
        <w:jc w:val="both"/>
      </w:pPr>
    </w:p>
    <w:p w14:paraId="7DD240D2" w14:textId="77777777" w:rsidR="0092577F" w:rsidRDefault="0092577F" w:rsidP="0092577F">
      <w:pPr>
        <w:jc w:val="both"/>
        <w:rPr>
          <w:b/>
          <w:bCs/>
          <w:sz w:val="28"/>
          <w:szCs w:val="28"/>
        </w:rPr>
      </w:pPr>
    </w:p>
    <w:p w14:paraId="060DAC95" w14:textId="77777777" w:rsidR="0092577F" w:rsidRDefault="0092577F" w:rsidP="0092577F">
      <w:pPr>
        <w:jc w:val="both"/>
        <w:rPr>
          <w:b/>
          <w:bCs/>
          <w:sz w:val="28"/>
          <w:szCs w:val="28"/>
        </w:rPr>
      </w:pPr>
    </w:p>
    <w:p w14:paraId="55A28002" w14:textId="77777777" w:rsidR="0092577F" w:rsidRDefault="0092577F" w:rsidP="0092577F">
      <w:pPr>
        <w:jc w:val="both"/>
        <w:rPr>
          <w:b/>
          <w:bCs/>
          <w:sz w:val="28"/>
          <w:szCs w:val="28"/>
        </w:rPr>
      </w:pPr>
    </w:p>
    <w:p w14:paraId="5615A930" w14:textId="77777777" w:rsidR="0092577F" w:rsidRDefault="0092577F" w:rsidP="0092577F">
      <w:pPr>
        <w:jc w:val="both"/>
        <w:rPr>
          <w:b/>
          <w:bCs/>
          <w:sz w:val="28"/>
          <w:szCs w:val="28"/>
        </w:rPr>
      </w:pPr>
      <w:r>
        <w:rPr>
          <w:b/>
          <w:bCs/>
          <w:sz w:val="28"/>
          <w:szCs w:val="28"/>
        </w:rPr>
        <w:t>Question 2</w:t>
      </w:r>
    </w:p>
    <w:p w14:paraId="180875D3" w14:textId="77777777" w:rsidR="0092577F" w:rsidRDefault="0092577F" w:rsidP="0092577F">
      <w:pPr>
        <w:jc w:val="both"/>
        <w:rPr>
          <w:b/>
          <w:bCs/>
          <w:sz w:val="28"/>
          <w:szCs w:val="28"/>
        </w:rPr>
      </w:pPr>
    </w:p>
    <w:p w14:paraId="179CDBE6" w14:textId="77777777" w:rsidR="0092577F" w:rsidRDefault="0092577F" w:rsidP="0092577F">
      <w:pPr>
        <w:jc w:val="both"/>
      </w:pPr>
      <w:r w:rsidRPr="00AC10DE">
        <w:t>Thinking about</w:t>
      </w:r>
      <w:r>
        <w:t xml:space="preserve"> the</w:t>
      </w:r>
      <w:r w:rsidRPr="00AC10DE">
        <w:t xml:space="preserve"> Footwear Tool</w:t>
      </w:r>
      <w:r>
        <w:t>,</w:t>
      </w:r>
      <w:r w:rsidRPr="00AC10DE">
        <w:t xml:space="preserve"> </w:t>
      </w:r>
      <w:r>
        <w:t xml:space="preserve">do you agree it is a useful method to clinically assess and inform how OSSTF may act as an assistive aid to improve mobility? </w:t>
      </w:r>
    </w:p>
    <w:p w14:paraId="77ACBB87" w14:textId="77777777" w:rsidR="0092577F" w:rsidRDefault="0092577F" w:rsidP="0092577F">
      <w:pPr>
        <w:jc w:val="both"/>
      </w:pPr>
      <w:r>
        <w:t xml:space="preserve">Please rank your agreement below. </w:t>
      </w:r>
    </w:p>
    <w:p w14:paraId="38A313FE" w14:textId="77777777" w:rsidR="0092577F" w:rsidRDefault="0092577F" w:rsidP="0092577F">
      <w:pPr>
        <w:jc w:val="both"/>
        <w:rPr>
          <w:b/>
          <w:bCs/>
          <w:sz w:val="28"/>
          <w:szCs w:val="28"/>
        </w:rPr>
      </w:pPr>
    </w:p>
    <w:tbl>
      <w:tblPr>
        <w:tblStyle w:val="TableGrid"/>
        <w:tblW w:w="0" w:type="auto"/>
        <w:tblLook w:val="04A0" w:firstRow="1" w:lastRow="0" w:firstColumn="1" w:lastColumn="0" w:noHBand="0" w:noVBand="1"/>
      </w:tblPr>
      <w:tblGrid>
        <w:gridCol w:w="1752"/>
        <w:gridCol w:w="1751"/>
        <w:gridCol w:w="1679"/>
        <w:gridCol w:w="1581"/>
        <w:gridCol w:w="1725"/>
      </w:tblGrid>
      <w:tr w:rsidR="0092577F" w14:paraId="3289F057" w14:textId="77777777" w:rsidTr="009B3ED5">
        <w:trPr>
          <w:trHeight w:val="732"/>
        </w:trPr>
        <w:tc>
          <w:tcPr>
            <w:tcW w:w="1842" w:type="dxa"/>
          </w:tcPr>
          <w:p w14:paraId="6342CB1E" w14:textId="77777777" w:rsidR="0092577F" w:rsidRPr="0087772A" w:rsidRDefault="0092577F" w:rsidP="009B3ED5">
            <w:pPr>
              <w:jc w:val="both"/>
              <w:rPr>
                <w:sz w:val="28"/>
                <w:szCs w:val="28"/>
              </w:rPr>
            </w:pPr>
            <w:r w:rsidRPr="0087772A">
              <w:rPr>
                <w:sz w:val="28"/>
                <w:szCs w:val="28"/>
              </w:rPr>
              <w:t>Strongly Disagree</w:t>
            </w:r>
          </w:p>
        </w:tc>
        <w:tc>
          <w:tcPr>
            <w:tcW w:w="1842" w:type="dxa"/>
          </w:tcPr>
          <w:p w14:paraId="1477218E" w14:textId="77777777" w:rsidR="0092577F" w:rsidRPr="0087772A" w:rsidRDefault="0092577F" w:rsidP="009B3ED5">
            <w:pPr>
              <w:jc w:val="both"/>
              <w:rPr>
                <w:sz w:val="28"/>
                <w:szCs w:val="28"/>
              </w:rPr>
            </w:pPr>
            <w:r w:rsidRPr="0087772A">
              <w:rPr>
                <w:sz w:val="28"/>
                <w:szCs w:val="28"/>
              </w:rPr>
              <w:t>Disagree</w:t>
            </w:r>
          </w:p>
        </w:tc>
        <w:tc>
          <w:tcPr>
            <w:tcW w:w="1780" w:type="dxa"/>
          </w:tcPr>
          <w:p w14:paraId="394F0E64" w14:textId="77777777" w:rsidR="0092577F" w:rsidRPr="0087772A" w:rsidRDefault="0092577F" w:rsidP="009B3ED5">
            <w:pPr>
              <w:jc w:val="both"/>
              <w:rPr>
                <w:sz w:val="28"/>
                <w:szCs w:val="28"/>
              </w:rPr>
            </w:pPr>
            <w:r w:rsidRPr="0087772A">
              <w:rPr>
                <w:sz w:val="28"/>
                <w:szCs w:val="28"/>
              </w:rPr>
              <w:t>Neutral</w:t>
            </w:r>
          </w:p>
        </w:tc>
        <w:tc>
          <w:tcPr>
            <w:tcW w:w="1696" w:type="dxa"/>
          </w:tcPr>
          <w:p w14:paraId="28E7E8F2" w14:textId="77777777" w:rsidR="0092577F" w:rsidRPr="0087772A" w:rsidRDefault="0092577F" w:rsidP="009B3ED5">
            <w:pPr>
              <w:jc w:val="both"/>
              <w:rPr>
                <w:sz w:val="28"/>
                <w:szCs w:val="28"/>
              </w:rPr>
            </w:pPr>
            <w:r w:rsidRPr="0087772A">
              <w:rPr>
                <w:sz w:val="28"/>
                <w:szCs w:val="28"/>
              </w:rPr>
              <w:t>Agree</w:t>
            </w:r>
          </w:p>
        </w:tc>
        <w:tc>
          <w:tcPr>
            <w:tcW w:w="1820" w:type="dxa"/>
          </w:tcPr>
          <w:p w14:paraId="63E064DA" w14:textId="77777777" w:rsidR="0092577F" w:rsidRPr="0087772A" w:rsidRDefault="0092577F" w:rsidP="009B3ED5">
            <w:pPr>
              <w:jc w:val="both"/>
              <w:rPr>
                <w:sz w:val="28"/>
                <w:szCs w:val="28"/>
              </w:rPr>
            </w:pPr>
            <w:r w:rsidRPr="0087772A">
              <w:rPr>
                <w:sz w:val="28"/>
                <w:szCs w:val="28"/>
              </w:rPr>
              <w:t>Strongly Agree</w:t>
            </w:r>
          </w:p>
        </w:tc>
      </w:tr>
      <w:tr w:rsidR="0092577F" w14:paraId="0F82FA2A" w14:textId="77777777" w:rsidTr="009B3ED5">
        <w:trPr>
          <w:trHeight w:val="344"/>
        </w:trPr>
        <w:tc>
          <w:tcPr>
            <w:tcW w:w="1842" w:type="dxa"/>
          </w:tcPr>
          <w:p w14:paraId="70D5F7B8" w14:textId="77777777" w:rsidR="0092577F" w:rsidRPr="0087772A" w:rsidRDefault="0092577F" w:rsidP="009B3ED5">
            <w:pPr>
              <w:jc w:val="center"/>
              <w:rPr>
                <w:sz w:val="28"/>
                <w:szCs w:val="28"/>
              </w:rPr>
            </w:pPr>
            <w:r w:rsidRPr="0087772A">
              <w:rPr>
                <w:sz w:val="28"/>
                <w:szCs w:val="28"/>
              </w:rPr>
              <w:t>1</w:t>
            </w:r>
            <w:r w:rsidRPr="00ED0134">
              <w:t xml:space="preserve">) </w:t>
            </w:r>
            <w:sdt>
              <w:sdtPr>
                <w:id w:val="151194984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5B8D3DEF" w14:textId="77777777" w:rsidR="0092577F" w:rsidRPr="0087772A" w:rsidRDefault="0092577F" w:rsidP="009B3ED5">
            <w:pPr>
              <w:jc w:val="center"/>
              <w:rPr>
                <w:sz w:val="28"/>
                <w:szCs w:val="28"/>
              </w:rPr>
            </w:pPr>
            <w:r w:rsidRPr="0087772A">
              <w:rPr>
                <w:sz w:val="28"/>
                <w:szCs w:val="28"/>
              </w:rPr>
              <w:t>2</w:t>
            </w:r>
            <w:r>
              <w:t xml:space="preserve"> </w:t>
            </w:r>
            <w:sdt>
              <w:sdtPr>
                <w:id w:val="194010136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548DEFD6" w14:textId="77777777" w:rsidR="0092577F" w:rsidRPr="0087772A" w:rsidRDefault="0092577F" w:rsidP="009B3ED5">
            <w:pPr>
              <w:jc w:val="center"/>
              <w:rPr>
                <w:sz w:val="28"/>
                <w:szCs w:val="28"/>
              </w:rPr>
            </w:pPr>
            <w:r>
              <w:rPr>
                <w:sz w:val="28"/>
                <w:szCs w:val="28"/>
              </w:rPr>
              <w:t>3</w:t>
            </w:r>
            <w:r>
              <w:t xml:space="preserve"> </w:t>
            </w:r>
            <w:sdt>
              <w:sdtPr>
                <w:id w:val="-193989927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6436C1CD" w14:textId="77777777" w:rsidR="0092577F" w:rsidRPr="0087772A" w:rsidRDefault="0092577F" w:rsidP="009B3ED5">
            <w:pPr>
              <w:jc w:val="center"/>
              <w:rPr>
                <w:sz w:val="28"/>
                <w:szCs w:val="28"/>
              </w:rPr>
            </w:pPr>
            <w:r>
              <w:rPr>
                <w:sz w:val="28"/>
                <w:szCs w:val="28"/>
              </w:rPr>
              <w:t>4</w:t>
            </w:r>
            <w:r>
              <w:t xml:space="preserve"> </w:t>
            </w:r>
            <w:sdt>
              <w:sdtPr>
                <w:id w:val="-1972515599"/>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23B5C63E" w14:textId="77777777" w:rsidR="0092577F" w:rsidRPr="0087772A" w:rsidRDefault="0092577F" w:rsidP="009B3ED5">
            <w:pPr>
              <w:jc w:val="center"/>
              <w:rPr>
                <w:sz w:val="28"/>
                <w:szCs w:val="28"/>
              </w:rPr>
            </w:pPr>
            <w:r>
              <w:rPr>
                <w:sz w:val="28"/>
                <w:szCs w:val="28"/>
              </w:rPr>
              <w:t>5</w:t>
            </w:r>
            <w:r>
              <w:t xml:space="preserve"> </w:t>
            </w:r>
            <w:sdt>
              <w:sdtPr>
                <w:id w:val="-187853954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2EC3D53B" w14:textId="77777777" w:rsidR="0092577F" w:rsidRDefault="0092577F" w:rsidP="0092577F">
      <w:pPr>
        <w:jc w:val="both"/>
        <w:rPr>
          <w:b/>
          <w:bCs/>
          <w:sz w:val="28"/>
          <w:szCs w:val="28"/>
        </w:rPr>
      </w:pPr>
    </w:p>
    <w:p w14:paraId="29D80636" w14:textId="77777777" w:rsidR="0092577F" w:rsidRDefault="0092577F" w:rsidP="0092577F">
      <w:pPr>
        <w:jc w:val="both"/>
      </w:pPr>
      <w:r>
        <w:t>Please provide further details for your reasoning if you score 3 or less in question 2, and possible suggestions on how you feel the tool might be improved to clinically assess OSSTF as a suitable assistive aid (You may also provide suggestions if you scored higher than 3)</w:t>
      </w:r>
    </w:p>
    <w:p w14:paraId="5F730DEC" w14:textId="77777777" w:rsidR="0092577F" w:rsidRDefault="0092577F" w:rsidP="0092577F">
      <w:pPr>
        <w:jc w:val="both"/>
        <w:rPr>
          <w:b/>
          <w:bCs/>
          <w:sz w:val="28"/>
          <w:szCs w:val="28"/>
        </w:rPr>
      </w:pPr>
    </w:p>
    <w:p w14:paraId="5BE9FB70" w14:textId="77777777" w:rsidR="0092577F" w:rsidRDefault="0092577F" w:rsidP="0092577F">
      <w:pPr>
        <w:jc w:val="both"/>
        <w:rPr>
          <w:b/>
          <w:bCs/>
          <w:sz w:val="28"/>
          <w:szCs w:val="28"/>
        </w:rPr>
      </w:pPr>
    </w:p>
    <w:p w14:paraId="3A5FD653" w14:textId="77777777" w:rsidR="0092577F" w:rsidRDefault="0092577F" w:rsidP="0092577F">
      <w:pPr>
        <w:jc w:val="both"/>
        <w:rPr>
          <w:b/>
          <w:bCs/>
          <w:sz w:val="28"/>
          <w:szCs w:val="28"/>
        </w:rPr>
      </w:pPr>
      <w:r>
        <w:rPr>
          <w:noProof/>
        </w:rPr>
        <mc:AlternateContent>
          <mc:Choice Requires="wps">
            <w:drawing>
              <wp:anchor distT="0" distB="0" distL="114300" distR="114300" simplePos="0" relativeHeight="251658243" behindDoc="0" locked="0" layoutInCell="1" allowOverlap="1" wp14:anchorId="73E1BA3F" wp14:editId="4C77CE5A">
                <wp:simplePos x="0" y="0"/>
                <wp:positionH relativeFrom="column">
                  <wp:posOffset>0</wp:posOffset>
                </wp:positionH>
                <wp:positionV relativeFrom="paragraph">
                  <wp:posOffset>0</wp:posOffset>
                </wp:positionV>
                <wp:extent cx="5727700" cy="807395"/>
                <wp:effectExtent l="0" t="0" r="12700" b="18415"/>
                <wp:wrapNone/>
                <wp:docPr id="2046186977" name="Text Box 2046186977"/>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7FDABFF2" w14:textId="77777777" w:rsidR="0092577F" w:rsidRDefault="0092577F" w:rsidP="009257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E1BA3F" id="Text Box 2046186977" o:spid="_x0000_s1163" type="#_x0000_t202" style="position:absolute;left:0;text-align:left;margin-left:0;margin-top:0;width:451pt;height:63.5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" fillcolor="white [3201]" strokeweight=".5pt">
                <v:textbox>
                  <w:txbxContent>
                    <w:p w14:paraId="7FDABFF2" w14:textId="77777777" w:rsidR="0092577F" w:rsidRDefault="0092577F" w:rsidP="0092577F"/>
                  </w:txbxContent>
                </v:textbox>
              </v:shape>
            </w:pict>
          </mc:Fallback>
        </mc:AlternateContent>
      </w:r>
    </w:p>
    <w:p w14:paraId="09ADF171" w14:textId="77777777" w:rsidR="0092577F" w:rsidRDefault="0092577F" w:rsidP="0092577F">
      <w:pPr>
        <w:jc w:val="both"/>
        <w:rPr>
          <w:b/>
          <w:bCs/>
          <w:sz w:val="28"/>
          <w:szCs w:val="28"/>
        </w:rPr>
      </w:pPr>
    </w:p>
    <w:p w14:paraId="711433DF" w14:textId="77777777" w:rsidR="0092577F" w:rsidRDefault="0092577F" w:rsidP="0092577F">
      <w:pPr>
        <w:jc w:val="both"/>
        <w:rPr>
          <w:b/>
          <w:bCs/>
          <w:sz w:val="28"/>
          <w:szCs w:val="28"/>
        </w:rPr>
      </w:pPr>
    </w:p>
    <w:p w14:paraId="2F16D837" w14:textId="77777777" w:rsidR="0092577F" w:rsidRDefault="0092577F" w:rsidP="0092577F">
      <w:pPr>
        <w:jc w:val="both"/>
        <w:rPr>
          <w:b/>
          <w:bCs/>
          <w:sz w:val="28"/>
          <w:szCs w:val="28"/>
        </w:rPr>
      </w:pPr>
    </w:p>
    <w:p w14:paraId="1A718688" w14:textId="77777777" w:rsidR="0092577F" w:rsidRDefault="0092577F" w:rsidP="0092577F">
      <w:pPr>
        <w:jc w:val="both"/>
        <w:rPr>
          <w:b/>
          <w:bCs/>
          <w:sz w:val="28"/>
          <w:szCs w:val="28"/>
        </w:rPr>
      </w:pPr>
    </w:p>
    <w:p w14:paraId="1042CD00" w14:textId="77777777" w:rsidR="0092577F" w:rsidRDefault="0092577F" w:rsidP="0092577F">
      <w:pPr>
        <w:jc w:val="both"/>
        <w:rPr>
          <w:b/>
          <w:bCs/>
          <w:sz w:val="28"/>
          <w:szCs w:val="28"/>
        </w:rPr>
      </w:pPr>
    </w:p>
    <w:p w14:paraId="6DBF3850" w14:textId="77777777" w:rsidR="0092577F" w:rsidRDefault="0092577F" w:rsidP="0092577F">
      <w:pPr>
        <w:jc w:val="both"/>
        <w:rPr>
          <w:b/>
          <w:bCs/>
          <w:sz w:val="28"/>
          <w:szCs w:val="28"/>
        </w:rPr>
      </w:pPr>
    </w:p>
    <w:p w14:paraId="5BE0418F" w14:textId="77777777" w:rsidR="0092577F" w:rsidRDefault="0092577F" w:rsidP="0092577F">
      <w:pPr>
        <w:jc w:val="both"/>
        <w:rPr>
          <w:b/>
          <w:bCs/>
          <w:sz w:val="28"/>
          <w:szCs w:val="28"/>
        </w:rPr>
      </w:pPr>
    </w:p>
    <w:p w14:paraId="453FE563" w14:textId="77777777" w:rsidR="0092577F" w:rsidRDefault="0092577F" w:rsidP="0092577F">
      <w:pPr>
        <w:jc w:val="both"/>
        <w:rPr>
          <w:b/>
          <w:bCs/>
          <w:sz w:val="28"/>
          <w:szCs w:val="28"/>
        </w:rPr>
      </w:pPr>
      <w:r>
        <w:rPr>
          <w:b/>
          <w:bCs/>
          <w:sz w:val="28"/>
          <w:szCs w:val="28"/>
        </w:rPr>
        <w:t>Question 3</w:t>
      </w:r>
    </w:p>
    <w:p w14:paraId="3F4FEA05" w14:textId="77777777" w:rsidR="0092577F" w:rsidRDefault="0092577F" w:rsidP="0092577F">
      <w:pPr>
        <w:jc w:val="both"/>
        <w:rPr>
          <w:b/>
          <w:bCs/>
          <w:sz w:val="28"/>
          <w:szCs w:val="28"/>
        </w:rPr>
      </w:pPr>
    </w:p>
    <w:p w14:paraId="77D1A099" w14:textId="77777777" w:rsidR="0092577F" w:rsidRDefault="0092577F" w:rsidP="0092577F">
      <w:pPr>
        <w:jc w:val="both"/>
      </w:pPr>
      <w:r w:rsidRPr="00AC10DE">
        <w:t>Thinking about</w:t>
      </w:r>
      <w:r>
        <w:t xml:space="preserve"> the</w:t>
      </w:r>
      <w:r w:rsidRPr="00AC10DE">
        <w:t xml:space="preserve"> </w:t>
      </w:r>
      <w:r>
        <w:t xml:space="preserve">design components of OSSTF included in the </w:t>
      </w:r>
      <w:r w:rsidRPr="00AC10DE">
        <w:t>Footwear Tool</w:t>
      </w:r>
      <w:r>
        <w:t>.</w:t>
      </w:r>
      <w:r w:rsidRPr="00AC10DE">
        <w:t xml:space="preserve"> </w:t>
      </w:r>
      <w:r>
        <w:t>Do you agree that the tool considered all the important design components of OSSTF that may clinically influence ergonomics and stability when used by a child with mobility impairment?</w:t>
      </w:r>
    </w:p>
    <w:p w14:paraId="400B052B" w14:textId="77777777" w:rsidR="0092577F" w:rsidRDefault="0092577F" w:rsidP="0092577F">
      <w:pPr>
        <w:jc w:val="both"/>
        <w:rPr>
          <w:b/>
          <w:bCs/>
          <w:sz w:val="28"/>
          <w:szCs w:val="28"/>
        </w:rPr>
      </w:pPr>
    </w:p>
    <w:tbl>
      <w:tblPr>
        <w:tblStyle w:val="TableGrid"/>
        <w:tblW w:w="0" w:type="auto"/>
        <w:tblLook w:val="04A0" w:firstRow="1" w:lastRow="0" w:firstColumn="1" w:lastColumn="0" w:noHBand="0" w:noVBand="1"/>
      </w:tblPr>
      <w:tblGrid>
        <w:gridCol w:w="1752"/>
        <w:gridCol w:w="1751"/>
        <w:gridCol w:w="1679"/>
        <w:gridCol w:w="1581"/>
        <w:gridCol w:w="1725"/>
      </w:tblGrid>
      <w:tr w:rsidR="0092577F" w14:paraId="31A65B8C" w14:textId="77777777" w:rsidTr="009B3ED5">
        <w:trPr>
          <w:trHeight w:val="732"/>
        </w:trPr>
        <w:tc>
          <w:tcPr>
            <w:tcW w:w="1842" w:type="dxa"/>
          </w:tcPr>
          <w:p w14:paraId="01D21891" w14:textId="77777777" w:rsidR="0092577F" w:rsidRPr="0087772A" w:rsidRDefault="0092577F" w:rsidP="009B3ED5">
            <w:pPr>
              <w:jc w:val="both"/>
              <w:rPr>
                <w:sz w:val="28"/>
                <w:szCs w:val="28"/>
              </w:rPr>
            </w:pPr>
            <w:r w:rsidRPr="0087772A">
              <w:rPr>
                <w:sz w:val="28"/>
                <w:szCs w:val="28"/>
              </w:rPr>
              <w:t>Strongly Disagree</w:t>
            </w:r>
          </w:p>
        </w:tc>
        <w:tc>
          <w:tcPr>
            <w:tcW w:w="1842" w:type="dxa"/>
          </w:tcPr>
          <w:p w14:paraId="74053343" w14:textId="77777777" w:rsidR="0092577F" w:rsidRPr="0087772A" w:rsidRDefault="0092577F" w:rsidP="009B3ED5">
            <w:pPr>
              <w:jc w:val="both"/>
              <w:rPr>
                <w:sz w:val="28"/>
                <w:szCs w:val="28"/>
              </w:rPr>
            </w:pPr>
            <w:r w:rsidRPr="0087772A">
              <w:rPr>
                <w:sz w:val="28"/>
                <w:szCs w:val="28"/>
              </w:rPr>
              <w:t>Disagree</w:t>
            </w:r>
          </w:p>
        </w:tc>
        <w:tc>
          <w:tcPr>
            <w:tcW w:w="1780" w:type="dxa"/>
          </w:tcPr>
          <w:p w14:paraId="068C8137" w14:textId="77777777" w:rsidR="0092577F" w:rsidRPr="0087772A" w:rsidRDefault="0092577F" w:rsidP="009B3ED5">
            <w:pPr>
              <w:jc w:val="both"/>
              <w:rPr>
                <w:sz w:val="28"/>
                <w:szCs w:val="28"/>
              </w:rPr>
            </w:pPr>
            <w:r w:rsidRPr="0087772A">
              <w:rPr>
                <w:sz w:val="28"/>
                <w:szCs w:val="28"/>
              </w:rPr>
              <w:t>Neutral</w:t>
            </w:r>
          </w:p>
        </w:tc>
        <w:tc>
          <w:tcPr>
            <w:tcW w:w="1696" w:type="dxa"/>
          </w:tcPr>
          <w:p w14:paraId="5745C65D" w14:textId="77777777" w:rsidR="0092577F" w:rsidRPr="0087772A" w:rsidRDefault="0092577F" w:rsidP="009B3ED5">
            <w:pPr>
              <w:jc w:val="both"/>
              <w:rPr>
                <w:sz w:val="28"/>
                <w:szCs w:val="28"/>
              </w:rPr>
            </w:pPr>
            <w:r w:rsidRPr="0087772A">
              <w:rPr>
                <w:sz w:val="28"/>
                <w:szCs w:val="28"/>
              </w:rPr>
              <w:t>Agree</w:t>
            </w:r>
          </w:p>
        </w:tc>
        <w:tc>
          <w:tcPr>
            <w:tcW w:w="1820" w:type="dxa"/>
          </w:tcPr>
          <w:p w14:paraId="2AD7BE25" w14:textId="77777777" w:rsidR="0092577F" w:rsidRPr="0087772A" w:rsidRDefault="0092577F" w:rsidP="009B3ED5">
            <w:pPr>
              <w:jc w:val="both"/>
              <w:rPr>
                <w:sz w:val="28"/>
                <w:szCs w:val="28"/>
              </w:rPr>
            </w:pPr>
            <w:r w:rsidRPr="0087772A">
              <w:rPr>
                <w:sz w:val="28"/>
                <w:szCs w:val="28"/>
              </w:rPr>
              <w:t>Strongly Agree</w:t>
            </w:r>
          </w:p>
        </w:tc>
      </w:tr>
      <w:tr w:rsidR="0092577F" w14:paraId="61A061D7" w14:textId="77777777" w:rsidTr="009B3ED5">
        <w:trPr>
          <w:trHeight w:val="344"/>
        </w:trPr>
        <w:tc>
          <w:tcPr>
            <w:tcW w:w="1842" w:type="dxa"/>
          </w:tcPr>
          <w:p w14:paraId="5612D5FC" w14:textId="77777777" w:rsidR="0092577F" w:rsidRPr="0087772A" w:rsidRDefault="0092577F" w:rsidP="009B3ED5">
            <w:pPr>
              <w:jc w:val="center"/>
              <w:rPr>
                <w:sz w:val="28"/>
                <w:szCs w:val="28"/>
              </w:rPr>
            </w:pPr>
            <w:r w:rsidRPr="0087772A">
              <w:rPr>
                <w:sz w:val="28"/>
                <w:szCs w:val="28"/>
              </w:rPr>
              <w:t>1</w:t>
            </w:r>
            <w:r w:rsidRPr="00ED0134">
              <w:t xml:space="preserve">) </w:t>
            </w:r>
            <w:sdt>
              <w:sdtPr>
                <w:id w:val="1114942034"/>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2BA8135E" w14:textId="77777777" w:rsidR="0092577F" w:rsidRPr="0087772A" w:rsidRDefault="0092577F" w:rsidP="009B3ED5">
            <w:pPr>
              <w:jc w:val="center"/>
              <w:rPr>
                <w:sz w:val="28"/>
                <w:szCs w:val="28"/>
              </w:rPr>
            </w:pPr>
            <w:r w:rsidRPr="0087772A">
              <w:rPr>
                <w:sz w:val="28"/>
                <w:szCs w:val="28"/>
              </w:rPr>
              <w:t>2</w:t>
            </w:r>
            <w:r>
              <w:t xml:space="preserve"> </w:t>
            </w:r>
            <w:sdt>
              <w:sdtPr>
                <w:id w:val="1778066405"/>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69FBC96C" w14:textId="77777777" w:rsidR="0092577F" w:rsidRPr="0087772A" w:rsidRDefault="0092577F" w:rsidP="009B3ED5">
            <w:pPr>
              <w:jc w:val="center"/>
              <w:rPr>
                <w:sz w:val="28"/>
                <w:szCs w:val="28"/>
              </w:rPr>
            </w:pPr>
            <w:r>
              <w:rPr>
                <w:sz w:val="28"/>
                <w:szCs w:val="28"/>
              </w:rPr>
              <w:t>3</w:t>
            </w:r>
            <w:r>
              <w:t xml:space="preserve"> </w:t>
            </w:r>
            <w:sdt>
              <w:sdtPr>
                <w:id w:val="128562432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7B6B30FD" w14:textId="77777777" w:rsidR="0092577F" w:rsidRPr="0087772A" w:rsidRDefault="0092577F" w:rsidP="009B3ED5">
            <w:pPr>
              <w:jc w:val="center"/>
              <w:rPr>
                <w:sz w:val="28"/>
                <w:szCs w:val="28"/>
              </w:rPr>
            </w:pPr>
            <w:r>
              <w:rPr>
                <w:sz w:val="28"/>
                <w:szCs w:val="28"/>
              </w:rPr>
              <w:t>4</w:t>
            </w:r>
            <w:r>
              <w:t xml:space="preserve"> </w:t>
            </w:r>
            <w:sdt>
              <w:sdtPr>
                <w:id w:val="156900430"/>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5A43444F" w14:textId="77777777" w:rsidR="0092577F" w:rsidRPr="0087772A" w:rsidRDefault="0092577F" w:rsidP="009B3ED5">
            <w:pPr>
              <w:jc w:val="center"/>
              <w:rPr>
                <w:sz w:val="28"/>
                <w:szCs w:val="28"/>
              </w:rPr>
            </w:pPr>
            <w:r>
              <w:rPr>
                <w:sz w:val="28"/>
                <w:szCs w:val="28"/>
              </w:rPr>
              <w:t>5</w:t>
            </w:r>
            <w:r>
              <w:t xml:space="preserve"> </w:t>
            </w:r>
            <w:sdt>
              <w:sdtPr>
                <w:id w:val="77205890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60D65875" w14:textId="77777777" w:rsidR="0092577F" w:rsidRDefault="0092577F" w:rsidP="0092577F">
      <w:pPr>
        <w:jc w:val="both"/>
        <w:rPr>
          <w:b/>
          <w:bCs/>
          <w:sz w:val="28"/>
          <w:szCs w:val="28"/>
        </w:rPr>
      </w:pPr>
    </w:p>
    <w:p w14:paraId="1A0C7B2A" w14:textId="77777777" w:rsidR="0092577F" w:rsidRDefault="0092577F" w:rsidP="0092577F">
      <w:pPr>
        <w:jc w:val="both"/>
      </w:pPr>
      <w:r>
        <w:t>Please provide further details for your reasoning if you score 3 or less in question 3, and possible suggestions of any further design components of OSSTF that should be considered (You may also provide suggestions if you scored higher than 3, specifically if you feel there were too many components considered)</w:t>
      </w:r>
    </w:p>
    <w:p w14:paraId="6BDDBAFE" w14:textId="77777777" w:rsidR="0092577F" w:rsidRDefault="0092577F" w:rsidP="0092577F">
      <w:pPr>
        <w:jc w:val="both"/>
        <w:rPr>
          <w:b/>
          <w:bCs/>
          <w:sz w:val="28"/>
          <w:szCs w:val="28"/>
        </w:rPr>
      </w:pPr>
    </w:p>
    <w:p w14:paraId="345BA014" w14:textId="77777777" w:rsidR="0092577F" w:rsidRDefault="0092577F" w:rsidP="0092577F">
      <w:pPr>
        <w:jc w:val="both"/>
        <w:rPr>
          <w:b/>
          <w:bCs/>
          <w:sz w:val="28"/>
          <w:szCs w:val="28"/>
        </w:rPr>
      </w:pPr>
    </w:p>
    <w:p w14:paraId="3A18F835" w14:textId="77777777" w:rsidR="0092577F" w:rsidRDefault="0092577F" w:rsidP="0092577F">
      <w:pPr>
        <w:jc w:val="both"/>
        <w:rPr>
          <w:b/>
          <w:bCs/>
          <w:sz w:val="28"/>
          <w:szCs w:val="28"/>
        </w:rPr>
      </w:pPr>
      <w:r>
        <w:rPr>
          <w:noProof/>
        </w:rPr>
        <mc:AlternateContent>
          <mc:Choice Requires="wps">
            <w:drawing>
              <wp:anchor distT="0" distB="0" distL="114300" distR="114300" simplePos="0" relativeHeight="251658244" behindDoc="0" locked="0" layoutInCell="1" allowOverlap="1" wp14:anchorId="2F11A089" wp14:editId="2B3426C4">
                <wp:simplePos x="0" y="0"/>
                <wp:positionH relativeFrom="column">
                  <wp:posOffset>0</wp:posOffset>
                </wp:positionH>
                <wp:positionV relativeFrom="paragraph">
                  <wp:posOffset>0</wp:posOffset>
                </wp:positionV>
                <wp:extent cx="5727700" cy="807395"/>
                <wp:effectExtent l="0" t="0" r="12700" b="18415"/>
                <wp:wrapNone/>
                <wp:docPr id="3" name="Text Box 3"/>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06029510" w14:textId="77777777" w:rsidR="0092577F" w:rsidRDefault="0092577F" w:rsidP="009257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1A089" id="Text Box 3" o:spid="_x0000_s1164" type="#_x0000_t202" style="position:absolute;left:0;text-align:left;margin-left:0;margin-top:0;width:451pt;height:63.55pt;z-index:2516582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" fillcolor="white [3201]" strokeweight=".5pt">
                <v:textbox>
                  <w:txbxContent>
                    <w:p w14:paraId="06029510" w14:textId="77777777" w:rsidR="0092577F" w:rsidRDefault="0092577F" w:rsidP="0092577F"/>
                  </w:txbxContent>
                </v:textbox>
              </v:shape>
            </w:pict>
          </mc:Fallback>
        </mc:AlternateContent>
      </w:r>
    </w:p>
    <w:p w14:paraId="6AF6D408" w14:textId="77777777" w:rsidR="0092577F" w:rsidRDefault="0092577F" w:rsidP="0092577F">
      <w:pPr>
        <w:jc w:val="both"/>
        <w:rPr>
          <w:b/>
          <w:bCs/>
          <w:sz w:val="28"/>
          <w:szCs w:val="28"/>
        </w:rPr>
      </w:pPr>
    </w:p>
    <w:p w14:paraId="1A311B63" w14:textId="77777777" w:rsidR="0092577F" w:rsidRDefault="0092577F" w:rsidP="0092577F">
      <w:pPr>
        <w:jc w:val="both"/>
        <w:rPr>
          <w:b/>
          <w:bCs/>
          <w:sz w:val="28"/>
          <w:szCs w:val="28"/>
        </w:rPr>
      </w:pPr>
    </w:p>
    <w:p w14:paraId="68F46EC4" w14:textId="77777777" w:rsidR="0092577F" w:rsidRDefault="0092577F" w:rsidP="0092577F">
      <w:pPr>
        <w:jc w:val="both"/>
        <w:rPr>
          <w:b/>
          <w:bCs/>
          <w:sz w:val="28"/>
          <w:szCs w:val="28"/>
        </w:rPr>
      </w:pPr>
    </w:p>
    <w:p w14:paraId="044A5230" w14:textId="77777777" w:rsidR="0092577F" w:rsidRDefault="0092577F" w:rsidP="0092577F">
      <w:pPr>
        <w:jc w:val="both"/>
        <w:rPr>
          <w:b/>
          <w:bCs/>
          <w:sz w:val="28"/>
          <w:szCs w:val="28"/>
        </w:rPr>
      </w:pPr>
    </w:p>
    <w:p w14:paraId="323FAE04" w14:textId="77777777" w:rsidR="0092577F" w:rsidRDefault="0092577F" w:rsidP="0092577F">
      <w:pPr>
        <w:jc w:val="both"/>
        <w:rPr>
          <w:b/>
          <w:bCs/>
          <w:sz w:val="28"/>
          <w:szCs w:val="28"/>
        </w:rPr>
      </w:pPr>
    </w:p>
    <w:p w14:paraId="50039A3B" w14:textId="77777777" w:rsidR="0092577F" w:rsidRPr="0080309C" w:rsidRDefault="0092577F" w:rsidP="0092577F">
      <w:pPr>
        <w:jc w:val="both"/>
        <w:rPr>
          <w:b/>
          <w:bCs/>
          <w:color w:val="000000" w:themeColor="text1"/>
          <w:sz w:val="28"/>
          <w:szCs w:val="28"/>
        </w:rPr>
      </w:pPr>
      <w:r w:rsidRPr="0080309C">
        <w:rPr>
          <w:b/>
          <w:bCs/>
          <w:color w:val="000000" w:themeColor="text1"/>
          <w:sz w:val="28"/>
          <w:szCs w:val="28"/>
        </w:rPr>
        <w:t>Question 4</w:t>
      </w:r>
    </w:p>
    <w:p w14:paraId="3540ADEA" w14:textId="77777777" w:rsidR="0092577F" w:rsidRPr="0080309C" w:rsidRDefault="0092577F" w:rsidP="0092577F">
      <w:pPr>
        <w:jc w:val="both"/>
        <w:rPr>
          <w:color w:val="000000" w:themeColor="text1"/>
        </w:rPr>
      </w:pPr>
    </w:p>
    <w:p w14:paraId="0D5CB3BE" w14:textId="77777777" w:rsidR="0092577F" w:rsidRPr="0080309C" w:rsidRDefault="0092577F" w:rsidP="0092577F">
      <w:pPr>
        <w:jc w:val="both"/>
        <w:rPr>
          <w:color w:val="000000" w:themeColor="text1"/>
        </w:rPr>
      </w:pPr>
      <w:r w:rsidRPr="0080309C">
        <w:rPr>
          <w:color w:val="000000" w:themeColor="text1"/>
        </w:rPr>
        <w:t>Thinking about the score ranking (0-4 Poor) (5-</w:t>
      </w:r>
      <w:r>
        <w:rPr>
          <w:color w:val="000000" w:themeColor="text1"/>
        </w:rPr>
        <w:t>9</w:t>
      </w:r>
      <w:r w:rsidRPr="0080309C">
        <w:rPr>
          <w:color w:val="000000" w:themeColor="text1"/>
        </w:rPr>
        <w:t xml:space="preserve"> Medium) (1</w:t>
      </w:r>
      <w:r>
        <w:rPr>
          <w:color w:val="000000" w:themeColor="text1"/>
        </w:rPr>
        <w:t>0</w:t>
      </w:r>
      <w:r w:rsidRPr="0080309C">
        <w:rPr>
          <w:color w:val="000000" w:themeColor="text1"/>
        </w:rPr>
        <w:t>-</w:t>
      </w:r>
      <w:r>
        <w:rPr>
          <w:color w:val="000000" w:themeColor="text1"/>
        </w:rPr>
        <w:t>14</w:t>
      </w:r>
      <w:r w:rsidRPr="0080309C">
        <w:rPr>
          <w:color w:val="000000" w:themeColor="text1"/>
        </w:rPr>
        <w:t xml:space="preserve"> Good) of ergonomic aspects of OSSTF used in the footwear tool. Do you agree that this is an appropriate score ranking ergonomic factors of OSSTF to be used clinically for children living with a mobility impairment?</w:t>
      </w:r>
    </w:p>
    <w:p w14:paraId="3868294F" w14:textId="77777777" w:rsidR="0092577F" w:rsidRPr="0080309C" w:rsidRDefault="0092577F" w:rsidP="0092577F">
      <w:pPr>
        <w:jc w:val="both"/>
        <w:rPr>
          <w:color w:val="000000" w:themeColor="text1"/>
        </w:rPr>
      </w:pPr>
    </w:p>
    <w:tbl>
      <w:tblPr>
        <w:tblStyle w:val="TableGrid"/>
        <w:tblW w:w="0" w:type="auto"/>
        <w:tblLook w:val="04A0" w:firstRow="1" w:lastRow="0" w:firstColumn="1" w:lastColumn="0" w:noHBand="0" w:noVBand="1"/>
      </w:tblPr>
      <w:tblGrid>
        <w:gridCol w:w="1752"/>
        <w:gridCol w:w="1751"/>
        <w:gridCol w:w="1679"/>
        <w:gridCol w:w="1581"/>
        <w:gridCol w:w="1725"/>
      </w:tblGrid>
      <w:tr w:rsidR="0092577F" w:rsidRPr="0080309C" w14:paraId="3651FABE" w14:textId="77777777" w:rsidTr="009B3ED5">
        <w:trPr>
          <w:trHeight w:val="732"/>
        </w:trPr>
        <w:tc>
          <w:tcPr>
            <w:tcW w:w="1842" w:type="dxa"/>
          </w:tcPr>
          <w:p w14:paraId="0F0598C3" w14:textId="77777777" w:rsidR="0092577F" w:rsidRPr="0080309C" w:rsidRDefault="0092577F" w:rsidP="009B3ED5">
            <w:pPr>
              <w:jc w:val="both"/>
              <w:rPr>
                <w:color w:val="000000" w:themeColor="text1"/>
                <w:sz w:val="28"/>
                <w:szCs w:val="28"/>
              </w:rPr>
            </w:pPr>
            <w:r w:rsidRPr="0087772A">
              <w:rPr>
                <w:sz w:val="28"/>
                <w:szCs w:val="28"/>
              </w:rPr>
              <w:t>Strongly Disagree</w:t>
            </w:r>
          </w:p>
        </w:tc>
        <w:tc>
          <w:tcPr>
            <w:tcW w:w="1842" w:type="dxa"/>
          </w:tcPr>
          <w:p w14:paraId="64C23B3E" w14:textId="77777777" w:rsidR="0092577F" w:rsidRPr="0080309C" w:rsidRDefault="0092577F" w:rsidP="009B3ED5">
            <w:pPr>
              <w:jc w:val="both"/>
              <w:rPr>
                <w:color w:val="000000" w:themeColor="text1"/>
                <w:sz w:val="28"/>
                <w:szCs w:val="28"/>
              </w:rPr>
            </w:pPr>
            <w:r w:rsidRPr="0087772A">
              <w:rPr>
                <w:sz w:val="28"/>
                <w:szCs w:val="28"/>
              </w:rPr>
              <w:t>Disagree</w:t>
            </w:r>
          </w:p>
        </w:tc>
        <w:tc>
          <w:tcPr>
            <w:tcW w:w="1780" w:type="dxa"/>
          </w:tcPr>
          <w:p w14:paraId="0A67A187" w14:textId="77777777" w:rsidR="0092577F" w:rsidRPr="0080309C" w:rsidRDefault="0092577F" w:rsidP="009B3ED5">
            <w:pPr>
              <w:jc w:val="both"/>
              <w:rPr>
                <w:color w:val="000000" w:themeColor="text1"/>
                <w:sz w:val="28"/>
                <w:szCs w:val="28"/>
              </w:rPr>
            </w:pPr>
            <w:r w:rsidRPr="0087772A">
              <w:rPr>
                <w:sz w:val="28"/>
                <w:szCs w:val="28"/>
              </w:rPr>
              <w:t>Neutral</w:t>
            </w:r>
          </w:p>
        </w:tc>
        <w:tc>
          <w:tcPr>
            <w:tcW w:w="1696" w:type="dxa"/>
          </w:tcPr>
          <w:p w14:paraId="44AC7004" w14:textId="77777777" w:rsidR="0092577F" w:rsidRPr="0080309C" w:rsidRDefault="0092577F" w:rsidP="009B3ED5">
            <w:pPr>
              <w:jc w:val="both"/>
              <w:rPr>
                <w:color w:val="000000" w:themeColor="text1"/>
                <w:sz w:val="28"/>
                <w:szCs w:val="28"/>
              </w:rPr>
            </w:pPr>
            <w:r w:rsidRPr="0087772A">
              <w:rPr>
                <w:sz w:val="28"/>
                <w:szCs w:val="28"/>
              </w:rPr>
              <w:t>Agree</w:t>
            </w:r>
          </w:p>
        </w:tc>
        <w:tc>
          <w:tcPr>
            <w:tcW w:w="1820" w:type="dxa"/>
          </w:tcPr>
          <w:p w14:paraId="2652173B" w14:textId="77777777" w:rsidR="0092577F" w:rsidRPr="0080309C" w:rsidRDefault="0092577F" w:rsidP="009B3ED5">
            <w:pPr>
              <w:jc w:val="both"/>
              <w:rPr>
                <w:color w:val="000000" w:themeColor="text1"/>
                <w:sz w:val="28"/>
                <w:szCs w:val="28"/>
              </w:rPr>
            </w:pPr>
            <w:r w:rsidRPr="0087772A">
              <w:rPr>
                <w:sz w:val="28"/>
                <w:szCs w:val="28"/>
              </w:rPr>
              <w:t>Strongly Agree</w:t>
            </w:r>
          </w:p>
        </w:tc>
      </w:tr>
      <w:tr w:rsidR="0092577F" w:rsidRPr="0080309C" w14:paraId="09A67360" w14:textId="77777777" w:rsidTr="009B3ED5">
        <w:trPr>
          <w:trHeight w:val="344"/>
        </w:trPr>
        <w:tc>
          <w:tcPr>
            <w:tcW w:w="1842" w:type="dxa"/>
          </w:tcPr>
          <w:p w14:paraId="020D095E" w14:textId="77777777" w:rsidR="0092577F" w:rsidRPr="0080309C" w:rsidRDefault="0092577F" w:rsidP="009B3ED5">
            <w:pPr>
              <w:jc w:val="center"/>
              <w:rPr>
                <w:color w:val="000000" w:themeColor="text1"/>
                <w:sz w:val="28"/>
                <w:szCs w:val="28"/>
              </w:rPr>
            </w:pPr>
            <w:r w:rsidRPr="0087772A">
              <w:rPr>
                <w:sz w:val="28"/>
                <w:szCs w:val="28"/>
              </w:rPr>
              <w:t>1</w:t>
            </w:r>
            <w:r w:rsidRPr="00ED0134">
              <w:t xml:space="preserve">) </w:t>
            </w:r>
            <w:sdt>
              <w:sdtPr>
                <w:id w:val="129216449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492D136B" w14:textId="77777777" w:rsidR="0092577F" w:rsidRPr="0080309C" w:rsidRDefault="0092577F" w:rsidP="009B3ED5">
            <w:pPr>
              <w:jc w:val="center"/>
              <w:rPr>
                <w:color w:val="000000" w:themeColor="text1"/>
                <w:sz w:val="28"/>
                <w:szCs w:val="28"/>
              </w:rPr>
            </w:pPr>
            <w:r w:rsidRPr="0087772A">
              <w:rPr>
                <w:sz w:val="28"/>
                <w:szCs w:val="28"/>
              </w:rPr>
              <w:t>2</w:t>
            </w:r>
            <w:r>
              <w:t xml:space="preserve"> </w:t>
            </w:r>
            <w:sdt>
              <w:sdtPr>
                <w:id w:val="1736429856"/>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614ED985" w14:textId="77777777" w:rsidR="0092577F" w:rsidRPr="0080309C" w:rsidRDefault="0092577F" w:rsidP="009B3ED5">
            <w:pPr>
              <w:jc w:val="center"/>
              <w:rPr>
                <w:color w:val="000000" w:themeColor="text1"/>
                <w:sz w:val="28"/>
                <w:szCs w:val="28"/>
              </w:rPr>
            </w:pPr>
            <w:r>
              <w:rPr>
                <w:sz w:val="28"/>
                <w:szCs w:val="28"/>
              </w:rPr>
              <w:t>3</w:t>
            </w:r>
            <w:r>
              <w:t xml:space="preserve"> </w:t>
            </w:r>
            <w:sdt>
              <w:sdtPr>
                <w:id w:val="761255407"/>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28FBB882" w14:textId="77777777" w:rsidR="0092577F" w:rsidRPr="0080309C" w:rsidRDefault="0092577F" w:rsidP="009B3ED5">
            <w:pPr>
              <w:jc w:val="center"/>
              <w:rPr>
                <w:color w:val="000000" w:themeColor="text1"/>
                <w:sz w:val="28"/>
                <w:szCs w:val="28"/>
              </w:rPr>
            </w:pPr>
            <w:r>
              <w:rPr>
                <w:sz w:val="28"/>
                <w:szCs w:val="28"/>
              </w:rPr>
              <w:t>4</w:t>
            </w:r>
            <w:r>
              <w:t xml:space="preserve"> </w:t>
            </w:r>
            <w:sdt>
              <w:sdtPr>
                <w:id w:val="-1763436100"/>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5BE209FF" w14:textId="77777777" w:rsidR="0092577F" w:rsidRPr="0080309C" w:rsidRDefault="0092577F" w:rsidP="009B3ED5">
            <w:pPr>
              <w:jc w:val="center"/>
              <w:rPr>
                <w:color w:val="000000" w:themeColor="text1"/>
                <w:sz w:val="28"/>
                <w:szCs w:val="28"/>
              </w:rPr>
            </w:pPr>
            <w:r>
              <w:rPr>
                <w:sz w:val="28"/>
                <w:szCs w:val="28"/>
              </w:rPr>
              <w:t>5</w:t>
            </w:r>
            <w:r>
              <w:t xml:space="preserve"> </w:t>
            </w:r>
            <w:sdt>
              <w:sdtPr>
                <w:id w:val="-1848787389"/>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51A4E764" w14:textId="77777777" w:rsidR="0092577F" w:rsidRPr="0080309C" w:rsidRDefault="0092577F" w:rsidP="0092577F">
      <w:pPr>
        <w:jc w:val="both"/>
        <w:rPr>
          <w:color w:val="000000" w:themeColor="text1"/>
        </w:rPr>
      </w:pPr>
    </w:p>
    <w:p w14:paraId="3E4DC60A" w14:textId="77777777" w:rsidR="0092577F" w:rsidRPr="0080309C" w:rsidRDefault="0092577F" w:rsidP="0092577F">
      <w:pPr>
        <w:jc w:val="both"/>
        <w:rPr>
          <w:color w:val="000000" w:themeColor="text1"/>
        </w:rPr>
      </w:pPr>
      <w:r w:rsidRPr="0080309C">
        <w:rPr>
          <w:color w:val="000000" w:themeColor="text1"/>
        </w:rPr>
        <w:t>Please provide further details for your reasoning if you score 3 or less in question 4, and possible suggestions of any further means to rank the score of ergonomic factors of OSSTF that should be considered (You may also provide suggestions if you scored higher than 3)</w:t>
      </w:r>
    </w:p>
    <w:p w14:paraId="48B337E3" w14:textId="77777777" w:rsidR="0092577F" w:rsidRDefault="0092577F" w:rsidP="0092577F">
      <w:pPr>
        <w:jc w:val="both"/>
        <w:rPr>
          <w:b/>
          <w:bCs/>
          <w:sz w:val="28"/>
          <w:szCs w:val="28"/>
        </w:rPr>
      </w:pPr>
    </w:p>
    <w:p w14:paraId="1E73D988" w14:textId="77777777" w:rsidR="0092577F" w:rsidRDefault="0092577F" w:rsidP="0092577F">
      <w:pPr>
        <w:jc w:val="both"/>
        <w:rPr>
          <w:b/>
          <w:bCs/>
          <w:sz w:val="28"/>
          <w:szCs w:val="28"/>
        </w:rPr>
      </w:pPr>
    </w:p>
    <w:p w14:paraId="5D6CF69E" w14:textId="77777777" w:rsidR="0092577F" w:rsidRDefault="0092577F" w:rsidP="0092577F">
      <w:pPr>
        <w:jc w:val="both"/>
        <w:rPr>
          <w:b/>
          <w:bCs/>
          <w:sz w:val="28"/>
          <w:szCs w:val="28"/>
        </w:rPr>
      </w:pPr>
      <w:r>
        <w:rPr>
          <w:noProof/>
        </w:rPr>
        <mc:AlternateContent>
          <mc:Choice Requires="wps">
            <w:drawing>
              <wp:anchor distT="0" distB="0" distL="114300" distR="114300" simplePos="0" relativeHeight="251658245" behindDoc="0" locked="0" layoutInCell="1" allowOverlap="1" wp14:anchorId="40CC846D" wp14:editId="0ABFFF67">
                <wp:simplePos x="0" y="0"/>
                <wp:positionH relativeFrom="column">
                  <wp:posOffset>0</wp:posOffset>
                </wp:positionH>
                <wp:positionV relativeFrom="paragraph">
                  <wp:posOffset>0</wp:posOffset>
                </wp:positionV>
                <wp:extent cx="5727700" cy="807395"/>
                <wp:effectExtent l="0" t="0" r="12700" b="18415"/>
                <wp:wrapNone/>
                <wp:docPr id="484395404" name="Text Box 484395404"/>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2C1D3AE4" w14:textId="77777777" w:rsidR="0092577F" w:rsidRDefault="0092577F" w:rsidP="009257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CC846D" id="Text Box 484395404" o:spid="_x0000_s1165" type="#_x0000_t202" style="position:absolute;left:0;text-align:left;margin-left:0;margin-top:0;width:451pt;height:63.55pt;z-index:2516582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" fillcolor="white [3201]" strokeweight=".5pt">
                <v:textbox>
                  <w:txbxContent>
                    <w:p w14:paraId="2C1D3AE4" w14:textId="77777777" w:rsidR="0092577F" w:rsidRDefault="0092577F" w:rsidP="0092577F"/>
                  </w:txbxContent>
                </v:textbox>
              </v:shape>
            </w:pict>
          </mc:Fallback>
        </mc:AlternateContent>
      </w:r>
    </w:p>
    <w:p w14:paraId="383DFECA" w14:textId="77777777" w:rsidR="0092577F" w:rsidRDefault="0092577F" w:rsidP="0092577F">
      <w:pPr>
        <w:jc w:val="both"/>
        <w:rPr>
          <w:b/>
          <w:bCs/>
          <w:sz w:val="28"/>
          <w:szCs w:val="28"/>
        </w:rPr>
      </w:pPr>
    </w:p>
    <w:p w14:paraId="3D645ABB" w14:textId="77777777" w:rsidR="0092577F" w:rsidRDefault="0092577F" w:rsidP="0092577F">
      <w:pPr>
        <w:jc w:val="both"/>
      </w:pPr>
    </w:p>
    <w:p w14:paraId="4DF99F7C" w14:textId="77777777" w:rsidR="0092577F" w:rsidRPr="00CE169A" w:rsidRDefault="0092577F" w:rsidP="0092577F">
      <w:pPr>
        <w:jc w:val="both"/>
        <w:rPr>
          <w:b/>
          <w:bCs/>
          <w:sz w:val="28"/>
          <w:szCs w:val="28"/>
        </w:rPr>
      </w:pPr>
      <w:r w:rsidRPr="00CE169A">
        <w:rPr>
          <w:b/>
          <w:bCs/>
          <w:sz w:val="28"/>
          <w:szCs w:val="28"/>
        </w:rPr>
        <w:t>Question 4</w:t>
      </w:r>
    </w:p>
    <w:p w14:paraId="7C6832EE" w14:textId="77777777" w:rsidR="0092577F" w:rsidRDefault="0092577F" w:rsidP="0092577F">
      <w:pPr>
        <w:jc w:val="both"/>
        <w:rPr>
          <w:b/>
          <w:bCs/>
          <w:sz w:val="28"/>
          <w:szCs w:val="28"/>
        </w:rPr>
      </w:pPr>
    </w:p>
    <w:p w14:paraId="4476E154" w14:textId="77777777" w:rsidR="0092577F" w:rsidRPr="0080309C" w:rsidRDefault="0092577F" w:rsidP="0092577F">
      <w:pPr>
        <w:jc w:val="both"/>
        <w:rPr>
          <w:b/>
          <w:bCs/>
          <w:color w:val="000000" w:themeColor="text1"/>
          <w:sz w:val="28"/>
          <w:szCs w:val="28"/>
        </w:rPr>
      </w:pPr>
      <w:r w:rsidRPr="0080309C">
        <w:rPr>
          <w:b/>
          <w:bCs/>
          <w:color w:val="000000" w:themeColor="text1"/>
          <w:sz w:val="28"/>
          <w:szCs w:val="28"/>
        </w:rPr>
        <w:t>Question 5</w:t>
      </w:r>
    </w:p>
    <w:p w14:paraId="1FAF1993" w14:textId="77777777" w:rsidR="0092577F" w:rsidRPr="0080309C" w:rsidRDefault="0092577F" w:rsidP="0092577F">
      <w:pPr>
        <w:jc w:val="both"/>
        <w:rPr>
          <w:color w:val="000000" w:themeColor="text1"/>
        </w:rPr>
      </w:pPr>
    </w:p>
    <w:p w14:paraId="1B74EFE0" w14:textId="77777777" w:rsidR="0092577F" w:rsidRPr="0080309C" w:rsidRDefault="0092577F" w:rsidP="0092577F">
      <w:pPr>
        <w:jc w:val="both"/>
        <w:rPr>
          <w:color w:val="000000" w:themeColor="text1"/>
        </w:rPr>
      </w:pPr>
      <w:r w:rsidRPr="0080309C">
        <w:rPr>
          <w:color w:val="000000" w:themeColor="text1"/>
        </w:rPr>
        <w:t>Thinking about the score ranking (0-4 Poor) (5-10 Medium) (11-1</w:t>
      </w:r>
      <w:r>
        <w:rPr>
          <w:color w:val="000000" w:themeColor="text1"/>
        </w:rPr>
        <w:t>5</w:t>
      </w:r>
      <w:r w:rsidRPr="0080309C">
        <w:rPr>
          <w:color w:val="000000" w:themeColor="text1"/>
        </w:rPr>
        <w:t xml:space="preserve"> Good) of stability aspects of OSSTF used in the footwear tool. Do you agree that this is an appropriate score ranking for stability factors of OSSTF to be used clinically for children living with a mobility impairment?</w:t>
      </w:r>
    </w:p>
    <w:p w14:paraId="7023252F" w14:textId="77777777" w:rsidR="0092577F" w:rsidRPr="0080309C" w:rsidRDefault="0092577F" w:rsidP="0092577F">
      <w:pPr>
        <w:jc w:val="both"/>
        <w:rPr>
          <w:color w:val="000000" w:themeColor="text1"/>
        </w:rPr>
      </w:pPr>
    </w:p>
    <w:tbl>
      <w:tblPr>
        <w:tblStyle w:val="TableGrid"/>
        <w:tblW w:w="0" w:type="auto"/>
        <w:tblLook w:val="04A0" w:firstRow="1" w:lastRow="0" w:firstColumn="1" w:lastColumn="0" w:noHBand="0" w:noVBand="1"/>
      </w:tblPr>
      <w:tblGrid>
        <w:gridCol w:w="1752"/>
        <w:gridCol w:w="1751"/>
        <w:gridCol w:w="1679"/>
        <w:gridCol w:w="1581"/>
        <w:gridCol w:w="1725"/>
      </w:tblGrid>
      <w:tr w:rsidR="0092577F" w:rsidRPr="0080309C" w14:paraId="53511807" w14:textId="77777777" w:rsidTr="009B3ED5">
        <w:trPr>
          <w:trHeight w:val="732"/>
        </w:trPr>
        <w:tc>
          <w:tcPr>
            <w:tcW w:w="1842" w:type="dxa"/>
          </w:tcPr>
          <w:p w14:paraId="0F5680DA" w14:textId="77777777" w:rsidR="0092577F" w:rsidRPr="0080309C" w:rsidRDefault="0092577F" w:rsidP="009B3ED5">
            <w:pPr>
              <w:jc w:val="both"/>
              <w:rPr>
                <w:color w:val="000000" w:themeColor="text1"/>
                <w:sz w:val="28"/>
                <w:szCs w:val="28"/>
              </w:rPr>
            </w:pPr>
            <w:r w:rsidRPr="0087772A">
              <w:rPr>
                <w:sz w:val="28"/>
                <w:szCs w:val="28"/>
              </w:rPr>
              <w:t>Strongly Disagree</w:t>
            </w:r>
          </w:p>
        </w:tc>
        <w:tc>
          <w:tcPr>
            <w:tcW w:w="1842" w:type="dxa"/>
          </w:tcPr>
          <w:p w14:paraId="0499D994" w14:textId="77777777" w:rsidR="0092577F" w:rsidRPr="0080309C" w:rsidRDefault="0092577F" w:rsidP="009B3ED5">
            <w:pPr>
              <w:jc w:val="both"/>
              <w:rPr>
                <w:color w:val="000000" w:themeColor="text1"/>
                <w:sz w:val="28"/>
                <w:szCs w:val="28"/>
              </w:rPr>
            </w:pPr>
            <w:r w:rsidRPr="0087772A">
              <w:rPr>
                <w:sz w:val="28"/>
                <w:szCs w:val="28"/>
              </w:rPr>
              <w:t>Disagree</w:t>
            </w:r>
          </w:p>
        </w:tc>
        <w:tc>
          <w:tcPr>
            <w:tcW w:w="1780" w:type="dxa"/>
          </w:tcPr>
          <w:p w14:paraId="1D3CC6F4" w14:textId="77777777" w:rsidR="0092577F" w:rsidRPr="0080309C" w:rsidRDefault="0092577F" w:rsidP="009B3ED5">
            <w:pPr>
              <w:jc w:val="both"/>
              <w:rPr>
                <w:color w:val="000000" w:themeColor="text1"/>
                <w:sz w:val="28"/>
                <w:szCs w:val="28"/>
              </w:rPr>
            </w:pPr>
            <w:r w:rsidRPr="0087772A">
              <w:rPr>
                <w:sz w:val="28"/>
                <w:szCs w:val="28"/>
              </w:rPr>
              <w:t>Neutral</w:t>
            </w:r>
          </w:p>
        </w:tc>
        <w:tc>
          <w:tcPr>
            <w:tcW w:w="1696" w:type="dxa"/>
          </w:tcPr>
          <w:p w14:paraId="3FA93D5B" w14:textId="77777777" w:rsidR="0092577F" w:rsidRPr="0080309C" w:rsidRDefault="0092577F" w:rsidP="009B3ED5">
            <w:pPr>
              <w:jc w:val="both"/>
              <w:rPr>
                <w:color w:val="000000" w:themeColor="text1"/>
                <w:sz w:val="28"/>
                <w:szCs w:val="28"/>
              </w:rPr>
            </w:pPr>
            <w:r w:rsidRPr="0087772A">
              <w:rPr>
                <w:sz w:val="28"/>
                <w:szCs w:val="28"/>
              </w:rPr>
              <w:t>Agree</w:t>
            </w:r>
          </w:p>
        </w:tc>
        <w:tc>
          <w:tcPr>
            <w:tcW w:w="1820" w:type="dxa"/>
          </w:tcPr>
          <w:p w14:paraId="5AA3A72C" w14:textId="77777777" w:rsidR="0092577F" w:rsidRPr="0080309C" w:rsidRDefault="0092577F" w:rsidP="009B3ED5">
            <w:pPr>
              <w:jc w:val="both"/>
              <w:rPr>
                <w:color w:val="000000" w:themeColor="text1"/>
                <w:sz w:val="28"/>
                <w:szCs w:val="28"/>
              </w:rPr>
            </w:pPr>
            <w:r w:rsidRPr="0087772A">
              <w:rPr>
                <w:sz w:val="28"/>
                <w:szCs w:val="28"/>
              </w:rPr>
              <w:t>Strongly Agree</w:t>
            </w:r>
          </w:p>
        </w:tc>
      </w:tr>
      <w:tr w:rsidR="0092577F" w:rsidRPr="0080309C" w14:paraId="0E993F1E" w14:textId="77777777" w:rsidTr="009B3ED5">
        <w:trPr>
          <w:trHeight w:val="344"/>
        </w:trPr>
        <w:tc>
          <w:tcPr>
            <w:tcW w:w="1842" w:type="dxa"/>
          </w:tcPr>
          <w:p w14:paraId="6913A499" w14:textId="77777777" w:rsidR="0092577F" w:rsidRPr="0080309C" w:rsidRDefault="0092577F" w:rsidP="009B3ED5">
            <w:pPr>
              <w:jc w:val="center"/>
              <w:rPr>
                <w:color w:val="000000" w:themeColor="text1"/>
                <w:sz w:val="28"/>
                <w:szCs w:val="28"/>
              </w:rPr>
            </w:pPr>
            <w:r w:rsidRPr="0087772A">
              <w:rPr>
                <w:sz w:val="28"/>
                <w:szCs w:val="28"/>
              </w:rPr>
              <w:t>1</w:t>
            </w:r>
            <w:r w:rsidRPr="00ED0134">
              <w:t xml:space="preserve">) </w:t>
            </w:r>
            <w:sdt>
              <w:sdtPr>
                <w:id w:val="633355"/>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42" w:type="dxa"/>
          </w:tcPr>
          <w:p w14:paraId="319E7C8A" w14:textId="77777777" w:rsidR="0092577F" w:rsidRPr="0080309C" w:rsidRDefault="0092577F" w:rsidP="009B3ED5">
            <w:pPr>
              <w:jc w:val="center"/>
              <w:rPr>
                <w:color w:val="000000" w:themeColor="text1"/>
                <w:sz w:val="28"/>
                <w:szCs w:val="28"/>
              </w:rPr>
            </w:pPr>
            <w:r w:rsidRPr="0087772A">
              <w:rPr>
                <w:sz w:val="28"/>
                <w:szCs w:val="28"/>
              </w:rPr>
              <w:t>2</w:t>
            </w:r>
            <w:r>
              <w:t xml:space="preserve"> </w:t>
            </w:r>
            <w:sdt>
              <w:sdtPr>
                <w:id w:val="-773328169"/>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780" w:type="dxa"/>
          </w:tcPr>
          <w:p w14:paraId="281C96BF" w14:textId="77777777" w:rsidR="0092577F" w:rsidRPr="0080309C" w:rsidRDefault="0092577F" w:rsidP="009B3ED5">
            <w:pPr>
              <w:jc w:val="center"/>
              <w:rPr>
                <w:color w:val="000000" w:themeColor="text1"/>
                <w:sz w:val="28"/>
                <w:szCs w:val="28"/>
              </w:rPr>
            </w:pPr>
            <w:r>
              <w:rPr>
                <w:sz w:val="28"/>
                <w:szCs w:val="28"/>
              </w:rPr>
              <w:t>3</w:t>
            </w:r>
            <w:r>
              <w:t xml:space="preserve"> </w:t>
            </w:r>
            <w:sdt>
              <w:sdtPr>
                <w:id w:val="-1725759821"/>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696" w:type="dxa"/>
          </w:tcPr>
          <w:p w14:paraId="6BCFE457" w14:textId="77777777" w:rsidR="0092577F" w:rsidRPr="0080309C" w:rsidRDefault="0092577F" w:rsidP="009B3ED5">
            <w:pPr>
              <w:jc w:val="center"/>
              <w:rPr>
                <w:color w:val="000000" w:themeColor="text1"/>
                <w:sz w:val="28"/>
                <w:szCs w:val="28"/>
              </w:rPr>
            </w:pPr>
            <w:r>
              <w:rPr>
                <w:sz w:val="28"/>
                <w:szCs w:val="28"/>
              </w:rPr>
              <w:t>4</w:t>
            </w:r>
            <w:r>
              <w:t xml:space="preserve"> </w:t>
            </w:r>
            <w:sdt>
              <w:sdtPr>
                <w:id w:val="2120568822"/>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c>
          <w:tcPr>
            <w:tcW w:w="1820" w:type="dxa"/>
          </w:tcPr>
          <w:p w14:paraId="2177DE56" w14:textId="77777777" w:rsidR="0092577F" w:rsidRPr="0080309C" w:rsidRDefault="0092577F" w:rsidP="009B3ED5">
            <w:pPr>
              <w:jc w:val="center"/>
              <w:rPr>
                <w:color w:val="000000" w:themeColor="text1"/>
                <w:sz w:val="28"/>
                <w:szCs w:val="28"/>
              </w:rPr>
            </w:pPr>
            <w:r>
              <w:rPr>
                <w:sz w:val="28"/>
                <w:szCs w:val="28"/>
              </w:rPr>
              <w:t>5</w:t>
            </w:r>
            <w:r>
              <w:t xml:space="preserve"> </w:t>
            </w:r>
            <w:sdt>
              <w:sdtPr>
                <w:id w:val="-500967720"/>
                <w14:checkbox>
                  <w14:checked w14:val="0"/>
                  <w14:checkedState w14:val="2612" w14:font="MS Gothic"/>
                  <w14:uncheckedState w14:val="2610" w14:font="MS Gothic"/>
                </w14:checkbox>
              </w:sdtPr>
              <w:sdtEndPr/>
              <w:sdtContent>
                <w:r>
                  <w:rPr>
                    <w:rFonts w:ascii="MS Gothic" w:eastAsia="MS Gothic" w:hAnsi="MS Gothic" w:hint="eastAsia"/>
                  </w:rPr>
                  <w:t>☐</w:t>
                </w:r>
              </w:sdtContent>
            </w:sdt>
          </w:p>
        </w:tc>
      </w:tr>
    </w:tbl>
    <w:p w14:paraId="28172C61" w14:textId="77777777" w:rsidR="0092577F" w:rsidRPr="0080309C" w:rsidRDefault="0092577F" w:rsidP="0092577F">
      <w:pPr>
        <w:jc w:val="both"/>
        <w:rPr>
          <w:color w:val="000000" w:themeColor="text1"/>
        </w:rPr>
      </w:pPr>
    </w:p>
    <w:p w14:paraId="1C0E4DD9" w14:textId="77777777" w:rsidR="0092577F" w:rsidRPr="0080309C" w:rsidRDefault="0092577F" w:rsidP="0092577F">
      <w:pPr>
        <w:jc w:val="both"/>
        <w:rPr>
          <w:color w:val="000000" w:themeColor="text1"/>
        </w:rPr>
      </w:pPr>
      <w:r w:rsidRPr="0080309C">
        <w:rPr>
          <w:color w:val="000000" w:themeColor="text1"/>
        </w:rPr>
        <w:t>Please provide further details for your reasoning if you score 3 or less in question 5, and possible suggestions of any further means to rank the score of stability factors of OSSTF that should be considered (You may also provide suggestions if you scored higher than 3)</w:t>
      </w:r>
    </w:p>
    <w:p w14:paraId="6BCD31AE" w14:textId="77777777" w:rsidR="0092577F" w:rsidRPr="002052B1" w:rsidRDefault="0092577F" w:rsidP="0092577F">
      <w:pPr>
        <w:jc w:val="both"/>
        <w:rPr>
          <w:b/>
          <w:bCs/>
          <w:color w:val="C00000"/>
          <w:sz w:val="28"/>
          <w:szCs w:val="28"/>
        </w:rPr>
      </w:pPr>
    </w:p>
    <w:p w14:paraId="39F7D4BA" w14:textId="77777777" w:rsidR="0092577F" w:rsidRDefault="0092577F" w:rsidP="0092577F">
      <w:pPr>
        <w:jc w:val="both"/>
        <w:rPr>
          <w:b/>
          <w:bCs/>
          <w:sz w:val="28"/>
          <w:szCs w:val="28"/>
        </w:rPr>
      </w:pPr>
    </w:p>
    <w:p w14:paraId="73A8A86D" w14:textId="77777777" w:rsidR="0092577F" w:rsidRDefault="0092577F" w:rsidP="0092577F">
      <w:pPr>
        <w:jc w:val="both"/>
        <w:rPr>
          <w:b/>
          <w:bCs/>
          <w:sz w:val="28"/>
          <w:szCs w:val="28"/>
        </w:rPr>
      </w:pPr>
      <w:r>
        <w:rPr>
          <w:noProof/>
        </w:rPr>
        <mc:AlternateContent>
          <mc:Choice Requires="wps">
            <w:drawing>
              <wp:anchor distT="0" distB="0" distL="114300" distR="114300" simplePos="0" relativeHeight="251658246" behindDoc="0" locked="0" layoutInCell="1" allowOverlap="1" wp14:anchorId="20D69299" wp14:editId="02B5CFDD">
                <wp:simplePos x="0" y="0"/>
                <wp:positionH relativeFrom="column">
                  <wp:posOffset>0</wp:posOffset>
                </wp:positionH>
                <wp:positionV relativeFrom="paragraph">
                  <wp:posOffset>0</wp:posOffset>
                </wp:positionV>
                <wp:extent cx="5727700" cy="807395"/>
                <wp:effectExtent l="0" t="0" r="12700" b="18415"/>
                <wp:wrapNone/>
                <wp:docPr id="1901811097" name="Text Box 1901811097"/>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7868F984" w14:textId="77777777" w:rsidR="0092577F" w:rsidRDefault="0092577F" w:rsidP="0092577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D69299" id="Text Box 1901811097" o:spid="_x0000_s1166" type="#_x0000_t202" style="position:absolute;left:0;text-align:left;margin-left:0;margin-top:0;width:451pt;height:63.5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" fillcolor="white [3201]" strokeweight=".5pt">
                <v:textbox>
                  <w:txbxContent>
                    <w:p w14:paraId="7868F984" w14:textId="77777777" w:rsidR="0092577F" w:rsidRDefault="0092577F" w:rsidP="0092577F"/>
                  </w:txbxContent>
                </v:textbox>
              </v:shape>
            </w:pict>
          </mc:Fallback>
        </mc:AlternateContent>
      </w:r>
    </w:p>
    <w:p w14:paraId="28525B08" w14:textId="77777777" w:rsidR="0092577F" w:rsidRDefault="0092577F" w:rsidP="0092577F">
      <w:pPr>
        <w:jc w:val="both"/>
        <w:rPr>
          <w:b/>
          <w:bCs/>
          <w:sz w:val="28"/>
          <w:szCs w:val="28"/>
        </w:rPr>
      </w:pPr>
    </w:p>
    <w:p w14:paraId="7A7AF813" w14:textId="77777777" w:rsidR="0092577F" w:rsidRDefault="0092577F" w:rsidP="0092577F">
      <w:pPr>
        <w:jc w:val="both"/>
      </w:pPr>
    </w:p>
    <w:p w14:paraId="5A8BFD9E" w14:textId="77777777" w:rsidR="0092577F" w:rsidRDefault="0092577F" w:rsidP="0092577F">
      <w:pPr>
        <w:jc w:val="both"/>
        <w:rPr>
          <w:b/>
          <w:bCs/>
          <w:sz w:val="28"/>
          <w:szCs w:val="28"/>
        </w:rPr>
      </w:pPr>
    </w:p>
    <w:p w14:paraId="478D7508" w14:textId="77777777" w:rsidR="0092577F" w:rsidRDefault="0092577F" w:rsidP="0092577F">
      <w:pPr>
        <w:jc w:val="both"/>
        <w:rPr>
          <w:b/>
          <w:bCs/>
          <w:sz w:val="28"/>
          <w:szCs w:val="28"/>
        </w:rPr>
      </w:pPr>
    </w:p>
    <w:p w14:paraId="18CF9D8F" w14:textId="77777777" w:rsidR="0092577F" w:rsidRDefault="0092577F" w:rsidP="0092577F">
      <w:pPr>
        <w:jc w:val="both"/>
        <w:rPr>
          <w:b/>
          <w:bCs/>
          <w:sz w:val="28"/>
          <w:szCs w:val="28"/>
        </w:rPr>
      </w:pPr>
    </w:p>
    <w:p w14:paraId="6FDC2EC5" w14:textId="77777777" w:rsidR="0092577F" w:rsidRDefault="0092577F" w:rsidP="0092577F">
      <w:pPr>
        <w:jc w:val="both"/>
      </w:pPr>
      <w:r w:rsidRPr="00E81705">
        <w:rPr>
          <w:b/>
          <w:bCs/>
          <w:sz w:val="28"/>
          <w:szCs w:val="28"/>
        </w:rPr>
        <w:t>Thank you</w:t>
      </w:r>
      <w:r w:rsidRPr="00E81705">
        <w:t xml:space="preserve"> for completing this survey</w:t>
      </w:r>
      <w:r>
        <w:t>. If you have any further comments on the tool or manual, you may add them in the section below</w:t>
      </w:r>
    </w:p>
    <w:p w14:paraId="6CFB21C4" w14:textId="77777777" w:rsidR="0092577F" w:rsidRDefault="0092577F" w:rsidP="0092577F">
      <w:pPr>
        <w:jc w:val="both"/>
      </w:pPr>
    </w:p>
    <w:p w14:paraId="794B531C" w14:textId="6BC004F6" w:rsidR="0092577F" w:rsidRDefault="00BB16E3" w:rsidP="0092577F">
      <w:pPr>
        <w:jc w:val="both"/>
        <w:rPr>
          <w:b/>
          <w:bCs/>
          <w:sz w:val="28"/>
          <w:szCs w:val="28"/>
        </w:rPr>
      </w:pPr>
      <w:r>
        <w:rPr>
          <w:noProof/>
        </w:rPr>
        <mc:AlternateContent>
          <mc:Choice Requires="wps">
            <w:drawing>
              <wp:anchor distT="0" distB="0" distL="114300" distR="114300" simplePos="0" relativeHeight="251658247" behindDoc="0" locked="0" layoutInCell="1" allowOverlap="1" wp14:anchorId="408B510C" wp14:editId="13F402AA">
                <wp:simplePos x="0" y="0"/>
                <wp:positionH relativeFrom="column">
                  <wp:posOffset>0</wp:posOffset>
                </wp:positionH>
                <wp:positionV relativeFrom="paragraph">
                  <wp:posOffset>0</wp:posOffset>
                </wp:positionV>
                <wp:extent cx="5727700" cy="807395"/>
                <wp:effectExtent l="0" t="0" r="12700" b="18415"/>
                <wp:wrapNone/>
                <wp:docPr id="740863335" name="Text Box 740863335"/>
                <wp:cNvGraphicFramePr/>
                <a:graphic xmlns:a="http://schemas.openxmlformats.org/drawingml/2006/main">
                  <a:graphicData uri="http://schemas.microsoft.com/office/word/2010/wordprocessingShape">
                    <wps:wsp>
                      <wps:cNvSpPr txBox="1"/>
                      <wps:spPr>
                        <a:xfrm>
                          <a:off x="0" y="0"/>
                          <a:ext cx="5727700" cy="807395"/>
                        </a:xfrm>
                        <a:prstGeom prst="rect">
                          <a:avLst/>
                        </a:prstGeom>
                        <a:solidFill>
                          <a:schemeClr val="lt1"/>
                        </a:solidFill>
                        <a:ln w="6350">
                          <a:solidFill>
                            <a:prstClr val="black"/>
                          </a:solidFill>
                        </a:ln>
                      </wps:spPr>
                      <wps:txbx>
                        <w:txbxContent>
                          <w:p w14:paraId="3188E4D8" w14:textId="77777777" w:rsidR="00BB16E3" w:rsidRDefault="00BB16E3" w:rsidP="00BB16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8B510C" id="Text Box 740863335" o:spid="_x0000_s1167" type="#_x0000_t202" style="position:absolute;left:0;text-align:left;margin-left:0;margin-top:0;width:451pt;height:63.55pt;z-index:25165824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" fillcolor="white [3201]" strokeweight=".5pt">
                <v:textbox>
                  <w:txbxContent>
                    <w:p w14:paraId="3188E4D8" w14:textId="77777777" w:rsidR="00BB16E3" w:rsidRDefault="00BB16E3" w:rsidP="00BB16E3"/>
                  </w:txbxContent>
                </v:textbox>
              </v:shape>
            </w:pict>
          </mc:Fallback>
        </mc:AlternateContent>
      </w:r>
    </w:p>
    <w:p w14:paraId="2A64B6A3" w14:textId="77777777" w:rsidR="00BB16E3" w:rsidRDefault="00BB16E3" w:rsidP="0092577F">
      <w:pPr>
        <w:jc w:val="both"/>
        <w:rPr>
          <w:b/>
          <w:bCs/>
          <w:sz w:val="28"/>
          <w:szCs w:val="28"/>
        </w:rPr>
      </w:pPr>
    </w:p>
    <w:p w14:paraId="3DBBF1B8" w14:textId="77777777" w:rsidR="00BB16E3" w:rsidRDefault="00BB16E3" w:rsidP="0092577F">
      <w:pPr>
        <w:jc w:val="both"/>
        <w:rPr>
          <w:b/>
          <w:bCs/>
          <w:sz w:val="28"/>
          <w:szCs w:val="28"/>
        </w:rPr>
      </w:pPr>
    </w:p>
    <w:p w14:paraId="01C01BB9" w14:textId="77777777" w:rsidR="00BB16E3" w:rsidRDefault="00BB16E3" w:rsidP="0092577F">
      <w:pPr>
        <w:jc w:val="both"/>
        <w:rPr>
          <w:b/>
          <w:bCs/>
          <w:sz w:val="28"/>
          <w:szCs w:val="28"/>
        </w:rPr>
      </w:pPr>
    </w:p>
    <w:p w14:paraId="52F5AAFD" w14:textId="77777777" w:rsidR="00BB16E3" w:rsidRDefault="00BB16E3" w:rsidP="0092577F">
      <w:pPr>
        <w:jc w:val="both"/>
        <w:rPr>
          <w:b/>
          <w:bCs/>
          <w:sz w:val="28"/>
          <w:szCs w:val="28"/>
        </w:rPr>
      </w:pPr>
    </w:p>
    <w:p w14:paraId="6EE51100" w14:textId="77777777" w:rsidR="00BB16E3" w:rsidRDefault="00BB16E3" w:rsidP="0092577F">
      <w:pPr>
        <w:jc w:val="both"/>
        <w:rPr>
          <w:b/>
          <w:bCs/>
          <w:sz w:val="28"/>
          <w:szCs w:val="28"/>
        </w:rPr>
        <w:sectPr w:rsidR="00BB16E3" w:rsidSect="00F22378">
          <w:pgSz w:w="11900" w:h="16840"/>
          <w:pgMar w:top="1440" w:right="1134" w:bottom="1440" w:left="2268" w:header="708" w:footer="708" w:gutter="0"/>
          <w:cols w:space="708"/>
          <w:docGrid w:linePitch="360"/>
        </w:sectPr>
      </w:pPr>
    </w:p>
    <w:p w14:paraId="1CA88081" w14:textId="5895D9B4" w:rsidR="00376882" w:rsidRDefault="00516BB9" w:rsidP="009344E2">
      <w:pPr>
        <w:pStyle w:val="Heading3"/>
      </w:pPr>
      <w:bookmarkStart w:id="462" w:name="_Ref138326858"/>
      <w:bookmarkStart w:id="463" w:name="_Toc156403597"/>
      <w:r>
        <w:t xml:space="preserve">5.3 </w:t>
      </w:r>
      <w:r w:rsidR="0096038C">
        <w:t xml:space="preserve">Total results </w:t>
      </w:r>
      <w:r w:rsidR="00A74CEC">
        <w:t>for OSSTF Screening Tool ergonomics section session one</w:t>
      </w:r>
      <w:bookmarkEnd w:id="462"/>
      <w:bookmarkEnd w:id="463"/>
    </w:p>
    <w:p w14:paraId="24560E0E" w14:textId="77777777" w:rsidR="00CB582C" w:rsidRPr="00CB582C" w:rsidRDefault="00CB582C" w:rsidP="009344E2">
      <w:pPr>
        <w:pStyle w:val="Heading3"/>
      </w:pPr>
      <w:bookmarkStart w:id="464" w:name="_Toc155793065"/>
      <w:bookmarkStart w:id="465" w:name="_Toc156210808"/>
      <w:bookmarkEnd w:id="464"/>
      <w:bookmarkEnd w:id="465"/>
    </w:p>
    <w:tbl>
      <w:tblPr>
        <w:tblStyle w:val="TableGrid"/>
        <w:tblW w:w="14029" w:type="dxa"/>
        <w:tblLook w:val="04A0" w:firstRow="1" w:lastRow="0" w:firstColumn="1" w:lastColumn="0" w:noHBand="0" w:noVBand="1"/>
      </w:tblPr>
      <w:tblGrid>
        <w:gridCol w:w="937"/>
        <w:gridCol w:w="785"/>
        <w:gridCol w:w="785"/>
        <w:gridCol w:w="785"/>
        <w:gridCol w:w="785"/>
        <w:gridCol w:w="785"/>
        <w:gridCol w:w="785"/>
        <w:gridCol w:w="785"/>
        <w:gridCol w:w="785"/>
        <w:gridCol w:w="785"/>
        <w:gridCol w:w="821"/>
        <w:gridCol w:w="821"/>
        <w:gridCol w:w="810"/>
        <w:gridCol w:w="810"/>
        <w:gridCol w:w="810"/>
        <w:gridCol w:w="962"/>
        <w:gridCol w:w="993"/>
      </w:tblGrid>
      <w:tr w:rsidR="00CB582C" w:rsidRPr="00C617BD" w14:paraId="74170F1B" w14:textId="77777777" w:rsidTr="009B3ED5">
        <w:trPr>
          <w:trHeight w:val="320"/>
        </w:trPr>
        <w:tc>
          <w:tcPr>
            <w:tcW w:w="937" w:type="dxa"/>
            <w:noWrap/>
            <w:hideMark/>
          </w:tcPr>
          <w:p w14:paraId="4E96D249" w14:textId="77777777" w:rsidR="00CB582C" w:rsidRDefault="00CB582C" w:rsidP="009B3ED5">
            <w:pPr>
              <w:jc w:val="both"/>
              <w:rPr>
                <w:rFonts w:cstheme="minorHAnsi"/>
                <w:b/>
                <w:bCs/>
                <w:sz w:val="15"/>
                <w:szCs w:val="15"/>
              </w:rPr>
            </w:pPr>
          </w:p>
          <w:p w14:paraId="18166F2E" w14:textId="77777777" w:rsidR="0051185D" w:rsidRPr="00CD1CDC" w:rsidRDefault="0051185D" w:rsidP="009B3ED5">
            <w:pPr>
              <w:jc w:val="both"/>
              <w:rPr>
                <w:rFonts w:cstheme="minorHAnsi"/>
                <w:b/>
                <w:bCs/>
                <w:sz w:val="15"/>
                <w:szCs w:val="15"/>
              </w:rPr>
            </w:pPr>
          </w:p>
        </w:tc>
        <w:tc>
          <w:tcPr>
            <w:tcW w:w="3140" w:type="dxa"/>
            <w:gridSpan w:val="4"/>
            <w:shd w:val="clear" w:color="auto" w:fill="D5DCE4" w:themeFill="text2" w:themeFillTint="33"/>
            <w:noWrap/>
            <w:hideMark/>
          </w:tcPr>
          <w:p w14:paraId="2FB3E39F" w14:textId="77777777" w:rsidR="00CB582C" w:rsidRPr="00CD1CDC" w:rsidRDefault="00CB582C" w:rsidP="009B3ED5">
            <w:pPr>
              <w:jc w:val="both"/>
              <w:rPr>
                <w:rFonts w:cstheme="minorHAnsi"/>
                <w:b/>
                <w:bCs/>
                <w:sz w:val="15"/>
                <w:szCs w:val="15"/>
              </w:rPr>
            </w:pPr>
            <w:proofErr w:type="spellStart"/>
            <w:r w:rsidRPr="00CD1CDC">
              <w:rPr>
                <w:rFonts w:cstheme="minorHAnsi"/>
                <w:b/>
                <w:bCs/>
                <w:sz w:val="15"/>
                <w:szCs w:val="15"/>
              </w:rPr>
              <w:t>Topline</w:t>
            </w:r>
            <w:proofErr w:type="spellEnd"/>
          </w:p>
        </w:tc>
        <w:tc>
          <w:tcPr>
            <w:tcW w:w="785" w:type="dxa"/>
            <w:shd w:val="clear" w:color="auto" w:fill="FBE4D5" w:themeFill="accent2" w:themeFillTint="33"/>
            <w:noWrap/>
            <w:hideMark/>
          </w:tcPr>
          <w:p w14:paraId="23300F2C" w14:textId="77777777" w:rsidR="00CB582C" w:rsidRPr="00CD1CDC" w:rsidRDefault="00CB582C" w:rsidP="009B3ED5">
            <w:pPr>
              <w:jc w:val="both"/>
              <w:rPr>
                <w:rFonts w:cstheme="minorHAnsi"/>
                <w:b/>
                <w:bCs/>
                <w:sz w:val="15"/>
                <w:szCs w:val="15"/>
              </w:rPr>
            </w:pPr>
            <w:r w:rsidRPr="00CD1CDC">
              <w:rPr>
                <w:rFonts w:cstheme="minorHAnsi"/>
                <w:b/>
                <w:bCs/>
                <w:sz w:val="15"/>
                <w:szCs w:val="15"/>
              </w:rPr>
              <w:t>Outsole</w:t>
            </w:r>
          </w:p>
        </w:tc>
        <w:tc>
          <w:tcPr>
            <w:tcW w:w="3140" w:type="dxa"/>
            <w:gridSpan w:val="4"/>
            <w:shd w:val="clear" w:color="auto" w:fill="FFF2CC" w:themeFill="accent4" w:themeFillTint="33"/>
            <w:noWrap/>
            <w:hideMark/>
          </w:tcPr>
          <w:p w14:paraId="05C2DE9C" w14:textId="77777777" w:rsidR="00CB582C" w:rsidRPr="00CD1CDC" w:rsidRDefault="00CB582C" w:rsidP="009B3ED5">
            <w:pPr>
              <w:jc w:val="both"/>
              <w:rPr>
                <w:rFonts w:cstheme="minorHAnsi"/>
                <w:b/>
                <w:bCs/>
                <w:sz w:val="15"/>
                <w:szCs w:val="15"/>
              </w:rPr>
            </w:pPr>
            <w:r w:rsidRPr="00CD1CDC">
              <w:rPr>
                <w:rFonts w:cstheme="minorHAnsi"/>
                <w:b/>
                <w:bCs/>
                <w:sz w:val="15"/>
                <w:szCs w:val="15"/>
              </w:rPr>
              <w:t>Upper</w:t>
            </w:r>
          </w:p>
        </w:tc>
        <w:tc>
          <w:tcPr>
            <w:tcW w:w="1642" w:type="dxa"/>
            <w:gridSpan w:val="2"/>
            <w:shd w:val="clear" w:color="auto" w:fill="E2EFD9" w:themeFill="accent6" w:themeFillTint="33"/>
            <w:noWrap/>
            <w:hideMark/>
          </w:tcPr>
          <w:p w14:paraId="1FE2AF0F" w14:textId="77777777" w:rsidR="00CB582C" w:rsidRPr="00CD1CDC" w:rsidRDefault="00CB582C" w:rsidP="009B3ED5">
            <w:pPr>
              <w:jc w:val="both"/>
              <w:rPr>
                <w:rFonts w:cstheme="minorHAnsi"/>
                <w:b/>
                <w:bCs/>
                <w:sz w:val="15"/>
                <w:szCs w:val="15"/>
              </w:rPr>
            </w:pPr>
            <w:r w:rsidRPr="00CD1CDC">
              <w:rPr>
                <w:rFonts w:cstheme="minorHAnsi"/>
                <w:b/>
                <w:bCs/>
                <w:sz w:val="15"/>
                <w:szCs w:val="15"/>
              </w:rPr>
              <w:t>Fastenings and Facings</w:t>
            </w:r>
          </w:p>
        </w:tc>
        <w:tc>
          <w:tcPr>
            <w:tcW w:w="2430" w:type="dxa"/>
            <w:gridSpan w:val="3"/>
            <w:shd w:val="clear" w:color="auto" w:fill="F7CAAC" w:themeFill="accent2" w:themeFillTint="66"/>
            <w:noWrap/>
            <w:hideMark/>
          </w:tcPr>
          <w:p w14:paraId="5662A89E" w14:textId="77777777" w:rsidR="00CB582C" w:rsidRPr="00CD1CDC" w:rsidRDefault="00CB582C" w:rsidP="009B3ED5">
            <w:pPr>
              <w:jc w:val="both"/>
              <w:rPr>
                <w:rFonts w:cstheme="minorHAnsi"/>
                <w:b/>
                <w:bCs/>
                <w:sz w:val="15"/>
                <w:szCs w:val="15"/>
              </w:rPr>
            </w:pPr>
            <w:r w:rsidRPr="00CD1CDC">
              <w:rPr>
                <w:rFonts w:cstheme="minorHAnsi"/>
                <w:b/>
                <w:bCs/>
                <w:sz w:val="15"/>
                <w:szCs w:val="15"/>
              </w:rPr>
              <w:t>Inlay/Insole</w:t>
            </w:r>
          </w:p>
        </w:tc>
        <w:tc>
          <w:tcPr>
            <w:tcW w:w="962" w:type="dxa"/>
            <w:vMerge w:val="restart"/>
            <w:noWrap/>
            <w:hideMark/>
          </w:tcPr>
          <w:p w14:paraId="21EB8AE5" w14:textId="77777777" w:rsidR="00CB582C" w:rsidRPr="00CD1CDC" w:rsidRDefault="00CB582C" w:rsidP="009B3ED5">
            <w:pPr>
              <w:jc w:val="both"/>
              <w:rPr>
                <w:rFonts w:cstheme="minorHAnsi"/>
                <w:b/>
                <w:bCs/>
                <w:sz w:val="15"/>
                <w:szCs w:val="15"/>
              </w:rPr>
            </w:pPr>
            <w:r w:rsidRPr="00CD1CDC">
              <w:rPr>
                <w:rFonts w:cstheme="minorHAnsi"/>
                <w:b/>
                <w:bCs/>
                <w:sz w:val="15"/>
                <w:szCs w:val="15"/>
              </w:rPr>
              <w:t>Total Ergonomic Score</w:t>
            </w:r>
          </w:p>
        </w:tc>
        <w:tc>
          <w:tcPr>
            <w:tcW w:w="993" w:type="dxa"/>
            <w:vMerge w:val="restart"/>
            <w:noWrap/>
            <w:hideMark/>
          </w:tcPr>
          <w:p w14:paraId="643C3055" w14:textId="77777777" w:rsidR="00CB582C" w:rsidRPr="00CD1CDC" w:rsidRDefault="00CB582C" w:rsidP="009B3ED5">
            <w:pPr>
              <w:jc w:val="both"/>
              <w:rPr>
                <w:rFonts w:cstheme="minorHAnsi"/>
                <w:b/>
                <w:bCs/>
                <w:sz w:val="15"/>
                <w:szCs w:val="15"/>
              </w:rPr>
            </w:pPr>
            <w:r w:rsidRPr="00CD1CDC">
              <w:rPr>
                <w:rFonts w:cstheme="minorHAnsi"/>
                <w:b/>
                <w:bCs/>
                <w:sz w:val="15"/>
                <w:szCs w:val="15"/>
              </w:rPr>
              <w:t>Ranked Score</w:t>
            </w:r>
          </w:p>
        </w:tc>
      </w:tr>
      <w:tr w:rsidR="00CB582C" w:rsidRPr="00C617BD" w14:paraId="3F255473" w14:textId="77777777" w:rsidTr="009B3ED5">
        <w:trPr>
          <w:trHeight w:val="320"/>
        </w:trPr>
        <w:tc>
          <w:tcPr>
            <w:tcW w:w="937" w:type="dxa"/>
            <w:noWrap/>
            <w:hideMark/>
          </w:tcPr>
          <w:p w14:paraId="33AB8408"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 </w:t>
            </w:r>
          </w:p>
        </w:tc>
        <w:tc>
          <w:tcPr>
            <w:tcW w:w="785" w:type="dxa"/>
            <w:noWrap/>
            <w:hideMark/>
          </w:tcPr>
          <w:p w14:paraId="55F4FF3F"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w:t>
            </w:r>
          </w:p>
        </w:tc>
        <w:tc>
          <w:tcPr>
            <w:tcW w:w="785" w:type="dxa"/>
            <w:noWrap/>
            <w:hideMark/>
          </w:tcPr>
          <w:p w14:paraId="32F0F3A5"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2</w:t>
            </w:r>
          </w:p>
        </w:tc>
        <w:tc>
          <w:tcPr>
            <w:tcW w:w="785" w:type="dxa"/>
            <w:noWrap/>
            <w:hideMark/>
          </w:tcPr>
          <w:p w14:paraId="60BFE006"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3</w:t>
            </w:r>
          </w:p>
        </w:tc>
        <w:tc>
          <w:tcPr>
            <w:tcW w:w="785" w:type="dxa"/>
            <w:noWrap/>
            <w:hideMark/>
          </w:tcPr>
          <w:p w14:paraId="3C023347"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4</w:t>
            </w:r>
          </w:p>
        </w:tc>
        <w:tc>
          <w:tcPr>
            <w:tcW w:w="785" w:type="dxa"/>
            <w:noWrap/>
            <w:hideMark/>
          </w:tcPr>
          <w:p w14:paraId="3B75F041"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5</w:t>
            </w:r>
          </w:p>
        </w:tc>
        <w:tc>
          <w:tcPr>
            <w:tcW w:w="785" w:type="dxa"/>
            <w:noWrap/>
            <w:hideMark/>
          </w:tcPr>
          <w:p w14:paraId="368EAFB3"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6</w:t>
            </w:r>
          </w:p>
        </w:tc>
        <w:tc>
          <w:tcPr>
            <w:tcW w:w="785" w:type="dxa"/>
            <w:noWrap/>
            <w:hideMark/>
          </w:tcPr>
          <w:p w14:paraId="1AF747D0"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7</w:t>
            </w:r>
          </w:p>
        </w:tc>
        <w:tc>
          <w:tcPr>
            <w:tcW w:w="785" w:type="dxa"/>
            <w:noWrap/>
            <w:hideMark/>
          </w:tcPr>
          <w:p w14:paraId="1B8AAB9D"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8</w:t>
            </w:r>
          </w:p>
        </w:tc>
        <w:tc>
          <w:tcPr>
            <w:tcW w:w="785" w:type="dxa"/>
            <w:noWrap/>
            <w:hideMark/>
          </w:tcPr>
          <w:p w14:paraId="31E67097"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9</w:t>
            </w:r>
          </w:p>
        </w:tc>
        <w:tc>
          <w:tcPr>
            <w:tcW w:w="821" w:type="dxa"/>
            <w:noWrap/>
            <w:hideMark/>
          </w:tcPr>
          <w:p w14:paraId="707A206D"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0</w:t>
            </w:r>
          </w:p>
        </w:tc>
        <w:tc>
          <w:tcPr>
            <w:tcW w:w="821" w:type="dxa"/>
            <w:noWrap/>
            <w:hideMark/>
          </w:tcPr>
          <w:p w14:paraId="183AF20E"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1</w:t>
            </w:r>
          </w:p>
        </w:tc>
        <w:tc>
          <w:tcPr>
            <w:tcW w:w="810" w:type="dxa"/>
            <w:noWrap/>
            <w:hideMark/>
          </w:tcPr>
          <w:p w14:paraId="2864D1B0"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2</w:t>
            </w:r>
          </w:p>
        </w:tc>
        <w:tc>
          <w:tcPr>
            <w:tcW w:w="810" w:type="dxa"/>
            <w:noWrap/>
            <w:hideMark/>
          </w:tcPr>
          <w:p w14:paraId="3ECD152B"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3</w:t>
            </w:r>
          </w:p>
        </w:tc>
        <w:tc>
          <w:tcPr>
            <w:tcW w:w="810" w:type="dxa"/>
            <w:noWrap/>
            <w:hideMark/>
          </w:tcPr>
          <w:p w14:paraId="5CB1F05B" w14:textId="77777777" w:rsidR="00CB582C" w:rsidRPr="00CD1CDC" w:rsidRDefault="00CB582C" w:rsidP="009B3ED5">
            <w:pPr>
              <w:jc w:val="both"/>
              <w:rPr>
                <w:rFonts w:cstheme="minorHAnsi"/>
                <w:b/>
                <w:bCs/>
                <w:sz w:val="15"/>
                <w:szCs w:val="15"/>
              </w:rPr>
            </w:pPr>
            <w:r w:rsidRPr="00CD1CDC">
              <w:rPr>
                <w:rFonts w:cstheme="minorHAnsi"/>
                <w:b/>
                <w:bCs/>
                <w:sz w:val="15"/>
                <w:szCs w:val="15"/>
              </w:rPr>
              <w:t>Question E14</w:t>
            </w:r>
          </w:p>
        </w:tc>
        <w:tc>
          <w:tcPr>
            <w:tcW w:w="962" w:type="dxa"/>
            <w:vMerge/>
            <w:noWrap/>
            <w:hideMark/>
          </w:tcPr>
          <w:p w14:paraId="315EB5D1" w14:textId="77777777" w:rsidR="00CB582C" w:rsidRPr="00CD1CDC" w:rsidRDefault="00CB582C" w:rsidP="009B3ED5">
            <w:pPr>
              <w:jc w:val="both"/>
              <w:rPr>
                <w:rFonts w:cstheme="minorHAnsi"/>
                <w:b/>
                <w:bCs/>
                <w:sz w:val="15"/>
                <w:szCs w:val="15"/>
              </w:rPr>
            </w:pPr>
          </w:p>
        </w:tc>
        <w:tc>
          <w:tcPr>
            <w:tcW w:w="993" w:type="dxa"/>
            <w:vMerge/>
            <w:noWrap/>
            <w:hideMark/>
          </w:tcPr>
          <w:p w14:paraId="1971D5D7" w14:textId="77777777" w:rsidR="00CB582C" w:rsidRPr="00CD1CDC" w:rsidRDefault="00CB582C" w:rsidP="009B3ED5">
            <w:pPr>
              <w:jc w:val="both"/>
              <w:rPr>
                <w:rFonts w:cstheme="minorHAnsi"/>
                <w:b/>
                <w:bCs/>
                <w:sz w:val="15"/>
                <w:szCs w:val="15"/>
              </w:rPr>
            </w:pPr>
          </w:p>
        </w:tc>
      </w:tr>
      <w:tr w:rsidR="00CB582C" w:rsidRPr="00C617BD" w14:paraId="28779FA5" w14:textId="77777777" w:rsidTr="009B3ED5">
        <w:trPr>
          <w:trHeight w:val="320"/>
        </w:trPr>
        <w:tc>
          <w:tcPr>
            <w:tcW w:w="937" w:type="dxa"/>
            <w:shd w:val="clear" w:color="auto" w:fill="D9D9D9" w:themeFill="background1" w:themeFillShade="D9"/>
            <w:noWrap/>
            <w:hideMark/>
          </w:tcPr>
          <w:p w14:paraId="16259439"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1</w:t>
            </w:r>
          </w:p>
        </w:tc>
        <w:tc>
          <w:tcPr>
            <w:tcW w:w="785" w:type="dxa"/>
            <w:shd w:val="clear" w:color="auto" w:fill="D9D9D9" w:themeFill="background1" w:themeFillShade="D9"/>
            <w:noWrap/>
            <w:hideMark/>
          </w:tcPr>
          <w:p w14:paraId="3AB41D6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AD807C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CB01D1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B58B81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259C630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B8F5D8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604E6E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51B0F5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A28A49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43F3E3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942025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0460BF5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0E9835A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004E4BF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56C4FA7A"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D9D9D9" w:themeFill="background1" w:themeFillShade="D9"/>
            <w:noWrap/>
            <w:hideMark/>
          </w:tcPr>
          <w:p w14:paraId="5DC9F98E"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650D50BA" w14:textId="77777777" w:rsidTr="009B3ED5">
        <w:trPr>
          <w:trHeight w:val="320"/>
        </w:trPr>
        <w:tc>
          <w:tcPr>
            <w:tcW w:w="937" w:type="dxa"/>
            <w:shd w:val="clear" w:color="auto" w:fill="D9D9D9" w:themeFill="background1" w:themeFillShade="D9"/>
            <w:noWrap/>
            <w:hideMark/>
          </w:tcPr>
          <w:p w14:paraId="1034355E"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2</w:t>
            </w:r>
          </w:p>
        </w:tc>
        <w:tc>
          <w:tcPr>
            <w:tcW w:w="785" w:type="dxa"/>
            <w:shd w:val="clear" w:color="auto" w:fill="D9D9D9" w:themeFill="background1" w:themeFillShade="D9"/>
            <w:noWrap/>
            <w:hideMark/>
          </w:tcPr>
          <w:p w14:paraId="3DF0020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B89DCA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2E3731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5AC2696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F529BE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F333CE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BB3C02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9E09E3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923A25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717BA1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21" w:type="dxa"/>
            <w:shd w:val="clear" w:color="auto" w:fill="D9D9D9" w:themeFill="background1" w:themeFillShade="D9"/>
            <w:noWrap/>
            <w:hideMark/>
          </w:tcPr>
          <w:p w14:paraId="144A360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7E08980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2ABDB97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4B819BA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463CDB5D"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D9D9D9" w:themeFill="background1" w:themeFillShade="D9"/>
            <w:noWrap/>
            <w:hideMark/>
          </w:tcPr>
          <w:p w14:paraId="27B85122"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54503855" w14:textId="77777777" w:rsidTr="009B3ED5">
        <w:trPr>
          <w:trHeight w:val="320"/>
        </w:trPr>
        <w:tc>
          <w:tcPr>
            <w:tcW w:w="937" w:type="dxa"/>
            <w:shd w:val="clear" w:color="auto" w:fill="D9D9D9" w:themeFill="background1" w:themeFillShade="D9"/>
            <w:noWrap/>
            <w:hideMark/>
          </w:tcPr>
          <w:p w14:paraId="4ADEE56F"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3</w:t>
            </w:r>
          </w:p>
        </w:tc>
        <w:tc>
          <w:tcPr>
            <w:tcW w:w="785" w:type="dxa"/>
            <w:shd w:val="clear" w:color="auto" w:fill="D9D9D9" w:themeFill="background1" w:themeFillShade="D9"/>
            <w:noWrap/>
            <w:hideMark/>
          </w:tcPr>
          <w:p w14:paraId="6414A27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6A8E86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8E95E7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BDAA06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1D49463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1F17BD4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CC4BB4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250BFD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EDCBED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75917A1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904E11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7B3B7C5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341D87F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6BF60CD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59573C1E"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D9D9D9" w:themeFill="background1" w:themeFillShade="D9"/>
            <w:noWrap/>
            <w:hideMark/>
          </w:tcPr>
          <w:p w14:paraId="02AA24BE"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6E187A10" w14:textId="77777777" w:rsidTr="009B3ED5">
        <w:trPr>
          <w:trHeight w:val="320"/>
        </w:trPr>
        <w:tc>
          <w:tcPr>
            <w:tcW w:w="937" w:type="dxa"/>
            <w:shd w:val="clear" w:color="auto" w:fill="D9D9D9" w:themeFill="background1" w:themeFillShade="D9"/>
            <w:noWrap/>
            <w:hideMark/>
          </w:tcPr>
          <w:p w14:paraId="248DEE46"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4</w:t>
            </w:r>
          </w:p>
        </w:tc>
        <w:tc>
          <w:tcPr>
            <w:tcW w:w="785" w:type="dxa"/>
            <w:shd w:val="clear" w:color="auto" w:fill="D9D9D9" w:themeFill="background1" w:themeFillShade="D9"/>
            <w:noWrap/>
            <w:hideMark/>
          </w:tcPr>
          <w:p w14:paraId="73FAB24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396D04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BC1C08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3051CC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62D7DE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A447DB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098553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F09D021"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682883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8AF593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09FDE97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6CF288A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2F71ED6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40AE384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76B0DE4A" w14:textId="77777777" w:rsidR="00CB582C" w:rsidRPr="00CD1CDC" w:rsidRDefault="00CB582C" w:rsidP="009B3ED5">
            <w:pPr>
              <w:jc w:val="both"/>
              <w:rPr>
                <w:rFonts w:cstheme="minorHAnsi"/>
                <w:b/>
                <w:bCs/>
                <w:sz w:val="15"/>
                <w:szCs w:val="15"/>
              </w:rPr>
            </w:pPr>
            <w:r w:rsidRPr="00CD1CDC">
              <w:rPr>
                <w:rFonts w:cstheme="minorHAnsi"/>
                <w:b/>
                <w:bCs/>
                <w:sz w:val="15"/>
                <w:szCs w:val="15"/>
              </w:rPr>
              <w:t>11</w:t>
            </w:r>
          </w:p>
        </w:tc>
        <w:tc>
          <w:tcPr>
            <w:tcW w:w="993" w:type="dxa"/>
            <w:shd w:val="clear" w:color="auto" w:fill="D9D9D9" w:themeFill="background1" w:themeFillShade="D9"/>
            <w:noWrap/>
            <w:hideMark/>
          </w:tcPr>
          <w:p w14:paraId="7A4CC46D"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195EBB52" w14:textId="77777777" w:rsidTr="009B3ED5">
        <w:trPr>
          <w:trHeight w:val="320"/>
        </w:trPr>
        <w:tc>
          <w:tcPr>
            <w:tcW w:w="937" w:type="dxa"/>
            <w:shd w:val="clear" w:color="auto" w:fill="D9D9D9" w:themeFill="background1" w:themeFillShade="D9"/>
            <w:noWrap/>
            <w:hideMark/>
          </w:tcPr>
          <w:p w14:paraId="3C0FAA61"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5</w:t>
            </w:r>
          </w:p>
        </w:tc>
        <w:tc>
          <w:tcPr>
            <w:tcW w:w="785" w:type="dxa"/>
            <w:shd w:val="clear" w:color="auto" w:fill="D9D9D9" w:themeFill="background1" w:themeFillShade="D9"/>
            <w:noWrap/>
            <w:hideMark/>
          </w:tcPr>
          <w:p w14:paraId="40081AB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1F693C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B9058A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2BA6590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7B1871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098E76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4F351E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5992CA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05315E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E7C15D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095E813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098F157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51370F7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4859C3B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36B52742" w14:textId="77777777" w:rsidR="00CB582C" w:rsidRPr="00CD1CDC" w:rsidRDefault="00CB582C" w:rsidP="009B3ED5">
            <w:pPr>
              <w:jc w:val="both"/>
              <w:rPr>
                <w:rFonts w:cstheme="minorHAnsi"/>
                <w:b/>
                <w:bCs/>
                <w:sz w:val="15"/>
                <w:szCs w:val="15"/>
              </w:rPr>
            </w:pPr>
            <w:r w:rsidRPr="00CD1CDC">
              <w:rPr>
                <w:rFonts w:cstheme="minorHAnsi"/>
                <w:b/>
                <w:bCs/>
                <w:sz w:val="15"/>
                <w:szCs w:val="15"/>
              </w:rPr>
              <w:t>12</w:t>
            </w:r>
          </w:p>
        </w:tc>
        <w:tc>
          <w:tcPr>
            <w:tcW w:w="993" w:type="dxa"/>
            <w:shd w:val="clear" w:color="auto" w:fill="D9D9D9" w:themeFill="background1" w:themeFillShade="D9"/>
            <w:noWrap/>
            <w:hideMark/>
          </w:tcPr>
          <w:p w14:paraId="5EAFCD2A"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4B680616" w14:textId="77777777" w:rsidTr="009B3ED5">
        <w:trPr>
          <w:trHeight w:val="320"/>
        </w:trPr>
        <w:tc>
          <w:tcPr>
            <w:tcW w:w="937" w:type="dxa"/>
            <w:shd w:val="clear" w:color="auto" w:fill="D9D9D9" w:themeFill="background1" w:themeFillShade="D9"/>
            <w:noWrap/>
            <w:hideMark/>
          </w:tcPr>
          <w:p w14:paraId="62450451"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A </w:t>
            </w:r>
            <w:proofErr w:type="spellStart"/>
            <w:r w:rsidRPr="00CD1CDC">
              <w:rPr>
                <w:rFonts w:cstheme="minorHAnsi"/>
                <w:b/>
                <w:bCs/>
                <w:sz w:val="15"/>
                <w:szCs w:val="15"/>
              </w:rPr>
              <w:t>Rater</w:t>
            </w:r>
            <w:proofErr w:type="spellEnd"/>
            <w:r w:rsidRPr="00CD1CDC">
              <w:rPr>
                <w:rFonts w:cstheme="minorHAnsi"/>
                <w:b/>
                <w:bCs/>
                <w:sz w:val="15"/>
                <w:szCs w:val="15"/>
              </w:rPr>
              <w:t xml:space="preserve"> 6</w:t>
            </w:r>
          </w:p>
        </w:tc>
        <w:tc>
          <w:tcPr>
            <w:tcW w:w="785" w:type="dxa"/>
            <w:shd w:val="clear" w:color="auto" w:fill="D9D9D9" w:themeFill="background1" w:themeFillShade="D9"/>
            <w:noWrap/>
            <w:hideMark/>
          </w:tcPr>
          <w:p w14:paraId="0CC374D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167092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8D78A0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FD69BA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71E84EE"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8DE4C8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32B3F2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D234A2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DE1C6B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2990311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1BB73EE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5FF5FD8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7B0D53A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494E2AE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56D154B5" w14:textId="77777777" w:rsidR="00CB582C" w:rsidRPr="00CD1CDC" w:rsidRDefault="00CB582C" w:rsidP="009B3ED5">
            <w:pPr>
              <w:jc w:val="both"/>
              <w:rPr>
                <w:rFonts w:cstheme="minorHAnsi"/>
                <w:b/>
                <w:bCs/>
                <w:sz w:val="15"/>
                <w:szCs w:val="15"/>
              </w:rPr>
            </w:pPr>
            <w:r w:rsidRPr="00CD1CDC">
              <w:rPr>
                <w:rFonts w:cstheme="minorHAnsi"/>
                <w:b/>
                <w:bCs/>
                <w:sz w:val="15"/>
                <w:szCs w:val="15"/>
              </w:rPr>
              <w:t>11</w:t>
            </w:r>
          </w:p>
        </w:tc>
        <w:tc>
          <w:tcPr>
            <w:tcW w:w="993" w:type="dxa"/>
            <w:shd w:val="clear" w:color="auto" w:fill="D9D9D9" w:themeFill="background1" w:themeFillShade="D9"/>
            <w:noWrap/>
            <w:hideMark/>
          </w:tcPr>
          <w:p w14:paraId="37AB8DB4"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148E3C97" w14:textId="77777777" w:rsidTr="009B3ED5">
        <w:trPr>
          <w:trHeight w:val="320"/>
        </w:trPr>
        <w:tc>
          <w:tcPr>
            <w:tcW w:w="937" w:type="dxa"/>
            <w:shd w:val="clear" w:color="auto" w:fill="BFBFBF" w:themeFill="background1" w:themeFillShade="BF"/>
            <w:noWrap/>
            <w:hideMark/>
          </w:tcPr>
          <w:p w14:paraId="70BE4FB5"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1</w:t>
            </w:r>
          </w:p>
        </w:tc>
        <w:tc>
          <w:tcPr>
            <w:tcW w:w="785" w:type="dxa"/>
            <w:shd w:val="clear" w:color="auto" w:fill="BFBFBF" w:themeFill="background1" w:themeFillShade="BF"/>
            <w:noWrap/>
            <w:hideMark/>
          </w:tcPr>
          <w:p w14:paraId="5004CB2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62F2E03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A8FEB7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E49973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839ED8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15AD6E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04F3E50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BA596A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A917A7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7A13A2A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5E54042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58307FE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57A8513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F403B3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0E2D7CF6"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021FAF21"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08E738EB" w14:textId="77777777" w:rsidTr="009B3ED5">
        <w:trPr>
          <w:trHeight w:val="320"/>
        </w:trPr>
        <w:tc>
          <w:tcPr>
            <w:tcW w:w="937" w:type="dxa"/>
            <w:shd w:val="clear" w:color="auto" w:fill="BFBFBF" w:themeFill="background1" w:themeFillShade="BF"/>
            <w:noWrap/>
            <w:hideMark/>
          </w:tcPr>
          <w:p w14:paraId="2FB717CB"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2</w:t>
            </w:r>
          </w:p>
        </w:tc>
        <w:tc>
          <w:tcPr>
            <w:tcW w:w="785" w:type="dxa"/>
            <w:shd w:val="clear" w:color="auto" w:fill="BFBFBF" w:themeFill="background1" w:themeFillShade="BF"/>
            <w:noWrap/>
            <w:hideMark/>
          </w:tcPr>
          <w:p w14:paraId="1E18944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FFE0160"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3E878A9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70DC2D4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49C1CAA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A87EB4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B5A5D6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4BF463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8F56C1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4A41A75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53BCC84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0C5B732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2B5D7D9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3CA76B8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7DD444C5"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BFBFBF" w:themeFill="background1" w:themeFillShade="BF"/>
            <w:noWrap/>
            <w:hideMark/>
          </w:tcPr>
          <w:p w14:paraId="535F4502"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054F8679" w14:textId="77777777" w:rsidTr="009B3ED5">
        <w:trPr>
          <w:trHeight w:val="320"/>
        </w:trPr>
        <w:tc>
          <w:tcPr>
            <w:tcW w:w="937" w:type="dxa"/>
            <w:shd w:val="clear" w:color="auto" w:fill="BFBFBF" w:themeFill="background1" w:themeFillShade="BF"/>
            <w:noWrap/>
            <w:hideMark/>
          </w:tcPr>
          <w:p w14:paraId="297F4505"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3</w:t>
            </w:r>
          </w:p>
        </w:tc>
        <w:tc>
          <w:tcPr>
            <w:tcW w:w="785" w:type="dxa"/>
            <w:shd w:val="clear" w:color="auto" w:fill="BFBFBF" w:themeFill="background1" w:themeFillShade="BF"/>
            <w:noWrap/>
            <w:hideMark/>
          </w:tcPr>
          <w:p w14:paraId="1287ACC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9FB3D1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366327B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4F796A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95AA80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5EE0DC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894874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515A64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A98A73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21" w:type="dxa"/>
            <w:shd w:val="clear" w:color="auto" w:fill="BFBFBF" w:themeFill="background1" w:themeFillShade="BF"/>
            <w:noWrap/>
            <w:hideMark/>
          </w:tcPr>
          <w:p w14:paraId="6D53D66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4454023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5E5834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30EABE7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389AD75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27441034"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792E6E6F"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5D8EB800" w14:textId="77777777" w:rsidTr="009B3ED5">
        <w:trPr>
          <w:trHeight w:val="320"/>
        </w:trPr>
        <w:tc>
          <w:tcPr>
            <w:tcW w:w="937" w:type="dxa"/>
            <w:shd w:val="clear" w:color="auto" w:fill="BFBFBF" w:themeFill="background1" w:themeFillShade="BF"/>
            <w:noWrap/>
            <w:hideMark/>
          </w:tcPr>
          <w:p w14:paraId="56E68408"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4</w:t>
            </w:r>
          </w:p>
        </w:tc>
        <w:tc>
          <w:tcPr>
            <w:tcW w:w="785" w:type="dxa"/>
            <w:shd w:val="clear" w:color="auto" w:fill="BFBFBF" w:themeFill="background1" w:themeFillShade="BF"/>
            <w:noWrap/>
            <w:hideMark/>
          </w:tcPr>
          <w:p w14:paraId="646409F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6CDF012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23C066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3CE004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60ED3E0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8710F5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4659DE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967439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0999CDC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6C77385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21" w:type="dxa"/>
            <w:shd w:val="clear" w:color="auto" w:fill="BFBFBF" w:themeFill="background1" w:themeFillShade="BF"/>
            <w:noWrap/>
            <w:hideMark/>
          </w:tcPr>
          <w:p w14:paraId="34B9F3B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5CC6B83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4E96444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75C5AB3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3B460D89"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BFBFBF" w:themeFill="background1" w:themeFillShade="BF"/>
            <w:noWrap/>
            <w:hideMark/>
          </w:tcPr>
          <w:p w14:paraId="09820F39"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223F896D" w14:textId="77777777" w:rsidTr="009B3ED5">
        <w:trPr>
          <w:trHeight w:val="320"/>
        </w:trPr>
        <w:tc>
          <w:tcPr>
            <w:tcW w:w="937" w:type="dxa"/>
            <w:shd w:val="clear" w:color="auto" w:fill="BFBFBF" w:themeFill="background1" w:themeFillShade="BF"/>
            <w:noWrap/>
            <w:hideMark/>
          </w:tcPr>
          <w:p w14:paraId="4735BDFA"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5</w:t>
            </w:r>
          </w:p>
        </w:tc>
        <w:tc>
          <w:tcPr>
            <w:tcW w:w="785" w:type="dxa"/>
            <w:shd w:val="clear" w:color="auto" w:fill="BFBFBF" w:themeFill="background1" w:themeFillShade="BF"/>
            <w:noWrap/>
            <w:hideMark/>
          </w:tcPr>
          <w:p w14:paraId="73C601D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E40EBF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6BA96DB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5DE329D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6ECA3DE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5FB6BF3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00D235E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B6A12F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4F657A5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21" w:type="dxa"/>
            <w:shd w:val="clear" w:color="auto" w:fill="BFBFBF" w:themeFill="background1" w:themeFillShade="BF"/>
            <w:noWrap/>
            <w:hideMark/>
          </w:tcPr>
          <w:p w14:paraId="031382A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1E8852C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EDC7DC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1BD211D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50310C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41A7EB40" w14:textId="77777777" w:rsidR="00CB582C" w:rsidRPr="00CD1CDC" w:rsidRDefault="00CB582C" w:rsidP="009B3ED5">
            <w:pPr>
              <w:jc w:val="both"/>
              <w:rPr>
                <w:rFonts w:cstheme="minorHAnsi"/>
                <w:b/>
                <w:bCs/>
                <w:sz w:val="15"/>
                <w:szCs w:val="15"/>
              </w:rPr>
            </w:pPr>
            <w:r w:rsidRPr="00CD1CDC">
              <w:rPr>
                <w:rFonts w:cstheme="minorHAnsi"/>
                <w:b/>
                <w:bCs/>
                <w:sz w:val="15"/>
                <w:szCs w:val="15"/>
              </w:rPr>
              <w:t>7</w:t>
            </w:r>
          </w:p>
        </w:tc>
        <w:tc>
          <w:tcPr>
            <w:tcW w:w="993" w:type="dxa"/>
            <w:shd w:val="clear" w:color="auto" w:fill="BFBFBF" w:themeFill="background1" w:themeFillShade="BF"/>
            <w:noWrap/>
            <w:hideMark/>
          </w:tcPr>
          <w:p w14:paraId="61F8D63B"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799EFBCB" w14:textId="77777777" w:rsidTr="009B3ED5">
        <w:trPr>
          <w:trHeight w:val="320"/>
        </w:trPr>
        <w:tc>
          <w:tcPr>
            <w:tcW w:w="937" w:type="dxa"/>
            <w:shd w:val="clear" w:color="auto" w:fill="BFBFBF" w:themeFill="background1" w:themeFillShade="BF"/>
            <w:noWrap/>
            <w:hideMark/>
          </w:tcPr>
          <w:p w14:paraId="7A87D4F7"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B </w:t>
            </w:r>
            <w:proofErr w:type="spellStart"/>
            <w:r w:rsidRPr="00CD1CDC">
              <w:rPr>
                <w:rFonts w:cstheme="minorHAnsi"/>
                <w:b/>
                <w:bCs/>
                <w:sz w:val="15"/>
                <w:szCs w:val="15"/>
              </w:rPr>
              <w:t>Rater</w:t>
            </w:r>
            <w:proofErr w:type="spellEnd"/>
            <w:r w:rsidRPr="00CD1CDC">
              <w:rPr>
                <w:rFonts w:cstheme="minorHAnsi"/>
                <w:b/>
                <w:bCs/>
                <w:sz w:val="15"/>
                <w:szCs w:val="15"/>
              </w:rPr>
              <w:t xml:space="preserve"> 6</w:t>
            </w:r>
          </w:p>
        </w:tc>
        <w:tc>
          <w:tcPr>
            <w:tcW w:w="785" w:type="dxa"/>
            <w:shd w:val="clear" w:color="auto" w:fill="BFBFBF" w:themeFill="background1" w:themeFillShade="BF"/>
            <w:noWrap/>
            <w:hideMark/>
          </w:tcPr>
          <w:p w14:paraId="4801F4A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E146EE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0EEAC5E"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F576AF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7AE5C6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71B550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6E9A9CC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C7D5C0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0405B6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2FFE3BC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474738B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1256FFD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2EA1F2F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15F38E8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3BAEC65A"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BFBFBF" w:themeFill="background1" w:themeFillShade="BF"/>
            <w:noWrap/>
            <w:hideMark/>
          </w:tcPr>
          <w:p w14:paraId="3AFC3C38"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1C7CF188" w14:textId="77777777" w:rsidTr="009B3ED5">
        <w:trPr>
          <w:trHeight w:val="320"/>
        </w:trPr>
        <w:tc>
          <w:tcPr>
            <w:tcW w:w="937" w:type="dxa"/>
            <w:shd w:val="clear" w:color="auto" w:fill="BFBFBF" w:themeFill="background1" w:themeFillShade="BF"/>
            <w:noWrap/>
            <w:hideMark/>
          </w:tcPr>
          <w:p w14:paraId="632E9793"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1</w:t>
            </w:r>
          </w:p>
        </w:tc>
        <w:tc>
          <w:tcPr>
            <w:tcW w:w="785" w:type="dxa"/>
            <w:shd w:val="clear" w:color="auto" w:fill="BFBFBF" w:themeFill="background1" w:themeFillShade="BF"/>
            <w:noWrap/>
            <w:hideMark/>
          </w:tcPr>
          <w:p w14:paraId="0D79D3E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5C3BF5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18FD50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55EB58E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40BDC7E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BAB58D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77BFB1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A5D3431"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24A81F8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60CE752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6B72383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17E3229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7FB2024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B0EED7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36B979CD"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BFBFBF" w:themeFill="background1" w:themeFillShade="BF"/>
            <w:noWrap/>
            <w:hideMark/>
          </w:tcPr>
          <w:p w14:paraId="04827987"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22377B53" w14:textId="77777777" w:rsidTr="009B3ED5">
        <w:trPr>
          <w:trHeight w:val="320"/>
        </w:trPr>
        <w:tc>
          <w:tcPr>
            <w:tcW w:w="937" w:type="dxa"/>
            <w:shd w:val="clear" w:color="auto" w:fill="D9D9D9" w:themeFill="background1" w:themeFillShade="D9"/>
            <w:noWrap/>
            <w:hideMark/>
          </w:tcPr>
          <w:p w14:paraId="004ABECF"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2</w:t>
            </w:r>
          </w:p>
        </w:tc>
        <w:tc>
          <w:tcPr>
            <w:tcW w:w="785" w:type="dxa"/>
            <w:shd w:val="clear" w:color="auto" w:fill="D9D9D9" w:themeFill="background1" w:themeFillShade="D9"/>
            <w:noWrap/>
            <w:hideMark/>
          </w:tcPr>
          <w:p w14:paraId="4E86BAD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1BB2B1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471F1A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25109C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9F21820"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179459D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148761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3E7EF8E"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3DDFD3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6471C2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510F54A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542FD17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498324D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4729DDF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D9D9D9" w:themeFill="background1" w:themeFillShade="D9"/>
            <w:noWrap/>
            <w:hideMark/>
          </w:tcPr>
          <w:p w14:paraId="2C3548F7"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D9D9D9" w:themeFill="background1" w:themeFillShade="D9"/>
            <w:noWrap/>
            <w:hideMark/>
          </w:tcPr>
          <w:p w14:paraId="133CE55A"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46BDBC5A" w14:textId="77777777" w:rsidTr="009B3ED5">
        <w:trPr>
          <w:trHeight w:val="320"/>
        </w:trPr>
        <w:tc>
          <w:tcPr>
            <w:tcW w:w="937" w:type="dxa"/>
            <w:shd w:val="clear" w:color="auto" w:fill="D9D9D9" w:themeFill="background1" w:themeFillShade="D9"/>
            <w:noWrap/>
            <w:hideMark/>
          </w:tcPr>
          <w:p w14:paraId="4582D985"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3</w:t>
            </w:r>
          </w:p>
        </w:tc>
        <w:tc>
          <w:tcPr>
            <w:tcW w:w="785" w:type="dxa"/>
            <w:shd w:val="clear" w:color="auto" w:fill="D9D9D9" w:themeFill="background1" w:themeFillShade="D9"/>
            <w:noWrap/>
            <w:hideMark/>
          </w:tcPr>
          <w:p w14:paraId="47DFB04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B79D83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C68F36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214E711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9553B7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5D6782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FCD488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164A91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DB7411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A495E4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7BB3D63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3D2D4E6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0E2674A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7456085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238A5A4E"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D9D9D9" w:themeFill="background1" w:themeFillShade="D9"/>
            <w:noWrap/>
            <w:hideMark/>
          </w:tcPr>
          <w:p w14:paraId="0DB72972"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2C3EB4D9" w14:textId="77777777" w:rsidTr="009B3ED5">
        <w:trPr>
          <w:trHeight w:val="320"/>
        </w:trPr>
        <w:tc>
          <w:tcPr>
            <w:tcW w:w="937" w:type="dxa"/>
            <w:shd w:val="clear" w:color="auto" w:fill="D9D9D9" w:themeFill="background1" w:themeFillShade="D9"/>
            <w:noWrap/>
            <w:hideMark/>
          </w:tcPr>
          <w:p w14:paraId="77EF9C89"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4</w:t>
            </w:r>
          </w:p>
        </w:tc>
        <w:tc>
          <w:tcPr>
            <w:tcW w:w="785" w:type="dxa"/>
            <w:shd w:val="clear" w:color="auto" w:fill="D9D9D9" w:themeFill="background1" w:themeFillShade="D9"/>
            <w:noWrap/>
            <w:hideMark/>
          </w:tcPr>
          <w:p w14:paraId="3E553DC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730385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FEE1FC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D46A5C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A53C1B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A3BDA0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527459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EA64510"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4BB47D7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63DDB1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E0A657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1FE40A0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0A60BEF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3C8B44E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45DF21B7"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D9D9D9" w:themeFill="background1" w:themeFillShade="D9"/>
            <w:noWrap/>
            <w:hideMark/>
          </w:tcPr>
          <w:p w14:paraId="1C1D547B"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03579996" w14:textId="77777777" w:rsidTr="009B3ED5">
        <w:trPr>
          <w:trHeight w:val="320"/>
        </w:trPr>
        <w:tc>
          <w:tcPr>
            <w:tcW w:w="937" w:type="dxa"/>
            <w:shd w:val="clear" w:color="auto" w:fill="D9D9D9" w:themeFill="background1" w:themeFillShade="D9"/>
            <w:noWrap/>
            <w:hideMark/>
          </w:tcPr>
          <w:p w14:paraId="7CACAB37"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5</w:t>
            </w:r>
          </w:p>
        </w:tc>
        <w:tc>
          <w:tcPr>
            <w:tcW w:w="785" w:type="dxa"/>
            <w:shd w:val="clear" w:color="auto" w:fill="D9D9D9" w:themeFill="background1" w:themeFillShade="D9"/>
            <w:noWrap/>
            <w:hideMark/>
          </w:tcPr>
          <w:p w14:paraId="07315AA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B6EEA3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91C395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AD1888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36F00B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47BB21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86B0F7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E3E1C0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FC62EC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30FD7A4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07481A6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7428E45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5FCD978E"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6D3BFF6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D9D9D9" w:themeFill="background1" w:themeFillShade="D9"/>
            <w:noWrap/>
            <w:hideMark/>
          </w:tcPr>
          <w:p w14:paraId="31C2AE19"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D9D9D9" w:themeFill="background1" w:themeFillShade="D9"/>
            <w:noWrap/>
            <w:hideMark/>
          </w:tcPr>
          <w:p w14:paraId="149DC33C"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0C99CB8F" w14:textId="77777777" w:rsidTr="009B3ED5">
        <w:trPr>
          <w:trHeight w:val="320"/>
        </w:trPr>
        <w:tc>
          <w:tcPr>
            <w:tcW w:w="937" w:type="dxa"/>
            <w:shd w:val="clear" w:color="auto" w:fill="D9D9D9" w:themeFill="background1" w:themeFillShade="D9"/>
            <w:noWrap/>
            <w:hideMark/>
          </w:tcPr>
          <w:p w14:paraId="52ABB93A"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C </w:t>
            </w:r>
            <w:proofErr w:type="spellStart"/>
            <w:r w:rsidRPr="00CD1CDC">
              <w:rPr>
                <w:rFonts w:cstheme="minorHAnsi"/>
                <w:b/>
                <w:bCs/>
                <w:sz w:val="15"/>
                <w:szCs w:val="15"/>
              </w:rPr>
              <w:t>Rater</w:t>
            </w:r>
            <w:proofErr w:type="spellEnd"/>
            <w:r w:rsidRPr="00CD1CDC">
              <w:rPr>
                <w:rFonts w:cstheme="minorHAnsi"/>
                <w:b/>
                <w:bCs/>
                <w:sz w:val="15"/>
                <w:szCs w:val="15"/>
              </w:rPr>
              <w:t xml:space="preserve"> 6</w:t>
            </w:r>
          </w:p>
        </w:tc>
        <w:tc>
          <w:tcPr>
            <w:tcW w:w="785" w:type="dxa"/>
            <w:shd w:val="clear" w:color="auto" w:fill="D9D9D9" w:themeFill="background1" w:themeFillShade="D9"/>
            <w:noWrap/>
            <w:hideMark/>
          </w:tcPr>
          <w:p w14:paraId="20EDC69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5CE7F3C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981101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752E53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22F9AC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750FE6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93BE3B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99CF0A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24C9F1F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725477C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2D831DF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1A20D06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77E843E0"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2480F29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D9D9D9" w:themeFill="background1" w:themeFillShade="D9"/>
            <w:noWrap/>
            <w:hideMark/>
          </w:tcPr>
          <w:p w14:paraId="01E87630" w14:textId="77777777" w:rsidR="00CB582C" w:rsidRPr="00CD1CDC" w:rsidRDefault="00CB582C" w:rsidP="009B3ED5">
            <w:pPr>
              <w:jc w:val="both"/>
              <w:rPr>
                <w:rFonts w:cstheme="minorHAnsi"/>
                <w:b/>
                <w:bCs/>
                <w:sz w:val="15"/>
                <w:szCs w:val="15"/>
              </w:rPr>
            </w:pPr>
            <w:r w:rsidRPr="00CD1CDC">
              <w:rPr>
                <w:rFonts w:cstheme="minorHAnsi"/>
                <w:b/>
                <w:bCs/>
                <w:sz w:val="15"/>
                <w:szCs w:val="15"/>
              </w:rPr>
              <w:t>7</w:t>
            </w:r>
          </w:p>
        </w:tc>
        <w:tc>
          <w:tcPr>
            <w:tcW w:w="993" w:type="dxa"/>
            <w:shd w:val="clear" w:color="auto" w:fill="D9D9D9" w:themeFill="background1" w:themeFillShade="D9"/>
            <w:noWrap/>
            <w:hideMark/>
          </w:tcPr>
          <w:p w14:paraId="4E0ABA4C"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2DE80AC4" w14:textId="77777777" w:rsidTr="009B3ED5">
        <w:trPr>
          <w:trHeight w:val="320"/>
        </w:trPr>
        <w:tc>
          <w:tcPr>
            <w:tcW w:w="937" w:type="dxa"/>
            <w:shd w:val="clear" w:color="auto" w:fill="BFBFBF" w:themeFill="background1" w:themeFillShade="BF"/>
            <w:noWrap/>
            <w:hideMark/>
          </w:tcPr>
          <w:p w14:paraId="0322DE2E"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1</w:t>
            </w:r>
          </w:p>
        </w:tc>
        <w:tc>
          <w:tcPr>
            <w:tcW w:w="785" w:type="dxa"/>
            <w:shd w:val="clear" w:color="auto" w:fill="BFBFBF" w:themeFill="background1" w:themeFillShade="BF"/>
            <w:noWrap/>
            <w:hideMark/>
          </w:tcPr>
          <w:p w14:paraId="6BB24B2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1F9D2B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581676A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0D29DE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5B00EB27"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D4A2C9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19D1BC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7340993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0426B4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5F19971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73C7596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41BE8A4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45CBC45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35385C2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4E342B7E"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42756D1F"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5DBBE8D8" w14:textId="77777777" w:rsidTr="009B3ED5">
        <w:trPr>
          <w:trHeight w:val="320"/>
        </w:trPr>
        <w:tc>
          <w:tcPr>
            <w:tcW w:w="937" w:type="dxa"/>
            <w:shd w:val="clear" w:color="auto" w:fill="BFBFBF" w:themeFill="background1" w:themeFillShade="BF"/>
            <w:noWrap/>
            <w:hideMark/>
          </w:tcPr>
          <w:p w14:paraId="39F1C623"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2</w:t>
            </w:r>
          </w:p>
        </w:tc>
        <w:tc>
          <w:tcPr>
            <w:tcW w:w="785" w:type="dxa"/>
            <w:shd w:val="clear" w:color="auto" w:fill="BFBFBF" w:themeFill="background1" w:themeFillShade="BF"/>
            <w:noWrap/>
            <w:hideMark/>
          </w:tcPr>
          <w:p w14:paraId="0B4B0AC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58E8400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60ECB23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37ED7B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6426E74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383F14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37CCF4A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4CD1C6A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6BE489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6CF46A0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7793805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70AEF9F1"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03B79441"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34BF454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28D16918"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04B98F52"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3111913C" w14:textId="77777777" w:rsidTr="009B3ED5">
        <w:trPr>
          <w:trHeight w:val="320"/>
        </w:trPr>
        <w:tc>
          <w:tcPr>
            <w:tcW w:w="937" w:type="dxa"/>
            <w:shd w:val="clear" w:color="auto" w:fill="BFBFBF" w:themeFill="background1" w:themeFillShade="BF"/>
            <w:noWrap/>
            <w:hideMark/>
          </w:tcPr>
          <w:p w14:paraId="0CE09F2F"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3</w:t>
            </w:r>
          </w:p>
        </w:tc>
        <w:tc>
          <w:tcPr>
            <w:tcW w:w="785" w:type="dxa"/>
            <w:shd w:val="clear" w:color="auto" w:fill="BFBFBF" w:themeFill="background1" w:themeFillShade="BF"/>
            <w:noWrap/>
            <w:hideMark/>
          </w:tcPr>
          <w:p w14:paraId="2047731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01708D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EBB88A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B77743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70B26F9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086FFF9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4BAD614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5579D2A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D94610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005A76F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21" w:type="dxa"/>
            <w:shd w:val="clear" w:color="auto" w:fill="BFBFBF" w:themeFill="background1" w:themeFillShade="BF"/>
            <w:noWrap/>
            <w:hideMark/>
          </w:tcPr>
          <w:p w14:paraId="299301D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07BAE869"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2872A85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51B0BAD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03FBBA06"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6B1C2057"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7BAC2859" w14:textId="77777777" w:rsidTr="009B3ED5">
        <w:trPr>
          <w:trHeight w:val="320"/>
        </w:trPr>
        <w:tc>
          <w:tcPr>
            <w:tcW w:w="937" w:type="dxa"/>
            <w:shd w:val="clear" w:color="auto" w:fill="BFBFBF" w:themeFill="background1" w:themeFillShade="BF"/>
            <w:noWrap/>
            <w:hideMark/>
          </w:tcPr>
          <w:p w14:paraId="09FD665E"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4</w:t>
            </w:r>
          </w:p>
        </w:tc>
        <w:tc>
          <w:tcPr>
            <w:tcW w:w="785" w:type="dxa"/>
            <w:shd w:val="clear" w:color="auto" w:fill="BFBFBF" w:themeFill="background1" w:themeFillShade="BF"/>
            <w:noWrap/>
            <w:hideMark/>
          </w:tcPr>
          <w:p w14:paraId="594CE72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64BEC0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59AA98D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0B74BB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2DFDDB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31492DC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5F6D825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072E4CC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643AE7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3D887B4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37EDEBD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3D7CA46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71BB66A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3D5DAB5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BFBFBF" w:themeFill="background1" w:themeFillShade="BF"/>
            <w:noWrap/>
            <w:hideMark/>
          </w:tcPr>
          <w:p w14:paraId="4D8436D9"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BFBFBF" w:themeFill="background1" w:themeFillShade="BF"/>
            <w:noWrap/>
            <w:hideMark/>
          </w:tcPr>
          <w:p w14:paraId="64390CC7"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0065B4DA" w14:textId="77777777" w:rsidTr="009B3ED5">
        <w:trPr>
          <w:trHeight w:val="320"/>
        </w:trPr>
        <w:tc>
          <w:tcPr>
            <w:tcW w:w="937" w:type="dxa"/>
            <w:shd w:val="clear" w:color="auto" w:fill="BFBFBF" w:themeFill="background1" w:themeFillShade="BF"/>
            <w:noWrap/>
            <w:hideMark/>
          </w:tcPr>
          <w:p w14:paraId="1694DA6B"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5</w:t>
            </w:r>
          </w:p>
        </w:tc>
        <w:tc>
          <w:tcPr>
            <w:tcW w:w="785" w:type="dxa"/>
            <w:shd w:val="clear" w:color="auto" w:fill="BFBFBF" w:themeFill="background1" w:themeFillShade="BF"/>
            <w:noWrap/>
            <w:hideMark/>
          </w:tcPr>
          <w:p w14:paraId="678BE68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D18AB7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676612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678D65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14C315D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1B2A350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D40DF1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7CBAC91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4C0AA5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0E533CD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2A520CA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28BB2E0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2FE12BC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6C58CFA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2622FE28" w14:textId="77777777" w:rsidR="00CB582C" w:rsidRPr="00CD1CDC" w:rsidRDefault="00CB582C" w:rsidP="009B3ED5">
            <w:pPr>
              <w:jc w:val="both"/>
              <w:rPr>
                <w:rFonts w:cstheme="minorHAnsi"/>
                <w:b/>
                <w:bCs/>
                <w:sz w:val="15"/>
                <w:szCs w:val="15"/>
              </w:rPr>
            </w:pPr>
            <w:r w:rsidRPr="00CD1CDC">
              <w:rPr>
                <w:rFonts w:cstheme="minorHAnsi"/>
                <w:b/>
                <w:bCs/>
                <w:sz w:val="15"/>
                <w:szCs w:val="15"/>
              </w:rPr>
              <w:t>9</w:t>
            </w:r>
          </w:p>
        </w:tc>
        <w:tc>
          <w:tcPr>
            <w:tcW w:w="993" w:type="dxa"/>
            <w:shd w:val="clear" w:color="auto" w:fill="BFBFBF" w:themeFill="background1" w:themeFillShade="BF"/>
            <w:noWrap/>
            <w:hideMark/>
          </w:tcPr>
          <w:p w14:paraId="277CF8E8"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3B221D19" w14:textId="77777777" w:rsidTr="009B3ED5">
        <w:trPr>
          <w:trHeight w:val="320"/>
        </w:trPr>
        <w:tc>
          <w:tcPr>
            <w:tcW w:w="937" w:type="dxa"/>
            <w:shd w:val="clear" w:color="auto" w:fill="BFBFBF" w:themeFill="background1" w:themeFillShade="BF"/>
            <w:noWrap/>
            <w:hideMark/>
          </w:tcPr>
          <w:p w14:paraId="58D7B722"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D </w:t>
            </w:r>
            <w:proofErr w:type="spellStart"/>
            <w:r w:rsidRPr="00CD1CDC">
              <w:rPr>
                <w:rFonts w:cstheme="minorHAnsi"/>
                <w:b/>
                <w:bCs/>
                <w:sz w:val="15"/>
                <w:szCs w:val="15"/>
              </w:rPr>
              <w:t>Rater</w:t>
            </w:r>
            <w:proofErr w:type="spellEnd"/>
            <w:r w:rsidRPr="00CD1CDC">
              <w:rPr>
                <w:rFonts w:cstheme="minorHAnsi"/>
                <w:b/>
                <w:bCs/>
                <w:sz w:val="15"/>
                <w:szCs w:val="15"/>
              </w:rPr>
              <w:t xml:space="preserve"> 6</w:t>
            </w:r>
          </w:p>
        </w:tc>
        <w:tc>
          <w:tcPr>
            <w:tcW w:w="785" w:type="dxa"/>
            <w:shd w:val="clear" w:color="auto" w:fill="BFBFBF" w:themeFill="background1" w:themeFillShade="BF"/>
            <w:noWrap/>
            <w:hideMark/>
          </w:tcPr>
          <w:p w14:paraId="6699661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5EDBD2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2C7E10E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B5B4D4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78B16593"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4892BA1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3FFA6178"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BFBFBF" w:themeFill="background1" w:themeFillShade="BF"/>
            <w:noWrap/>
            <w:hideMark/>
          </w:tcPr>
          <w:p w14:paraId="037A134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BFBFBF" w:themeFill="background1" w:themeFillShade="BF"/>
            <w:noWrap/>
            <w:hideMark/>
          </w:tcPr>
          <w:p w14:paraId="7D419C9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592085D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BFBFBF" w:themeFill="background1" w:themeFillShade="BF"/>
            <w:noWrap/>
            <w:hideMark/>
          </w:tcPr>
          <w:p w14:paraId="4FBAC1F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BFBFBF" w:themeFill="background1" w:themeFillShade="BF"/>
            <w:noWrap/>
            <w:hideMark/>
          </w:tcPr>
          <w:p w14:paraId="4AB14561"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0DBF69BE"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BFBFBF" w:themeFill="background1" w:themeFillShade="BF"/>
            <w:noWrap/>
            <w:hideMark/>
          </w:tcPr>
          <w:p w14:paraId="034846C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BFBFBF" w:themeFill="background1" w:themeFillShade="BF"/>
            <w:noWrap/>
            <w:hideMark/>
          </w:tcPr>
          <w:p w14:paraId="06D05FAB" w14:textId="77777777" w:rsidR="00CB582C" w:rsidRPr="00CD1CDC" w:rsidRDefault="00CB582C" w:rsidP="009B3ED5">
            <w:pPr>
              <w:jc w:val="both"/>
              <w:rPr>
                <w:rFonts w:cstheme="minorHAnsi"/>
                <w:b/>
                <w:bCs/>
                <w:sz w:val="15"/>
                <w:szCs w:val="15"/>
              </w:rPr>
            </w:pPr>
            <w:r w:rsidRPr="00CD1CDC">
              <w:rPr>
                <w:rFonts w:cstheme="minorHAnsi"/>
                <w:b/>
                <w:bCs/>
                <w:sz w:val="15"/>
                <w:szCs w:val="15"/>
              </w:rPr>
              <w:t>8</w:t>
            </w:r>
          </w:p>
        </w:tc>
        <w:tc>
          <w:tcPr>
            <w:tcW w:w="993" w:type="dxa"/>
            <w:shd w:val="clear" w:color="auto" w:fill="BFBFBF" w:themeFill="background1" w:themeFillShade="BF"/>
            <w:noWrap/>
            <w:hideMark/>
          </w:tcPr>
          <w:p w14:paraId="02F2E404" w14:textId="77777777" w:rsidR="00CB582C" w:rsidRPr="00CD1CDC" w:rsidRDefault="00CB582C" w:rsidP="009B3ED5">
            <w:pPr>
              <w:jc w:val="both"/>
              <w:rPr>
                <w:rFonts w:cstheme="minorHAnsi"/>
                <w:b/>
                <w:bCs/>
                <w:sz w:val="15"/>
                <w:szCs w:val="15"/>
              </w:rPr>
            </w:pPr>
            <w:r w:rsidRPr="00CD1CDC">
              <w:rPr>
                <w:rFonts w:cstheme="minorHAnsi"/>
                <w:b/>
                <w:bCs/>
                <w:sz w:val="15"/>
                <w:szCs w:val="15"/>
              </w:rPr>
              <w:t>Moderate</w:t>
            </w:r>
          </w:p>
        </w:tc>
      </w:tr>
      <w:tr w:rsidR="00CB582C" w:rsidRPr="00C617BD" w14:paraId="4A2B3140" w14:textId="77777777" w:rsidTr="009B3ED5">
        <w:trPr>
          <w:trHeight w:val="320"/>
        </w:trPr>
        <w:tc>
          <w:tcPr>
            <w:tcW w:w="937" w:type="dxa"/>
            <w:shd w:val="clear" w:color="auto" w:fill="D9D9D9" w:themeFill="background1" w:themeFillShade="D9"/>
            <w:noWrap/>
            <w:hideMark/>
          </w:tcPr>
          <w:p w14:paraId="26C326C0"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1</w:t>
            </w:r>
          </w:p>
        </w:tc>
        <w:tc>
          <w:tcPr>
            <w:tcW w:w="785" w:type="dxa"/>
            <w:shd w:val="clear" w:color="auto" w:fill="D9D9D9" w:themeFill="background1" w:themeFillShade="D9"/>
            <w:noWrap/>
            <w:hideMark/>
          </w:tcPr>
          <w:p w14:paraId="27B24F1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7E91202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08BB9E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B68D52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FC6E08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BA0C2A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1588D9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D3D66B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799B06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7E103A6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4F9E427C"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056975A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39D2482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5326CF8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12F3E282" w14:textId="77777777" w:rsidR="00CB582C" w:rsidRPr="00CD1CDC" w:rsidRDefault="00CB582C" w:rsidP="009B3ED5">
            <w:pPr>
              <w:jc w:val="both"/>
              <w:rPr>
                <w:rFonts w:cstheme="minorHAnsi"/>
                <w:b/>
                <w:bCs/>
                <w:sz w:val="15"/>
                <w:szCs w:val="15"/>
              </w:rPr>
            </w:pPr>
            <w:r w:rsidRPr="00CD1CDC">
              <w:rPr>
                <w:rFonts w:cstheme="minorHAnsi"/>
                <w:b/>
                <w:bCs/>
                <w:sz w:val="15"/>
                <w:szCs w:val="15"/>
              </w:rPr>
              <w:t>12</w:t>
            </w:r>
          </w:p>
        </w:tc>
        <w:tc>
          <w:tcPr>
            <w:tcW w:w="993" w:type="dxa"/>
            <w:shd w:val="clear" w:color="auto" w:fill="D9D9D9" w:themeFill="background1" w:themeFillShade="D9"/>
            <w:noWrap/>
            <w:hideMark/>
          </w:tcPr>
          <w:p w14:paraId="314549C1"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646059B4" w14:textId="77777777" w:rsidTr="009B3ED5">
        <w:trPr>
          <w:trHeight w:val="320"/>
        </w:trPr>
        <w:tc>
          <w:tcPr>
            <w:tcW w:w="937" w:type="dxa"/>
            <w:shd w:val="clear" w:color="auto" w:fill="D9D9D9" w:themeFill="background1" w:themeFillShade="D9"/>
            <w:noWrap/>
            <w:hideMark/>
          </w:tcPr>
          <w:p w14:paraId="760D50AB"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2</w:t>
            </w:r>
          </w:p>
        </w:tc>
        <w:tc>
          <w:tcPr>
            <w:tcW w:w="785" w:type="dxa"/>
            <w:shd w:val="clear" w:color="auto" w:fill="D9D9D9" w:themeFill="background1" w:themeFillShade="D9"/>
            <w:noWrap/>
            <w:hideMark/>
          </w:tcPr>
          <w:p w14:paraId="77DCA9F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770DCF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FD9DC2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13DF97A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03C92F8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831AD7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4D9143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6E83A6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6142C8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2EFDCF2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59FFD76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46F7E0B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2E7492D7"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49320B1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1FE021B0"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D9D9D9" w:themeFill="background1" w:themeFillShade="D9"/>
            <w:noWrap/>
            <w:hideMark/>
          </w:tcPr>
          <w:p w14:paraId="7479167B"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0AFF0CE7" w14:textId="77777777" w:rsidTr="009B3ED5">
        <w:trPr>
          <w:trHeight w:val="320"/>
        </w:trPr>
        <w:tc>
          <w:tcPr>
            <w:tcW w:w="937" w:type="dxa"/>
            <w:shd w:val="clear" w:color="auto" w:fill="D9D9D9" w:themeFill="background1" w:themeFillShade="D9"/>
            <w:noWrap/>
            <w:hideMark/>
          </w:tcPr>
          <w:p w14:paraId="5F5E3351"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3</w:t>
            </w:r>
          </w:p>
        </w:tc>
        <w:tc>
          <w:tcPr>
            <w:tcW w:w="785" w:type="dxa"/>
            <w:shd w:val="clear" w:color="auto" w:fill="D9D9D9" w:themeFill="background1" w:themeFillShade="D9"/>
            <w:noWrap/>
            <w:hideMark/>
          </w:tcPr>
          <w:p w14:paraId="3BE39DF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62FEA0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7317AC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03F667A"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7B4B35C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F5AFCDF"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0A3A7F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16E937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A1CA1B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17759126"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144E2F35"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1675B3E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3C83B934"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2464C54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48F0EFE9" w14:textId="77777777" w:rsidR="00CB582C" w:rsidRPr="00CD1CDC" w:rsidRDefault="00CB582C" w:rsidP="009B3ED5">
            <w:pPr>
              <w:jc w:val="both"/>
              <w:rPr>
                <w:rFonts w:cstheme="minorHAnsi"/>
                <w:b/>
                <w:bCs/>
                <w:sz w:val="15"/>
                <w:szCs w:val="15"/>
              </w:rPr>
            </w:pPr>
            <w:r w:rsidRPr="00CD1CDC">
              <w:rPr>
                <w:rFonts w:cstheme="minorHAnsi"/>
                <w:b/>
                <w:bCs/>
                <w:sz w:val="15"/>
                <w:szCs w:val="15"/>
              </w:rPr>
              <w:t>11</w:t>
            </w:r>
          </w:p>
        </w:tc>
        <w:tc>
          <w:tcPr>
            <w:tcW w:w="993" w:type="dxa"/>
            <w:shd w:val="clear" w:color="auto" w:fill="D9D9D9" w:themeFill="background1" w:themeFillShade="D9"/>
            <w:noWrap/>
            <w:hideMark/>
          </w:tcPr>
          <w:p w14:paraId="5E30A38C"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31A6CB9D" w14:textId="77777777" w:rsidTr="009B3ED5">
        <w:trPr>
          <w:trHeight w:val="320"/>
        </w:trPr>
        <w:tc>
          <w:tcPr>
            <w:tcW w:w="937" w:type="dxa"/>
            <w:shd w:val="clear" w:color="auto" w:fill="D9D9D9" w:themeFill="background1" w:themeFillShade="D9"/>
            <w:noWrap/>
            <w:hideMark/>
          </w:tcPr>
          <w:p w14:paraId="759EA1A1"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4</w:t>
            </w:r>
          </w:p>
        </w:tc>
        <w:tc>
          <w:tcPr>
            <w:tcW w:w="785" w:type="dxa"/>
            <w:shd w:val="clear" w:color="auto" w:fill="D9D9D9" w:themeFill="background1" w:themeFillShade="D9"/>
            <w:noWrap/>
            <w:hideMark/>
          </w:tcPr>
          <w:p w14:paraId="61AB81A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B9A516B"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A32369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3365D61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4D3EF6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3194063B"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6BFC7A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65BDAD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1CE73D4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E26981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59A5BF9D"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46B4BD4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1ECE456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6A4A515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40207D22" w14:textId="77777777" w:rsidR="00CB582C" w:rsidRPr="00CD1CDC" w:rsidRDefault="00CB582C" w:rsidP="009B3ED5">
            <w:pPr>
              <w:jc w:val="both"/>
              <w:rPr>
                <w:rFonts w:cstheme="minorHAnsi"/>
                <w:b/>
                <w:bCs/>
                <w:sz w:val="15"/>
                <w:szCs w:val="15"/>
              </w:rPr>
            </w:pPr>
            <w:r w:rsidRPr="00CD1CDC">
              <w:rPr>
                <w:rFonts w:cstheme="minorHAnsi"/>
                <w:b/>
                <w:bCs/>
                <w:sz w:val="15"/>
                <w:szCs w:val="15"/>
              </w:rPr>
              <w:t>10</w:t>
            </w:r>
          </w:p>
        </w:tc>
        <w:tc>
          <w:tcPr>
            <w:tcW w:w="993" w:type="dxa"/>
            <w:shd w:val="clear" w:color="auto" w:fill="D9D9D9" w:themeFill="background1" w:themeFillShade="D9"/>
            <w:noWrap/>
            <w:hideMark/>
          </w:tcPr>
          <w:p w14:paraId="396D501A"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13B3C97B" w14:textId="77777777" w:rsidTr="009B3ED5">
        <w:trPr>
          <w:trHeight w:val="320"/>
        </w:trPr>
        <w:tc>
          <w:tcPr>
            <w:tcW w:w="937" w:type="dxa"/>
            <w:shd w:val="clear" w:color="auto" w:fill="D9D9D9" w:themeFill="background1" w:themeFillShade="D9"/>
            <w:noWrap/>
            <w:hideMark/>
          </w:tcPr>
          <w:p w14:paraId="66DE1B87"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5</w:t>
            </w:r>
          </w:p>
        </w:tc>
        <w:tc>
          <w:tcPr>
            <w:tcW w:w="785" w:type="dxa"/>
            <w:shd w:val="clear" w:color="auto" w:fill="D9D9D9" w:themeFill="background1" w:themeFillShade="D9"/>
            <w:noWrap/>
            <w:hideMark/>
          </w:tcPr>
          <w:p w14:paraId="71D2ED8C"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3EFF61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7C0AF4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611890A"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9C338B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6162EC5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2B12949D"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2DC02F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D6951A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5C6D8048"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6FDF1F1F"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5DB9E7B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3FFB3045"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2277AA4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962" w:type="dxa"/>
            <w:shd w:val="clear" w:color="auto" w:fill="D9D9D9" w:themeFill="background1" w:themeFillShade="D9"/>
            <w:noWrap/>
            <w:hideMark/>
          </w:tcPr>
          <w:p w14:paraId="63CC05C9" w14:textId="77777777" w:rsidR="00CB582C" w:rsidRPr="00CD1CDC" w:rsidRDefault="00CB582C" w:rsidP="009B3ED5">
            <w:pPr>
              <w:jc w:val="both"/>
              <w:rPr>
                <w:rFonts w:cstheme="minorHAnsi"/>
                <w:b/>
                <w:bCs/>
                <w:sz w:val="15"/>
                <w:szCs w:val="15"/>
              </w:rPr>
            </w:pPr>
            <w:r w:rsidRPr="00CD1CDC">
              <w:rPr>
                <w:rFonts w:cstheme="minorHAnsi"/>
                <w:b/>
                <w:bCs/>
                <w:sz w:val="15"/>
                <w:szCs w:val="15"/>
              </w:rPr>
              <w:t>12</w:t>
            </w:r>
          </w:p>
        </w:tc>
        <w:tc>
          <w:tcPr>
            <w:tcW w:w="993" w:type="dxa"/>
            <w:shd w:val="clear" w:color="auto" w:fill="D9D9D9" w:themeFill="background1" w:themeFillShade="D9"/>
            <w:noWrap/>
            <w:hideMark/>
          </w:tcPr>
          <w:p w14:paraId="2506DF5D"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r w:rsidR="00CB582C" w:rsidRPr="00C617BD" w14:paraId="40AF1F40" w14:textId="77777777" w:rsidTr="009B3ED5">
        <w:trPr>
          <w:trHeight w:val="320"/>
        </w:trPr>
        <w:tc>
          <w:tcPr>
            <w:tcW w:w="937" w:type="dxa"/>
            <w:shd w:val="clear" w:color="auto" w:fill="D9D9D9" w:themeFill="background1" w:themeFillShade="D9"/>
            <w:noWrap/>
            <w:hideMark/>
          </w:tcPr>
          <w:p w14:paraId="73452D3A" w14:textId="77777777" w:rsidR="00CB582C" w:rsidRPr="00CD1CDC" w:rsidRDefault="00CB582C" w:rsidP="009B3ED5">
            <w:pPr>
              <w:jc w:val="both"/>
              <w:rPr>
                <w:rFonts w:cstheme="minorHAnsi"/>
                <w:b/>
                <w:bCs/>
                <w:sz w:val="15"/>
                <w:szCs w:val="15"/>
              </w:rPr>
            </w:pPr>
            <w:r w:rsidRPr="00CD1CDC">
              <w:rPr>
                <w:rFonts w:cstheme="minorHAnsi"/>
                <w:b/>
                <w:bCs/>
                <w:sz w:val="15"/>
                <w:szCs w:val="15"/>
              </w:rPr>
              <w:t xml:space="preserve">Shoe E </w:t>
            </w:r>
            <w:proofErr w:type="spellStart"/>
            <w:r w:rsidRPr="00CD1CDC">
              <w:rPr>
                <w:rFonts w:cstheme="minorHAnsi"/>
                <w:b/>
                <w:bCs/>
                <w:sz w:val="15"/>
                <w:szCs w:val="15"/>
              </w:rPr>
              <w:t>Rater</w:t>
            </w:r>
            <w:proofErr w:type="spellEnd"/>
            <w:r w:rsidRPr="00CD1CDC">
              <w:rPr>
                <w:rFonts w:cstheme="minorHAnsi"/>
                <w:b/>
                <w:bCs/>
                <w:sz w:val="15"/>
                <w:szCs w:val="15"/>
              </w:rPr>
              <w:t xml:space="preserve"> 6</w:t>
            </w:r>
          </w:p>
        </w:tc>
        <w:tc>
          <w:tcPr>
            <w:tcW w:w="785" w:type="dxa"/>
            <w:shd w:val="clear" w:color="auto" w:fill="D9D9D9" w:themeFill="background1" w:themeFillShade="D9"/>
            <w:noWrap/>
            <w:hideMark/>
          </w:tcPr>
          <w:p w14:paraId="3FE4F71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DE8124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B1247B2"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675554F3"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4FA8CD96"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785" w:type="dxa"/>
            <w:shd w:val="clear" w:color="auto" w:fill="D9D9D9" w:themeFill="background1" w:themeFillShade="D9"/>
            <w:noWrap/>
            <w:hideMark/>
          </w:tcPr>
          <w:p w14:paraId="19E3CF2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38E047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0A4D72FE"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785" w:type="dxa"/>
            <w:shd w:val="clear" w:color="auto" w:fill="D9D9D9" w:themeFill="background1" w:themeFillShade="D9"/>
            <w:noWrap/>
            <w:hideMark/>
          </w:tcPr>
          <w:p w14:paraId="58412B20"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572054F2"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21" w:type="dxa"/>
            <w:shd w:val="clear" w:color="auto" w:fill="D9D9D9" w:themeFill="background1" w:themeFillShade="D9"/>
            <w:noWrap/>
            <w:hideMark/>
          </w:tcPr>
          <w:p w14:paraId="0E67BE74" w14:textId="77777777" w:rsidR="00CB582C" w:rsidRPr="00CD1CDC" w:rsidRDefault="00CB582C" w:rsidP="009B3ED5">
            <w:pPr>
              <w:jc w:val="both"/>
              <w:rPr>
                <w:rFonts w:cstheme="minorHAnsi"/>
                <w:b/>
                <w:bCs/>
                <w:sz w:val="15"/>
                <w:szCs w:val="15"/>
              </w:rPr>
            </w:pPr>
            <w:r w:rsidRPr="00CD1CDC">
              <w:rPr>
                <w:rFonts w:cstheme="minorHAnsi"/>
                <w:b/>
                <w:bCs/>
                <w:sz w:val="15"/>
                <w:szCs w:val="15"/>
              </w:rPr>
              <w:t>B</w:t>
            </w:r>
          </w:p>
        </w:tc>
        <w:tc>
          <w:tcPr>
            <w:tcW w:w="810" w:type="dxa"/>
            <w:shd w:val="clear" w:color="auto" w:fill="D9D9D9" w:themeFill="background1" w:themeFillShade="D9"/>
            <w:noWrap/>
            <w:hideMark/>
          </w:tcPr>
          <w:p w14:paraId="3D022941"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16F57689"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810" w:type="dxa"/>
            <w:shd w:val="clear" w:color="auto" w:fill="D9D9D9" w:themeFill="background1" w:themeFillShade="D9"/>
            <w:noWrap/>
            <w:hideMark/>
          </w:tcPr>
          <w:p w14:paraId="61D12A07" w14:textId="77777777" w:rsidR="00CB582C" w:rsidRPr="00CD1CDC" w:rsidRDefault="00CB582C" w:rsidP="009B3ED5">
            <w:pPr>
              <w:jc w:val="both"/>
              <w:rPr>
                <w:rFonts w:cstheme="minorHAnsi"/>
                <w:b/>
                <w:bCs/>
                <w:sz w:val="15"/>
                <w:szCs w:val="15"/>
              </w:rPr>
            </w:pPr>
            <w:r w:rsidRPr="00CD1CDC">
              <w:rPr>
                <w:rFonts w:cstheme="minorHAnsi"/>
                <w:b/>
                <w:bCs/>
                <w:sz w:val="15"/>
                <w:szCs w:val="15"/>
              </w:rPr>
              <w:t>A</w:t>
            </w:r>
          </w:p>
        </w:tc>
        <w:tc>
          <w:tcPr>
            <w:tcW w:w="962" w:type="dxa"/>
            <w:shd w:val="clear" w:color="auto" w:fill="D9D9D9" w:themeFill="background1" w:themeFillShade="D9"/>
            <w:noWrap/>
            <w:hideMark/>
          </w:tcPr>
          <w:p w14:paraId="30463A97" w14:textId="77777777" w:rsidR="00CB582C" w:rsidRPr="00CD1CDC" w:rsidRDefault="00CB582C" w:rsidP="009B3ED5">
            <w:pPr>
              <w:jc w:val="both"/>
              <w:rPr>
                <w:rFonts w:cstheme="minorHAnsi"/>
                <w:b/>
                <w:bCs/>
                <w:sz w:val="15"/>
                <w:szCs w:val="15"/>
              </w:rPr>
            </w:pPr>
            <w:r w:rsidRPr="00CD1CDC">
              <w:rPr>
                <w:rFonts w:cstheme="minorHAnsi"/>
                <w:b/>
                <w:bCs/>
                <w:sz w:val="15"/>
                <w:szCs w:val="15"/>
              </w:rPr>
              <w:t>11</w:t>
            </w:r>
          </w:p>
        </w:tc>
        <w:tc>
          <w:tcPr>
            <w:tcW w:w="993" w:type="dxa"/>
            <w:shd w:val="clear" w:color="auto" w:fill="D9D9D9" w:themeFill="background1" w:themeFillShade="D9"/>
            <w:noWrap/>
            <w:hideMark/>
          </w:tcPr>
          <w:p w14:paraId="114289DA" w14:textId="77777777" w:rsidR="00CB582C" w:rsidRPr="00CD1CDC" w:rsidRDefault="00CB582C" w:rsidP="009B3ED5">
            <w:pPr>
              <w:jc w:val="both"/>
              <w:rPr>
                <w:rFonts w:cstheme="minorHAnsi"/>
                <w:b/>
                <w:bCs/>
                <w:sz w:val="15"/>
                <w:szCs w:val="15"/>
              </w:rPr>
            </w:pPr>
            <w:r w:rsidRPr="00CD1CDC">
              <w:rPr>
                <w:rFonts w:cstheme="minorHAnsi"/>
                <w:b/>
                <w:bCs/>
                <w:sz w:val="15"/>
                <w:szCs w:val="15"/>
              </w:rPr>
              <w:t>Good</w:t>
            </w:r>
          </w:p>
        </w:tc>
      </w:tr>
    </w:tbl>
    <w:p w14:paraId="00AA338C" w14:textId="77777777" w:rsidR="00A74CEC" w:rsidRDefault="00A74CEC" w:rsidP="00A74CEC"/>
    <w:p w14:paraId="6B4F9ACC" w14:textId="47990AFA" w:rsidR="00471F75" w:rsidRPr="00471F75" w:rsidRDefault="00471F75" w:rsidP="009344E2">
      <w:bookmarkStart w:id="466" w:name="_Ref139309524"/>
      <w:r>
        <w:t xml:space="preserve">5.4 </w:t>
      </w:r>
      <w:r w:rsidR="00DA6D41">
        <w:t xml:space="preserve">Total results for OSSTF Screening Tool ergonomics section session </w:t>
      </w:r>
      <w:r w:rsidR="00B65CF6">
        <w:t>two</w:t>
      </w:r>
      <w:bookmarkEnd w:id="466"/>
    </w:p>
    <w:p w14:paraId="2BFCB0C6" w14:textId="77777777" w:rsidR="00CB582C" w:rsidRPr="00A74CEC" w:rsidRDefault="00CB582C" w:rsidP="009344E2">
      <w:pPr>
        <w:pStyle w:val="Heading3"/>
      </w:pPr>
    </w:p>
    <w:tbl>
      <w:tblPr>
        <w:tblStyle w:val="TableGrid"/>
        <w:tblW w:w="14029" w:type="dxa"/>
        <w:tblLook w:val="04A0" w:firstRow="1" w:lastRow="0" w:firstColumn="1" w:lastColumn="0" w:noHBand="0" w:noVBand="1"/>
      </w:tblPr>
      <w:tblGrid>
        <w:gridCol w:w="915"/>
        <w:gridCol w:w="785"/>
        <w:gridCol w:w="785"/>
        <w:gridCol w:w="785"/>
        <w:gridCol w:w="785"/>
        <w:gridCol w:w="785"/>
        <w:gridCol w:w="785"/>
        <w:gridCol w:w="785"/>
        <w:gridCol w:w="785"/>
        <w:gridCol w:w="785"/>
        <w:gridCol w:w="801"/>
        <w:gridCol w:w="801"/>
        <w:gridCol w:w="791"/>
        <w:gridCol w:w="791"/>
        <w:gridCol w:w="791"/>
        <w:gridCol w:w="878"/>
        <w:gridCol w:w="1200"/>
      </w:tblGrid>
      <w:tr w:rsidR="00931DBA" w:rsidRPr="00931DBA" w14:paraId="574339AB" w14:textId="77777777" w:rsidTr="002E2F6F">
        <w:trPr>
          <w:trHeight w:val="320"/>
        </w:trPr>
        <w:tc>
          <w:tcPr>
            <w:tcW w:w="915" w:type="dxa"/>
            <w:noWrap/>
            <w:hideMark/>
          </w:tcPr>
          <w:p w14:paraId="6B697667" w14:textId="77777777" w:rsidR="00931DBA" w:rsidRPr="00931DBA" w:rsidRDefault="00931DBA" w:rsidP="00CD1CDC">
            <w:pPr>
              <w:jc w:val="both"/>
              <w:rPr>
                <w:rFonts w:cstheme="minorHAnsi"/>
                <w:b/>
                <w:bCs/>
                <w:sz w:val="15"/>
                <w:szCs w:val="15"/>
              </w:rPr>
            </w:pPr>
          </w:p>
        </w:tc>
        <w:tc>
          <w:tcPr>
            <w:tcW w:w="3140" w:type="dxa"/>
            <w:gridSpan w:val="4"/>
            <w:noWrap/>
            <w:hideMark/>
          </w:tcPr>
          <w:p w14:paraId="47F02C94" w14:textId="77777777" w:rsidR="00931DBA" w:rsidRPr="00931DBA" w:rsidRDefault="00931DBA" w:rsidP="00CD1CDC">
            <w:pPr>
              <w:jc w:val="both"/>
              <w:rPr>
                <w:rFonts w:cstheme="minorHAnsi"/>
                <w:b/>
                <w:bCs/>
                <w:sz w:val="15"/>
                <w:szCs w:val="15"/>
              </w:rPr>
            </w:pPr>
            <w:proofErr w:type="spellStart"/>
            <w:r w:rsidRPr="00931DBA">
              <w:rPr>
                <w:rFonts w:cstheme="minorHAnsi"/>
                <w:b/>
                <w:bCs/>
                <w:sz w:val="15"/>
                <w:szCs w:val="15"/>
              </w:rPr>
              <w:t>Topline</w:t>
            </w:r>
            <w:proofErr w:type="spellEnd"/>
          </w:p>
        </w:tc>
        <w:tc>
          <w:tcPr>
            <w:tcW w:w="785" w:type="dxa"/>
            <w:noWrap/>
            <w:hideMark/>
          </w:tcPr>
          <w:p w14:paraId="63EAF79D" w14:textId="77777777" w:rsidR="00931DBA" w:rsidRPr="00931DBA" w:rsidRDefault="00931DBA" w:rsidP="00CD1CDC">
            <w:pPr>
              <w:jc w:val="both"/>
              <w:rPr>
                <w:rFonts w:cstheme="minorHAnsi"/>
                <w:b/>
                <w:bCs/>
                <w:sz w:val="15"/>
                <w:szCs w:val="15"/>
              </w:rPr>
            </w:pPr>
            <w:r w:rsidRPr="00931DBA">
              <w:rPr>
                <w:rFonts w:cstheme="minorHAnsi"/>
                <w:b/>
                <w:bCs/>
                <w:sz w:val="15"/>
                <w:szCs w:val="15"/>
              </w:rPr>
              <w:t>Outsole</w:t>
            </w:r>
          </w:p>
        </w:tc>
        <w:tc>
          <w:tcPr>
            <w:tcW w:w="3137" w:type="dxa"/>
            <w:gridSpan w:val="4"/>
            <w:noWrap/>
            <w:hideMark/>
          </w:tcPr>
          <w:p w14:paraId="482A37AC" w14:textId="77777777" w:rsidR="00931DBA" w:rsidRPr="00931DBA" w:rsidRDefault="00931DBA" w:rsidP="00CD1CDC">
            <w:pPr>
              <w:jc w:val="both"/>
              <w:rPr>
                <w:rFonts w:cstheme="minorHAnsi"/>
                <w:b/>
                <w:bCs/>
                <w:sz w:val="15"/>
                <w:szCs w:val="15"/>
              </w:rPr>
            </w:pPr>
            <w:r w:rsidRPr="00931DBA">
              <w:rPr>
                <w:rFonts w:cstheme="minorHAnsi"/>
                <w:b/>
                <w:bCs/>
                <w:sz w:val="15"/>
                <w:szCs w:val="15"/>
              </w:rPr>
              <w:t>Upper</w:t>
            </w:r>
          </w:p>
        </w:tc>
        <w:tc>
          <w:tcPr>
            <w:tcW w:w="1602" w:type="dxa"/>
            <w:gridSpan w:val="2"/>
            <w:noWrap/>
            <w:hideMark/>
          </w:tcPr>
          <w:p w14:paraId="16A6A212" w14:textId="77777777" w:rsidR="00931DBA" w:rsidRPr="00931DBA" w:rsidRDefault="00931DBA" w:rsidP="00CD1CDC">
            <w:pPr>
              <w:jc w:val="both"/>
              <w:rPr>
                <w:rFonts w:cstheme="minorHAnsi"/>
                <w:b/>
                <w:bCs/>
                <w:sz w:val="15"/>
                <w:szCs w:val="15"/>
              </w:rPr>
            </w:pPr>
            <w:r w:rsidRPr="00931DBA">
              <w:rPr>
                <w:rFonts w:cstheme="minorHAnsi"/>
                <w:b/>
                <w:bCs/>
                <w:sz w:val="15"/>
                <w:szCs w:val="15"/>
              </w:rPr>
              <w:t>Fastenings and Facings</w:t>
            </w:r>
          </w:p>
        </w:tc>
        <w:tc>
          <w:tcPr>
            <w:tcW w:w="2373" w:type="dxa"/>
            <w:gridSpan w:val="3"/>
            <w:noWrap/>
            <w:hideMark/>
          </w:tcPr>
          <w:p w14:paraId="11A44530" w14:textId="77777777" w:rsidR="00931DBA" w:rsidRPr="00931DBA" w:rsidRDefault="00931DBA" w:rsidP="00CD1CDC">
            <w:pPr>
              <w:jc w:val="both"/>
              <w:rPr>
                <w:rFonts w:cstheme="minorHAnsi"/>
                <w:b/>
                <w:bCs/>
                <w:sz w:val="15"/>
                <w:szCs w:val="15"/>
              </w:rPr>
            </w:pPr>
            <w:r w:rsidRPr="00931DBA">
              <w:rPr>
                <w:rFonts w:cstheme="minorHAnsi"/>
                <w:b/>
                <w:bCs/>
                <w:sz w:val="15"/>
                <w:szCs w:val="15"/>
              </w:rPr>
              <w:t>Inlay/Insole</w:t>
            </w:r>
          </w:p>
        </w:tc>
        <w:tc>
          <w:tcPr>
            <w:tcW w:w="877" w:type="dxa"/>
            <w:vMerge w:val="restart"/>
            <w:noWrap/>
            <w:hideMark/>
          </w:tcPr>
          <w:p w14:paraId="65FF0233" w14:textId="60E5C442" w:rsidR="00931DBA" w:rsidRPr="00931DBA" w:rsidRDefault="00931DBA" w:rsidP="00CD1CDC">
            <w:pPr>
              <w:jc w:val="both"/>
              <w:rPr>
                <w:rFonts w:cstheme="minorHAnsi"/>
                <w:b/>
                <w:bCs/>
                <w:sz w:val="15"/>
                <w:szCs w:val="15"/>
              </w:rPr>
            </w:pPr>
            <w:r w:rsidRPr="00931DBA">
              <w:rPr>
                <w:rFonts w:cstheme="minorHAnsi"/>
                <w:b/>
                <w:bCs/>
                <w:sz w:val="15"/>
                <w:szCs w:val="15"/>
              </w:rPr>
              <w:t>Total Ergonomic Score</w:t>
            </w:r>
          </w:p>
        </w:tc>
        <w:tc>
          <w:tcPr>
            <w:tcW w:w="1200" w:type="dxa"/>
            <w:vMerge w:val="restart"/>
            <w:noWrap/>
            <w:hideMark/>
          </w:tcPr>
          <w:p w14:paraId="03044E79" w14:textId="624B924B" w:rsidR="00931DBA" w:rsidRPr="00931DBA" w:rsidRDefault="00931DBA" w:rsidP="00CD1CDC">
            <w:pPr>
              <w:jc w:val="both"/>
              <w:rPr>
                <w:rFonts w:cstheme="minorHAnsi"/>
                <w:b/>
                <w:bCs/>
                <w:sz w:val="15"/>
                <w:szCs w:val="15"/>
              </w:rPr>
            </w:pPr>
            <w:r w:rsidRPr="00931DBA">
              <w:rPr>
                <w:rFonts w:cstheme="minorHAnsi"/>
                <w:b/>
                <w:bCs/>
                <w:sz w:val="15"/>
                <w:szCs w:val="15"/>
              </w:rPr>
              <w:t>Ranked Score</w:t>
            </w:r>
          </w:p>
        </w:tc>
      </w:tr>
      <w:tr w:rsidR="00931DBA" w:rsidRPr="00931DBA" w14:paraId="20C55558" w14:textId="77777777" w:rsidTr="002E2F6F">
        <w:trPr>
          <w:trHeight w:val="320"/>
        </w:trPr>
        <w:tc>
          <w:tcPr>
            <w:tcW w:w="915" w:type="dxa"/>
            <w:noWrap/>
            <w:hideMark/>
          </w:tcPr>
          <w:p w14:paraId="49083A6D" w14:textId="77777777" w:rsidR="00931DBA" w:rsidRPr="00931DBA" w:rsidRDefault="00931DBA" w:rsidP="00CD1CDC">
            <w:pPr>
              <w:jc w:val="both"/>
              <w:rPr>
                <w:rFonts w:cstheme="minorHAnsi"/>
                <w:b/>
                <w:bCs/>
                <w:sz w:val="15"/>
                <w:szCs w:val="15"/>
              </w:rPr>
            </w:pPr>
            <w:r w:rsidRPr="00931DBA">
              <w:rPr>
                <w:rFonts w:cstheme="minorHAnsi"/>
                <w:b/>
                <w:bCs/>
                <w:sz w:val="15"/>
                <w:szCs w:val="15"/>
              </w:rPr>
              <w:t xml:space="preserve"> </w:t>
            </w:r>
          </w:p>
        </w:tc>
        <w:tc>
          <w:tcPr>
            <w:tcW w:w="785" w:type="dxa"/>
            <w:noWrap/>
            <w:hideMark/>
          </w:tcPr>
          <w:p w14:paraId="5BB64841"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w:t>
            </w:r>
          </w:p>
        </w:tc>
        <w:tc>
          <w:tcPr>
            <w:tcW w:w="785" w:type="dxa"/>
            <w:noWrap/>
            <w:hideMark/>
          </w:tcPr>
          <w:p w14:paraId="7AFECB96"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2</w:t>
            </w:r>
          </w:p>
        </w:tc>
        <w:tc>
          <w:tcPr>
            <w:tcW w:w="785" w:type="dxa"/>
            <w:noWrap/>
            <w:hideMark/>
          </w:tcPr>
          <w:p w14:paraId="1BD541DD"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3</w:t>
            </w:r>
          </w:p>
        </w:tc>
        <w:tc>
          <w:tcPr>
            <w:tcW w:w="785" w:type="dxa"/>
            <w:noWrap/>
            <w:hideMark/>
          </w:tcPr>
          <w:p w14:paraId="5F4C853D"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4</w:t>
            </w:r>
          </w:p>
        </w:tc>
        <w:tc>
          <w:tcPr>
            <w:tcW w:w="785" w:type="dxa"/>
            <w:noWrap/>
            <w:hideMark/>
          </w:tcPr>
          <w:p w14:paraId="15A059B8"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5</w:t>
            </w:r>
          </w:p>
        </w:tc>
        <w:tc>
          <w:tcPr>
            <w:tcW w:w="785" w:type="dxa"/>
            <w:noWrap/>
            <w:hideMark/>
          </w:tcPr>
          <w:p w14:paraId="439E922E"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6</w:t>
            </w:r>
          </w:p>
        </w:tc>
        <w:tc>
          <w:tcPr>
            <w:tcW w:w="784" w:type="dxa"/>
            <w:noWrap/>
            <w:hideMark/>
          </w:tcPr>
          <w:p w14:paraId="355ABA3D"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7</w:t>
            </w:r>
          </w:p>
        </w:tc>
        <w:tc>
          <w:tcPr>
            <w:tcW w:w="784" w:type="dxa"/>
            <w:noWrap/>
            <w:hideMark/>
          </w:tcPr>
          <w:p w14:paraId="74A79398"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8</w:t>
            </w:r>
          </w:p>
        </w:tc>
        <w:tc>
          <w:tcPr>
            <w:tcW w:w="784" w:type="dxa"/>
            <w:noWrap/>
            <w:hideMark/>
          </w:tcPr>
          <w:p w14:paraId="5BD61B76"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9</w:t>
            </w:r>
          </w:p>
        </w:tc>
        <w:tc>
          <w:tcPr>
            <w:tcW w:w="801" w:type="dxa"/>
            <w:noWrap/>
            <w:hideMark/>
          </w:tcPr>
          <w:p w14:paraId="3FE877C7"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0</w:t>
            </w:r>
          </w:p>
        </w:tc>
        <w:tc>
          <w:tcPr>
            <w:tcW w:w="801" w:type="dxa"/>
            <w:noWrap/>
            <w:hideMark/>
          </w:tcPr>
          <w:p w14:paraId="5447D513"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1</w:t>
            </w:r>
          </w:p>
        </w:tc>
        <w:tc>
          <w:tcPr>
            <w:tcW w:w="791" w:type="dxa"/>
            <w:noWrap/>
            <w:hideMark/>
          </w:tcPr>
          <w:p w14:paraId="62C61430"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2</w:t>
            </w:r>
          </w:p>
        </w:tc>
        <w:tc>
          <w:tcPr>
            <w:tcW w:w="791" w:type="dxa"/>
            <w:noWrap/>
            <w:hideMark/>
          </w:tcPr>
          <w:p w14:paraId="640170EB"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3</w:t>
            </w:r>
          </w:p>
        </w:tc>
        <w:tc>
          <w:tcPr>
            <w:tcW w:w="791" w:type="dxa"/>
            <w:noWrap/>
            <w:hideMark/>
          </w:tcPr>
          <w:p w14:paraId="2655CE66" w14:textId="77777777" w:rsidR="00931DBA" w:rsidRPr="00931DBA" w:rsidRDefault="00931DBA" w:rsidP="00CD1CDC">
            <w:pPr>
              <w:jc w:val="both"/>
              <w:rPr>
                <w:rFonts w:cstheme="minorHAnsi"/>
                <w:b/>
                <w:bCs/>
                <w:sz w:val="15"/>
                <w:szCs w:val="15"/>
              </w:rPr>
            </w:pPr>
            <w:r w:rsidRPr="00931DBA">
              <w:rPr>
                <w:rFonts w:cstheme="minorHAnsi"/>
                <w:b/>
                <w:bCs/>
                <w:sz w:val="15"/>
                <w:szCs w:val="15"/>
              </w:rPr>
              <w:t>Question E14</w:t>
            </w:r>
          </w:p>
        </w:tc>
        <w:tc>
          <w:tcPr>
            <w:tcW w:w="877" w:type="dxa"/>
            <w:vMerge/>
            <w:noWrap/>
            <w:hideMark/>
          </w:tcPr>
          <w:p w14:paraId="44DBEF87" w14:textId="1E08D0D8" w:rsidR="00931DBA" w:rsidRPr="00931DBA" w:rsidRDefault="00931DBA" w:rsidP="00CD1CDC">
            <w:pPr>
              <w:jc w:val="both"/>
              <w:rPr>
                <w:rFonts w:cstheme="minorHAnsi"/>
                <w:b/>
                <w:bCs/>
                <w:sz w:val="15"/>
                <w:szCs w:val="15"/>
              </w:rPr>
            </w:pPr>
          </w:p>
        </w:tc>
        <w:tc>
          <w:tcPr>
            <w:tcW w:w="1200" w:type="dxa"/>
            <w:vMerge/>
            <w:noWrap/>
            <w:hideMark/>
          </w:tcPr>
          <w:p w14:paraId="4480EB07" w14:textId="5482EB0B" w:rsidR="00931DBA" w:rsidRPr="00931DBA" w:rsidRDefault="00931DBA" w:rsidP="00CD1CDC">
            <w:pPr>
              <w:jc w:val="both"/>
              <w:rPr>
                <w:rFonts w:cstheme="minorHAnsi"/>
                <w:b/>
                <w:bCs/>
                <w:sz w:val="15"/>
                <w:szCs w:val="15"/>
              </w:rPr>
            </w:pPr>
          </w:p>
        </w:tc>
      </w:tr>
      <w:tr w:rsidR="00CD1CDC" w:rsidRPr="00931DBA" w14:paraId="57F1D096" w14:textId="77777777" w:rsidTr="002E2F6F">
        <w:trPr>
          <w:trHeight w:val="320"/>
        </w:trPr>
        <w:tc>
          <w:tcPr>
            <w:tcW w:w="915" w:type="dxa"/>
            <w:noWrap/>
            <w:hideMark/>
          </w:tcPr>
          <w:p w14:paraId="4D67D6BA"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1</w:t>
            </w:r>
          </w:p>
        </w:tc>
        <w:tc>
          <w:tcPr>
            <w:tcW w:w="785" w:type="dxa"/>
            <w:noWrap/>
            <w:hideMark/>
          </w:tcPr>
          <w:p w14:paraId="23A57B8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E80E1B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15F934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AA2D3C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3A44FB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192FD1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F0349F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C3A86C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6C51D45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A4BE93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D3FCF0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3F73CA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EDDBFB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C11619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61D8E299" w14:textId="77777777" w:rsidR="00CD1CDC" w:rsidRPr="00931DBA" w:rsidRDefault="00CD1CDC" w:rsidP="00CD1CDC">
            <w:pPr>
              <w:jc w:val="both"/>
              <w:rPr>
                <w:rFonts w:cstheme="minorHAnsi"/>
                <w:b/>
                <w:bCs/>
                <w:sz w:val="15"/>
                <w:szCs w:val="15"/>
              </w:rPr>
            </w:pPr>
            <w:r w:rsidRPr="00931DBA">
              <w:rPr>
                <w:rFonts w:cstheme="minorHAnsi"/>
                <w:b/>
                <w:bCs/>
                <w:sz w:val="15"/>
                <w:szCs w:val="15"/>
              </w:rPr>
              <w:t>11</w:t>
            </w:r>
          </w:p>
        </w:tc>
        <w:tc>
          <w:tcPr>
            <w:tcW w:w="1200" w:type="dxa"/>
            <w:noWrap/>
            <w:hideMark/>
          </w:tcPr>
          <w:p w14:paraId="5879E923"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53DB5839" w14:textId="77777777" w:rsidTr="002E2F6F">
        <w:trPr>
          <w:trHeight w:val="320"/>
        </w:trPr>
        <w:tc>
          <w:tcPr>
            <w:tcW w:w="915" w:type="dxa"/>
            <w:noWrap/>
            <w:hideMark/>
          </w:tcPr>
          <w:p w14:paraId="72DBE168"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2</w:t>
            </w:r>
          </w:p>
        </w:tc>
        <w:tc>
          <w:tcPr>
            <w:tcW w:w="785" w:type="dxa"/>
            <w:noWrap/>
            <w:hideMark/>
          </w:tcPr>
          <w:p w14:paraId="7863479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3BE72F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C4CC14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7A06576"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F614C7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2BE462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4896C58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B2480B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226AE0E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79437B8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CE7A47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D9C632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395DDA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27648EB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57C37D16"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01A28BD7"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13EDD1AB" w14:textId="77777777" w:rsidTr="002E2F6F">
        <w:trPr>
          <w:trHeight w:val="320"/>
        </w:trPr>
        <w:tc>
          <w:tcPr>
            <w:tcW w:w="915" w:type="dxa"/>
            <w:noWrap/>
            <w:hideMark/>
          </w:tcPr>
          <w:p w14:paraId="20D4677D"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3</w:t>
            </w:r>
          </w:p>
        </w:tc>
        <w:tc>
          <w:tcPr>
            <w:tcW w:w="785" w:type="dxa"/>
            <w:noWrap/>
            <w:hideMark/>
          </w:tcPr>
          <w:p w14:paraId="0F92F11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338C30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39F713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6C6F3E5"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987526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771652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4426F4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3B4803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EA6998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85C1BE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40A6E9D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E65F28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8156CC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8FAB1F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0489EF88" w14:textId="77777777" w:rsidR="00CD1CDC" w:rsidRPr="00931DBA" w:rsidRDefault="00CD1CDC" w:rsidP="00CD1CDC">
            <w:pPr>
              <w:jc w:val="both"/>
              <w:rPr>
                <w:rFonts w:cstheme="minorHAnsi"/>
                <w:b/>
                <w:bCs/>
                <w:sz w:val="15"/>
                <w:szCs w:val="15"/>
              </w:rPr>
            </w:pPr>
            <w:r w:rsidRPr="00931DBA">
              <w:rPr>
                <w:rFonts w:cstheme="minorHAnsi"/>
                <w:b/>
                <w:bCs/>
                <w:sz w:val="15"/>
                <w:szCs w:val="15"/>
              </w:rPr>
              <w:t>10</w:t>
            </w:r>
          </w:p>
        </w:tc>
        <w:tc>
          <w:tcPr>
            <w:tcW w:w="1200" w:type="dxa"/>
            <w:noWrap/>
            <w:hideMark/>
          </w:tcPr>
          <w:p w14:paraId="3AB6DA9F"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18E04838" w14:textId="77777777" w:rsidTr="002E2F6F">
        <w:trPr>
          <w:trHeight w:val="320"/>
        </w:trPr>
        <w:tc>
          <w:tcPr>
            <w:tcW w:w="915" w:type="dxa"/>
            <w:noWrap/>
            <w:hideMark/>
          </w:tcPr>
          <w:p w14:paraId="259140AC"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4</w:t>
            </w:r>
          </w:p>
        </w:tc>
        <w:tc>
          <w:tcPr>
            <w:tcW w:w="785" w:type="dxa"/>
            <w:noWrap/>
            <w:hideMark/>
          </w:tcPr>
          <w:p w14:paraId="506ADF2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EFEA3E5"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9E256C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B2871F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9A9618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210676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A5C3DC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1FB9CC56"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35E0D41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D3434F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6E0C8B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87FE36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D449E1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C72D6B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6CA40105" w14:textId="77777777" w:rsidR="00CD1CDC" w:rsidRPr="00931DBA" w:rsidRDefault="00CD1CDC" w:rsidP="00CD1CDC">
            <w:pPr>
              <w:jc w:val="both"/>
              <w:rPr>
                <w:rFonts w:cstheme="minorHAnsi"/>
                <w:b/>
                <w:bCs/>
                <w:sz w:val="15"/>
                <w:szCs w:val="15"/>
              </w:rPr>
            </w:pPr>
            <w:r w:rsidRPr="00931DBA">
              <w:rPr>
                <w:rFonts w:cstheme="minorHAnsi"/>
                <w:b/>
                <w:bCs/>
                <w:sz w:val="15"/>
                <w:szCs w:val="15"/>
              </w:rPr>
              <w:t>11</w:t>
            </w:r>
          </w:p>
        </w:tc>
        <w:tc>
          <w:tcPr>
            <w:tcW w:w="1200" w:type="dxa"/>
            <w:noWrap/>
            <w:hideMark/>
          </w:tcPr>
          <w:p w14:paraId="6AC81526"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1915D437" w14:textId="77777777" w:rsidTr="002E2F6F">
        <w:trPr>
          <w:trHeight w:val="320"/>
        </w:trPr>
        <w:tc>
          <w:tcPr>
            <w:tcW w:w="915" w:type="dxa"/>
            <w:noWrap/>
            <w:hideMark/>
          </w:tcPr>
          <w:p w14:paraId="6F3F5818"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5</w:t>
            </w:r>
          </w:p>
        </w:tc>
        <w:tc>
          <w:tcPr>
            <w:tcW w:w="785" w:type="dxa"/>
            <w:noWrap/>
            <w:hideMark/>
          </w:tcPr>
          <w:p w14:paraId="6C23830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967B77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AF6CC3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9052E5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6CFFA6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3C614B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1166FE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4CFB134"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ECE123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29EEC8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45E5CC1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BD46E2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F9253B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6BA257E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4E129973" w14:textId="77777777" w:rsidR="00CD1CDC" w:rsidRPr="00931DBA" w:rsidRDefault="00CD1CDC" w:rsidP="00CD1CDC">
            <w:pPr>
              <w:jc w:val="both"/>
              <w:rPr>
                <w:rFonts w:cstheme="minorHAnsi"/>
                <w:b/>
                <w:bCs/>
                <w:sz w:val="15"/>
                <w:szCs w:val="15"/>
              </w:rPr>
            </w:pPr>
            <w:r w:rsidRPr="00931DBA">
              <w:rPr>
                <w:rFonts w:cstheme="minorHAnsi"/>
                <w:b/>
                <w:bCs/>
                <w:sz w:val="15"/>
                <w:szCs w:val="15"/>
              </w:rPr>
              <w:t>13</w:t>
            </w:r>
          </w:p>
        </w:tc>
        <w:tc>
          <w:tcPr>
            <w:tcW w:w="1200" w:type="dxa"/>
            <w:noWrap/>
            <w:hideMark/>
          </w:tcPr>
          <w:p w14:paraId="3A959F87"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3BADF1CB" w14:textId="77777777" w:rsidTr="002E2F6F">
        <w:trPr>
          <w:trHeight w:val="320"/>
        </w:trPr>
        <w:tc>
          <w:tcPr>
            <w:tcW w:w="915" w:type="dxa"/>
            <w:noWrap/>
            <w:hideMark/>
          </w:tcPr>
          <w:p w14:paraId="757AF11C"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A </w:t>
            </w:r>
            <w:proofErr w:type="spellStart"/>
            <w:r w:rsidRPr="00931DBA">
              <w:rPr>
                <w:rFonts w:cstheme="minorHAnsi"/>
                <w:b/>
                <w:bCs/>
                <w:sz w:val="15"/>
                <w:szCs w:val="15"/>
              </w:rPr>
              <w:t>Rater</w:t>
            </w:r>
            <w:proofErr w:type="spellEnd"/>
            <w:r w:rsidRPr="00931DBA">
              <w:rPr>
                <w:rFonts w:cstheme="minorHAnsi"/>
                <w:b/>
                <w:bCs/>
                <w:sz w:val="15"/>
                <w:szCs w:val="15"/>
              </w:rPr>
              <w:t xml:space="preserve"> 6</w:t>
            </w:r>
          </w:p>
        </w:tc>
        <w:tc>
          <w:tcPr>
            <w:tcW w:w="785" w:type="dxa"/>
            <w:noWrap/>
            <w:hideMark/>
          </w:tcPr>
          <w:p w14:paraId="0880A2A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9EDA91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D7C432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327FAD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FCDF5C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B5987B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4B83D7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B1ACAE3"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1DE612F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E72B04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0E0604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2AD9E27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3D1362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C16A6D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5C0A926A" w14:textId="77777777" w:rsidR="00CD1CDC" w:rsidRPr="00931DBA" w:rsidRDefault="00CD1CDC" w:rsidP="00CD1CDC">
            <w:pPr>
              <w:jc w:val="both"/>
              <w:rPr>
                <w:rFonts w:cstheme="minorHAnsi"/>
                <w:b/>
                <w:bCs/>
                <w:sz w:val="15"/>
                <w:szCs w:val="15"/>
              </w:rPr>
            </w:pPr>
            <w:r w:rsidRPr="00931DBA">
              <w:rPr>
                <w:rFonts w:cstheme="minorHAnsi"/>
                <w:b/>
                <w:bCs/>
                <w:sz w:val="15"/>
                <w:szCs w:val="15"/>
              </w:rPr>
              <w:t>12</w:t>
            </w:r>
          </w:p>
        </w:tc>
        <w:tc>
          <w:tcPr>
            <w:tcW w:w="1200" w:type="dxa"/>
            <w:noWrap/>
            <w:hideMark/>
          </w:tcPr>
          <w:p w14:paraId="1C9FDB54"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4DE8B091" w14:textId="77777777" w:rsidTr="002E2F6F">
        <w:trPr>
          <w:trHeight w:val="320"/>
        </w:trPr>
        <w:tc>
          <w:tcPr>
            <w:tcW w:w="915" w:type="dxa"/>
            <w:noWrap/>
            <w:hideMark/>
          </w:tcPr>
          <w:p w14:paraId="1B21CF24"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1</w:t>
            </w:r>
          </w:p>
        </w:tc>
        <w:tc>
          <w:tcPr>
            <w:tcW w:w="785" w:type="dxa"/>
            <w:noWrap/>
            <w:hideMark/>
          </w:tcPr>
          <w:p w14:paraId="7B145C1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71E9BA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C471F4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F87C20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62C761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2BA41FE"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E82829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FD9BCF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F333A3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B4CBB0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9AECE3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22AA87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698DC0C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E2AAE7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467439AA"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73D50333"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6A69F579" w14:textId="77777777" w:rsidTr="002E2F6F">
        <w:trPr>
          <w:trHeight w:val="320"/>
        </w:trPr>
        <w:tc>
          <w:tcPr>
            <w:tcW w:w="915" w:type="dxa"/>
            <w:noWrap/>
            <w:hideMark/>
          </w:tcPr>
          <w:p w14:paraId="72CA7A06"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2</w:t>
            </w:r>
          </w:p>
        </w:tc>
        <w:tc>
          <w:tcPr>
            <w:tcW w:w="785" w:type="dxa"/>
            <w:noWrap/>
            <w:hideMark/>
          </w:tcPr>
          <w:p w14:paraId="5CB81FB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EA623F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6BED58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212A69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08D9CB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3C1D24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2DABBCD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077500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C46F06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78820FB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0A1A70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4491F01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2DB48AC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023DE29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1B2BA2D0"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7411D01E"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4464B68A" w14:textId="77777777" w:rsidTr="002E2F6F">
        <w:trPr>
          <w:trHeight w:val="320"/>
        </w:trPr>
        <w:tc>
          <w:tcPr>
            <w:tcW w:w="915" w:type="dxa"/>
            <w:noWrap/>
            <w:hideMark/>
          </w:tcPr>
          <w:p w14:paraId="7DFB166B"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3</w:t>
            </w:r>
          </w:p>
        </w:tc>
        <w:tc>
          <w:tcPr>
            <w:tcW w:w="785" w:type="dxa"/>
            <w:noWrap/>
            <w:hideMark/>
          </w:tcPr>
          <w:p w14:paraId="2498038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6CD1BA6"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5AAB0EE"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0527D9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7A8EF9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6FD00E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31941F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B05621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1891351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01" w:type="dxa"/>
            <w:noWrap/>
            <w:hideMark/>
          </w:tcPr>
          <w:p w14:paraId="15AECCB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DF11B2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55AC166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5E4B99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2B0FB4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0AA56EDA"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079A4564"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20124B3F" w14:textId="77777777" w:rsidTr="002E2F6F">
        <w:trPr>
          <w:trHeight w:val="320"/>
        </w:trPr>
        <w:tc>
          <w:tcPr>
            <w:tcW w:w="915" w:type="dxa"/>
            <w:noWrap/>
            <w:hideMark/>
          </w:tcPr>
          <w:p w14:paraId="66BBA239"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4</w:t>
            </w:r>
          </w:p>
        </w:tc>
        <w:tc>
          <w:tcPr>
            <w:tcW w:w="785" w:type="dxa"/>
            <w:noWrap/>
            <w:hideMark/>
          </w:tcPr>
          <w:p w14:paraId="474B599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0B903D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4D5575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783ED8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B3C673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75005D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3FCDBA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6845C2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4ECF477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0F656A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01" w:type="dxa"/>
            <w:noWrap/>
            <w:hideMark/>
          </w:tcPr>
          <w:p w14:paraId="0567597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8E06D1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4C70E6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638001E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40D599CA" w14:textId="77777777" w:rsidR="00CD1CDC" w:rsidRPr="00931DBA" w:rsidRDefault="00CD1CDC" w:rsidP="00CD1CDC">
            <w:pPr>
              <w:jc w:val="both"/>
              <w:rPr>
                <w:rFonts w:cstheme="minorHAnsi"/>
                <w:b/>
                <w:bCs/>
                <w:sz w:val="15"/>
                <w:szCs w:val="15"/>
              </w:rPr>
            </w:pPr>
            <w:r w:rsidRPr="00931DBA">
              <w:rPr>
                <w:rFonts w:cstheme="minorHAnsi"/>
                <w:b/>
                <w:bCs/>
                <w:sz w:val="15"/>
                <w:szCs w:val="15"/>
              </w:rPr>
              <w:t>10</w:t>
            </w:r>
          </w:p>
        </w:tc>
        <w:tc>
          <w:tcPr>
            <w:tcW w:w="1200" w:type="dxa"/>
            <w:noWrap/>
            <w:hideMark/>
          </w:tcPr>
          <w:p w14:paraId="5D79ADED"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17C7278D" w14:textId="77777777" w:rsidTr="002E2F6F">
        <w:trPr>
          <w:trHeight w:val="320"/>
        </w:trPr>
        <w:tc>
          <w:tcPr>
            <w:tcW w:w="915" w:type="dxa"/>
            <w:noWrap/>
            <w:hideMark/>
          </w:tcPr>
          <w:p w14:paraId="78DD63CF"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5</w:t>
            </w:r>
          </w:p>
        </w:tc>
        <w:tc>
          <w:tcPr>
            <w:tcW w:w="785" w:type="dxa"/>
            <w:noWrap/>
            <w:hideMark/>
          </w:tcPr>
          <w:p w14:paraId="604AF7A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70CB53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D91B5A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9F1E4D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FE4CF9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7FDAD1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9E77E7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0EB6CF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2C0932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0DB15D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5FE0BF0E"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4C0E5B8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DDACD1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2DFA02C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6B48906F"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59D9E8DC"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251A837E" w14:textId="77777777" w:rsidTr="002E2F6F">
        <w:trPr>
          <w:trHeight w:val="320"/>
        </w:trPr>
        <w:tc>
          <w:tcPr>
            <w:tcW w:w="915" w:type="dxa"/>
            <w:noWrap/>
            <w:hideMark/>
          </w:tcPr>
          <w:p w14:paraId="4E4507B7"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B </w:t>
            </w:r>
            <w:proofErr w:type="spellStart"/>
            <w:r w:rsidRPr="00931DBA">
              <w:rPr>
                <w:rFonts w:cstheme="minorHAnsi"/>
                <w:b/>
                <w:bCs/>
                <w:sz w:val="15"/>
                <w:szCs w:val="15"/>
              </w:rPr>
              <w:t>Rater</w:t>
            </w:r>
            <w:proofErr w:type="spellEnd"/>
            <w:r w:rsidRPr="00931DBA">
              <w:rPr>
                <w:rFonts w:cstheme="minorHAnsi"/>
                <w:b/>
                <w:bCs/>
                <w:sz w:val="15"/>
                <w:szCs w:val="15"/>
              </w:rPr>
              <w:t xml:space="preserve"> 6</w:t>
            </w:r>
          </w:p>
        </w:tc>
        <w:tc>
          <w:tcPr>
            <w:tcW w:w="785" w:type="dxa"/>
            <w:noWrap/>
            <w:hideMark/>
          </w:tcPr>
          <w:p w14:paraId="4945D9D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7C3B9B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AB897C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26A4195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06C18B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DFCC14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48EAAD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03DB3D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A28BA3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77D710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7266F73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32787C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E907BC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7E9CB8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7F31B708" w14:textId="77777777" w:rsidR="00CD1CDC" w:rsidRPr="00931DBA" w:rsidRDefault="00CD1CDC" w:rsidP="00CD1CDC">
            <w:pPr>
              <w:jc w:val="both"/>
              <w:rPr>
                <w:rFonts w:cstheme="minorHAnsi"/>
                <w:b/>
                <w:bCs/>
                <w:sz w:val="15"/>
                <w:szCs w:val="15"/>
              </w:rPr>
            </w:pPr>
            <w:r w:rsidRPr="00931DBA">
              <w:rPr>
                <w:rFonts w:cstheme="minorHAnsi"/>
                <w:b/>
                <w:bCs/>
                <w:sz w:val="15"/>
                <w:szCs w:val="15"/>
              </w:rPr>
              <w:t>10</w:t>
            </w:r>
          </w:p>
        </w:tc>
        <w:tc>
          <w:tcPr>
            <w:tcW w:w="1200" w:type="dxa"/>
            <w:noWrap/>
            <w:hideMark/>
          </w:tcPr>
          <w:p w14:paraId="3147A891"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788C17C4" w14:textId="77777777" w:rsidTr="002E2F6F">
        <w:trPr>
          <w:trHeight w:val="320"/>
        </w:trPr>
        <w:tc>
          <w:tcPr>
            <w:tcW w:w="915" w:type="dxa"/>
            <w:noWrap/>
            <w:hideMark/>
          </w:tcPr>
          <w:p w14:paraId="053330D3"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1</w:t>
            </w:r>
          </w:p>
        </w:tc>
        <w:tc>
          <w:tcPr>
            <w:tcW w:w="785" w:type="dxa"/>
            <w:noWrap/>
            <w:hideMark/>
          </w:tcPr>
          <w:p w14:paraId="17E4BD0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D34C67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CAE353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23C807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618DD8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2F823E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486C2F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0F25A5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C80A8E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EDD667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EB0991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7EE6B5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0999E5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105D0585"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5BA9677A"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0CF39AF3"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354F1475" w14:textId="77777777" w:rsidTr="002E2F6F">
        <w:trPr>
          <w:trHeight w:val="320"/>
        </w:trPr>
        <w:tc>
          <w:tcPr>
            <w:tcW w:w="915" w:type="dxa"/>
            <w:noWrap/>
            <w:hideMark/>
          </w:tcPr>
          <w:p w14:paraId="3178C2F3"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2</w:t>
            </w:r>
          </w:p>
        </w:tc>
        <w:tc>
          <w:tcPr>
            <w:tcW w:w="785" w:type="dxa"/>
            <w:noWrap/>
            <w:hideMark/>
          </w:tcPr>
          <w:p w14:paraId="00DBAAC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633B7F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92440A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ED0995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398982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011D68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75FC20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FA336E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37CF68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C0B94D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35A655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DEF3F0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1E52E49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D191D6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778A8F86"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19B0F90D"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6F660096" w14:textId="77777777" w:rsidTr="002E2F6F">
        <w:trPr>
          <w:trHeight w:val="320"/>
        </w:trPr>
        <w:tc>
          <w:tcPr>
            <w:tcW w:w="915" w:type="dxa"/>
            <w:noWrap/>
            <w:hideMark/>
          </w:tcPr>
          <w:p w14:paraId="35D090D7"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3</w:t>
            </w:r>
          </w:p>
        </w:tc>
        <w:tc>
          <w:tcPr>
            <w:tcW w:w="785" w:type="dxa"/>
            <w:noWrap/>
            <w:hideMark/>
          </w:tcPr>
          <w:p w14:paraId="1D5154C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42D695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D2F511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B4811A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6D99254"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3CF5A8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4D01DB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F1001C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2421913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6CC443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5562DBE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C9A536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77D87C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05CDD6F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44BBE7F7"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77BED7B4"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6EE6CFF5" w14:textId="77777777" w:rsidTr="002E2F6F">
        <w:trPr>
          <w:trHeight w:val="320"/>
        </w:trPr>
        <w:tc>
          <w:tcPr>
            <w:tcW w:w="915" w:type="dxa"/>
            <w:noWrap/>
            <w:hideMark/>
          </w:tcPr>
          <w:p w14:paraId="37315F6C"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4</w:t>
            </w:r>
          </w:p>
        </w:tc>
        <w:tc>
          <w:tcPr>
            <w:tcW w:w="785" w:type="dxa"/>
            <w:noWrap/>
            <w:hideMark/>
          </w:tcPr>
          <w:p w14:paraId="7C267F7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BF59C4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487A114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DF6EDB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50AACD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596B89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2350B1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7F76A1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49ACD98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722EC1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1C7D71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A946C8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B14F7B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2E713FC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49A812D3"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4FE71393"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7C2446A1" w14:textId="77777777" w:rsidTr="002E2F6F">
        <w:trPr>
          <w:trHeight w:val="320"/>
        </w:trPr>
        <w:tc>
          <w:tcPr>
            <w:tcW w:w="915" w:type="dxa"/>
            <w:noWrap/>
            <w:hideMark/>
          </w:tcPr>
          <w:p w14:paraId="27C4D6E0"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5</w:t>
            </w:r>
          </w:p>
        </w:tc>
        <w:tc>
          <w:tcPr>
            <w:tcW w:w="785" w:type="dxa"/>
            <w:noWrap/>
            <w:hideMark/>
          </w:tcPr>
          <w:p w14:paraId="4574265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3F0B99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50BCC3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0A619F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F3F1D93"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35E927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E26444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D1688E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548FAED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73401B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131BFF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C9F1AD6"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ED559F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19E9F503"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3F692D1C"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40F46DC7"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02C1BBC1" w14:textId="77777777" w:rsidTr="002E2F6F">
        <w:trPr>
          <w:trHeight w:val="320"/>
        </w:trPr>
        <w:tc>
          <w:tcPr>
            <w:tcW w:w="915" w:type="dxa"/>
            <w:noWrap/>
            <w:hideMark/>
          </w:tcPr>
          <w:p w14:paraId="16B67871"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C </w:t>
            </w:r>
            <w:proofErr w:type="spellStart"/>
            <w:r w:rsidRPr="00931DBA">
              <w:rPr>
                <w:rFonts w:cstheme="minorHAnsi"/>
                <w:b/>
                <w:bCs/>
                <w:sz w:val="15"/>
                <w:szCs w:val="15"/>
              </w:rPr>
              <w:t>Rater</w:t>
            </w:r>
            <w:proofErr w:type="spellEnd"/>
            <w:r w:rsidRPr="00931DBA">
              <w:rPr>
                <w:rFonts w:cstheme="minorHAnsi"/>
                <w:b/>
                <w:bCs/>
                <w:sz w:val="15"/>
                <w:szCs w:val="15"/>
              </w:rPr>
              <w:t xml:space="preserve"> 6</w:t>
            </w:r>
          </w:p>
        </w:tc>
        <w:tc>
          <w:tcPr>
            <w:tcW w:w="785" w:type="dxa"/>
            <w:noWrap/>
            <w:hideMark/>
          </w:tcPr>
          <w:p w14:paraId="7137348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DE7290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81F14C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B6C87D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DA3CE0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202469C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FFA620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38EF6D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0E9F6EB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567449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5BE193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8DAF33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2B1EF8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5F3E163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6BE7C4A0" w14:textId="77777777" w:rsidR="00CD1CDC" w:rsidRPr="00931DBA" w:rsidRDefault="00CD1CDC" w:rsidP="00CD1CDC">
            <w:pPr>
              <w:jc w:val="both"/>
              <w:rPr>
                <w:rFonts w:cstheme="minorHAnsi"/>
                <w:b/>
                <w:bCs/>
                <w:sz w:val="15"/>
                <w:szCs w:val="15"/>
              </w:rPr>
            </w:pPr>
            <w:r w:rsidRPr="00931DBA">
              <w:rPr>
                <w:rFonts w:cstheme="minorHAnsi"/>
                <w:b/>
                <w:bCs/>
                <w:sz w:val="15"/>
                <w:szCs w:val="15"/>
              </w:rPr>
              <w:t>10</w:t>
            </w:r>
          </w:p>
        </w:tc>
        <w:tc>
          <w:tcPr>
            <w:tcW w:w="1200" w:type="dxa"/>
            <w:noWrap/>
            <w:hideMark/>
          </w:tcPr>
          <w:p w14:paraId="356F1D3F"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1646046F" w14:textId="77777777" w:rsidTr="002E2F6F">
        <w:trPr>
          <w:trHeight w:val="320"/>
        </w:trPr>
        <w:tc>
          <w:tcPr>
            <w:tcW w:w="915" w:type="dxa"/>
            <w:noWrap/>
            <w:hideMark/>
          </w:tcPr>
          <w:p w14:paraId="5D4C81A0"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1</w:t>
            </w:r>
          </w:p>
        </w:tc>
        <w:tc>
          <w:tcPr>
            <w:tcW w:w="785" w:type="dxa"/>
            <w:noWrap/>
            <w:hideMark/>
          </w:tcPr>
          <w:p w14:paraId="5B15BEE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C49845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B6741C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352EAB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F0391F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703E45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B5B79C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3F5BAC8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AF6535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6E909F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52F901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CB7698C"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358D34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1AD7C0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677C8F94"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309D1BF3"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0424F786" w14:textId="77777777" w:rsidTr="002E2F6F">
        <w:trPr>
          <w:trHeight w:val="320"/>
        </w:trPr>
        <w:tc>
          <w:tcPr>
            <w:tcW w:w="915" w:type="dxa"/>
            <w:noWrap/>
            <w:hideMark/>
          </w:tcPr>
          <w:p w14:paraId="1724D0EC"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2</w:t>
            </w:r>
          </w:p>
        </w:tc>
        <w:tc>
          <w:tcPr>
            <w:tcW w:w="785" w:type="dxa"/>
            <w:noWrap/>
            <w:hideMark/>
          </w:tcPr>
          <w:p w14:paraId="7A6FA2D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7C7A37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0D617D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05E761E"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2E627E6"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2959BF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308C29E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0C30ED2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C0676F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F0DAE8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AEC521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7173F23"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1DDED5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9E620D4"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3C864E24" w14:textId="77777777" w:rsidR="00CD1CDC" w:rsidRPr="00931DBA" w:rsidRDefault="00CD1CDC" w:rsidP="00CD1CDC">
            <w:pPr>
              <w:jc w:val="both"/>
              <w:rPr>
                <w:rFonts w:cstheme="minorHAnsi"/>
                <w:b/>
                <w:bCs/>
                <w:sz w:val="15"/>
                <w:szCs w:val="15"/>
              </w:rPr>
            </w:pPr>
            <w:r w:rsidRPr="00931DBA">
              <w:rPr>
                <w:rFonts w:cstheme="minorHAnsi"/>
                <w:b/>
                <w:bCs/>
                <w:sz w:val="15"/>
                <w:szCs w:val="15"/>
              </w:rPr>
              <w:t>7</w:t>
            </w:r>
          </w:p>
        </w:tc>
        <w:tc>
          <w:tcPr>
            <w:tcW w:w="1200" w:type="dxa"/>
            <w:noWrap/>
            <w:hideMark/>
          </w:tcPr>
          <w:p w14:paraId="07708EDA"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3BAA6B11" w14:textId="77777777" w:rsidTr="002E2F6F">
        <w:trPr>
          <w:trHeight w:val="320"/>
        </w:trPr>
        <w:tc>
          <w:tcPr>
            <w:tcW w:w="915" w:type="dxa"/>
            <w:noWrap/>
            <w:hideMark/>
          </w:tcPr>
          <w:p w14:paraId="1938773F"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3</w:t>
            </w:r>
          </w:p>
        </w:tc>
        <w:tc>
          <w:tcPr>
            <w:tcW w:w="785" w:type="dxa"/>
            <w:noWrap/>
            <w:hideMark/>
          </w:tcPr>
          <w:p w14:paraId="26435BC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1244AA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8513B2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F56B6B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CAB3E6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2084CAC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1652A3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411035C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5EAD71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D49C2F4"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01" w:type="dxa"/>
            <w:noWrap/>
            <w:hideMark/>
          </w:tcPr>
          <w:p w14:paraId="51C8D65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20D2CCC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5207931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07A393A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29655361"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2F3C698F"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0E4D2000" w14:textId="77777777" w:rsidTr="002E2F6F">
        <w:trPr>
          <w:trHeight w:val="320"/>
        </w:trPr>
        <w:tc>
          <w:tcPr>
            <w:tcW w:w="915" w:type="dxa"/>
            <w:noWrap/>
            <w:hideMark/>
          </w:tcPr>
          <w:p w14:paraId="13DA3608"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4</w:t>
            </w:r>
          </w:p>
        </w:tc>
        <w:tc>
          <w:tcPr>
            <w:tcW w:w="785" w:type="dxa"/>
            <w:noWrap/>
            <w:hideMark/>
          </w:tcPr>
          <w:p w14:paraId="355795F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C21F6E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E090C2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C23012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5F0846B"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714E6E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57EAB9D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2E8D82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19B948F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74308AF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550D74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0960018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43279B7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18414F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232662A4"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12A2E58D"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4642B8CE" w14:textId="77777777" w:rsidTr="002E2F6F">
        <w:trPr>
          <w:trHeight w:val="320"/>
        </w:trPr>
        <w:tc>
          <w:tcPr>
            <w:tcW w:w="915" w:type="dxa"/>
            <w:noWrap/>
            <w:hideMark/>
          </w:tcPr>
          <w:p w14:paraId="3FD1684E"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5</w:t>
            </w:r>
          </w:p>
        </w:tc>
        <w:tc>
          <w:tcPr>
            <w:tcW w:w="785" w:type="dxa"/>
            <w:noWrap/>
            <w:hideMark/>
          </w:tcPr>
          <w:p w14:paraId="5F9B5D0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64D274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8E8455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1B96BE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16C7CF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A01FA1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8E4750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6F6ACB6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F0A5FC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7C0906A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151C2F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8B02B8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5983D388"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156F1C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6F8561C9" w14:textId="77777777" w:rsidR="00CD1CDC" w:rsidRPr="00931DBA" w:rsidRDefault="00CD1CDC" w:rsidP="00CD1CDC">
            <w:pPr>
              <w:jc w:val="both"/>
              <w:rPr>
                <w:rFonts w:cstheme="minorHAnsi"/>
                <w:b/>
                <w:bCs/>
                <w:sz w:val="15"/>
                <w:szCs w:val="15"/>
              </w:rPr>
            </w:pPr>
            <w:r w:rsidRPr="00931DBA">
              <w:rPr>
                <w:rFonts w:cstheme="minorHAnsi"/>
                <w:b/>
                <w:bCs/>
                <w:sz w:val="15"/>
                <w:szCs w:val="15"/>
              </w:rPr>
              <w:t>8</w:t>
            </w:r>
          </w:p>
        </w:tc>
        <w:tc>
          <w:tcPr>
            <w:tcW w:w="1200" w:type="dxa"/>
            <w:noWrap/>
            <w:hideMark/>
          </w:tcPr>
          <w:p w14:paraId="6B0552B4"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3396AF21" w14:textId="77777777" w:rsidTr="002E2F6F">
        <w:trPr>
          <w:trHeight w:val="320"/>
        </w:trPr>
        <w:tc>
          <w:tcPr>
            <w:tcW w:w="915" w:type="dxa"/>
            <w:noWrap/>
            <w:hideMark/>
          </w:tcPr>
          <w:p w14:paraId="08B88298"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D </w:t>
            </w:r>
            <w:proofErr w:type="spellStart"/>
            <w:r w:rsidRPr="00931DBA">
              <w:rPr>
                <w:rFonts w:cstheme="minorHAnsi"/>
                <w:b/>
                <w:bCs/>
                <w:sz w:val="15"/>
                <w:szCs w:val="15"/>
              </w:rPr>
              <w:t>Rater</w:t>
            </w:r>
            <w:proofErr w:type="spellEnd"/>
            <w:r w:rsidRPr="00931DBA">
              <w:rPr>
                <w:rFonts w:cstheme="minorHAnsi"/>
                <w:b/>
                <w:bCs/>
                <w:sz w:val="15"/>
                <w:szCs w:val="15"/>
              </w:rPr>
              <w:t xml:space="preserve"> 6</w:t>
            </w:r>
          </w:p>
        </w:tc>
        <w:tc>
          <w:tcPr>
            <w:tcW w:w="785" w:type="dxa"/>
            <w:noWrap/>
            <w:hideMark/>
          </w:tcPr>
          <w:p w14:paraId="2976A6D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7EB1A4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15B50D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739DD9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1F5CEC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E099C1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1B6710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4" w:type="dxa"/>
            <w:noWrap/>
            <w:hideMark/>
          </w:tcPr>
          <w:p w14:paraId="7F1BF73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EE887D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9B05B9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DB6558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46FC9D5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642D2FB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348CEEF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1DB7CE33"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2F6E3FEA"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00F6CCBE" w14:textId="77777777" w:rsidTr="002E2F6F">
        <w:trPr>
          <w:trHeight w:val="320"/>
        </w:trPr>
        <w:tc>
          <w:tcPr>
            <w:tcW w:w="915" w:type="dxa"/>
            <w:noWrap/>
            <w:hideMark/>
          </w:tcPr>
          <w:p w14:paraId="36C94487"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1</w:t>
            </w:r>
          </w:p>
        </w:tc>
        <w:tc>
          <w:tcPr>
            <w:tcW w:w="785" w:type="dxa"/>
            <w:noWrap/>
            <w:hideMark/>
          </w:tcPr>
          <w:p w14:paraId="6256CA1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69355B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D4BBE9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DDABB4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B4EB31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53A14D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03D28B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5507E7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C10E19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EAA4A0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5E6939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9B7A47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152C9EE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6BD8D69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78AC3990" w14:textId="77777777" w:rsidR="00CD1CDC" w:rsidRPr="00931DBA" w:rsidRDefault="00CD1CDC" w:rsidP="00CD1CDC">
            <w:pPr>
              <w:jc w:val="both"/>
              <w:rPr>
                <w:rFonts w:cstheme="minorHAnsi"/>
                <w:b/>
                <w:bCs/>
                <w:sz w:val="15"/>
                <w:szCs w:val="15"/>
              </w:rPr>
            </w:pPr>
            <w:r w:rsidRPr="00931DBA">
              <w:rPr>
                <w:rFonts w:cstheme="minorHAnsi"/>
                <w:b/>
                <w:bCs/>
                <w:sz w:val="15"/>
                <w:szCs w:val="15"/>
              </w:rPr>
              <w:t>12</w:t>
            </w:r>
          </w:p>
        </w:tc>
        <w:tc>
          <w:tcPr>
            <w:tcW w:w="1200" w:type="dxa"/>
            <w:noWrap/>
            <w:hideMark/>
          </w:tcPr>
          <w:p w14:paraId="02292ED8"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04D71487" w14:textId="77777777" w:rsidTr="002E2F6F">
        <w:trPr>
          <w:trHeight w:val="320"/>
        </w:trPr>
        <w:tc>
          <w:tcPr>
            <w:tcW w:w="915" w:type="dxa"/>
            <w:noWrap/>
            <w:hideMark/>
          </w:tcPr>
          <w:p w14:paraId="17195850"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2</w:t>
            </w:r>
          </w:p>
        </w:tc>
        <w:tc>
          <w:tcPr>
            <w:tcW w:w="785" w:type="dxa"/>
            <w:noWrap/>
            <w:hideMark/>
          </w:tcPr>
          <w:p w14:paraId="425DC3E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2307F1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989489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2B18BA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5047B9F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6AB553C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95CC5F9"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723CDE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39E043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0144C6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5C4F66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02C6F4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3B4FB2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0114392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7FE04362" w14:textId="77777777" w:rsidR="00CD1CDC" w:rsidRPr="00931DBA" w:rsidRDefault="00CD1CDC" w:rsidP="00CD1CDC">
            <w:pPr>
              <w:jc w:val="both"/>
              <w:rPr>
                <w:rFonts w:cstheme="minorHAnsi"/>
                <w:b/>
                <w:bCs/>
                <w:sz w:val="15"/>
                <w:szCs w:val="15"/>
              </w:rPr>
            </w:pPr>
            <w:r w:rsidRPr="00931DBA">
              <w:rPr>
                <w:rFonts w:cstheme="minorHAnsi"/>
                <w:b/>
                <w:bCs/>
                <w:sz w:val="15"/>
                <w:szCs w:val="15"/>
              </w:rPr>
              <w:t>9</w:t>
            </w:r>
          </w:p>
        </w:tc>
        <w:tc>
          <w:tcPr>
            <w:tcW w:w="1200" w:type="dxa"/>
            <w:noWrap/>
            <w:hideMark/>
          </w:tcPr>
          <w:p w14:paraId="598600BC" w14:textId="77777777" w:rsidR="00CD1CDC" w:rsidRPr="00931DBA" w:rsidRDefault="00CD1CDC" w:rsidP="00CD1CDC">
            <w:pPr>
              <w:jc w:val="both"/>
              <w:rPr>
                <w:rFonts w:cstheme="minorHAnsi"/>
                <w:b/>
                <w:bCs/>
                <w:sz w:val="15"/>
                <w:szCs w:val="15"/>
              </w:rPr>
            </w:pPr>
            <w:r w:rsidRPr="00931DBA">
              <w:rPr>
                <w:rFonts w:cstheme="minorHAnsi"/>
                <w:b/>
                <w:bCs/>
                <w:sz w:val="15"/>
                <w:szCs w:val="15"/>
              </w:rPr>
              <w:t>Moderate</w:t>
            </w:r>
          </w:p>
        </w:tc>
      </w:tr>
      <w:tr w:rsidR="00CD1CDC" w:rsidRPr="00931DBA" w14:paraId="0C25D9AA" w14:textId="77777777" w:rsidTr="002E2F6F">
        <w:trPr>
          <w:trHeight w:val="320"/>
        </w:trPr>
        <w:tc>
          <w:tcPr>
            <w:tcW w:w="915" w:type="dxa"/>
            <w:noWrap/>
            <w:hideMark/>
          </w:tcPr>
          <w:p w14:paraId="4A3B258E"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3</w:t>
            </w:r>
          </w:p>
        </w:tc>
        <w:tc>
          <w:tcPr>
            <w:tcW w:w="785" w:type="dxa"/>
            <w:noWrap/>
            <w:hideMark/>
          </w:tcPr>
          <w:p w14:paraId="5A1CA05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740D93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2DD9ED1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C6A857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D8E2F5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12BA2C8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B4A819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45B770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03F2C96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14241C5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485F7BB0"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1218D91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E4E26F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73AC8F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253CC51C" w14:textId="77777777" w:rsidR="00CD1CDC" w:rsidRPr="00931DBA" w:rsidRDefault="00CD1CDC" w:rsidP="00CD1CDC">
            <w:pPr>
              <w:jc w:val="both"/>
              <w:rPr>
                <w:rFonts w:cstheme="minorHAnsi"/>
                <w:b/>
                <w:bCs/>
                <w:sz w:val="15"/>
                <w:szCs w:val="15"/>
              </w:rPr>
            </w:pPr>
            <w:r w:rsidRPr="00931DBA">
              <w:rPr>
                <w:rFonts w:cstheme="minorHAnsi"/>
                <w:b/>
                <w:bCs/>
                <w:sz w:val="15"/>
                <w:szCs w:val="15"/>
              </w:rPr>
              <w:t>11</w:t>
            </w:r>
          </w:p>
        </w:tc>
        <w:tc>
          <w:tcPr>
            <w:tcW w:w="1200" w:type="dxa"/>
            <w:noWrap/>
            <w:hideMark/>
          </w:tcPr>
          <w:p w14:paraId="2762961F"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52DB069D" w14:textId="77777777" w:rsidTr="002E2F6F">
        <w:trPr>
          <w:trHeight w:val="320"/>
        </w:trPr>
        <w:tc>
          <w:tcPr>
            <w:tcW w:w="915" w:type="dxa"/>
            <w:noWrap/>
            <w:hideMark/>
          </w:tcPr>
          <w:p w14:paraId="231BFD4A"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4</w:t>
            </w:r>
          </w:p>
        </w:tc>
        <w:tc>
          <w:tcPr>
            <w:tcW w:w="785" w:type="dxa"/>
            <w:noWrap/>
            <w:hideMark/>
          </w:tcPr>
          <w:p w14:paraId="03D0D20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7D154D32"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353F796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5F20BF7A"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065E9679"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5BF49B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67AEBC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4B53C3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7D4DA6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BCBB77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014B7CAD"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47FA9DF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489D6A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66FCC17F"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099816A8" w14:textId="77777777" w:rsidR="00CD1CDC" w:rsidRPr="00931DBA" w:rsidRDefault="00CD1CDC" w:rsidP="00CD1CDC">
            <w:pPr>
              <w:jc w:val="both"/>
              <w:rPr>
                <w:rFonts w:cstheme="minorHAnsi"/>
                <w:b/>
                <w:bCs/>
                <w:sz w:val="15"/>
                <w:szCs w:val="15"/>
              </w:rPr>
            </w:pPr>
            <w:r w:rsidRPr="00931DBA">
              <w:rPr>
                <w:rFonts w:cstheme="minorHAnsi"/>
                <w:b/>
                <w:bCs/>
                <w:sz w:val="15"/>
                <w:szCs w:val="15"/>
              </w:rPr>
              <w:t>10</w:t>
            </w:r>
          </w:p>
        </w:tc>
        <w:tc>
          <w:tcPr>
            <w:tcW w:w="1200" w:type="dxa"/>
            <w:noWrap/>
            <w:hideMark/>
          </w:tcPr>
          <w:p w14:paraId="2AA9E5A0"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73054A8C" w14:textId="77777777" w:rsidTr="002E2F6F">
        <w:trPr>
          <w:trHeight w:val="320"/>
        </w:trPr>
        <w:tc>
          <w:tcPr>
            <w:tcW w:w="915" w:type="dxa"/>
            <w:noWrap/>
            <w:hideMark/>
          </w:tcPr>
          <w:p w14:paraId="3799868F"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5</w:t>
            </w:r>
          </w:p>
        </w:tc>
        <w:tc>
          <w:tcPr>
            <w:tcW w:w="785" w:type="dxa"/>
            <w:noWrap/>
            <w:hideMark/>
          </w:tcPr>
          <w:p w14:paraId="17CBE76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047930E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8553F7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970B19D"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35AB7C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A48AAF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10D40B5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31C2FBBE"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20406F48"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62F9ED07"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9071783"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101DBAA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F8D9B9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5697A9CE"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877" w:type="dxa"/>
            <w:noWrap/>
            <w:hideMark/>
          </w:tcPr>
          <w:p w14:paraId="135A2086" w14:textId="77777777" w:rsidR="00CD1CDC" w:rsidRPr="00931DBA" w:rsidRDefault="00CD1CDC" w:rsidP="00CD1CDC">
            <w:pPr>
              <w:jc w:val="both"/>
              <w:rPr>
                <w:rFonts w:cstheme="minorHAnsi"/>
                <w:b/>
                <w:bCs/>
                <w:sz w:val="15"/>
                <w:szCs w:val="15"/>
              </w:rPr>
            </w:pPr>
            <w:r w:rsidRPr="00931DBA">
              <w:rPr>
                <w:rFonts w:cstheme="minorHAnsi"/>
                <w:b/>
                <w:bCs/>
                <w:sz w:val="15"/>
                <w:szCs w:val="15"/>
              </w:rPr>
              <w:t>12</w:t>
            </w:r>
          </w:p>
        </w:tc>
        <w:tc>
          <w:tcPr>
            <w:tcW w:w="1200" w:type="dxa"/>
            <w:noWrap/>
            <w:hideMark/>
          </w:tcPr>
          <w:p w14:paraId="039E829C"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r w:rsidR="00CD1CDC" w:rsidRPr="00931DBA" w14:paraId="1F540D6D" w14:textId="77777777" w:rsidTr="002E2F6F">
        <w:trPr>
          <w:trHeight w:val="320"/>
        </w:trPr>
        <w:tc>
          <w:tcPr>
            <w:tcW w:w="915" w:type="dxa"/>
            <w:noWrap/>
            <w:hideMark/>
          </w:tcPr>
          <w:p w14:paraId="2D09DFB0" w14:textId="77777777" w:rsidR="00CD1CDC" w:rsidRPr="00931DBA" w:rsidRDefault="00CD1CDC" w:rsidP="00CD1CDC">
            <w:pPr>
              <w:jc w:val="both"/>
              <w:rPr>
                <w:rFonts w:cstheme="minorHAnsi"/>
                <w:b/>
                <w:bCs/>
                <w:sz w:val="15"/>
                <w:szCs w:val="15"/>
              </w:rPr>
            </w:pPr>
            <w:r w:rsidRPr="00931DBA">
              <w:rPr>
                <w:rFonts w:cstheme="minorHAnsi"/>
                <w:b/>
                <w:bCs/>
                <w:sz w:val="15"/>
                <w:szCs w:val="15"/>
              </w:rPr>
              <w:t xml:space="preserve">Shoe E </w:t>
            </w:r>
            <w:proofErr w:type="spellStart"/>
            <w:r w:rsidRPr="00931DBA">
              <w:rPr>
                <w:rFonts w:cstheme="minorHAnsi"/>
                <w:b/>
                <w:bCs/>
                <w:sz w:val="15"/>
                <w:szCs w:val="15"/>
              </w:rPr>
              <w:t>Rater</w:t>
            </w:r>
            <w:proofErr w:type="spellEnd"/>
            <w:r w:rsidRPr="00931DBA">
              <w:rPr>
                <w:rFonts w:cstheme="minorHAnsi"/>
                <w:b/>
                <w:bCs/>
                <w:sz w:val="15"/>
                <w:szCs w:val="15"/>
              </w:rPr>
              <w:t xml:space="preserve"> 6</w:t>
            </w:r>
          </w:p>
        </w:tc>
        <w:tc>
          <w:tcPr>
            <w:tcW w:w="785" w:type="dxa"/>
            <w:noWrap/>
            <w:hideMark/>
          </w:tcPr>
          <w:p w14:paraId="6ED71C1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4D5E285A"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303ED7F1"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75EF0AD2"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5" w:type="dxa"/>
            <w:noWrap/>
            <w:hideMark/>
          </w:tcPr>
          <w:p w14:paraId="6E7F050F"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85" w:type="dxa"/>
            <w:noWrap/>
            <w:hideMark/>
          </w:tcPr>
          <w:p w14:paraId="19F20A83"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7589F304"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483CDFD5"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84" w:type="dxa"/>
            <w:noWrap/>
            <w:hideMark/>
          </w:tcPr>
          <w:p w14:paraId="6263C020"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27CE6BFC"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01" w:type="dxa"/>
            <w:noWrap/>
            <w:hideMark/>
          </w:tcPr>
          <w:p w14:paraId="35116CA7" w14:textId="77777777" w:rsidR="00CD1CDC" w:rsidRPr="00931DBA" w:rsidRDefault="00CD1CDC" w:rsidP="00CD1CDC">
            <w:pPr>
              <w:jc w:val="both"/>
              <w:rPr>
                <w:rFonts w:cstheme="minorHAnsi"/>
                <w:b/>
                <w:bCs/>
                <w:sz w:val="15"/>
                <w:szCs w:val="15"/>
              </w:rPr>
            </w:pPr>
            <w:r w:rsidRPr="00931DBA">
              <w:rPr>
                <w:rFonts w:cstheme="minorHAnsi"/>
                <w:b/>
                <w:bCs/>
                <w:sz w:val="15"/>
                <w:szCs w:val="15"/>
              </w:rPr>
              <w:t>B</w:t>
            </w:r>
          </w:p>
        </w:tc>
        <w:tc>
          <w:tcPr>
            <w:tcW w:w="791" w:type="dxa"/>
            <w:noWrap/>
            <w:hideMark/>
          </w:tcPr>
          <w:p w14:paraId="78820ECB"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307E7091"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791" w:type="dxa"/>
            <w:noWrap/>
            <w:hideMark/>
          </w:tcPr>
          <w:p w14:paraId="7DB13706" w14:textId="77777777" w:rsidR="00CD1CDC" w:rsidRPr="00931DBA" w:rsidRDefault="00CD1CDC" w:rsidP="00CD1CDC">
            <w:pPr>
              <w:jc w:val="both"/>
              <w:rPr>
                <w:rFonts w:cstheme="minorHAnsi"/>
                <w:b/>
                <w:bCs/>
                <w:sz w:val="15"/>
                <w:szCs w:val="15"/>
              </w:rPr>
            </w:pPr>
            <w:r w:rsidRPr="00931DBA">
              <w:rPr>
                <w:rFonts w:cstheme="minorHAnsi"/>
                <w:b/>
                <w:bCs/>
                <w:sz w:val="15"/>
                <w:szCs w:val="15"/>
              </w:rPr>
              <w:t>A</w:t>
            </w:r>
          </w:p>
        </w:tc>
        <w:tc>
          <w:tcPr>
            <w:tcW w:w="877" w:type="dxa"/>
            <w:noWrap/>
            <w:hideMark/>
          </w:tcPr>
          <w:p w14:paraId="1298E4E8" w14:textId="77777777" w:rsidR="00CD1CDC" w:rsidRPr="00931DBA" w:rsidRDefault="00CD1CDC" w:rsidP="00CD1CDC">
            <w:pPr>
              <w:jc w:val="both"/>
              <w:rPr>
                <w:rFonts w:cstheme="minorHAnsi"/>
                <w:b/>
                <w:bCs/>
                <w:sz w:val="15"/>
                <w:szCs w:val="15"/>
              </w:rPr>
            </w:pPr>
            <w:r w:rsidRPr="00931DBA">
              <w:rPr>
                <w:rFonts w:cstheme="minorHAnsi"/>
                <w:b/>
                <w:bCs/>
                <w:sz w:val="15"/>
                <w:szCs w:val="15"/>
              </w:rPr>
              <w:t>11</w:t>
            </w:r>
          </w:p>
        </w:tc>
        <w:tc>
          <w:tcPr>
            <w:tcW w:w="1200" w:type="dxa"/>
            <w:noWrap/>
            <w:hideMark/>
          </w:tcPr>
          <w:p w14:paraId="0E925859" w14:textId="77777777" w:rsidR="00CD1CDC" w:rsidRPr="00931DBA" w:rsidRDefault="00CD1CDC" w:rsidP="00CD1CDC">
            <w:pPr>
              <w:jc w:val="both"/>
              <w:rPr>
                <w:rFonts w:cstheme="minorHAnsi"/>
                <w:b/>
                <w:bCs/>
                <w:sz w:val="15"/>
                <w:szCs w:val="15"/>
              </w:rPr>
            </w:pPr>
            <w:r w:rsidRPr="00931DBA">
              <w:rPr>
                <w:rFonts w:cstheme="minorHAnsi"/>
                <w:b/>
                <w:bCs/>
                <w:sz w:val="15"/>
                <w:szCs w:val="15"/>
              </w:rPr>
              <w:t>Good</w:t>
            </w:r>
          </w:p>
        </w:tc>
      </w:tr>
    </w:tbl>
    <w:p w14:paraId="1BE4BF3A" w14:textId="77777777" w:rsidR="00BB16E3" w:rsidRDefault="00BB16E3" w:rsidP="0092577F">
      <w:pPr>
        <w:jc w:val="both"/>
        <w:rPr>
          <w:b/>
          <w:bCs/>
          <w:sz w:val="28"/>
          <w:szCs w:val="28"/>
        </w:rPr>
      </w:pPr>
    </w:p>
    <w:p w14:paraId="0F7CCC3F" w14:textId="2A01CBBE" w:rsidR="005900A7" w:rsidRPr="005900A7" w:rsidRDefault="00516BB9" w:rsidP="009344E2">
      <w:pPr>
        <w:pStyle w:val="Heading3"/>
      </w:pPr>
      <w:bookmarkStart w:id="467" w:name="_Ref139309566"/>
      <w:bookmarkStart w:id="468" w:name="_Toc156403598"/>
      <w:r>
        <w:t xml:space="preserve">5.4 </w:t>
      </w:r>
      <w:r w:rsidR="00B65CF6" w:rsidRPr="00B65CF6">
        <w:t xml:space="preserve">Total results for OSSTF Screening Tool stability section session </w:t>
      </w:r>
      <w:r w:rsidR="00B65CF6">
        <w:t>one</w:t>
      </w:r>
      <w:bookmarkEnd w:id="467"/>
      <w:bookmarkEnd w:id="468"/>
    </w:p>
    <w:tbl>
      <w:tblPr>
        <w:tblStyle w:val="TableGrid"/>
        <w:tblW w:w="0" w:type="auto"/>
        <w:tblLook w:val="04A0" w:firstRow="1" w:lastRow="0" w:firstColumn="1" w:lastColumn="0" w:noHBand="0" w:noVBand="1"/>
      </w:tblPr>
      <w:tblGrid>
        <w:gridCol w:w="1161"/>
        <w:gridCol w:w="847"/>
        <w:gridCol w:w="846"/>
        <w:gridCol w:w="846"/>
        <w:gridCol w:w="846"/>
        <w:gridCol w:w="846"/>
        <w:gridCol w:w="846"/>
        <w:gridCol w:w="846"/>
        <w:gridCol w:w="846"/>
        <w:gridCol w:w="996"/>
        <w:gridCol w:w="992"/>
        <w:gridCol w:w="992"/>
        <w:gridCol w:w="1276"/>
        <w:gridCol w:w="825"/>
        <w:gridCol w:w="939"/>
      </w:tblGrid>
      <w:tr w:rsidR="00F8106D" w:rsidRPr="00090ADC" w14:paraId="0AA59F6E" w14:textId="77777777" w:rsidTr="00F8106D">
        <w:trPr>
          <w:trHeight w:val="680"/>
        </w:trPr>
        <w:tc>
          <w:tcPr>
            <w:tcW w:w="1161" w:type="dxa"/>
            <w:noWrap/>
            <w:hideMark/>
          </w:tcPr>
          <w:p w14:paraId="41FB23E2" w14:textId="77777777" w:rsidR="00F8106D" w:rsidRPr="00090ADC" w:rsidRDefault="00F8106D">
            <w:pPr>
              <w:rPr>
                <w:rFonts w:cstheme="minorHAnsi"/>
                <w:sz w:val="15"/>
                <w:szCs w:val="15"/>
              </w:rPr>
            </w:pPr>
          </w:p>
        </w:tc>
        <w:tc>
          <w:tcPr>
            <w:tcW w:w="2539" w:type="dxa"/>
            <w:gridSpan w:val="3"/>
            <w:noWrap/>
            <w:hideMark/>
          </w:tcPr>
          <w:p w14:paraId="5A9C6DAA" w14:textId="77777777" w:rsidR="00F8106D" w:rsidRPr="00090ADC" w:rsidRDefault="00F8106D" w:rsidP="00C567DB">
            <w:pPr>
              <w:rPr>
                <w:rFonts w:cstheme="minorHAnsi"/>
                <w:sz w:val="15"/>
                <w:szCs w:val="15"/>
              </w:rPr>
            </w:pPr>
            <w:r w:rsidRPr="00090ADC">
              <w:rPr>
                <w:rFonts w:cstheme="minorHAnsi"/>
                <w:sz w:val="15"/>
                <w:szCs w:val="15"/>
              </w:rPr>
              <w:t>Heel Counter/Stiffener</w:t>
            </w:r>
          </w:p>
        </w:tc>
        <w:tc>
          <w:tcPr>
            <w:tcW w:w="846" w:type="dxa"/>
            <w:noWrap/>
            <w:hideMark/>
          </w:tcPr>
          <w:p w14:paraId="3E28076C" w14:textId="77777777" w:rsidR="00F8106D" w:rsidRPr="00090ADC" w:rsidRDefault="00F8106D">
            <w:pPr>
              <w:rPr>
                <w:rFonts w:cstheme="minorHAnsi"/>
                <w:sz w:val="15"/>
                <w:szCs w:val="15"/>
              </w:rPr>
            </w:pPr>
            <w:proofErr w:type="spellStart"/>
            <w:r w:rsidRPr="00090ADC">
              <w:rPr>
                <w:rFonts w:cstheme="minorHAnsi"/>
                <w:sz w:val="15"/>
                <w:szCs w:val="15"/>
              </w:rPr>
              <w:t>Topline</w:t>
            </w:r>
            <w:proofErr w:type="spellEnd"/>
          </w:p>
        </w:tc>
        <w:tc>
          <w:tcPr>
            <w:tcW w:w="4380" w:type="dxa"/>
            <w:gridSpan w:val="5"/>
            <w:noWrap/>
            <w:hideMark/>
          </w:tcPr>
          <w:p w14:paraId="20B18CF5" w14:textId="77777777" w:rsidR="00F8106D" w:rsidRPr="00090ADC" w:rsidRDefault="00F8106D" w:rsidP="00C567DB">
            <w:pPr>
              <w:rPr>
                <w:rFonts w:cstheme="minorHAnsi"/>
                <w:sz w:val="15"/>
                <w:szCs w:val="15"/>
              </w:rPr>
            </w:pPr>
            <w:r w:rsidRPr="00090ADC">
              <w:rPr>
                <w:rFonts w:cstheme="minorHAnsi"/>
                <w:sz w:val="15"/>
                <w:szCs w:val="15"/>
              </w:rPr>
              <w:t>Outsole</w:t>
            </w:r>
          </w:p>
        </w:tc>
        <w:tc>
          <w:tcPr>
            <w:tcW w:w="992" w:type="dxa"/>
            <w:noWrap/>
            <w:hideMark/>
          </w:tcPr>
          <w:p w14:paraId="56795ADC" w14:textId="77777777" w:rsidR="00F8106D" w:rsidRPr="00090ADC" w:rsidRDefault="00F8106D">
            <w:pPr>
              <w:rPr>
                <w:rFonts w:cstheme="minorHAnsi"/>
                <w:sz w:val="15"/>
                <w:szCs w:val="15"/>
              </w:rPr>
            </w:pPr>
            <w:r w:rsidRPr="00090ADC">
              <w:rPr>
                <w:rFonts w:cstheme="minorHAnsi"/>
                <w:sz w:val="15"/>
                <w:szCs w:val="15"/>
              </w:rPr>
              <w:t>Upper</w:t>
            </w:r>
          </w:p>
        </w:tc>
        <w:tc>
          <w:tcPr>
            <w:tcW w:w="992" w:type="dxa"/>
            <w:noWrap/>
            <w:hideMark/>
          </w:tcPr>
          <w:p w14:paraId="089F8B2F" w14:textId="77777777" w:rsidR="00F8106D" w:rsidRPr="00090ADC" w:rsidRDefault="00F8106D">
            <w:pPr>
              <w:rPr>
                <w:rFonts w:cstheme="minorHAnsi"/>
                <w:sz w:val="15"/>
                <w:szCs w:val="15"/>
              </w:rPr>
            </w:pPr>
            <w:r w:rsidRPr="00090ADC">
              <w:rPr>
                <w:rFonts w:cstheme="minorHAnsi"/>
                <w:sz w:val="15"/>
                <w:szCs w:val="15"/>
              </w:rPr>
              <w:t>Inlay/Insole</w:t>
            </w:r>
          </w:p>
        </w:tc>
        <w:tc>
          <w:tcPr>
            <w:tcW w:w="1276" w:type="dxa"/>
            <w:hideMark/>
          </w:tcPr>
          <w:p w14:paraId="6BAB34B5" w14:textId="77777777" w:rsidR="00F8106D" w:rsidRPr="00090ADC" w:rsidRDefault="00F8106D">
            <w:pPr>
              <w:rPr>
                <w:rFonts w:cstheme="minorHAnsi"/>
                <w:sz w:val="15"/>
                <w:szCs w:val="15"/>
              </w:rPr>
            </w:pPr>
            <w:r w:rsidRPr="00090ADC">
              <w:rPr>
                <w:rFonts w:cstheme="minorHAnsi"/>
                <w:sz w:val="15"/>
                <w:szCs w:val="15"/>
              </w:rPr>
              <w:t>Fastenings and Facings</w:t>
            </w:r>
          </w:p>
        </w:tc>
        <w:tc>
          <w:tcPr>
            <w:tcW w:w="825" w:type="dxa"/>
            <w:vMerge w:val="restart"/>
            <w:noWrap/>
            <w:hideMark/>
          </w:tcPr>
          <w:p w14:paraId="2211EB28" w14:textId="2379EF28" w:rsidR="00F8106D" w:rsidRPr="00090ADC" w:rsidRDefault="00F8106D" w:rsidP="009B3ED5">
            <w:pPr>
              <w:rPr>
                <w:rFonts w:cstheme="minorHAnsi"/>
                <w:sz w:val="15"/>
                <w:szCs w:val="15"/>
              </w:rPr>
            </w:pPr>
            <w:r w:rsidRPr="00090ADC">
              <w:rPr>
                <w:rFonts w:cstheme="minorHAnsi"/>
                <w:sz w:val="15"/>
                <w:szCs w:val="15"/>
              </w:rPr>
              <w:t>Total Stability Score</w:t>
            </w:r>
          </w:p>
        </w:tc>
        <w:tc>
          <w:tcPr>
            <w:tcW w:w="939" w:type="dxa"/>
            <w:vMerge w:val="restart"/>
            <w:noWrap/>
            <w:hideMark/>
          </w:tcPr>
          <w:p w14:paraId="24772A7C" w14:textId="562B1ADD" w:rsidR="00F8106D" w:rsidRPr="00090ADC" w:rsidRDefault="00F8106D" w:rsidP="009B3ED5">
            <w:pPr>
              <w:rPr>
                <w:rFonts w:cstheme="minorHAnsi"/>
                <w:sz w:val="15"/>
                <w:szCs w:val="15"/>
              </w:rPr>
            </w:pPr>
            <w:r w:rsidRPr="00090ADC">
              <w:rPr>
                <w:rFonts w:cstheme="minorHAnsi"/>
                <w:sz w:val="15"/>
                <w:szCs w:val="15"/>
              </w:rPr>
              <w:t>Ranked Score</w:t>
            </w:r>
          </w:p>
        </w:tc>
      </w:tr>
      <w:tr w:rsidR="00F8106D" w:rsidRPr="00090ADC" w14:paraId="66193145" w14:textId="77777777" w:rsidTr="00F8106D">
        <w:trPr>
          <w:trHeight w:val="320"/>
        </w:trPr>
        <w:tc>
          <w:tcPr>
            <w:tcW w:w="1161" w:type="dxa"/>
            <w:noWrap/>
            <w:hideMark/>
          </w:tcPr>
          <w:p w14:paraId="0EE20446" w14:textId="77777777" w:rsidR="00F8106D" w:rsidRPr="00090ADC" w:rsidRDefault="00F8106D">
            <w:pPr>
              <w:rPr>
                <w:rFonts w:cstheme="minorHAnsi"/>
                <w:sz w:val="15"/>
                <w:szCs w:val="15"/>
              </w:rPr>
            </w:pPr>
            <w:r w:rsidRPr="00090ADC">
              <w:rPr>
                <w:rFonts w:cstheme="minorHAnsi"/>
                <w:sz w:val="15"/>
                <w:szCs w:val="15"/>
              </w:rPr>
              <w:t xml:space="preserve"> </w:t>
            </w:r>
          </w:p>
        </w:tc>
        <w:tc>
          <w:tcPr>
            <w:tcW w:w="847" w:type="dxa"/>
            <w:noWrap/>
            <w:hideMark/>
          </w:tcPr>
          <w:p w14:paraId="0FCAA595" w14:textId="77777777" w:rsidR="00F8106D" w:rsidRPr="00090ADC" w:rsidRDefault="00F8106D">
            <w:pPr>
              <w:rPr>
                <w:rFonts w:cstheme="minorHAnsi"/>
                <w:sz w:val="15"/>
                <w:szCs w:val="15"/>
              </w:rPr>
            </w:pPr>
            <w:r w:rsidRPr="00090ADC">
              <w:rPr>
                <w:rFonts w:cstheme="minorHAnsi"/>
                <w:sz w:val="15"/>
                <w:szCs w:val="15"/>
              </w:rPr>
              <w:t>Question S1</w:t>
            </w:r>
          </w:p>
        </w:tc>
        <w:tc>
          <w:tcPr>
            <w:tcW w:w="846" w:type="dxa"/>
            <w:noWrap/>
            <w:hideMark/>
          </w:tcPr>
          <w:p w14:paraId="6C3F08C9" w14:textId="77777777" w:rsidR="00F8106D" w:rsidRPr="00090ADC" w:rsidRDefault="00F8106D">
            <w:pPr>
              <w:rPr>
                <w:rFonts w:cstheme="minorHAnsi"/>
                <w:sz w:val="15"/>
                <w:szCs w:val="15"/>
              </w:rPr>
            </w:pPr>
            <w:r w:rsidRPr="00090ADC">
              <w:rPr>
                <w:rFonts w:cstheme="minorHAnsi"/>
                <w:sz w:val="15"/>
                <w:szCs w:val="15"/>
              </w:rPr>
              <w:t>Question S2</w:t>
            </w:r>
          </w:p>
        </w:tc>
        <w:tc>
          <w:tcPr>
            <w:tcW w:w="846" w:type="dxa"/>
            <w:noWrap/>
            <w:hideMark/>
          </w:tcPr>
          <w:p w14:paraId="4941080C" w14:textId="77777777" w:rsidR="00F8106D" w:rsidRPr="00090ADC" w:rsidRDefault="00F8106D">
            <w:pPr>
              <w:rPr>
                <w:rFonts w:cstheme="minorHAnsi"/>
                <w:sz w:val="15"/>
                <w:szCs w:val="15"/>
              </w:rPr>
            </w:pPr>
            <w:r w:rsidRPr="00090ADC">
              <w:rPr>
                <w:rFonts w:cstheme="minorHAnsi"/>
                <w:sz w:val="15"/>
                <w:szCs w:val="15"/>
              </w:rPr>
              <w:t>Question S3</w:t>
            </w:r>
          </w:p>
        </w:tc>
        <w:tc>
          <w:tcPr>
            <w:tcW w:w="846" w:type="dxa"/>
            <w:noWrap/>
            <w:hideMark/>
          </w:tcPr>
          <w:p w14:paraId="5EDE861B" w14:textId="77777777" w:rsidR="00F8106D" w:rsidRPr="00090ADC" w:rsidRDefault="00F8106D">
            <w:pPr>
              <w:rPr>
                <w:rFonts w:cstheme="minorHAnsi"/>
                <w:sz w:val="15"/>
                <w:szCs w:val="15"/>
              </w:rPr>
            </w:pPr>
            <w:r w:rsidRPr="00090ADC">
              <w:rPr>
                <w:rFonts w:cstheme="minorHAnsi"/>
                <w:sz w:val="15"/>
                <w:szCs w:val="15"/>
              </w:rPr>
              <w:t>Question S4</w:t>
            </w:r>
          </w:p>
        </w:tc>
        <w:tc>
          <w:tcPr>
            <w:tcW w:w="846" w:type="dxa"/>
            <w:noWrap/>
            <w:hideMark/>
          </w:tcPr>
          <w:p w14:paraId="19CB9A2B" w14:textId="77777777" w:rsidR="00F8106D" w:rsidRPr="00090ADC" w:rsidRDefault="00F8106D">
            <w:pPr>
              <w:rPr>
                <w:rFonts w:cstheme="minorHAnsi"/>
                <w:sz w:val="15"/>
                <w:szCs w:val="15"/>
              </w:rPr>
            </w:pPr>
            <w:r w:rsidRPr="00090ADC">
              <w:rPr>
                <w:rFonts w:cstheme="minorHAnsi"/>
                <w:sz w:val="15"/>
                <w:szCs w:val="15"/>
              </w:rPr>
              <w:t>Question S5</w:t>
            </w:r>
          </w:p>
        </w:tc>
        <w:tc>
          <w:tcPr>
            <w:tcW w:w="846" w:type="dxa"/>
            <w:noWrap/>
            <w:hideMark/>
          </w:tcPr>
          <w:p w14:paraId="32E62DBA" w14:textId="77777777" w:rsidR="00F8106D" w:rsidRPr="00090ADC" w:rsidRDefault="00F8106D">
            <w:pPr>
              <w:rPr>
                <w:rFonts w:cstheme="minorHAnsi"/>
                <w:sz w:val="15"/>
                <w:szCs w:val="15"/>
              </w:rPr>
            </w:pPr>
            <w:r w:rsidRPr="00090ADC">
              <w:rPr>
                <w:rFonts w:cstheme="minorHAnsi"/>
                <w:sz w:val="15"/>
                <w:szCs w:val="15"/>
              </w:rPr>
              <w:t>Question S6</w:t>
            </w:r>
          </w:p>
        </w:tc>
        <w:tc>
          <w:tcPr>
            <w:tcW w:w="846" w:type="dxa"/>
            <w:noWrap/>
            <w:hideMark/>
          </w:tcPr>
          <w:p w14:paraId="437504B3" w14:textId="77777777" w:rsidR="00F8106D" w:rsidRPr="00090ADC" w:rsidRDefault="00F8106D">
            <w:pPr>
              <w:rPr>
                <w:rFonts w:cstheme="minorHAnsi"/>
                <w:sz w:val="15"/>
                <w:szCs w:val="15"/>
              </w:rPr>
            </w:pPr>
            <w:r w:rsidRPr="00090ADC">
              <w:rPr>
                <w:rFonts w:cstheme="minorHAnsi"/>
                <w:sz w:val="15"/>
                <w:szCs w:val="15"/>
              </w:rPr>
              <w:t>Question S7</w:t>
            </w:r>
          </w:p>
        </w:tc>
        <w:tc>
          <w:tcPr>
            <w:tcW w:w="846" w:type="dxa"/>
            <w:noWrap/>
            <w:hideMark/>
          </w:tcPr>
          <w:p w14:paraId="7B420F7B" w14:textId="77777777" w:rsidR="00F8106D" w:rsidRPr="00090ADC" w:rsidRDefault="00F8106D">
            <w:pPr>
              <w:rPr>
                <w:rFonts w:cstheme="minorHAnsi"/>
                <w:sz w:val="15"/>
                <w:szCs w:val="15"/>
              </w:rPr>
            </w:pPr>
            <w:r w:rsidRPr="00090ADC">
              <w:rPr>
                <w:rFonts w:cstheme="minorHAnsi"/>
                <w:sz w:val="15"/>
                <w:szCs w:val="15"/>
              </w:rPr>
              <w:t>Question S8</w:t>
            </w:r>
          </w:p>
        </w:tc>
        <w:tc>
          <w:tcPr>
            <w:tcW w:w="996" w:type="dxa"/>
            <w:noWrap/>
            <w:hideMark/>
          </w:tcPr>
          <w:p w14:paraId="3058D453" w14:textId="77777777" w:rsidR="00F8106D" w:rsidRPr="00090ADC" w:rsidRDefault="00F8106D">
            <w:pPr>
              <w:rPr>
                <w:rFonts w:cstheme="minorHAnsi"/>
                <w:sz w:val="15"/>
                <w:szCs w:val="15"/>
              </w:rPr>
            </w:pPr>
            <w:r w:rsidRPr="00090ADC">
              <w:rPr>
                <w:rFonts w:cstheme="minorHAnsi"/>
                <w:sz w:val="15"/>
                <w:szCs w:val="15"/>
              </w:rPr>
              <w:t>Question S9</w:t>
            </w:r>
          </w:p>
        </w:tc>
        <w:tc>
          <w:tcPr>
            <w:tcW w:w="992" w:type="dxa"/>
            <w:noWrap/>
            <w:hideMark/>
          </w:tcPr>
          <w:p w14:paraId="5AD64AB1" w14:textId="77777777" w:rsidR="00F8106D" w:rsidRPr="00090ADC" w:rsidRDefault="00F8106D">
            <w:pPr>
              <w:rPr>
                <w:rFonts w:cstheme="minorHAnsi"/>
                <w:sz w:val="15"/>
                <w:szCs w:val="15"/>
              </w:rPr>
            </w:pPr>
            <w:r w:rsidRPr="00090ADC">
              <w:rPr>
                <w:rFonts w:cstheme="minorHAnsi"/>
                <w:sz w:val="15"/>
                <w:szCs w:val="15"/>
              </w:rPr>
              <w:t>Question S10</w:t>
            </w:r>
          </w:p>
        </w:tc>
        <w:tc>
          <w:tcPr>
            <w:tcW w:w="992" w:type="dxa"/>
            <w:noWrap/>
            <w:hideMark/>
          </w:tcPr>
          <w:p w14:paraId="69FC60A2" w14:textId="77777777" w:rsidR="00F8106D" w:rsidRPr="00090ADC" w:rsidRDefault="00F8106D">
            <w:pPr>
              <w:rPr>
                <w:rFonts w:cstheme="minorHAnsi"/>
                <w:sz w:val="15"/>
                <w:szCs w:val="15"/>
              </w:rPr>
            </w:pPr>
            <w:r w:rsidRPr="00090ADC">
              <w:rPr>
                <w:rFonts w:cstheme="minorHAnsi"/>
                <w:sz w:val="15"/>
                <w:szCs w:val="15"/>
              </w:rPr>
              <w:t>Question S11</w:t>
            </w:r>
          </w:p>
        </w:tc>
        <w:tc>
          <w:tcPr>
            <w:tcW w:w="1276" w:type="dxa"/>
            <w:noWrap/>
            <w:hideMark/>
          </w:tcPr>
          <w:p w14:paraId="12141C1E" w14:textId="77777777" w:rsidR="00F8106D" w:rsidRPr="00090ADC" w:rsidRDefault="00F8106D">
            <w:pPr>
              <w:rPr>
                <w:rFonts w:cstheme="minorHAnsi"/>
                <w:sz w:val="15"/>
                <w:szCs w:val="15"/>
              </w:rPr>
            </w:pPr>
            <w:r w:rsidRPr="00090ADC">
              <w:rPr>
                <w:rFonts w:cstheme="minorHAnsi"/>
                <w:sz w:val="15"/>
                <w:szCs w:val="15"/>
              </w:rPr>
              <w:t>Question S12</w:t>
            </w:r>
          </w:p>
        </w:tc>
        <w:tc>
          <w:tcPr>
            <w:tcW w:w="825" w:type="dxa"/>
            <w:vMerge/>
            <w:noWrap/>
            <w:hideMark/>
          </w:tcPr>
          <w:p w14:paraId="288768A4" w14:textId="523B6B16" w:rsidR="00F8106D" w:rsidRPr="00090ADC" w:rsidRDefault="00F8106D">
            <w:pPr>
              <w:rPr>
                <w:rFonts w:cstheme="minorHAnsi"/>
                <w:sz w:val="15"/>
                <w:szCs w:val="15"/>
              </w:rPr>
            </w:pPr>
          </w:p>
        </w:tc>
        <w:tc>
          <w:tcPr>
            <w:tcW w:w="939" w:type="dxa"/>
            <w:vMerge/>
            <w:noWrap/>
            <w:hideMark/>
          </w:tcPr>
          <w:p w14:paraId="6DC628D4" w14:textId="299F3938" w:rsidR="00F8106D" w:rsidRPr="00090ADC" w:rsidRDefault="00F8106D">
            <w:pPr>
              <w:rPr>
                <w:rFonts w:cstheme="minorHAnsi"/>
                <w:sz w:val="15"/>
                <w:szCs w:val="15"/>
              </w:rPr>
            </w:pPr>
          </w:p>
        </w:tc>
      </w:tr>
      <w:tr w:rsidR="00C567DB" w:rsidRPr="00090ADC" w14:paraId="6D868DBC" w14:textId="77777777" w:rsidTr="00F8106D">
        <w:trPr>
          <w:trHeight w:val="320"/>
        </w:trPr>
        <w:tc>
          <w:tcPr>
            <w:tcW w:w="1161" w:type="dxa"/>
            <w:noWrap/>
            <w:hideMark/>
          </w:tcPr>
          <w:p w14:paraId="6F83FF67"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1</w:t>
            </w:r>
          </w:p>
        </w:tc>
        <w:tc>
          <w:tcPr>
            <w:tcW w:w="847" w:type="dxa"/>
            <w:noWrap/>
            <w:hideMark/>
          </w:tcPr>
          <w:p w14:paraId="35E9FC5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C8375F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A5274E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85C986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34FFF1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EF8D98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BBD421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69E5656"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7362E81F"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46FE705"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3FE8B19"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172B2795"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6D9A4F60" w14:textId="77777777" w:rsidR="00C567DB" w:rsidRPr="00090ADC" w:rsidRDefault="00C567DB" w:rsidP="00C567DB">
            <w:pPr>
              <w:rPr>
                <w:rFonts w:cstheme="minorHAnsi"/>
                <w:sz w:val="15"/>
                <w:szCs w:val="15"/>
              </w:rPr>
            </w:pPr>
            <w:r w:rsidRPr="00090ADC">
              <w:rPr>
                <w:rFonts w:cstheme="minorHAnsi"/>
                <w:sz w:val="15"/>
                <w:szCs w:val="15"/>
              </w:rPr>
              <w:t>11</w:t>
            </w:r>
          </w:p>
        </w:tc>
        <w:tc>
          <w:tcPr>
            <w:tcW w:w="939" w:type="dxa"/>
            <w:noWrap/>
            <w:hideMark/>
          </w:tcPr>
          <w:p w14:paraId="53E40452"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13330F32" w14:textId="77777777" w:rsidTr="00F8106D">
        <w:trPr>
          <w:trHeight w:val="320"/>
        </w:trPr>
        <w:tc>
          <w:tcPr>
            <w:tcW w:w="1161" w:type="dxa"/>
            <w:noWrap/>
            <w:hideMark/>
          </w:tcPr>
          <w:p w14:paraId="5DF85E3B"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2</w:t>
            </w:r>
          </w:p>
        </w:tc>
        <w:tc>
          <w:tcPr>
            <w:tcW w:w="847" w:type="dxa"/>
            <w:noWrap/>
            <w:hideMark/>
          </w:tcPr>
          <w:p w14:paraId="1C43DDD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2A35EB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075A73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C9CB1E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261213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3431DE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0E0181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0090206"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649F6796"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255CECE"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0EB86CF"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269F821A"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504EDD30" w14:textId="77777777" w:rsidR="00C567DB" w:rsidRPr="00090ADC" w:rsidRDefault="00C567DB" w:rsidP="00C567DB">
            <w:pPr>
              <w:rPr>
                <w:rFonts w:cstheme="minorHAnsi"/>
                <w:sz w:val="15"/>
                <w:szCs w:val="15"/>
              </w:rPr>
            </w:pPr>
            <w:r w:rsidRPr="00090ADC">
              <w:rPr>
                <w:rFonts w:cstheme="minorHAnsi"/>
                <w:sz w:val="15"/>
                <w:szCs w:val="15"/>
              </w:rPr>
              <w:t>9</w:t>
            </w:r>
          </w:p>
        </w:tc>
        <w:tc>
          <w:tcPr>
            <w:tcW w:w="939" w:type="dxa"/>
            <w:noWrap/>
            <w:hideMark/>
          </w:tcPr>
          <w:p w14:paraId="7C8847AF"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6B40A048" w14:textId="77777777" w:rsidTr="00F8106D">
        <w:trPr>
          <w:trHeight w:val="320"/>
        </w:trPr>
        <w:tc>
          <w:tcPr>
            <w:tcW w:w="1161" w:type="dxa"/>
            <w:noWrap/>
            <w:hideMark/>
          </w:tcPr>
          <w:p w14:paraId="28DAA624"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3</w:t>
            </w:r>
          </w:p>
        </w:tc>
        <w:tc>
          <w:tcPr>
            <w:tcW w:w="847" w:type="dxa"/>
            <w:noWrap/>
            <w:hideMark/>
          </w:tcPr>
          <w:p w14:paraId="672476A9"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CE92B73"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1834D6D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E2387F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4240AF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5C55F5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FE7CD6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ABF8365"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40207C27"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947C26E"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10FABCC5"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7E289DFD"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7741FD99" w14:textId="77777777" w:rsidR="00C567DB" w:rsidRPr="00090ADC" w:rsidRDefault="00C567DB" w:rsidP="00C567DB">
            <w:pPr>
              <w:rPr>
                <w:rFonts w:cstheme="minorHAnsi"/>
                <w:sz w:val="15"/>
                <w:szCs w:val="15"/>
              </w:rPr>
            </w:pPr>
            <w:r w:rsidRPr="00090ADC">
              <w:rPr>
                <w:rFonts w:cstheme="minorHAnsi"/>
                <w:sz w:val="15"/>
                <w:szCs w:val="15"/>
              </w:rPr>
              <w:t>10</w:t>
            </w:r>
          </w:p>
        </w:tc>
        <w:tc>
          <w:tcPr>
            <w:tcW w:w="939" w:type="dxa"/>
            <w:noWrap/>
            <w:hideMark/>
          </w:tcPr>
          <w:p w14:paraId="39AADF2D"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1568F345" w14:textId="77777777" w:rsidTr="00F8106D">
        <w:trPr>
          <w:trHeight w:val="320"/>
        </w:trPr>
        <w:tc>
          <w:tcPr>
            <w:tcW w:w="1161" w:type="dxa"/>
            <w:noWrap/>
            <w:hideMark/>
          </w:tcPr>
          <w:p w14:paraId="2951C951"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4</w:t>
            </w:r>
          </w:p>
        </w:tc>
        <w:tc>
          <w:tcPr>
            <w:tcW w:w="847" w:type="dxa"/>
            <w:noWrap/>
            <w:hideMark/>
          </w:tcPr>
          <w:p w14:paraId="41A4F647"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088D111"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4BC959C2"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685469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1F0C90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D5D96D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A6FB86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B011CA8"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04B5347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6A9C3F8"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29CFD0AB"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24850637"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1E4C3A82" w14:textId="77777777" w:rsidR="00C567DB" w:rsidRPr="00090ADC" w:rsidRDefault="00C567DB" w:rsidP="00C567DB">
            <w:pPr>
              <w:rPr>
                <w:rFonts w:cstheme="minorHAnsi"/>
                <w:sz w:val="15"/>
                <w:szCs w:val="15"/>
              </w:rPr>
            </w:pPr>
            <w:r w:rsidRPr="00090ADC">
              <w:rPr>
                <w:rFonts w:cstheme="minorHAnsi"/>
                <w:sz w:val="15"/>
                <w:szCs w:val="15"/>
              </w:rPr>
              <w:t>9</w:t>
            </w:r>
          </w:p>
        </w:tc>
        <w:tc>
          <w:tcPr>
            <w:tcW w:w="939" w:type="dxa"/>
            <w:noWrap/>
            <w:hideMark/>
          </w:tcPr>
          <w:p w14:paraId="6D6D4E7D" w14:textId="77777777" w:rsidR="00C567DB" w:rsidRPr="00090ADC" w:rsidRDefault="00C567DB">
            <w:pPr>
              <w:rPr>
                <w:rFonts w:cstheme="minorHAnsi"/>
                <w:sz w:val="15"/>
                <w:szCs w:val="15"/>
              </w:rPr>
            </w:pPr>
            <w:r w:rsidRPr="00090ADC">
              <w:rPr>
                <w:rFonts w:cstheme="minorHAnsi"/>
                <w:sz w:val="15"/>
                <w:szCs w:val="15"/>
              </w:rPr>
              <w:t xml:space="preserve">Moderate </w:t>
            </w:r>
          </w:p>
        </w:tc>
      </w:tr>
      <w:tr w:rsidR="00C567DB" w:rsidRPr="00090ADC" w14:paraId="1BB1B74E" w14:textId="77777777" w:rsidTr="00F8106D">
        <w:trPr>
          <w:trHeight w:val="320"/>
        </w:trPr>
        <w:tc>
          <w:tcPr>
            <w:tcW w:w="1161" w:type="dxa"/>
            <w:noWrap/>
            <w:hideMark/>
          </w:tcPr>
          <w:p w14:paraId="76495A3B"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5</w:t>
            </w:r>
          </w:p>
        </w:tc>
        <w:tc>
          <w:tcPr>
            <w:tcW w:w="847" w:type="dxa"/>
            <w:noWrap/>
            <w:hideMark/>
          </w:tcPr>
          <w:p w14:paraId="7717842A"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5C362D7A"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257B82A7"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E5018A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1CDE22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268FFA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51257B1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5EF389C"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655B6EB1"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FB27B1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D2894FD"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18E8AF50"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319A5E37"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0A1D28C5"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19093D84" w14:textId="77777777" w:rsidTr="00F8106D">
        <w:trPr>
          <w:trHeight w:val="320"/>
        </w:trPr>
        <w:tc>
          <w:tcPr>
            <w:tcW w:w="1161" w:type="dxa"/>
            <w:noWrap/>
            <w:hideMark/>
          </w:tcPr>
          <w:p w14:paraId="0BD1E57C" w14:textId="77777777" w:rsidR="00C567DB" w:rsidRPr="00090ADC" w:rsidRDefault="00C567DB">
            <w:pPr>
              <w:rPr>
                <w:rFonts w:cstheme="minorHAnsi"/>
                <w:sz w:val="15"/>
                <w:szCs w:val="15"/>
              </w:rPr>
            </w:pPr>
            <w:r w:rsidRPr="00090ADC">
              <w:rPr>
                <w:rFonts w:cstheme="minorHAnsi"/>
                <w:sz w:val="15"/>
                <w:szCs w:val="15"/>
              </w:rPr>
              <w:t xml:space="preserve">Shoe A </w:t>
            </w:r>
            <w:proofErr w:type="spellStart"/>
            <w:r w:rsidRPr="00090ADC">
              <w:rPr>
                <w:rFonts w:cstheme="minorHAnsi"/>
                <w:sz w:val="15"/>
                <w:szCs w:val="15"/>
              </w:rPr>
              <w:t>Rater</w:t>
            </w:r>
            <w:proofErr w:type="spellEnd"/>
            <w:r w:rsidRPr="00090ADC">
              <w:rPr>
                <w:rFonts w:cstheme="minorHAnsi"/>
                <w:sz w:val="15"/>
                <w:szCs w:val="15"/>
              </w:rPr>
              <w:t xml:space="preserve"> 6</w:t>
            </w:r>
          </w:p>
        </w:tc>
        <w:tc>
          <w:tcPr>
            <w:tcW w:w="847" w:type="dxa"/>
            <w:noWrap/>
            <w:hideMark/>
          </w:tcPr>
          <w:p w14:paraId="0E5D77BA"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32C6DE75"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250F7B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73BC65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B353E3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4A1984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65CC29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FA3493F"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063DB68E"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08910FB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013FCA7"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59D0561A"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28840F92" w14:textId="77777777" w:rsidR="00C567DB" w:rsidRPr="00090ADC" w:rsidRDefault="00C567DB" w:rsidP="00C567DB">
            <w:pPr>
              <w:rPr>
                <w:rFonts w:cstheme="minorHAnsi"/>
                <w:sz w:val="15"/>
                <w:szCs w:val="15"/>
              </w:rPr>
            </w:pPr>
            <w:r w:rsidRPr="00090ADC">
              <w:rPr>
                <w:rFonts w:cstheme="minorHAnsi"/>
                <w:sz w:val="15"/>
                <w:szCs w:val="15"/>
              </w:rPr>
              <w:t>10</w:t>
            </w:r>
          </w:p>
        </w:tc>
        <w:tc>
          <w:tcPr>
            <w:tcW w:w="939" w:type="dxa"/>
            <w:noWrap/>
            <w:hideMark/>
          </w:tcPr>
          <w:p w14:paraId="6D560BA2"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123C6732" w14:textId="77777777" w:rsidTr="00F8106D">
        <w:trPr>
          <w:trHeight w:val="320"/>
        </w:trPr>
        <w:tc>
          <w:tcPr>
            <w:tcW w:w="1161" w:type="dxa"/>
            <w:noWrap/>
            <w:hideMark/>
          </w:tcPr>
          <w:p w14:paraId="1289A794"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1</w:t>
            </w:r>
          </w:p>
        </w:tc>
        <w:tc>
          <w:tcPr>
            <w:tcW w:w="847" w:type="dxa"/>
            <w:noWrap/>
            <w:hideMark/>
          </w:tcPr>
          <w:p w14:paraId="45EE9C33"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6DEB3CA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4828A4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EFF242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D1AB0BB"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3FAB12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36A057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561B021"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4FAEB77B"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7CC1CD2F"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1E98CAB"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67C65B0E"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3FA0073F" w14:textId="77777777" w:rsidR="00C567DB" w:rsidRPr="00090ADC" w:rsidRDefault="00C567DB" w:rsidP="00C567DB">
            <w:pPr>
              <w:rPr>
                <w:rFonts w:cstheme="minorHAnsi"/>
                <w:sz w:val="15"/>
                <w:szCs w:val="15"/>
              </w:rPr>
            </w:pPr>
            <w:r w:rsidRPr="00090ADC">
              <w:rPr>
                <w:rFonts w:cstheme="minorHAnsi"/>
                <w:sz w:val="15"/>
                <w:szCs w:val="15"/>
              </w:rPr>
              <w:t>9</w:t>
            </w:r>
          </w:p>
        </w:tc>
        <w:tc>
          <w:tcPr>
            <w:tcW w:w="939" w:type="dxa"/>
            <w:noWrap/>
            <w:hideMark/>
          </w:tcPr>
          <w:p w14:paraId="7942C996"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47E3E64F" w14:textId="77777777" w:rsidTr="00F8106D">
        <w:trPr>
          <w:trHeight w:val="320"/>
        </w:trPr>
        <w:tc>
          <w:tcPr>
            <w:tcW w:w="1161" w:type="dxa"/>
            <w:noWrap/>
            <w:hideMark/>
          </w:tcPr>
          <w:p w14:paraId="324FABA0"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2</w:t>
            </w:r>
          </w:p>
        </w:tc>
        <w:tc>
          <w:tcPr>
            <w:tcW w:w="847" w:type="dxa"/>
            <w:noWrap/>
            <w:hideMark/>
          </w:tcPr>
          <w:p w14:paraId="3577F763"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565A57C5"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2E6135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F816E6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374AE20"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E48B326"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60DBB7B"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7DE2F22"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41C2EFD6"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6E77BF5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02F3EA83"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627853C4"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3D327E8A"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552D5A09"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5C5BF710" w14:textId="77777777" w:rsidTr="00F8106D">
        <w:trPr>
          <w:trHeight w:val="320"/>
        </w:trPr>
        <w:tc>
          <w:tcPr>
            <w:tcW w:w="1161" w:type="dxa"/>
            <w:noWrap/>
            <w:hideMark/>
          </w:tcPr>
          <w:p w14:paraId="0D0732C7"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3</w:t>
            </w:r>
          </w:p>
        </w:tc>
        <w:tc>
          <w:tcPr>
            <w:tcW w:w="847" w:type="dxa"/>
            <w:noWrap/>
            <w:hideMark/>
          </w:tcPr>
          <w:p w14:paraId="6833BA1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377986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E1E147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303CE6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4132A73"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E506B79"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E37D7CC"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F5E9AF4"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2B6B6792"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52711937"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7E13044"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75058002"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6F0CCEB9" w14:textId="77777777" w:rsidR="00C567DB" w:rsidRPr="00090ADC" w:rsidRDefault="00C567DB" w:rsidP="00C567DB">
            <w:pPr>
              <w:rPr>
                <w:rFonts w:cstheme="minorHAnsi"/>
                <w:sz w:val="15"/>
                <w:szCs w:val="15"/>
              </w:rPr>
            </w:pPr>
            <w:r w:rsidRPr="00090ADC">
              <w:rPr>
                <w:rFonts w:cstheme="minorHAnsi"/>
                <w:sz w:val="15"/>
                <w:szCs w:val="15"/>
              </w:rPr>
              <w:t>12</w:t>
            </w:r>
          </w:p>
        </w:tc>
        <w:tc>
          <w:tcPr>
            <w:tcW w:w="939" w:type="dxa"/>
            <w:noWrap/>
            <w:hideMark/>
          </w:tcPr>
          <w:p w14:paraId="5963951A"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63725374" w14:textId="77777777" w:rsidTr="00F8106D">
        <w:trPr>
          <w:trHeight w:val="320"/>
        </w:trPr>
        <w:tc>
          <w:tcPr>
            <w:tcW w:w="1161" w:type="dxa"/>
            <w:noWrap/>
            <w:hideMark/>
          </w:tcPr>
          <w:p w14:paraId="4F21FAE0"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4</w:t>
            </w:r>
          </w:p>
        </w:tc>
        <w:tc>
          <w:tcPr>
            <w:tcW w:w="847" w:type="dxa"/>
            <w:noWrap/>
            <w:hideMark/>
          </w:tcPr>
          <w:p w14:paraId="65A249F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DFBE2A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333897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B2DA82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1986E55"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FCD7305"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7C24CE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40C00D9"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5B8945A5"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C41A95A"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E0AB671"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3C05D13C"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4638CFE0" w14:textId="77777777" w:rsidR="00C567DB" w:rsidRPr="00090ADC" w:rsidRDefault="00C567DB" w:rsidP="00C567DB">
            <w:pPr>
              <w:rPr>
                <w:rFonts w:cstheme="minorHAnsi"/>
                <w:sz w:val="15"/>
                <w:szCs w:val="15"/>
              </w:rPr>
            </w:pPr>
            <w:r w:rsidRPr="00090ADC">
              <w:rPr>
                <w:rFonts w:cstheme="minorHAnsi"/>
                <w:sz w:val="15"/>
                <w:szCs w:val="15"/>
              </w:rPr>
              <w:t>13</w:t>
            </w:r>
          </w:p>
        </w:tc>
        <w:tc>
          <w:tcPr>
            <w:tcW w:w="939" w:type="dxa"/>
            <w:noWrap/>
            <w:hideMark/>
          </w:tcPr>
          <w:p w14:paraId="0C8B9F7E"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50CE502A" w14:textId="77777777" w:rsidTr="00F8106D">
        <w:trPr>
          <w:trHeight w:val="280"/>
        </w:trPr>
        <w:tc>
          <w:tcPr>
            <w:tcW w:w="1161" w:type="dxa"/>
            <w:noWrap/>
            <w:hideMark/>
          </w:tcPr>
          <w:p w14:paraId="33F86933"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5</w:t>
            </w:r>
          </w:p>
        </w:tc>
        <w:tc>
          <w:tcPr>
            <w:tcW w:w="847" w:type="dxa"/>
            <w:noWrap/>
            <w:hideMark/>
          </w:tcPr>
          <w:p w14:paraId="5BE89E1F"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606E7E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1FA435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8F5EE3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DC19C9C"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7A1EF9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A70D19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5264D7F"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0977FCB2"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B26004B"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5BE62FF6"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28CACDBB"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07433EDA" w14:textId="77777777" w:rsidR="00C567DB" w:rsidRPr="00090ADC" w:rsidRDefault="00C567DB" w:rsidP="00C567DB">
            <w:pPr>
              <w:rPr>
                <w:rFonts w:cstheme="minorHAnsi"/>
                <w:sz w:val="15"/>
                <w:szCs w:val="15"/>
              </w:rPr>
            </w:pPr>
            <w:r w:rsidRPr="00090ADC">
              <w:rPr>
                <w:rFonts w:cstheme="minorHAnsi"/>
                <w:sz w:val="15"/>
                <w:szCs w:val="15"/>
              </w:rPr>
              <w:t>11</w:t>
            </w:r>
          </w:p>
        </w:tc>
        <w:tc>
          <w:tcPr>
            <w:tcW w:w="939" w:type="dxa"/>
            <w:noWrap/>
            <w:hideMark/>
          </w:tcPr>
          <w:p w14:paraId="39CEE259"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4388FE9B" w14:textId="77777777" w:rsidTr="00F8106D">
        <w:trPr>
          <w:trHeight w:val="320"/>
        </w:trPr>
        <w:tc>
          <w:tcPr>
            <w:tcW w:w="1161" w:type="dxa"/>
            <w:noWrap/>
            <w:hideMark/>
          </w:tcPr>
          <w:p w14:paraId="15E64150" w14:textId="77777777" w:rsidR="00C567DB" w:rsidRPr="00090ADC" w:rsidRDefault="00C567DB">
            <w:pPr>
              <w:rPr>
                <w:rFonts w:cstheme="minorHAnsi"/>
                <w:sz w:val="15"/>
                <w:szCs w:val="15"/>
              </w:rPr>
            </w:pPr>
            <w:r w:rsidRPr="00090ADC">
              <w:rPr>
                <w:rFonts w:cstheme="minorHAnsi"/>
                <w:sz w:val="15"/>
                <w:szCs w:val="15"/>
              </w:rPr>
              <w:t xml:space="preserve">Shoe B </w:t>
            </w:r>
            <w:proofErr w:type="spellStart"/>
            <w:r w:rsidRPr="00090ADC">
              <w:rPr>
                <w:rFonts w:cstheme="minorHAnsi"/>
                <w:sz w:val="15"/>
                <w:szCs w:val="15"/>
              </w:rPr>
              <w:t>Rater</w:t>
            </w:r>
            <w:proofErr w:type="spellEnd"/>
            <w:r w:rsidRPr="00090ADC">
              <w:rPr>
                <w:rFonts w:cstheme="minorHAnsi"/>
                <w:sz w:val="15"/>
                <w:szCs w:val="15"/>
              </w:rPr>
              <w:t xml:space="preserve"> 6</w:t>
            </w:r>
          </w:p>
        </w:tc>
        <w:tc>
          <w:tcPr>
            <w:tcW w:w="847" w:type="dxa"/>
            <w:noWrap/>
            <w:hideMark/>
          </w:tcPr>
          <w:p w14:paraId="3D645CAD"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E441EA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659DE2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0ABD84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B9412E6"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AA5E0DD"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8B059ED"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0769231"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0FD34B61"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37FF792B"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5ED8318C"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26F1BA47"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2283F748" w14:textId="77777777" w:rsidR="00C567DB" w:rsidRPr="00090ADC" w:rsidRDefault="00C567DB" w:rsidP="00C567DB">
            <w:pPr>
              <w:rPr>
                <w:rFonts w:cstheme="minorHAnsi"/>
                <w:sz w:val="15"/>
                <w:szCs w:val="15"/>
              </w:rPr>
            </w:pPr>
            <w:r w:rsidRPr="00090ADC">
              <w:rPr>
                <w:rFonts w:cstheme="minorHAnsi"/>
                <w:sz w:val="15"/>
                <w:szCs w:val="15"/>
              </w:rPr>
              <w:t>10</w:t>
            </w:r>
          </w:p>
        </w:tc>
        <w:tc>
          <w:tcPr>
            <w:tcW w:w="939" w:type="dxa"/>
            <w:noWrap/>
            <w:hideMark/>
          </w:tcPr>
          <w:p w14:paraId="3BB2558E"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23BB3747" w14:textId="77777777" w:rsidTr="00F8106D">
        <w:trPr>
          <w:trHeight w:val="320"/>
        </w:trPr>
        <w:tc>
          <w:tcPr>
            <w:tcW w:w="1161" w:type="dxa"/>
            <w:noWrap/>
            <w:hideMark/>
          </w:tcPr>
          <w:p w14:paraId="799C47DD"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1</w:t>
            </w:r>
          </w:p>
        </w:tc>
        <w:tc>
          <w:tcPr>
            <w:tcW w:w="847" w:type="dxa"/>
            <w:noWrap/>
            <w:hideMark/>
          </w:tcPr>
          <w:p w14:paraId="7B7DD507"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2562758A"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4D43FCAF"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4419F57"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248A9750"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73DB8F3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911D87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CAA42F1"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3AD6FF1A"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5056355"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1AC09A62"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69EF67A8"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206891DE" w14:textId="77777777" w:rsidR="00C567DB" w:rsidRPr="00090ADC" w:rsidRDefault="00C567DB" w:rsidP="00C567DB">
            <w:pPr>
              <w:rPr>
                <w:rFonts w:cstheme="minorHAnsi"/>
                <w:sz w:val="15"/>
                <w:szCs w:val="15"/>
              </w:rPr>
            </w:pPr>
            <w:r w:rsidRPr="00090ADC">
              <w:rPr>
                <w:rFonts w:cstheme="minorHAnsi"/>
                <w:sz w:val="15"/>
                <w:szCs w:val="15"/>
              </w:rPr>
              <w:t>6</w:t>
            </w:r>
          </w:p>
        </w:tc>
        <w:tc>
          <w:tcPr>
            <w:tcW w:w="939" w:type="dxa"/>
            <w:noWrap/>
            <w:hideMark/>
          </w:tcPr>
          <w:p w14:paraId="66B0B276"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5007E45C" w14:textId="77777777" w:rsidTr="00F8106D">
        <w:trPr>
          <w:trHeight w:val="320"/>
        </w:trPr>
        <w:tc>
          <w:tcPr>
            <w:tcW w:w="1161" w:type="dxa"/>
            <w:noWrap/>
            <w:hideMark/>
          </w:tcPr>
          <w:p w14:paraId="60447389"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2</w:t>
            </w:r>
          </w:p>
        </w:tc>
        <w:tc>
          <w:tcPr>
            <w:tcW w:w="847" w:type="dxa"/>
            <w:noWrap/>
            <w:hideMark/>
          </w:tcPr>
          <w:p w14:paraId="3D11395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8D0BD81"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5B02D8F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74AC3DE"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2A48D55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72D659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39E21ED"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5488480E"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0B411B7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BC6E6DD"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8938F30"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4FE91BA6"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3CD688D8"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0D4CA2A2"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03E6FA1F" w14:textId="77777777" w:rsidTr="00F8106D">
        <w:trPr>
          <w:trHeight w:val="380"/>
        </w:trPr>
        <w:tc>
          <w:tcPr>
            <w:tcW w:w="1161" w:type="dxa"/>
            <w:noWrap/>
            <w:hideMark/>
          </w:tcPr>
          <w:p w14:paraId="59D09083"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3</w:t>
            </w:r>
          </w:p>
        </w:tc>
        <w:tc>
          <w:tcPr>
            <w:tcW w:w="847" w:type="dxa"/>
            <w:noWrap/>
            <w:hideMark/>
          </w:tcPr>
          <w:p w14:paraId="3144CB6E"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73D0CA2"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3C1A7C3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F1D24BF"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7C17A58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23511D7"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8FA462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4618F2B"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5DBE5862"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A5199DD"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5788B390"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325D73F4"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46362CE9"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2765B53F"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51766C33" w14:textId="77777777" w:rsidTr="00F8106D">
        <w:trPr>
          <w:trHeight w:val="380"/>
        </w:trPr>
        <w:tc>
          <w:tcPr>
            <w:tcW w:w="1161" w:type="dxa"/>
            <w:noWrap/>
            <w:hideMark/>
          </w:tcPr>
          <w:p w14:paraId="4F162EA2"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4</w:t>
            </w:r>
          </w:p>
        </w:tc>
        <w:tc>
          <w:tcPr>
            <w:tcW w:w="847" w:type="dxa"/>
            <w:noWrap/>
            <w:hideMark/>
          </w:tcPr>
          <w:p w14:paraId="2107DF9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61A2695"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744703D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36AFD2F"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1A7FE931"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821AC9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EE78BC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3EB1AFB"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3D76CB0D"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11589096"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0DAF7C53"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2041279D"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7E9972FF"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5FDD8CFB"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337C3927" w14:textId="77777777" w:rsidTr="00F8106D">
        <w:trPr>
          <w:trHeight w:val="380"/>
        </w:trPr>
        <w:tc>
          <w:tcPr>
            <w:tcW w:w="1161" w:type="dxa"/>
            <w:noWrap/>
            <w:hideMark/>
          </w:tcPr>
          <w:p w14:paraId="4721B366"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5</w:t>
            </w:r>
          </w:p>
        </w:tc>
        <w:tc>
          <w:tcPr>
            <w:tcW w:w="847" w:type="dxa"/>
            <w:noWrap/>
            <w:hideMark/>
          </w:tcPr>
          <w:p w14:paraId="72EC25D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874CED8"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64302C9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72B0A20"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393037BB"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9D6CD1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085A74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26ECE57"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1FEEDC5D"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29889FE6"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96AF24C"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16DE5336"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6A2AECFF" w14:textId="77777777" w:rsidR="00C567DB" w:rsidRPr="00090ADC" w:rsidRDefault="00C567DB" w:rsidP="00C567DB">
            <w:pPr>
              <w:rPr>
                <w:rFonts w:cstheme="minorHAnsi"/>
                <w:sz w:val="15"/>
                <w:szCs w:val="15"/>
              </w:rPr>
            </w:pPr>
            <w:r w:rsidRPr="00090ADC">
              <w:rPr>
                <w:rFonts w:cstheme="minorHAnsi"/>
                <w:sz w:val="15"/>
                <w:szCs w:val="15"/>
              </w:rPr>
              <w:t>7</w:t>
            </w:r>
          </w:p>
        </w:tc>
        <w:tc>
          <w:tcPr>
            <w:tcW w:w="939" w:type="dxa"/>
            <w:noWrap/>
            <w:hideMark/>
          </w:tcPr>
          <w:p w14:paraId="0BD2DD30"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079E1D15" w14:textId="77777777" w:rsidTr="00F8106D">
        <w:trPr>
          <w:trHeight w:val="360"/>
        </w:trPr>
        <w:tc>
          <w:tcPr>
            <w:tcW w:w="1161" w:type="dxa"/>
            <w:noWrap/>
            <w:hideMark/>
          </w:tcPr>
          <w:p w14:paraId="3FA96848" w14:textId="77777777" w:rsidR="00C567DB" w:rsidRPr="00090ADC" w:rsidRDefault="00C567DB">
            <w:pPr>
              <w:rPr>
                <w:rFonts w:cstheme="minorHAnsi"/>
                <w:sz w:val="15"/>
                <w:szCs w:val="15"/>
              </w:rPr>
            </w:pPr>
            <w:r w:rsidRPr="00090ADC">
              <w:rPr>
                <w:rFonts w:cstheme="minorHAnsi"/>
                <w:sz w:val="15"/>
                <w:szCs w:val="15"/>
              </w:rPr>
              <w:t xml:space="preserve">Shoe C </w:t>
            </w:r>
            <w:proofErr w:type="spellStart"/>
            <w:r w:rsidRPr="00090ADC">
              <w:rPr>
                <w:rFonts w:cstheme="minorHAnsi"/>
                <w:sz w:val="15"/>
                <w:szCs w:val="15"/>
              </w:rPr>
              <w:t>Rater</w:t>
            </w:r>
            <w:proofErr w:type="spellEnd"/>
            <w:r w:rsidRPr="00090ADC">
              <w:rPr>
                <w:rFonts w:cstheme="minorHAnsi"/>
                <w:sz w:val="15"/>
                <w:szCs w:val="15"/>
              </w:rPr>
              <w:t xml:space="preserve"> 6</w:t>
            </w:r>
          </w:p>
        </w:tc>
        <w:tc>
          <w:tcPr>
            <w:tcW w:w="847" w:type="dxa"/>
            <w:noWrap/>
            <w:hideMark/>
          </w:tcPr>
          <w:p w14:paraId="61126733"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A0DEF97"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23AD2217"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401829B" w14:textId="77777777" w:rsidR="00C567DB" w:rsidRPr="00090ADC" w:rsidRDefault="00C567DB">
            <w:pPr>
              <w:rPr>
                <w:rFonts w:cstheme="minorHAnsi"/>
                <w:sz w:val="15"/>
                <w:szCs w:val="15"/>
              </w:rPr>
            </w:pPr>
            <w:r w:rsidRPr="00090ADC">
              <w:rPr>
                <w:rFonts w:cstheme="minorHAnsi"/>
                <w:sz w:val="15"/>
                <w:szCs w:val="15"/>
              </w:rPr>
              <w:t>C</w:t>
            </w:r>
          </w:p>
        </w:tc>
        <w:tc>
          <w:tcPr>
            <w:tcW w:w="846" w:type="dxa"/>
            <w:noWrap/>
            <w:hideMark/>
          </w:tcPr>
          <w:p w14:paraId="08FC3B4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F7A7A1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8A9BA4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25B7F40"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5B2D64BC"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77E59C2"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5466309"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385217FA"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406EA524" w14:textId="77777777" w:rsidR="00C567DB" w:rsidRPr="00090ADC" w:rsidRDefault="00C567DB" w:rsidP="00C567DB">
            <w:pPr>
              <w:rPr>
                <w:rFonts w:cstheme="minorHAnsi"/>
                <w:sz w:val="15"/>
                <w:szCs w:val="15"/>
              </w:rPr>
            </w:pPr>
            <w:r w:rsidRPr="00090ADC">
              <w:rPr>
                <w:rFonts w:cstheme="minorHAnsi"/>
                <w:sz w:val="15"/>
                <w:szCs w:val="15"/>
              </w:rPr>
              <w:t>8</w:t>
            </w:r>
          </w:p>
        </w:tc>
        <w:tc>
          <w:tcPr>
            <w:tcW w:w="939" w:type="dxa"/>
            <w:noWrap/>
            <w:hideMark/>
          </w:tcPr>
          <w:p w14:paraId="6FC22F51"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62382245" w14:textId="77777777" w:rsidTr="00F8106D">
        <w:trPr>
          <w:trHeight w:val="260"/>
        </w:trPr>
        <w:tc>
          <w:tcPr>
            <w:tcW w:w="1161" w:type="dxa"/>
            <w:noWrap/>
            <w:hideMark/>
          </w:tcPr>
          <w:p w14:paraId="57CE5C69"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1</w:t>
            </w:r>
          </w:p>
        </w:tc>
        <w:tc>
          <w:tcPr>
            <w:tcW w:w="847" w:type="dxa"/>
            <w:noWrap/>
            <w:hideMark/>
          </w:tcPr>
          <w:p w14:paraId="22BC0150"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218B1363"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F736EB7"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A6B53B3"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276BF30"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6091610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443A25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1B856F8"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47ED6719"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998FF6C"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7D8BCE2A"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77710BE1"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46E1A2DC" w14:textId="77777777" w:rsidR="00C567DB" w:rsidRPr="00090ADC" w:rsidRDefault="00C567DB" w:rsidP="00C567DB">
            <w:pPr>
              <w:rPr>
                <w:rFonts w:cstheme="minorHAnsi"/>
                <w:sz w:val="15"/>
                <w:szCs w:val="15"/>
              </w:rPr>
            </w:pPr>
            <w:r w:rsidRPr="00090ADC">
              <w:rPr>
                <w:rFonts w:cstheme="minorHAnsi"/>
                <w:sz w:val="15"/>
                <w:szCs w:val="15"/>
              </w:rPr>
              <w:t>8</w:t>
            </w:r>
          </w:p>
        </w:tc>
        <w:tc>
          <w:tcPr>
            <w:tcW w:w="939" w:type="dxa"/>
            <w:noWrap/>
            <w:hideMark/>
          </w:tcPr>
          <w:p w14:paraId="5931AFF5"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7DA1442F" w14:textId="77777777" w:rsidTr="00F8106D">
        <w:trPr>
          <w:trHeight w:val="340"/>
        </w:trPr>
        <w:tc>
          <w:tcPr>
            <w:tcW w:w="1161" w:type="dxa"/>
            <w:noWrap/>
            <w:hideMark/>
          </w:tcPr>
          <w:p w14:paraId="1E8789DC"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2</w:t>
            </w:r>
          </w:p>
        </w:tc>
        <w:tc>
          <w:tcPr>
            <w:tcW w:w="847" w:type="dxa"/>
            <w:noWrap/>
            <w:hideMark/>
          </w:tcPr>
          <w:p w14:paraId="50C079C3"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30C1A9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263CF4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A1446F1"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6F25C19"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AC3E10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79CC15A"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3B2848C"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7293A315"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24E44D9F"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6582A34D"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5FBFB94E"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5934DA99" w14:textId="77777777" w:rsidR="00C567DB" w:rsidRPr="00090ADC" w:rsidRDefault="00C567DB" w:rsidP="00C567DB">
            <w:pPr>
              <w:rPr>
                <w:rFonts w:cstheme="minorHAnsi"/>
                <w:sz w:val="15"/>
                <w:szCs w:val="15"/>
              </w:rPr>
            </w:pPr>
            <w:r w:rsidRPr="00090ADC">
              <w:rPr>
                <w:rFonts w:cstheme="minorHAnsi"/>
                <w:sz w:val="15"/>
                <w:szCs w:val="15"/>
              </w:rPr>
              <w:t>8</w:t>
            </w:r>
          </w:p>
        </w:tc>
        <w:tc>
          <w:tcPr>
            <w:tcW w:w="939" w:type="dxa"/>
            <w:noWrap/>
            <w:hideMark/>
          </w:tcPr>
          <w:p w14:paraId="5BB303AF"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4CCE27D7" w14:textId="77777777" w:rsidTr="00F8106D">
        <w:trPr>
          <w:trHeight w:val="320"/>
        </w:trPr>
        <w:tc>
          <w:tcPr>
            <w:tcW w:w="1161" w:type="dxa"/>
            <w:noWrap/>
            <w:hideMark/>
          </w:tcPr>
          <w:p w14:paraId="2EC1C9B1"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3</w:t>
            </w:r>
          </w:p>
        </w:tc>
        <w:tc>
          <w:tcPr>
            <w:tcW w:w="847" w:type="dxa"/>
            <w:noWrap/>
            <w:hideMark/>
          </w:tcPr>
          <w:p w14:paraId="5B6366A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F65652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FE6CFF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4C4995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53C307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11C4177"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4082BDA"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388717D3"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31A9BF86"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8254CF2"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2A05D4E1"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3CC483F8"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5A079ED4" w14:textId="77777777" w:rsidR="00C567DB" w:rsidRPr="00090ADC" w:rsidRDefault="00C567DB" w:rsidP="00C567DB">
            <w:pPr>
              <w:rPr>
                <w:rFonts w:cstheme="minorHAnsi"/>
                <w:sz w:val="15"/>
                <w:szCs w:val="15"/>
              </w:rPr>
            </w:pPr>
            <w:r w:rsidRPr="00090ADC">
              <w:rPr>
                <w:rFonts w:cstheme="minorHAnsi"/>
                <w:sz w:val="15"/>
                <w:szCs w:val="15"/>
              </w:rPr>
              <w:t>10</w:t>
            </w:r>
          </w:p>
        </w:tc>
        <w:tc>
          <w:tcPr>
            <w:tcW w:w="939" w:type="dxa"/>
            <w:noWrap/>
            <w:hideMark/>
          </w:tcPr>
          <w:p w14:paraId="71650DC5"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02823000" w14:textId="77777777" w:rsidTr="00F8106D">
        <w:trPr>
          <w:trHeight w:val="380"/>
        </w:trPr>
        <w:tc>
          <w:tcPr>
            <w:tcW w:w="1161" w:type="dxa"/>
            <w:noWrap/>
            <w:hideMark/>
          </w:tcPr>
          <w:p w14:paraId="1BDB44E4"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4</w:t>
            </w:r>
          </w:p>
        </w:tc>
        <w:tc>
          <w:tcPr>
            <w:tcW w:w="847" w:type="dxa"/>
            <w:noWrap/>
            <w:hideMark/>
          </w:tcPr>
          <w:p w14:paraId="45EE93E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CABE94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A21B1D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9AF9B89"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0EE8CDF"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5A9F000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0D1158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0332965"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15C7C34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2B9AA45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69EECD3"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79F05156"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136D45A8" w14:textId="77777777" w:rsidR="00C567DB" w:rsidRPr="00090ADC" w:rsidRDefault="00C567DB" w:rsidP="00C567DB">
            <w:pPr>
              <w:rPr>
                <w:rFonts w:cstheme="minorHAnsi"/>
                <w:sz w:val="15"/>
                <w:szCs w:val="15"/>
              </w:rPr>
            </w:pPr>
            <w:r w:rsidRPr="00090ADC">
              <w:rPr>
                <w:rFonts w:cstheme="minorHAnsi"/>
                <w:sz w:val="15"/>
                <w:szCs w:val="15"/>
              </w:rPr>
              <w:t>12</w:t>
            </w:r>
          </w:p>
        </w:tc>
        <w:tc>
          <w:tcPr>
            <w:tcW w:w="939" w:type="dxa"/>
            <w:noWrap/>
            <w:hideMark/>
          </w:tcPr>
          <w:p w14:paraId="621609C8"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5A08BEBF" w14:textId="77777777" w:rsidTr="00F8106D">
        <w:trPr>
          <w:trHeight w:val="340"/>
        </w:trPr>
        <w:tc>
          <w:tcPr>
            <w:tcW w:w="1161" w:type="dxa"/>
            <w:noWrap/>
            <w:hideMark/>
          </w:tcPr>
          <w:p w14:paraId="57782A85"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5</w:t>
            </w:r>
          </w:p>
        </w:tc>
        <w:tc>
          <w:tcPr>
            <w:tcW w:w="847" w:type="dxa"/>
            <w:noWrap/>
            <w:hideMark/>
          </w:tcPr>
          <w:p w14:paraId="380404D7"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0D3A7264"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643285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96F6C6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29F2468"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E4473F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321777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5F0D490"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33178B5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2948E877"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6D0AD3A0"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53659C62"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7C2D2DCB" w14:textId="77777777" w:rsidR="00C567DB" w:rsidRPr="00090ADC" w:rsidRDefault="00C567DB" w:rsidP="00C567DB">
            <w:pPr>
              <w:rPr>
                <w:rFonts w:cstheme="minorHAnsi"/>
                <w:sz w:val="15"/>
                <w:szCs w:val="15"/>
              </w:rPr>
            </w:pPr>
            <w:r w:rsidRPr="00090ADC">
              <w:rPr>
                <w:rFonts w:cstheme="minorHAnsi"/>
                <w:sz w:val="15"/>
                <w:szCs w:val="15"/>
              </w:rPr>
              <w:t>9</w:t>
            </w:r>
          </w:p>
        </w:tc>
        <w:tc>
          <w:tcPr>
            <w:tcW w:w="939" w:type="dxa"/>
            <w:noWrap/>
            <w:hideMark/>
          </w:tcPr>
          <w:p w14:paraId="6C42CEE9"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42D9A825" w14:textId="77777777" w:rsidTr="00F8106D">
        <w:trPr>
          <w:trHeight w:val="300"/>
        </w:trPr>
        <w:tc>
          <w:tcPr>
            <w:tcW w:w="1161" w:type="dxa"/>
            <w:noWrap/>
            <w:hideMark/>
          </w:tcPr>
          <w:p w14:paraId="1C8A9A34" w14:textId="77777777" w:rsidR="00C567DB" w:rsidRPr="00090ADC" w:rsidRDefault="00C567DB">
            <w:pPr>
              <w:rPr>
                <w:rFonts w:cstheme="minorHAnsi"/>
                <w:sz w:val="15"/>
                <w:szCs w:val="15"/>
              </w:rPr>
            </w:pPr>
            <w:r w:rsidRPr="00090ADC">
              <w:rPr>
                <w:rFonts w:cstheme="minorHAnsi"/>
                <w:sz w:val="15"/>
                <w:szCs w:val="15"/>
              </w:rPr>
              <w:t xml:space="preserve">Shoe D </w:t>
            </w:r>
            <w:proofErr w:type="spellStart"/>
            <w:r w:rsidRPr="00090ADC">
              <w:rPr>
                <w:rFonts w:cstheme="minorHAnsi"/>
                <w:sz w:val="15"/>
                <w:szCs w:val="15"/>
              </w:rPr>
              <w:t>Rater</w:t>
            </w:r>
            <w:proofErr w:type="spellEnd"/>
            <w:r w:rsidRPr="00090ADC">
              <w:rPr>
                <w:rFonts w:cstheme="minorHAnsi"/>
                <w:sz w:val="15"/>
                <w:szCs w:val="15"/>
              </w:rPr>
              <w:t xml:space="preserve"> 6</w:t>
            </w:r>
          </w:p>
        </w:tc>
        <w:tc>
          <w:tcPr>
            <w:tcW w:w="847" w:type="dxa"/>
            <w:noWrap/>
            <w:hideMark/>
          </w:tcPr>
          <w:p w14:paraId="0C4A7730"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FCB2C0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065D0B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D055FE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23C6C0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308CCA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3A06F39"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1CD7C9E8" w14:textId="77777777" w:rsidR="00C567DB" w:rsidRPr="00090ADC" w:rsidRDefault="00C567DB">
            <w:pPr>
              <w:rPr>
                <w:rFonts w:cstheme="minorHAnsi"/>
                <w:sz w:val="15"/>
                <w:szCs w:val="15"/>
              </w:rPr>
            </w:pPr>
            <w:r w:rsidRPr="00090ADC">
              <w:rPr>
                <w:rFonts w:cstheme="minorHAnsi"/>
                <w:sz w:val="15"/>
                <w:szCs w:val="15"/>
              </w:rPr>
              <w:t>A</w:t>
            </w:r>
          </w:p>
        </w:tc>
        <w:tc>
          <w:tcPr>
            <w:tcW w:w="996" w:type="dxa"/>
            <w:noWrap/>
            <w:hideMark/>
          </w:tcPr>
          <w:p w14:paraId="1D6987D9"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48D5D01" w14:textId="77777777" w:rsidR="00C567DB" w:rsidRPr="00090ADC" w:rsidRDefault="00C567DB">
            <w:pPr>
              <w:rPr>
                <w:rFonts w:cstheme="minorHAnsi"/>
                <w:sz w:val="15"/>
                <w:szCs w:val="15"/>
              </w:rPr>
            </w:pPr>
            <w:r w:rsidRPr="00090ADC">
              <w:rPr>
                <w:rFonts w:cstheme="minorHAnsi"/>
                <w:sz w:val="15"/>
                <w:szCs w:val="15"/>
              </w:rPr>
              <w:t>B</w:t>
            </w:r>
          </w:p>
        </w:tc>
        <w:tc>
          <w:tcPr>
            <w:tcW w:w="992" w:type="dxa"/>
            <w:noWrap/>
            <w:hideMark/>
          </w:tcPr>
          <w:p w14:paraId="6E35F303"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26B8997A" w14:textId="77777777" w:rsidR="00C567DB" w:rsidRPr="00090ADC" w:rsidRDefault="00C567DB">
            <w:pPr>
              <w:rPr>
                <w:rFonts w:cstheme="minorHAnsi"/>
                <w:sz w:val="15"/>
                <w:szCs w:val="15"/>
              </w:rPr>
            </w:pPr>
            <w:r w:rsidRPr="00090ADC">
              <w:rPr>
                <w:rFonts w:cstheme="minorHAnsi"/>
                <w:sz w:val="15"/>
                <w:szCs w:val="15"/>
              </w:rPr>
              <w:t>B</w:t>
            </w:r>
          </w:p>
        </w:tc>
        <w:tc>
          <w:tcPr>
            <w:tcW w:w="825" w:type="dxa"/>
            <w:noWrap/>
            <w:hideMark/>
          </w:tcPr>
          <w:p w14:paraId="12E499A4" w14:textId="77777777" w:rsidR="00C567DB" w:rsidRPr="00090ADC" w:rsidRDefault="00C567DB" w:rsidP="00C567DB">
            <w:pPr>
              <w:rPr>
                <w:rFonts w:cstheme="minorHAnsi"/>
                <w:sz w:val="15"/>
                <w:szCs w:val="15"/>
              </w:rPr>
            </w:pPr>
            <w:r w:rsidRPr="00090ADC">
              <w:rPr>
                <w:rFonts w:cstheme="minorHAnsi"/>
                <w:sz w:val="15"/>
                <w:szCs w:val="15"/>
              </w:rPr>
              <w:t>9</w:t>
            </w:r>
          </w:p>
        </w:tc>
        <w:tc>
          <w:tcPr>
            <w:tcW w:w="939" w:type="dxa"/>
            <w:noWrap/>
            <w:hideMark/>
          </w:tcPr>
          <w:p w14:paraId="66E6E485" w14:textId="77777777" w:rsidR="00C567DB" w:rsidRPr="00090ADC" w:rsidRDefault="00C567DB">
            <w:pPr>
              <w:rPr>
                <w:rFonts w:cstheme="minorHAnsi"/>
                <w:sz w:val="15"/>
                <w:szCs w:val="15"/>
              </w:rPr>
            </w:pPr>
            <w:r w:rsidRPr="00090ADC">
              <w:rPr>
                <w:rFonts w:cstheme="minorHAnsi"/>
                <w:sz w:val="15"/>
                <w:szCs w:val="15"/>
              </w:rPr>
              <w:t>Moderate</w:t>
            </w:r>
          </w:p>
        </w:tc>
      </w:tr>
      <w:tr w:rsidR="00C567DB" w:rsidRPr="00090ADC" w14:paraId="0A242FC7" w14:textId="77777777" w:rsidTr="00F8106D">
        <w:trPr>
          <w:trHeight w:val="320"/>
        </w:trPr>
        <w:tc>
          <w:tcPr>
            <w:tcW w:w="1161" w:type="dxa"/>
            <w:noWrap/>
            <w:hideMark/>
          </w:tcPr>
          <w:p w14:paraId="33146783"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1</w:t>
            </w:r>
          </w:p>
        </w:tc>
        <w:tc>
          <w:tcPr>
            <w:tcW w:w="847" w:type="dxa"/>
            <w:noWrap/>
            <w:hideMark/>
          </w:tcPr>
          <w:p w14:paraId="30D3DECA"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4B16A8D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F577E6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A98B71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FB3E0D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2C6686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09F593B"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2C2F2046"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26F5F061"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4136FA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8AE951C"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1C9B254C"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06F28B16" w14:textId="77777777" w:rsidR="00C567DB" w:rsidRPr="00090ADC" w:rsidRDefault="00C567DB" w:rsidP="00C567DB">
            <w:pPr>
              <w:rPr>
                <w:rFonts w:cstheme="minorHAnsi"/>
                <w:sz w:val="15"/>
                <w:szCs w:val="15"/>
              </w:rPr>
            </w:pPr>
            <w:r w:rsidRPr="00090ADC">
              <w:rPr>
                <w:rFonts w:cstheme="minorHAnsi"/>
                <w:sz w:val="15"/>
                <w:szCs w:val="15"/>
              </w:rPr>
              <w:t>11</w:t>
            </w:r>
          </w:p>
        </w:tc>
        <w:tc>
          <w:tcPr>
            <w:tcW w:w="939" w:type="dxa"/>
            <w:noWrap/>
            <w:hideMark/>
          </w:tcPr>
          <w:p w14:paraId="21CE807E"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145ABCC5" w14:textId="77777777" w:rsidTr="00F8106D">
        <w:trPr>
          <w:trHeight w:val="320"/>
        </w:trPr>
        <w:tc>
          <w:tcPr>
            <w:tcW w:w="1161" w:type="dxa"/>
            <w:noWrap/>
            <w:hideMark/>
          </w:tcPr>
          <w:p w14:paraId="29499C24"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2</w:t>
            </w:r>
          </w:p>
        </w:tc>
        <w:tc>
          <w:tcPr>
            <w:tcW w:w="847" w:type="dxa"/>
            <w:noWrap/>
            <w:hideMark/>
          </w:tcPr>
          <w:p w14:paraId="07F7E96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CC28DA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EC0389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F47262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78ED22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D21CA6E"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45FE61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E0B754C"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589FB621"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021B01CF"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121124D" w14:textId="77777777" w:rsidR="00C567DB" w:rsidRPr="00090ADC" w:rsidRDefault="00C567DB">
            <w:pPr>
              <w:rPr>
                <w:rFonts w:cstheme="minorHAnsi"/>
                <w:sz w:val="15"/>
                <w:szCs w:val="15"/>
              </w:rPr>
            </w:pPr>
            <w:r w:rsidRPr="00090ADC">
              <w:rPr>
                <w:rFonts w:cstheme="minorHAnsi"/>
                <w:sz w:val="15"/>
                <w:szCs w:val="15"/>
              </w:rPr>
              <w:t>B</w:t>
            </w:r>
          </w:p>
        </w:tc>
        <w:tc>
          <w:tcPr>
            <w:tcW w:w="1276" w:type="dxa"/>
            <w:noWrap/>
            <w:hideMark/>
          </w:tcPr>
          <w:p w14:paraId="4CC80557"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3081C4A1" w14:textId="77777777" w:rsidR="00C567DB" w:rsidRPr="00090ADC" w:rsidRDefault="00C567DB" w:rsidP="00C567DB">
            <w:pPr>
              <w:rPr>
                <w:rFonts w:cstheme="minorHAnsi"/>
                <w:sz w:val="15"/>
                <w:szCs w:val="15"/>
              </w:rPr>
            </w:pPr>
            <w:r w:rsidRPr="00090ADC">
              <w:rPr>
                <w:rFonts w:cstheme="minorHAnsi"/>
                <w:sz w:val="15"/>
                <w:szCs w:val="15"/>
              </w:rPr>
              <w:t>13</w:t>
            </w:r>
          </w:p>
        </w:tc>
        <w:tc>
          <w:tcPr>
            <w:tcW w:w="939" w:type="dxa"/>
            <w:noWrap/>
            <w:hideMark/>
          </w:tcPr>
          <w:p w14:paraId="7D612F26"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118099DC" w14:textId="77777777" w:rsidTr="00F8106D">
        <w:trPr>
          <w:trHeight w:val="320"/>
        </w:trPr>
        <w:tc>
          <w:tcPr>
            <w:tcW w:w="1161" w:type="dxa"/>
            <w:noWrap/>
            <w:hideMark/>
          </w:tcPr>
          <w:p w14:paraId="78087DB2"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3</w:t>
            </w:r>
          </w:p>
        </w:tc>
        <w:tc>
          <w:tcPr>
            <w:tcW w:w="847" w:type="dxa"/>
            <w:noWrap/>
            <w:hideMark/>
          </w:tcPr>
          <w:p w14:paraId="78CB1557" w14:textId="77777777" w:rsidR="00C567DB" w:rsidRPr="00090ADC" w:rsidRDefault="00C567DB">
            <w:pPr>
              <w:rPr>
                <w:rFonts w:cstheme="minorHAnsi"/>
                <w:sz w:val="15"/>
                <w:szCs w:val="15"/>
              </w:rPr>
            </w:pPr>
            <w:r w:rsidRPr="00090ADC">
              <w:rPr>
                <w:rFonts w:cstheme="minorHAnsi"/>
                <w:sz w:val="15"/>
                <w:szCs w:val="15"/>
              </w:rPr>
              <w:t>B</w:t>
            </w:r>
          </w:p>
        </w:tc>
        <w:tc>
          <w:tcPr>
            <w:tcW w:w="846" w:type="dxa"/>
            <w:noWrap/>
            <w:hideMark/>
          </w:tcPr>
          <w:p w14:paraId="21FE983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F22B90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220C76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E8E014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8D2B76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6D22136"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26510310"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0CEF4C9D"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535AE7AB"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17673A5"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183F69B2"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53C68297" w14:textId="77777777" w:rsidR="00C567DB" w:rsidRPr="00090ADC" w:rsidRDefault="00C567DB" w:rsidP="00C567DB">
            <w:pPr>
              <w:rPr>
                <w:rFonts w:cstheme="minorHAnsi"/>
                <w:sz w:val="15"/>
                <w:szCs w:val="15"/>
              </w:rPr>
            </w:pPr>
            <w:r w:rsidRPr="00090ADC">
              <w:rPr>
                <w:rFonts w:cstheme="minorHAnsi"/>
                <w:sz w:val="15"/>
                <w:szCs w:val="15"/>
              </w:rPr>
              <w:t>13</w:t>
            </w:r>
          </w:p>
        </w:tc>
        <w:tc>
          <w:tcPr>
            <w:tcW w:w="939" w:type="dxa"/>
            <w:noWrap/>
            <w:hideMark/>
          </w:tcPr>
          <w:p w14:paraId="018CCC27"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07203E5F" w14:textId="77777777" w:rsidTr="00F8106D">
        <w:trPr>
          <w:trHeight w:val="320"/>
        </w:trPr>
        <w:tc>
          <w:tcPr>
            <w:tcW w:w="1161" w:type="dxa"/>
            <w:noWrap/>
            <w:hideMark/>
          </w:tcPr>
          <w:p w14:paraId="0D9B4E6A"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4</w:t>
            </w:r>
          </w:p>
        </w:tc>
        <w:tc>
          <w:tcPr>
            <w:tcW w:w="847" w:type="dxa"/>
            <w:noWrap/>
            <w:hideMark/>
          </w:tcPr>
          <w:p w14:paraId="1A1BEE0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C8800A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88E41B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47C552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0DAEE05"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9E9E22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C96A034"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98CD79C"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3B386B0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7E6E4F24"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68DF1E59"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529C295A"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4BEB468C" w14:textId="77777777" w:rsidR="00C567DB" w:rsidRPr="00090ADC" w:rsidRDefault="00C567DB" w:rsidP="00C567DB">
            <w:pPr>
              <w:rPr>
                <w:rFonts w:cstheme="minorHAnsi"/>
                <w:sz w:val="15"/>
                <w:szCs w:val="15"/>
              </w:rPr>
            </w:pPr>
            <w:r w:rsidRPr="00090ADC">
              <w:rPr>
                <w:rFonts w:cstheme="minorHAnsi"/>
                <w:sz w:val="15"/>
                <w:szCs w:val="15"/>
              </w:rPr>
              <w:t>14</w:t>
            </w:r>
          </w:p>
        </w:tc>
        <w:tc>
          <w:tcPr>
            <w:tcW w:w="939" w:type="dxa"/>
            <w:noWrap/>
            <w:hideMark/>
          </w:tcPr>
          <w:p w14:paraId="1BFE556F"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297D0C37" w14:textId="77777777" w:rsidTr="00F8106D">
        <w:trPr>
          <w:trHeight w:val="320"/>
        </w:trPr>
        <w:tc>
          <w:tcPr>
            <w:tcW w:w="1161" w:type="dxa"/>
            <w:noWrap/>
            <w:hideMark/>
          </w:tcPr>
          <w:p w14:paraId="7B057B14"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5</w:t>
            </w:r>
          </w:p>
        </w:tc>
        <w:tc>
          <w:tcPr>
            <w:tcW w:w="847" w:type="dxa"/>
            <w:noWrap/>
            <w:hideMark/>
          </w:tcPr>
          <w:p w14:paraId="1C4FB3CA"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38B11A3C"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D483F11"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7A8761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4C86258"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671B710"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1388CCA3"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021F4B4E"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0598AAC2"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4CDB8987"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1D37E198"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03D63B72"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4CB332DF" w14:textId="77777777" w:rsidR="00C567DB" w:rsidRPr="00090ADC" w:rsidRDefault="00C567DB" w:rsidP="00C567DB">
            <w:pPr>
              <w:rPr>
                <w:rFonts w:cstheme="minorHAnsi"/>
                <w:sz w:val="15"/>
                <w:szCs w:val="15"/>
              </w:rPr>
            </w:pPr>
            <w:r w:rsidRPr="00090ADC">
              <w:rPr>
                <w:rFonts w:cstheme="minorHAnsi"/>
                <w:sz w:val="15"/>
                <w:szCs w:val="15"/>
              </w:rPr>
              <w:t>14</w:t>
            </w:r>
          </w:p>
        </w:tc>
        <w:tc>
          <w:tcPr>
            <w:tcW w:w="939" w:type="dxa"/>
            <w:noWrap/>
            <w:hideMark/>
          </w:tcPr>
          <w:p w14:paraId="11B3602B" w14:textId="77777777" w:rsidR="00C567DB" w:rsidRPr="00090ADC" w:rsidRDefault="00C567DB">
            <w:pPr>
              <w:rPr>
                <w:rFonts w:cstheme="minorHAnsi"/>
                <w:sz w:val="15"/>
                <w:szCs w:val="15"/>
              </w:rPr>
            </w:pPr>
            <w:r w:rsidRPr="00090ADC">
              <w:rPr>
                <w:rFonts w:cstheme="minorHAnsi"/>
                <w:sz w:val="15"/>
                <w:szCs w:val="15"/>
              </w:rPr>
              <w:t>Good</w:t>
            </w:r>
          </w:p>
        </w:tc>
      </w:tr>
      <w:tr w:rsidR="00C567DB" w:rsidRPr="00090ADC" w14:paraId="15CF2A56" w14:textId="77777777" w:rsidTr="00F8106D">
        <w:trPr>
          <w:trHeight w:val="320"/>
        </w:trPr>
        <w:tc>
          <w:tcPr>
            <w:tcW w:w="1161" w:type="dxa"/>
            <w:noWrap/>
            <w:hideMark/>
          </w:tcPr>
          <w:p w14:paraId="3D4A7578" w14:textId="77777777" w:rsidR="00C567DB" w:rsidRPr="00090ADC" w:rsidRDefault="00C567DB">
            <w:pPr>
              <w:rPr>
                <w:rFonts w:cstheme="minorHAnsi"/>
                <w:sz w:val="15"/>
                <w:szCs w:val="15"/>
              </w:rPr>
            </w:pPr>
            <w:r w:rsidRPr="00090ADC">
              <w:rPr>
                <w:rFonts w:cstheme="minorHAnsi"/>
                <w:sz w:val="15"/>
                <w:szCs w:val="15"/>
              </w:rPr>
              <w:t xml:space="preserve">Shoe E </w:t>
            </w:r>
            <w:proofErr w:type="spellStart"/>
            <w:r w:rsidRPr="00090ADC">
              <w:rPr>
                <w:rFonts w:cstheme="minorHAnsi"/>
                <w:sz w:val="15"/>
                <w:szCs w:val="15"/>
              </w:rPr>
              <w:t>Rater</w:t>
            </w:r>
            <w:proofErr w:type="spellEnd"/>
            <w:r w:rsidRPr="00090ADC">
              <w:rPr>
                <w:rFonts w:cstheme="minorHAnsi"/>
                <w:sz w:val="15"/>
                <w:szCs w:val="15"/>
              </w:rPr>
              <w:t xml:space="preserve"> 6</w:t>
            </w:r>
          </w:p>
        </w:tc>
        <w:tc>
          <w:tcPr>
            <w:tcW w:w="847" w:type="dxa"/>
            <w:noWrap/>
            <w:hideMark/>
          </w:tcPr>
          <w:p w14:paraId="6C894E1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6A86A059"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9C2733D"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3CBBD22"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7A23903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4161CB5B"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FC32F4F" w14:textId="77777777" w:rsidR="00C567DB" w:rsidRPr="00090ADC" w:rsidRDefault="00C567DB">
            <w:pPr>
              <w:rPr>
                <w:rFonts w:cstheme="minorHAnsi"/>
                <w:sz w:val="15"/>
                <w:szCs w:val="15"/>
              </w:rPr>
            </w:pPr>
            <w:r w:rsidRPr="00090ADC">
              <w:rPr>
                <w:rFonts w:cstheme="minorHAnsi"/>
                <w:sz w:val="15"/>
                <w:szCs w:val="15"/>
              </w:rPr>
              <w:t>A</w:t>
            </w:r>
          </w:p>
        </w:tc>
        <w:tc>
          <w:tcPr>
            <w:tcW w:w="846" w:type="dxa"/>
            <w:noWrap/>
            <w:hideMark/>
          </w:tcPr>
          <w:p w14:paraId="5DFACDF4" w14:textId="77777777" w:rsidR="00C567DB" w:rsidRPr="00090ADC" w:rsidRDefault="00C567DB">
            <w:pPr>
              <w:rPr>
                <w:rFonts w:cstheme="minorHAnsi"/>
                <w:sz w:val="15"/>
                <w:szCs w:val="15"/>
              </w:rPr>
            </w:pPr>
            <w:r w:rsidRPr="00090ADC">
              <w:rPr>
                <w:rFonts w:cstheme="minorHAnsi"/>
                <w:sz w:val="15"/>
                <w:szCs w:val="15"/>
              </w:rPr>
              <w:t>B</w:t>
            </w:r>
          </w:p>
        </w:tc>
        <w:tc>
          <w:tcPr>
            <w:tcW w:w="996" w:type="dxa"/>
            <w:noWrap/>
            <w:hideMark/>
          </w:tcPr>
          <w:p w14:paraId="79BBE4D3"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38467507" w14:textId="77777777" w:rsidR="00C567DB" w:rsidRPr="00090ADC" w:rsidRDefault="00C567DB">
            <w:pPr>
              <w:rPr>
                <w:rFonts w:cstheme="minorHAnsi"/>
                <w:sz w:val="15"/>
                <w:szCs w:val="15"/>
              </w:rPr>
            </w:pPr>
            <w:r w:rsidRPr="00090ADC">
              <w:rPr>
                <w:rFonts w:cstheme="minorHAnsi"/>
                <w:sz w:val="15"/>
                <w:szCs w:val="15"/>
              </w:rPr>
              <w:t>A</w:t>
            </w:r>
          </w:p>
        </w:tc>
        <w:tc>
          <w:tcPr>
            <w:tcW w:w="992" w:type="dxa"/>
            <w:noWrap/>
            <w:hideMark/>
          </w:tcPr>
          <w:p w14:paraId="0204697C" w14:textId="77777777" w:rsidR="00C567DB" w:rsidRPr="00090ADC" w:rsidRDefault="00C567DB">
            <w:pPr>
              <w:rPr>
                <w:rFonts w:cstheme="minorHAnsi"/>
                <w:sz w:val="15"/>
                <w:szCs w:val="15"/>
              </w:rPr>
            </w:pPr>
            <w:r w:rsidRPr="00090ADC">
              <w:rPr>
                <w:rFonts w:cstheme="minorHAnsi"/>
                <w:sz w:val="15"/>
                <w:szCs w:val="15"/>
              </w:rPr>
              <w:t>A</w:t>
            </w:r>
          </w:p>
        </w:tc>
        <w:tc>
          <w:tcPr>
            <w:tcW w:w="1276" w:type="dxa"/>
            <w:noWrap/>
            <w:hideMark/>
          </w:tcPr>
          <w:p w14:paraId="7E4F68A6" w14:textId="77777777" w:rsidR="00C567DB" w:rsidRPr="00090ADC" w:rsidRDefault="00C567DB">
            <w:pPr>
              <w:rPr>
                <w:rFonts w:cstheme="minorHAnsi"/>
                <w:sz w:val="15"/>
                <w:szCs w:val="15"/>
              </w:rPr>
            </w:pPr>
            <w:r w:rsidRPr="00090ADC">
              <w:rPr>
                <w:rFonts w:cstheme="minorHAnsi"/>
                <w:sz w:val="15"/>
                <w:szCs w:val="15"/>
              </w:rPr>
              <w:t>A</w:t>
            </w:r>
          </w:p>
        </w:tc>
        <w:tc>
          <w:tcPr>
            <w:tcW w:w="825" w:type="dxa"/>
            <w:noWrap/>
            <w:hideMark/>
          </w:tcPr>
          <w:p w14:paraId="476EA7C3" w14:textId="77777777" w:rsidR="00C567DB" w:rsidRPr="00090ADC" w:rsidRDefault="00C567DB" w:rsidP="00C567DB">
            <w:pPr>
              <w:rPr>
                <w:rFonts w:cstheme="minorHAnsi"/>
                <w:sz w:val="15"/>
                <w:szCs w:val="15"/>
              </w:rPr>
            </w:pPr>
            <w:r w:rsidRPr="00090ADC">
              <w:rPr>
                <w:rFonts w:cstheme="minorHAnsi"/>
                <w:sz w:val="15"/>
                <w:szCs w:val="15"/>
              </w:rPr>
              <w:t>14</w:t>
            </w:r>
          </w:p>
        </w:tc>
        <w:tc>
          <w:tcPr>
            <w:tcW w:w="939" w:type="dxa"/>
            <w:noWrap/>
            <w:hideMark/>
          </w:tcPr>
          <w:p w14:paraId="7B26AD31" w14:textId="77777777" w:rsidR="00C567DB" w:rsidRPr="00090ADC" w:rsidRDefault="00C567DB">
            <w:pPr>
              <w:rPr>
                <w:rFonts w:cstheme="minorHAnsi"/>
                <w:sz w:val="15"/>
                <w:szCs w:val="15"/>
              </w:rPr>
            </w:pPr>
            <w:r w:rsidRPr="00090ADC">
              <w:rPr>
                <w:rFonts w:cstheme="minorHAnsi"/>
                <w:sz w:val="15"/>
                <w:szCs w:val="15"/>
              </w:rPr>
              <w:t>Good</w:t>
            </w:r>
          </w:p>
        </w:tc>
      </w:tr>
    </w:tbl>
    <w:p w14:paraId="4B72C4D6" w14:textId="77777777" w:rsidR="004150BD" w:rsidRDefault="004150BD"/>
    <w:p w14:paraId="1305517E" w14:textId="41A89733" w:rsidR="007F7231" w:rsidRPr="007F7231" w:rsidRDefault="00BC516D" w:rsidP="009344E2">
      <w:pPr>
        <w:pStyle w:val="Heading3"/>
      </w:pPr>
      <w:bookmarkStart w:id="469" w:name="_Ref139309582"/>
      <w:bookmarkStart w:id="470" w:name="_Toc156403599"/>
      <w:r>
        <w:t xml:space="preserve">5.5 </w:t>
      </w:r>
      <w:r w:rsidR="005900A7" w:rsidRPr="005900A7">
        <w:t>Total results for OSSTF Screening Tool stability section session two</w:t>
      </w:r>
      <w:bookmarkEnd w:id="469"/>
      <w:bookmarkEnd w:id="470"/>
    </w:p>
    <w:tbl>
      <w:tblPr>
        <w:tblStyle w:val="TableGrid"/>
        <w:tblW w:w="0" w:type="auto"/>
        <w:tblLook w:val="04A0" w:firstRow="1" w:lastRow="0" w:firstColumn="1" w:lastColumn="0" w:noHBand="0" w:noVBand="1"/>
      </w:tblPr>
      <w:tblGrid>
        <w:gridCol w:w="1161"/>
        <w:gridCol w:w="847"/>
        <w:gridCol w:w="846"/>
        <w:gridCol w:w="846"/>
        <w:gridCol w:w="846"/>
        <w:gridCol w:w="846"/>
        <w:gridCol w:w="846"/>
        <w:gridCol w:w="846"/>
        <w:gridCol w:w="846"/>
        <w:gridCol w:w="846"/>
        <w:gridCol w:w="951"/>
        <w:gridCol w:w="951"/>
        <w:gridCol w:w="1366"/>
        <w:gridCol w:w="967"/>
        <w:gridCol w:w="939"/>
      </w:tblGrid>
      <w:tr w:rsidR="000973B4" w:rsidRPr="000973B4" w14:paraId="6AD5BEA0" w14:textId="77777777" w:rsidTr="000973B4">
        <w:trPr>
          <w:trHeight w:val="680"/>
        </w:trPr>
        <w:tc>
          <w:tcPr>
            <w:tcW w:w="1161" w:type="dxa"/>
            <w:noWrap/>
            <w:hideMark/>
          </w:tcPr>
          <w:p w14:paraId="1DC99FA9" w14:textId="77777777" w:rsidR="000973B4" w:rsidRPr="000973B4" w:rsidRDefault="000973B4">
            <w:pPr>
              <w:rPr>
                <w:rFonts w:cstheme="minorHAnsi"/>
                <w:sz w:val="15"/>
                <w:szCs w:val="15"/>
              </w:rPr>
            </w:pPr>
          </w:p>
        </w:tc>
        <w:tc>
          <w:tcPr>
            <w:tcW w:w="2539" w:type="dxa"/>
            <w:gridSpan w:val="3"/>
            <w:noWrap/>
            <w:hideMark/>
          </w:tcPr>
          <w:p w14:paraId="5AFEEB70" w14:textId="77777777" w:rsidR="000973B4" w:rsidRPr="000973B4" w:rsidRDefault="000973B4" w:rsidP="00F33760">
            <w:pPr>
              <w:rPr>
                <w:rFonts w:cstheme="minorHAnsi"/>
                <w:sz w:val="15"/>
                <w:szCs w:val="15"/>
              </w:rPr>
            </w:pPr>
            <w:r w:rsidRPr="000973B4">
              <w:rPr>
                <w:rFonts w:cstheme="minorHAnsi"/>
                <w:sz w:val="15"/>
                <w:szCs w:val="15"/>
              </w:rPr>
              <w:t>Heel Counter/Stiffener</w:t>
            </w:r>
          </w:p>
        </w:tc>
        <w:tc>
          <w:tcPr>
            <w:tcW w:w="846" w:type="dxa"/>
            <w:noWrap/>
            <w:hideMark/>
          </w:tcPr>
          <w:p w14:paraId="009B07C0" w14:textId="77777777" w:rsidR="000973B4" w:rsidRPr="000973B4" w:rsidRDefault="000973B4">
            <w:pPr>
              <w:rPr>
                <w:rFonts w:cstheme="minorHAnsi"/>
                <w:sz w:val="15"/>
                <w:szCs w:val="15"/>
              </w:rPr>
            </w:pPr>
            <w:proofErr w:type="spellStart"/>
            <w:r w:rsidRPr="000973B4">
              <w:rPr>
                <w:rFonts w:cstheme="minorHAnsi"/>
                <w:sz w:val="15"/>
                <w:szCs w:val="15"/>
              </w:rPr>
              <w:t>Topline</w:t>
            </w:r>
            <w:proofErr w:type="spellEnd"/>
          </w:p>
        </w:tc>
        <w:tc>
          <w:tcPr>
            <w:tcW w:w="4230" w:type="dxa"/>
            <w:gridSpan w:val="5"/>
            <w:noWrap/>
            <w:hideMark/>
          </w:tcPr>
          <w:p w14:paraId="5684FEFB" w14:textId="77777777" w:rsidR="000973B4" w:rsidRPr="000973B4" w:rsidRDefault="000973B4" w:rsidP="00F33760">
            <w:pPr>
              <w:rPr>
                <w:rFonts w:cstheme="minorHAnsi"/>
                <w:sz w:val="15"/>
                <w:szCs w:val="15"/>
              </w:rPr>
            </w:pPr>
            <w:r w:rsidRPr="000973B4">
              <w:rPr>
                <w:rFonts w:cstheme="minorHAnsi"/>
                <w:sz w:val="15"/>
                <w:szCs w:val="15"/>
              </w:rPr>
              <w:t>Outsole</w:t>
            </w:r>
          </w:p>
        </w:tc>
        <w:tc>
          <w:tcPr>
            <w:tcW w:w="951" w:type="dxa"/>
            <w:noWrap/>
            <w:hideMark/>
          </w:tcPr>
          <w:p w14:paraId="4736BFCC" w14:textId="77777777" w:rsidR="000973B4" w:rsidRPr="000973B4" w:rsidRDefault="000973B4">
            <w:pPr>
              <w:rPr>
                <w:rFonts w:cstheme="minorHAnsi"/>
                <w:sz w:val="15"/>
                <w:szCs w:val="15"/>
              </w:rPr>
            </w:pPr>
            <w:r w:rsidRPr="000973B4">
              <w:rPr>
                <w:rFonts w:cstheme="minorHAnsi"/>
                <w:sz w:val="15"/>
                <w:szCs w:val="15"/>
              </w:rPr>
              <w:t>Upper</w:t>
            </w:r>
          </w:p>
        </w:tc>
        <w:tc>
          <w:tcPr>
            <w:tcW w:w="951" w:type="dxa"/>
            <w:noWrap/>
            <w:hideMark/>
          </w:tcPr>
          <w:p w14:paraId="1A68C788" w14:textId="77777777" w:rsidR="000973B4" w:rsidRPr="000973B4" w:rsidRDefault="000973B4">
            <w:pPr>
              <w:rPr>
                <w:rFonts w:cstheme="minorHAnsi"/>
                <w:sz w:val="15"/>
                <w:szCs w:val="15"/>
              </w:rPr>
            </w:pPr>
            <w:r w:rsidRPr="000973B4">
              <w:rPr>
                <w:rFonts w:cstheme="minorHAnsi"/>
                <w:sz w:val="15"/>
                <w:szCs w:val="15"/>
              </w:rPr>
              <w:t>Inlay/Insole</w:t>
            </w:r>
          </w:p>
        </w:tc>
        <w:tc>
          <w:tcPr>
            <w:tcW w:w="1366" w:type="dxa"/>
            <w:hideMark/>
          </w:tcPr>
          <w:p w14:paraId="40BB7EC1" w14:textId="77777777" w:rsidR="000973B4" w:rsidRPr="000973B4" w:rsidRDefault="000973B4">
            <w:pPr>
              <w:rPr>
                <w:rFonts w:cstheme="minorHAnsi"/>
                <w:sz w:val="15"/>
                <w:szCs w:val="15"/>
              </w:rPr>
            </w:pPr>
            <w:r w:rsidRPr="000973B4">
              <w:rPr>
                <w:rFonts w:cstheme="minorHAnsi"/>
                <w:sz w:val="15"/>
                <w:szCs w:val="15"/>
              </w:rPr>
              <w:t>Fastenings and Facings</w:t>
            </w:r>
          </w:p>
        </w:tc>
        <w:tc>
          <w:tcPr>
            <w:tcW w:w="967" w:type="dxa"/>
            <w:vMerge w:val="restart"/>
            <w:noWrap/>
            <w:hideMark/>
          </w:tcPr>
          <w:p w14:paraId="73FA7D7D" w14:textId="7114428F" w:rsidR="000973B4" w:rsidRPr="000973B4" w:rsidRDefault="000973B4" w:rsidP="009B3ED5">
            <w:pPr>
              <w:rPr>
                <w:rFonts w:cstheme="minorHAnsi"/>
                <w:sz w:val="15"/>
                <w:szCs w:val="15"/>
              </w:rPr>
            </w:pPr>
            <w:r w:rsidRPr="000973B4">
              <w:rPr>
                <w:rFonts w:cstheme="minorHAnsi"/>
                <w:sz w:val="15"/>
                <w:szCs w:val="15"/>
              </w:rPr>
              <w:t>Total Stability Score</w:t>
            </w:r>
          </w:p>
        </w:tc>
        <w:tc>
          <w:tcPr>
            <w:tcW w:w="939" w:type="dxa"/>
            <w:vMerge w:val="restart"/>
            <w:noWrap/>
            <w:hideMark/>
          </w:tcPr>
          <w:p w14:paraId="6BAD1A45" w14:textId="3F2445F5" w:rsidR="000973B4" w:rsidRPr="000973B4" w:rsidRDefault="000973B4" w:rsidP="009B3ED5">
            <w:pPr>
              <w:rPr>
                <w:rFonts w:cstheme="minorHAnsi"/>
                <w:sz w:val="15"/>
                <w:szCs w:val="15"/>
              </w:rPr>
            </w:pPr>
            <w:r w:rsidRPr="000973B4">
              <w:rPr>
                <w:rFonts w:cstheme="minorHAnsi"/>
                <w:sz w:val="15"/>
                <w:szCs w:val="15"/>
              </w:rPr>
              <w:t>Raked Score</w:t>
            </w:r>
          </w:p>
        </w:tc>
      </w:tr>
      <w:tr w:rsidR="000973B4" w:rsidRPr="000973B4" w14:paraId="4CF93F22" w14:textId="77777777" w:rsidTr="000973B4">
        <w:trPr>
          <w:trHeight w:val="320"/>
        </w:trPr>
        <w:tc>
          <w:tcPr>
            <w:tcW w:w="1161" w:type="dxa"/>
            <w:noWrap/>
            <w:hideMark/>
          </w:tcPr>
          <w:p w14:paraId="24FF002E" w14:textId="77777777" w:rsidR="000973B4" w:rsidRPr="000973B4" w:rsidRDefault="000973B4">
            <w:pPr>
              <w:rPr>
                <w:rFonts w:cstheme="minorHAnsi"/>
                <w:sz w:val="15"/>
                <w:szCs w:val="15"/>
              </w:rPr>
            </w:pPr>
            <w:r w:rsidRPr="000973B4">
              <w:rPr>
                <w:rFonts w:cstheme="minorHAnsi"/>
                <w:sz w:val="15"/>
                <w:szCs w:val="15"/>
              </w:rPr>
              <w:t xml:space="preserve"> </w:t>
            </w:r>
          </w:p>
        </w:tc>
        <w:tc>
          <w:tcPr>
            <w:tcW w:w="847" w:type="dxa"/>
            <w:noWrap/>
            <w:hideMark/>
          </w:tcPr>
          <w:p w14:paraId="65B6A885" w14:textId="77777777" w:rsidR="000973B4" w:rsidRPr="000973B4" w:rsidRDefault="000973B4">
            <w:pPr>
              <w:rPr>
                <w:rFonts w:cstheme="minorHAnsi"/>
                <w:sz w:val="15"/>
                <w:szCs w:val="15"/>
              </w:rPr>
            </w:pPr>
            <w:r w:rsidRPr="000973B4">
              <w:rPr>
                <w:rFonts w:cstheme="minorHAnsi"/>
                <w:sz w:val="15"/>
                <w:szCs w:val="15"/>
              </w:rPr>
              <w:t>Question S1</w:t>
            </w:r>
          </w:p>
        </w:tc>
        <w:tc>
          <w:tcPr>
            <w:tcW w:w="846" w:type="dxa"/>
            <w:noWrap/>
            <w:hideMark/>
          </w:tcPr>
          <w:p w14:paraId="2B6BDEEB" w14:textId="77777777" w:rsidR="000973B4" w:rsidRPr="000973B4" w:rsidRDefault="000973B4">
            <w:pPr>
              <w:rPr>
                <w:rFonts w:cstheme="minorHAnsi"/>
                <w:sz w:val="15"/>
                <w:szCs w:val="15"/>
              </w:rPr>
            </w:pPr>
            <w:r w:rsidRPr="000973B4">
              <w:rPr>
                <w:rFonts w:cstheme="minorHAnsi"/>
                <w:sz w:val="15"/>
                <w:szCs w:val="15"/>
              </w:rPr>
              <w:t>Question S2</w:t>
            </w:r>
          </w:p>
        </w:tc>
        <w:tc>
          <w:tcPr>
            <w:tcW w:w="846" w:type="dxa"/>
            <w:noWrap/>
            <w:hideMark/>
          </w:tcPr>
          <w:p w14:paraId="6453A6B9" w14:textId="77777777" w:rsidR="000973B4" w:rsidRPr="000973B4" w:rsidRDefault="000973B4">
            <w:pPr>
              <w:rPr>
                <w:rFonts w:cstheme="minorHAnsi"/>
                <w:sz w:val="15"/>
                <w:szCs w:val="15"/>
              </w:rPr>
            </w:pPr>
            <w:r w:rsidRPr="000973B4">
              <w:rPr>
                <w:rFonts w:cstheme="minorHAnsi"/>
                <w:sz w:val="15"/>
                <w:szCs w:val="15"/>
              </w:rPr>
              <w:t>Question S3</w:t>
            </w:r>
          </w:p>
        </w:tc>
        <w:tc>
          <w:tcPr>
            <w:tcW w:w="846" w:type="dxa"/>
            <w:noWrap/>
            <w:hideMark/>
          </w:tcPr>
          <w:p w14:paraId="783000BD" w14:textId="77777777" w:rsidR="000973B4" w:rsidRPr="000973B4" w:rsidRDefault="000973B4">
            <w:pPr>
              <w:rPr>
                <w:rFonts w:cstheme="minorHAnsi"/>
                <w:sz w:val="15"/>
                <w:szCs w:val="15"/>
              </w:rPr>
            </w:pPr>
            <w:r w:rsidRPr="000973B4">
              <w:rPr>
                <w:rFonts w:cstheme="minorHAnsi"/>
                <w:sz w:val="15"/>
                <w:szCs w:val="15"/>
              </w:rPr>
              <w:t>Question S4</w:t>
            </w:r>
          </w:p>
        </w:tc>
        <w:tc>
          <w:tcPr>
            <w:tcW w:w="846" w:type="dxa"/>
            <w:noWrap/>
            <w:hideMark/>
          </w:tcPr>
          <w:p w14:paraId="64994453" w14:textId="77777777" w:rsidR="000973B4" w:rsidRPr="000973B4" w:rsidRDefault="000973B4">
            <w:pPr>
              <w:rPr>
                <w:rFonts w:cstheme="minorHAnsi"/>
                <w:sz w:val="15"/>
                <w:szCs w:val="15"/>
              </w:rPr>
            </w:pPr>
            <w:r w:rsidRPr="000973B4">
              <w:rPr>
                <w:rFonts w:cstheme="minorHAnsi"/>
                <w:sz w:val="15"/>
                <w:szCs w:val="15"/>
              </w:rPr>
              <w:t>Question S5</w:t>
            </w:r>
          </w:p>
        </w:tc>
        <w:tc>
          <w:tcPr>
            <w:tcW w:w="846" w:type="dxa"/>
            <w:noWrap/>
            <w:hideMark/>
          </w:tcPr>
          <w:p w14:paraId="66DF131E" w14:textId="77777777" w:rsidR="000973B4" w:rsidRPr="000973B4" w:rsidRDefault="000973B4">
            <w:pPr>
              <w:rPr>
                <w:rFonts w:cstheme="minorHAnsi"/>
                <w:sz w:val="15"/>
                <w:szCs w:val="15"/>
              </w:rPr>
            </w:pPr>
            <w:r w:rsidRPr="000973B4">
              <w:rPr>
                <w:rFonts w:cstheme="minorHAnsi"/>
                <w:sz w:val="15"/>
                <w:szCs w:val="15"/>
              </w:rPr>
              <w:t>Question S6</w:t>
            </w:r>
          </w:p>
        </w:tc>
        <w:tc>
          <w:tcPr>
            <w:tcW w:w="846" w:type="dxa"/>
            <w:noWrap/>
            <w:hideMark/>
          </w:tcPr>
          <w:p w14:paraId="16ED667A" w14:textId="77777777" w:rsidR="000973B4" w:rsidRPr="000973B4" w:rsidRDefault="000973B4">
            <w:pPr>
              <w:rPr>
                <w:rFonts w:cstheme="minorHAnsi"/>
                <w:sz w:val="15"/>
                <w:szCs w:val="15"/>
              </w:rPr>
            </w:pPr>
            <w:r w:rsidRPr="000973B4">
              <w:rPr>
                <w:rFonts w:cstheme="minorHAnsi"/>
                <w:sz w:val="15"/>
                <w:szCs w:val="15"/>
              </w:rPr>
              <w:t>Question S7</w:t>
            </w:r>
          </w:p>
        </w:tc>
        <w:tc>
          <w:tcPr>
            <w:tcW w:w="846" w:type="dxa"/>
            <w:noWrap/>
            <w:hideMark/>
          </w:tcPr>
          <w:p w14:paraId="2C812479" w14:textId="77777777" w:rsidR="000973B4" w:rsidRPr="000973B4" w:rsidRDefault="000973B4">
            <w:pPr>
              <w:rPr>
                <w:rFonts w:cstheme="minorHAnsi"/>
                <w:sz w:val="15"/>
                <w:szCs w:val="15"/>
              </w:rPr>
            </w:pPr>
            <w:r w:rsidRPr="000973B4">
              <w:rPr>
                <w:rFonts w:cstheme="minorHAnsi"/>
                <w:sz w:val="15"/>
                <w:szCs w:val="15"/>
              </w:rPr>
              <w:t>Question S8</w:t>
            </w:r>
          </w:p>
        </w:tc>
        <w:tc>
          <w:tcPr>
            <w:tcW w:w="846" w:type="dxa"/>
            <w:noWrap/>
            <w:hideMark/>
          </w:tcPr>
          <w:p w14:paraId="7160FABD" w14:textId="77777777" w:rsidR="000973B4" w:rsidRPr="000973B4" w:rsidRDefault="000973B4">
            <w:pPr>
              <w:rPr>
                <w:rFonts w:cstheme="minorHAnsi"/>
                <w:sz w:val="15"/>
                <w:szCs w:val="15"/>
              </w:rPr>
            </w:pPr>
            <w:r w:rsidRPr="000973B4">
              <w:rPr>
                <w:rFonts w:cstheme="minorHAnsi"/>
                <w:sz w:val="15"/>
                <w:szCs w:val="15"/>
              </w:rPr>
              <w:t>Question S9</w:t>
            </w:r>
          </w:p>
        </w:tc>
        <w:tc>
          <w:tcPr>
            <w:tcW w:w="951" w:type="dxa"/>
            <w:noWrap/>
            <w:hideMark/>
          </w:tcPr>
          <w:p w14:paraId="30801B20" w14:textId="77777777" w:rsidR="000973B4" w:rsidRPr="000973B4" w:rsidRDefault="000973B4">
            <w:pPr>
              <w:rPr>
                <w:rFonts w:cstheme="minorHAnsi"/>
                <w:sz w:val="15"/>
                <w:szCs w:val="15"/>
              </w:rPr>
            </w:pPr>
            <w:r w:rsidRPr="000973B4">
              <w:rPr>
                <w:rFonts w:cstheme="minorHAnsi"/>
                <w:sz w:val="15"/>
                <w:szCs w:val="15"/>
              </w:rPr>
              <w:t>Question S10</w:t>
            </w:r>
          </w:p>
        </w:tc>
        <w:tc>
          <w:tcPr>
            <w:tcW w:w="951" w:type="dxa"/>
            <w:noWrap/>
            <w:hideMark/>
          </w:tcPr>
          <w:p w14:paraId="3D9D54D8" w14:textId="77777777" w:rsidR="000973B4" w:rsidRPr="000973B4" w:rsidRDefault="000973B4">
            <w:pPr>
              <w:rPr>
                <w:rFonts w:cstheme="minorHAnsi"/>
                <w:sz w:val="15"/>
                <w:szCs w:val="15"/>
              </w:rPr>
            </w:pPr>
            <w:r w:rsidRPr="000973B4">
              <w:rPr>
                <w:rFonts w:cstheme="minorHAnsi"/>
                <w:sz w:val="15"/>
                <w:szCs w:val="15"/>
              </w:rPr>
              <w:t>Question S11</w:t>
            </w:r>
          </w:p>
        </w:tc>
        <w:tc>
          <w:tcPr>
            <w:tcW w:w="1366" w:type="dxa"/>
            <w:noWrap/>
            <w:hideMark/>
          </w:tcPr>
          <w:p w14:paraId="57CCC17A" w14:textId="77777777" w:rsidR="000973B4" w:rsidRPr="000973B4" w:rsidRDefault="000973B4">
            <w:pPr>
              <w:rPr>
                <w:rFonts w:cstheme="minorHAnsi"/>
                <w:sz w:val="15"/>
                <w:szCs w:val="15"/>
              </w:rPr>
            </w:pPr>
            <w:r w:rsidRPr="000973B4">
              <w:rPr>
                <w:rFonts w:cstheme="minorHAnsi"/>
                <w:sz w:val="15"/>
                <w:szCs w:val="15"/>
              </w:rPr>
              <w:t>Question S12</w:t>
            </w:r>
          </w:p>
        </w:tc>
        <w:tc>
          <w:tcPr>
            <w:tcW w:w="967" w:type="dxa"/>
            <w:vMerge/>
            <w:noWrap/>
            <w:hideMark/>
          </w:tcPr>
          <w:p w14:paraId="65274B72" w14:textId="79C4B849" w:rsidR="000973B4" w:rsidRPr="000973B4" w:rsidRDefault="000973B4">
            <w:pPr>
              <w:rPr>
                <w:rFonts w:cstheme="minorHAnsi"/>
                <w:sz w:val="15"/>
                <w:szCs w:val="15"/>
              </w:rPr>
            </w:pPr>
          </w:p>
        </w:tc>
        <w:tc>
          <w:tcPr>
            <w:tcW w:w="939" w:type="dxa"/>
            <w:vMerge/>
            <w:noWrap/>
            <w:hideMark/>
          </w:tcPr>
          <w:p w14:paraId="2F86445C" w14:textId="5A634C49" w:rsidR="000973B4" w:rsidRPr="000973B4" w:rsidRDefault="000973B4">
            <w:pPr>
              <w:rPr>
                <w:rFonts w:cstheme="minorHAnsi"/>
                <w:sz w:val="15"/>
                <w:szCs w:val="15"/>
              </w:rPr>
            </w:pPr>
          </w:p>
        </w:tc>
      </w:tr>
      <w:tr w:rsidR="00F33760" w:rsidRPr="000973B4" w14:paraId="46C542BA" w14:textId="77777777" w:rsidTr="000973B4">
        <w:trPr>
          <w:trHeight w:val="320"/>
        </w:trPr>
        <w:tc>
          <w:tcPr>
            <w:tcW w:w="1161" w:type="dxa"/>
            <w:noWrap/>
            <w:hideMark/>
          </w:tcPr>
          <w:p w14:paraId="10F7E0A8"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1</w:t>
            </w:r>
          </w:p>
        </w:tc>
        <w:tc>
          <w:tcPr>
            <w:tcW w:w="847" w:type="dxa"/>
            <w:noWrap/>
            <w:hideMark/>
          </w:tcPr>
          <w:p w14:paraId="107256B0"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D74669F"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45919C95"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E30CA2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0C84C0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F1A81B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6F0028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09DF133"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63B0A8C"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2210483F"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5B052E1"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38687235"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19F22762" w14:textId="77777777" w:rsidR="00F33760" w:rsidRPr="000973B4" w:rsidRDefault="00F33760" w:rsidP="00F33760">
            <w:pPr>
              <w:rPr>
                <w:rFonts w:cstheme="minorHAnsi"/>
                <w:sz w:val="15"/>
                <w:szCs w:val="15"/>
              </w:rPr>
            </w:pPr>
            <w:r w:rsidRPr="000973B4">
              <w:rPr>
                <w:rFonts w:cstheme="minorHAnsi"/>
                <w:sz w:val="15"/>
                <w:szCs w:val="15"/>
              </w:rPr>
              <w:t>10</w:t>
            </w:r>
          </w:p>
        </w:tc>
        <w:tc>
          <w:tcPr>
            <w:tcW w:w="939" w:type="dxa"/>
            <w:noWrap/>
            <w:hideMark/>
          </w:tcPr>
          <w:p w14:paraId="79DDA30E"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1C5B577F" w14:textId="77777777" w:rsidTr="000973B4">
        <w:trPr>
          <w:trHeight w:val="320"/>
        </w:trPr>
        <w:tc>
          <w:tcPr>
            <w:tcW w:w="1161" w:type="dxa"/>
            <w:noWrap/>
            <w:hideMark/>
          </w:tcPr>
          <w:p w14:paraId="189DB01D"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2</w:t>
            </w:r>
          </w:p>
        </w:tc>
        <w:tc>
          <w:tcPr>
            <w:tcW w:w="847" w:type="dxa"/>
            <w:noWrap/>
            <w:hideMark/>
          </w:tcPr>
          <w:p w14:paraId="747A1A81"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B57BC21"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FD8FBC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240E20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E2D133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24726E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EAC81C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AFB6D8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AA6DE9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EB71AC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18C2EA6"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49E659AA"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250AB3EA" w14:textId="77777777" w:rsidR="00F33760" w:rsidRPr="000973B4" w:rsidRDefault="00F33760" w:rsidP="00F33760">
            <w:pPr>
              <w:rPr>
                <w:rFonts w:cstheme="minorHAnsi"/>
                <w:sz w:val="15"/>
                <w:szCs w:val="15"/>
              </w:rPr>
            </w:pPr>
            <w:r w:rsidRPr="000973B4">
              <w:rPr>
                <w:rFonts w:cstheme="minorHAnsi"/>
                <w:sz w:val="15"/>
                <w:szCs w:val="15"/>
              </w:rPr>
              <w:t>9</w:t>
            </w:r>
          </w:p>
        </w:tc>
        <w:tc>
          <w:tcPr>
            <w:tcW w:w="939" w:type="dxa"/>
            <w:noWrap/>
            <w:hideMark/>
          </w:tcPr>
          <w:p w14:paraId="26A4D3BA"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6A1DBBF4" w14:textId="77777777" w:rsidTr="000973B4">
        <w:trPr>
          <w:trHeight w:val="320"/>
        </w:trPr>
        <w:tc>
          <w:tcPr>
            <w:tcW w:w="1161" w:type="dxa"/>
            <w:noWrap/>
            <w:hideMark/>
          </w:tcPr>
          <w:p w14:paraId="77385D34"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3</w:t>
            </w:r>
          </w:p>
        </w:tc>
        <w:tc>
          <w:tcPr>
            <w:tcW w:w="847" w:type="dxa"/>
            <w:noWrap/>
            <w:hideMark/>
          </w:tcPr>
          <w:p w14:paraId="485C8B53"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159DDAC"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0F99E64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E230C2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195108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EA7C9E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5F9B25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73B33AE"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53A7B04"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0F8E3C5F"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EAEBBE9"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706BCAB5"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724C85A0" w14:textId="77777777" w:rsidR="00F33760" w:rsidRPr="000973B4" w:rsidRDefault="00F33760" w:rsidP="00F33760">
            <w:pPr>
              <w:rPr>
                <w:rFonts w:cstheme="minorHAnsi"/>
                <w:sz w:val="15"/>
                <w:szCs w:val="15"/>
              </w:rPr>
            </w:pPr>
            <w:r w:rsidRPr="000973B4">
              <w:rPr>
                <w:rFonts w:cstheme="minorHAnsi"/>
                <w:sz w:val="15"/>
                <w:szCs w:val="15"/>
              </w:rPr>
              <w:t>10</w:t>
            </w:r>
          </w:p>
        </w:tc>
        <w:tc>
          <w:tcPr>
            <w:tcW w:w="939" w:type="dxa"/>
            <w:noWrap/>
            <w:hideMark/>
          </w:tcPr>
          <w:p w14:paraId="7CAF3F56"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4F3DA199" w14:textId="77777777" w:rsidTr="000973B4">
        <w:trPr>
          <w:trHeight w:val="320"/>
        </w:trPr>
        <w:tc>
          <w:tcPr>
            <w:tcW w:w="1161" w:type="dxa"/>
            <w:noWrap/>
            <w:hideMark/>
          </w:tcPr>
          <w:p w14:paraId="11C06745"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4</w:t>
            </w:r>
          </w:p>
        </w:tc>
        <w:tc>
          <w:tcPr>
            <w:tcW w:w="847" w:type="dxa"/>
            <w:noWrap/>
            <w:hideMark/>
          </w:tcPr>
          <w:p w14:paraId="1D467D9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44BB955"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5811B84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AD8A503"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43F36A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820D1A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E18C35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70AFD94"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BAF0536"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7467B86A"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4A1AA581"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7B4C2E63"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349C74B7" w14:textId="77777777" w:rsidR="00F33760" w:rsidRPr="000973B4" w:rsidRDefault="00F33760" w:rsidP="00F33760">
            <w:pPr>
              <w:rPr>
                <w:rFonts w:cstheme="minorHAnsi"/>
                <w:sz w:val="15"/>
                <w:szCs w:val="15"/>
              </w:rPr>
            </w:pPr>
            <w:r w:rsidRPr="000973B4">
              <w:rPr>
                <w:rFonts w:cstheme="minorHAnsi"/>
                <w:sz w:val="15"/>
                <w:szCs w:val="15"/>
              </w:rPr>
              <w:t>10</w:t>
            </w:r>
          </w:p>
        </w:tc>
        <w:tc>
          <w:tcPr>
            <w:tcW w:w="939" w:type="dxa"/>
            <w:noWrap/>
            <w:hideMark/>
          </w:tcPr>
          <w:p w14:paraId="713667EB"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672B624E" w14:textId="77777777" w:rsidTr="000973B4">
        <w:trPr>
          <w:trHeight w:val="320"/>
        </w:trPr>
        <w:tc>
          <w:tcPr>
            <w:tcW w:w="1161" w:type="dxa"/>
            <w:noWrap/>
            <w:hideMark/>
          </w:tcPr>
          <w:p w14:paraId="0A6D54E9"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5</w:t>
            </w:r>
          </w:p>
        </w:tc>
        <w:tc>
          <w:tcPr>
            <w:tcW w:w="847" w:type="dxa"/>
            <w:noWrap/>
            <w:hideMark/>
          </w:tcPr>
          <w:p w14:paraId="1F5F1875"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1E3A019E"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325CDE52"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FC9B40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80D1C6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A0798C6"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07CB95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BDF67DD"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4A09613"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FAA3C6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20DD2686"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5F1B9EFF"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1AF7EF1" w14:textId="77777777" w:rsidR="00F33760" w:rsidRPr="000973B4" w:rsidRDefault="00F33760" w:rsidP="00F33760">
            <w:pPr>
              <w:rPr>
                <w:rFonts w:cstheme="minorHAnsi"/>
                <w:sz w:val="15"/>
                <w:szCs w:val="15"/>
              </w:rPr>
            </w:pPr>
            <w:r w:rsidRPr="000973B4">
              <w:rPr>
                <w:rFonts w:cstheme="minorHAnsi"/>
                <w:sz w:val="15"/>
                <w:szCs w:val="15"/>
              </w:rPr>
              <w:t>7</w:t>
            </w:r>
          </w:p>
        </w:tc>
        <w:tc>
          <w:tcPr>
            <w:tcW w:w="939" w:type="dxa"/>
            <w:noWrap/>
            <w:hideMark/>
          </w:tcPr>
          <w:p w14:paraId="04A5C962"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2C01B3EB" w14:textId="77777777" w:rsidTr="000973B4">
        <w:trPr>
          <w:trHeight w:val="320"/>
        </w:trPr>
        <w:tc>
          <w:tcPr>
            <w:tcW w:w="1161" w:type="dxa"/>
            <w:noWrap/>
            <w:hideMark/>
          </w:tcPr>
          <w:p w14:paraId="066742E6" w14:textId="77777777" w:rsidR="00F33760" w:rsidRPr="000973B4" w:rsidRDefault="00F33760">
            <w:pPr>
              <w:rPr>
                <w:rFonts w:cstheme="minorHAnsi"/>
                <w:sz w:val="15"/>
                <w:szCs w:val="15"/>
              </w:rPr>
            </w:pPr>
            <w:r w:rsidRPr="000973B4">
              <w:rPr>
                <w:rFonts w:cstheme="minorHAnsi"/>
                <w:sz w:val="15"/>
                <w:szCs w:val="15"/>
              </w:rPr>
              <w:t xml:space="preserve">Shoe A </w:t>
            </w:r>
            <w:proofErr w:type="spellStart"/>
            <w:r w:rsidRPr="000973B4">
              <w:rPr>
                <w:rFonts w:cstheme="minorHAnsi"/>
                <w:sz w:val="15"/>
                <w:szCs w:val="15"/>
              </w:rPr>
              <w:t>Rater</w:t>
            </w:r>
            <w:proofErr w:type="spellEnd"/>
            <w:r w:rsidRPr="000973B4">
              <w:rPr>
                <w:rFonts w:cstheme="minorHAnsi"/>
                <w:sz w:val="15"/>
                <w:szCs w:val="15"/>
              </w:rPr>
              <w:t xml:space="preserve"> 6</w:t>
            </w:r>
          </w:p>
        </w:tc>
        <w:tc>
          <w:tcPr>
            <w:tcW w:w="847" w:type="dxa"/>
            <w:noWrap/>
            <w:hideMark/>
          </w:tcPr>
          <w:p w14:paraId="427E2EF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DDDC460"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FC38B9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BCFDFE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0CC660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C73B3C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DC39AF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41D400A"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12E8398"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07B2E65"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00AF99CF"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6BAC47C1"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B49A1BD" w14:textId="77777777" w:rsidR="00F33760" w:rsidRPr="000973B4" w:rsidRDefault="00F33760" w:rsidP="00F33760">
            <w:pPr>
              <w:rPr>
                <w:rFonts w:cstheme="minorHAnsi"/>
                <w:sz w:val="15"/>
                <w:szCs w:val="15"/>
              </w:rPr>
            </w:pPr>
            <w:r w:rsidRPr="000973B4">
              <w:rPr>
                <w:rFonts w:cstheme="minorHAnsi"/>
                <w:sz w:val="15"/>
                <w:szCs w:val="15"/>
              </w:rPr>
              <w:t>12</w:t>
            </w:r>
          </w:p>
        </w:tc>
        <w:tc>
          <w:tcPr>
            <w:tcW w:w="939" w:type="dxa"/>
            <w:noWrap/>
            <w:hideMark/>
          </w:tcPr>
          <w:p w14:paraId="62CEA0F5"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3CD5297C" w14:textId="77777777" w:rsidTr="000973B4">
        <w:trPr>
          <w:trHeight w:val="320"/>
        </w:trPr>
        <w:tc>
          <w:tcPr>
            <w:tcW w:w="1161" w:type="dxa"/>
            <w:noWrap/>
            <w:hideMark/>
          </w:tcPr>
          <w:p w14:paraId="585FFAD6"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1</w:t>
            </w:r>
          </w:p>
        </w:tc>
        <w:tc>
          <w:tcPr>
            <w:tcW w:w="847" w:type="dxa"/>
            <w:noWrap/>
            <w:hideMark/>
          </w:tcPr>
          <w:p w14:paraId="7526D3FB"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D9F482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29F154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BFEE41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C80DD6E"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6BBC31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C3731A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C77A7D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56F6981"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7E2F57BF"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79462B13"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13EF7F4D"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65F36923" w14:textId="77777777" w:rsidR="00F33760" w:rsidRPr="000973B4" w:rsidRDefault="00F33760" w:rsidP="00F33760">
            <w:pPr>
              <w:rPr>
                <w:rFonts w:cstheme="minorHAnsi"/>
                <w:sz w:val="15"/>
                <w:szCs w:val="15"/>
              </w:rPr>
            </w:pPr>
            <w:r w:rsidRPr="000973B4">
              <w:rPr>
                <w:rFonts w:cstheme="minorHAnsi"/>
                <w:sz w:val="15"/>
                <w:szCs w:val="15"/>
              </w:rPr>
              <w:t>11</w:t>
            </w:r>
          </w:p>
        </w:tc>
        <w:tc>
          <w:tcPr>
            <w:tcW w:w="939" w:type="dxa"/>
            <w:noWrap/>
            <w:hideMark/>
          </w:tcPr>
          <w:p w14:paraId="46155E73"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788D2EAC" w14:textId="77777777" w:rsidTr="000973B4">
        <w:trPr>
          <w:trHeight w:val="320"/>
        </w:trPr>
        <w:tc>
          <w:tcPr>
            <w:tcW w:w="1161" w:type="dxa"/>
            <w:noWrap/>
            <w:hideMark/>
          </w:tcPr>
          <w:p w14:paraId="58A54D5E"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2</w:t>
            </w:r>
          </w:p>
        </w:tc>
        <w:tc>
          <w:tcPr>
            <w:tcW w:w="847" w:type="dxa"/>
            <w:noWrap/>
            <w:hideMark/>
          </w:tcPr>
          <w:p w14:paraId="5895E863"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0A01049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41AF56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944EEE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48E954B"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D025C0D"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E923796"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A6B5FA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441E570"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6F0BA3B8"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2C94C63A"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628566A0"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32BEF3DF" w14:textId="77777777" w:rsidR="00F33760" w:rsidRPr="000973B4" w:rsidRDefault="00F33760" w:rsidP="00F33760">
            <w:pPr>
              <w:rPr>
                <w:rFonts w:cstheme="minorHAnsi"/>
                <w:sz w:val="15"/>
                <w:szCs w:val="15"/>
              </w:rPr>
            </w:pPr>
            <w:r w:rsidRPr="000973B4">
              <w:rPr>
                <w:rFonts w:cstheme="minorHAnsi"/>
                <w:sz w:val="15"/>
                <w:szCs w:val="15"/>
              </w:rPr>
              <w:t>6</w:t>
            </w:r>
          </w:p>
        </w:tc>
        <w:tc>
          <w:tcPr>
            <w:tcW w:w="939" w:type="dxa"/>
            <w:noWrap/>
            <w:hideMark/>
          </w:tcPr>
          <w:p w14:paraId="629E937E"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1A1CDD80" w14:textId="77777777" w:rsidTr="000973B4">
        <w:trPr>
          <w:trHeight w:val="320"/>
        </w:trPr>
        <w:tc>
          <w:tcPr>
            <w:tcW w:w="1161" w:type="dxa"/>
            <w:noWrap/>
            <w:hideMark/>
          </w:tcPr>
          <w:p w14:paraId="5B447DE2"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3</w:t>
            </w:r>
          </w:p>
        </w:tc>
        <w:tc>
          <w:tcPr>
            <w:tcW w:w="847" w:type="dxa"/>
            <w:noWrap/>
            <w:hideMark/>
          </w:tcPr>
          <w:p w14:paraId="6D9E3B9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A61E12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808985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CC8703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0867D9A"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28D1B3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A59F582"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82C4A1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622B08A"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3BDB7EB7"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E99117D"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0140CE8B"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2E404DCA" w14:textId="77777777" w:rsidR="00F33760" w:rsidRPr="000973B4" w:rsidRDefault="00F33760" w:rsidP="00F33760">
            <w:pPr>
              <w:rPr>
                <w:rFonts w:cstheme="minorHAnsi"/>
                <w:sz w:val="15"/>
                <w:szCs w:val="15"/>
              </w:rPr>
            </w:pPr>
            <w:r w:rsidRPr="000973B4">
              <w:rPr>
                <w:rFonts w:cstheme="minorHAnsi"/>
                <w:sz w:val="15"/>
                <w:szCs w:val="15"/>
              </w:rPr>
              <w:t>12</w:t>
            </w:r>
          </w:p>
        </w:tc>
        <w:tc>
          <w:tcPr>
            <w:tcW w:w="939" w:type="dxa"/>
            <w:noWrap/>
            <w:hideMark/>
          </w:tcPr>
          <w:p w14:paraId="73F50710"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72B4DEF4" w14:textId="77777777" w:rsidTr="000973B4">
        <w:trPr>
          <w:trHeight w:val="320"/>
        </w:trPr>
        <w:tc>
          <w:tcPr>
            <w:tcW w:w="1161" w:type="dxa"/>
            <w:noWrap/>
            <w:hideMark/>
          </w:tcPr>
          <w:p w14:paraId="606A29ED"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4</w:t>
            </w:r>
          </w:p>
        </w:tc>
        <w:tc>
          <w:tcPr>
            <w:tcW w:w="847" w:type="dxa"/>
            <w:noWrap/>
            <w:hideMark/>
          </w:tcPr>
          <w:p w14:paraId="63D74C4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59712B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FB4FFA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DC033A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189ADC2"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9DBD880"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20D64F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6E82A7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3B2922B"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449E3B29"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05506EF0"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79BC94E5"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52A91FBC" w14:textId="77777777" w:rsidR="00F33760" w:rsidRPr="000973B4" w:rsidRDefault="00F33760" w:rsidP="00F33760">
            <w:pPr>
              <w:rPr>
                <w:rFonts w:cstheme="minorHAnsi"/>
                <w:sz w:val="15"/>
                <w:szCs w:val="15"/>
              </w:rPr>
            </w:pPr>
            <w:r w:rsidRPr="000973B4">
              <w:rPr>
                <w:rFonts w:cstheme="minorHAnsi"/>
                <w:sz w:val="15"/>
                <w:szCs w:val="15"/>
              </w:rPr>
              <w:t>13</w:t>
            </w:r>
          </w:p>
        </w:tc>
        <w:tc>
          <w:tcPr>
            <w:tcW w:w="939" w:type="dxa"/>
            <w:noWrap/>
            <w:hideMark/>
          </w:tcPr>
          <w:p w14:paraId="3D334397"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2CB5841D" w14:textId="77777777" w:rsidTr="000973B4">
        <w:trPr>
          <w:trHeight w:val="320"/>
        </w:trPr>
        <w:tc>
          <w:tcPr>
            <w:tcW w:w="1161" w:type="dxa"/>
            <w:noWrap/>
            <w:hideMark/>
          </w:tcPr>
          <w:p w14:paraId="1FDA3473"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5</w:t>
            </w:r>
          </w:p>
        </w:tc>
        <w:tc>
          <w:tcPr>
            <w:tcW w:w="847" w:type="dxa"/>
            <w:noWrap/>
            <w:hideMark/>
          </w:tcPr>
          <w:p w14:paraId="111AD25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D04B7D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90D713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3BD617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34FD556"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8B8214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AE277B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D1875A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E66B2BA"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44E37DB6"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665A7792"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37AA0EAE"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1201FF9B" w14:textId="77777777" w:rsidR="00F33760" w:rsidRPr="000973B4" w:rsidRDefault="00F33760" w:rsidP="00F33760">
            <w:pPr>
              <w:rPr>
                <w:rFonts w:cstheme="minorHAnsi"/>
                <w:sz w:val="15"/>
                <w:szCs w:val="15"/>
              </w:rPr>
            </w:pPr>
            <w:r w:rsidRPr="000973B4">
              <w:rPr>
                <w:rFonts w:cstheme="minorHAnsi"/>
                <w:sz w:val="15"/>
                <w:szCs w:val="15"/>
              </w:rPr>
              <w:t>13</w:t>
            </w:r>
          </w:p>
        </w:tc>
        <w:tc>
          <w:tcPr>
            <w:tcW w:w="939" w:type="dxa"/>
            <w:noWrap/>
            <w:hideMark/>
          </w:tcPr>
          <w:p w14:paraId="71B7A157"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3B28E3C4" w14:textId="77777777" w:rsidTr="000973B4">
        <w:trPr>
          <w:trHeight w:val="320"/>
        </w:trPr>
        <w:tc>
          <w:tcPr>
            <w:tcW w:w="1161" w:type="dxa"/>
            <w:noWrap/>
            <w:hideMark/>
          </w:tcPr>
          <w:p w14:paraId="4A9A099A" w14:textId="77777777" w:rsidR="00F33760" w:rsidRPr="000973B4" w:rsidRDefault="00F33760">
            <w:pPr>
              <w:rPr>
                <w:rFonts w:cstheme="minorHAnsi"/>
                <w:sz w:val="15"/>
                <w:szCs w:val="15"/>
              </w:rPr>
            </w:pPr>
            <w:r w:rsidRPr="000973B4">
              <w:rPr>
                <w:rFonts w:cstheme="minorHAnsi"/>
                <w:sz w:val="15"/>
                <w:szCs w:val="15"/>
              </w:rPr>
              <w:t xml:space="preserve">Shoe B </w:t>
            </w:r>
            <w:proofErr w:type="spellStart"/>
            <w:r w:rsidRPr="000973B4">
              <w:rPr>
                <w:rFonts w:cstheme="minorHAnsi"/>
                <w:sz w:val="15"/>
                <w:szCs w:val="15"/>
              </w:rPr>
              <w:t>Rater</w:t>
            </w:r>
            <w:proofErr w:type="spellEnd"/>
            <w:r w:rsidRPr="000973B4">
              <w:rPr>
                <w:rFonts w:cstheme="minorHAnsi"/>
                <w:sz w:val="15"/>
                <w:szCs w:val="15"/>
              </w:rPr>
              <w:t xml:space="preserve"> 6</w:t>
            </w:r>
          </w:p>
        </w:tc>
        <w:tc>
          <w:tcPr>
            <w:tcW w:w="847" w:type="dxa"/>
            <w:noWrap/>
            <w:hideMark/>
          </w:tcPr>
          <w:p w14:paraId="126F343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F32B83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7D2AD9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85B356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E1B9FCE"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4CE8C5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2E990E3"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568144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4DFC4E4"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67910D0F"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42AED510"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48308DC5"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09BB98EF" w14:textId="77777777" w:rsidR="00F33760" w:rsidRPr="000973B4" w:rsidRDefault="00F33760" w:rsidP="00F33760">
            <w:pPr>
              <w:rPr>
                <w:rFonts w:cstheme="minorHAnsi"/>
                <w:sz w:val="15"/>
                <w:szCs w:val="15"/>
              </w:rPr>
            </w:pPr>
            <w:r w:rsidRPr="000973B4">
              <w:rPr>
                <w:rFonts w:cstheme="minorHAnsi"/>
                <w:sz w:val="15"/>
                <w:szCs w:val="15"/>
              </w:rPr>
              <w:t>11</w:t>
            </w:r>
          </w:p>
        </w:tc>
        <w:tc>
          <w:tcPr>
            <w:tcW w:w="939" w:type="dxa"/>
            <w:noWrap/>
            <w:hideMark/>
          </w:tcPr>
          <w:p w14:paraId="7CE6BE8B"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3160F689" w14:textId="77777777" w:rsidTr="000973B4">
        <w:trPr>
          <w:trHeight w:val="320"/>
        </w:trPr>
        <w:tc>
          <w:tcPr>
            <w:tcW w:w="1161" w:type="dxa"/>
            <w:noWrap/>
            <w:hideMark/>
          </w:tcPr>
          <w:p w14:paraId="2AB6A70D"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1</w:t>
            </w:r>
          </w:p>
        </w:tc>
        <w:tc>
          <w:tcPr>
            <w:tcW w:w="847" w:type="dxa"/>
            <w:noWrap/>
            <w:hideMark/>
          </w:tcPr>
          <w:p w14:paraId="3C337730"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D7041A2"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7692AB7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3C98065"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144FA67E"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EB2F6B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2B03E4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E52C5B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8772092"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D2951E4"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55374AEE"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454261A8"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1EA931AA" w14:textId="77777777" w:rsidR="00F33760" w:rsidRPr="000973B4" w:rsidRDefault="00F33760" w:rsidP="00F33760">
            <w:pPr>
              <w:rPr>
                <w:rFonts w:cstheme="minorHAnsi"/>
                <w:sz w:val="15"/>
                <w:szCs w:val="15"/>
              </w:rPr>
            </w:pPr>
            <w:r w:rsidRPr="000973B4">
              <w:rPr>
                <w:rFonts w:cstheme="minorHAnsi"/>
                <w:sz w:val="15"/>
                <w:szCs w:val="15"/>
              </w:rPr>
              <w:t>6</w:t>
            </w:r>
          </w:p>
        </w:tc>
        <w:tc>
          <w:tcPr>
            <w:tcW w:w="939" w:type="dxa"/>
            <w:noWrap/>
            <w:hideMark/>
          </w:tcPr>
          <w:p w14:paraId="5BE3131C"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7990B5BF" w14:textId="77777777" w:rsidTr="000973B4">
        <w:trPr>
          <w:trHeight w:val="320"/>
        </w:trPr>
        <w:tc>
          <w:tcPr>
            <w:tcW w:w="1161" w:type="dxa"/>
            <w:noWrap/>
            <w:hideMark/>
          </w:tcPr>
          <w:p w14:paraId="6FDEA5AE"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2</w:t>
            </w:r>
          </w:p>
        </w:tc>
        <w:tc>
          <w:tcPr>
            <w:tcW w:w="847" w:type="dxa"/>
            <w:noWrap/>
            <w:hideMark/>
          </w:tcPr>
          <w:p w14:paraId="4B87021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5680C31"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3A8737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0636B64"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011B7ACD"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642C90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B27602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0A1B82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7236CAA"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50C9930"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5F5DA1B3"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26113302"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7CDEAB8A" w14:textId="77777777" w:rsidR="00F33760" w:rsidRPr="000973B4" w:rsidRDefault="00F33760" w:rsidP="00F33760">
            <w:pPr>
              <w:rPr>
                <w:rFonts w:cstheme="minorHAnsi"/>
                <w:sz w:val="15"/>
                <w:szCs w:val="15"/>
              </w:rPr>
            </w:pPr>
            <w:r w:rsidRPr="000973B4">
              <w:rPr>
                <w:rFonts w:cstheme="minorHAnsi"/>
                <w:sz w:val="15"/>
                <w:szCs w:val="15"/>
              </w:rPr>
              <w:t>7</w:t>
            </w:r>
          </w:p>
        </w:tc>
        <w:tc>
          <w:tcPr>
            <w:tcW w:w="939" w:type="dxa"/>
            <w:noWrap/>
            <w:hideMark/>
          </w:tcPr>
          <w:p w14:paraId="0567C8D8"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2D797A18" w14:textId="77777777" w:rsidTr="000973B4">
        <w:trPr>
          <w:trHeight w:val="320"/>
        </w:trPr>
        <w:tc>
          <w:tcPr>
            <w:tcW w:w="1161" w:type="dxa"/>
            <w:noWrap/>
            <w:hideMark/>
          </w:tcPr>
          <w:p w14:paraId="3F9951D4"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3</w:t>
            </w:r>
          </w:p>
        </w:tc>
        <w:tc>
          <w:tcPr>
            <w:tcW w:w="847" w:type="dxa"/>
            <w:noWrap/>
            <w:hideMark/>
          </w:tcPr>
          <w:p w14:paraId="77E50C2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91021B7"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6AEA328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5A18F6E"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12084AE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32E2E8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DBBA3C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286954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019C765"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803382C"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4E8EB897"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544C5311"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0F1BA7B1" w14:textId="77777777" w:rsidR="00F33760" w:rsidRPr="000973B4" w:rsidRDefault="00F33760" w:rsidP="00F33760">
            <w:pPr>
              <w:rPr>
                <w:rFonts w:cstheme="minorHAnsi"/>
                <w:sz w:val="15"/>
                <w:szCs w:val="15"/>
              </w:rPr>
            </w:pPr>
            <w:r w:rsidRPr="000973B4">
              <w:rPr>
                <w:rFonts w:cstheme="minorHAnsi"/>
                <w:sz w:val="15"/>
                <w:szCs w:val="15"/>
              </w:rPr>
              <w:t>8</w:t>
            </w:r>
          </w:p>
        </w:tc>
        <w:tc>
          <w:tcPr>
            <w:tcW w:w="939" w:type="dxa"/>
            <w:noWrap/>
            <w:hideMark/>
          </w:tcPr>
          <w:p w14:paraId="32FCF616"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780D9CDF" w14:textId="77777777" w:rsidTr="000973B4">
        <w:trPr>
          <w:trHeight w:val="320"/>
        </w:trPr>
        <w:tc>
          <w:tcPr>
            <w:tcW w:w="1161" w:type="dxa"/>
            <w:noWrap/>
            <w:hideMark/>
          </w:tcPr>
          <w:p w14:paraId="284DA4DD"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4</w:t>
            </w:r>
          </w:p>
        </w:tc>
        <w:tc>
          <w:tcPr>
            <w:tcW w:w="847" w:type="dxa"/>
            <w:noWrap/>
            <w:hideMark/>
          </w:tcPr>
          <w:p w14:paraId="45BA8A53"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0597C67"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240644A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F83735C"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10ED63F8"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E20E8D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F92B3A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A0355F3"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D053945"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4C72FEC8"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72A51C17"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43338B9A"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2B7F667E" w14:textId="77777777" w:rsidR="00F33760" w:rsidRPr="000973B4" w:rsidRDefault="00F33760" w:rsidP="00F33760">
            <w:pPr>
              <w:rPr>
                <w:rFonts w:cstheme="minorHAnsi"/>
                <w:sz w:val="15"/>
                <w:szCs w:val="15"/>
              </w:rPr>
            </w:pPr>
            <w:r w:rsidRPr="000973B4">
              <w:rPr>
                <w:rFonts w:cstheme="minorHAnsi"/>
                <w:sz w:val="15"/>
                <w:szCs w:val="15"/>
              </w:rPr>
              <w:t>7</w:t>
            </w:r>
          </w:p>
        </w:tc>
        <w:tc>
          <w:tcPr>
            <w:tcW w:w="939" w:type="dxa"/>
            <w:noWrap/>
            <w:hideMark/>
          </w:tcPr>
          <w:p w14:paraId="518BB78E"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2D046FA5" w14:textId="77777777" w:rsidTr="000973B4">
        <w:trPr>
          <w:trHeight w:val="320"/>
        </w:trPr>
        <w:tc>
          <w:tcPr>
            <w:tcW w:w="1161" w:type="dxa"/>
            <w:noWrap/>
            <w:hideMark/>
          </w:tcPr>
          <w:p w14:paraId="3D48127E"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5</w:t>
            </w:r>
          </w:p>
        </w:tc>
        <w:tc>
          <w:tcPr>
            <w:tcW w:w="847" w:type="dxa"/>
            <w:noWrap/>
            <w:hideMark/>
          </w:tcPr>
          <w:p w14:paraId="10FA52CE"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E4752F1"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4145EAE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251636E"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77603FA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2781CC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4F4D00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EDDEFF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34CAD60"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FA42E5D"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893949B"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10B8CA97"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1C40B2E3" w14:textId="77777777" w:rsidR="00F33760" w:rsidRPr="000973B4" w:rsidRDefault="00F33760" w:rsidP="00F33760">
            <w:pPr>
              <w:rPr>
                <w:rFonts w:cstheme="minorHAnsi"/>
                <w:sz w:val="15"/>
                <w:szCs w:val="15"/>
              </w:rPr>
            </w:pPr>
            <w:r w:rsidRPr="000973B4">
              <w:rPr>
                <w:rFonts w:cstheme="minorHAnsi"/>
                <w:sz w:val="15"/>
                <w:szCs w:val="15"/>
              </w:rPr>
              <w:t>7</w:t>
            </w:r>
          </w:p>
        </w:tc>
        <w:tc>
          <w:tcPr>
            <w:tcW w:w="939" w:type="dxa"/>
            <w:noWrap/>
            <w:hideMark/>
          </w:tcPr>
          <w:p w14:paraId="791B727F"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3B83216E" w14:textId="77777777" w:rsidTr="000973B4">
        <w:trPr>
          <w:trHeight w:val="320"/>
        </w:trPr>
        <w:tc>
          <w:tcPr>
            <w:tcW w:w="1161" w:type="dxa"/>
            <w:noWrap/>
            <w:hideMark/>
          </w:tcPr>
          <w:p w14:paraId="1E3BCA03" w14:textId="77777777" w:rsidR="00F33760" w:rsidRPr="000973B4" w:rsidRDefault="00F33760">
            <w:pPr>
              <w:rPr>
                <w:rFonts w:cstheme="minorHAnsi"/>
                <w:sz w:val="15"/>
                <w:szCs w:val="15"/>
              </w:rPr>
            </w:pPr>
            <w:r w:rsidRPr="000973B4">
              <w:rPr>
                <w:rFonts w:cstheme="minorHAnsi"/>
                <w:sz w:val="15"/>
                <w:szCs w:val="15"/>
              </w:rPr>
              <w:t xml:space="preserve">Shoe C </w:t>
            </w:r>
            <w:proofErr w:type="spellStart"/>
            <w:r w:rsidRPr="000973B4">
              <w:rPr>
                <w:rFonts w:cstheme="minorHAnsi"/>
                <w:sz w:val="15"/>
                <w:szCs w:val="15"/>
              </w:rPr>
              <w:t>Rater</w:t>
            </w:r>
            <w:proofErr w:type="spellEnd"/>
            <w:r w:rsidRPr="000973B4">
              <w:rPr>
                <w:rFonts w:cstheme="minorHAnsi"/>
                <w:sz w:val="15"/>
                <w:szCs w:val="15"/>
              </w:rPr>
              <w:t xml:space="preserve"> 6</w:t>
            </w:r>
          </w:p>
        </w:tc>
        <w:tc>
          <w:tcPr>
            <w:tcW w:w="847" w:type="dxa"/>
            <w:noWrap/>
            <w:hideMark/>
          </w:tcPr>
          <w:p w14:paraId="76C189FC"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79D791E3"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5E04AFB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4D6023A"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512069D9"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389908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F7B98E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3A6101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4C510D7"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723B597"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4FFA1F25"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4989BE9C"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4623D4A" w14:textId="77777777" w:rsidR="00F33760" w:rsidRPr="000973B4" w:rsidRDefault="00F33760" w:rsidP="00F33760">
            <w:pPr>
              <w:rPr>
                <w:rFonts w:cstheme="minorHAnsi"/>
                <w:sz w:val="15"/>
                <w:szCs w:val="15"/>
              </w:rPr>
            </w:pPr>
            <w:r w:rsidRPr="000973B4">
              <w:rPr>
                <w:rFonts w:cstheme="minorHAnsi"/>
                <w:sz w:val="15"/>
                <w:szCs w:val="15"/>
              </w:rPr>
              <w:t>7</w:t>
            </w:r>
          </w:p>
        </w:tc>
        <w:tc>
          <w:tcPr>
            <w:tcW w:w="939" w:type="dxa"/>
            <w:noWrap/>
            <w:hideMark/>
          </w:tcPr>
          <w:p w14:paraId="07D618D4"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0C1B6531" w14:textId="77777777" w:rsidTr="000973B4">
        <w:trPr>
          <w:trHeight w:val="320"/>
        </w:trPr>
        <w:tc>
          <w:tcPr>
            <w:tcW w:w="1161" w:type="dxa"/>
            <w:noWrap/>
            <w:hideMark/>
          </w:tcPr>
          <w:p w14:paraId="30A65D71"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1</w:t>
            </w:r>
          </w:p>
        </w:tc>
        <w:tc>
          <w:tcPr>
            <w:tcW w:w="847" w:type="dxa"/>
            <w:noWrap/>
            <w:hideMark/>
          </w:tcPr>
          <w:p w14:paraId="795B81C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68EA54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9687E7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8C8B95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77AAF64"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8A7946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FF4FDA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4B4898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D0DA66F"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FB6E3B6"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564AB2D4"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0ABB56A5"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FF7B36F" w14:textId="77777777" w:rsidR="00F33760" w:rsidRPr="000973B4" w:rsidRDefault="00F33760" w:rsidP="00F33760">
            <w:pPr>
              <w:rPr>
                <w:rFonts w:cstheme="minorHAnsi"/>
                <w:sz w:val="15"/>
                <w:szCs w:val="15"/>
              </w:rPr>
            </w:pPr>
            <w:r w:rsidRPr="000973B4">
              <w:rPr>
                <w:rFonts w:cstheme="minorHAnsi"/>
                <w:sz w:val="15"/>
                <w:szCs w:val="15"/>
              </w:rPr>
              <w:t>10</w:t>
            </w:r>
          </w:p>
        </w:tc>
        <w:tc>
          <w:tcPr>
            <w:tcW w:w="939" w:type="dxa"/>
            <w:noWrap/>
            <w:hideMark/>
          </w:tcPr>
          <w:p w14:paraId="6CAB8BB4"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3BAC849B" w14:textId="77777777" w:rsidTr="000973B4">
        <w:trPr>
          <w:trHeight w:val="320"/>
        </w:trPr>
        <w:tc>
          <w:tcPr>
            <w:tcW w:w="1161" w:type="dxa"/>
            <w:noWrap/>
            <w:hideMark/>
          </w:tcPr>
          <w:p w14:paraId="1205B264"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2</w:t>
            </w:r>
          </w:p>
        </w:tc>
        <w:tc>
          <w:tcPr>
            <w:tcW w:w="847" w:type="dxa"/>
            <w:noWrap/>
            <w:hideMark/>
          </w:tcPr>
          <w:p w14:paraId="7F995288"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800320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A8D064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F3768D4"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BBD50F9"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8D856F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E8E35B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0B0DAA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BC1BCB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272B112"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14FFD6AF"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35DBB491"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8AAF2F8" w14:textId="77777777" w:rsidR="00F33760" w:rsidRPr="000973B4" w:rsidRDefault="00F33760" w:rsidP="00F33760">
            <w:pPr>
              <w:rPr>
                <w:rFonts w:cstheme="minorHAnsi"/>
                <w:sz w:val="15"/>
                <w:szCs w:val="15"/>
              </w:rPr>
            </w:pPr>
            <w:r w:rsidRPr="000973B4">
              <w:rPr>
                <w:rFonts w:cstheme="minorHAnsi"/>
                <w:sz w:val="15"/>
                <w:szCs w:val="15"/>
              </w:rPr>
              <w:t>8</w:t>
            </w:r>
          </w:p>
        </w:tc>
        <w:tc>
          <w:tcPr>
            <w:tcW w:w="939" w:type="dxa"/>
            <w:noWrap/>
            <w:hideMark/>
          </w:tcPr>
          <w:p w14:paraId="6137FB32"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7CAE9A14" w14:textId="77777777" w:rsidTr="000973B4">
        <w:trPr>
          <w:trHeight w:val="320"/>
        </w:trPr>
        <w:tc>
          <w:tcPr>
            <w:tcW w:w="1161" w:type="dxa"/>
            <w:noWrap/>
            <w:hideMark/>
          </w:tcPr>
          <w:p w14:paraId="6468072C"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3</w:t>
            </w:r>
          </w:p>
        </w:tc>
        <w:tc>
          <w:tcPr>
            <w:tcW w:w="847" w:type="dxa"/>
            <w:noWrap/>
            <w:hideMark/>
          </w:tcPr>
          <w:p w14:paraId="05E80D2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24DA02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70501B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61F4FE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A4A026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44AF1F3"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A30CA8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CD648F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3B97D0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4DFF2F58"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51C811B8"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035C9604"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11F3C696" w14:textId="77777777" w:rsidR="00F33760" w:rsidRPr="000973B4" w:rsidRDefault="00F33760" w:rsidP="00F33760">
            <w:pPr>
              <w:rPr>
                <w:rFonts w:cstheme="minorHAnsi"/>
                <w:sz w:val="15"/>
                <w:szCs w:val="15"/>
              </w:rPr>
            </w:pPr>
            <w:r w:rsidRPr="000973B4">
              <w:rPr>
                <w:rFonts w:cstheme="minorHAnsi"/>
                <w:sz w:val="15"/>
                <w:szCs w:val="15"/>
              </w:rPr>
              <w:t>11</w:t>
            </w:r>
          </w:p>
        </w:tc>
        <w:tc>
          <w:tcPr>
            <w:tcW w:w="939" w:type="dxa"/>
            <w:noWrap/>
            <w:hideMark/>
          </w:tcPr>
          <w:p w14:paraId="501625A2"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29DA603D" w14:textId="77777777" w:rsidTr="000973B4">
        <w:trPr>
          <w:trHeight w:val="320"/>
        </w:trPr>
        <w:tc>
          <w:tcPr>
            <w:tcW w:w="1161" w:type="dxa"/>
            <w:noWrap/>
            <w:hideMark/>
          </w:tcPr>
          <w:p w14:paraId="5159F67D"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4</w:t>
            </w:r>
          </w:p>
        </w:tc>
        <w:tc>
          <w:tcPr>
            <w:tcW w:w="847" w:type="dxa"/>
            <w:noWrap/>
            <w:hideMark/>
          </w:tcPr>
          <w:p w14:paraId="0351F1C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9B4328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102845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89ACEC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5FC4ADD"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AD0E98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B9CF4A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F62A57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67307FE"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60690D5"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24EF3B5C"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08C4F531"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06FF1832" w14:textId="77777777" w:rsidR="00F33760" w:rsidRPr="000973B4" w:rsidRDefault="00F33760" w:rsidP="00F33760">
            <w:pPr>
              <w:rPr>
                <w:rFonts w:cstheme="minorHAnsi"/>
                <w:sz w:val="15"/>
                <w:szCs w:val="15"/>
              </w:rPr>
            </w:pPr>
            <w:r w:rsidRPr="000973B4">
              <w:rPr>
                <w:rFonts w:cstheme="minorHAnsi"/>
                <w:sz w:val="15"/>
                <w:szCs w:val="15"/>
              </w:rPr>
              <w:t>12</w:t>
            </w:r>
          </w:p>
        </w:tc>
        <w:tc>
          <w:tcPr>
            <w:tcW w:w="939" w:type="dxa"/>
            <w:noWrap/>
            <w:hideMark/>
          </w:tcPr>
          <w:p w14:paraId="034FDCE8"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4DCE8559" w14:textId="77777777" w:rsidTr="000973B4">
        <w:trPr>
          <w:trHeight w:val="320"/>
        </w:trPr>
        <w:tc>
          <w:tcPr>
            <w:tcW w:w="1161" w:type="dxa"/>
            <w:noWrap/>
            <w:hideMark/>
          </w:tcPr>
          <w:p w14:paraId="39AAC13B"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5</w:t>
            </w:r>
          </w:p>
        </w:tc>
        <w:tc>
          <w:tcPr>
            <w:tcW w:w="847" w:type="dxa"/>
            <w:noWrap/>
            <w:hideMark/>
          </w:tcPr>
          <w:p w14:paraId="66C3C055"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7EB67D2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39EC402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766AD5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9144515"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9AB211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521C0A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AE7C6B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8BE44D8"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6641CCA"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9B130D9"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5DABC8E6"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2247181E" w14:textId="77777777" w:rsidR="00F33760" w:rsidRPr="000973B4" w:rsidRDefault="00F33760" w:rsidP="00F33760">
            <w:pPr>
              <w:rPr>
                <w:rFonts w:cstheme="minorHAnsi"/>
                <w:sz w:val="15"/>
                <w:szCs w:val="15"/>
              </w:rPr>
            </w:pPr>
            <w:r w:rsidRPr="000973B4">
              <w:rPr>
                <w:rFonts w:cstheme="minorHAnsi"/>
                <w:sz w:val="15"/>
                <w:szCs w:val="15"/>
              </w:rPr>
              <w:t>9</w:t>
            </w:r>
          </w:p>
        </w:tc>
        <w:tc>
          <w:tcPr>
            <w:tcW w:w="939" w:type="dxa"/>
            <w:noWrap/>
            <w:hideMark/>
          </w:tcPr>
          <w:p w14:paraId="1C74F458" w14:textId="77777777" w:rsidR="00F33760" w:rsidRPr="000973B4" w:rsidRDefault="00F33760">
            <w:pPr>
              <w:rPr>
                <w:rFonts w:cstheme="minorHAnsi"/>
                <w:sz w:val="15"/>
                <w:szCs w:val="15"/>
              </w:rPr>
            </w:pPr>
            <w:r w:rsidRPr="000973B4">
              <w:rPr>
                <w:rFonts w:cstheme="minorHAnsi"/>
                <w:sz w:val="15"/>
                <w:szCs w:val="15"/>
              </w:rPr>
              <w:t>Moderate</w:t>
            </w:r>
          </w:p>
        </w:tc>
      </w:tr>
      <w:tr w:rsidR="00F33760" w:rsidRPr="000973B4" w14:paraId="2B99224C" w14:textId="77777777" w:rsidTr="000973B4">
        <w:trPr>
          <w:trHeight w:val="320"/>
        </w:trPr>
        <w:tc>
          <w:tcPr>
            <w:tcW w:w="1161" w:type="dxa"/>
            <w:noWrap/>
            <w:hideMark/>
          </w:tcPr>
          <w:p w14:paraId="06DE75B6" w14:textId="77777777" w:rsidR="00F33760" w:rsidRPr="000973B4" w:rsidRDefault="00F33760">
            <w:pPr>
              <w:rPr>
                <w:rFonts w:cstheme="minorHAnsi"/>
                <w:sz w:val="15"/>
                <w:szCs w:val="15"/>
              </w:rPr>
            </w:pPr>
            <w:r w:rsidRPr="000973B4">
              <w:rPr>
                <w:rFonts w:cstheme="minorHAnsi"/>
                <w:sz w:val="15"/>
                <w:szCs w:val="15"/>
              </w:rPr>
              <w:t xml:space="preserve">Shoe D </w:t>
            </w:r>
            <w:proofErr w:type="spellStart"/>
            <w:r w:rsidRPr="000973B4">
              <w:rPr>
                <w:rFonts w:cstheme="minorHAnsi"/>
                <w:sz w:val="15"/>
                <w:szCs w:val="15"/>
              </w:rPr>
              <w:t>Rater</w:t>
            </w:r>
            <w:proofErr w:type="spellEnd"/>
            <w:r w:rsidRPr="000973B4">
              <w:rPr>
                <w:rFonts w:cstheme="minorHAnsi"/>
                <w:sz w:val="15"/>
                <w:szCs w:val="15"/>
              </w:rPr>
              <w:t xml:space="preserve"> 6</w:t>
            </w:r>
          </w:p>
        </w:tc>
        <w:tc>
          <w:tcPr>
            <w:tcW w:w="847" w:type="dxa"/>
            <w:noWrap/>
            <w:hideMark/>
          </w:tcPr>
          <w:p w14:paraId="1F567A7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3A42B2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C18326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753C02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2FFDE0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CF68DE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9AF00C7"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29BDCA0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0FC526B"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AF2D7F2" w14:textId="77777777" w:rsidR="00F33760" w:rsidRPr="000973B4" w:rsidRDefault="00F33760">
            <w:pPr>
              <w:rPr>
                <w:rFonts w:cstheme="minorHAnsi"/>
                <w:sz w:val="15"/>
                <w:szCs w:val="15"/>
              </w:rPr>
            </w:pPr>
            <w:r w:rsidRPr="000973B4">
              <w:rPr>
                <w:rFonts w:cstheme="minorHAnsi"/>
                <w:sz w:val="15"/>
                <w:szCs w:val="15"/>
              </w:rPr>
              <w:t>B</w:t>
            </w:r>
          </w:p>
        </w:tc>
        <w:tc>
          <w:tcPr>
            <w:tcW w:w="951" w:type="dxa"/>
            <w:noWrap/>
            <w:hideMark/>
          </w:tcPr>
          <w:p w14:paraId="7153292A"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1E5F30B0" w14:textId="77777777" w:rsidR="00F33760" w:rsidRPr="000973B4" w:rsidRDefault="00F33760">
            <w:pPr>
              <w:rPr>
                <w:rFonts w:cstheme="minorHAnsi"/>
                <w:sz w:val="15"/>
                <w:szCs w:val="15"/>
              </w:rPr>
            </w:pPr>
            <w:r w:rsidRPr="000973B4">
              <w:rPr>
                <w:rFonts w:cstheme="minorHAnsi"/>
                <w:sz w:val="15"/>
                <w:szCs w:val="15"/>
              </w:rPr>
              <w:t>B</w:t>
            </w:r>
          </w:p>
        </w:tc>
        <w:tc>
          <w:tcPr>
            <w:tcW w:w="967" w:type="dxa"/>
            <w:noWrap/>
            <w:hideMark/>
          </w:tcPr>
          <w:p w14:paraId="44DB904D" w14:textId="77777777" w:rsidR="00F33760" w:rsidRPr="000973B4" w:rsidRDefault="00F33760" w:rsidP="00F33760">
            <w:pPr>
              <w:rPr>
                <w:rFonts w:cstheme="minorHAnsi"/>
                <w:sz w:val="15"/>
                <w:szCs w:val="15"/>
              </w:rPr>
            </w:pPr>
            <w:r w:rsidRPr="000973B4">
              <w:rPr>
                <w:rFonts w:cstheme="minorHAnsi"/>
                <w:sz w:val="15"/>
                <w:szCs w:val="15"/>
              </w:rPr>
              <w:t>11</w:t>
            </w:r>
          </w:p>
        </w:tc>
        <w:tc>
          <w:tcPr>
            <w:tcW w:w="939" w:type="dxa"/>
            <w:noWrap/>
            <w:hideMark/>
          </w:tcPr>
          <w:p w14:paraId="363BB4F0"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575FAA52" w14:textId="77777777" w:rsidTr="000973B4">
        <w:trPr>
          <w:trHeight w:val="320"/>
        </w:trPr>
        <w:tc>
          <w:tcPr>
            <w:tcW w:w="1161" w:type="dxa"/>
            <w:noWrap/>
            <w:hideMark/>
          </w:tcPr>
          <w:p w14:paraId="2CC57F8C"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1</w:t>
            </w:r>
          </w:p>
        </w:tc>
        <w:tc>
          <w:tcPr>
            <w:tcW w:w="847" w:type="dxa"/>
            <w:noWrap/>
            <w:hideMark/>
          </w:tcPr>
          <w:p w14:paraId="2FBAF1B5" w14:textId="77777777" w:rsidR="00F33760" w:rsidRPr="000973B4" w:rsidRDefault="00F33760">
            <w:pPr>
              <w:rPr>
                <w:rFonts w:cstheme="minorHAnsi"/>
                <w:sz w:val="15"/>
                <w:szCs w:val="15"/>
              </w:rPr>
            </w:pPr>
            <w:r w:rsidRPr="000973B4">
              <w:rPr>
                <w:rFonts w:cstheme="minorHAnsi"/>
                <w:sz w:val="15"/>
                <w:szCs w:val="15"/>
              </w:rPr>
              <w:t>C</w:t>
            </w:r>
          </w:p>
        </w:tc>
        <w:tc>
          <w:tcPr>
            <w:tcW w:w="846" w:type="dxa"/>
            <w:noWrap/>
            <w:hideMark/>
          </w:tcPr>
          <w:p w14:paraId="31D76A0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00C182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B07D9E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73E3F5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A0FD135"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BD99C5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650B23F"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60D2C42C"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0BCA90C"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0ADFBC4"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1DA04FD8"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2A23C971" w14:textId="77777777" w:rsidR="00F33760" w:rsidRPr="000973B4" w:rsidRDefault="00F33760" w:rsidP="00F33760">
            <w:pPr>
              <w:rPr>
                <w:rFonts w:cstheme="minorHAnsi"/>
                <w:sz w:val="15"/>
                <w:szCs w:val="15"/>
              </w:rPr>
            </w:pPr>
            <w:r w:rsidRPr="000973B4">
              <w:rPr>
                <w:rFonts w:cstheme="minorHAnsi"/>
                <w:sz w:val="15"/>
                <w:szCs w:val="15"/>
              </w:rPr>
              <w:t>12</w:t>
            </w:r>
          </w:p>
        </w:tc>
        <w:tc>
          <w:tcPr>
            <w:tcW w:w="939" w:type="dxa"/>
            <w:noWrap/>
            <w:hideMark/>
          </w:tcPr>
          <w:p w14:paraId="39F3C1D4"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6F9E266C" w14:textId="77777777" w:rsidTr="000973B4">
        <w:trPr>
          <w:trHeight w:val="320"/>
        </w:trPr>
        <w:tc>
          <w:tcPr>
            <w:tcW w:w="1161" w:type="dxa"/>
            <w:noWrap/>
            <w:hideMark/>
          </w:tcPr>
          <w:p w14:paraId="0C15F07F"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2</w:t>
            </w:r>
          </w:p>
        </w:tc>
        <w:tc>
          <w:tcPr>
            <w:tcW w:w="847" w:type="dxa"/>
            <w:noWrap/>
            <w:hideMark/>
          </w:tcPr>
          <w:p w14:paraId="40B7F06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B8EAF6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BECED25"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B528AB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8A08C5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235854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A45F4AB"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8C806BC"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CB72022"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85876EB"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34D6E28C" w14:textId="77777777" w:rsidR="00F33760" w:rsidRPr="000973B4" w:rsidRDefault="00F33760">
            <w:pPr>
              <w:rPr>
                <w:rFonts w:cstheme="minorHAnsi"/>
                <w:sz w:val="15"/>
                <w:szCs w:val="15"/>
              </w:rPr>
            </w:pPr>
            <w:r w:rsidRPr="000973B4">
              <w:rPr>
                <w:rFonts w:cstheme="minorHAnsi"/>
                <w:sz w:val="15"/>
                <w:szCs w:val="15"/>
              </w:rPr>
              <w:t>B</w:t>
            </w:r>
          </w:p>
        </w:tc>
        <w:tc>
          <w:tcPr>
            <w:tcW w:w="1366" w:type="dxa"/>
            <w:noWrap/>
            <w:hideMark/>
          </w:tcPr>
          <w:p w14:paraId="32BDF225"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3BFF54C0" w14:textId="77777777" w:rsidR="00F33760" w:rsidRPr="000973B4" w:rsidRDefault="00F33760" w:rsidP="00F33760">
            <w:pPr>
              <w:rPr>
                <w:rFonts w:cstheme="minorHAnsi"/>
                <w:sz w:val="15"/>
                <w:szCs w:val="15"/>
              </w:rPr>
            </w:pPr>
            <w:r w:rsidRPr="000973B4">
              <w:rPr>
                <w:rFonts w:cstheme="minorHAnsi"/>
                <w:sz w:val="15"/>
                <w:szCs w:val="15"/>
              </w:rPr>
              <w:t>13</w:t>
            </w:r>
          </w:p>
        </w:tc>
        <w:tc>
          <w:tcPr>
            <w:tcW w:w="939" w:type="dxa"/>
            <w:noWrap/>
            <w:hideMark/>
          </w:tcPr>
          <w:p w14:paraId="4D632563"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2F95A68F" w14:textId="77777777" w:rsidTr="000973B4">
        <w:trPr>
          <w:trHeight w:val="320"/>
        </w:trPr>
        <w:tc>
          <w:tcPr>
            <w:tcW w:w="1161" w:type="dxa"/>
            <w:noWrap/>
            <w:hideMark/>
          </w:tcPr>
          <w:p w14:paraId="2134E6D0"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3</w:t>
            </w:r>
          </w:p>
        </w:tc>
        <w:tc>
          <w:tcPr>
            <w:tcW w:w="847" w:type="dxa"/>
            <w:noWrap/>
            <w:hideMark/>
          </w:tcPr>
          <w:p w14:paraId="05876A7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70D2EB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FC57B7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61D85E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5A6BF5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9065C71"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041548F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F9D3DEA"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0E5D2276"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25FFC44A"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019FFEE"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607C3E60"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1971DED1" w14:textId="77777777" w:rsidR="00F33760" w:rsidRPr="000973B4" w:rsidRDefault="00F33760" w:rsidP="00F33760">
            <w:pPr>
              <w:rPr>
                <w:rFonts w:cstheme="minorHAnsi"/>
                <w:sz w:val="15"/>
                <w:szCs w:val="15"/>
              </w:rPr>
            </w:pPr>
            <w:r w:rsidRPr="000973B4">
              <w:rPr>
                <w:rFonts w:cstheme="minorHAnsi"/>
                <w:sz w:val="15"/>
                <w:szCs w:val="15"/>
              </w:rPr>
              <w:t>13</w:t>
            </w:r>
          </w:p>
        </w:tc>
        <w:tc>
          <w:tcPr>
            <w:tcW w:w="939" w:type="dxa"/>
            <w:noWrap/>
            <w:hideMark/>
          </w:tcPr>
          <w:p w14:paraId="407DA7A8"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7EF9FAE7" w14:textId="77777777" w:rsidTr="000973B4">
        <w:trPr>
          <w:trHeight w:val="320"/>
        </w:trPr>
        <w:tc>
          <w:tcPr>
            <w:tcW w:w="1161" w:type="dxa"/>
            <w:noWrap/>
            <w:hideMark/>
          </w:tcPr>
          <w:p w14:paraId="1B237D37"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4</w:t>
            </w:r>
          </w:p>
        </w:tc>
        <w:tc>
          <w:tcPr>
            <w:tcW w:w="847" w:type="dxa"/>
            <w:noWrap/>
            <w:hideMark/>
          </w:tcPr>
          <w:p w14:paraId="3B87627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3D99E5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E9C3609"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9D1ED95"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5943FB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35C964F"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1FF3E46"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5804DAA5"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4D44D644"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4DCBEE0"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03937EDB"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4C76451D"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70465428" w14:textId="77777777" w:rsidR="00F33760" w:rsidRPr="000973B4" w:rsidRDefault="00F33760" w:rsidP="00F33760">
            <w:pPr>
              <w:rPr>
                <w:rFonts w:cstheme="minorHAnsi"/>
                <w:sz w:val="15"/>
                <w:szCs w:val="15"/>
              </w:rPr>
            </w:pPr>
            <w:r w:rsidRPr="000973B4">
              <w:rPr>
                <w:rFonts w:cstheme="minorHAnsi"/>
                <w:sz w:val="15"/>
                <w:szCs w:val="15"/>
              </w:rPr>
              <w:t>14</w:t>
            </w:r>
          </w:p>
        </w:tc>
        <w:tc>
          <w:tcPr>
            <w:tcW w:w="939" w:type="dxa"/>
            <w:noWrap/>
            <w:hideMark/>
          </w:tcPr>
          <w:p w14:paraId="55176E94"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1C9AAA11" w14:textId="77777777" w:rsidTr="000973B4">
        <w:trPr>
          <w:trHeight w:val="320"/>
        </w:trPr>
        <w:tc>
          <w:tcPr>
            <w:tcW w:w="1161" w:type="dxa"/>
            <w:noWrap/>
            <w:hideMark/>
          </w:tcPr>
          <w:p w14:paraId="571B79A3"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5</w:t>
            </w:r>
          </w:p>
        </w:tc>
        <w:tc>
          <w:tcPr>
            <w:tcW w:w="847" w:type="dxa"/>
            <w:noWrap/>
            <w:hideMark/>
          </w:tcPr>
          <w:p w14:paraId="541636A8"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33BC011"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64441B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139AC95A"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42B456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B136E9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3868AB2"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4B83A19C"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13DBBA70"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F8C0937"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6A4A7B77"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466F6111"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39EBA50A" w14:textId="77777777" w:rsidR="00F33760" w:rsidRPr="000973B4" w:rsidRDefault="00F33760" w:rsidP="00F33760">
            <w:pPr>
              <w:rPr>
                <w:rFonts w:cstheme="minorHAnsi"/>
                <w:sz w:val="15"/>
                <w:szCs w:val="15"/>
              </w:rPr>
            </w:pPr>
            <w:r w:rsidRPr="000973B4">
              <w:rPr>
                <w:rFonts w:cstheme="minorHAnsi"/>
                <w:sz w:val="15"/>
                <w:szCs w:val="15"/>
              </w:rPr>
              <w:t>13</w:t>
            </w:r>
          </w:p>
        </w:tc>
        <w:tc>
          <w:tcPr>
            <w:tcW w:w="939" w:type="dxa"/>
            <w:noWrap/>
            <w:hideMark/>
          </w:tcPr>
          <w:p w14:paraId="20273EA3" w14:textId="77777777" w:rsidR="00F33760" w:rsidRPr="000973B4" w:rsidRDefault="00F33760">
            <w:pPr>
              <w:rPr>
                <w:rFonts w:cstheme="minorHAnsi"/>
                <w:sz w:val="15"/>
                <w:szCs w:val="15"/>
              </w:rPr>
            </w:pPr>
            <w:r w:rsidRPr="000973B4">
              <w:rPr>
                <w:rFonts w:cstheme="minorHAnsi"/>
                <w:sz w:val="15"/>
                <w:szCs w:val="15"/>
              </w:rPr>
              <w:t>Good</w:t>
            </w:r>
          </w:p>
        </w:tc>
      </w:tr>
      <w:tr w:rsidR="00F33760" w:rsidRPr="000973B4" w14:paraId="1DB7C4E7" w14:textId="77777777" w:rsidTr="000973B4">
        <w:trPr>
          <w:trHeight w:val="320"/>
        </w:trPr>
        <w:tc>
          <w:tcPr>
            <w:tcW w:w="1161" w:type="dxa"/>
            <w:noWrap/>
            <w:hideMark/>
          </w:tcPr>
          <w:p w14:paraId="747B0026" w14:textId="77777777" w:rsidR="00F33760" w:rsidRPr="000973B4" w:rsidRDefault="00F33760">
            <w:pPr>
              <w:rPr>
                <w:rFonts w:cstheme="minorHAnsi"/>
                <w:sz w:val="15"/>
                <w:szCs w:val="15"/>
              </w:rPr>
            </w:pPr>
            <w:r w:rsidRPr="000973B4">
              <w:rPr>
                <w:rFonts w:cstheme="minorHAnsi"/>
                <w:sz w:val="15"/>
                <w:szCs w:val="15"/>
              </w:rPr>
              <w:t xml:space="preserve">Shoe E </w:t>
            </w:r>
            <w:proofErr w:type="spellStart"/>
            <w:r w:rsidRPr="000973B4">
              <w:rPr>
                <w:rFonts w:cstheme="minorHAnsi"/>
                <w:sz w:val="15"/>
                <w:szCs w:val="15"/>
              </w:rPr>
              <w:t>Rater</w:t>
            </w:r>
            <w:proofErr w:type="spellEnd"/>
            <w:r w:rsidRPr="000973B4">
              <w:rPr>
                <w:rFonts w:cstheme="minorHAnsi"/>
                <w:sz w:val="15"/>
                <w:szCs w:val="15"/>
              </w:rPr>
              <w:t xml:space="preserve"> 6</w:t>
            </w:r>
          </w:p>
        </w:tc>
        <w:tc>
          <w:tcPr>
            <w:tcW w:w="847" w:type="dxa"/>
            <w:noWrap/>
            <w:hideMark/>
          </w:tcPr>
          <w:p w14:paraId="2DC1B7EE"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7BB9DE54"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493378D"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EC6D997"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D9646A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392060FC"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2A357CF0" w14:textId="77777777" w:rsidR="00F33760" w:rsidRPr="000973B4" w:rsidRDefault="00F33760">
            <w:pPr>
              <w:rPr>
                <w:rFonts w:cstheme="minorHAnsi"/>
                <w:sz w:val="15"/>
                <w:szCs w:val="15"/>
              </w:rPr>
            </w:pPr>
            <w:r w:rsidRPr="000973B4">
              <w:rPr>
                <w:rFonts w:cstheme="minorHAnsi"/>
                <w:sz w:val="15"/>
                <w:szCs w:val="15"/>
              </w:rPr>
              <w:t>A</w:t>
            </w:r>
          </w:p>
        </w:tc>
        <w:tc>
          <w:tcPr>
            <w:tcW w:w="846" w:type="dxa"/>
            <w:noWrap/>
            <w:hideMark/>
          </w:tcPr>
          <w:p w14:paraId="6106D169" w14:textId="77777777" w:rsidR="00F33760" w:rsidRPr="000973B4" w:rsidRDefault="00F33760">
            <w:pPr>
              <w:rPr>
                <w:rFonts w:cstheme="minorHAnsi"/>
                <w:sz w:val="15"/>
                <w:szCs w:val="15"/>
              </w:rPr>
            </w:pPr>
            <w:r w:rsidRPr="000973B4">
              <w:rPr>
                <w:rFonts w:cstheme="minorHAnsi"/>
                <w:sz w:val="15"/>
                <w:szCs w:val="15"/>
              </w:rPr>
              <w:t>B</w:t>
            </w:r>
          </w:p>
        </w:tc>
        <w:tc>
          <w:tcPr>
            <w:tcW w:w="846" w:type="dxa"/>
            <w:noWrap/>
            <w:hideMark/>
          </w:tcPr>
          <w:p w14:paraId="5D9C9B42"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5BFD2551" w14:textId="77777777" w:rsidR="00F33760" w:rsidRPr="000973B4" w:rsidRDefault="00F33760">
            <w:pPr>
              <w:rPr>
                <w:rFonts w:cstheme="minorHAnsi"/>
                <w:sz w:val="15"/>
                <w:szCs w:val="15"/>
              </w:rPr>
            </w:pPr>
            <w:r w:rsidRPr="000973B4">
              <w:rPr>
                <w:rFonts w:cstheme="minorHAnsi"/>
                <w:sz w:val="15"/>
                <w:szCs w:val="15"/>
              </w:rPr>
              <w:t>A</w:t>
            </w:r>
          </w:p>
        </w:tc>
        <w:tc>
          <w:tcPr>
            <w:tcW w:w="951" w:type="dxa"/>
            <w:noWrap/>
            <w:hideMark/>
          </w:tcPr>
          <w:p w14:paraId="198D7550" w14:textId="77777777" w:rsidR="00F33760" w:rsidRPr="000973B4" w:rsidRDefault="00F33760">
            <w:pPr>
              <w:rPr>
                <w:rFonts w:cstheme="minorHAnsi"/>
                <w:sz w:val="15"/>
                <w:szCs w:val="15"/>
              </w:rPr>
            </w:pPr>
            <w:r w:rsidRPr="000973B4">
              <w:rPr>
                <w:rFonts w:cstheme="minorHAnsi"/>
                <w:sz w:val="15"/>
                <w:szCs w:val="15"/>
              </w:rPr>
              <w:t>A</w:t>
            </w:r>
          </w:p>
        </w:tc>
        <w:tc>
          <w:tcPr>
            <w:tcW w:w="1366" w:type="dxa"/>
            <w:noWrap/>
            <w:hideMark/>
          </w:tcPr>
          <w:p w14:paraId="62DA2C37" w14:textId="77777777" w:rsidR="00F33760" w:rsidRPr="000973B4" w:rsidRDefault="00F33760">
            <w:pPr>
              <w:rPr>
                <w:rFonts w:cstheme="minorHAnsi"/>
                <w:sz w:val="15"/>
                <w:szCs w:val="15"/>
              </w:rPr>
            </w:pPr>
            <w:r w:rsidRPr="000973B4">
              <w:rPr>
                <w:rFonts w:cstheme="minorHAnsi"/>
                <w:sz w:val="15"/>
                <w:szCs w:val="15"/>
              </w:rPr>
              <w:t>A</w:t>
            </w:r>
          </w:p>
        </w:tc>
        <w:tc>
          <w:tcPr>
            <w:tcW w:w="967" w:type="dxa"/>
            <w:noWrap/>
            <w:hideMark/>
          </w:tcPr>
          <w:p w14:paraId="66DF35FC" w14:textId="77777777" w:rsidR="00F33760" w:rsidRPr="000973B4" w:rsidRDefault="00F33760" w:rsidP="00F33760">
            <w:pPr>
              <w:rPr>
                <w:rFonts w:cstheme="minorHAnsi"/>
                <w:sz w:val="15"/>
                <w:szCs w:val="15"/>
              </w:rPr>
            </w:pPr>
            <w:r w:rsidRPr="000973B4">
              <w:rPr>
                <w:rFonts w:cstheme="minorHAnsi"/>
                <w:sz w:val="15"/>
                <w:szCs w:val="15"/>
              </w:rPr>
              <w:t>14</w:t>
            </w:r>
          </w:p>
        </w:tc>
        <w:tc>
          <w:tcPr>
            <w:tcW w:w="939" w:type="dxa"/>
            <w:noWrap/>
            <w:hideMark/>
          </w:tcPr>
          <w:p w14:paraId="1C26F5FE" w14:textId="77777777" w:rsidR="00F33760" w:rsidRPr="000973B4" w:rsidRDefault="00F33760">
            <w:pPr>
              <w:rPr>
                <w:rFonts w:cstheme="minorHAnsi"/>
                <w:sz w:val="15"/>
                <w:szCs w:val="15"/>
              </w:rPr>
            </w:pPr>
            <w:r w:rsidRPr="000973B4">
              <w:rPr>
                <w:rFonts w:cstheme="minorHAnsi"/>
                <w:sz w:val="15"/>
                <w:szCs w:val="15"/>
              </w:rPr>
              <w:t>Good</w:t>
            </w:r>
          </w:p>
        </w:tc>
      </w:tr>
    </w:tbl>
    <w:p w14:paraId="13E1A4B3" w14:textId="6AF6FD1B" w:rsidR="008B08F6" w:rsidRPr="004150BD" w:rsidRDefault="008B08F6" w:rsidP="00FE6551"/>
    <w:sectPr w:rsidR="008B08F6" w:rsidRPr="004150BD" w:rsidSect="009344E2">
      <w:pgSz w:w="16840" w:h="11900" w:orient="landscape"/>
      <w:pgMar w:top="2268"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DE66E" w14:textId="77777777" w:rsidR="000541CE" w:rsidRDefault="000541CE" w:rsidP="00FB1FB0">
      <w:r>
        <w:separator/>
      </w:r>
    </w:p>
  </w:endnote>
  <w:endnote w:type="continuationSeparator" w:id="0">
    <w:p w14:paraId="0F127429" w14:textId="77777777" w:rsidR="000541CE" w:rsidRDefault="000541CE" w:rsidP="00FB1FB0">
      <w:r>
        <w:continuationSeparator/>
      </w:r>
    </w:p>
  </w:endnote>
  <w:endnote w:type="continuationNotice" w:id="1">
    <w:p w14:paraId="3CDFC8CC" w14:textId="77777777" w:rsidR="000541CE" w:rsidRDefault="00054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ヒラギノ角ゴ Pro W3">
    <w:charset w:val="80"/>
    <w:family w:val="swiss"/>
    <w:pitch w:val="variable"/>
    <w:sig w:usb0="E00002FF" w:usb1="7AC7FFFF" w:usb2="00000012" w:usb3="00000000" w:csb0="0002000D" w:csb1="00000000"/>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Times New Roman (Headings CS)">
    <w:altName w:val="Times New Roman"/>
    <w:panose1 w:val="00000000000000000000"/>
    <w:charset w:val="00"/>
    <w:family w:val="roman"/>
    <w:notTrueType/>
    <w:pitch w:val="default"/>
  </w:font>
  <w:font w:name="Apple Color Emoji">
    <w:altName w:val="Calibri"/>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Body)">
    <w:altName w:val="Calibri"/>
    <w:panose1 w:val="00000000000000000000"/>
    <w:charset w:val="00"/>
    <w:family w:val="roman"/>
    <w:notTrueType/>
    <w:pitch w:val="default"/>
  </w:font>
  <w:font w:name="Apple Symbols">
    <w:altName w:val="Arial"/>
    <w:charset w:val="B1"/>
    <w:family w:val="auto"/>
    <w:pitch w:val="variable"/>
    <w:sig w:usb0="800008A3" w:usb1="08007BEB" w:usb2="01840034" w:usb3="00000000" w:csb0="000001FB"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7748635"/>
      <w:docPartObj>
        <w:docPartGallery w:val="Page Numbers (Bottom of Page)"/>
        <w:docPartUnique/>
      </w:docPartObj>
    </w:sdtPr>
    <w:sdtEndPr>
      <w:rPr>
        <w:rStyle w:val="PageNumber"/>
      </w:rPr>
    </w:sdtEndPr>
    <w:sdtContent>
      <w:p w14:paraId="31758807" w14:textId="1E651FBC" w:rsidR="00F73C1F" w:rsidRDefault="00F73C1F" w:rsidP="00CD5A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D5A00">
          <w:rPr>
            <w:rStyle w:val="PageNumber"/>
            <w:noProof/>
          </w:rPr>
          <w:t>xv</w:t>
        </w:r>
        <w:r>
          <w:rPr>
            <w:rStyle w:val="PageNumber"/>
          </w:rPr>
          <w:fldChar w:fldCharType="end"/>
        </w:r>
      </w:p>
    </w:sdtContent>
  </w:sdt>
  <w:p w14:paraId="5DE4E6C2" w14:textId="77777777" w:rsidR="00F73C1F" w:rsidRDefault="00F73C1F" w:rsidP="00F73C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45488"/>
      <w:docPartObj>
        <w:docPartGallery w:val="Page Numbers (Bottom of Page)"/>
        <w:docPartUnique/>
      </w:docPartObj>
    </w:sdtPr>
    <w:sdtEndPr>
      <w:rPr>
        <w:rStyle w:val="PageNumber"/>
      </w:rPr>
    </w:sdtEndPr>
    <w:sdtContent>
      <w:p w14:paraId="5D1F2690" w14:textId="63DEBFFB" w:rsidR="00CD5A00" w:rsidRDefault="00CD5A00" w:rsidP="00A056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3</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61AF4" w14:textId="77777777" w:rsidR="000541CE" w:rsidRDefault="000541CE" w:rsidP="00FB1FB0">
      <w:r>
        <w:separator/>
      </w:r>
    </w:p>
  </w:footnote>
  <w:footnote w:type="continuationSeparator" w:id="0">
    <w:p w14:paraId="7A8892F3" w14:textId="77777777" w:rsidR="000541CE" w:rsidRDefault="000541CE" w:rsidP="00FB1FB0">
      <w:r>
        <w:continuationSeparator/>
      </w:r>
    </w:p>
  </w:footnote>
  <w:footnote w:type="continuationNotice" w:id="1">
    <w:p w14:paraId="45C2A7D0" w14:textId="77777777" w:rsidR="000541CE" w:rsidRDefault="000541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38B4"/>
    <w:multiLevelType w:val="hybridMultilevel"/>
    <w:tmpl w:val="35C63F9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2E7AC9"/>
    <w:multiLevelType w:val="hybridMultilevel"/>
    <w:tmpl w:val="1CC86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FA5B93"/>
    <w:multiLevelType w:val="hybridMultilevel"/>
    <w:tmpl w:val="F3CA49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1322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2F3698"/>
    <w:multiLevelType w:val="hybridMultilevel"/>
    <w:tmpl w:val="3AB46104"/>
    <w:lvl w:ilvl="0" w:tplc="A61C34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FF3E29"/>
    <w:multiLevelType w:val="hybridMultilevel"/>
    <w:tmpl w:val="1EECAAEA"/>
    <w:lvl w:ilvl="0" w:tplc="08090001">
      <w:start w:val="1"/>
      <w:numFmt w:val="bullet"/>
      <w:lvlText w:val=""/>
      <w:lvlJc w:val="left"/>
      <w:pPr>
        <w:ind w:left="720" w:hanging="360"/>
      </w:pPr>
      <w:rPr>
        <w:rFonts w:ascii="Symbol" w:hAnsi="Symbol" w:hint="default"/>
      </w:rPr>
    </w:lvl>
    <w:lvl w:ilvl="1" w:tplc="577CA162">
      <w:numFmt w:val="bullet"/>
      <w:lvlText w:val="•"/>
      <w:lvlJc w:val="left"/>
      <w:pPr>
        <w:ind w:left="1800" w:hanging="720"/>
      </w:pPr>
      <w:rPr>
        <w:rFonts w:ascii="Calibri" w:eastAsiaTheme="minorEastAsia"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0943BD"/>
    <w:multiLevelType w:val="hybridMultilevel"/>
    <w:tmpl w:val="C8FE5D46"/>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EF629F5"/>
    <w:multiLevelType w:val="hybridMultilevel"/>
    <w:tmpl w:val="C28603D6"/>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0FA30656"/>
    <w:multiLevelType w:val="multilevel"/>
    <w:tmpl w:val="CF16003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23D5B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4E54EC6"/>
    <w:multiLevelType w:val="hybridMultilevel"/>
    <w:tmpl w:val="B48E22F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1749BB"/>
    <w:multiLevelType w:val="hybridMultilevel"/>
    <w:tmpl w:val="9048BD52"/>
    <w:lvl w:ilvl="0" w:tplc="A61C34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7F25A98"/>
    <w:multiLevelType w:val="hybridMultilevel"/>
    <w:tmpl w:val="A92A3194"/>
    <w:lvl w:ilvl="0" w:tplc="A61C34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9E63A6E"/>
    <w:multiLevelType w:val="hybridMultilevel"/>
    <w:tmpl w:val="4C76A0F4"/>
    <w:lvl w:ilvl="0" w:tplc="FB769710">
      <w:start w:val="1"/>
      <w:numFmt w:val="decimal"/>
      <w:lvlText w:val="S%1."/>
      <w:lvlJc w:val="left"/>
      <w:pPr>
        <w:ind w:left="777" w:hanging="360"/>
      </w:pPr>
      <w:rPr>
        <w:rFonts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4" w15:restartNumberingAfterBreak="0">
    <w:nsid w:val="1B164646"/>
    <w:multiLevelType w:val="hybridMultilevel"/>
    <w:tmpl w:val="04AEC93E"/>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E1B39A4"/>
    <w:multiLevelType w:val="hybridMultilevel"/>
    <w:tmpl w:val="29703B28"/>
    <w:lvl w:ilvl="0" w:tplc="A61C346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E7F366C"/>
    <w:multiLevelType w:val="hybridMultilevel"/>
    <w:tmpl w:val="C8F63D94"/>
    <w:lvl w:ilvl="0" w:tplc="04090001">
      <w:start w:val="1"/>
      <w:numFmt w:val="bullet"/>
      <w:lvlText w:val=""/>
      <w:lvlJc w:val="left"/>
      <w:pPr>
        <w:ind w:left="1440" w:hanging="360"/>
      </w:pPr>
      <w:rPr>
        <w:rFonts w:ascii="Symbol" w:hAnsi="Symbol"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0A34656"/>
    <w:multiLevelType w:val="multilevel"/>
    <w:tmpl w:val="63B69C1C"/>
    <w:lvl w:ilvl="0">
      <w:start w:val="1"/>
      <w:numFmt w:val="upperRoman"/>
      <w:lvlText w:val="%1."/>
      <w:lvlJc w:val="righ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16545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37E40A5"/>
    <w:multiLevelType w:val="hybridMultilevel"/>
    <w:tmpl w:val="9ED03F60"/>
    <w:lvl w:ilvl="0" w:tplc="C76AAF86">
      <w:start w:val="1"/>
      <w:numFmt w:val="lowerLetter"/>
      <w:lvlText w:val="%1)"/>
      <w:lvlJc w:val="left"/>
      <w:pPr>
        <w:ind w:left="1080" w:hanging="360"/>
      </w:pPr>
      <w:rPr>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25881359"/>
    <w:multiLevelType w:val="hybridMultilevel"/>
    <w:tmpl w:val="50A896C4"/>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1" w15:restartNumberingAfterBreak="0">
    <w:nsid w:val="278972FE"/>
    <w:multiLevelType w:val="hybridMultilevel"/>
    <w:tmpl w:val="235CF8E2"/>
    <w:lvl w:ilvl="0" w:tplc="FFFFFFFF">
      <w:start w:val="1"/>
      <w:numFmt w:val="upp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7C57184"/>
    <w:multiLevelType w:val="hybridMultilevel"/>
    <w:tmpl w:val="D6BEE4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8D769E5"/>
    <w:multiLevelType w:val="hybridMultilevel"/>
    <w:tmpl w:val="45AC6A5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4" w15:restartNumberingAfterBreak="0">
    <w:nsid w:val="2B452AAF"/>
    <w:multiLevelType w:val="hybridMultilevel"/>
    <w:tmpl w:val="BB5C47C8"/>
    <w:lvl w:ilvl="0" w:tplc="0409000F">
      <w:start w:val="1"/>
      <w:numFmt w:val="decimal"/>
      <w:lvlText w:val="%1."/>
      <w:lvlJc w:val="left"/>
      <w:pPr>
        <w:ind w:left="720" w:hanging="360"/>
      </w:pPr>
      <w:rPr>
        <w:rFonts w:hint="default"/>
      </w:rPr>
    </w:lvl>
    <w:lvl w:ilvl="1" w:tplc="30221626">
      <w:start w:val="1"/>
      <w:numFmt w:val="decimal"/>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2F773264"/>
    <w:multiLevelType w:val="hybridMultilevel"/>
    <w:tmpl w:val="7BD07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003319"/>
    <w:multiLevelType w:val="hybridMultilevel"/>
    <w:tmpl w:val="1D6402B2"/>
    <w:lvl w:ilvl="0" w:tplc="FFFFFFFF">
      <w:start w:val="1"/>
      <w:numFmt w:val="upperRoman"/>
      <w:lvlText w:val="%1."/>
      <w:lvlJc w:val="right"/>
      <w:pPr>
        <w:ind w:left="720" w:hanging="360"/>
      </w:pPr>
    </w:lvl>
    <w:lvl w:ilvl="1" w:tplc="04090001">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61B6590"/>
    <w:multiLevelType w:val="hybridMultilevel"/>
    <w:tmpl w:val="1B76DD4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984CB7"/>
    <w:multiLevelType w:val="hybridMultilevel"/>
    <w:tmpl w:val="18445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9616DD1"/>
    <w:multiLevelType w:val="multilevel"/>
    <w:tmpl w:val="9A3460E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D005776"/>
    <w:multiLevelType w:val="hybridMultilevel"/>
    <w:tmpl w:val="28D60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FC2BD0"/>
    <w:multiLevelType w:val="hybridMultilevel"/>
    <w:tmpl w:val="19345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4DE36D3"/>
    <w:multiLevelType w:val="hybridMultilevel"/>
    <w:tmpl w:val="EAD24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78F7481"/>
    <w:multiLevelType w:val="hybridMultilevel"/>
    <w:tmpl w:val="A742029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8CB468C"/>
    <w:multiLevelType w:val="hybridMultilevel"/>
    <w:tmpl w:val="4462B602"/>
    <w:lvl w:ilvl="0" w:tplc="04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8D260E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A7116C1"/>
    <w:multiLevelType w:val="hybridMultilevel"/>
    <w:tmpl w:val="5900C0D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E887211"/>
    <w:multiLevelType w:val="hybridMultilevel"/>
    <w:tmpl w:val="B2526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FB87E7C"/>
    <w:multiLevelType w:val="hybridMultilevel"/>
    <w:tmpl w:val="74148A94"/>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09B1E1D"/>
    <w:multiLevelType w:val="hybridMultilevel"/>
    <w:tmpl w:val="7EA02E1E"/>
    <w:lvl w:ilvl="0" w:tplc="FFFFFFFF">
      <w:start w:val="1"/>
      <w:numFmt w:val="upp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1597DA1"/>
    <w:multiLevelType w:val="hybridMultilevel"/>
    <w:tmpl w:val="D7FEE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90971"/>
    <w:multiLevelType w:val="multilevel"/>
    <w:tmpl w:val="B204EB74"/>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577B4B61"/>
    <w:multiLevelType w:val="multilevel"/>
    <w:tmpl w:val="2116A01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58452616"/>
    <w:multiLevelType w:val="hybridMultilevel"/>
    <w:tmpl w:val="A61CFB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8CF515B"/>
    <w:multiLevelType w:val="hybridMultilevel"/>
    <w:tmpl w:val="B7002CA0"/>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59556194"/>
    <w:multiLevelType w:val="hybridMultilevel"/>
    <w:tmpl w:val="26DE8D4C"/>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97B1D0C"/>
    <w:multiLevelType w:val="hybridMultilevel"/>
    <w:tmpl w:val="F732EE64"/>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9F8CEF7"/>
    <w:multiLevelType w:val="hybridMultilevel"/>
    <w:tmpl w:val="AFD0367E"/>
    <w:lvl w:ilvl="0" w:tplc="E8269908">
      <w:start w:val="1"/>
      <w:numFmt w:val="decimal"/>
      <w:lvlText w:val="%1."/>
      <w:lvlJc w:val="left"/>
      <w:pPr>
        <w:ind w:left="720" w:hanging="360"/>
      </w:pPr>
    </w:lvl>
    <w:lvl w:ilvl="1" w:tplc="351A7026">
      <w:start w:val="1"/>
      <w:numFmt w:val="lowerLetter"/>
      <w:lvlText w:val="%2."/>
      <w:lvlJc w:val="left"/>
      <w:pPr>
        <w:ind w:left="1440" w:hanging="360"/>
      </w:pPr>
    </w:lvl>
    <w:lvl w:ilvl="2" w:tplc="BAA6F00E">
      <w:start w:val="1"/>
      <w:numFmt w:val="lowerRoman"/>
      <w:lvlText w:val="%3."/>
      <w:lvlJc w:val="right"/>
      <w:pPr>
        <w:ind w:left="2160" w:hanging="180"/>
      </w:pPr>
    </w:lvl>
    <w:lvl w:ilvl="3" w:tplc="DF10237A">
      <w:start w:val="1"/>
      <w:numFmt w:val="decimal"/>
      <w:lvlText w:val="%4."/>
      <w:lvlJc w:val="left"/>
      <w:pPr>
        <w:ind w:left="2880" w:hanging="360"/>
      </w:pPr>
    </w:lvl>
    <w:lvl w:ilvl="4" w:tplc="6C64A336">
      <w:start w:val="1"/>
      <w:numFmt w:val="lowerLetter"/>
      <w:lvlText w:val="%5."/>
      <w:lvlJc w:val="left"/>
      <w:pPr>
        <w:ind w:left="3600" w:hanging="360"/>
      </w:pPr>
    </w:lvl>
    <w:lvl w:ilvl="5" w:tplc="C3CE5E92">
      <w:start w:val="1"/>
      <w:numFmt w:val="lowerRoman"/>
      <w:lvlText w:val="%6."/>
      <w:lvlJc w:val="right"/>
      <w:pPr>
        <w:ind w:left="4320" w:hanging="180"/>
      </w:pPr>
    </w:lvl>
    <w:lvl w:ilvl="6" w:tplc="80060BD2">
      <w:start w:val="1"/>
      <w:numFmt w:val="decimal"/>
      <w:lvlText w:val="%7."/>
      <w:lvlJc w:val="left"/>
      <w:pPr>
        <w:ind w:left="5040" w:hanging="360"/>
      </w:pPr>
    </w:lvl>
    <w:lvl w:ilvl="7" w:tplc="EF30BEAE">
      <w:start w:val="1"/>
      <w:numFmt w:val="lowerLetter"/>
      <w:lvlText w:val="%8."/>
      <w:lvlJc w:val="left"/>
      <w:pPr>
        <w:ind w:left="5760" w:hanging="360"/>
      </w:pPr>
    </w:lvl>
    <w:lvl w:ilvl="8" w:tplc="A074EC3A">
      <w:start w:val="1"/>
      <w:numFmt w:val="lowerRoman"/>
      <w:lvlText w:val="%9."/>
      <w:lvlJc w:val="right"/>
      <w:pPr>
        <w:ind w:left="6480" w:hanging="180"/>
      </w:pPr>
    </w:lvl>
  </w:abstractNum>
  <w:abstractNum w:abstractNumId="48" w15:restartNumberingAfterBreak="0">
    <w:nsid w:val="5CB71436"/>
    <w:multiLevelType w:val="multilevel"/>
    <w:tmpl w:val="39B8C008"/>
    <w:styleLink w:val="CurrentList2"/>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CE2157D"/>
    <w:multiLevelType w:val="hybridMultilevel"/>
    <w:tmpl w:val="B7720430"/>
    <w:lvl w:ilvl="0" w:tplc="FFFFFFFF">
      <w:start w:val="1"/>
      <w:numFmt w:val="upp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EA1164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60FE2F38"/>
    <w:multiLevelType w:val="hybridMultilevel"/>
    <w:tmpl w:val="84D07E7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20C37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672D64B9"/>
    <w:multiLevelType w:val="hybridMultilevel"/>
    <w:tmpl w:val="57AA978A"/>
    <w:lvl w:ilvl="0" w:tplc="04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78B0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8F00D96"/>
    <w:multiLevelType w:val="hybridMultilevel"/>
    <w:tmpl w:val="1A743B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B0A34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B433DC9"/>
    <w:multiLevelType w:val="hybridMultilevel"/>
    <w:tmpl w:val="309EAD2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D9F322E"/>
    <w:multiLevelType w:val="hybridMultilevel"/>
    <w:tmpl w:val="B44A00D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BF0D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24B6E13"/>
    <w:multiLevelType w:val="hybridMultilevel"/>
    <w:tmpl w:val="D3BC6FB0"/>
    <w:lvl w:ilvl="0" w:tplc="04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1" w15:restartNumberingAfterBreak="0">
    <w:nsid w:val="730A04BB"/>
    <w:multiLevelType w:val="hybridMultilevel"/>
    <w:tmpl w:val="2AE29252"/>
    <w:lvl w:ilvl="0" w:tplc="9A3A1A9C">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15:restartNumberingAfterBreak="0">
    <w:nsid w:val="732935D8"/>
    <w:multiLevelType w:val="hybridMultilevel"/>
    <w:tmpl w:val="2A243648"/>
    <w:lvl w:ilvl="0" w:tplc="04090001">
      <w:start w:val="1"/>
      <w:numFmt w:val="bullet"/>
      <w:lvlText w:val=""/>
      <w:lvlJc w:val="left"/>
      <w:pPr>
        <w:ind w:left="644"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7E01A7C"/>
    <w:multiLevelType w:val="hybridMultilevel"/>
    <w:tmpl w:val="63C04C7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78496DA3"/>
    <w:multiLevelType w:val="multilevel"/>
    <w:tmpl w:val="1D908CBE"/>
    <w:lvl w:ilvl="0">
      <w:start w:val="1"/>
      <w:numFmt w:val="upperRoman"/>
      <w:lvlText w:val="%1."/>
      <w:lvlJc w:val="righ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2160" w:hanging="180"/>
      </w:pPr>
      <w:rPr>
        <w:rFonts w:ascii="Symbol" w:hAnsi="Symbol"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5" w15:restartNumberingAfterBreak="0">
    <w:nsid w:val="78C33661"/>
    <w:multiLevelType w:val="hybridMultilevel"/>
    <w:tmpl w:val="D2F69E4E"/>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9546B93"/>
    <w:multiLevelType w:val="hybridMultilevel"/>
    <w:tmpl w:val="7526A05A"/>
    <w:lvl w:ilvl="0" w:tplc="80C8F7E6">
      <w:start w:val="1"/>
      <w:numFmt w:val="decimal"/>
      <w:lvlText w:val="E%1."/>
      <w:lvlJc w:val="left"/>
      <w:pPr>
        <w:ind w:left="777"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7CA33F6E"/>
    <w:multiLevelType w:val="hybridMultilevel"/>
    <w:tmpl w:val="548290F4"/>
    <w:lvl w:ilvl="0" w:tplc="6430E3A0">
      <w:start w:val="1"/>
      <w:numFmt w:val="bullet"/>
      <w:lvlText w:val="•"/>
      <w:lvlJc w:val="left"/>
      <w:pPr>
        <w:tabs>
          <w:tab w:val="num" w:pos="720"/>
        </w:tabs>
        <w:ind w:left="720" w:hanging="360"/>
      </w:pPr>
      <w:rPr>
        <w:rFonts w:ascii="Arial" w:hAnsi="Arial" w:hint="default"/>
      </w:rPr>
    </w:lvl>
    <w:lvl w:ilvl="1" w:tplc="00F297C0">
      <w:start w:val="1"/>
      <w:numFmt w:val="bullet"/>
      <w:lvlText w:val="•"/>
      <w:lvlJc w:val="left"/>
      <w:pPr>
        <w:tabs>
          <w:tab w:val="num" w:pos="1440"/>
        </w:tabs>
        <w:ind w:left="1440" w:hanging="360"/>
      </w:pPr>
      <w:rPr>
        <w:rFonts w:ascii="Arial" w:hAnsi="Arial" w:hint="default"/>
      </w:rPr>
    </w:lvl>
    <w:lvl w:ilvl="2" w:tplc="05F4DDF0" w:tentative="1">
      <w:start w:val="1"/>
      <w:numFmt w:val="bullet"/>
      <w:lvlText w:val="•"/>
      <w:lvlJc w:val="left"/>
      <w:pPr>
        <w:tabs>
          <w:tab w:val="num" w:pos="2160"/>
        </w:tabs>
        <w:ind w:left="2160" w:hanging="360"/>
      </w:pPr>
      <w:rPr>
        <w:rFonts w:ascii="Arial" w:hAnsi="Arial" w:hint="default"/>
      </w:rPr>
    </w:lvl>
    <w:lvl w:ilvl="3" w:tplc="D0A28A94" w:tentative="1">
      <w:start w:val="1"/>
      <w:numFmt w:val="bullet"/>
      <w:lvlText w:val="•"/>
      <w:lvlJc w:val="left"/>
      <w:pPr>
        <w:tabs>
          <w:tab w:val="num" w:pos="2880"/>
        </w:tabs>
        <w:ind w:left="2880" w:hanging="360"/>
      </w:pPr>
      <w:rPr>
        <w:rFonts w:ascii="Arial" w:hAnsi="Arial" w:hint="default"/>
      </w:rPr>
    </w:lvl>
    <w:lvl w:ilvl="4" w:tplc="BCDCBCD8" w:tentative="1">
      <w:start w:val="1"/>
      <w:numFmt w:val="bullet"/>
      <w:lvlText w:val="•"/>
      <w:lvlJc w:val="left"/>
      <w:pPr>
        <w:tabs>
          <w:tab w:val="num" w:pos="3600"/>
        </w:tabs>
        <w:ind w:left="3600" w:hanging="360"/>
      </w:pPr>
      <w:rPr>
        <w:rFonts w:ascii="Arial" w:hAnsi="Arial" w:hint="default"/>
      </w:rPr>
    </w:lvl>
    <w:lvl w:ilvl="5" w:tplc="29BA3672" w:tentative="1">
      <w:start w:val="1"/>
      <w:numFmt w:val="bullet"/>
      <w:lvlText w:val="•"/>
      <w:lvlJc w:val="left"/>
      <w:pPr>
        <w:tabs>
          <w:tab w:val="num" w:pos="4320"/>
        </w:tabs>
        <w:ind w:left="4320" w:hanging="360"/>
      </w:pPr>
      <w:rPr>
        <w:rFonts w:ascii="Arial" w:hAnsi="Arial" w:hint="default"/>
      </w:rPr>
    </w:lvl>
    <w:lvl w:ilvl="6" w:tplc="30545D94" w:tentative="1">
      <w:start w:val="1"/>
      <w:numFmt w:val="bullet"/>
      <w:lvlText w:val="•"/>
      <w:lvlJc w:val="left"/>
      <w:pPr>
        <w:tabs>
          <w:tab w:val="num" w:pos="5040"/>
        </w:tabs>
        <w:ind w:left="5040" w:hanging="360"/>
      </w:pPr>
      <w:rPr>
        <w:rFonts w:ascii="Arial" w:hAnsi="Arial" w:hint="default"/>
      </w:rPr>
    </w:lvl>
    <w:lvl w:ilvl="7" w:tplc="7F52CBD6" w:tentative="1">
      <w:start w:val="1"/>
      <w:numFmt w:val="bullet"/>
      <w:lvlText w:val="•"/>
      <w:lvlJc w:val="left"/>
      <w:pPr>
        <w:tabs>
          <w:tab w:val="num" w:pos="5760"/>
        </w:tabs>
        <w:ind w:left="5760" w:hanging="360"/>
      </w:pPr>
      <w:rPr>
        <w:rFonts w:ascii="Arial" w:hAnsi="Arial" w:hint="default"/>
      </w:rPr>
    </w:lvl>
    <w:lvl w:ilvl="8" w:tplc="4CD27834" w:tentative="1">
      <w:start w:val="1"/>
      <w:numFmt w:val="bullet"/>
      <w:lvlText w:val="•"/>
      <w:lvlJc w:val="left"/>
      <w:pPr>
        <w:tabs>
          <w:tab w:val="num" w:pos="6480"/>
        </w:tabs>
        <w:ind w:left="6480" w:hanging="360"/>
      </w:pPr>
      <w:rPr>
        <w:rFonts w:ascii="Arial" w:hAnsi="Arial" w:hint="default"/>
      </w:rPr>
    </w:lvl>
  </w:abstractNum>
  <w:abstractNum w:abstractNumId="68" w15:restartNumberingAfterBreak="0">
    <w:nsid w:val="7CBB6EFF"/>
    <w:multiLevelType w:val="multilevel"/>
    <w:tmpl w:val="0409001F"/>
    <w:lvl w:ilvl="0">
      <w:start w:val="1"/>
      <w:numFmt w:val="decimal"/>
      <w:lvlText w:val="%1."/>
      <w:lvlJc w:val="left"/>
      <w:pPr>
        <w:ind w:left="360" w:hanging="360"/>
      </w:pPr>
    </w:lvl>
    <w:lvl w:ilvl="1">
      <w:start w:val="1"/>
      <w:numFmt w:val="decimal"/>
      <w:lvlText w:val="%1.%2."/>
      <w:lvlJc w:val="left"/>
      <w:pPr>
        <w:ind w:left="716"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49852809">
    <w:abstractNumId w:val="47"/>
  </w:num>
  <w:num w:numId="2" w16cid:durableId="2090732101">
    <w:abstractNumId w:val="31"/>
  </w:num>
  <w:num w:numId="3" w16cid:durableId="1106192970">
    <w:abstractNumId w:val="13"/>
  </w:num>
  <w:num w:numId="4" w16cid:durableId="673847025">
    <w:abstractNumId w:val="24"/>
  </w:num>
  <w:num w:numId="5" w16cid:durableId="1534339049">
    <w:abstractNumId w:val="22"/>
  </w:num>
  <w:num w:numId="6" w16cid:durableId="1013146741">
    <w:abstractNumId w:val="66"/>
  </w:num>
  <w:num w:numId="7" w16cid:durableId="802848489">
    <w:abstractNumId w:val="8"/>
  </w:num>
  <w:num w:numId="8" w16cid:durableId="189270757">
    <w:abstractNumId w:val="48"/>
  </w:num>
  <w:num w:numId="9" w16cid:durableId="1486624048">
    <w:abstractNumId w:val="12"/>
  </w:num>
  <w:num w:numId="10" w16cid:durableId="1401904801">
    <w:abstractNumId w:val="11"/>
  </w:num>
  <w:num w:numId="11" w16cid:durableId="1349910841">
    <w:abstractNumId w:val="15"/>
  </w:num>
  <w:num w:numId="12" w16cid:durableId="508645391">
    <w:abstractNumId w:val="4"/>
  </w:num>
  <w:num w:numId="13" w16cid:durableId="1413547445">
    <w:abstractNumId w:val="10"/>
  </w:num>
  <w:num w:numId="14" w16cid:durableId="1331636143">
    <w:abstractNumId w:val="62"/>
  </w:num>
  <w:num w:numId="15" w16cid:durableId="1411153277">
    <w:abstractNumId w:val="5"/>
  </w:num>
  <w:num w:numId="16" w16cid:durableId="133523081">
    <w:abstractNumId w:val="32"/>
  </w:num>
  <w:num w:numId="17" w16cid:durableId="1745376459">
    <w:abstractNumId w:val="1"/>
  </w:num>
  <w:num w:numId="18" w16cid:durableId="627122441">
    <w:abstractNumId w:val="28"/>
  </w:num>
  <w:num w:numId="19" w16cid:durableId="786967834">
    <w:abstractNumId w:val="68"/>
  </w:num>
  <w:num w:numId="20" w16cid:durableId="1056969691">
    <w:abstractNumId w:val="14"/>
  </w:num>
  <w:num w:numId="21" w16cid:durableId="1182087490">
    <w:abstractNumId w:val="27"/>
  </w:num>
  <w:num w:numId="22" w16cid:durableId="1280992197">
    <w:abstractNumId w:val="40"/>
  </w:num>
  <w:num w:numId="23" w16cid:durableId="569922061">
    <w:abstractNumId w:val="65"/>
  </w:num>
  <w:num w:numId="24" w16cid:durableId="1986884370">
    <w:abstractNumId w:val="44"/>
  </w:num>
  <w:num w:numId="25" w16cid:durableId="853955679">
    <w:abstractNumId w:val="45"/>
  </w:num>
  <w:num w:numId="26" w16cid:durableId="1245189912">
    <w:abstractNumId w:val="2"/>
  </w:num>
  <w:num w:numId="27" w16cid:durableId="373703246">
    <w:abstractNumId w:val="33"/>
  </w:num>
  <w:num w:numId="28" w16cid:durableId="1179124543">
    <w:abstractNumId w:val="34"/>
  </w:num>
  <w:num w:numId="29" w16cid:durableId="288438187">
    <w:abstractNumId w:val="54"/>
  </w:num>
  <w:num w:numId="30" w16cid:durableId="2029485404">
    <w:abstractNumId w:val="39"/>
  </w:num>
  <w:num w:numId="31" w16cid:durableId="1803646908">
    <w:abstractNumId w:val="67"/>
  </w:num>
  <w:num w:numId="32" w16cid:durableId="1084650677">
    <w:abstractNumId w:val="19"/>
  </w:num>
  <w:num w:numId="33" w16cid:durableId="1814593193">
    <w:abstractNumId w:val="43"/>
  </w:num>
  <w:num w:numId="34" w16cid:durableId="2007199570">
    <w:abstractNumId w:val="30"/>
  </w:num>
  <w:num w:numId="35" w16cid:durableId="2085907907">
    <w:abstractNumId w:val="25"/>
  </w:num>
  <w:num w:numId="36" w16cid:durableId="1973637244">
    <w:abstractNumId w:val="46"/>
  </w:num>
  <w:num w:numId="37" w16cid:durableId="1426611071">
    <w:abstractNumId w:val="57"/>
  </w:num>
  <w:num w:numId="38" w16cid:durableId="217396170">
    <w:abstractNumId w:val="37"/>
  </w:num>
  <w:num w:numId="39" w16cid:durableId="2143763874">
    <w:abstractNumId w:val="20"/>
  </w:num>
  <w:num w:numId="40" w16cid:durableId="1579435399">
    <w:abstractNumId w:val="51"/>
  </w:num>
  <w:num w:numId="41" w16cid:durableId="960764642">
    <w:abstractNumId w:val="36"/>
  </w:num>
  <w:num w:numId="42" w16cid:durableId="2072270789">
    <w:abstractNumId w:val="6"/>
  </w:num>
  <w:num w:numId="43" w16cid:durableId="1984505309">
    <w:abstractNumId w:val="63"/>
  </w:num>
  <w:num w:numId="44" w16cid:durableId="1467358546">
    <w:abstractNumId w:val="38"/>
  </w:num>
  <w:num w:numId="45" w16cid:durableId="259917305">
    <w:abstractNumId w:val="0"/>
  </w:num>
  <w:num w:numId="46" w16cid:durableId="1283270455">
    <w:abstractNumId w:val="55"/>
  </w:num>
  <w:num w:numId="47" w16cid:durableId="604923289">
    <w:abstractNumId w:val="7"/>
  </w:num>
  <w:num w:numId="48" w16cid:durableId="1806462164">
    <w:abstractNumId w:val="61"/>
  </w:num>
  <w:num w:numId="49" w16cid:durableId="1432968573">
    <w:abstractNumId w:val="16"/>
  </w:num>
  <w:num w:numId="50" w16cid:durableId="1058092272">
    <w:abstractNumId w:val="23"/>
  </w:num>
  <w:num w:numId="51" w16cid:durableId="665135734">
    <w:abstractNumId w:val="60"/>
  </w:num>
  <w:num w:numId="52" w16cid:durableId="642930050">
    <w:abstractNumId w:val="21"/>
  </w:num>
  <w:num w:numId="53" w16cid:durableId="610281962">
    <w:abstractNumId w:val="26"/>
  </w:num>
  <w:num w:numId="54" w16cid:durableId="796295100">
    <w:abstractNumId w:val="49"/>
  </w:num>
  <w:num w:numId="55" w16cid:durableId="441070501">
    <w:abstractNumId w:val="64"/>
  </w:num>
  <w:num w:numId="56" w16cid:durableId="129826830">
    <w:abstractNumId w:val="53"/>
  </w:num>
  <w:num w:numId="57" w16cid:durableId="1509100499">
    <w:abstractNumId w:val="17"/>
  </w:num>
  <w:num w:numId="58" w16cid:durableId="1354309055">
    <w:abstractNumId w:val="58"/>
  </w:num>
  <w:num w:numId="59" w16cid:durableId="857936392">
    <w:abstractNumId w:val="52"/>
  </w:num>
  <w:num w:numId="60" w16cid:durableId="202448447">
    <w:abstractNumId w:val="29"/>
  </w:num>
  <w:num w:numId="61" w16cid:durableId="154994518">
    <w:abstractNumId w:val="42"/>
  </w:num>
  <w:num w:numId="62" w16cid:durableId="207035802">
    <w:abstractNumId w:val="50"/>
  </w:num>
  <w:num w:numId="63" w16cid:durableId="2080012451">
    <w:abstractNumId w:val="35"/>
  </w:num>
  <w:num w:numId="64" w16cid:durableId="1123422338">
    <w:abstractNumId w:val="3"/>
  </w:num>
  <w:num w:numId="65" w16cid:durableId="1294942516">
    <w:abstractNumId w:val="18"/>
  </w:num>
  <w:num w:numId="66" w16cid:durableId="1330980331">
    <w:abstractNumId w:val="59"/>
  </w:num>
  <w:num w:numId="67" w16cid:durableId="84306723">
    <w:abstractNumId w:val="56"/>
  </w:num>
  <w:num w:numId="68" w16cid:durableId="522784894">
    <w:abstractNumId w:val="41"/>
  </w:num>
  <w:num w:numId="69" w16cid:durableId="1179009130">
    <w:abstractNumId w:val="9"/>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en-CA" w:vendorID="64" w:dllVersion="0" w:nlCheck="1" w:checkStyle="0"/>
  <w:proofState w:spelling="clean"/>
  <w:documentProtection w:edit="readOnly"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CzMDI2MjAyNjYxMzZV0lEKTi0uzszPAykwMqkFAJxR0R0tAAAA"/>
  </w:docVars>
  <w:rsids>
    <w:rsidRoot w:val="00135380"/>
    <w:rsid w:val="000007D9"/>
    <w:rsid w:val="00001082"/>
    <w:rsid w:val="000018A1"/>
    <w:rsid w:val="000019D1"/>
    <w:rsid w:val="000028A4"/>
    <w:rsid w:val="000028AE"/>
    <w:rsid w:val="000030E5"/>
    <w:rsid w:val="0000319C"/>
    <w:rsid w:val="00003670"/>
    <w:rsid w:val="000036D2"/>
    <w:rsid w:val="000039CF"/>
    <w:rsid w:val="00003A30"/>
    <w:rsid w:val="00003E5E"/>
    <w:rsid w:val="00003EFF"/>
    <w:rsid w:val="0000423C"/>
    <w:rsid w:val="0000441A"/>
    <w:rsid w:val="0000447B"/>
    <w:rsid w:val="0000502C"/>
    <w:rsid w:val="00005C75"/>
    <w:rsid w:val="00005E37"/>
    <w:rsid w:val="00006107"/>
    <w:rsid w:val="000061D9"/>
    <w:rsid w:val="000067FF"/>
    <w:rsid w:val="000069E9"/>
    <w:rsid w:val="00006AD2"/>
    <w:rsid w:val="00006C64"/>
    <w:rsid w:val="00006C69"/>
    <w:rsid w:val="00006D1C"/>
    <w:rsid w:val="00006E58"/>
    <w:rsid w:val="00007368"/>
    <w:rsid w:val="00007DEC"/>
    <w:rsid w:val="00010129"/>
    <w:rsid w:val="00010A13"/>
    <w:rsid w:val="00010AED"/>
    <w:rsid w:val="0001131E"/>
    <w:rsid w:val="000119A5"/>
    <w:rsid w:val="0001234E"/>
    <w:rsid w:val="000131BB"/>
    <w:rsid w:val="0001341A"/>
    <w:rsid w:val="00013CFD"/>
    <w:rsid w:val="0001429D"/>
    <w:rsid w:val="0001435F"/>
    <w:rsid w:val="00014529"/>
    <w:rsid w:val="000147C0"/>
    <w:rsid w:val="00014FEA"/>
    <w:rsid w:val="000155EB"/>
    <w:rsid w:val="0001586B"/>
    <w:rsid w:val="00015AC8"/>
    <w:rsid w:val="00015D48"/>
    <w:rsid w:val="00016105"/>
    <w:rsid w:val="00016B99"/>
    <w:rsid w:val="00016F6F"/>
    <w:rsid w:val="0001724F"/>
    <w:rsid w:val="00017373"/>
    <w:rsid w:val="000205DD"/>
    <w:rsid w:val="00020AF9"/>
    <w:rsid w:val="00020F01"/>
    <w:rsid w:val="00021500"/>
    <w:rsid w:val="000215C2"/>
    <w:rsid w:val="0002183D"/>
    <w:rsid w:val="0002187D"/>
    <w:rsid w:val="00023254"/>
    <w:rsid w:val="000236D5"/>
    <w:rsid w:val="00024150"/>
    <w:rsid w:val="000241B4"/>
    <w:rsid w:val="00024F28"/>
    <w:rsid w:val="000250C9"/>
    <w:rsid w:val="0002568B"/>
    <w:rsid w:val="00025B82"/>
    <w:rsid w:val="00025CB2"/>
    <w:rsid w:val="00025FDC"/>
    <w:rsid w:val="000260DB"/>
    <w:rsid w:val="000262B0"/>
    <w:rsid w:val="000263B9"/>
    <w:rsid w:val="0002660C"/>
    <w:rsid w:val="00026796"/>
    <w:rsid w:val="00026848"/>
    <w:rsid w:val="000269D3"/>
    <w:rsid w:val="00026CA6"/>
    <w:rsid w:val="00026EF1"/>
    <w:rsid w:val="00027591"/>
    <w:rsid w:val="000279C3"/>
    <w:rsid w:val="000279C4"/>
    <w:rsid w:val="00030359"/>
    <w:rsid w:val="00030E45"/>
    <w:rsid w:val="0003113A"/>
    <w:rsid w:val="0003144F"/>
    <w:rsid w:val="000316D8"/>
    <w:rsid w:val="00031CEC"/>
    <w:rsid w:val="0003249B"/>
    <w:rsid w:val="000326F6"/>
    <w:rsid w:val="00032821"/>
    <w:rsid w:val="00032CF7"/>
    <w:rsid w:val="0003398E"/>
    <w:rsid w:val="00033DD3"/>
    <w:rsid w:val="00033E18"/>
    <w:rsid w:val="00034422"/>
    <w:rsid w:val="0003480F"/>
    <w:rsid w:val="00034976"/>
    <w:rsid w:val="00034BDB"/>
    <w:rsid w:val="00034D3F"/>
    <w:rsid w:val="00034E59"/>
    <w:rsid w:val="00035655"/>
    <w:rsid w:val="00035B0F"/>
    <w:rsid w:val="00035BF0"/>
    <w:rsid w:val="00035C58"/>
    <w:rsid w:val="00036054"/>
    <w:rsid w:val="00036271"/>
    <w:rsid w:val="00036375"/>
    <w:rsid w:val="0003642E"/>
    <w:rsid w:val="0003670E"/>
    <w:rsid w:val="000369DD"/>
    <w:rsid w:val="00036F71"/>
    <w:rsid w:val="000375D2"/>
    <w:rsid w:val="000377D6"/>
    <w:rsid w:val="00040394"/>
    <w:rsid w:val="00040410"/>
    <w:rsid w:val="0004082F"/>
    <w:rsid w:val="00040EF2"/>
    <w:rsid w:val="0004140A"/>
    <w:rsid w:val="00041AEC"/>
    <w:rsid w:val="0004290F"/>
    <w:rsid w:val="00042C1E"/>
    <w:rsid w:val="00042C1F"/>
    <w:rsid w:val="0004343F"/>
    <w:rsid w:val="00043656"/>
    <w:rsid w:val="000438CF"/>
    <w:rsid w:val="00043C12"/>
    <w:rsid w:val="00043D38"/>
    <w:rsid w:val="000448C0"/>
    <w:rsid w:val="00044A6F"/>
    <w:rsid w:val="000450A9"/>
    <w:rsid w:val="00045555"/>
    <w:rsid w:val="000462A0"/>
    <w:rsid w:val="000463E2"/>
    <w:rsid w:val="000465D9"/>
    <w:rsid w:val="000467CA"/>
    <w:rsid w:val="000467E3"/>
    <w:rsid w:val="00046DC5"/>
    <w:rsid w:val="00046E05"/>
    <w:rsid w:val="000471C2"/>
    <w:rsid w:val="00047668"/>
    <w:rsid w:val="0004785B"/>
    <w:rsid w:val="00047E3A"/>
    <w:rsid w:val="000505BF"/>
    <w:rsid w:val="0005126A"/>
    <w:rsid w:val="000517C9"/>
    <w:rsid w:val="00051E41"/>
    <w:rsid w:val="00052566"/>
    <w:rsid w:val="000532A2"/>
    <w:rsid w:val="00053F85"/>
    <w:rsid w:val="000541CE"/>
    <w:rsid w:val="0005436B"/>
    <w:rsid w:val="0005467B"/>
    <w:rsid w:val="00054B33"/>
    <w:rsid w:val="0005580F"/>
    <w:rsid w:val="0005587D"/>
    <w:rsid w:val="00055A59"/>
    <w:rsid w:val="00055F6A"/>
    <w:rsid w:val="00056D95"/>
    <w:rsid w:val="00057154"/>
    <w:rsid w:val="00057EA7"/>
    <w:rsid w:val="00060800"/>
    <w:rsid w:val="000608F5"/>
    <w:rsid w:val="00060988"/>
    <w:rsid w:val="00060F44"/>
    <w:rsid w:val="0006119A"/>
    <w:rsid w:val="000616EC"/>
    <w:rsid w:val="00061727"/>
    <w:rsid w:val="00061751"/>
    <w:rsid w:val="00061FF5"/>
    <w:rsid w:val="000625E5"/>
    <w:rsid w:val="000630E4"/>
    <w:rsid w:val="000633CD"/>
    <w:rsid w:val="00063512"/>
    <w:rsid w:val="000638D7"/>
    <w:rsid w:val="00063B72"/>
    <w:rsid w:val="00063CEC"/>
    <w:rsid w:val="00064047"/>
    <w:rsid w:val="0006405D"/>
    <w:rsid w:val="00064953"/>
    <w:rsid w:val="00064B07"/>
    <w:rsid w:val="00064D44"/>
    <w:rsid w:val="0006593C"/>
    <w:rsid w:val="00065B67"/>
    <w:rsid w:val="00065E08"/>
    <w:rsid w:val="00065F4C"/>
    <w:rsid w:val="00066102"/>
    <w:rsid w:val="00066A07"/>
    <w:rsid w:val="0006717A"/>
    <w:rsid w:val="000676D2"/>
    <w:rsid w:val="00067DC1"/>
    <w:rsid w:val="000701B7"/>
    <w:rsid w:val="00070314"/>
    <w:rsid w:val="000705D6"/>
    <w:rsid w:val="000705E3"/>
    <w:rsid w:val="000706AA"/>
    <w:rsid w:val="00070BC3"/>
    <w:rsid w:val="00070C0B"/>
    <w:rsid w:val="000714F9"/>
    <w:rsid w:val="00071700"/>
    <w:rsid w:val="00071A0E"/>
    <w:rsid w:val="000728CD"/>
    <w:rsid w:val="00072980"/>
    <w:rsid w:val="00072C6B"/>
    <w:rsid w:val="00072FCF"/>
    <w:rsid w:val="00073367"/>
    <w:rsid w:val="00073760"/>
    <w:rsid w:val="00074000"/>
    <w:rsid w:val="00074290"/>
    <w:rsid w:val="00074673"/>
    <w:rsid w:val="00074BC7"/>
    <w:rsid w:val="00074D07"/>
    <w:rsid w:val="000751DC"/>
    <w:rsid w:val="00075362"/>
    <w:rsid w:val="0007577B"/>
    <w:rsid w:val="00075982"/>
    <w:rsid w:val="000760ED"/>
    <w:rsid w:val="00076625"/>
    <w:rsid w:val="000767B9"/>
    <w:rsid w:val="00077198"/>
    <w:rsid w:val="000772B6"/>
    <w:rsid w:val="00077C9F"/>
    <w:rsid w:val="00077DC0"/>
    <w:rsid w:val="0008011A"/>
    <w:rsid w:val="000806A0"/>
    <w:rsid w:val="00080A32"/>
    <w:rsid w:val="0008111A"/>
    <w:rsid w:val="00081202"/>
    <w:rsid w:val="00081516"/>
    <w:rsid w:val="00081EC5"/>
    <w:rsid w:val="00081F52"/>
    <w:rsid w:val="0008249B"/>
    <w:rsid w:val="000830E6"/>
    <w:rsid w:val="0008338A"/>
    <w:rsid w:val="0008346A"/>
    <w:rsid w:val="000838A0"/>
    <w:rsid w:val="00083983"/>
    <w:rsid w:val="00083BAB"/>
    <w:rsid w:val="00083DCE"/>
    <w:rsid w:val="0008415A"/>
    <w:rsid w:val="000842EA"/>
    <w:rsid w:val="000848A1"/>
    <w:rsid w:val="000848F1"/>
    <w:rsid w:val="000849E6"/>
    <w:rsid w:val="00084CB3"/>
    <w:rsid w:val="000850F9"/>
    <w:rsid w:val="00085131"/>
    <w:rsid w:val="00086046"/>
    <w:rsid w:val="000866C7"/>
    <w:rsid w:val="00087868"/>
    <w:rsid w:val="00087C80"/>
    <w:rsid w:val="00090ADC"/>
    <w:rsid w:val="00090FE1"/>
    <w:rsid w:val="00091075"/>
    <w:rsid w:val="00091903"/>
    <w:rsid w:val="0009247B"/>
    <w:rsid w:val="00092853"/>
    <w:rsid w:val="00092C40"/>
    <w:rsid w:val="00092C4F"/>
    <w:rsid w:val="00092F04"/>
    <w:rsid w:val="00092FB2"/>
    <w:rsid w:val="00093166"/>
    <w:rsid w:val="000932BB"/>
    <w:rsid w:val="00093A7F"/>
    <w:rsid w:val="00094011"/>
    <w:rsid w:val="000945D1"/>
    <w:rsid w:val="00094BCE"/>
    <w:rsid w:val="00094D66"/>
    <w:rsid w:val="000950BC"/>
    <w:rsid w:val="00096733"/>
    <w:rsid w:val="00096A81"/>
    <w:rsid w:val="000973B4"/>
    <w:rsid w:val="000974EE"/>
    <w:rsid w:val="000974F7"/>
    <w:rsid w:val="000976AE"/>
    <w:rsid w:val="00097733"/>
    <w:rsid w:val="00097B75"/>
    <w:rsid w:val="00097FFE"/>
    <w:rsid w:val="000A0891"/>
    <w:rsid w:val="000A175A"/>
    <w:rsid w:val="000A18E6"/>
    <w:rsid w:val="000A1975"/>
    <w:rsid w:val="000A1C59"/>
    <w:rsid w:val="000A1D07"/>
    <w:rsid w:val="000A2463"/>
    <w:rsid w:val="000A2CD2"/>
    <w:rsid w:val="000A2D39"/>
    <w:rsid w:val="000A3305"/>
    <w:rsid w:val="000A354E"/>
    <w:rsid w:val="000A384C"/>
    <w:rsid w:val="000A3E34"/>
    <w:rsid w:val="000A40E3"/>
    <w:rsid w:val="000A4141"/>
    <w:rsid w:val="000A41D6"/>
    <w:rsid w:val="000A49D6"/>
    <w:rsid w:val="000A4FB2"/>
    <w:rsid w:val="000A6268"/>
    <w:rsid w:val="000A6E85"/>
    <w:rsid w:val="000A7332"/>
    <w:rsid w:val="000A7D7C"/>
    <w:rsid w:val="000A7D9F"/>
    <w:rsid w:val="000A7F20"/>
    <w:rsid w:val="000B038D"/>
    <w:rsid w:val="000B040E"/>
    <w:rsid w:val="000B0668"/>
    <w:rsid w:val="000B0832"/>
    <w:rsid w:val="000B0F11"/>
    <w:rsid w:val="000B177F"/>
    <w:rsid w:val="000B1E08"/>
    <w:rsid w:val="000B1EAD"/>
    <w:rsid w:val="000B20BF"/>
    <w:rsid w:val="000B306E"/>
    <w:rsid w:val="000B4684"/>
    <w:rsid w:val="000B4B1B"/>
    <w:rsid w:val="000B57FE"/>
    <w:rsid w:val="000B5A83"/>
    <w:rsid w:val="000B5B0E"/>
    <w:rsid w:val="000B5E64"/>
    <w:rsid w:val="000B618C"/>
    <w:rsid w:val="000B645C"/>
    <w:rsid w:val="000B68C6"/>
    <w:rsid w:val="000B7A96"/>
    <w:rsid w:val="000B7E2F"/>
    <w:rsid w:val="000C1854"/>
    <w:rsid w:val="000C1DB0"/>
    <w:rsid w:val="000C20FE"/>
    <w:rsid w:val="000C22D2"/>
    <w:rsid w:val="000C28C4"/>
    <w:rsid w:val="000C2AA4"/>
    <w:rsid w:val="000C2C76"/>
    <w:rsid w:val="000C2F11"/>
    <w:rsid w:val="000C3195"/>
    <w:rsid w:val="000C3237"/>
    <w:rsid w:val="000C355B"/>
    <w:rsid w:val="000C3AB9"/>
    <w:rsid w:val="000C43BE"/>
    <w:rsid w:val="000C4AD4"/>
    <w:rsid w:val="000C4E97"/>
    <w:rsid w:val="000C4F36"/>
    <w:rsid w:val="000C5B16"/>
    <w:rsid w:val="000C64E2"/>
    <w:rsid w:val="000C6821"/>
    <w:rsid w:val="000C68B3"/>
    <w:rsid w:val="000C6C24"/>
    <w:rsid w:val="000C71FA"/>
    <w:rsid w:val="000C75E8"/>
    <w:rsid w:val="000C770F"/>
    <w:rsid w:val="000C7AE8"/>
    <w:rsid w:val="000D0325"/>
    <w:rsid w:val="000D0E93"/>
    <w:rsid w:val="000D13E9"/>
    <w:rsid w:val="000D15C6"/>
    <w:rsid w:val="000D1681"/>
    <w:rsid w:val="000D173B"/>
    <w:rsid w:val="000D1E9F"/>
    <w:rsid w:val="000D2520"/>
    <w:rsid w:val="000D2E37"/>
    <w:rsid w:val="000D33B7"/>
    <w:rsid w:val="000D33D4"/>
    <w:rsid w:val="000D3985"/>
    <w:rsid w:val="000D3A6A"/>
    <w:rsid w:val="000D3D58"/>
    <w:rsid w:val="000D4055"/>
    <w:rsid w:val="000D454A"/>
    <w:rsid w:val="000D4690"/>
    <w:rsid w:val="000D4EA6"/>
    <w:rsid w:val="000D5644"/>
    <w:rsid w:val="000D5873"/>
    <w:rsid w:val="000D5FC7"/>
    <w:rsid w:val="000D60A8"/>
    <w:rsid w:val="000D691C"/>
    <w:rsid w:val="000D6B15"/>
    <w:rsid w:val="000D6D40"/>
    <w:rsid w:val="000D7BE4"/>
    <w:rsid w:val="000E03F3"/>
    <w:rsid w:val="000E075C"/>
    <w:rsid w:val="000E0A49"/>
    <w:rsid w:val="000E0C98"/>
    <w:rsid w:val="000E1796"/>
    <w:rsid w:val="000E18FF"/>
    <w:rsid w:val="000E1B00"/>
    <w:rsid w:val="000E1CE8"/>
    <w:rsid w:val="000E20B4"/>
    <w:rsid w:val="000E2436"/>
    <w:rsid w:val="000E24E6"/>
    <w:rsid w:val="000E2788"/>
    <w:rsid w:val="000E2CDE"/>
    <w:rsid w:val="000E31FE"/>
    <w:rsid w:val="000E32F2"/>
    <w:rsid w:val="000E3621"/>
    <w:rsid w:val="000E3883"/>
    <w:rsid w:val="000E3DEA"/>
    <w:rsid w:val="000E40CF"/>
    <w:rsid w:val="000E4641"/>
    <w:rsid w:val="000E4883"/>
    <w:rsid w:val="000E4B34"/>
    <w:rsid w:val="000E4D28"/>
    <w:rsid w:val="000E4ECA"/>
    <w:rsid w:val="000E50BB"/>
    <w:rsid w:val="000E5135"/>
    <w:rsid w:val="000E55C6"/>
    <w:rsid w:val="000E5F83"/>
    <w:rsid w:val="000E6328"/>
    <w:rsid w:val="000E63B3"/>
    <w:rsid w:val="000E6666"/>
    <w:rsid w:val="000E6730"/>
    <w:rsid w:val="000E6AD4"/>
    <w:rsid w:val="000E6BCB"/>
    <w:rsid w:val="000E6C34"/>
    <w:rsid w:val="000E6EC1"/>
    <w:rsid w:val="000E7F19"/>
    <w:rsid w:val="000F012F"/>
    <w:rsid w:val="000F0432"/>
    <w:rsid w:val="000F0986"/>
    <w:rsid w:val="000F0BB7"/>
    <w:rsid w:val="000F0CBB"/>
    <w:rsid w:val="000F0DCA"/>
    <w:rsid w:val="000F15D0"/>
    <w:rsid w:val="000F28BC"/>
    <w:rsid w:val="000F2B18"/>
    <w:rsid w:val="000F2EB1"/>
    <w:rsid w:val="000F3192"/>
    <w:rsid w:val="000F3B14"/>
    <w:rsid w:val="000F3C97"/>
    <w:rsid w:val="000F3CD7"/>
    <w:rsid w:val="000F40D5"/>
    <w:rsid w:val="000F4108"/>
    <w:rsid w:val="000F418C"/>
    <w:rsid w:val="000F4497"/>
    <w:rsid w:val="000F44A6"/>
    <w:rsid w:val="000F4597"/>
    <w:rsid w:val="000F4701"/>
    <w:rsid w:val="000F4F82"/>
    <w:rsid w:val="000F518D"/>
    <w:rsid w:val="000F59D6"/>
    <w:rsid w:val="000F59E6"/>
    <w:rsid w:val="000F680C"/>
    <w:rsid w:val="000F6A68"/>
    <w:rsid w:val="000F6AFD"/>
    <w:rsid w:val="000F785D"/>
    <w:rsid w:val="000F7A76"/>
    <w:rsid w:val="00100357"/>
    <w:rsid w:val="0010077E"/>
    <w:rsid w:val="00100E61"/>
    <w:rsid w:val="00101111"/>
    <w:rsid w:val="00101D54"/>
    <w:rsid w:val="0010283A"/>
    <w:rsid w:val="00102911"/>
    <w:rsid w:val="0010373B"/>
    <w:rsid w:val="001038B8"/>
    <w:rsid w:val="00103CEA"/>
    <w:rsid w:val="0010433F"/>
    <w:rsid w:val="00104C39"/>
    <w:rsid w:val="00104EAE"/>
    <w:rsid w:val="001050EC"/>
    <w:rsid w:val="0010564E"/>
    <w:rsid w:val="001056B9"/>
    <w:rsid w:val="00106426"/>
    <w:rsid w:val="00106726"/>
    <w:rsid w:val="00106860"/>
    <w:rsid w:val="00106981"/>
    <w:rsid w:val="00106B38"/>
    <w:rsid w:val="00106E8F"/>
    <w:rsid w:val="0010751A"/>
    <w:rsid w:val="001078F0"/>
    <w:rsid w:val="001106F8"/>
    <w:rsid w:val="00110E0B"/>
    <w:rsid w:val="00111149"/>
    <w:rsid w:val="001113C4"/>
    <w:rsid w:val="001113F7"/>
    <w:rsid w:val="00111426"/>
    <w:rsid w:val="001119FC"/>
    <w:rsid w:val="00111B72"/>
    <w:rsid w:val="001122C4"/>
    <w:rsid w:val="001123F9"/>
    <w:rsid w:val="00112D70"/>
    <w:rsid w:val="00112F44"/>
    <w:rsid w:val="001130E9"/>
    <w:rsid w:val="00113918"/>
    <w:rsid w:val="00113D6B"/>
    <w:rsid w:val="00114142"/>
    <w:rsid w:val="0011417A"/>
    <w:rsid w:val="001142CC"/>
    <w:rsid w:val="001147D8"/>
    <w:rsid w:val="00114DDE"/>
    <w:rsid w:val="00114F26"/>
    <w:rsid w:val="00115657"/>
    <w:rsid w:val="001156DA"/>
    <w:rsid w:val="0011584B"/>
    <w:rsid w:val="001159CF"/>
    <w:rsid w:val="00115B12"/>
    <w:rsid w:val="00115C13"/>
    <w:rsid w:val="00116ED5"/>
    <w:rsid w:val="001174E7"/>
    <w:rsid w:val="0011774A"/>
    <w:rsid w:val="00120244"/>
    <w:rsid w:val="00120482"/>
    <w:rsid w:val="001205EA"/>
    <w:rsid w:val="00120810"/>
    <w:rsid w:val="001212A4"/>
    <w:rsid w:val="0012270B"/>
    <w:rsid w:val="0012290D"/>
    <w:rsid w:val="00122A1B"/>
    <w:rsid w:val="00122A4A"/>
    <w:rsid w:val="00122B4E"/>
    <w:rsid w:val="00123672"/>
    <w:rsid w:val="00123874"/>
    <w:rsid w:val="00125054"/>
    <w:rsid w:val="00125810"/>
    <w:rsid w:val="00126159"/>
    <w:rsid w:val="00126AEE"/>
    <w:rsid w:val="0012707A"/>
    <w:rsid w:val="0012724D"/>
    <w:rsid w:val="00127622"/>
    <w:rsid w:val="001278BD"/>
    <w:rsid w:val="00127AF1"/>
    <w:rsid w:val="00127BA4"/>
    <w:rsid w:val="00130BFE"/>
    <w:rsid w:val="001311EF"/>
    <w:rsid w:val="00131309"/>
    <w:rsid w:val="00131369"/>
    <w:rsid w:val="001317D4"/>
    <w:rsid w:val="00131B9B"/>
    <w:rsid w:val="00132C3F"/>
    <w:rsid w:val="00132CDB"/>
    <w:rsid w:val="001337F2"/>
    <w:rsid w:val="00133AE0"/>
    <w:rsid w:val="00133C4A"/>
    <w:rsid w:val="00134C1F"/>
    <w:rsid w:val="00135380"/>
    <w:rsid w:val="001355DF"/>
    <w:rsid w:val="00135822"/>
    <w:rsid w:val="00135D7D"/>
    <w:rsid w:val="00136008"/>
    <w:rsid w:val="001362EE"/>
    <w:rsid w:val="00136327"/>
    <w:rsid w:val="00136B94"/>
    <w:rsid w:val="00136FC8"/>
    <w:rsid w:val="00137408"/>
    <w:rsid w:val="00137548"/>
    <w:rsid w:val="00137705"/>
    <w:rsid w:val="0013795D"/>
    <w:rsid w:val="00137B07"/>
    <w:rsid w:val="00137B1C"/>
    <w:rsid w:val="00137DC3"/>
    <w:rsid w:val="00140950"/>
    <w:rsid w:val="00140A0D"/>
    <w:rsid w:val="00141A0F"/>
    <w:rsid w:val="00141A21"/>
    <w:rsid w:val="001422D5"/>
    <w:rsid w:val="00142E62"/>
    <w:rsid w:val="0014305D"/>
    <w:rsid w:val="00143396"/>
    <w:rsid w:val="00143FB2"/>
    <w:rsid w:val="001447C8"/>
    <w:rsid w:val="00145228"/>
    <w:rsid w:val="00145D99"/>
    <w:rsid w:val="001463C2"/>
    <w:rsid w:val="00146B77"/>
    <w:rsid w:val="00146DDC"/>
    <w:rsid w:val="00146E1B"/>
    <w:rsid w:val="00151129"/>
    <w:rsid w:val="001513D1"/>
    <w:rsid w:val="00151674"/>
    <w:rsid w:val="00151C61"/>
    <w:rsid w:val="00151E77"/>
    <w:rsid w:val="001521B6"/>
    <w:rsid w:val="00152438"/>
    <w:rsid w:val="00152599"/>
    <w:rsid w:val="00152876"/>
    <w:rsid w:val="00153E12"/>
    <w:rsid w:val="00154050"/>
    <w:rsid w:val="001543C7"/>
    <w:rsid w:val="0015566A"/>
    <w:rsid w:val="0015578D"/>
    <w:rsid w:val="00155B75"/>
    <w:rsid w:val="00155C1C"/>
    <w:rsid w:val="0015714F"/>
    <w:rsid w:val="00160525"/>
    <w:rsid w:val="001607E8"/>
    <w:rsid w:val="001608C1"/>
    <w:rsid w:val="001612AA"/>
    <w:rsid w:val="001626B0"/>
    <w:rsid w:val="00162962"/>
    <w:rsid w:val="001629DE"/>
    <w:rsid w:val="001629E6"/>
    <w:rsid w:val="00162EDD"/>
    <w:rsid w:val="00163858"/>
    <w:rsid w:val="001638AB"/>
    <w:rsid w:val="00163E59"/>
    <w:rsid w:val="0016430B"/>
    <w:rsid w:val="00164939"/>
    <w:rsid w:val="00164E8A"/>
    <w:rsid w:val="001658C4"/>
    <w:rsid w:val="00165963"/>
    <w:rsid w:val="00166BF3"/>
    <w:rsid w:val="00167120"/>
    <w:rsid w:val="0016735B"/>
    <w:rsid w:val="00167593"/>
    <w:rsid w:val="001704ED"/>
    <w:rsid w:val="0017097C"/>
    <w:rsid w:val="00170CD5"/>
    <w:rsid w:val="00170E57"/>
    <w:rsid w:val="0017169F"/>
    <w:rsid w:val="001718B3"/>
    <w:rsid w:val="00171BAF"/>
    <w:rsid w:val="00171C7E"/>
    <w:rsid w:val="00172169"/>
    <w:rsid w:val="001726AC"/>
    <w:rsid w:val="001726ED"/>
    <w:rsid w:val="00172773"/>
    <w:rsid w:val="00173207"/>
    <w:rsid w:val="001733BF"/>
    <w:rsid w:val="001739F7"/>
    <w:rsid w:val="00173AB6"/>
    <w:rsid w:val="00173B34"/>
    <w:rsid w:val="00173EBF"/>
    <w:rsid w:val="00174122"/>
    <w:rsid w:val="00174986"/>
    <w:rsid w:val="00174CED"/>
    <w:rsid w:val="00174EB8"/>
    <w:rsid w:val="001763E0"/>
    <w:rsid w:val="001766B5"/>
    <w:rsid w:val="001766D9"/>
    <w:rsid w:val="001769A5"/>
    <w:rsid w:val="0017775A"/>
    <w:rsid w:val="00177977"/>
    <w:rsid w:val="00177CC8"/>
    <w:rsid w:val="00177E72"/>
    <w:rsid w:val="001805A0"/>
    <w:rsid w:val="00180747"/>
    <w:rsid w:val="0018118D"/>
    <w:rsid w:val="00181EC6"/>
    <w:rsid w:val="001826AE"/>
    <w:rsid w:val="00182828"/>
    <w:rsid w:val="00182C66"/>
    <w:rsid w:val="0018316B"/>
    <w:rsid w:val="00183394"/>
    <w:rsid w:val="001833AA"/>
    <w:rsid w:val="0018353C"/>
    <w:rsid w:val="001835C2"/>
    <w:rsid w:val="00183D68"/>
    <w:rsid w:val="00183D97"/>
    <w:rsid w:val="00184544"/>
    <w:rsid w:val="001847BA"/>
    <w:rsid w:val="001847D2"/>
    <w:rsid w:val="00184806"/>
    <w:rsid w:val="00184A7D"/>
    <w:rsid w:val="00184B35"/>
    <w:rsid w:val="00184F0B"/>
    <w:rsid w:val="0018502A"/>
    <w:rsid w:val="001853B7"/>
    <w:rsid w:val="001853C1"/>
    <w:rsid w:val="001854FC"/>
    <w:rsid w:val="001856A7"/>
    <w:rsid w:val="00185C3D"/>
    <w:rsid w:val="00185D8E"/>
    <w:rsid w:val="001860E7"/>
    <w:rsid w:val="00186EB2"/>
    <w:rsid w:val="001870CA"/>
    <w:rsid w:val="001877F9"/>
    <w:rsid w:val="00190131"/>
    <w:rsid w:val="00190499"/>
    <w:rsid w:val="0019061B"/>
    <w:rsid w:val="00190AF8"/>
    <w:rsid w:val="001919A5"/>
    <w:rsid w:val="00192F24"/>
    <w:rsid w:val="0019332B"/>
    <w:rsid w:val="0019380C"/>
    <w:rsid w:val="00194365"/>
    <w:rsid w:val="0019451C"/>
    <w:rsid w:val="001946F5"/>
    <w:rsid w:val="001947F9"/>
    <w:rsid w:val="00194938"/>
    <w:rsid w:val="0019525E"/>
    <w:rsid w:val="001952D7"/>
    <w:rsid w:val="001952F7"/>
    <w:rsid w:val="001953EF"/>
    <w:rsid w:val="00195C4D"/>
    <w:rsid w:val="0019681D"/>
    <w:rsid w:val="00196A22"/>
    <w:rsid w:val="00196A71"/>
    <w:rsid w:val="00196CD0"/>
    <w:rsid w:val="00196FD1"/>
    <w:rsid w:val="00197B59"/>
    <w:rsid w:val="00197D15"/>
    <w:rsid w:val="001A02C8"/>
    <w:rsid w:val="001A02D4"/>
    <w:rsid w:val="001A0495"/>
    <w:rsid w:val="001A055B"/>
    <w:rsid w:val="001A0A18"/>
    <w:rsid w:val="001A0B37"/>
    <w:rsid w:val="001A1409"/>
    <w:rsid w:val="001A16B3"/>
    <w:rsid w:val="001A2709"/>
    <w:rsid w:val="001A27BF"/>
    <w:rsid w:val="001A286B"/>
    <w:rsid w:val="001A2FE3"/>
    <w:rsid w:val="001A376B"/>
    <w:rsid w:val="001A40BB"/>
    <w:rsid w:val="001A48EB"/>
    <w:rsid w:val="001A49CE"/>
    <w:rsid w:val="001A4B00"/>
    <w:rsid w:val="001A5B10"/>
    <w:rsid w:val="001A5C2E"/>
    <w:rsid w:val="001A6325"/>
    <w:rsid w:val="001A6599"/>
    <w:rsid w:val="001A66AB"/>
    <w:rsid w:val="001A6A42"/>
    <w:rsid w:val="001A6CEB"/>
    <w:rsid w:val="001A6E40"/>
    <w:rsid w:val="001A7176"/>
    <w:rsid w:val="001A7238"/>
    <w:rsid w:val="001A7581"/>
    <w:rsid w:val="001B0E55"/>
    <w:rsid w:val="001B0E97"/>
    <w:rsid w:val="001B11AA"/>
    <w:rsid w:val="001B11C0"/>
    <w:rsid w:val="001B11E3"/>
    <w:rsid w:val="001B18E8"/>
    <w:rsid w:val="001B1B29"/>
    <w:rsid w:val="001B1D73"/>
    <w:rsid w:val="001B1DEE"/>
    <w:rsid w:val="001B1F85"/>
    <w:rsid w:val="001B1FEF"/>
    <w:rsid w:val="001B241C"/>
    <w:rsid w:val="001B2458"/>
    <w:rsid w:val="001B274A"/>
    <w:rsid w:val="001B2D70"/>
    <w:rsid w:val="001B2DD1"/>
    <w:rsid w:val="001B35CE"/>
    <w:rsid w:val="001B36EC"/>
    <w:rsid w:val="001B3D41"/>
    <w:rsid w:val="001B4011"/>
    <w:rsid w:val="001B41E5"/>
    <w:rsid w:val="001B42A1"/>
    <w:rsid w:val="001B460C"/>
    <w:rsid w:val="001B4D26"/>
    <w:rsid w:val="001B5338"/>
    <w:rsid w:val="001B5B25"/>
    <w:rsid w:val="001B5CFC"/>
    <w:rsid w:val="001B6C50"/>
    <w:rsid w:val="001B6E1E"/>
    <w:rsid w:val="001B6E2A"/>
    <w:rsid w:val="001B6E7A"/>
    <w:rsid w:val="001B73EB"/>
    <w:rsid w:val="001B79D1"/>
    <w:rsid w:val="001B7C12"/>
    <w:rsid w:val="001B7E6C"/>
    <w:rsid w:val="001C043F"/>
    <w:rsid w:val="001C053B"/>
    <w:rsid w:val="001C081A"/>
    <w:rsid w:val="001C09E2"/>
    <w:rsid w:val="001C0D31"/>
    <w:rsid w:val="001C13A0"/>
    <w:rsid w:val="001C157C"/>
    <w:rsid w:val="001C18CE"/>
    <w:rsid w:val="001C1CE8"/>
    <w:rsid w:val="001C27B9"/>
    <w:rsid w:val="001C2BBA"/>
    <w:rsid w:val="001C2E3B"/>
    <w:rsid w:val="001C3118"/>
    <w:rsid w:val="001C389B"/>
    <w:rsid w:val="001C3998"/>
    <w:rsid w:val="001C4BDB"/>
    <w:rsid w:val="001C5065"/>
    <w:rsid w:val="001C5275"/>
    <w:rsid w:val="001C52B7"/>
    <w:rsid w:val="001C540A"/>
    <w:rsid w:val="001C5B12"/>
    <w:rsid w:val="001C5BAC"/>
    <w:rsid w:val="001C7499"/>
    <w:rsid w:val="001C74EA"/>
    <w:rsid w:val="001C75E5"/>
    <w:rsid w:val="001C7F4F"/>
    <w:rsid w:val="001D0668"/>
    <w:rsid w:val="001D0A33"/>
    <w:rsid w:val="001D0B67"/>
    <w:rsid w:val="001D0BBF"/>
    <w:rsid w:val="001D11B5"/>
    <w:rsid w:val="001D197F"/>
    <w:rsid w:val="001D1B10"/>
    <w:rsid w:val="001D1B55"/>
    <w:rsid w:val="001D24D7"/>
    <w:rsid w:val="001D251B"/>
    <w:rsid w:val="001D2AFE"/>
    <w:rsid w:val="001D2DC7"/>
    <w:rsid w:val="001D2E6C"/>
    <w:rsid w:val="001D5031"/>
    <w:rsid w:val="001D555F"/>
    <w:rsid w:val="001D569E"/>
    <w:rsid w:val="001D5813"/>
    <w:rsid w:val="001D5AF8"/>
    <w:rsid w:val="001D5E23"/>
    <w:rsid w:val="001D62F3"/>
    <w:rsid w:val="001D6307"/>
    <w:rsid w:val="001D67AA"/>
    <w:rsid w:val="001D6D5A"/>
    <w:rsid w:val="001D6F37"/>
    <w:rsid w:val="001D7483"/>
    <w:rsid w:val="001D7F06"/>
    <w:rsid w:val="001E0150"/>
    <w:rsid w:val="001E041E"/>
    <w:rsid w:val="001E0509"/>
    <w:rsid w:val="001E0533"/>
    <w:rsid w:val="001E0894"/>
    <w:rsid w:val="001E0F8A"/>
    <w:rsid w:val="001E235E"/>
    <w:rsid w:val="001E278E"/>
    <w:rsid w:val="001E2BDA"/>
    <w:rsid w:val="001E2C62"/>
    <w:rsid w:val="001E36FD"/>
    <w:rsid w:val="001E3A19"/>
    <w:rsid w:val="001E3DE7"/>
    <w:rsid w:val="001E4203"/>
    <w:rsid w:val="001E428C"/>
    <w:rsid w:val="001E4E6E"/>
    <w:rsid w:val="001E5D6C"/>
    <w:rsid w:val="001E62BD"/>
    <w:rsid w:val="001E66B4"/>
    <w:rsid w:val="001E6ABE"/>
    <w:rsid w:val="001E6BAB"/>
    <w:rsid w:val="001E74C3"/>
    <w:rsid w:val="001E79DA"/>
    <w:rsid w:val="001E7F68"/>
    <w:rsid w:val="001F01C5"/>
    <w:rsid w:val="001F0610"/>
    <w:rsid w:val="001F0DA1"/>
    <w:rsid w:val="001F0E35"/>
    <w:rsid w:val="001F12BC"/>
    <w:rsid w:val="001F134F"/>
    <w:rsid w:val="001F138E"/>
    <w:rsid w:val="001F1773"/>
    <w:rsid w:val="001F180C"/>
    <w:rsid w:val="001F226B"/>
    <w:rsid w:val="001F235B"/>
    <w:rsid w:val="001F2431"/>
    <w:rsid w:val="001F27CA"/>
    <w:rsid w:val="001F36B8"/>
    <w:rsid w:val="001F374C"/>
    <w:rsid w:val="001F397D"/>
    <w:rsid w:val="001F3C75"/>
    <w:rsid w:val="001F451D"/>
    <w:rsid w:val="001F4604"/>
    <w:rsid w:val="001F4F4C"/>
    <w:rsid w:val="001F5451"/>
    <w:rsid w:val="001F56AF"/>
    <w:rsid w:val="001F6034"/>
    <w:rsid w:val="001F63EF"/>
    <w:rsid w:val="001F6AEE"/>
    <w:rsid w:val="001F6CAD"/>
    <w:rsid w:val="001F6DF3"/>
    <w:rsid w:val="001F70EE"/>
    <w:rsid w:val="001F71F3"/>
    <w:rsid w:val="001F7352"/>
    <w:rsid w:val="001F7555"/>
    <w:rsid w:val="001F78FD"/>
    <w:rsid w:val="001F79A7"/>
    <w:rsid w:val="001F79D5"/>
    <w:rsid w:val="002007AC"/>
    <w:rsid w:val="00200D23"/>
    <w:rsid w:val="00200DE5"/>
    <w:rsid w:val="00201147"/>
    <w:rsid w:val="0020147A"/>
    <w:rsid w:val="00201EB4"/>
    <w:rsid w:val="0020292A"/>
    <w:rsid w:val="002029F1"/>
    <w:rsid w:val="0020327A"/>
    <w:rsid w:val="002032A5"/>
    <w:rsid w:val="0020359A"/>
    <w:rsid w:val="0020371E"/>
    <w:rsid w:val="00203744"/>
    <w:rsid w:val="002038CF"/>
    <w:rsid w:val="002046E7"/>
    <w:rsid w:val="00204E51"/>
    <w:rsid w:val="002054F8"/>
    <w:rsid w:val="002057E4"/>
    <w:rsid w:val="00205BF8"/>
    <w:rsid w:val="00205F7E"/>
    <w:rsid w:val="0020602E"/>
    <w:rsid w:val="00206C1B"/>
    <w:rsid w:val="0020722B"/>
    <w:rsid w:val="0020734E"/>
    <w:rsid w:val="00207B28"/>
    <w:rsid w:val="00210A2E"/>
    <w:rsid w:val="00210A90"/>
    <w:rsid w:val="00211393"/>
    <w:rsid w:val="002120F8"/>
    <w:rsid w:val="002125B0"/>
    <w:rsid w:val="0021286A"/>
    <w:rsid w:val="00212E78"/>
    <w:rsid w:val="002130D8"/>
    <w:rsid w:val="00213559"/>
    <w:rsid w:val="0021393B"/>
    <w:rsid w:val="00213CC3"/>
    <w:rsid w:val="00213DFF"/>
    <w:rsid w:val="002148B0"/>
    <w:rsid w:val="00214BFC"/>
    <w:rsid w:val="00214D83"/>
    <w:rsid w:val="0021534E"/>
    <w:rsid w:val="00215406"/>
    <w:rsid w:val="00215501"/>
    <w:rsid w:val="00215FFC"/>
    <w:rsid w:val="00216F20"/>
    <w:rsid w:val="0021706D"/>
    <w:rsid w:val="002170E5"/>
    <w:rsid w:val="00220777"/>
    <w:rsid w:val="002210C4"/>
    <w:rsid w:val="00221119"/>
    <w:rsid w:val="0022128A"/>
    <w:rsid w:val="002220D7"/>
    <w:rsid w:val="00222E27"/>
    <w:rsid w:val="00222EB9"/>
    <w:rsid w:val="00222ED0"/>
    <w:rsid w:val="00223102"/>
    <w:rsid w:val="00223B55"/>
    <w:rsid w:val="00223C39"/>
    <w:rsid w:val="00224306"/>
    <w:rsid w:val="002244A1"/>
    <w:rsid w:val="00224B37"/>
    <w:rsid w:val="00225023"/>
    <w:rsid w:val="00225B40"/>
    <w:rsid w:val="00225C9E"/>
    <w:rsid w:val="00226124"/>
    <w:rsid w:val="00226171"/>
    <w:rsid w:val="002263ED"/>
    <w:rsid w:val="00226CD2"/>
    <w:rsid w:val="00227028"/>
    <w:rsid w:val="00227282"/>
    <w:rsid w:val="00227787"/>
    <w:rsid w:val="00227B5A"/>
    <w:rsid w:val="00227E05"/>
    <w:rsid w:val="00227EF8"/>
    <w:rsid w:val="00230736"/>
    <w:rsid w:val="00230893"/>
    <w:rsid w:val="002310E4"/>
    <w:rsid w:val="0023158C"/>
    <w:rsid w:val="0023161E"/>
    <w:rsid w:val="002325E1"/>
    <w:rsid w:val="002330C5"/>
    <w:rsid w:val="00233220"/>
    <w:rsid w:val="002336F3"/>
    <w:rsid w:val="00233879"/>
    <w:rsid w:val="002339FC"/>
    <w:rsid w:val="00233C28"/>
    <w:rsid w:val="002341DC"/>
    <w:rsid w:val="0023440F"/>
    <w:rsid w:val="0023479C"/>
    <w:rsid w:val="00234E28"/>
    <w:rsid w:val="00234E50"/>
    <w:rsid w:val="00235662"/>
    <w:rsid w:val="0023573F"/>
    <w:rsid w:val="0023595D"/>
    <w:rsid w:val="002364DD"/>
    <w:rsid w:val="002365D4"/>
    <w:rsid w:val="00236A6F"/>
    <w:rsid w:val="00236EE1"/>
    <w:rsid w:val="00236F07"/>
    <w:rsid w:val="002376FF"/>
    <w:rsid w:val="002377D5"/>
    <w:rsid w:val="00237D9E"/>
    <w:rsid w:val="002404D3"/>
    <w:rsid w:val="002412B6"/>
    <w:rsid w:val="002413BF"/>
    <w:rsid w:val="00241465"/>
    <w:rsid w:val="002414E8"/>
    <w:rsid w:val="00241D11"/>
    <w:rsid w:val="00241F9B"/>
    <w:rsid w:val="00242B4D"/>
    <w:rsid w:val="00242CF0"/>
    <w:rsid w:val="00243617"/>
    <w:rsid w:val="00243A5C"/>
    <w:rsid w:val="00243EDD"/>
    <w:rsid w:val="002442AC"/>
    <w:rsid w:val="002448ED"/>
    <w:rsid w:val="00244B13"/>
    <w:rsid w:val="00244C49"/>
    <w:rsid w:val="002456A2"/>
    <w:rsid w:val="00245AFC"/>
    <w:rsid w:val="00245FE5"/>
    <w:rsid w:val="00246076"/>
    <w:rsid w:val="00246120"/>
    <w:rsid w:val="00246192"/>
    <w:rsid w:val="002461E7"/>
    <w:rsid w:val="00246460"/>
    <w:rsid w:val="00246C09"/>
    <w:rsid w:val="00247143"/>
    <w:rsid w:val="00247856"/>
    <w:rsid w:val="00247930"/>
    <w:rsid w:val="0025053C"/>
    <w:rsid w:val="002506E3"/>
    <w:rsid w:val="0025082F"/>
    <w:rsid w:val="00250B1E"/>
    <w:rsid w:val="00250DFD"/>
    <w:rsid w:val="0025170C"/>
    <w:rsid w:val="00251748"/>
    <w:rsid w:val="00251DB9"/>
    <w:rsid w:val="00251F6A"/>
    <w:rsid w:val="00252073"/>
    <w:rsid w:val="00252563"/>
    <w:rsid w:val="00252912"/>
    <w:rsid w:val="00252AAA"/>
    <w:rsid w:val="00252DBC"/>
    <w:rsid w:val="00252FD2"/>
    <w:rsid w:val="002544EA"/>
    <w:rsid w:val="00254D00"/>
    <w:rsid w:val="002552EB"/>
    <w:rsid w:val="0025543E"/>
    <w:rsid w:val="00255A85"/>
    <w:rsid w:val="0025641B"/>
    <w:rsid w:val="002568F6"/>
    <w:rsid w:val="00256C9F"/>
    <w:rsid w:val="00256E2C"/>
    <w:rsid w:val="002571FC"/>
    <w:rsid w:val="00257778"/>
    <w:rsid w:val="00257D4C"/>
    <w:rsid w:val="00260468"/>
    <w:rsid w:val="00261656"/>
    <w:rsid w:val="002629B9"/>
    <w:rsid w:val="00262EC7"/>
    <w:rsid w:val="00262EE8"/>
    <w:rsid w:val="00262FEE"/>
    <w:rsid w:val="0026313A"/>
    <w:rsid w:val="002632B5"/>
    <w:rsid w:val="00263407"/>
    <w:rsid w:val="0026351A"/>
    <w:rsid w:val="00263A39"/>
    <w:rsid w:val="00263F2D"/>
    <w:rsid w:val="00263FCA"/>
    <w:rsid w:val="002643E2"/>
    <w:rsid w:val="002645F3"/>
    <w:rsid w:val="0026495D"/>
    <w:rsid w:val="00264D59"/>
    <w:rsid w:val="0026514C"/>
    <w:rsid w:val="00265D55"/>
    <w:rsid w:val="00266562"/>
    <w:rsid w:val="0026679C"/>
    <w:rsid w:val="002667F7"/>
    <w:rsid w:val="00266ED8"/>
    <w:rsid w:val="002671AC"/>
    <w:rsid w:val="002675B4"/>
    <w:rsid w:val="002678C9"/>
    <w:rsid w:val="00267B2A"/>
    <w:rsid w:val="00267B7C"/>
    <w:rsid w:val="002703CD"/>
    <w:rsid w:val="00270561"/>
    <w:rsid w:val="002706A5"/>
    <w:rsid w:val="00271228"/>
    <w:rsid w:val="002717EC"/>
    <w:rsid w:val="00271927"/>
    <w:rsid w:val="002724DA"/>
    <w:rsid w:val="00272A6B"/>
    <w:rsid w:val="00272FA0"/>
    <w:rsid w:val="00273520"/>
    <w:rsid w:val="002737D3"/>
    <w:rsid w:val="00273BB0"/>
    <w:rsid w:val="00274045"/>
    <w:rsid w:val="002740AE"/>
    <w:rsid w:val="00274133"/>
    <w:rsid w:val="00274B1B"/>
    <w:rsid w:val="0027549C"/>
    <w:rsid w:val="00275707"/>
    <w:rsid w:val="00275A24"/>
    <w:rsid w:val="0027636F"/>
    <w:rsid w:val="00276F9A"/>
    <w:rsid w:val="002771EB"/>
    <w:rsid w:val="002778C0"/>
    <w:rsid w:val="00277C28"/>
    <w:rsid w:val="00277FBA"/>
    <w:rsid w:val="00280153"/>
    <w:rsid w:val="00280A52"/>
    <w:rsid w:val="00281399"/>
    <w:rsid w:val="00281A51"/>
    <w:rsid w:val="0028205B"/>
    <w:rsid w:val="00282A9F"/>
    <w:rsid w:val="00283057"/>
    <w:rsid w:val="0028321D"/>
    <w:rsid w:val="0028344B"/>
    <w:rsid w:val="002834AE"/>
    <w:rsid w:val="00283785"/>
    <w:rsid w:val="00283E2A"/>
    <w:rsid w:val="00283E41"/>
    <w:rsid w:val="00284452"/>
    <w:rsid w:val="00284879"/>
    <w:rsid w:val="00284920"/>
    <w:rsid w:val="00284AF3"/>
    <w:rsid w:val="00285F9B"/>
    <w:rsid w:val="00286833"/>
    <w:rsid w:val="00286898"/>
    <w:rsid w:val="00286B36"/>
    <w:rsid w:val="00286B62"/>
    <w:rsid w:val="00286E12"/>
    <w:rsid w:val="0028758A"/>
    <w:rsid w:val="0028799D"/>
    <w:rsid w:val="00287BF2"/>
    <w:rsid w:val="00287CE1"/>
    <w:rsid w:val="00287D11"/>
    <w:rsid w:val="002902D1"/>
    <w:rsid w:val="00290313"/>
    <w:rsid w:val="00290597"/>
    <w:rsid w:val="00290925"/>
    <w:rsid w:val="00291271"/>
    <w:rsid w:val="0029196F"/>
    <w:rsid w:val="00291993"/>
    <w:rsid w:val="00291AE4"/>
    <w:rsid w:val="00291B8D"/>
    <w:rsid w:val="00291D31"/>
    <w:rsid w:val="00291E04"/>
    <w:rsid w:val="002920A2"/>
    <w:rsid w:val="0029293E"/>
    <w:rsid w:val="00292ABD"/>
    <w:rsid w:val="002938EA"/>
    <w:rsid w:val="00293D47"/>
    <w:rsid w:val="00293E3F"/>
    <w:rsid w:val="00293F54"/>
    <w:rsid w:val="00293F73"/>
    <w:rsid w:val="0029421B"/>
    <w:rsid w:val="0029451E"/>
    <w:rsid w:val="0029575A"/>
    <w:rsid w:val="00295F77"/>
    <w:rsid w:val="002964D6"/>
    <w:rsid w:val="00296772"/>
    <w:rsid w:val="00296B90"/>
    <w:rsid w:val="0029776A"/>
    <w:rsid w:val="00297BF6"/>
    <w:rsid w:val="00297FAD"/>
    <w:rsid w:val="002A0CF0"/>
    <w:rsid w:val="002A0EDC"/>
    <w:rsid w:val="002A0F83"/>
    <w:rsid w:val="002A2106"/>
    <w:rsid w:val="002A2120"/>
    <w:rsid w:val="002A21D9"/>
    <w:rsid w:val="002A2A69"/>
    <w:rsid w:val="002A322C"/>
    <w:rsid w:val="002A361B"/>
    <w:rsid w:val="002A366E"/>
    <w:rsid w:val="002A40A5"/>
    <w:rsid w:val="002A43E5"/>
    <w:rsid w:val="002A4632"/>
    <w:rsid w:val="002A475B"/>
    <w:rsid w:val="002A4ED2"/>
    <w:rsid w:val="002A592C"/>
    <w:rsid w:val="002A5E22"/>
    <w:rsid w:val="002A621D"/>
    <w:rsid w:val="002A6413"/>
    <w:rsid w:val="002A69CF"/>
    <w:rsid w:val="002A6A28"/>
    <w:rsid w:val="002A6A87"/>
    <w:rsid w:val="002A6F70"/>
    <w:rsid w:val="002A71EF"/>
    <w:rsid w:val="002A747C"/>
    <w:rsid w:val="002A7C6C"/>
    <w:rsid w:val="002A7DCC"/>
    <w:rsid w:val="002B0207"/>
    <w:rsid w:val="002B0EC6"/>
    <w:rsid w:val="002B139D"/>
    <w:rsid w:val="002B13C0"/>
    <w:rsid w:val="002B1406"/>
    <w:rsid w:val="002B1779"/>
    <w:rsid w:val="002B1DBD"/>
    <w:rsid w:val="002B1F64"/>
    <w:rsid w:val="002B212F"/>
    <w:rsid w:val="002B22A4"/>
    <w:rsid w:val="002B2B74"/>
    <w:rsid w:val="002B2D69"/>
    <w:rsid w:val="002B30FA"/>
    <w:rsid w:val="002B31AF"/>
    <w:rsid w:val="002B3734"/>
    <w:rsid w:val="002B385E"/>
    <w:rsid w:val="002B3AE7"/>
    <w:rsid w:val="002B3B68"/>
    <w:rsid w:val="002B3BAC"/>
    <w:rsid w:val="002B3D3C"/>
    <w:rsid w:val="002B457F"/>
    <w:rsid w:val="002B45B6"/>
    <w:rsid w:val="002B4875"/>
    <w:rsid w:val="002B56E0"/>
    <w:rsid w:val="002B5837"/>
    <w:rsid w:val="002B6364"/>
    <w:rsid w:val="002B6BC6"/>
    <w:rsid w:val="002B7583"/>
    <w:rsid w:val="002B78A4"/>
    <w:rsid w:val="002B7F10"/>
    <w:rsid w:val="002C0130"/>
    <w:rsid w:val="002C097D"/>
    <w:rsid w:val="002C0A61"/>
    <w:rsid w:val="002C0FD5"/>
    <w:rsid w:val="002C17C0"/>
    <w:rsid w:val="002C1FFD"/>
    <w:rsid w:val="002C200D"/>
    <w:rsid w:val="002C200F"/>
    <w:rsid w:val="002C2211"/>
    <w:rsid w:val="002C27BA"/>
    <w:rsid w:val="002C29A9"/>
    <w:rsid w:val="002C3116"/>
    <w:rsid w:val="002C3D65"/>
    <w:rsid w:val="002C4032"/>
    <w:rsid w:val="002C4105"/>
    <w:rsid w:val="002C4369"/>
    <w:rsid w:val="002C49E8"/>
    <w:rsid w:val="002C4BC0"/>
    <w:rsid w:val="002C4C8D"/>
    <w:rsid w:val="002C4EA8"/>
    <w:rsid w:val="002C5137"/>
    <w:rsid w:val="002C563A"/>
    <w:rsid w:val="002C58C9"/>
    <w:rsid w:val="002C5DA4"/>
    <w:rsid w:val="002C67F4"/>
    <w:rsid w:val="002C6816"/>
    <w:rsid w:val="002C7227"/>
    <w:rsid w:val="002C7663"/>
    <w:rsid w:val="002C7AA1"/>
    <w:rsid w:val="002C7B5D"/>
    <w:rsid w:val="002D076B"/>
    <w:rsid w:val="002D1BC0"/>
    <w:rsid w:val="002D2561"/>
    <w:rsid w:val="002D2678"/>
    <w:rsid w:val="002D2704"/>
    <w:rsid w:val="002D273F"/>
    <w:rsid w:val="002D29CF"/>
    <w:rsid w:val="002D3AC9"/>
    <w:rsid w:val="002D3D56"/>
    <w:rsid w:val="002D4765"/>
    <w:rsid w:val="002D479C"/>
    <w:rsid w:val="002D47D9"/>
    <w:rsid w:val="002D4AB2"/>
    <w:rsid w:val="002D5061"/>
    <w:rsid w:val="002D568B"/>
    <w:rsid w:val="002D571B"/>
    <w:rsid w:val="002D5BE4"/>
    <w:rsid w:val="002D5DBD"/>
    <w:rsid w:val="002D68C2"/>
    <w:rsid w:val="002D6BED"/>
    <w:rsid w:val="002D6D8E"/>
    <w:rsid w:val="002D6E3D"/>
    <w:rsid w:val="002D6F1E"/>
    <w:rsid w:val="002D70A5"/>
    <w:rsid w:val="002D70E7"/>
    <w:rsid w:val="002D761F"/>
    <w:rsid w:val="002D7ACA"/>
    <w:rsid w:val="002E000A"/>
    <w:rsid w:val="002E042F"/>
    <w:rsid w:val="002E1EBF"/>
    <w:rsid w:val="002E216C"/>
    <w:rsid w:val="002E2237"/>
    <w:rsid w:val="002E22DC"/>
    <w:rsid w:val="002E2B68"/>
    <w:rsid w:val="002E2F6F"/>
    <w:rsid w:val="002E30FD"/>
    <w:rsid w:val="002E3A0F"/>
    <w:rsid w:val="002E3A98"/>
    <w:rsid w:val="002E3BC3"/>
    <w:rsid w:val="002E4074"/>
    <w:rsid w:val="002E44B3"/>
    <w:rsid w:val="002E48BA"/>
    <w:rsid w:val="002E4AC1"/>
    <w:rsid w:val="002E4F4C"/>
    <w:rsid w:val="002E4FE0"/>
    <w:rsid w:val="002E519D"/>
    <w:rsid w:val="002E585D"/>
    <w:rsid w:val="002E58A1"/>
    <w:rsid w:val="002E6108"/>
    <w:rsid w:val="002E62A8"/>
    <w:rsid w:val="002E65DB"/>
    <w:rsid w:val="002E6642"/>
    <w:rsid w:val="002E6BB7"/>
    <w:rsid w:val="002E76EE"/>
    <w:rsid w:val="002E7CD8"/>
    <w:rsid w:val="002F030C"/>
    <w:rsid w:val="002F0407"/>
    <w:rsid w:val="002F0C28"/>
    <w:rsid w:val="002F0E50"/>
    <w:rsid w:val="002F1391"/>
    <w:rsid w:val="002F17FE"/>
    <w:rsid w:val="002F19C4"/>
    <w:rsid w:val="002F1EB4"/>
    <w:rsid w:val="002F232E"/>
    <w:rsid w:val="002F2A96"/>
    <w:rsid w:val="002F2E16"/>
    <w:rsid w:val="002F306A"/>
    <w:rsid w:val="002F30F0"/>
    <w:rsid w:val="002F35E5"/>
    <w:rsid w:val="002F3715"/>
    <w:rsid w:val="002F447E"/>
    <w:rsid w:val="002F49ED"/>
    <w:rsid w:val="002F4CBE"/>
    <w:rsid w:val="002F4ED7"/>
    <w:rsid w:val="002F502F"/>
    <w:rsid w:val="002F56AD"/>
    <w:rsid w:val="002F57E8"/>
    <w:rsid w:val="002F682D"/>
    <w:rsid w:val="002F6B7F"/>
    <w:rsid w:val="002F6C3F"/>
    <w:rsid w:val="002F7203"/>
    <w:rsid w:val="002F74C7"/>
    <w:rsid w:val="002F7A96"/>
    <w:rsid w:val="003008FB"/>
    <w:rsid w:val="00300979"/>
    <w:rsid w:val="00300D50"/>
    <w:rsid w:val="0030104C"/>
    <w:rsid w:val="003019DF"/>
    <w:rsid w:val="0030219C"/>
    <w:rsid w:val="00302527"/>
    <w:rsid w:val="003027E9"/>
    <w:rsid w:val="003029BE"/>
    <w:rsid w:val="00302AFA"/>
    <w:rsid w:val="00302FA4"/>
    <w:rsid w:val="00302FDF"/>
    <w:rsid w:val="00303030"/>
    <w:rsid w:val="003034F2"/>
    <w:rsid w:val="0030359F"/>
    <w:rsid w:val="003035B5"/>
    <w:rsid w:val="00303D0B"/>
    <w:rsid w:val="003043BA"/>
    <w:rsid w:val="00304915"/>
    <w:rsid w:val="0030537C"/>
    <w:rsid w:val="003054BA"/>
    <w:rsid w:val="00306657"/>
    <w:rsid w:val="003069D8"/>
    <w:rsid w:val="00306CDB"/>
    <w:rsid w:val="0030713D"/>
    <w:rsid w:val="003074CA"/>
    <w:rsid w:val="003079B7"/>
    <w:rsid w:val="003105DF"/>
    <w:rsid w:val="003107E2"/>
    <w:rsid w:val="00310B7B"/>
    <w:rsid w:val="0031113A"/>
    <w:rsid w:val="00311861"/>
    <w:rsid w:val="00311A3B"/>
    <w:rsid w:val="003121B2"/>
    <w:rsid w:val="003124A1"/>
    <w:rsid w:val="00312759"/>
    <w:rsid w:val="00312AD6"/>
    <w:rsid w:val="00312B3B"/>
    <w:rsid w:val="00312BD0"/>
    <w:rsid w:val="00312D97"/>
    <w:rsid w:val="00312F22"/>
    <w:rsid w:val="00312FB7"/>
    <w:rsid w:val="003130B0"/>
    <w:rsid w:val="0031349B"/>
    <w:rsid w:val="00313574"/>
    <w:rsid w:val="003137FB"/>
    <w:rsid w:val="003138B6"/>
    <w:rsid w:val="00313DA6"/>
    <w:rsid w:val="00313EAB"/>
    <w:rsid w:val="003143B7"/>
    <w:rsid w:val="003145BE"/>
    <w:rsid w:val="00314A3F"/>
    <w:rsid w:val="00315069"/>
    <w:rsid w:val="00315181"/>
    <w:rsid w:val="00315A76"/>
    <w:rsid w:val="00315F99"/>
    <w:rsid w:val="00317CC6"/>
    <w:rsid w:val="00320529"/>
    <w:rsid w:val="00320CF3"/>
    <w:rsid w:val="0032169D"/>
    <w:rsid w:val="003216C7"/>
    <w:rsid w:val="0032176A"/>
    <w:rsid w:val="00321C6A"/>
    <w:rsid w:val="003231E3"/>
    <w:rsid w:val="00323623"/>
    <w:rsid w:val="003237CD"/>
    <w:rsid w:val="00324C26"/>
    <w:rsid w:val="00324F3A"/>
    <w:rsid w:val="00325846"/>
    <w:rsid w:val="00325CDB"/>
    <w:rsid w:val="00326647"/>
    <w:rsid w:val="00326AEF"/>
    <w:rsid w:val="003273B5"/>
    <w:rsid w:val="00327CF1"/>
    <w:rsid w:val="003302F9"/>
    <w:rsid w:val="00330F26"/>
    <w:rsid w:val="0033121F"/>
    <w:rsid w:val="00331326"/>
    <w:rsid w:val="00331334"/>
    <w:rsid w:val="00331569"/>
    <w:rsid w:val="00332E9D"/>
    <w:rsid w:val="003337EC"/>
    <w:rsid w:val="00333CB4"/>
    <w:rsid w:val="00333DC8"/>
    <w:rsid w:val="00334B89"/>
    <w:rsid w:val="00334EB9"/>
    <w:rsid w:val="00335643"/>
    <w:rsid w:val="00335836"/>
    <w:rsid w:val="0033596C"/>
    <w:rsid w:val="00336063"/>
    <w:rsid w:val="00336E86"/>
    <w:rsid w:val="0033726A"/>
    <w:rsid w:val="0033741B"/>
    <w:rsid w:val="0033769F"/>
    <w:rsid w:val="00337AD3"/>
    <w:rsid w:val="00337CAB"/>
    <w:rsid w:val="00337E4F"/>
    <w:rsid w:val="00337F6D"/>
    <w:rsid w:val="00340EBF"/>
    <w:rsid w:val="0034141A"/>
    <w:rsid w:val="0034143D"/>
    <w:rsid w:val="003415A5"/>
    <w:rsid w:val="003417EF"/>
    <w:rsid w:val="00341C5D"/>
    <w:rsid w:val="00342066"/>
    <w:rsid w:val="003426A9"/>
    <w:rsid w:val="003427A1"/>
    <w:rsid w:val="00342899"/>
    <w:rsid w:val="00342A6F"/>
    <w:rsid w:val="00342D98"/>
    <w:rsid w:val="003432FB"/>
    <w:rsid w:val="00343483"/>
    <w:rsid w:val="003434BA"/>
    <w:rsid w:val="003437C9"/>
    <w:rsid w:val="00343991"/>
    <w:rsid w:val="00343B2E"/>
    <w:rsid w:val="00343BAB"/>
    <w:rsid w:val="00344137"/>
    <w:rsid w:val="003442C8"/>
    <w:rsid w:val="0034449B"/>
    <w:rsid w:val="00344CC6"/>
    <w:rsid w:val="003453E2"/>
    <w:rsid w:val="003457A3"/>
    <w:rsid w:val="00345AE1"/>
    <w:rsid w:val="00345B3F"/>
    <w:rsid w:val="0034601A"/>
    <w:rsid w:val="00346160"/>
    <w:rsid w:val="00346A63"/>
    <w:rsid w:val="00346BE7"/>
    <w:rsid w:val="00346DA9"/>
    <w:rsid w:val="0034781E"/>
    <w:rsid w:val="003478AE"/>
    <w:rsid w:val="00347B8C"/>
    <w:rsid w:val="00350239"/>
    <w:rsid w:val="0035074D"/>
    <w:rsid w:val="00350D37"/>
    <w:rsid w:val="00351261"/>
    <w:rsid w:val="0035171A"/>
    <w:rsid w:val="003525AB"/>
    <w:rsid w:val="00352AFC"/>
    <w:rsid w:val="00352B5E"/>
    <w:rsid w:val="003530A8"/>
    <w:rsid w:val="003532E4"/>
    <w:rsid w:val="00353377"/>
    <w:rsid w:val="00353461"/>
    <w:rsid w:val="00353A7A"/>
    <w:rsid w:val="00354F79"/>
    <w:rsid w:val="0035586C"/>
    <w:rsid w:val="0035597C"/>
    <w:rsid w:val="0035658F"/>
    <w:rsid w:val="00356638"/>
    <w:rsid w:val="00356873"/>
    <w:rsid w:val="00357269"/>
    <w:rsid w:val="003578FE"/>
    <w:rsid w:val="00357A65"/>
    <w:rsid w:val="00357F1D"/>
    <w:rsid w:val="00360557"/>
    <w:rsid w:val="00360861"/>
    <w:rsid w:val="00360C77"/>
    <w:rsid w:val="0036100A"/>
    <w:rsid w:val="00361147"/>
    <w:rsid w:val="00361228"/>
    <w:rsid w:val="00361287"/>
    <w:rsid w:val="003618D8"/>
    <w:rsid w:val="0036198C"/>
    <w:rsid w:val="00362707"/>
    <w:rsid w:val="00363374"/>
    <w:rsid w:val="00363C57"/>
    <w:rsid w:val="003649B2"/>
    <w:rsid w:val="00364EA6"/>
    <w:rsid w:val="003651CB"/>
    <w:rsid w:val="003654EF"/>
    <w:rsid w:val="00365E75"/>
    <w:rsid w:val="003663DF"/>
    <w:rsid w:val="0036646D"/>
    <w:rsid w:val="00366B6D"/>
    <w:rsid w:val="00366CC7"/>
    <w:rsid w:val="00367DAD"/>
    <w:rsid w:val="00367FA6"/>
    <w:rsid w:val="00370024"/>
    <w:rsid w:val="0037053F"/>
    <w:rsid w:val="00370F6D"/>
    <w:rsid w:val="00371311"/>
    <w:rsid w:val="003714D9"/>
    <w:rsid w:val="003715CB"/>
    <w:rsid w:val="0037179B"/>
    <w:rsid w:val="00373596"/>
    <w:rsid w:val="00373855"/>
    <w:rsid w:val="00373AA3"/>
    <w:rsid w:val="00374331"/>
    <w:rsid w:val="00374359"/>
    <w:rsid w:val="00374421"/>
    <w:rsid w:val="00374460"/>
    <w:rsid w:val="00374943"/>
    <w:rsid w:val="00375323"/>
    <w:rsid w:val="003754BF"/>
    <w:rsid w:val="0037558E"/>
    <w:rsid w:val="00375F8E"/>
    <w:rsid w:val="0037613C"/>
    <w:rsid w:val="00376882"/>
    <w:rsid w:val="003777FE"/>
    <w:rsid w:val="00377F32"/>
    <w:rsid w:val="00377F5F"/>
    <w:rsid w:val="00380358"/>
    <w:rsid w:val="003804A0"/>
    <w:rsid w:val="003806D4"/>
    <w:rsid w:val="003806E2"/>
    <w:rsid w:val="00380B86"/>
    <w:rsid w:val="00380CA3"/>
    <w:rsid w:val="003816E9"/>
    <w:rsid w:val="0038193C"/>
    <w:rsid w:val="00382418"/>
    <w:rsid w:val="00382981"/>
    <w:rsid w:val="00383A08"/>
    <w:rsid w:val="00383F79"/>
    <w:rsid w:val="00384359"/>
    <w:rsid w:val="00384A5F"/>
    <w:rsid w:val="00384F5D"/>
    <w:rsid w:val="00385011"/>
    <w:rsid w:val="00385098"/>
    <w:rsid w:val="00385382"/>
    <w:rsid w:val="003854EF"/>
    <w:rsid w:val="00385740"/>
    <w:rsid w:val="003858A0"/>
    <w:rsid w:val="003860F5"/>
    <w:rsid w:val="003861B9"/>
    <w:rsid w:val="00386211"/>
    <w:rsid w:val="003862F4"/>
    <w:rsid w:val="00386EDE"/>
    <w:rsid w:val="00386F66"/>
    <w:rsid w:val="00387F8D"/>
    <w:rsid w:val="0039013D"/>
    <w:rsid w:val="00390177"/>
    <w:rsid w:val="0039027A"/>
    <w:rsid w:val="00390C5A"/>
    <w:rsid w:val="003910DF"/>
    <w:rsid w:val="003915E7"/>
    <w:rsid w:val="00391DE0"/>
    <w:rsid w:val="00392106"/>
    <w:rsid w:val="00392992"/>
    <w:rsid w:val="00393057"/>
    <w:rsid w:val="003930DB"/>
    <w:rsid w:val="003931B4"/>
    <w:rsid w:val="003932BA"/>
    <w:rsid w:val="00393A57"/>
    <w:rsid w:val="00394093"/>
    <w:rsid w:val="00394425"/>
    <w:rsid w:val="00394556"/>
    <w:rsid w:val="003945CE"/>
    <w:rsid w:val="0039463E"/>
    <w:rsid w:val="00395200"/>
    <w:rsid w:val="0039552B"/>
    <w:rsid w:val="00395BA2"/>
    <w:rsid w:val="00395D5E"/>
    <w:rsid w:val="00395EE3"/>
    <w:rsid w:val="00395F18"/>
    <w:rsid w:val="00396082"/>
    <w:rsid w:val="0039665C"/>
    <w:rsid w:val="003966CD"/>
    <w:rsid w:val="0039691A"/>
    <w:rsid w:val="00396E0B"/>
    <w:rsid w:val="00396FE3"/>
    <w:rsid w:val="00397234"/>
    <w:rsid w:val="003972EB"/>
    <w:rsid w:val="00397823"/>
    <w:rsid w:val="00397983"/>
    <w:rsid w:val="0039799B"/>
    <w:rsid w:val="00397CD1"/>
    <w:rsid w:val="00397F03"/>
    <w:rsid w:val="00397FDA"/>
    <w:rsid w:val="003A0168"/>
    <w:rsid w:val="003A0640"/>
    <w:rsid w:val="003A0CCD"/>
    <w:rsid w:val="003A137C"/>
    <w:rsid w:val="003A1E21"/>
    <w:rsid w:val="003A2559"/>
    <w:rsid w:val="003A25E5"/>
    <w:rsid w:val="003A29A5"/>
    <w:rsid w:val="003A2C9F"/>
    <w:rsid w:val="003A2F6D"/>
    <w:rsid w:val="003A3028"/>
    <w:rsid w:val="003A35C8"/>
    <w:rsid w:val="003A3937"/>
    <w:rsid w:val="003A42F2"/>
    <w:rsid w:val="003A47CE"/>
    <w:rsid w:val="003A53B4"/>
    <w:rsid w:val="003A588B"/>
    <w:rsid w:val="003A5EFA"/>
    <w:rsid w:val="003A61AD"/>
    <w:rsid w:val="003A6567"/>
    <w:rsid w:val="003A67AF"/>
    <w:rsid w:val="003A67DC"/>
    <w:rsid w:val="003A6E3A"/>
    <w:rsid w:val="003A7619"/>
    <w:rsid w:val="003A7655"/>
    <w:rsid w:val="003A7724"/>
    <w:rsid w:val="003A7DE5"/>
    <w:rsid w:val="003B0716"/>
    <w:rsid w:val="003B0767"/>
    <w:rsid w:val="003B0847"/>
    <w:rsid w:val="003B0D62"/>
    <w:rsid w:val="003B257B"/>
    <w:rsid w:val="003B25E2"/>
    <w:rsid w:val="003B2E9B"/>
    <w:rsid w:val="003B34E4"/>
    <w:rsid w:val="003B383D"/>
    <w:rsid w:val="003B3A98"/>
    <w:rsid w:val="003B461C"/>
    <w:rsid w:val="003B46F7"/>
    <w:rsid w:val="003B4C46"/>
    <w:rsid w:val="003B581F"/>
    <w:rsid w:val="003B5FF2"/>
    <w:rsid w:val="003B6243"/>
    <w:rsid w:val="003B6266"/>
    <w:rsid w:val="003B6F86"/>
    <w:rsid w:val="003B7119"/>
    <w:rsid w:val="003B77C2"/>
    <w:rsid w:val="003B77EF"/>
    <w:rsid w:val="003B7897"/>
    <w:rsid w:val="003B7A85"/>
    <w:rsid w:val="003B7EE0"/>
    <w:rsid w:val="003C0E79"/>
    <w:rsid w:val="003C109D"/>
    <w:rsid w:val="003C1356"/>
    <w:rsid w:val="003C1B6D"/>
    <w:rsid w:val="003C1CC8"/>
    <w:rsid w:val="003C1E43"/>
    <w:rsid w:val="003C20D9"/>
    <w:rsid w:val="003C3416"/>
    <w:rsid w:val="003C375E"/>
    <w:rsid w:val="003C4843"/>
    <w:rsid w:val="003C4C17"/>
    <w:rsid w:val="003C52C8"/>
    <w:rsid w:val="003C536B"/>
    <w:rsid w:val="003C57BC"/>
    <w:rsid w:val="003C597E"/>
    <w:rsid w:val="003C5B69"/>
    <w:rsid w:val="003C64AF"/>
    <w:rsid w:val="003C6517"/>
    <w:rsid w:val="003C656B"/>
    <w:rsid w:val="003C6610"/>
    <w:rsid w:val="003C70A1"/>
    <w:rsid w:val="003C70C2"/>
    <w:rsid w:val="003C7AD8"/>
    <w:rsid w:val="003D0805"/>
    <w:rsid w:val="003D0C3A"/>
    <w:rsid w:val="003D1666"/>
    <w:rsid w:val="003D21BC"/>
    <w:rsid w:val="003D24FA"/>
    <w:rsid w:val="003D276B"/>
    <w:rsid w:val="003D2952"/>
    <w:rsid w:val="003D309F"/>
    <w:rsid w:val="003D30D8"/>
    <w:rsid w:val="003D30E9"/>
    <w:rsid w:val="003D329E"/>
    <w:rsid w:val="003D32CF"/>
    <w:rsid w:val="003D32E6"/>
    <w:rsid w:val="003D3419"/>
    <w:rsid w:val="003D3787"/>
    <w:rsid w:val="003D37A0"/>
    <w:rsid w:val="003D3876"/>
    <w:rsid w:val="003D3D71"/>
    <w:rsid w:val="003D43C4"/>
    <w:rsid w:val="003D44DC"/>
    <w:rsid w:val="003D4896"/>
    <w:rsid w:val="003D4B6E"/>
    <w:rsid w:val="003D5B41"/>
    <w:rsid w:val="003D5D3F"/>
    <w:rsid w:val="003D5F4F"/>
    <w:rsid w:val="003D606F"/>
    <w:rsid w:val="003D683F"/>
    <w:rsid w:val="003D691D"/>
    <w:rsid w:val="003D6C57"/>
    <w:rsid w:val="003D6D79"/>
    <w:rsid w:val="003D7A14"/>
    <w:rsid w:val="003E0350"/>
    <w:rsid w:val="003E072E"/>
    <w:rsid w:val="003E0820"/>
    <w:rsid w:val="003E0B72"/>
    <w:rsid w:val="003E1500"/>
    <w:rsid w:val="003E1662"/>
    <w:rsid w:val="003E187C"/>
    <w:rsid w:val="003E1997"/>
    <w:rsid w:val="003E1C81"/>
    <w:rsid w:val="003E2B87"/>
    <w:rsid w:val="003E2E01"/>
    <w:rsid w:val="003E2E29"/>
    <w:rsid w:val="003E3228"/>
    <w:rsid w:val="003E3859"/>
    <w:rsid w:val="003E38AD"/>
    <w:rsid w:val="003E3EEF"/>
    <w:rsid w:val="003E4656"/>
    <w:rsid w:val="003E46CD"/>
    <w:rsid w:val="003E49B8"/>
    <w:rsid w:val="003E4A44"/>
    <w:rsid w:val="003E4ADE"/>
    <w:rsid w:val="003E4C2A"/>
    <w:rsid w:val="003E5144"/>
    <w:rsid w:val="003E5277"/>
    <w:rsid w:val="003E5430"/>
    <w:rsid w:val="003E5535"/>
    <w:rsid w:val="003E5EAE"/>
    <w:rsid w:val="003E67D6"/>
    <w:rsid w:val="003E67E3"/>
    <w:rsid w:val="003E6C96"/>
    <w:rsid w:val="003E723C"/>
    <w:rsid w:val="003E7410"/>
    <w:rsid w:val="003E747A"/>
    <w:rsid w:val="003E7845"/>
    <w:rsid w:val="003E7BAF"/>
    <w:rsid w:val="003E7BB0"/>
    <w:rsid w:val="003E7C00"/>
    <w:rsid w:val="003E7ECB"/>
    <w:rsid w:val="003F02AE"/>
    <w:rsid w:val="003F0369"/>
    <w:rsid w:val="003F066E"/>
    <w:rsid w:val="003F0CA2"/>
    <w:rsid w:val="003F1A1B"/>
    <w:rsid w:val="003F1C7B"/>
    <w:rsid w:val="003F2000"/>
    <w:rsid w:val="003F2597"/>
    <w:rsid w:val="003F277B"/>
    <w:rsid w:val="003F2918"/>
    <w:rsid w:val="003F2BF5"/>
    <w:rsid w:val="003F31AE"/>
    <w:rsid w:val="003F3760"/>
    <w:rsid w:val="003F38BD"/>
    <w:rsid w:val="003F39F0"/>
    <w:rsid w:val="003F3EA9"/>
    <w:rsid w:val="003F484C"/>
    <w:rsid w:val="003F4AAF"/>
    <w:rsid w:val="003F4E7A"/>
    <w:rsid w:val="003F6298"/>
    <w:rsid w:val="003F64FC"/>
    <w:rsid w:val="003F6830"/>
    <w:rsid w:val="003F6930"/>
    <w:rsid w:val="003F7443"/>
    <w:rsid w:val="003F766F"/>
    <w:rsid w:val="003F77A9"/>
    <w:rsid w:val="003F78DD"/>
    <w:rsid w:val="00400670"/>
    <w:rsid w:val="00400A91"/>
    <w:rsid w:val="00400C9C"/>
    <w:rsid w:val="0040117D"/>
    <w:rsid w:val="00401860"/>
    <w:rsid w:val="00401ACE"/>
    <w:rsid w:val="00401CA9"/>
    <w:rsid w:val="00402404"/>
    <w:rsid w:val="004027C5"/>
    <w:rsid w:val="00402851"/>
    <w:rsid w:val="00402DE2"/>
    <w:rsid w:val="004033EE"/>
    <w:rsid w:val="0040354D"/>
    <w:rsid w:val="0040372D"/>
    <w:rsid w:val="0040377F"/>
    <w:rsid w:val="0040378F"/>
    <w:rsid w:val="00403941"/>
    <w:rsid w:val="00403B99"/>
    <w:rsid w:val="00403BA5"/>
    <w:rsid w:val="00403F7A"/>
    <w:rsid w:val="004040FF"/>
    <w:rsid w:val="00404201"/>
    <w:rsid w:val="004044AC"/>
    <w:rsid w:val="004051DB"/>
    <w:rsid w:val="0040528A"/>
    <w:rsid w:val="00405BF0"/>
    <w:rsid w:val="004064F8"/>
    <w:rsid w:val="00406523"/>
    <w:rsid w:val="00406BE0"/>
    <w:rsid w:val="004079A1"/>
    <w:rsid w:val="00407FEC"/>
    <w:rsid w:val="00410279"/>
    <w:rsid w:val="00410483"/>
    <w:rsid w:val="00410514"/>
    <w:rsid w:val="004106AB"/>
    <w:rsid w:val="0041092A"/>
    <w:rsid w:val="00410C81"/>
    <w:rsid w:val="00411077"/>
    <w:rsid w:val="0041109A"/>
    <w:rsid w:val="00411143"/>
    <w:rsid w:val="004117A8"/>
    <w:rsid w:val="00411B1B"/>
    <w:rsid w:val="00412D28"/>
    <w:rsid w:val="00413050"/>
    <w:rsid w:val="0041312B"/>
    <w:rsid w:val="00413557"/>
    <w:rsid w:val="00413ED1"/>
    <w:rsid w:val="004141C6"/>
    <w:rsid w:val="00414AB6"/>
    <w:rsid w:val="00414E0C"/>
    <w:rsid w:val="00415066"/>
    <w:rsid w:val="00415081"/>
    <w:rsid w:val="004150BD"/>
    <w:rsid w:val="004155B5"/>
    <w:rsid w:val="0041569C"/>
    <w:rsid w:val="004158C2"/>
    <w:rsid w:val="00415971"/>
    <w:rsid w:val="00415C1B"/>
    <w:rsid w:val="00416F3F"/>
    <w:rsid w:val="00417169"/>
    <w:rsid w:val="004179E6"/>
    <w:rsid w:val="004201C4"/>
    <w:rsid w:val="0042054E"/>
    <w:rsid w:val="004209BE"/>
    <w:rsid w:val="00421883"/>
    <w:rsid w:val="004218DC"/>
    <w:rsid w:val="00422350"/>
    <w:rsid w:val="00422696"/>
    <w:rsid w:val="00422AEC"/>
    <w:rsid w:val="0042495C"/>
    <w:rsid w:val="00424D81"/>
    <w:rsid w:val="00425189"/>
    <w:rsid w:val="0042541E"/>
    <w:rsid w:val="00425834"/>
    <w:rsid w:val="00425931"/>
    <w:rsid w:val="00425A5A"/>
    <w:rsid w:val="00426369"/>
    <w:rsid w:val="00426B3F"/>
    <w:rsid w:val="00426B4A"/>
    <w:rsid w:val="00426B7F"/>
    <w:rsid w:val="00426F88"/>
    <w:rsid w:val="00426FED"/>
    <w:rsid w:val="0042772E"/>
    <w:rsid w:val="00427981"/>
    <w:rsid w:val="00427AD1"/>
    <w:rsid w:val="00427EB2"/>
    <w:rsid w:val="00431675"/>
    <w:rsid w:val="00431829"/>
    <w:rsid w:val="00431EC7"/>
    <w:rsid w:val="00431FEA"/>
    <w:rsid w:val="00432182"/>
    <w:rsid w:val="00432276"/>
    <w:rsid w:val="004323F5"/>
    <w:rsid w:val="00432520"/>
    <w:rsid w:val="00432A68"/>
    <w:rsid w:val="00432B45"/>
    <w:rsid w:val="00433702"/>
    <w:rsid w:val="00433737"/>
    <w:rsid w:val="00433CDD"/>
    <w:rsid w:val="00433FF6"/>
    <w:rsid w:val="00434918"/>
    <w:rsid w:val="00434ADD"/>
    <w:rsid w:val="00434CEB"/>
    <w:rsid w:val="0043504E"/>
    <w:rsid w:val="00436C4D"/>
    <w:rsid w:val="00436DBB"/>
    <w:rsid w:val="004373E5"/>
    <w:rsid w:val="0043774A"/>
    <w:rsid w:val="00440637"/>
    <w:rsid w:val="004409F3"/>
    <w:rsid w:val="00440B71"/>
    <w:rsid w:val="00440EEB"/>
    <w:rsid w:val="00441261"/>
    <w:rsid w:val="004419BE"/>
    <w:rsid w:val="0044206F"/>
    <w:rsid w:val="004421F0"/>
    <w:rsid w:val="00442850"/>
    <w:rsid w:val="0044287E"/>
    <w:rsid w:val="00442BB5"/>
    <w:rsid w:val="00442DD5"/>
    <w:rsid w:val="00443133"/>
    <w:rsid w:val="004432B6"/>
    <w:rsid w:val="00443475"/>
    <w:rsid w:val="00443965"/>
    <w:rsid w:val="00443B01"/>
    <w:rsid w:val="004441E5"/>
    <w:rsid w:val="00444374"/>
    <w:rsid w:val="004448E9"/>
    <w:rsid w:val="00444F79"/>
    <w:rsid w:val="00445466"/>
    <w:rsid w:val="004455A3"/>
    <w:rsid w:val="00446385"/>
    <w:rsid w:val="00446497"/>
    <w:rsid w:val="00446D9E"/>
    <w:rsid w:val="0044737A"/>
    <w:rsid w:val="004475A0"/>
    <w:rsid w:val="0044778C"/>
    <w:rsid w:val="004477A9"/>
    <w:rsid w:val="0045064B"/>
    <w:rsid w:val="00450BCA"/>
    <w:rsid w:val="00450C03"/>
    <w:rsid w:val="00451131"/>
    <w:rsid w:val="0045115A"/>
    <w:rsid w:val="004513B7"/>
    <w:rsid w:val="00451937"/>
    <w:rsid w:val="00451A6E"/>
    <w:rsid w:val="00451BA0"/>
    <w:rsid w:val="00451C6D"/>
    <w:rsid w:val="00451FD4"/>
    <w:rsid w:val="00452B8F"/>
    <w:rsid w:val="00452C85"/>
    <w:rsid w:val="004530BC"/>
    <w:rsid w:val="00453103"/>
    <w:rsid w:val="0045313B"/>
    <w:rsid w:val="004533FE"/>
    <w:rsid w:val="00453451"/>
    <w:rsid w:val="00453B4E"/>
    <w:rsid w:val="00453C2A"/>
    <w:rsid w:val="00453EBB"/>
    <w:rsid w:val="00454237"/>
    <w:rsid w:val="0045458A"/>
    <w:rsid w:val="004545E4"/>
    <w:rsid w:val="00454F34"/>
    <w:rsid w:val="00455471"/>
    <w:rsid w:val="0045604F"/>
    <w:rsid w:val="0045652B"/>
    <w:rsid w:val="00456598"/>
    <w:rsid w:val="00456ABA"/>
    <w:rsid w:val="004572C4"/>
    <w:rsid w:val="00457A3E"/>
    <w:rsid w:val="00457B20"/>
    <w:rsid w:val="00457B6D"/>
    <w:rsid w:val="00460D56"/>
    <w:rsid w:val="00460E2E"/>
    <w:rsid w:val="00461273"/>
    <w:rsid w:val="00461411"/>
    <w:rsid w:val="004618D7"/>
    <w:rsid w:val="00461919"/>
    <w:rsid w:val="004619AB"/>
    <w:rsid w:val="00461E0B"/>
    <w:rsid w:val="00461E61"/>
    <w:rsid w:val="004622E2"/>
    <w:rsid w:val="004625C0"/>
    <w:rsid w:val="004629A6"/>
    <w:rsid w:val="00462B44"/>
    <w:rsid w:val="00462FD6"/>
    <w:rsid w:val="0046339D"/>
    <w:rsid w:val="0046342D"/>
    <w:rsid w:val="004638A5"/>
    <w:rsid w:val="00463DAA"/>
    <w:rsid w:val="00464396"/>
    <w:rsid w:val="0046448E"/>
    <w:rsid w:val="00464611"/>
    <w:rsid w:val="0046476D"/>
    <w:rsid w:val="00464C0C"/>
    <w:rsid w:val="00464FF2"/>
    <w:rsid w:val="00465186"/>
    <w:rsid w:val="004652C8"/>
    <w:rsid w:val="0046545A"/>
    <w:rsid w:val="00465CCD"/>
    <w:rsid w:val="00465FA5"/>
    <w:rsid w:val="00466136"/>
    <w:rsid w:val="004667AA"/>
    <w:rsid w:val="00466875"/>
    <w:rsid w:val="00466A08"/>
    <w:rsid w:val="00466A89"/>
    <w:rsid w:val="00466AEC"/>
    <w:rsid w:val="00466C8F"/>
    <w:rsid w:val="00466D16"/>
    <w:rsid w:val="00466E39"/>
    <w:rsid w:val="00466F2E"/>
    <w:rsid w:val="004675F7"/>
    <w:rsid w:val="00467768"/>
    <w:rsid w:val="00467E8D"/>
    <w:rsid w:val="00467FC0"/>
    <w:rsid w:val="00470BA3"/>
    <w:rsid w:val="00470DAD"/>
    <w:rsid w:val="00470E02"/>
    <w:rsid w:val="00471F75"/>
    <w:rsid w:val="00471FCE"/>
    <w:rsid w:val="00472345"/>
    <w:rsid w:val="00472944"/>
    <w:rsid w:val="00472D10"/>
    <w:rsid w:val="00473B7F"/>
    <w:rsid w:val="004746CA"/>
    <w:rsid w:val="004748E0"/>
    <w:rsid w:val="00474EB5"/>
    <w:rsid w:val="00475478"/>
    <w:rsid w:val="0047551F"/>
    <w:rsid w:val="004757D8"/>
    <w:rsid w:val="00475CA6"/>
    <w:rsid w:val="00476D03"/>
    <w:rsid w:val="0047796A"/>
    <w:rsid w:val="0048037A"/>
    <w:rsid w:val="004804F1"/>
    <w:rsid w:val="00480699"/>
    <w:rsid w:val="004808EA"/>
    <w:rsid w:val="00480969"/>
    <w:rsid w:val="00481810"/>
    <w:rsid w:val="00481C40"/>
    <w:rsid w:val="004821F6"/>
    <w:rsid w:val="0048240F"/>
    <w:rsid w:val="00482B5E"/>
    <w:rsid w:val="00482CB3"/>
    <w:rsid w:val="00483195"/>
    <w:rsid w:val="00483262"/>
    <w:rsid w:val="00483884"/>
    <w:rsid w:val="00483B7E"/>
    <w:rsid w:val="00483B98"/>
    <w:rsid w:val="00483EF1"/>
    <w:rsid w:val="004842DE"/>
    <w:rsid w:val="0048442E"/>
    <w:rsid w:val="00484436"/>
    <w:rsid w:val="00484ADF"/>
    <w:rsid w:val="00484EA0"/>
    <w:rsid w:val="004857A0"/>
    <w:rsid w:val="004857B3"/>
    <w:rsid w:val="004857C9"/>
    <w:rsid w:val="00485E1C"/>
    <w:rsid w:val="0048635F"/>
    <w:rsid w:val="004867C9"/>
    <w:rsid w:val="00487156"/>
    <w:rsid w:val="004871A6"/>
    <w:rsid w:val="004876E0"/>
    <w:rsid w:val="00487778"/>
    <w:rsid w:val="00487CE8"/>
    <w:rsid w:val="00490591"/>
    <w:rsid w:val="0049068D"/>
    <w:rsid w:val="004909BF"/>
    <w:rsid w:val="00490F43"/>
    <w:rsid w:val="00491285"/>
    <w:rsid w:val="004918BF"/>
    <w:rsid w:val="00491DB8"/>
    <w:rsid w:val="004920D5"/>
    <w:rsid w:val="00492A16"/>
    <w:rsid w:val="00492BB1"/>
    <w:rsid w:val="00493077"/>
    <w:rsid w:val="0049311A"/>
    <w:rsid w:val="00493CE5"/>
    <w:rsid w:val="0049427F"/>
    <w:rsid w:val="004943D6"/>
    <w:rsid w:val="00494503"/>
    <w:rsid w:val="00494BEC"/>
    <w:rsid w:val="004952E6"/>
    <w:rsid w:val="004954B7"/>
    <w:rsid w:val="004959C7"/>
    <w:rsid w:val="00495AED"/>
    <w:rsid w:val="00495FAA"/>
    <w:rsid w:val="00496097"/>
    <w:rsid w:val="00496150"/>
    <w:rsid w:val="00496290"/>
    <w:rsid w:val="004969A6"/>
    <w:rsid w:val="00496E6D"/>
    <w:rsid w:val="004973D7"/>
    <w:rsid w:val="004973F8"/>
    <w:rsid w:val="00497913"/>
    <w:rsid w:val="00497939"/>
    <w:rsid w:val="00497D09"/>
    <w:rsid w:val="00497DA7"/>
    <w:rsid w:val="004A1327"/>
    <w:rsid w:val="004A146E"/>
    <w:rsid w:val="004A17BD"/>
    <w:rsid w:val="004A1C1D"/>
    <w:rsid w:val="004A23E7"/>
    <w:rsid w:val="004A2F25"/>
    <w:rsid w:val="004A3361"/>
    <w:rsid w:val="004A389D"/>
    <w:rsid w:val="004A49BD"/>
    <w:rsid w:val="004A50B4"/>
    <w:rsid w:val="004A542E"/>
    <w:rsid w:val="004A55F0"/>
    <w:rsid w:val="004A585D"/>
    <w:rsid w:val="004A58C9"/>
    <w:rsid w:val="004A59C0"/>
    <w:rsid w:val="004A5B23"/>
    <w:rsid w:val="004A5DCE"/>
    <w:rsid w:val="004A64E9"/>
    <w:rsid w:val="004A6B56"/>
    <w:rsid w:val="004A6B98"/>
    <w:rsid w:val="004A7C83"/>
    <w:rsid w:val="004B0C06"/>
    <w:rsid w:val="004B0D56"/>
    <w:rsid w:val="004B0DF4"/>
    <w:rsid w:val="004B1147"/>
    <w:rsid w:val="004B120C"/>
    <w:rsid w:val="004B15A0"/>
    <w:rsid w:val="004B1872"/>
    <w:rsid w:val="004B20CF"/>
    <w:rsid w:val="004B20F4"/>
    <w:rsid w:val="004B2593"/>
    <w:rsid w:val="004B2F98"/>
    <w:rsid w:val="004B3065"/>
    <w:rsid w:val="004B32A1"/>
    <w:rsid w:val="004B3B18"/>
    <w:rsid w:val="004B3C35"/>
    <w:rsid w:val="004B431D"/>
    <w:rsid w:val="004B47AE"/>
    <w:rsid w:val="004B4C8F"/>
    <w:rsid w:val="004B4D01"/>
    <w:rsid w:val="004B534B"/>
    <w:rsid w:val="004B58E7"/>
    <w:rsid w:val="004B5A78"/>
    <w:rsid w:val="004B5E41"/>
    <w:rsid w:val="004B698A"/>
    <w:rsid w:val="004B698C"/>
    <w:rsid w:val="004B6C19"/>
    <w:rsid w:val="004B6C34"/>
    <w:rsid w:val="004B6C43"/>
    <w:rsid w:val="004B6CE9"/>
    <w:rsid w:val="004B6EAE"/>
    <w:rsid w:val="004B6F3D"/>
    <w:rsid w:val="004B745F"/>
    <w:rsid w:val="004C0111"/>
    <w:rsid w:val="004C011C"/>
    <w:rsid w:val="004C0749"/>
    <w:rsid w:val="004C08F7"/>
    <w:rsid w:val="004C0A43"/>
    <w:rsid w:val="004C0A5E"/>
    <w:rsid w:val="004C0A70"/>
    <w:rsid w:val="004C0D9E"/>
    <w:rsid w:val="004C0E5E"/>
    <w:rsid w:val="004C1456"/>
    <w:rsid w:val="004C1969"/>
    <w:rsid w:val="004C1E39"/>
    <w:rsid w:val="004C1F5E"/>
    <w:rsid w:val="004C278E"/>
    <w:rsid w:val="004C2CD4"/>
    <w:rsid w:val="004C3778"/>
    <w:rsid w:val="004C3BAC"/>
    <w:rsid w:val="004C3E40"/>
    <w:rsid w:val="004C3E9A"/>
    <w:rsid w:val="004C3F95"/>
    <w:rsid w:val="004C42D0"/>
    <w:rsid w:val="004C5248"/>
    <w:rsid w:val="004C56D4"/>
    <w:rsid w:val="004C590D"/>
    <w:rsid w:val="004C6323"/>
    <w:rsid w:val="004C6B21"/>
    <w:rsid w:val="004C6C63"/>
    <w:rsid w:val="004C743B"/>
    <w:rsid w:val="004C7C4A"/>
    <w:rsid w:val="004D03A0"/>
    <w:rsid w:val="004D0BA6"/>
    <w:rsid w:val="004D0D5B"/>
    <w:rsid w:val="004D1216"/>
    <w:rsid w:val="004D151D"/>
    <w:rsid w:val="004D1992"/>
    <w:rsid w:val="004D1993"/>
    <w:rsid w:val="004D1A2E"/>
    <w:rsid w:val="004D1E20"/>
    <w:rsid w:val="004D1F30"/>
    <w:rsid w:val="004D28CB"/>
    <w:rsid w:val="004D2BB9"/>
    <w:rsid w:val="004D2D6C"/>
    <w:rsid w:val="004D2F94"/>
    <w:rsid w:val="004D321B"/>
    <w:rsid w:val="004D3751"/>
    <w:rsid w:val="004D3F60"/>
    <w:rsid w:val="004D411B"/>
    <w:rsid w:val="004D41D3"/>
    <w:rsid w:val="004D41F1"/>
    <w:rsid w:val="004D473A"/>
    <w:rsid w:val="004D479A"/>
    <w:rsid w:val="004D50C2"/>
    <w:rsid w:val="004D52A4"/>
    <w:rsid w:val="004D5CAE"/>
    <w:rsid w:val="004D605D"/>
    <w:rsid w:val="004D67FE"/>
    <w:rsid w:val="004D6EF1"/>
    <w:rsid w:val="004D6FAB"/>
    <w:rsid w:val="004D798E"/>
    <w:rsid w:val="004D7B8A"/>
    <w:rsid w:val="004E05E2"/>
    <w:rsid w:val="004E06D4"/>
    <w:rsid w:val="004E0A01"/>
    <w:rsid w:val="004E0FC9"/>
    <w:rsid w:val="004E1486"/>
    <w:rsid w:val="004E23A7"/>
    <w:rsid w:val="004E25AE"/>
    <w:rsid w:val="004E25D5"/>
    <w:rsid w:val="004E273C"/>
    <w:rsid w:val="004E2926"/>
    <w:rsid w:val="004E2A66"/>
    <w:rsid w:val="004E2A74"/>
    <w:rsid w:val="004E2B39"/>
    <w:rsid w:val="004E31E8"/>
    <w:rsid w:val="004E4B29"/>
    <w:rsid w:val="004E4E3D"/>
    <w:rsid w:val="004E5435"/>
    <w:rsid w:val="004E566B"/>
    <w:rsid w:val="004E5C78"/>
    <w:rsid w:val="004E6899"/>
    <w:rsid w:val="004E6DFB"/>
    <w:rsid w:val="004E6E07"/>
    <w:rsid w:val="004E6EB9"/>
    <w:rsid w:val="004E6EE1"/>
    <w:rsid w:val="004E74BA"/>
    <w:rsid w:val="004E78C3"/>
    <w:rsid w:val="004E798C"/>
    <w:rsid w:val="004E7D72"/>
    <w:rsid w:val="004F08C7"/>
    <w:rsid w:val="004F0A73"/>
    <w:rsid w:val="004F0B86"/>
    <w:rsid w:val="004F1059"/>
    <w:rsid w:val="004F1177"/>
    <w:rsid w:val="004F19DA"/>
    <w:rsid w:val="004F1CF0"/>
    <w:rsid w:val="004F1D16"/>
    <w:rsid w:val="004F2434"/>
    <w:rsid w:val="004F2BC8"/>
    <w:rsid w:val="004F32CA"/>
    <w:rsid w:val="004F3416"/>
    <w:rsid w:val="004F3B40"/>
    <w:rsid w:val="004F42D5"/>
    <w:rsid w:val="004F4463"/>
    <w:rsid w:val="004F4788"/>
    <w:rsid w:val="004F50EA"/>
    <w:rsid w:val="004F5EE9"/>
    <w:rsid w:val="004F74BB"/>
    <w:rsid w:val="004F7A0C"/>
    <w:rsid w:val="00500A3A"/>
    <w:rsid w:val="00500DA9"/>
    <w:rsid w:val="00501A8A"/>
    <w:rsid w:val="00501E61"/>
    <w:rsid w:val="00501EAC"/>
    <w:rsid w:val="005020E7"/>
    <w:rsid w:val="005021B7"/>
    <w:rsid w:val="00502790"/>
    <w:rsid w:val="005027C0"/>
    <w:rsid w:val="00502922"/>
    <w:rsid w:val="005030D9"/>
    <w:rsid w:val="00503611"/>
    <w:rsid w:val="00503B14"/>
    <w:rsid w:val="00504325"/>
    <w:rsid w:val="00504341"/>
    <w:rsid w:val="00504C1D"/>
    <w:rsid w:val="00505557"/>
    <w:rsid w:val="00505948"/>
    <w:rsid w:val="00505A80"/>
    <w:rsid w:val="00505B60"/>
    <w:rsid w:val="00505BEB"/>
    <w:rsid w:val="0050620F"/>
    <w:rsid w:val="0050662F"/>
    <w:rsid w:val="00506931"/>
    <w:rsid w:val="005069C9"/>
    <w:rsid w:val="00507576"/>
    <w:rsid w:val="00507BC4"/>
    <w:rsid w:val="005107B1"/>
    <w:rsid w:val="005109D6"/>
    <w:rsid w:val="00510C54"/>
    <w:rsid w:val="005114AE"/>
    <w:rsid w:val="0051185D"/>
    <w:rsid w:val="00511910"/>
    <w:rsid w:val="00511AF4"/>
    <w:rsid w:val="00511EC0"/>
    <w:rsid w:val="005121CD"/>
    <w:rsid w:val="0051239B"/>
    <w:rsid w:val="005127D2"/>
    <w:rsid w:val="00512923"/>
    <w:rsid w:val="0051319E"/>
    <w:rsid w:val="00513267"/>
    <w:rsid w:val="00513493"/>
    <w:rsid w:val="00513545"/>
    <w:rsid w:val="00513602"/>
    <w:rsid w:val="005137D6"/>
    <w:rsid w:val="00513A32"/>
    <w:rsid w:val="00513D44"/>
    <w:rsid w:val="00513F79"/>
    <w:rsid w:val="00514668"/>
    <w:rsid w:val="0051477E"/>
    <w:rsid w:val="005147F6"/>
    <w:rsid w:val="00514890"/>
    <w:rsid w:val="005149A3"/>
    <w:rsid w:val="00514A2A"/>
    <w:rsid w:val="00514B72"/>
    <w:rsid w:val="00514BBC"/>
    <w:rsid w:val="00514E7E"/>
    <w:rsid w:val="0051506D"/>
    <w:rsid w:val="005155AD"/>
    <w:rsid w:val="00515E26"/>
    <w:rsid w:val="005167F6"/>
    <w:rsid w:val="005169DD"/>
    <w:rsid w:val="00516A68"/>
    <w:rsid w:val="00516BB9"/>
    <w:rsid w:val="00516F84"/>
    <w:rsid w:val="0051732F"/>
    <w:rsid w:val="0051759D"/>
    <w:rsid w:val="005179FF"/>
    <w:rsid w:val="00517B37"/>
    <w:rsid w:val="00517F0F"/>
    <w:rsid w:val="005201A1"/>
    <w:rsid w:val="005208ED"/>
    <w:rsid w:val="005212DB"/>
    <w:rsid w:val="005218E3"/>
    <w:rsid w:val="005223DC"/>
    <w:rsid w:val="0052276B"/>
    <w:rsid w:val="005230F6"/>
    <w:rsid w:val="0052363A"/>
    <w:rsid w:val="005236FC"/>
    <w:rsid w:val="005238BE"/>
    <w:rsid w:val="00523FCD"/>
    <w:rsid w:val="005246C0"/>
    <w:rsid w:val="0052523F"/>
    <w:rsid w:val="00525860"/>
    <w:rsid w:val="00526097"/>
    <w:rsid w:val="00526C63"/>
    <w:rsid w:val="00526FDF"/>
    <w:rsid w:val="0052747E"/>
    <w:rsid w:val="005277AB"/>
    <w:rsid w:val="00530F47"/>
    <w:rsid w:val="00531319"/>
    <w:rsid w:val="00531677"/>
    <w:rsid w:val="00531C23"/>
    <w:rsid w:val="00531CBB"/>
    <w:rsid w:val="00533B49"/>
    <w:rsid w:val="00533D81"/>
    <w:rsid w:val="00533DBF"/>
    <w:rsid w:val="00533F9D"/>
    <w:rsid w:val="00534207"/>
    <w:rsid w:val="00534469"/>
    <w:rsid w:val="005347A9"/>
    <w:rsid w:val="005354F7"/>
    <w:rsid w:val="00535768"/>
    <w:rsid w:val="00535B6E"/>
    <w:rsid w:val="00535CE6"/>
    <w:rsid w:val="00535D6D"/>
    <w:rsid w:val="00535F60"/>
    <w:rsid w:val="00536AB2"/>
    <w:rsid w:val="00536F6E"/>
    <w:rsid w:val="005370A0"/>
    <w:rsid w:val="00537CEA"/>
    <w:rsid w:val="00540654"/>
    <w:rsid w:val="005408EB"/>
    <w:rsid w:val="00540B8D"/>
    <w:rsid w:val="00540CA5"/>
    <w:rsid w:val="00541145"/>
    <w:rsid w:val="005424E2"/>
    <w:rsid w:val="005429B3"/>
    <w:rsid w:val="00542A8E"/>
    <w:rsid w:val="00543986"/>
    <w:rsid w:val="00543B2D"/>
    <w:rsid w:val="00543EBC"/>
    <w:rsid w:val="0054441F"/>
    <w:rsid w:val="0054451B"/>
    <w:rsid w:val="00544CE2"/>
    <w:rsid w:val="00545896"/>
    <w:rsid w:val="00545BF3"/>
    <w:rsid w:val="0054631C"/>
    <w:rsid w:val="0054667A"/>
    <w:rsid w:val="005470B6"/>
    <w:rsid w:val="0054745D"/>
    <w:rsid w:val="00547954"/>
    <w:rsid w:val="00547AD2"/>
    <w:rsid w:val="00550780"/>
    <w:rsid w:val="005507DC"/>
    <w:rsid w:val="00551019"/>
    <w:rsid w:val="005514AD"/>
    <w:rsid w:val="005518CF"/>
    <w:rsid w:val="00551B3C"/>
    <w:rsid w:val="0055215A"/>
    <w:rsid w:val="00552378"/>
    <w:rsid w:val="005529ED"/>
    <w:rsid w:val="0055331F"/>
    <w:rsid w:val="00553682"/>
    <w:rsid w:val="00553DFB"/>
    <w:rsid w:val="00554965"/>
    <w:rsid w:val="005549F6"/>
    <w:rsid w:val="00554B74"/>
    <w:rsid w:val="00554EF1"/>
    <w:rsid w:val="00555AE0"/>
    <w:rsid w:val="00555D7D"/>
    <w:rsid w:val="00555F0B"/>
    <w:rsid w:val="0055603F"/>
    <w:rsid w:val="00556AA4"/>
    <w:rsid w:val="00556CC8"/>
    <w:rsid w:val="005570AD"/>
    <w:rsid w:val="0055715B"/>
    <w:rsid w:val="00557203"/>
    <w:rsid w:val="00557589"/>
    <w:rsid w:val="00557C4D"/>
    <w:rsid w:val="00557CCD"/>
    <w:rsid w:val="005604BB"/>
    <w:rsid w:val="00560867"/>
    <w:rsid w:val="00560CA6"/>
    <w:rsid w:val="00560E8D"/>
    <w:rsid w:val="005615B6"/>
    <w:rsid w:val="005616F7"/>
    <w:rsid w:val="00561A01"/>
    <w:rsid w:val="0056265A"/>
    <w:rsid w:val="00562F80"/>
    <w:rsid w:val="005635F9"/>
    <w:rsid w:val="00563E7A"/>
    <w:rsid w:val="005640D7"/>
    <w:rsid w:val="00564101"/>
    <w:rsid w:val="00564155"/>
    <w:rsid w:val="005643A7"/>
    <w:rsid w:val="005647DD"/>
    <w:rsid w:val="0056487D"/>
    <w:rsid w:val="00565055"/>
    <w:rsid w:val="005651BA"/>
    <w:rsid w:val="005654B9"/>
    <w:rsid w:val="0056591B"/>
    <w:rsid w:val="00565AD2"/>
    <w:rsid w:val="00565D97"/>
    <w:rsid w:val="00565E16"/>
    <w:rsid w:val="00565FF5"/>
    <w:rsid w:val="00566484"/>
    <w:rsid w:val="00566911"/>
    <w:rsid w:val="00566BF5"/>
    <w:rsid w:val="00566CE5"/>
    <w:rsid w:val="00567158"/>
    <w:rsid w:val="005673D6"/>
    <w:rsid w:val="00567A7D"/>
    <w:rsid w:val="00567FDF"/>
    <w:rsid w:val="00571A65"/>
    <w:rsid w:val="0057218F"/>
    <w:rsid w:val="00572518"/>
    <w:rsid w:val="0057283F"/>
    <w:rsid w:val="00573169"/>
    <w:rsid w:val="005732B3"/>
    <w:rsid w:val="005733A2"/>
    <w:rsid w:val="0057341C"/>
    <w:rsid w:val="00573499"/>
    <w:rsid w:val="00573BC8"/>
    <w:rsid w:val="00573C8C"/>
    <w:rsid w:val="00574233"/>
    <w:rsid w:val="00574434"/>
    <w:rsid w:val="005747A0"/>
    <w:rsid w:val="00574890"/>
    <w:rsid w:val="005755B2"/>
    <w:rsid w:val="005755DE"/>
    <w:rsid w:val="0057561D"/>
    <w:rsid w:val="005758B5"/>
    <w:rsid w:val="005758E5"/>
    <w:rsid w:val="00575957"/>
    <w:rsid w:val="005762D4"/>
    <w:rsid w:val="00576BF5"/>
    <w:rsid w:val="00576BF7"/>
    <w:rsid w:val="00576C11"/>
    <w:rsid w:val="0057756A"/>
    <w:rsid w:val="005777BC"/>
    <w:rsid w:val="00577A35"/>
    <w:rsid w:val="00580228"/>
    <w:rsid w:val="0058048D"/>
    <w:rsid w:val="00580770"/>
    <w:rsid w:val="00580846"/>
    <w:rsid w:val="00580936"/>
    <w:rsid w:val="00580AD6"/>
    <w:rsid w:val="00580D6D"/>
    <w:rsid w:val="00581095"/>
    <w:rsid w:val="00581184"/>
    <w:rsid w:val="005827F2"/>
    <w:rsid w:val="00583621"/>
    <w:rsid w:val="00583C0F"/>
    <w:rsid w:val="00583CEA"/>
    <w:rsid w:val="005841FE"/>
    <w:rsid w:val="0058481D"/>
    <w:rsid w:val="00585144"/>
    <w:rsid w:val="00585202"/>
    <w:rsid w:val="005859AF"/>
    <w:rsid w:val="005861DC"/>
    <w:rsid w:val="00586587"/>
    <w:rsid w:val="0058684F"/>
    <w:rsid w:val="005869BD"/>
    <w:rsid w:val="00586F8E"/>
    <w:rsid w:val="00587647"/>
    <w:rsid w:val="00587778"/>
    <w:rsid w:val="005878E5"/>
    <w:rsid w:val="00587DFA"/>
    <w:rsid w:val="00590030"/>
    <w:rsid w:val="005900A7"/>
    <w:rsid w:val="00590A34"/>
    <w:rsid w:val="00590AAC"/>
    <w:rsid w:val="00590ABB"/>
    <w:rsid w:val="0059108B"/>
    <w:rsid w:val="0059147F"/>
    <w:rsid w:val="005917E7"/>
    <w:rsid w:val="00592A1D"/>
    <w:rsid w:val="005933FB"/>
    <w:rsid w:val="005935AC"/>
    <w:rsid w:val="005935BC"/>
    <w:rsid w:val="0059394C"/>
    <w:rsid w:val="005946BB"/>
    <w:rsid w:val="0059549B"/>
    <w:rsid w:val="005958EB"/>
    <w:rsid w:val="00595991"/>
    <w:rsid w:val="00595BD6"/>
    <w:rsid w:val="00595EC3"/>
    <w:rsid w:val="00595F7B"/>
    <w:rsid w:val="00596140"/>
    <w:rsid w:val="005962A3"/>
    <w:rsid w:val="005963F5"/>
    <w:rsid w:val="00596413"/>
    <w:rsid w:val="00596DC9"/>
    <w:rsid w:val="005977F4"/>
    <w:rsid w:val="00597C9C"/>
    <w:rsid w:val="00597CAB"/>
    <w:rsid w:val="00597CBA"/>
    <w:rsid w:val="00597E45"/>
    <w:rsid w:val="005A03F8"/>
    <w:rsid w:val="005A09A2"/>
    <w:rsid w:val="005A1423"/>
    <w:rsid w:val="005A1D8A"/>
    <w:rsid w:val="005A207B"/>
    <w:rsid w:val="005A284C"/>
    <w:rsid w:val="005A2873"/>
    <w:rsid w:val="005A2885"/>
    <w:rsid w:val="005A2A6B"/>
    <w:rsid w:val="005A2E25"/>
    <w:rsid w:val="005A2EB9"/>
    <w:rsid w:val="005A2F18"/>
    <w:rsid w:val="005A3D60"/>
    <w:rsid w:val="005A45A3"/>
    <w:rsid w:val="005A49AA"/>
    <w:rsid w:val="005A4F58"/>
    <w:rsid w:val="005A54E3"/>
    <w:rsid w:val="005A58CB"/>
    <w:rsid w:val="005A5BBC"/>
    <w:rsid w:val="005A620F"/>
    <w:rsid w:val="005A64DB"/>
    <w:rsid w:val="005A66A5"/>
    <w:rsid w:val="005A6B50"/>
    <w:rsid w:val="005A70FE"/>
    <w:rsid w:val="005A7336"/>
    <w:rsid w:val="005A7582"/>
    <w:rsid w:val="005A7767"/>
    <w:rsid w:val="005A783C"/>
    <w:rsid w:val="005B059C"/>
    <w:rsid w:val="005B176A"/>
    <w:rsid w:val="005B1B01"/>
    <w:rsid w:val="005B27FA"/>
    <w:rsid w:val="005B2A77"/>
    <w:rsid w:val="005B2B52"/>
    <w:rsid w:val="005B3461"/>
    <w:rsid w:val="005B3CD1"/>
    <w:rsid w:val="005B41ED"/>
    <w:rsid w:val="005B447D"/>
    <w:rsid w:val="005B4A7D"/>
    <w:rsid w:val="005B4B08"/>
    <w:rsid w:val="005B4C6F"/>
    <w:rsid w:val="005B4FFB"/>
    <w:rsid w:val="005B55BD"/>
    <w:rsid w:val="005B570B"/>
    <w:rsid w:val="005B5ECE"/>
    <w:rsid w:val="005B6148"/>
    <w:rsid w:val="005B6AD2"/>
    <w:rsid w:val="005B70BF"/>
    <w:rsid w:val="005B7658"/>
    <w:rsid w:val="005B7A01"/>
    <w:rsid w:val="005B7B1D"/>
    <w:rsid w:val="005B7C8D"/>
    <w:rsid w:val="005B7E0C"/>
    <w:rsid w:val="005C0896"/>
    <w:rsid w:val="005C08B5"/>
    <w:rsid w:val="005C0B0F"/>
    <w:rsid w:val="005C0FFA"/>
    <w:rsid w:val="005C1538"/>
    <w:rsid w:val="005C1579"/>
    <w:rsid w:val="005C181C"/>
    <w:rsid w:val="005C188B"/>
    <w:rsid w:val="005C246B"/>
    <w:rsid w:val="005C286F"/>
    <w:rsid w:val="005C2C45"/>
    <w:rsid w:val="005C3505"/>
    <w:rsid w:val="005C35C1"/>
    <w:rsid w:val="005C3A84"/>
    <w:rsid w:val="005C3CAB"/>
    <w:rsid w:val="005C3D55"/>
    <w:rsid w:val="005C4435"/>
    <w:rsid w:val="005C4767"/>
    <w:rsid w:val="005C5078"/>
    <w:rsid w:val="005C5493"/>
    <w:rsid w:val="005C6265"/>
    <w:rsid w:val="005C6584"/>
    <w:rsid w:val="005C66E5"/>
    <w:rsid w:val="005C6DAD"/>
    <w:rsid w:val="005C6E92"/>
    <w:rsid w:val="005C7223"/>
    <w:rsid w:val="005C76A7"/>
    <w:rsid w:val="005C77FA"/>
    <w:rsid w:val="005C7D0F"/>
    <w:rsid w:val="005C7D29"/>
    <w:rsid w:val="005C7D81"/>
    <w:rsid w:val="005D060E"/>
    <w:rsid w:val="005D0C4E"/>
    <w:rsid w:val="005D1FBC"/>
    <w:rsid w:val="005D2939"/>
    <w:rsid w:val="005D29ED"/>
    <w:rsid w:val="005D2E70"/>
    <w:rsid w:val="005D37D3"/>
    <w:rsid w:val="005D39DA"/>
    <w:rsid w:val="005D3A3A"/>
    <w:rsid w:val="005D484D"/>
    <w:rsid w:val="005D4B0E"/>
    <w:rsid w:val="005D4B64"/>
    <w:rsid w:val="005D4B76"/>
    <w:rsid w:val="005D4C41"/>
    <w:rsid w:val="005D4D2B"/>
    <w:rsid w:val="005D4D8A"/>
    <w:rsid w:val="005D4DB7"/>
    <w:rsid w:val="005D4FF2"/>
    <w:rsid w:val="005D51C4"/>
    <w:rsid w:val="005D5697"/>
    <w:rsid w:val="005D56EE"/>
    <w:rsid w:val="005D5AD4"/>
    <w:rsid w:val="005D65E1"/>
    <w:rsid w:val="005D687F"/>
    <w:rsid w:val="005D6AEB"/>
    <w:rsid w:val="005D6FED"/>
    <w:rsid w:val="005D7442"/>
    <w:rsid w:val="005E0313"/>
    <w:rsid w:val="005E068A"/>
    <w:rsid w:val="005E0729"/>
    <w:rsid w:val="005E081E"/>
    <w:rsid w:val="005E090E"/>
    <w:rsid w:val="005E0A85"/>
    <w:rsid w:val="005E0AB0"/>
    <w:rsid w:val="005E0ACB"/>
    <w:rsid w:val="005E0CF4"/>
    <w:rsid w:val="005E0D84"/>
    <w:rsid w:val="005E0E2C"/>
    <w:rsid w:val="005E113E"/>
    <w:rsid w:val="005E1212"/>
    <w:rsid w:val="005E1D7E"/>
    <w:rsid w:val="005E1E22"/>
    <w:rsid w:val="005E2405"/>
    <w:rsid w:val="005E2462"/>
    <w:rsid w:val="005E24F8"/>
    <w:rsid w:val="005E2835"/>
    <w:rsid w:val="005E2EE5"/>
    <w:rsid w:val="005E3432"/>
    <w:rsid w:val="005E383B"/>
    <w:rsid w:val="005E3E35"/>
    <w:rsid w:val="005E44BE"/>
    <w:rsid w:val="005E4E95"/>
    <w:rsid w:val="005E56B4"/>
    <w:rsid w:val="005E5D9C"/>
    <w:rsid w:val="005E5E4B"/>
    <w:rsid w:val="005E6055"/>
    <w:rsid w:val="005E635C"/>
    <w:rsid w:val="005E7295"/>
    <w:rsid w:val="005E7424"/>
    <w:rsid w:val="005E77CC"/>
    <w:rsid w:val="005F00A9"/>
    <w:rsid w:val="005F00B6"/>
    <w:rsid w:val="005F02DC"/>
    <w:rsid w:val="005F0780"/>
    <w:rsid w:val="005F0CE5"/>
    <w:rsid w:val="005F141F"/>
    <w:rsid w:val="005F1CA3"/>
    <w:rsid w:val="005F1E1C"/>
    <w:rsid w:val="005F2134"/>
    <w:rsid w:val="005F247B"/>
    <w:rsid w:val="005F2A2B"/>
    <w:rsid w:val="005F2CBD"/>
    <w:rsid w:val="005F2E21"/>
    <w:rsid w:val="005F337C"/>
    <w:rsid w:val="005F33FC"/>
    <w:rsid w:val="005F45DB"/>
    <w:rsid w:val="005F490A"/>
    <w:rsid w:val="005F4ABA"/>
    <w:rsid w:val="005F55FA"/>
    <w:rsid w:val="005F5C3A"/>
    <w:rsid w:val="005F5CD4"/>
    <w:rsid w:val="005F63A9"/>
    <w:rsid w:val="005F6713"/>
    <w:rsid w:val="005F6912"/>
    <w:rsid w:val="005F6A39"/>
    <w:rsid w:val="005F6C1F"/>
    <w:rsid w:val="005F6F0A"/>
    <w:rsid w:val="005F7484"/>
    <w:rsid w:val="005F7644"/>
    <w:rsid w:val="005F776F"/>
    <w:rsid w:val="005F7839"/>
    <w:rsid w:val="005F786B"/>
    <w:rsid w:val="005F7A78"/>
    <w:rsid w:val="005F7DB8"/>
    <w:rsid w:val="005F7F55"/>
    <w:rsid w:val="006003C3"/>
    <w:rsid w:val="00600DCA"/>
    <w:rsid w:val="00600FF4"/>
    <w:rsid w:val="00601107"/>
    <w:rsid w:val="00602232"/>
    <w:rsid w:val="0060349F"/>
    <w:rsid w:val="006037B9"/>
    <w:rsid w:val="006038F3"/>
    <w:rsid w:val="00603A82"/>
    <w:rsid w:val="00604175"/>
    <w:rsid w:val="00604833"/>
    <w:rsid w:val="00604DD2"/>
    <w:rsid w:val="00604EB4"/>
    <w:rsid w:val="0060566C"/>
    <w:rsid w:val="00605709"/>
    <w:rsid w:val="00605B49"/>
    <w:rsid w:val="0060662A"/>
    <w:rsid w:val="00607737"/>
    <w:rsid w:val="00607AEF"/>
    <w:rsid w:val="00607CF7"/>
    <w:rsid w:val="00610141"/>
    <w:rsid w:val="00610A1D"/>
    <w:rsid w:val="00610BCA"/>
    <w:rsid w:val="00610D82"/>
    <w:rsid w:val="00611005"/>
    <w:rsid w:val="00611251"/>
    <w:rsid w:val="00611B94"/>
    <w:rsid w:val="00611F6D"/>
    <w:rsid w:val="00612690"/>
    <w:rsid w:val="00612738"/>
    <w:rsid w:val="00612D54"/>
    <w:rsid w:val="0061316E"/>
    <w:rsid w:val="00613579"/>
    <w:rsid w:val="0061370D"/>
    <w:rsid w:val="0061449C"/>
    <w:rsid w:val="006149DC"/>
    <w:rsid w:val="00614C6B"/>
    <w:rsid w:val="00614CC6"/>
    <w:rsid w:val="00614D42"/>
    <w:rsid w:val="00614E36"/>
    <w:rsid w:val="006151AC"/>
    <w:rsid w:val="00616B8F"/>
    <w:rsid w:val="006170F6"/>
    <w:rsid w:val="006174F1"/>
    <w:rsid w:val="00617AD5"/>
    <w:rsid w:val="006200C7"/>
    <w:rsid w:val="006202BB"/>
    <w:rsid w:val="0062035E"/>
    <w:rsid w:val="00620ABC"/>
    <w:rsid w:val="00620DF5"/>
    <w:rsid w:val="00621715"/>
    <w:rsid w:val="00621737"/>
    <w:rsid w:val="0062188E"/>
    <w:rsid w:val="0062190C"/>
    <w:rsid w:val="00621D85"/>
    <w:rsid w:val="006223C1"/>
    <w:rsid w:val="0062312C"/>
    <w:rsid w:val="00623405"/>
    <w:rsid w:val="00623462"/>
    <w:rsid w:val="00623824"/>
    <w:rsid w:val="006238DC"/>
    <w:rsid w:val="0062423D"/>
    <w:rsid w:val="006245D2"/>
    <w:rsid w:val="00625272"/>
    <w:rsid w:val="00625765"/>
    <w:rsid w:val="0062578E"/>
    <w:rsid w:val="006264D1"/>
    <w:rsid w:val="00626C6F"/>
    <w:rsid w:val="00626DC7"/>
    <w:rsid w:val="00626FC6"/>
    <w:rsid w:val="00627272"/>
    <w:rsid w:val="00627EAD"/>
    <w:rsid w:val="00630836"/>
    <w:rsid w:val="006308AE"/>
    <w:rsid w:val="00630C0E"/>
    <w:rsid w:val="00631500"/>
    <w:rsid w:val="006317A8"/>
    <w:rsid w:val="0063259F"/>
    <w:rsid w:val="006325B9"/>
    <w:rsid w:val="00632EAB"/>
    <w:rsid w:val="006333B8"/>
    <w:rsid w:val="00633CC8"/>
    <w:rsid w:val="00633F19"/>
    <w:rsid w:val="006343C5"/>
    <w:rsid w:val="00634AFE"/>
    <w:rsid w:val="00634B71"/>
    <w:rsid w:val="00634FB8"/>
    <w:rsid w:val="00634FDA"/>
    <w:rsid w:val="006353C8"/>
    <w:rsid w:val="006355AD"/>
    <w:rsid w:val="006356FC"/>
    <w:rsid w:val="0063587D"/>
    <w:rsid w:val="00635FF0"/>
    <w:rsid w:val="00636974"/>
    <w:rsid w:val="006377DF"/>
    <w:rsid w:val="00637B19"/>
    <w:rsid w:val="0064059D"/>
    <w:rsid w:val="00640A09"/>
    <w:rsid w:val="00641043"/>
    <w:rsid w:val="00641153"/>
    <w:rsid w:val="006412D6"/>
    <w:rsid w:val="006413D7"/>
    <w:rsid w:val="006414F4"/>
    <w:rsid w:val="00641500"/>
    <w:rsid w:val="0064157B"/>
    <w:rsid w:val="00641C18"/>
    <w:rsid w:val="00641E1A"/>
    <w:rsid w:val="0064241C"/>
    <w:rsid w:val="00642540"/>
    <w:rsid w:val="006429DC"/>
    <w:rsid w:val="00642CDD"/>
    <w:rsid w:val="00642EE2"/>
    <w:rsid w:val="006435F8"/>
    <w:rsid w:val="0064399D"/>
    <w:rsid w:val="00643BCB"/>
    <w:rsid w:val="00643EC3"/>
    <w:rsid w:val="00644589"/>
    <w:rsid w:val="00644743"/>
    <w:rsid w:val="006448CC"/>
    <w:rsid w:val="00644DCB"/>
    <w:rsid w:val="0064521F"/>
    <w:rsid w:val="00646F79"/>
    <w:rsid w:val="00647124"/>
    <w:rsid w:val="00647305"/>
    <w:rsid w:val="00647352"/>
    <w:rsid w:val="006474F7"/>
    <w:rsid w:val="0064782B"/>
    <w:rsid w:val="00647BC9"/>
    <w:rsid w:val="0065050D"/>
    <w:rsid w:val="00650DE0"/>
    <w:rsid w:val="006518DB"/>
    <w:rsid w:val="00651AE8"/>
    <w:rsid w:val="00652507"/>
    <w:rsid w:val="00652CE2"/>
    <w:rsid w:val="006533DA"/>
    <w:rsid w:val="00653503"/>
    <w:rsid w:val="00653A52"/>
    <w:rsid w:val="00653D3D"/>
    <w:rsid w:val="006544AF"/>
    <w:rsid w:val="00654699"/>
    <w:rsid w:val="00655C1D"/>
    <w:rsid w:val="00655FBC"/>
    <w:rsid w:val="00656621"/>
    <w:rsid w:val="00656678"/>
    <w:rsid w:val="006569AB"/>
    <w:rsid w:val="006575D2"/>
    <w:rsid w:val="00657C59"/>
    <w:rsid w:val="00657E27"/>
    <w:rsid w:val="00657FDD"/>
    <w:rsid w:val="0066049D"/>
    <w:rsid w:val="00660543"/>
    <w:rsid w:val="00660F89"/>
    <w:rsid w:val="00661366"/>
    <w:rsid w:val="006619F8"/>
    <w:rsid w:val="00661BA7"/>
    <w:rsid w:val="00662037"/>
    <w:rsid w:val="00662725"/>
    <w:rsid w:val="00662792"/>
    <w:rsid w:val="00662AAB"/>
    <w:rsid w:val="006632EA"/>
    <w:rsid w:val="0066371A"/>
    <w:rsid w:val="00664439"/>
    <w:rsid w:val="006645F6"/>
    <w:rsid w:val="00664D00"/>
    <w:rsid w:val="00665145"/>
    <w:rsid w:val="006651F7"/>
    <w:rsid w:val="00665721"/>
    <w:rsid w:val="00665C40"/>
    <w:rsid w:val="00665E0F"/>
    <w:rsid w:val="006660A2"/>
    <w:rsid w:val="00666194"/>
    <w:rsid w:val="0066628E"/>
    <w:rsid w:val="00666FA9"/>
    <w:rsid w:val="006671AA"/>
    <w:rsid w:val="006672F7"/>
    <w:rsid w:val="006675FB"/>
    <w:rsid w:val="00670176"/>
    <w:rsid w:val="00671230"/>
    <w:rsid w:val="0067140B"/>
    <w:rsid w:val="00671456"/>
    <w:rsid w:val="0067174B"/>
    <w:rsid w:val="00671874"/>
    <w:rsid w:val="00671BFA"/>
    <w:rsid w:val="00671E28"/>
    <w:rsid w:val="00673599"/>
    <w:rsid w:val="00673F0E"/>
    <w:rsid w:val="00674127"/>
    <w:rsid w:val="006745FB"/>
    <w:rsid w:val="006746FE"/>
    <w:rsid w:val="00674773"/>
    <w:rsid w:val="00674947"/>
    <w:rsid w:val="00674FE2"/>
    <w:rsid w:val="0067572B"/>
    <w:rsid w:val="00676093"/>
    <w:rsid w:val="0067625D"/>
    <w:rsid w:val="006769AE"/>
    <w:rsid w:val="00676D13"/>
    <w:rsid w:val="00677495"/>
    <w:rsid w:val="00677773"/>
    <w:rsid w:val="00677B80"/>
    <w:rsid w:val="00677CD9"/>
    <w:rsid w:val="00677EB2"/>
    <w:rsid w:val="00680260"/>
    <w:rsid w:val="00680265"/>
    <w:rsid w:val="00680268"/>
    <w:rsid w:val="00680752"/>
    <w:rsid w:val="006809BB"/>
    <w:rsid w:val="00680A0F"/>
    <w:rsid w:val="00680A1D"/>
    <w:rsid w:val="0068111D"/>
    <w:rsid w:val="006812D6"/>
    <w:rsid w:val="0068162D"/>
    <w:rsid w:val="00681631"/>
    <w:rsid w:val="00681640"/>
    <w:rsid w:val="00681C28"/>
    <w:rsid w:val="00681C34"/>
    <w:rsid w:val="00681EBE"/>
    <w:rsid w:val="00682577"/>
    <w:rsid w:val="0068273A"/>
    <w:rsid w:val="00682AFC"/>
    <w:rsid w:val="00682E6A"/>
    <w:rsid w:val="00682EA4"/>
    <w:rsid w:val="00683557"/>
    <w:rsid w:val="00683853"/>
    <w:rsid w:val="006839F0"/>
    <w:rsid w:val="00683C89"/>
    <w:rsid w:val="00683D96"/>
    <w:rsid w:val="00684CFD"/>
    <w:rsid w:val="00685082"/>
    <w:rsid w:val="0068564A"/>
    <w:rsid w:val="0068618F"/>
    <w:rsid w:val="0068646C"/>
    <w:rsid w:val="0068652E"/>
    <w:rsid w:val="00686568"/>
    <w:rsid w:val="0068685C"/>
    <w:rsid w:val="00686CDA"/>
    <w:rsid w:val="00687224"/>
    <w:rsid w:val="0068731E"/>
    <w:rsid w:val="00687779"/>
    <w:rsid w:val="0068799D"/>
    <w:rsid w:val="00687F99"/>
    <w:rsid w:val="00690294"/>
    <w:rsid w:val="006909F9"/>
    <w:rsid w:val="00691147"/>
    <w:rsid w:val="006912E5"/>
    <w:rsid w:val="00691B63"/>
    <w:rsid w:val="00692072"/>
    <w:rsid w:val="00692360"/>
    <w:rsid w:val="00692616"/>
    <w:rsid w:val="006926D5"/>
    <w:rsid w:val="00692728"/>
    <w:rsid w:val="006933BF"/>
    <w:rsid w:val="00693770"/>
    <w:rsid w:val="006937DE"/>
    <w:rsid w:val="0069464A"/>
    <w:rsid w:val="00695004"/>
    <w:rsid w:val="006952CD"/>
    <w:rsid w:val="0069559B"/>
    <w:rsid w:val="00695C7B"/>
    <w:rsid w:val="006960C4"/>
    <w:rsid w:val="00696303"/>
    <w:rsid w:val="00697197"/>
    <w:rsid w:val="006975AB"/>
    <w:rsid w:val="00697E01"/>
    <w:rsid w:val="00697E3E"/>
    <w:rsid w:val="006A01A3"/>
    <w:rsid w:val="006A0409"/>
    <w:rsid w:val="006A10A3"/>
    <w:rsid w:val="006A12FE"/>
    <w:rsid w:val="006A1C1A"/>
    <w:rsid w:val="006A225E"/>
    <w:rsid w:val="006A2407"/>
    <w:rsid w:val="006A24BB"/>
    <w:rsid w:val="006A2C31"/>
    <w:rsid w:val="006A3019"/>
    <w:rsid w:val="006A36AD"/>
    <w:rsid w:val="006A379A"/>
    <w:rsid w:val="006A4216"/>
    <w:rsid w:val="006A43B5"/>
    <w:rsid w:val="006A4B5B"/>
    <w:rsid w:val="006A4CA5"/>
    <w:rsid w:val="006A5201"/>
    <w:rsid w:val="006A535C"/>
    <w:rsid w:val="006A6301"/>
    <w:rsid w:val="006A6935"/>
    <w:rsid w:val="006A6D49"/>
    <w:rsid w:val="006A707C"/>
    <w:rsid w:val="006A738C"/>
    <w:rsid w:val="006B0E1D"/>
    <w:rsid w:val="006B126C"/>
    <w:rsid w:val="006B1C12"/>
    <w:rsid w:val="006B295C"/>
    <w:rsid w:val="006B2B1C"/>
    <w:rsid w:val="006B3491"/>
    <w:rsid w:val="006B4390"/>
    <w:rsid w:val="006B4461"/>
    <w:rsid w:val="006B4726"/>
    <w:rsid w:val="006B4A7E"/>
    <w:rsid w:val="006B51C7"/>
    <w:rsid w:val="006B51E6"/>
    <w:rsid w:val="006B524D"/>
    <w:rsid w:val="006B5AFD"/>
    <w:rsid w:val="006B5D48"/>
    <w:rsid w:val="006B5E04"/>
    <w:rsid w:val="006B6402"/>
    <w:rsid w:val="006B66E2"/>
    <w:rsid w:val="006B6D95"/>
    <w:rsid w:val="006B76A9"/>
    <w:rsid w:val="006B784D"/>
    <w:rsid w:val="006B7885"/>
    <w:rsid w:val="006B7B43"/>
    <w:rsid w:val="006B7DBB"/>
    <w:rsid w:val="006B7F09"/>
    <w:rsid w:val="006C04E1"/>
    <w:rsid w:val="006C05D2"/>
    <w:rsid w:val="006C0AB3"/>
    <w:rsid w:val="006C0CD2"/>
    <w:rsid w:val="006C14F5"/>
    <w:rsid w:val="006C2E80"/>
    <w:rsid w:val="006C311A"/>
    <w:rsid w:val="006C3A10"/>
    <w:rsid w:val="006C4061"/>
    <w:rsid w:val="006C451D"/>
    <w:rsid w:val="006C4AB3"/>
    <w:rsid w:val="006C4C94"/>
    <w:rsid w:val="006C4E19"/>
    <w:rsid w:val="006C5330"/>
    <w:rsid w:val="006C57E0"/>
    <w:rsid w:val="006C6B9E"/>
    <w:rsid w:val="006C6D90"/>
    <w:rsid w:val="006C6EA7"/>
    <w:rsid w:val="006C7514"/>
    <w:rsid w:val="006C7E94"/>
    <w:rsid w:val="006D0472"/>
    <w:rsid w:val="006D063A"/>
    <w:rsid w:val="006D0BD7"/>
    <w:rsid w:val="006D140D"/>
    <w:rsid w:val="006D1440"/>
    <w:rsid w:val="006D174D"/>
    <w:rsid w:val="006D1875"/>
    <w:rsid w:val="006D1B32"/>
    <w:rsid w:val="006D1FC4"/>
    <w:rsid w:val="006D21E1"/>
    <w:rsid w:val="006D233F"/>
    <w:rsid w:val="006D2840"/>
    <w:rsid w:val="006D2C58"/>
    <w:rsid w:val="006D2E9C"/>
    <w:rsid w:val="006D3193"/>
    <w:rsid w:val="006D31C3"/>
    <w:rsid w:val="006D3659"/>
    <w:rsid w:val="006D387D"/>
    <w:rsid w:val="006D42CA"/>
    <w:rsid w:val="006D46C5"/>
    <w:rsid w:val="006D4816"/>
    <w:rsid w:val="006D487B"/>
    <w:rsid w:val="006D4B10"/>
    <w:rsid w:val="006D4D79"/>
    <w:rsid w:val="006D4FF7"/>
    <w:rsid w:val="006D5113"/>
    <w:rsid w:val="006D52A2"/>
    <w:rsid w:val="006D5AC4"/>
    <w:rsid w:val="006D5BCA"/>
    <w:rsid w:val="006D5E0C"/>
    <w:rsid w:val="006D5E5A"/>
    <w:rsid w:val="006D5E6E"/>
    <w:rsid w:val="006D6147"/>
    <w:rsid w:val="006D643F"/>
    <w:rsid w:val="006D68F7"/>
    <w:rsid w:val="006D6F09"/>
    <w:rsid w:val="006D70BB"/>
    <w:rsid w:val="006D752D"/>
    <w:rsid w:val="006E06DC"/>
    <w:rsid w:val="006E0703"/>
    <w:rsid w:val="006E0AAA"/>
    <w:rsid w:val="006E0D1A"/>
    <w:rsid w:val="006E0E35"/>
    <w:rsid w:val="006E1E7B"/>
    <w:rsid w:val="006E2278"/>
    <w:rsid w:val="006E25FF"/>
    <w:rsid w:val="006E26DB"/>
    <w:rsid w:val="006E2837"/>
    <w:rsid w:val="006E2EF2"/>
    <w:rsid w:val="006E3178"/>
    <w:rsid w:val="006E37CA"/>
    <w:rsid w:val="006E3874"/>
    <w:rsid w:val="006E3AC8"/>
    <w:rsid w:val="006E3C5A"/>
    <w:rsid w:val="006E3F01"/>
    <w:rsid w:val="006E4AB7"/>
    <w:rsid w:val="006E51F4"/>
    <w:rsid w:val="006E5318"/>
    <w:rsid w:val="006E59A6"/>
    <w:rsid w:val="006E5B40"/>
    <w:rsid w:val="006E6319"/>
    <w:rsid w:val="006E668D"/>
    <w:rsid w:val="006E746A"/>
    <w:rsid w:val="006E7681"/>
    <w:rsid w:val="006E76FA"/>
    <w:rsid w:val="006E773F"/>
    <w:rsid w:val="006E7F1F"/>
    <w:rsid w:val="006F029F"/>
    <w:rsid w:val="006F03AB"/>
    <w:rsid w:val="006F055D"/>
    <w:rsid w:val="006F07E2"/>
    <w:rsid w:val="006F0E86"/>
    <w:rsid w:val="006F1262"/>
    <w:rsid w:val="006F14D0"/>
    <w:rsid w:val="006F188A"/>
    <w:rsid w:val="006F213A"/>
    <w:rsid w:val="006F2611"/>
    <w:rsid w:val="006F26A4"/>
    <w:rsid w:val="006F2E61"/>
    <w:rsid w:val="006F32A9"/>
    <w:rsid w:val="006F37EA"/>
    <w:rsid w:val="006F3A1F"/>
    <w:rsid w:val="006F3B26"/>
    <w:rsid w:val="006F428D"/>
    <w:rsid w:val="006F42B9"/>
    <w:rsid w:val="006F430C"/>
    <w:rsid w:val="006F4360"/>
    <w:rsid w:val="006F43B5"/>
    <w:rsid w:val="006F503D"/>
    <w:rsid w:val="006F508A"/>
    <w:rsid w:val="006F5319"/>
    <w:rsid w:val="006F5EA2"/>
    <w:rsid w:val="006F5F7D"/>
    <w:rsid w:val="006F60B1"/>
    <w:rsid w:val="006F61D7"/>
    <w:rsid w:val="006F6C5C"/>
    <w:rsid w:val="006F7447"/>
    <w:rsid w:val="006F7940"/>
    <w:rsid w:val="00700D52"/>
    <w:rsid w:val="00701588"/>
    <w:rsid w:val="007015E3"/>
    <w:rsid w:val="00701A9A"/>
    <w:rsid w:val="00701FC6"/>
    <w:rsid w:val="00702ABE"/>
    <w:rsid w:val="00703D3B"/>
    <w:rsid w:val="00703DEB"/>
    <w:rsid w:val="00704061"/>
    <w:rsid w:val="007047F3"/>
    <w:rsid w:val="007047FC"/>
    <w:rsid w:val="00704DDE"/>
    <w:rsid w:val="00705120"/>
    <w:rsid w:val="0070542A"/>
    <w:rsid w:val="00705821"/>
    <w:rsid w:val="00705F14"/>
    <w:rsid w:val="00706234"/>
    <w:rsid w:val="0070679B"/>
    <w:rsid w:val="00706D4A"/>
    <w:rsid w:val="00706ED9"/>
    <w:rsid w:val="007073D2"/>
    <w:rsid w:val="00707CEA"/>
    <w:rsid w:val="00710011"/>
    <w:rsid w:val="007102B6"/>
    <w:rsid w:val="007109CD"/>
    <w:rsid w:val="00710BF3"/>
    <w:rsid w:val="00710E1C"/>
    <w:rsid w:val="0071118F"/>
    <w:rsid w:val="00711282"/>
    <w:rsid w:val="00711879"/>
    <w:rsid w:val="007122BA"/>
    <w:rsid w:val="007123C2"/>
    <w:rsid w:val="0071240F"/>
    <w:rsid w:val="00712B7D"/>
    <w:rsid w:val="00712CC0"/>
    <w:rsid w:val="00712F2C"/>
    <w:rsid w:val="00713BE9"/>
    <w:rsid w:val="00713E0A"/>
    <w:rsid w:val="007141AD"/>
    <w:rsid w:val="007144C2"/>
    <w:rsid w:val="00714528"/>
    <w:rsid w:val="00714847"/>
    <w:rsid w:val="00714C33"/>
    <w:rsid w:val="00715124"/>
    <w:rsid w:val="00715A8D"/>
    <w:rsid w:val="00715E99"/>
    <w:rsid w:val="00715F1A"/>
    <w:rsid w:val="00716341"/>
    <w:rsid w:val="0071699A"/>
    <w:rsid w:val="00716A41"/>
    <w:rsid w:val="00717773"/>
    <w:rsid w:val="00720335"/>
    <w:rsid w:val="007204C5"/>
    <w:rsid w:val="00720A48"/>
    <w:rsid w:val="00720E69"/>
    <w:rsid w:val="00720EDE"/>
    <w:rsid w:val="00721A95"/>
    <w:rsid w:val="0072239F"/>
    <w:rsid w:val="007223BF"/>
    <w:rsid w:val="00722663"/>
    <w:rsid w:val="00722CF8"/>
    <w:rsid w:val="00723DD7"/>
    <w:rsid w:val="00723F3A"/>
    <w:rsid w:val="00724FC0"/>
    <w:rsid w:val="00725226"/>
    <w:rsid w:val="00726925"/>
    <w:rsid w:val="007269ED"/>
    <w:rsid w:val="0072755A"/>
    <w:rsid w:val="00727594"/>
    <w:rsid w:val="007275AC"/>
    <w:rsid w:val="0072780E"/>
    <w:rsid w:val="0073017E"/>
    <w:rsid w:val="0073026C"/>
    <w:rsid w:val="00730823"/>
    <w:rsid w:val="00730CFD"/>
    <w:rsid w:val="007311C0"/>
    <w:rsid w:val="0073183B"/>
    <w:rsid w:val="00731ECB"/>
    <w:rsid w:val="007322C6"/>
    <w:rsid w:val="007327AD"/>
    <w:rsid w:val="00732D5B"/>
    <w:rsid w:val="00733313"/>
    <w:rsid w:val="0073356A"/>
    <w:rsid w:val="007340B4"/>
    <w:rsid w:val="00734460"/>
    <w:rsid w:val="00734E55"/>
    <w:rsid w:val="007350D1"/>
    <w:rsid w:val="0073531B"/>
    <w:rsid w:val="007354AD"/>
    <w:rsid w:val="00735776"/>
    <w:rsid w:val="00735D35"/>
    <w:rsid w:val="0073688C"/>
    <w:rsid w:val="00736970"/>
    <w:rsid w:val="00737184"/>
    <w:rsid w:val="007372B8"/>
    <w:rsid w:val="007373B2"/>
    <w:rsid w:val="00740222"/>
    <w:rsid w:val="007402C2"/>
    <w:rsid w:val="00740638"/>
    <w:rsid w:val="00740647"/>
    <w:rsid w:val="00740A4E"/>
    <w:rsid w:val="00740F21"/>
    <w:rsid w:val="00741855"/>
    <w:rsid w:val="00741D01"/>
    <w:rsid w:val="00741EA9"/>
    <w:rsid w:val="00741F84"/>
    <w:rsid w:val="00741FB4"/>
    <w:rsid w:val="007422E5"/>
    <w:rsid w:val="00742492"/>
    <w:rsid w:val="007428F6"/>
    <w:rsid w:val="00742A7F"/>
    <w:rsid w:val="007437D1"/>
    <w:rsid w:val="00743A6C"/>
    <w:rsid w:val="00743B88"/>
    <w:rsid w:val="00743EEC"/>
    <w:rsid w:val="0074403E"/>
    <w:rsid w:val="0074549B"/>
    <w:rsid w:val="007457C5"/>
    <w:rsid w:val="007459D8"/>
    <w:rsid w:val="0074604D"/>
    <w:rsid w:val="00746BC6"/>
    <w:rsid w:val="0074735B"/>
    <w:rsid w:val="0074758F"/>
    <w:rsid w:val="0074762E"/>
    <w:rsid w:val="007477CB"/>
    <w:rsid w:val="007478E5"/>
    <w:rsid w:val="00747D5A"/>
    <w:rsid w:val="00750027"/>
    <w:rsid w:val="007502A6"/>
    <w:rsid w:val="0075079E"/>
    <w:rsid w:val="007507FA"/>
    <w:rsid w:val="00750827"/>
    <w:rsid w:val="00750BA2"/>
    <w:rsid w:val="00751638"/>
    <w:rsid w:val="00751818"/>
    <w:rsid w:val="00751878"/>
    <w:rsid w:val="007518B3"/>
    <w:rsid w:val="00751B40"/>
    <w:rsid w:val="0075202E"/>
    <w:rsid w:val="007521DF"/>
    <w:rsid w:val="00752A4B"/>
    <w:rsid w:val="0075365C"/>
    <w:rsid w:val="00753772"/>
    <w:rsid w:val="007537D3"/>
    <w:rsid w:val="00753919"/>
    <w:rsid w:val="00753922"/>
    <w:rsid w:val="0075409B"/>
    <w:rsid w:val="007541FC"/>
    <w:rsid w:val="0075461F"/>
    <w:rsid w:val="00754A8E"/>
    <w:rsid w:val="00754B12"/>
    <w:rsid w:val="00754C35"/>
    <w:rsid w:val="00754C7D"/>
    <w:rsid w:val="00754D47"/>
    <w:rsid w:val="00755182"/>
    <w:rsid w:val="007551A2"/>
    <w:rsid w:val="00756786"/>
    <w:rsid w:val="00756898"/>
    <w:rsid w:val="00756907"/>
    <w:rsid w:val="0075723B"/>
    <w:rsid w:val="00757290"/>
    <w:rsid w:val="00757400"/>
    <w:rsid w:val="00757A3C"/>
    <w:rsid w:val="00757A6E"/>
    <w:rsid w:val="00757C8E"/>
    <w:rsid w:val="00760408"/>
    <w:rsid w:val="0076110A"/>
    <w:rsid w:val="00761368"/>
    <w:rsid w:val="00761400"/>
    <w:rsid w:val="00761942"/>
    <w:rsid w:val="00761FA2"/>
    <w:rsid w:val="0076225A"/>
    <w:rsid w:val="00762C80"/>
    <w:rsid w:val="00763248"/>
    <w:rsid w:val="007633F9"/>
    <w:rsid w:val="00763529"/>
    <w:rsid w:val="0076356E"/>
    <w:rsid w:val="00763B78"/>
    <w:rsid w:val="00763DF3"/>
    <w:rsid w:val="00763EAC"/>
    <w:rsid w:val="0076424E"/>
    <w:rsid w:val="00764866"/>
    <w:rsid w:val="0076514E"/>
    <w:rsid w:val="007651C5"/>
    <w:rsid w:val="007651D3"/>
    <w:rsid w:val="00765719"/>
    <w:rsid w:val="00765833"/>
    <w:rsid w:val="007658FA"/>
    <w:rsid w:val="00765C66"/>
    <w:rsid w:val="00765E91"/>
    <w:rsid w:val="00765EEE"/>
    <w:rsid w:val="0076611C"/>
    <w:rsid w:val="0076709C"/>
    <w:rsid w:val="00767697"/>
    <w:rsid w:val="00767A62"/>
    <w:rsid w:val="00770409"/>
    <w:rsid w:val="0077057B"/>
    <w:rsid w:val="00770865"/>
    <w:rsid w:val="00770F9C"/>
    <w:rsid w:val="0077127E"/>
    <w:rsid w:val="007719B5"/>
    <w:rsid w:val="007719DF"/>
    <w:rsid w:val="00771AE0"/>
    <w:rsid w:val="00771CCD"/>
    <w:rsid w:val="00771DA4"/>
    <w:rsid w:val="00771F14"/>
    <w:rsid w:val="0077203E"/>
    <w:rsid w:val="00772140"/>
    <w:rsid w:val="00772275"/>
    <w:rsid w:val="007722B3"/>
    <w:rsid w:val="00772352"/>
    <w:rsid w:val="00772400"/>
    <w:rsid w:val="007728BA"/>
    <w:rsid w:val="00772D4B"/>
    <w:rsid w:val="00772D8E"/>
    <w:rsid w:val="00772F1E"/>
    <w:rsid w:val="0077369D"/>
    <w:rsid w:val="00773754"/>
    <w:rsid w:val="0077384A"/>
    <w:rsid w:val="007738B3"/>
    <w:rsid w:val="00773999"/>
    <w:rsid w:val="00773E42"/>
    <w:rsid w:val="007741CD"/>
    <w:rsid w:val="00774A02"/>
    <w:rsid w:val="00774C70"/>
    <w:rsid w:val="0077528E"/>
    <w:rsid w:val="00776261"/>
    <w:rsid w:val="00776D61"/>
    <w:rsid w:val="00777776"/>
    <w:rsid w:val="00777B63"/>
    <w:rsid w:val="007800EB"/>
    <w:rsid w:val="00780771"/>
    <w:rsid w:val="0078088C"/>
    <w:rsid w:val="00780B87"/>
    <w:rsid w:val="0078123E"/>
    <w:rsid w:val="007812CB"/>
    <w:rsid w:val="0078154C"/>
    <w:rsid w:val="0078281A"/>
    <w:rsid w:val="0078287B"/>
    <w:rsid w:val="00782D9D"/>
    <w:rsid w:val="00783266"/>
    <w:rsid w:val="00783922"/>
    <w:rsid w:val="00783A3B"/>
    <w:rsid w:val="00783B2F"/>
    <w:rsid w:val="007842C1"/>
    <w:rsid w:val="0078462C"/>
    <w:rsid w:val="00784CDD"/>
    <w:rsid w:val="00784E78"/>
    <w:rsid w:val="00784EBA"/>
    <w:rsid w:val="00784F82"/>
    <w:rsid w:val="00785077"/>
    <w:rsid w:val="007857EB"/>
    <w:rsid w:val="007861E9"/>
    <w:rsid w:val="007865D8"/>
    <w:rsid w:val="00786CD5"/>
    <w:rsid w:val="00786EBE"/>
    <w:rsid w:val="00786EE2"/>
    <w:rsid w:val="00787080"/>
    <w:rsid w:val="00787637"/>
    <w:rsid w:val="007877D6"/>
    <w:rsid w:val="007905EA"/>
    <w:rsid w:val="0079072F"/>
    <w:rsid w:val="00790836"/>
    <w:rsid w:val="007911C9"/>
    <w:rsid w:val="00791206"/>
    <w:rsid w:val="0079139A"/>
    <w:rsid w:val="0079140A"/>
    <w:rsid w:val="007915D2"/>
    <w:rsid w:val="00791E39"/>
    <w:rsid w:val="00791F50"/>
    <w:rsid w:val="00791FCD"/>
    <w:rsid w:val="00793F85"/>
    <w:rsid w:val="0079400C"/>
    <w:rsid w:val="0079408D"/>
    <w:rsid w:val="0079455F"/>
    <w:rsid w:val="007949A6"/>
    <w:rsid w:val="007954D2"/>
    <w:rsid w:val="00795564"/>
    <w:rsid w:val="007958D9"/>
    <w:rsid w:val="00795903"/>
    <w:rsid w:val="00795C03"/>
    <w:rsid w:val="00795C74"/>
    <w:rsid w:val="00796442"/>
    <w:rsid w:val="007968CC"/>
    <w:rsid w:val="00796A0E"/>
    <w:rsid w:val="00797002"/>
    <w:rsid w:val="007972C1"/>
    <w:rsid w:val="007A1272"/>
    <w:rsid w:val="007A198E"/>
    <w:rsid w:val="007A1FA1"/>
    <w:rsid w:val="007A20E4"/>
    <w:rsid w:val="007A2165"/>
    <w:rsid w:val="007A233D"/>
    <w:rsid w:val="007A2F22"/>
    <w:rsid w:val="007A2FF8"/>
    <w:rsid w:val="007A40FA"/>
    <w:rsid w:val="007A4814"/>
    <w:rsid w:val="007A4D8F"/>
    <w:rsid w:val="007A4E69"/>
    <w:rsid w:val="007A55D1"/>
    <w:rsid w:val="007A5D56"/>
    <w:rsid w:val="007A63F6"/>
    <w:rsid w:val="007A67CD"/>
    <w:rsid w:val="007A7395"/>
    <w:rsid w:val="007A7B8E"/>
    <w:rsid w:val="007A7BA5"/>
    <w:rsid w:val="007B090D"/>
    <w:rsid w:val="007B0DCB"/>
    <w:rsid w:val="007B10B6"/>
    <w:rsid w:val="007B1359"/>
    <w:rsid w:val="007B1363"/>
    <w:rsid w:val="007B17B9"/>
    <w:rsid w:val="007B1AC6"/>
    <w:rsid w:val="007B1DA5"/>
    <w:rsid w:val="007B249C"/>
    <w:rsid w:val="007B2DF3"/>
    <w:rsid w:val="007B35DE"/>
    <w:rsid w:val="007B3701"/>
    <w:rsid w:val="007B389A"/>
    <w:rsid w:val="007B3D8A"/>
    <w:rsid w:val="007B4280"/>
    <w:rsid w:val="007B4428"/>
    <w:rsid w:val="007B45B2"/>
    <w:rsid w:val="007B4609"/>
    <w:rsid w:val="007B4884"/>
    <w:rsid w:val="007B584B"/>
    <w:rsid w:val="007B5B50"/>
    <w:rsid w:val="007B5D44"/>
    <w:rsid w:val="007B5FA9"/>
    <w:rsid w:val="007B62D7"/>
    <w:rsid w:val="007B6A5F"/>
    <w:rsid w:val="007B6C0A"/>
    <w:rsid w:val="007B6DAE"/>
    <w:rsid w:val="007B79D0"/>
    <w:rsid w:val="007B7CAE"/>
    <w:rsid w:val="007C09BB"/>
    <w:rsid w:val="007C0A39"/>
    <w:rsid w:val="007C0B7E"/>
    <w:rsid w:val="007C0EAE"/>
    <w:rsid w:val="007C117C"/>
    <w:rsid w:val="007C1896"/>
    <w:rsid w:val="007C1A31"/>
    <w:rsid w:val="007C1F40"/>
    <w:rsid w:val="007C2994"/>
    <w:rsid w:val="007C2DC1"/>
    <w:rsid w:val="007C335A"/>
    <w:rsid w:val="007C389D"/>
    <w:rsid w:val="007C3A64"/>
    <w:rsid w:val="007C3F67"/>
    <w:rsid w:val="007C4344"/>
    <w:rsid w:val="007C47D1"/>
    <w:rsid w:val="007C4883"/>
    <w:rsid w:val="007C4B07"/>
    <w:rsid w:val="007C54F6"/>
    <w:rsid w:val="007C5B3A"/>
    <w:rsid w:val="007C5D89"/>
    <w:rsid w:val="007C5F9D"/>
    <w:rsid w:val="007C65AA"/>
    <w:rsid w:val="007C6743"/>
    <w:rsid w:val="007C6B04"/>
    <w:rsid w:val="007C6D9F"/>
    <w:rsid w:val="007C728C"/>
    <w:rsid w:val="007C7EF6"/>
    <w:rsid w:val="007D0F79"/>
    <w:rsid w:val="007D17C0"/>
    <w:rsid w:val="007D2079"/>
    <w:rsid w:val="007D2530"/>
    <w:rsid w:val="007D2817"/>
    <w:rsid w:val="007D2B21"/>
    <w:rsid w:val="007D3B44"/>
    <w:rsid w:val="007D3E0A"/>
    <w:rsid w:val="007D40B8"/>
    <w:rsid w:val="007D4415"/>
    <w:rsid w:val="007D48D5"/>
    <w:rsid w:val="007D4D9E"/>
    <w:rsid w:val="007D537D"/>
    <w:rsid w:val="007D5DF4"/>
    <w:rsid w:val="007D5FB3"/>
    <w:rsid w:val="007D6729"/>
    <w:rsid w:val="007D674A"/>
    <w:rsid w:val="007D6DAB"/>
    <w:rsid w:val="007D6DE3"/>
    <w:rsid w:val="007D6F0B"/>
    <w:rsid w:val="007D7BC8"/>
    <w:rsid w:val="007E0023"/>
    <w:rsid w:val="007E042B"/>
    <w:rsid w:val="007E06B3"/>
    <w:rsid w:val="007E0AA9"/>
    <w:rsid w:val="007E1348"/>
    <w:rsid w:val="007E1668"/>
    <w:rsid w:val="007E29A5"/>
    <w:rsid w:val="007E2AA4"/>
    <w:rsid w:val="007E2B8C"/>
    <w:rsid w:val="007E2BCD"/>
    <w:rsid w:val="007E2FB1"/>
    <w:rsid w:val="007E3716"/>
    <w:rsid w:val="007E3AE7"/>
    <w:rsid w:val="007E3B15"/>
    <w:rsid w:val="007E3F44"/>
    <w:rsid w:val="007E407A"/>
    <w:rsid w:val="007E42CC"/>
    <w:rsid w:val="007E4770"/>
    <w:rsid w:val="007E49E5"/>
    <w:rsid w:val="007E4E0F"/>
    <w:rsid w:val="007E507A"/>
    <w:rsid w:val="007E521D"/>
    <w:rsid w:val="007E5358"/>
    <w:rsid w:val="007E577A"/>
    <w:rsid w:val="007E5796"/>
    <w:rsid w:val="007E586B"/>
    <w:rsid w:val="007E5BF3"/>
    <w:rsid w:val="007E5D32"/>
    <w:rsid w:val="007E5E39"/>
    <w:rsid w:val="007E6009"/>
    <w:rsid w:val="007E65B4"/>
    <w:rsid w:val="007E660B"/>
    <w:rsid w:val="007E6F7A"/>
    <w:rsid w:val="007E6FCF"/>
    <w:rsid w:val="007E724E"/>
    <w:rsid w:val="007E7A5B"/>
    <w:rsid w:val="007F054C"/>
    <w:rsid w:val="007F05EF"/>
    <w:rsid w:val="007F0D2A"/>
    <w:rsid w:val="007F10C0"/>
    <w:rsid w:val="007F2382"/>
    <w:rsid w:val="007F396E"/>
    <w:rsid w:val="007F3E43"/>
    <w:rsid w:val="007F4270"/>
    <w:rsid w:val="007F4950"/>
    <w:rsid w:val="007F4A17"/>
    <w:rsid w:val="007F4BB9"/>
    <w:rsid w:val="007F4DE3"/>
    <w:rsid w:val="007F4E3D"/>
    <w:rsid w:val="007F5723"/>
    <w:rsid w:val="007F58CC"/>
    <w:rsid w:val="007F59ED"/>
    <w:rsid w:val="007F59F4"/>
    <w:rsid w:val="007F5ACA"/>
    <w:rsid w:val="007F65B0"/>
    <w:rsid w:val="007F66FA"/>
    <w:rsid w:val="007F6AE4"/>
    <w:rsid w:val="007F6D57"/>
    <w:rsid w:val="007F6DAC"/>
    <w:rsid w:val="007F7231"/>
    <w:rsid w:val="007F76DE"/>
    <w:rsid w:val="007F7A47"/>
    <w:rsid w:val="00800081"/>
    <w:rsid w:val="0080047F"/>
    <w:rsid w:val="00800563"/>
    <w:rsid w:val="008005A0"/>
    <w:rsid w:val="0080077B"/>
    <w:rsid w:val="00800CE7"/>
    <w:rsid w:val="008015D1"/>
    <w:rsid w:val="008021DB"/>
    <w:rsid w:val="0080255E"/>
    <w:rsid w:val="00803115"/>
    <w:rsid w:val="00803321"/>
    <w:rsid w:val="00803550"/>
    <w:rsid w:val="008035B8"/>
    <w:rsid w:val="00803C02"/>
    <w:rsid w:val="008048F5"/>
    <w:rsid w:val="00804E19"/>
    <w:rsid w:val="00805036"/>
    <w:rsid w:val="008050A2"/>
    <w:rsid w:val="008055BF"/>
    <w:rsid w:val="0080578D"/>
    <w:rsid w:val="00805FF3"/>
    <w:rsid w:val="00806221"/>
    <w:rsid w:val="00806516"/>
    <w:rsid w:val="00806775"/>
    <w:rsid w:val="00806A34"/>
    <w:rsid w:val="00806AA5"/>
    <w:rsid w:val="00806EEF"/>
    <w:rsid w:val="0080705D"/>
    <w:rsid w:val="00807A13"/>
    <w:rsid w:val="00807B34"/>
    <w:rsid w:val="00807CC6"/>
    <w:rsid w:val="0081000F"/>
    <w:rsid w:val="00810C60"/>
    <w:rsid w:val="00810D03"/>
    <w:rsid w:val="00810F36"/>
    <w:rsid w:val="00811196"/>
    <w:rsid w:val="00811830"/>
    <w:rsid w:val="0081187D"/>
    <w:rsid w:val="00812061"/>
    <w:rsid w:val="008120A3"/>
    <w:rsid w:val="008123A9"/>
    <w:rsid w:val="00812508"/>
    <w:rsid w:val="00812946"/>
    <w:rsid w:val="00812D98"/>
    <w:rsid w:val="00813F4C"/>
    <w:rsid w:val="0081467C"/>
    <w:rsid w:val="0081492D"/>
    <w:rsid w:val="00814A70"/>
    <w:rsid w:val="008156C8"/>
    <w:rsid w:val="00815896"/>
    <w:rsid w:val="00815BD6"/>
    <w:rsid w:val="00815C7D"/>
    <w:rsid w:val="00815CF4"/>
    <w:rsid w:val="00815F78"/>
    <w:rsid w:val="008163D4"/>
    <w:rsid w:val="008166FD"/>
    <w:rsid w:val="00816E8C"/>
    <w:rsid w:val="0081702B"/>
    <w:rsid w:val="00817311"/>
    <w:rsid w:val="0081774B"/>
    <w:rsid w:val="00817B43"/>
    <w:rsid w:val="00817E5C"/>
    <w:rsid w:val="0082012C"/>
    <w:rsid w:val="00820563"/>
    <w:rsid w:val="00820631"/>
    <w:rsid w:val="00820A04"/>
    <w:rsid w:val="00820F96"/>
    <w:rsid w:val="00821092"/>
    <w:rsid w:val="00821147"/>
    <w:rsid w:val="00821257"/>
    <w:rsid w:val="008221BF"/>
    <w:rsid w:val="008221EF"/>
    <w:rsid w:val="00822351"/>
    <w:rsid w:val="008224F3"/>
    <w:rsid w:val="0082276F"/>
    <w:rsid w:val="00822783"/>
    <w:rsid w:val="008228D3"/>
    <w:rsid w:val="00822E58"/>
    <w:rsid w:val="008230D0"/>
    <w:rsid w:val="00823210"/>
    <w:rsid w:val="0082397F"/>
    <w:rsid w:val="008243FF"/>
    <w:rsid w:val="0082450C"/>
    <w:rsid w:val="00824A3F"/>
    <w:rsid w:val="00824B8C"/>
    <w:rsid w:val="00825A72"/>
    <w:rsid w:val="00825CEB"/>
    <w:rsid w:val="00825D35"/>
    <w:rsid w:val="00825E6A"/>
    <w:rsid w:val="008261C0"/>
    <w:rsid w:val="00826243"/>
    <w:rsid w:val="00826777"/>
    <w:rsid w:val="00826A40"/>
    <w:rsid w:val="00826B5A"/>
    <w:rsid w:val="00826FF9"/>
    <w:rsid w:val="00827282"/>
    <w:rsid w:val="00827EE1"/>
    <w:rsid w:val="008300FB"/>
    <w:rsid w:val="0083063D"/>
    <w:rsid w:val="0083076E"/>
    <w:rsid w:val="008309BC"/>
    <w:rsid w:val="00830C41"/>
    <w:rsid w:val="008320DC"/>
    <w:rsid w:val="008322DE"/>
    <w:rsid w:val="0083288C"/>
    <w:rsid w:val="00832929"/>
    <w:rsid w:val="008329B1"/>
    <w:rsid w:val="00832D9B"/>
    <w:rsid w:val="00832DD5"/>
    <w:rsid w:val="0083339A"/>
    <w:rsid w:val="0083359B"/>
    <w:rsid w:val="00834DA6"/>
    <w:rsid w:val="008356C7"/>
    <w:rsid w:val="00835839"/>
    <w:rsid w:val="00836D85"/>
    <w:rsid w:val="00836D9B"/>
    <w:rsid w:val="00837175"/>
    <w:rsid w:val="00837D37"/>
    <w:rsid w:val="008400D0"/>
    <w:rsid w:val="00840476"/>
    <w:rsid w:val="00840F9B"/>
    <w:rsid w:val="00841717"/>
    <w:rsid w:val="00841DB8"/>
    <w:rsid w:val="008420C1"/>
    <w:rsid w:val="0084244F"/>
    <w:rsid w:val="008427D3"/>
    <w:rsid w:val="00842A4F"/>
    <w:rsid w:val="00842B2C"/>
    <w:rsid w:val="00843542"/>
    <w:rsid w:val="00843C3A"/>
    <w:rsid w:val="008441B3"/>
    <w:rsid w:val="008447DF"/>
    <w:rsid w:val="008460D8"/>
    <w:rsid w:val="00846350"/>
    <w:rsid w:val="0084736E"/>
    <w:rsid w:val="008475AB"/>
    <w:rsid w:val="00847622"/>
    <w:rsid w:val="0085041B"/>
    <w:rsid w:val="008505DC"/>
    <w:rsid w:val="00850A41"/>
    <w:rsid w:val="00850F3A"/>
    <w:rsid w:val="00850F85"/>
    <w:rsid w:val="00851AE4"/>
    <w:rsid w:val="00851B05"/>
    <w:rsid w:val="00851B33"/>
    <w:rsid w:val="00851D47"/>
    <w:rsid w:val="00851EE4"/>
    <w:rsid w:val="00852342"/>
    <w:rsid w:val="00852357"/>
    <w:rsid w:val="0085261D"/>
    <w:rsid w:val="00852F0F"/>
    <w:rsid w:val="008534E1"/>
    <w:rsid w:val="008549EA"/>
    <w:rsid w:val="008549FF"/>
    <w:rsid w:val="00854EF0"/>
    <w:rsid w:val="00854F99"/>
    <w:rsid w:val="008559A6"/>
    <w:rsid w:val="00855FAA"/>
    <w:rsid w:val="008566DD"/>
    <w:rsid w:val="008569BE"/>
    <w:rsid w:val="00856A4E"/>
    <w:rsid w:val="00856A86"/>
    <w:rsid w:val="00857A77"/>
    <w:rsid w:val="00857E85"/>
    <w:rsid w:val="00860279"/>
    <w:rsid w:val="00860430"/>
    <w:rsid w:val="00860A0B"/>
    <w:rsid w:val="00860D11"/>
    <w:rsid w:val="00861370"/>
    <w:rsid w:val="00861450"/>
    <w:rsid w:val="00861B11"/>
    <w:rsid w:val="00862F35"/>
    <w:rsid w:val="00863100"/>
    <w:rsid w:val="00863359"/>
    <w:rsid w:val="00863504"/>
    <w:rsid w:val="00863608"/>
    <w:rsid w:val="00863889"/>
    <w:rsid w:val="00863BCB"/>
    <w:rsid w:val="00863C00"/>
    <w:rsid w:val="00863CEF"/>
    <w:rsid w:val="00863F42"/>
    <w:rsid w:val="00864510"/>
    <w:rsid w:val="008645D4"/>
    <w:rsid w:val="0086475D"/>
    <w:rsid w:val="00864B3A"/>
    <w:rsid w:val="00864DF4"/>
    <w:rsid w:val="00865172"/>
    <w:rsid w:val="0086525F"/>
    <w:rsid w:val="008664B5"/>
    <w:rsid w:val="00866B14"/>
    <w:rsid w:val="008670B6"/>
    <w:rsid w:val="0086781B"/>
    <w:rsid w:val="00870528"/>
    <w:rsid w:val="0087057F"/>
    <w:rsid w:val="00870725"/>
    <w:rsid w:val="00870842"/>
    <w:rsid w:val="00870ADF"/>
    <w:rsid w:val="00870B7D"/>
    <w:rsid w:val="00872BB0"/>
    <w:rsid w:val="00873077"/>
    <w:rsid w:val="00873110"/>
    <w:rsid w:val="00873473"/>
    <w:rsid w:val="00873613"/>
    <w:rsid w:val="00873817"/>
    <w:rsid w:val="008739DB"/>
    <w:rsid w:val="00873C41"/>
    <w:rsid w:val="00873CA2"/>
    <w:rsid w:val="0087400E"/>
    <w:rsid w:val="0087415D"/>
    <w:rsid w:val="008741C2"/>
    <w:rsid w:val="00874272"/>
    <w:rsid w:val="0087459D"/>
    <w:rsid w:val="00874657"/>
    <w:rsid w:val="008747F7"/>
    <w:rsid w:val="00874C2F"/>
    <w:rsid w:val="00874FD6"/>
    <w:rsid w:val="0087513A"/>
    <w:rsid w:val="00875650"/>
    <w:rsid w:val="0087568D"/>
    <w:rsid w:val="008757DA"/>
    <w:rsid w:val="00876926"/>
    <w:rsid w:val="00876981"/>
    <w:rsid w:val="00877D41"/>
    <w:rsid w:val="00880269"/>
    <w:rsid w:val="00880AF4"/>
    <w:rsid w:val="0088198F"/>
    <w:rsid w:val="00881B85"/>
    <w:rsid w:val="00881E49"/>
    <w:rsid w:val="008821A3"/>
    <w:rsid w:val="008832D6"/>
    <w:rsid w:val="00883352"/>
    <w:rsid w:val="00883A01"/>
    <w:rsid w:val="00883A59"/>
    <w:rsid w:val="00883E75"/>
    <w:rsid w:val="00884467"/>
    <w:rsid w:val="00884730"/>
    <w:rsid w:val="00884942"/>
    <w:rsid w:val="00884BB8"/>
    <w:rsid w:val="00884F4A"/>
    <w:rsid w:val="00885204"/>
    <w:rsid w:val="008854EE"/>
    <w:rsid w:val="0088586D"/>
    <w:rsid w:val="0088593C"/>
    <w:rsid w:val="00885FCB"/>
    <w:rsid w:val="008868EC"/>
    <w:rsid w:val="008876DC"/>
    <w:rsid w:val="008879ED"/>
    <w:rsid w:val="00887CF3"/>
    <w:rsid w:val="00887F5A"/>
    <w:rsid w:val="00887F70"/>
    <w:rsid w:val="00890390"/>
    <w:rsid w:val="00890CF8"/>
    <w:rsid w:val="00890FA2"/>
    <w:rsid w:val="008912E5"/>
    <w:rsid w:val="0089160E"/>
    <w:rsid w:val="00891A32"/>
    <w:rsid w:val="0089212E"/>
    <w:rsid w:val="00892339"/>
    <w:rsid w:val="0089241B"/>
    <w:rsid w:val="008924DF"/>
    <w:rsid w:val="00892735"/>
    <w:rsid w:val="008928E1"/>
    <w:rsid w:val="00893488"/>
    <w:rsid w:val="00893A00"/>
    <w:rsid w:val="008940C7"/>
    <w:rsid w:val="00894191"/>
    <w:rsid w:val="00894318"/>
    <w:rsid w:val="00894DBF"/>
    <w:rsid w:val="00895152"/>
    <w:rsid w:val="0089626C"/>
    <w:rsid w:val="008962C8"/>
    <w:rsid w:val="00896D9D"/>
    <w:rsid w:val="00896E15"/>
    <w:rsid w:val="00896E1B"/>
    <w:rsid w:val="0089707B"/>
    <w:rsid w:val="008A06E6"/>
    <w:rsid w:val="008A079C"/>
    <w:rsid w:val="008A1B5E"/>
    <w:rsid w:val="008A1BD6"/>
    <w:rsid w:val="008A28EF"/>
    <w:rsid w:val="008A295E"/>
    <w:rsid w:val="008A2B13"/>
    <w:rsid w:val="008A3232"/>
    <w:rsid w:val="008A369B"/>
    <w:rsid w:val="008A3994"/>
    <w:rsid w:val="008A40CE"/>
    <w:rsid w:val="008A42DC"/>
    <w:rsid w:val="008A4825"/>
    <w:rsid w:val="008A4AA7"/>
    <w:rsid w:val="008A519D"/>
    <w:rsid w:val="008A5665"/>
    <w:rsid w:val="008A5667"/>
    <w:rsid w:val="008A58FE"/>
    <w:rsid w:val="008A5A86"/>
    <w:rsid w:val="008A63A6"/>
    <w:rsid w:val="008A68E0"/>
    <w:rsid w:val="008A7D03"/>
    <w:rsid w:val="008B00E4"/>
    <w:rsid w:val="008B08F6"/>
    <w:rsid w:val="008B1205"/>
    <w:rsid w:val="008B1A69"/>
    <w:rsid w:val="008B1E17"/>
    <w:rsid w:val="008B204F"/>
    <w:rsid w:val="008B2095"/>
    <w:rsid w:val="008B2490"/>
    <w:rsid w:val="008B285A"/>
    <w:rsid w:val="008B2A42"/>
    <w:rsid w:val="008B2FB0"/>
    <w:rsid w:val="008B3B9B"/>
    <w:rsid w:val="008B41D4"/>
    <w:rsid w:val="008B42C2"/>
    <w:rsid w:val="008B4464"/>
    <w:rsid w:val="008B4554"/>
    <w:rsid w:val="008B4BFE"/>
    <w:rsid w:val="008B4E91"/>
    <w:rsid w:val="008B5673"/>
    <w:rsid w:val="008B574D"/>
    <w:rsid w:val="008B58DD"/>
    <w:rsid w:val="008B59DE"/>
    <w:rsid w:val="008B5E63"/>
    <w:rsid w:val="008B5F2C"/>
    <w:rsid w:val="008B6D4B"/>
    <w:rsid w:val="008B6FDC"/>
    <w:rsid w:val="008B7930"/>
    <w:rsid w:val="008B7D0F"/>
    <w:rsid w:val="008C042D"/>
    <w:rsid w:val="008C12F3"/>
    <w:rsid w:val="008C1A54"/>
    <w:rsid w:val="008C1A67"/>
    <w:rsid w:val="008C1F4B"/>
    <w:rsid w:val="008C24A4"/>
    <w:rsid w:val="008C2639"/>
    <w:rsid w:val="008C2725"/>
    <w:rsid w:val="008C2D51"/>
    <w:rsid w:val="008C3156"/>
    <w:rsid w:val="008C322B"/>
    <w:rsid w:val="008C329E"/>
    <w:rsid w:val="008C3333"/>
    <w:rsid w:val="008C3490"/>
    <w:rsid w:val="008C3BF8"/>
    <w:rsid w:val="008C3DC7"/>
    <w:rsid w:val="008C4669"/>
    <w:rsid w:val="008C498D"/>
    <w:rsid w:val="008C4C83"/>
    <w:rsid w:val="008C4F2A"/>
    <w:rsid w:val="008C5FC9"/>
    <w:rsid w:val="008C6619"/>
    <w:rsid w:val="008C6758"/>
    <w:rsid w:val="008C68A0"/>
    <w:rsid w:val="008C699F"/>
    <w:rsid w:val="008C69A8"/>
    <w:rsid w:val="008C6C41"/>
    <w:rsid w:val="008C709D"/>
    <w:rsid w:val="008C77F3"/>
    <w:rsid w:val="008C7F3F"/>
    <w:rsid w:val="008D008C"/>
    <w:rsid w:val="008D0173"/>
    <w:rsid w:val="008D060D"/>
    <w:rsid w:val="008D0614"/>
    <w:rsid w:val="008D0766"/>
    <w:rsid w:val="008D0A16"/>
    <w:rsid w:val="008D1001"/>
    <w:rsid w:val="008D13C1"/>
    <w:rsid w:val="008D1489"/>
    <w:rsid w:val="008D1645"/>
    <w:rsid w:val="008D1AEC"/>
    <w:rsid w:val="008D1F55"/>
    <w:rsid w:val="008D231A"/>
    <w:rsid w:val="008D32B3"/>
    <w:rsid w:val="008D3552"/>
    <w:rsid w:val="008D3772"/>
    <w:rsid w:val="008D37F0"/>
    <w:rsid w:val="008D3EDE"/>
    <w:rsid w:val="008D446B"/>
    <w:rsid w:val="008D4744"/>
    <w:rsid w:val="008D49CE"/>
    <w:rsid w:val="008D608E"/>
    <w:rsid w:val="008D617C"/>
    <w:rsid w:val="008D6590"/>
    <w:rsid w:val="008D6E38"/>
    <w:rsid w:val="008D6F89"/>
    <w:rsid w:val="008D70B9"/>
    <w:rsid w:val="008D7518"/>
    <w:rsid w:val="008D75DB"/>
    <w:rsid w:val="008D7E28"/>
    <w:rsid w:val="008E0536"/>
    <w:rsid w:val="008E069A"/>
    <w:rsid w:val="008E08F5"/>
    <w:rsid w:val="008E1763"/>
    <w:rsid w:val="008E207E"/>
    <w:rsid w:val="008E22A8"/>
    <w:rsid w:val="008E2C47"/>
    <w:rsid w:val="008E2EA1"/>
    <w:rsid w:val="008E330E"/>
    <w:rsid w:val="008E3514"/>
    <w:rsid w:val="008E4735"/>
    <w:rsid w:val="008E4AF9"/>
    <w:rsid w:val="008E4EBD"/>
    <w:rsid w:val="008E5D7C"/>
    <w:rsid w:val="008E674B"/>
    <w:rsid w:val="008E682A"/>
    <w:rsid w:val="008E776A"/>
    <w:rsid w:val="008E77F2"/>
    <w:rsid w:val="008F005C"/>
    <w:rsid w:val="008F03CF"/>
    <w:rsid w:val="008F09A4"/>
    <w:rsid w:val="008F0D85"/>
    <w:rsid w:val="008F10B0"/>
    <w:rsid w:val="008F1131"/>
    <w:rsid w:val="008F171A"/>
    <w:rsid w:val="008F1C03"/>
    <w:rsid w:val="008F1C94"/>
    <w:rsid w:val="008F1CB6"/>
    <w:rsid w:val="008F20C9"/>
    <w:rsid w:val="008F22A1"/>
    <w:rsid w:val="008F2FC1"/>
    <w:rsid w:val="008F3517"/>
    <w:rsid w:val="008F3B7F"/>
    <w:rsid w:val="008F4035"/>
    <w:rsid w:val="008F44A9"/>
    <w:rsid w:val="008F49F7"/>
    <w:rsid w:val="008F4F89"/>
    <w:rsid w:val="008F513B"/>
    <w:rsid w:val="008F55B1"/>
    <w:rsid w:val="008F6497"/>
    <w:rsid w:val="008F650A"/>
    <w:rsid w:val="008F6FC0"/>
    <w:rsid w:val="008F7466"/>
    <w:rsid w:val="008F748E"/>
    <w:rsid w:val="008F7A7F"/>
    <w:rsid w:val="009004B8"/>
    <w:rsid w:val="009004FC"/>
    <w:rsid w:val="0090073C"/>
    <w:rsid w:val="00901F1A"/>
    <w:rsid w:val="00902AD0"/>
    <w:rsid w:val="00902D67"/>
    <w:rsid w:val="00902D8B"/>
    <w:rsid w:val="00902ED9"/>
    <w:rsid w:val="009034C5"/>
    <w:rsid w:val="009034CB"/>
    <w:rsid w:val="009035E2"/>
    <w:rsid w:val="00903993"/>
    <w:rsid w:val="009039F6"/>
    <w:rsid w:val="00903B17"/>
    <w:rsid w:val="00903D12"/>
    <w:rsid w:val="00903EDB"/>
    <w:rsid w:val="009040A8"/>
    <w:rsid w:val="0090482C"/>
    <w:rsid w:val="00905190"/>
    <w:rsid w:val="00905193"/>
    <w:rsid w:val="00905530"/>
    <w:rsid w:val="009060B4"/>
    <w:rsid w:val="00906149"/>
    <w:rsid w:val="0090697A"/>
    <w:rsid w:val="00906A94"/>
    <w:rsid w:val="009077CE"/>
    <w:rsid w:val="009078D8"/>
    <w:rsid w:val="009078F7"/>
    <w:rsid w:val="00907BEE"/>
    <w:rsid w:val="009100E2"/>
    <w:rsid w:val="009100F6"/>
    <w:rsid w:val="00910ACF"/>
    <w:rsid w:val="00910C3D"/>
    <w:rsid w:val="00911526"/>
    <w:rsid w:val="009121E7"/>
    <w:rsid w:val="00912240"/>
    <w:rsid w:val="009124A2"/>
    <w:rsid w:val="009131AC"/>
    <w:rsid w:val="00913299"/>
    <w:rsid w:val="00913D95"/>
    <w:rsid w:val="009140CF"/>
    <w:rsid w:val="00914E34"/>
    <w:rsid w:val="0091515D"/>
    <w:rsid w:val="00915B36"/>
    <w:rsid w:val="0091627E"/>
    <w:rsid w:val="00916303"/>
    <w:rsid w:val="009166D4"/>
    <w:rsid w:val="0091690C"/>
    <w:rsid w:val="0091742F"/>
    <w:rsid w:val="00917615"/>
    <w:rsid w:val="00917B45"/>
    <w:rsid w:val="00917E7D"/>
    <w:rsid w:val="0092084A"/>
    <w:rsid w:val="00920D51"/>
    <w:rsid w:val="00921103"/>
    <w:rsid w:val="009211E8"/>
    <w:rsid w:val="0092125C"/>
    <w:rsid w:val="00921E43"/>
    <w:rsid w:val="0092251A"/>
    <w:rsid w:val="00922686"/>
    <w:rsid w:val="009246B4"/>
    <w:rsid w:val="00924A79"/>
    <w:rsid w:val="00924EEB"/>
    <w:rsid w:val="0092577F"/>
    <w:rsid w:val="0092657F"/>
    <w:rsid w:val="00926791"/>
    <w:rsid w:val="00926FB5"/>
    <w:rsid w:val="0092718A"/>
    <w:rsid w:val="0092763F"/>
    <w:rsid w:val="009276D3"/>
    <w:rsid w:val="0092798B"/>
    <w:rsid w:val="00927AFD"/>
    <w:rsid w:val="00927B7F"/>
    <w:rsid w:val="00927C6B"/>
    <w:rsid w:val="00927F9D"/>
    <w:rsid w:val="00930468"/>
    <w:rsid w:val="00930E4A"/>
    <w:rsid w:val="00930F17"/>
    <w:rsid w:val="00931A00"/>
    <w:rsid w:val="00931DBA"/>
    <w:rsid w:val="00932251"/>
    <w:rsid w:val="009324B5"/>
    <w:rsid w:val="00932940"/>
    <w:rsid w:val="00932AB8"/>
    <w:rsid w:val="00932F43"/>
    <w:rsid w:val="00933690"/>
    <w:rsid w:val="0093387D"/>
    <w:rsid w:val="009338CC"/>
    <w:rsid w:val="00933AFA"/>
    <w:rsid w:val="00933DC2"/>
    <w:rsid w:val="009342DD"/>
    <w:rsid w:val="009344E2"/>
    <w:rsid w:val="009347F2"/>
    <w:rsid w:val="00934A51"/>
    <w:rsid w:val="00934A78"/>
    <w:rsid w:val="00934AFF"/>
    <w:rsid w:val="00934CF7"/>
    <w:rsid w:val="009367E2"/>
    <w:rsid w:val="00936DC0"/>
    <w:rsid w:val="00936F48"/>
    <w:rsid w:val="00940229"/>
    <w:rsid w:val="009402D2"/>
    <w:rsid w:val="009403A7"/>
    <w:rsid w:val="009407C0"/>
    <w:rsid w:val="0094178A"/>
    <w:rsid w:val="00941E0C"/>
    <w:rsid w:val="0094277E"/>
    <w:rsid w:val="00942828"/>
    <w:rsid w:val="00942D96"/>
    <w:rsid w:val="009434DC"/>
    <w:rsid w:val="009434EB"/>
    <w:rsid w:val="009439CF"/>
    <w:rsid w:val="00943D15"/>
    <w:rsid w:val="00943DE8"/>
    <w:rsid w:val="00943E61"/>
    <w:rsid w:val="0094401F"/>
    <w:rsid w:val="00944112"/>
    <w:rsid w:val="009442E1"/>
    <w:rsid w:val="009449B1"/>
    <w:rsid w:val="009455E4"/>
    <w:rsid w:val="00945C30"/>
    <w:rsid w:val="00946392"/>
    <w:rsid w:val="0094680D"/>
    <w:rsid w:val="00946EC8"/>
    <w:rsid w:val="00947914"/>
    <w:rsid w:val="00950375"/>
    <w:rsid w:val="00950C0C"/>
    <w:rsid w:val="00950C8B"/>
    <w:rsid w:val="00950F7C"/>
    <w:rsid w:val="00950FC3"/>
    <w:rsid w:val="0095139F"/>
    <w:rsid w:val="0095148B"/>
    <w:rsid w:val="0095159A"/>
    <w:rsid w:val="0095169D"/>
    <w:rsid w:val="009516BC"/>
    <w:rsid w:val="00951DCB"/>
    <w:rsid w:val="00952275"/>
    <w:rsid w:val="00952860"/>
    <w:rsid w:val="00952C7D"/>
    <w:rsid w:val="0095306D"/>
    <w:rsid w:val="009531FF"/>
    <w:rsid w:val="009533AF"/>
    <w:rsid w:val="0095342D"/>
    <w:rsid w:val="009536B9"/>
    <w:rsid w:val="00953F66"/>
    <w:rsid w:val="00954112"/>
    <w:rsid w:val="009541A7"/>
    <w:rsid w:val="009541A9"/>
    <w:rsid w:val="00954C0E"/>
    <w:rsid w:val="009550F1"/>
    <w:rsid w:val="009553D0"/>
    <w:rsid w:val="009554C6"/>
    <w:rsid w:val="0095576F"/>
    <w:rsid w:val="0095582A"/>
    <w:rsid w:val="009558A9"/>
    <w:rsid w:val="00955A20"/>
    <w:rsid w:val="00955B2B"/>
    <w:rsid w:val="00955D8C"/>
    <w:rsid w:val="00955E66"/>
    <w:rsid w:val="00956113"/>
    <w:rsid w:val="009563C6"/>
    <w:rsid w:val="00956C19"/>
    <w:rsid w:val="00956D63"/>
    <w:rsid w:val="00956F17"/>
    <w:rsid w:val="0095729F"/>
    <w:rsid w:val="00957646"/>
    <w:rsid w:val="00957CCF"/>
    <w:rsid w:val="0096000E"/>
    <w:rsid w:val="0096017C"/>
    <w:rsid w:val="00960375"/>
    <w:rsid w:val="0096038C"/>
    <w:rsid w:val="009603CC"/>
    <w:rsid w:val="00960D12"/>
    <w:rsid w:val="00960D7E"/>
    <w:rsid w:val="00960FAA"/>
    <w:rsid w:val="00961A99"/>
    <w:rsid w:val="0096214E"/>
    <w:rsid w:val="009621C2"/>
    <w:rsid w:val="00962522"/>
    <w:rsid w:val="00962AEC"/>
    <w:rsid w:val="00962FD2"/>
    <w:rsid w:val="00963194"/>
    <w:rsid w:val="0096319B"/>
    <w:rsid w:val="00963AB0"/>
    <w:rsid w:val="009656F1"/>
    <w:rsid w:val="009657A7"/>
    <w:rsid w:val="009662B8"/>
    <w:rsid w:val="00966A6A"/>
    <w:rsid w:val="00966F8B"/>
    <w:rsid w:val="00967E44"/>
    <w:rsid w:val="00967FF3"/>
    <w:rsid w:val="00970023"/>
    <w:rsid w:val="009700FB"/>
    <w:rsid w:val="009701E9"/>
    <w:rsid w:val="00970200"/>
    <w:rsid w:val="00970654"/>
    <w:rsid w:val="009707A5"/>
    <w:rsid w:val="009708E0"/>
    <w:rsid w:val="00970C1D"/>
    <w:rsid w:val="00970D93"/>
    <w:rsid w:val="009710FF"/>
    <w:rsid w:val="009711AD"/>
    <w:rsid w:val="0097198C"/>
    <w:rsid w:val="00971F1A"/>
    <w:rsid w:val="00972067"/>
    <w:rsid w:val="00972A64"/>
    <w:rsid w:val="00972B66"/>
    <w:rsid w:val="00972E22"/>
    <w:rsid w:val="00972F72"/>
    <w:rsid w:val="0097391E"/>
    <w:rsid w:val="00973B71"/>
    <w:rsid w:val="00974548"/>
    <w:rsid w:val="0097460B"/>
    <w:rsid w:val="009751B4"/>
    <w:rsid w:val="009754C6"/>
    <w:rsid w:val="00975971"/>
    <w:rsid w:val="00975E80"/>
    <w:rsid w:val="00976042"/>
    <w:rsid w:val="00976729"/>
    <w:rsid w:val="00976FBC"/>
    <w:rsid w:val="00977222"/>
    <w:rsid w:val="009775AC"/>
    <w:rsid w:val="009776C7"/>
    <w:rsid w:val="00977794"/>
    <w:rsid w:val="00977796"/>
    <w:rsid w:val="009778B5"/>
    <w:rsid w:val="00977996"/>
    <w:rsid w:val="00977B45"/>
    <w:rsid w:val="0098043A"/>
    <w:rsid w:val="00980B8A"/>
    <w:rsid w:val="00980DC8"/>
    <w:rsid w:val="0098114F"/>
    <w:rsid w:val="009816D3"/>
    <w:rsid w:val="009823EE"/>
    <w:rsid w:val="00982BE7"/>
    <w:rsid w:val="0098380A"/>
    <w:rsid w:val="00983D9D"/>
    <w:rsid w:val="00984ABA"/>
    <w:rsid w:val="0098515E"/>
    <w:rsid w:val="009859DB"/>
    <w:rsid w:val="00985CAF"/>
    <w:rsid w:val="00986709"/>
    <w:rsid w:val="0098695B"/>
    <w:rsid w:val="00986ABE"/>
    <w:rsid w:val="00986B50"/>
    <w:rsid w:val="00986C39"/>
    <w:rsid w:val="00986CE0"/>
    <w:rsid w:val="00987013"/>
    <w:rsid w:val="00987015"/>
    <w:rsid w:val="0098731D"/>
    <w:rsid w:val="009873AD"/>
    <w:rsid w:val="009873F4"/>
    <w:rsid w:val="0099001D"/>
    <w:rsid w:val="009903ED"/>
    <w:rsid w:val="009905FD"/>
    <w:rsid w:val="0099079E"/>
    <w:rsid w:val="009909B1"/>
    <w:rsid w:val="00990A88"/>
    <w:rsid w:val="00990D4F"/>
    <w:rsid w:val="00991771"/>
    <w:rsid w:val="009921EC"/>
    <w:rsid w:val="00992863"/>
    <w:rsid w:val="00992BAA"/>
    <w:rsid w:val="00992BB4"/>
    <w:rsid w:val="00992FA5"/>
    <w:rsid w:val="00993376"/>
    <w:rsid w:val="009934DA"/>
    <w:rsid w:val="00993A68"/>
    <w:rsid w:val="00993D9D"/>
    <w:rsid w:val="0099495B"/>
    <w:rsid w:val="00994EDB"/>
    <w:rsid w:val="0099516D"/>
    <w:rsid w:val="0099559A"/>
    <w:rsid w:val="00995792"/>
    <w:rsid w:val="00995A8E"/>
    <w:rsid w:val="00995EA4"/>
    <w:rsid w:val="009962A3"/>
    <w:rsid w:val="00996790"/>
    <w:rsid w:val="00996925"/>
    <w:rsid w:val="00996FC1"/>
    <w:rsid w:val="00997924"/>
    <w:rsid w:val="00997F1F"/>
    <w:rsid w:val="00997FB7"/>
    <w:rsid w:val="009A0561"/>
    <w:rsid w:val="009A0852"/>
    <w:rsid w:val="009A098D"/>
    <w:rsid w:val="009A116B"/>
    <w:rsid w:val="009A11BF"/>
    <w:rsid w:val="009A1C07"/>
    <w:rsid w:val="009A1C5A"/>
    <w:rsid w:val="009A21D0"/>
    <w:rsid w:val="009A244D"/>
    <w:rsid w:val="009A28E3"/>
    <w:rsid w:val="009A2D6E"/>
    <w:rsid w:val="009A3A92"/>
    <w:rsid w:val="009A3C35"/>
    <w:rsid w:val="009A433A"/>
    <w:rsid w:val="009A4446"/>
    <w:rsid w:val="009A4658"/>
    <w:rsid w:val="009A4761"/>
    <w:rsid w:val="009A542A"/>
    <w:rsid w:val="009A5A12"/>
    <w:rsid w:val="009A5B68"/>
    <w:rsid w:val="009A5C23"/>
    <w:rsid w:val="009A5C3C"/>
    <w:rsid w:val="009A6214"/>
    <w:rsid w:val="009A6283"/>
    <w:rsid w:val="009A6E8F"/>
    <w:rsid w:val="009A7129"/>
    <w:rsid w:val="009A7516"/>
    <w:rsid w:val="009A7939"/>
    <w:rsid w:val="009A7A7D"/>
    <w:rsid w:val="009A7AA0"/>
    <w:rsid w:val="009B0C39"/>
    <w:rsid w:val="009B10E0"/>
    <w:rsid w:val="009B135C"/>
    <w:rsid w:val="009B224E"/>
    <w:rsid w:val="009B25C9"/>
    <w:rsid w:val="009B27FF"/>
    <w:rsid w:val="009B287B"/>
    <w:rsid w:val="009B323B"/>
    <w:rsid w:val="009B32B2"/>
    <w:rsid w:val="009B346E"/>
    <w:rsid w:val="009B3C9A"/>
    <w:rsid w:val="009B3E84"/>
    <w:rsid w:val="009B3ED5"/>
    <w:rsid w:val="009B3F4C"/>
    <w:rsid w:val="009B41C7"/>
    <w:rsid w:val="009B51D8"/>
    <w:rsid w:val="009B545E"/>
    <w:rsid w:val="009B5A4F"/>
    <w:rsid w:val="009B5A96"/>
    <w:rsid w:val="009B5B67"/>
    <w:rsid w:val="009B5E1B"/>
    <w:rsid w:val="009B5F0F"/>
    <w:rsid w:val="009B60B9"/>
    <w:rsid w:val="009B68EA"/>
    <w:rsid w:val="009B6DF3"/>
    <w:rsid w:val="009B6F2E"/>
    <w:rsid w:val="009B7C81"/>
    <w:rsid w:val="009C005D"/>
    <w:rsid w:val="009C09D7"/>
    <w:rsid w:val="009C0B95"/>
    <w:rsid w:val="009C1404"/>
    <w:rsid w:val="009C1C0A"/>
    <w:rsid w:val="009C1FCB"/>
    <w:rsid w:val="009C209C"/>
    <w:rsid w:val="009C2275"/>
    <w:rsid w:val="009C2409"/>
    <w:rsid w:val="009C24F9"/>
    <w:rsid w:val="009C2858"/>
    <w:rsid w:val="009C29EA"/>
    <w:rsid w:val="009C31EC"/>
    <w:rsid w:val="009C3FEA"/>
    <w:rsid w:val="009C463B"/>
    <w:rsid w:val="009C516D"/>
    <w:rsid w:val="009C5878"/>
    <w:rsid w:val="009C5F0D"/>
    <w:rsid w:val="009C67E0"/>
    <w:rsid w:val="009C6848"/>
    <w:rsid w:val="009C68A5"/>
    <w:rsid w:val="009C68F7"/>
    <w:rsid w:val="009C6CB6"/>
    <w:rsid w:val="009C6F68"/>
    <w:rsid w:val="009C7103"/>
    <w:rsid w:val="009C7BCB"/>
    <w:rsid w:val="009D0220"/>
    <w:rsid w:val="009D0556"/>
    <w:rsid w:val="009D05BF"/>
    <w:rsid w:val="009D0A38"/>
    <w:rsid w:val="009D0F0A"/>
    <w:rsid w:val="009D1033"/>
    <w:rsid w:val="009D20BD"/>
    <w:rsid w:val="009D2336"/>
    <w:rsid w:val="009D37DD"/>
    <w:rsid w:val="009D3C68"/>
    <w:rsid w:val="009D41AE"/>
    <w:rsid w:val="009D488C"/>
    <w:rsid w:val="009D4A35"/>
    <w:rsid w:val="009D4A68"/>
    <w:rsid w:val="009D4CAE"/>
    <w:rsid w:val="009D5667"/>
    <w:rsid w:val="009D612F"/>
    <w:rsid w:val="009D637C"/>
    <w:rsid w:val="009D69AE"/>
    <w:rsid w:val="009D70AB"/>
    <w:rsid w:val="009D753A"/>
    <w:rsid w:val="009D7BF7"/>
    <w:rsid w:val="009D7E7F"/>
    <w:rsid w:val="009D7EA2"/>
    <w:rsid w:val="009E023F"/>
    <w:rsid w:val="009E052D"/>
    <w:rsid w:val="009E0791"/>
    <w:rsid w:val="009E0AF5"/>
    <w:rsid w:val="009E0B1C"/>
    <w:rsid w:val="009E0FAE"/>
    <w:rsid w:val="009E1A5C"/>
    <w:rsid w:val="009E2151"/>
    <w:rsid w:val="009E28CE"/>
    <w:rsid w:val="009E30DA"/>
    <w:rsid w:val="009E341F"/>
    <w:rsid w:val="009E3463"/>
    <w:rsid w:val="009E34B1"/>
    <w:rsid w:val="009E43C7"/>
    <w:rsid w:val="009E440C"/>
    <w:rsid w:val="009E49C0"/>
    <w:rsid w:val="009E4C79"/>
    <w:rsid w:val="009E52D4"/>
    <w:rsid w:val="009E5390"/>
    <w:rsid w:val="009E590D"/>
    <w:rsid w:val="009E6052"/>
    <w:rsid w:val="009E62F9"/>
    <w:rsid w:val="009E63B9"/>
    <w:rsid w:val="009E64E4"/>
    <w:rsid w:val="009E6545"/>
    <w:rsid w:val="009E67A0"/>
    <w:rsid w:val="009E6FEB"/>
    <w:rsid w:val="009E7862"/>
    <w:rsid w:val="009E7B53"/>
    <w:rsid w:val="009E7BBB"/>
    <w:rsid w:val="009F1177"/>
    <w:rsid w:val="009F1341"/>
    <w:rsid w:val="009F1948"/>
    <w:rsid w:val="009F1D9D"/>
    <w:rsid w:val="009F1E3D"/>
    <w:rsid w:val="009F271B"/>
    <w:rsid w:val="009F28F0"/>
    <w:rsid w:val="009F2C2B"/>
    <w:rsid w:val="009F2D2E"/>
    <w:rsid w:val="009F2F1A"/>
    <w:rsid w:val="009F31B0"/>
    <w:rsid w:val="009F37AA"/>
    <w:rsid w:val="009F3CAD"/>
    <w:rsid w:val="009F3D45"/>
    <w:rsid w:val="009F3D77"/>
    <w:rsid w:val="009F4962"/>
    <w:rsid w:val="009F4B82"/>
    <w:rsid w:val="009F4DE3"/>
    <w:rsid w:val="009F4E1B"/>
    <w:rsid w:val="009F5105"/>
    <w:rsid w:val="009F5231"/>
    <w:rsid w:val="009F6511"/>
    <w:rsid w:val="009F681C"/>
    <w:rsid w:val="009F6B5A"/>
    <w:rsid w:val="009F750D"/>
    <w:rsid w:val="009F794D"/>
    <w:rsid w:val="009F7C44"/>
    <w:rsid w:val="00A00293"/>
    <w:rsid w:val="00A00390"/>
    <w:rsid w:val="00A007F2"/>
    <w:rsid w:val="00A00EAC"/>
    <w:rsid w:val="00A018F9"/>
    <w:rsid w:val="00A01A48"/>
    <w:rsid w:val="00A02012"/>
    <w:rsid w:val="00A0264D"/>
    <w:rsid w:val="00A0273B"/>
    <w:rsid w:val="00A028C6"/>
    <w:rsid w:val="00A029F1"/>
    <w:rsid w:val="00A02C07"/>
    <w:rsid w:val="00A036F2"/>
    <w:rsid w:val="00A0473D"/>
    <w:rsid w:val="00A04ECF"/>
    <w:rsid w:val="00A052FF"/>
    <w:rsid w:val="00A0563E"/>
    <w:rsid w:val="00A05687"/>
    <w:rsid w:val="00A0608F"/>
    <w:rsid w:val="00A061D3"/>
    <w:rsid w:val="00A066B9"/>
    <w:rsid w:val="00A06E08"/>
    <w:rsid w:val="00A070A8"/>
    <w:rsid w:val="00A07514"/>
    <w:rsid w:val="00A07B38"/>
    <w:rsid w:val="00A103CC"/>
    <w:rsid w:val="00A10D3C"/>
    <w:rsid w:val="00A115A7"/>
    <w:rsid w:val="00A115D0"/>
    <w:rsid w:val="00A116E2"/>
    <w:rsid w:val="00A118CD"/>
    <w:rsid w:val="00A11C11"/>
    <w:rsid w:val="00A11C8D"/>
    <w:rsid w:val="00A11EAE"/>
    <w:rsid w:val="00A1279A"/>
    <w:rsid w:val="00A127AA"/>
    <w:rsid w:val="00A1294E"/>
    <w:rsid w:val="00A12984"/>
    <w:rsid w:val="00A1315C"/>
    <w:rsid w:val="00A13736"/>
    <w:rsid w:val="00A13835"/>
    <w:rsid w:val="00A13BE3"/>
    <w:rsid w:val="00A14123"/>
    <w:rsid w:val="00A14A30"/>
    <w:rsid w:val="00A14A9A"/>
    <w:rsid w:val="00A1552E"/>
    <w:rsid w:val="00A15FFE"/>
    <w:rsid w:val="00A16972"/>
    <w:rsid w:val="00A16CD1"/>
    <w:rsid w:val="00A179DF"/>
    <w:rsid w:val="00A17DE8"/>
    <w:rsid w:val="00A17ECC"/>
    <w:rsid w:val="00A20259"/>
    <w:rsid w:val="00A2058F"/>
    <w:rsid w:val="00A20975"/>
    <w:rsid w:val="00A215C9"/>
    <w:rsid w:val="00A21A97"/>
    <w:rsid w:val="00A229C8"/>
    <w:rsid w:val="00A22CA5"/>
    <w:rsid w:val="00A2311C"/>
    <w:rsid w:val="00A23A1C"/>
    <w:rsid w:val="00A23A71"/>
    <w:rsid w:val="00A23AB9"/>
    <w:rsid w:val="00A23F62"/>
    <w:rsid w:val="00A2465A"/>
    <w:rsid w:val="00A247F2"/>
    <w:rsid w:val="00A24A17"/>
    <w:rsid w:val="00A24FB4"/>
    <w:rsid w:val="00A252E7"/>
    <w:rsid w:val="00A25A0D"/>
    <w:rsid w:val="00A26A0E"/>
    <w:rsid w:val="00A26B8C"/>
    <w:rsid w:val="00A26C53"/>
    <w:rsid w:val="00A271A0"/>
    <w:rsid w:val="00A271E7"/>
    <w:rsid w:val="00A2732E"/>
    <w:rsid w:val="00A30186"/>
    <w:rsid w:val="00A309D2"/>
    <w:rsid w:val="00A30AFE"/>
    <w:rsid w:val="00A30DBB"/>
    <w:rsid w:val="00A31671"/>
    <w:rsid w:val="00A316B2"/>
    <w:rsid w:val="00A32248"/>
    <w:rsid w:val="00A324D2"/>
    <w:rsid w:val="00A3260F"/>
    <w:rsid w:val="00A32CFF"/>
    <w:rsid w:val="00A3379D"/>
    <w:rsid w:val="00A33B8B"/>
    <w:rsid w:val="00A33F83"/>
    <w:rsid w:val="00A34022"/>
    <w:rsid w:val="00A34DDA"/>
    <w:rsid w:val="00A35314"/>
    <w:rsid w:val="00A359CD"/>
    <w:rsid w:val="00A361A3"/>
    <w:rsid w:val="00A36D6F"/>
    <w:rsid w:val="00A36F97"/>
    <w:rsid w:val="00A36FB1"/>
    <w:rsid w:val="00A3739D"/>
    <w:rsid w:val="00A374D9"/>
    <w:rsid w:val="00A404B9"/>
    <w:rsid w:val="00A406A6"/>
    <w:rsid w:val="00A40B20"/>
    <w:rsid w:val="00A40C28"/>
    <w:rsid w:val="00A40D75"/>
    <w:rsid w:val="00A4164B"/>
    <w:rsid w:val="00A4196A"/>
    <w:rsid w:val="00A41F88"/>
    <w:rsid w:val="00A424FA"/>
    <w:rsid w:val="00A42B66"/>
    <w:rsid w:val="00A42E6A"/>
    <w:rsid w:val="00A4371D"/>
    <w:rsid w:val="00A438AF"/>
    <w:rsid w:val="00A4489F"/>
    <w:rsid w:val="00A44A0B"/>
    <w:rsid w:val="00A44A81"/>
    <w:rsid w:val="00A44D9D"/>
    <w:rsid w:val="00A45F49"/>
    <w:rsid w:val="00A461B3"/>
    <w:rsid w:val="00A463CA"/>
    <w:rsid w:val="00A4700D"/>
    <w:rsid w:val="00A4703D"/>
    <w:rsid w:val="00A4717C"/>
    <w:rsid w:val="00A47663"/>
    <w:rsid w:val="00A4781B"/>
    <w:rsid w:val="00A50714"/>
    <w:rsid w:val="00A511C5"/>
    <w:rsid w:val="00A51D20"/>
    <w:rsid w:val="00A524CD"/>
    <w:rsid w:val="00A52738"/>
    <w:rsid w:val="00A52B58"/>
    <w:rsid w:val="00A52C84"/>
    <w:rsid w:val="00A52E8D"/>
    <w:rsid w:val="00A52F00"/>
    <w:rsid w:val="00A53C7C"/>
    <w:rsid w:val="00A542E9"/>
    <w:rsid w:val="00A5431A"/>
    <w:rsid w:val="00A54370"/>
    <w:rsid w:val="00A54406"/>
    <w:rsid w:val="00A544BF"/>
    <w:rsid w:val="00A54930"/>
    <w:rsid w:val="00A549EB"/>
    <w:rsid w:val="00A54C44"/>
    <w:rsid w:val="00A54DA0"/>
    <w:rsid w:val="00A55166"/>
    <w:rsid w:val="00A559D3"/>
    <w:rsid w:val="00A55C05"/>
    <w:rsid w:val="00A56B24"/>
    <w:rsid w:val="00A57595"/>
    <w:rsid w:val="00A6039E"/>
    <w:rsid w:val="00A606A4"/>
    <w:rsid w:val="00A60FC3"/>
    <w:rsid w:val="00A611C8"/>
    <w:rsid w:val="00A614D4"/>
    <w:rsid w:val="00A616DD"/>
    <w:rsid w:val="00A618FD"/>
    <w:rsid w:val="00A61977"/>
    <w:rsid w:val="00A619C7"/>
    <w:rsid w:val="00A61BBF"/>
    <w:rsid w:val="00A63202"/>
    <w:rsid w:val="00A64A4B"/>
    <w:rsid w:val="00A64F2F"/>
    <w:rsid w:val="00A65018"/>
    <w:rsid w:val="00A65036"/>
    <w:rsid w:val="00A65AD0"/>
    <w:rsid w:val="00A65D1F"/>
    <w:rsid w:val="00A65D5F"/>
    <w:rsid w:val="00A6605A"/>
    <w:rsid w:val="00A662B5"/>
    <w:rsid w:val="00A667A3"/>
    <w:rsid w:val="00A66862"/>
    <w:rsid w:val="00A66B5E"/>
    <w:rsid w:val="00A6713A"/>
    <w:rsid w:val="00A67145"/>
    <w:rsid w:val="00A673B2"/>
    <w:rsid w:val="00A673E7"/>
    <w:rsid w:val="00A67451"/>
    <w:rsid w:val="00A674A1"/>
    <w:rsid w:val="00A67908"/>
    <w:rsid w:val="00A67D02"/>
    <w:rsid w:val="00A67D24"/>
    <w:rsid w:val="00A70B0E"/>
    <w:rsid w:val="00A70B20"/>
    <w:rsid w:val="00A70EC3"/>
    <w:rsid w:val="00A70F90"/>
    <w:rsid w:val="00A7105A"/>
    <w:rsid w:val="00A71109"/>
    <w:rsid w:val="00A71320"/>
    <w:rsid w:val="00A71799"/>
    <w:rsid w:val="00A71943"/>
    <w:rsid w:val="00A71E61"/>
    <w:rsid w:val="00A72415"/>
    <w:rsid w:val="00A72EE5"/>
    <w:rsid w:val="00A7360D"/>
    <w:rsid w:val="00A73656"/>
    <w:rsid w:val="00A73931"/>
    <w:rsid w:val="00A73C67"/>
    <w:rsid w:val="00A7493A"/>
    <w:rsid w:val="00A74CEC"/>
    <w:rsid w:val="00A752AE"/>
    <w:rsid w:val="00A7537B"/>
    <w:rsid w:val="00A7577D"/>
    <w:rsid w:val="00A759D1"/>
    <w:rsid w:val="00A759EB"/>
    <w:rsid w:val="00A75FDA"/>
    <w:rsid w:val="00A762DB"/>
    <w:rsid w:val="00A763A8"/>
    <w:rsid w:val="00A764FB"/>
    <w:rsid w:val="00A77277"/>
    <w:rsid w:val="00A774A7"/>
    <w:rsid w:val="00A77A4E"/>
    <w:rsid w:val="00A8040C"/>
    <w:rsid w:val="00A807CD"/>
    <w:rsid w:val="00A808E6"/>
    <w:rsid w:val="00A809C1"/>
    <w:rsid w:val="00A80C69"/>
    <w:rsid w:val="00A813A0"/>
    <w:rsid w:val="00A815B6"/>
    <w:rsid w:val="00A8173C"/>
    <w:rsid w:val="00A8207B"/>
    <w:rsid w:val="00A823B2"/>
    <w:rsid w:val="00A82401"/>
    <w:rsid w:val="00A82860"/>
    <w:rsid w:val="00A8289A"/>
    <w:rsid w:val="00A82CCB"/>
    <w:rsid w:val="00A8303B"/>
    <w:rsid w:val="00A83469"/>
    <w:rsid w:val="00A83D6C"/>
    <w:rsid w:val="00A84708"/>
    <w:rsid w:val="00A84AFD"/>
    <w:rsid w:val="00A84DCF"/>
    <w:rsid w:val="00A859C4"/>
    <w:rsid w:val="00A85EC6"/>
    <w:rsid w:val="00A8667E"/>
    <w:rsid w:val="00A86B57"/>
    <w:rsid w:val="00A86BBA"/>
    <w:rsid w:val="00A90159"/>
    <w:rsid w:val="00A90A79"/>
    <w:rsid w:val="00A90F08"/>
    <w:rsid w:val="00A9106D"/>
    <w:rsid w:val="00A912AC"/>
    <w:rsid w:val="00A915E9"/>
    <w:rsid w:val="00A91760"/>
    <w:rsid w:val="00A919BD"/>
    <w:rsid w:val="00A92472"/>
    <w:rsid w:val="00A9258C"/>
    <w:rsid w:val="00A92A38"/>
    <w:rsid w:val="00A92E09"/>
    <w:rsid w:val="00A936D7"/>
    <w:rsid w:val="00A93A7F"/>
    <w:rsid w:val="00A93AD8"/>
    <w:rsid w:val="00A940A5"/>
    <w:rsid w:val="00A94355"/>
    <w:rsid w:val="00A950E2"/>
    <w:rsid w:val="00A95172"/>
    <w:rsid w:val="00A956BD"/>
    <w:rsid w:val="00A95C4F"/>
    <w:rsid w:val="00A95E22"/>
    <w:rsid w:val="00A9648A"/>
    <w:rsid w:val="00A96554"/>
    <w:rsid w:val="00A96ACB"/>
    <w:rsid w:val="00A96C11"/>
    <w:rsid w:val="00A97549"/>
    <w:rsid w:val="00A976D0"/>
    <w:rsid w:val="00AA03CC"/>
    <w:rsid w:val="00AA0891"/>
    <w:rsid w:val="00AA10B5"/>
    <w:rsid w:val="00AA122F"/>
    <w:rsid w:val="00AA1412"/>
    <w:rsid w:val="00AA1655"/>
    <w:rsid w:val="00AA1E0B"/>
    <w:rsid w:val="00AA271D"/>
    <w:rsid w:val="00AA2723"/>
    <w:rsid w:val="00AA43E0"/>
    <w:rsid w:val="00AA4E49"/>
    <w:rsid w:val="00AA4ED0"/>
    <w:rsid w:val="00AA5FC5"/>
    <w:rsid w:val="00AA7332"/>
    <w:rsid w:val="00AA765F"/>
    <w:rsid w:val="00AA76D7"/>
    <w:rsid w:val="00AA77C4"/>
    <w:rsid w:val="00AB0143"/>
    <w:rsid w:val="00AB017F"/>
    <w:rsid w:val="00AB081B"/>
    <w:rsid w:val="00AB086E"/>
    <w:rsid w:val="00AB0A01"/>
    <w:rsid w:val="00AB0B95"/>
    <w:rsid w:val="00AB1CBC"/>
    <w:rsid w:val="00AB264D"/>
    <w:rsid w:val="00AB2986"/>
    <w:rsid w:val="00AB2CB3"/>
    <w:rsid w:val="00AB2CFA"/>
    <w:rsid w:val="00AB37B4"/>
    <w:rsid w:val="00AB38C8"/>
    <w:rsid w:val="00AB3E5F"/>
    <w:rsid w:val="00AB4128"/>
    <w:rsid w:val="00AB4129"/>
    <w:rsid w:val="00AB4467"/>
    <w:rsid w:val="00AB4D30"/>
    <w:rsid w:val="00AB53AA"/>
    <w:rsid w:val="00AB5563"/>
    <w:rsid w:val="00AB5E3B"/>
    <w:rsid w:val="00AB5F4C"/>
    <w:rsid w:val="00AB6200"/>
    <w:rsid w:val="00AB6AB5"/>
    <w:rsid w:val="00AB6DAA"/>
    <w:rsid w:val="00AB72ED"/>
    <w:rsid w:val="00AB7402"/>
    <w:rsid w:val="00AB7D43"/>
    <w:rsid w:val="00AB7DD9"/>
    <w:rsid w:val="00AB7F25"/>
    <w:rsid w:val="00AB7F62"/>
    <w:rsid w:val="00AC07D8"/>
    <w:rsid w:val="00AC1B29"/>
    <w:rsid w:val="00AC25DC"/>
    <w:rsid w:val="00AC30D8"/>
    <w:rsid w:val="00AC3AF6"/>
    <w:rsid w:val="00AC3CE8"/>
    <w:rsid w:val="00AC3D6A"/>
    <w:rsid w:val="00AC4233"/>
    <w:rsid w:val="00AC437B"/>
    <w:rsid w:val="00AC4D90"/>
    <w:rsid w:val="00AC4F80"/>
    <w:rsid w:val="00AC549A"/>
    <w:rsid w:val="00AC561B"/>
    <w:rsid w:val="00AC5726"/>
    <w:rsid w:val="00AC5D28"/>
    <w:rsid w:val="00AC6D47"/>
    <w:rsid w:val="00AD033F"/>
    <w:rsid w:val="00AD0482"/>
    <w:rsid w:val="00AD1054"/>
    <w:rsid w:val="00AD12D7"/>
    <w:rsid w:val="00AD206C"/>
    <w:rsid w:val="00AD235E"/>
    <w:rsid w:val="00AD397B"/>
    <w:rsid w:val="00AD40CD"/>
    <w:rsid w:val="00AD40E8"/>
    <w:rsid w:val="00AD4449"/>
    <w:rsid w:val="00AD4CF3"/>
    <w:rsid w:val="00AD4DD9"/>
    <w:rsid w:val="00AD4EBE"/>
    <w:rsid w:val="00AD5487"/>
    <w:rsid w:val="00AD556D"/>
    <w:rsid w:val="00AD59A3"/>
    <w:rsid w:val="00AD5E21"/>
    <w:rsid w:val="00AD69A9"/>
    <w:rsid w:val="00AD6B73"/>
    <w:rsid w:val="00AD7201"/>
    <w:rsid w:val="00AD7620"/>
    <w:rsid w:val="00AD7EA4"/>
    <w:rsid w:val="00AE0016"/>
    <w:rsid w:val="00AE002E"/>
    <w:rsid w:val="00AE029A"/>
    <w:rsid w:val="00AE0434"/>
    <w:rsid w:val="00AE0913"/>
    <w:rsid w:val="00AE0A21"/>
    <w:rsid w:val="00AE0DDA"/>
    <w:rsid w:val="00AE0FB4"/>
    <w:rsid w:val="00AE11A9"/>
    <w:rsid w:val="00AE177E"/>
    <w:rsid w:val="00AE1A34"/>
    <w:rsid w:val="00AE2461"/>
    <w:rsid w:val="00AE2985"/>
    <w:rsid w:val="00AE2AAD"/>
    <w:rsid w:val="00AE2B8B"/>
    <w:rsid w:val="00AE3042"/>
    <w:rsid w:val="00AE4A05"/>
    <w:rsid w:val="00AE52B5"/>
    <w:rsid w:val="00AE52FF"/>
    <w:rsid w:val="00AE5974"/>
    <w:rsid w:val="00AE5C88"/>
    <w:rsid w:val="00AE5D2B"/>
    <w:rsid w:val="00AE6616"/>
    <w:rsid w:val="00AE678A"/>
    <w:rsid w:val="00AE692B"/>
    <w:rsid w:val="00AE6A83"/>
    <w:rsid w:val="00AE6A9A"/>
    <w:rsid w:val="00AE6ADD"/>
    <w:rsid w:val="00AE6DC8"/>
    <w:rsid w:val="00AE75CD"/>
    <w:rsid w:val="00AE7684"/>
    <w:rsid w:val="00AE76BC"/>
    <w:rsid w:val="00AE7ABA"/>
    <w:rsid w:val="00AE7E78"/>
    <w:rsid w:val="00AF026B"/>
    <w:rsid w:val="00AF07AD"/>
    <w:rsid w:val="00AF0895"/>
    <w:rsid w:val="00AF1A98"/>
    <w:rsid w:val="00AF1CAC"/>
    <w:rsid w:val="00AF2447"/>
    <w:rsid w:val="00AF27DD"/>
    <w:rsid w:val="00AF33CD"/>
    <w:rsid w:val="00AF3486"/>
    <w:rsid w:val="00AF39FC"/>
    <w:rsid w:val="00AF3CF2"/>
    <w:rsid w:val="00AF403B"/>
    <w:rsid w:val="00AF4B08"/>
    <w:rsid w:val="00AF4B56"/>
    <w:rsid w:val="00AF6077"/>
    <w:rsid w:val="00AF6CFE"/>
    <w:rsid w:val="00B00741"/>
    <w:rsid w:val="00B018A3"/>
    <w:rsid w:val="00B0191A"/>
    <w:rsid w:val="00B020CB"/>
    <w:rsid w:val="00B02422"/>
    <w:rsid w:val="00B028F4"/>
    <w:rsid w:val="00B02954"/>
    <w:rsid w:val="00B02F63"/>
    <w:rsid w:val="00B030E2"/>
    <w:rsid w:val="00B03608"/>
    <w:rsid w:val="00B03C0B"/>
    <w:rsid w:val="00B03E88"/>
    <w:rsid w:val="00B043BA"/>
    <w:rsid w:val="00B04464"/>
    <w:rsid w:val="00B04DE7"/>
    <w:rsid w:val="00B0507F"/>
    <w:rsid w:val="00B05080"/>
    <w:rsid w:val="00B0509D"/>
    <w:rsid w:val="00B05163"/>
    <w:rsid w:val="00B0527F"/>
    <w:rsid w:val="00B052B3"/>
    <w:rsid w:val="00B059AB"/>
    <w:rsid w:val="00B06CB3"/>
    <w:rsid w:val="00B07420"/>
    <w:rsid w:val="00B074A6"/>
    <w:rsid w:val="00B07751"/>
    <w:rsid w:val="00B07C2A"/>
    <w:rsid w:val="00B1067A"/>
    <w:rsid w:val="00B10750"/>
    <w:rsid w:val="00B108B2"/>
    <w:rsid w:val="00B11146"/>
    <w:rsid w:val="00B11C50"/>
    <w:rsid w:val="00B1207B"/>
    <w:rsid w:val="00B12266"/>
    <w:rsid w:val="00B13780"/>
    <w:rsid w:val="00B137E3"/>
    <w:rsid w:val="00B1385B"/>
    <w:rsid w:val="00B13CDD"/>
    <w:rsid w:val="00B13E9F"/>
    <w:rsid w:val="00B142DE"/>
    <w:rsid w:val="00B146A2"/>
    <w:rsid w:val="00B146E8"/>
    <w:rsid w:val="00B14BC1"/>
    <w:rsid w:val="00B15232"/>
    <w:rsid w:val="00B15B60"/>
    <w:rsid w:val="00B16396"/>
    <w:rsid w:val="00B16554"/>
    <w:rsid w:val="00B16CDC"/>
    <w:rsid w:val="00B16D93"/>
    <w:rsid w:val="00B17C03"/>
    <w:rsid w:val="00B17F2B"/>
    <w:rsid w:val="00B2005B"/>
    <w:rsid w:val="00B221D0"/>
    <w:rsid w:val="00B22274"/>
    <w:rsid w:val="00B22838"/>
    <w:rsid w:val="00B23314"/>
    <w:rsid w:val="00B2405C"/>
    <w:rsid w:val="00B2414D"/>
    <w:rsid w:val="00B2416D"/>
    <w:rsid w:val="00B241A4"/>
    <w:rsid w:val="00B2495D"/>
    <w:rsid w:val="00B24F66"/>
    <w:rsid w:val="00B24FED"/>
    <w:rsid w:val="00B25562"/>
    <w:rsid w:val="00B257A0"/>
    <w:rsid w:val="00B2584A"/>
    <w:rsid w:val="00B25967"/>
    <w:rsid w:val="00B25DBA"/>
    <w:rsid w:val="00B25FA6"/>
    <w:rsid w:val="00B2620F"/>
    <w:rsid w:val="00B2639B"/>
    <w:rsid w:val="00B264F5"/>
    <w:rsid w:val="00B26E21"/>
    <w:rsid w:val="00B274EA"/>
    <w:rsid w:val="00B2780F"/>
    <w:rsid w:val="00B27B83"/>
    <w:rsid w:val="00B30DA7"/>
    <w:rsid w:val="00B31A2D"/>
    <w:rsid w:val="00B32EA7"/>
    <w:rsid w:val="00B338CF"/>
    <w:rsid w:val="00B33DDE"/>
    <w:rsid w:val="00B33E04"/>
    <w:rsid w:val="00B33F80"/>
    <w:rsid w:val="00B34A95"/>
    <w:rsid w:val="00B34CBA"/>
    <w:rsid w:val="00B34FAA"/>
    <w:rsid w:val="00B352DC"/>
    <w:rsid w:val="00B353AD"/>
    <w:rsid w:val="00B3554E"/>
    <w:rsid w:val="00B35AB1"/>
    <w:rsid w:val="00B35AC4"/>
    <w:rsid w:val="00B35C72"/>
    <w:rsid w:val="00B3675F"/>
    <w:rsid w:val="00B36D22"/>
    <w:rsid w:val="00B36DB4"/>
    <w:rsid w:val="00B36E0E"/>
    <w:rsid w:val="00B373FB"/>
    <w:rsid w:val="00B374E1"/>
    <w:rsid w:val="00B374FF"/>
    <w:rsid w:val="00B37895"/>
    <w:rsid w:val="00B37DEE"/>
    <w:rsid w:val="00B37E80"/>
    <w:rsid w:val="00B40329"/>
    <w:rsid w:val="00B4041B"/>
    <w:rsid w:val="00B4045E"/>
    <w:rsid w:val="00B4120C"/>
    <w:rsid w:val="00B41542"/>
    <w:rsid w:val="00B4189F"/>
    <w:rsid w:val="00B41ED6"/>
    <w:rsid w:val="00B4208D"/>
    <w:rsid w:val="00B42103"/>
    <w:rsid w:val="00B422C4"/>
    <w:rsid w:val="00B424B0"/>
    <w:rsid w:val="00B425FA"/>
    <w:rsid w:val="00B427BF"/>
    <w:rsid w:val="00B42882"/>
    <w:rsid w:val="00B42ACF"/>
    <w:rsid w:val="00B431E8"/>
    <w:rsid w:val="00B43922"/>
    <w:rsid w:val="00B4395B"/>
    <w:rsid w:val="00B43A1E"/>
    <w:rsid w:val="00B43A41"/>
    <w:rsid w:val="00B43D69"/>
    <w:rsid w:val="00B44375"/>
    <w:rsid w:val="00B44A9F"/>
    <w:rsid w:val="00B44BA3"/>
    <w:rsid w:val="00B44E4A"/>
    <w:rsid w:val="00B469E0"/>
    <w:rsid w:val="00B46DA2"/>
    <w:rsid w:val="00B46EF7"/>
    <w:rsid w:val="00B474DF"/>
    <w:rsid w:val="00B47F88"/>
    <w:rsid w:val="00B507D8"/>
    <w:rsid w:val="00B50B77"/>
    <w:rsid w:val="00B50F3E"/>
    <w:rsid w:val="00B51B93"/>
    <w:rsid w:val="00B51D05"/>
    <w:rsid w:val="00B52965"/>
    <w:rsid w:val="00B52A5D"/>
    <w:rsid w:val="00B53881"/>
    <w:rsid w:val="00B53CDF"/>
    <w:rsid w:val="00B5427F"/>
    <w:rsid w:val="00B544F8"/>
    <w:rsid w:val="00B54609"/>
    <w:rsid w:val="00B546D3"/>
    <w:rsid w:val="00B54882"/>
    <w:rsid w:val="00B54EBE"/>
    <w:rsid w:val="00B553AF"/>
    <w:rsid w:val="00B5541A"/>
    <w:rsid w:val="00B55456"/>
    <w:rsid w:val="00B55998"/>
    <w:rsid w:val="00B55A2D"/>
    <w:rsid w:val="00B55B39"/>
    <w:rsid w:val="00B55CFE"/>
    <w:rsid w:val="00B55FE9"/>
    <w:rsid w:val="00B5610A"/>
    <w:rsid w:val="00B56180"/>
    <w:rsid w:val="00B564CF"/>
    <w:rsid w:val="00B564DA"/>
    <w:rsid w:val="00B56591"/>
    <w:rsid w:val="00B567E5"/>
    <w:rsid w:val="00B56802"/>
    <w:rsid w:val="00B57EDD"/>
    <w:rsid w:val="00B60483"/>
    <w:rsid w:val="00B60544"/>
    <w:rsid w:val="00B606B2"/>
    <w:rsid w:val="00B60A43"/>
    <w:rsid w:val="00B60E60"/>
    <w:rsid w:val="00B61076"/>
    <w:rsid w:val="00B61BB6"/>
    <w:rsid w:val="00B61F3B"/>
    <w:rsid w:val="00B626F3"/>
    <w:rsid w:val="00B6293F"/>
    <w:rsid w:val="00B63286"/>
    <w:rsid w:val="00B635B2"/>
    <w:rsid w:val="00B63653"/>
    <w:rsid w:val="00B63A29"/>
    <w:rsid w:val="00B63DBB"/>
    <w:rsid w:val="00B643B6"/>
    <w:rsid w:val="00B64459"/>
    <w:rsid w:val="00B645C9"/>
    <w:rsid w:val="00B65408"/>
    <w:rsid w:val="00B6548E"/>
    <w:rsid w:val="00B65934"/>
    <w:rsid w:val="00B65CBD"/>
    <w:rsid w:val="00B65CF6"/>
    <w:rsid w:val="00B665BE"/>
    <w:rsid w:val="00B66E21"/>
    <w:rsid w:val="00B673E2"/>
    <w:rsid w:val="00B67491"/>
    <w:rsid w:val="00B67A57"/>
    <w:rsid w:val="00B67C9E"/>
    <w:rsid w:val="00B67CB2"/>
    <w:rsid w:val="00B67D05"/>
    <w:rsid w:val="00B7029E"/>
    <w:rsid w:val="00B70E48"/>
    <w:rsid w:val="00B7189F"/>
    <w:rsid w:val="00B71986"/>
    <w:rsid w:val="00B71A39"/>
    <w:rsid w:val="00B71C9D"/>
    <w:rsid w:val="00B72586"/>
    <w:rsid w:val="00B728B8"/>
    <w:rsid w:val="00B72C19"/>
    <w:rsid w:val="00B72D96"/>
    <w:rsid w:val="00B72FEB"/>
    <w:rsid w:val="00B732F8"/>
    <w:rsid w:val="00B73697"/>
    <w:rsid w:val="00B73ADB"/>
    <w:rsid w:val="00B73BC3"/>
    <w:rsid w:val="00B73C48"/>
    <w:rsid w:val="00B73C69"/>
    <w:rsid w:val="00B73CB0"/>
    <w:rsid w:val="00B74164"/>
    <w:rsid w:val="00B74354"/>
    <w:rsid w:val="00B7451C"/>
    <w:rsid w:val="00B745DE"/>
    <w:rsid w:val="00B74810"/>
    <w:rsid w:val="00B752BB"/>
    <w:rsid w:val="00B758EB"/>
    <w:rsid w:val="00B7591E"/>
    <w:rsid w:val="00B76268"/>
    <w:rsid w:val="00B76589"/>
    <w:rsid w:val="00B76793"/>
    <w:rsid w:val="00B76A58"/>
    <w:rsid w:val="00B76F50"/>
    <w:rsid w:val="00B77266"/>
    <w:rsid w:val="00B775F7"/>
    <w:rsid w:val="00B77B76"/>
    <w:rsid w:val="00B77E88"/>
    <w:rsid w:val="00B77EFB"/>
    <w:rsid w:val="00B80BC9"/>
    <w:rsid w:val="00B80FE4"/>
    <w:rsid w:val="00B80FEC"/>
    <w:rsid w:val="00B810A5"/>
    <w:rsid w:val="00B823D5"/>
    <w:rsid w:val="00B823E9"/>
    <w:rsid w:val="00B8263B"/>
    <w:rsid w:val="00B83224"/>
    <w:rsid w:val="00B83623"/>
    <w:rsid w:val="00B83B22"/>
    <w:rsid w:val="00B83C8E"/>
    <w:rsid w:val="00B83FDF"/>
    <w:rsid w:val="00B84103"/>
    <w:rsid w:val="00B84368"/>
    <w:rsid w:val="00B84677"/>
    <w:rsid w:val="00B84C08"/>
    <w:rsid w:val="00B84C81"/>
    <w:rsid w:val="00B84D5E"/>
    <w:rsid w:val="00B84EC6"/>
    <w:rsid w:val="00B85011"/>
    <w:rsid w:val="00B851CD"/>
    <w:rsid w:val="00B8537D"/>
    <w:rsid w:val="00B854F2"/>
    <w:rsid w:val="00B85FBC"/>
    <w:rsid w:val="00B862A9"/>
    <w:rsid w:val="00B8632F"/>
    <w:rsid w:val="00B86B95"/>
    <w:rsid w:val="00B86ED8"/>
    <w:rsid w:val="00B876EC"/>
    <w:rsid w:val="00B877CD"/>
    <w:rsid w:val="00B87968"/>
    <w:rsid w:val="00B87DCD"/>
    <w:rsid w:val="00B87E93"/>
    <w:rsid w:val="00B90373"/>
    <w:rsid w:val="00B908A7"/>
    <w:rsid w:val="00B90B18"/>
    <w:rsid w:val="00B90CEA"/>
    <w:rsid w:val="00B916F4"/>
    <w:rsid w:val="00B919A0"/>
    <w:rsid w:val="00B91A76"/>
    <w:rsid w:val="00B91F38"/>
    <w:rsid w:val="00B92AE0"/>
    <w:rsid w:val="00B92B7A"/>
    <w:rsid w:val="00B93154"/>
    <w:rsid w:val="00B93501"/>
    <w:rsid w:val="00B9355C"/>
    <w:rsid w:val="00B9373C"/>
    <w:rsid w:val="00B93A32"/>
    <w:rsid w:val="00B93C5C"/>
    <w:rsid w:val="00B940E1"/>
    <w:rsid w:val="00B942B5"/>
    <w:rsid w:val="00B94925"/>
    <w:rsid w:val="00B94B6F"/>
    <w:rsid w:val="00B94E2A"/>
    <w:rsid w:val="00B94F2B"/>
    <w:rsid w:val="00B9518C"/>
    <w:rsid w:val="00B953B7"/>
    <w:rsid w:val="00B959EA"/>
    <w:rsid w:val="00B96B87"/>
    <w:rsid w:val="00B96C33"/>
    <w:rsid w:val="00B96C92"/>
    <w:rsid w:val="00B977DF"/>
    <w:rsid w:val="00B97AB0"/>
    <w:rsid w:val="00B97E69"/>
    <w:rsid w:val="00BA00B8"/>
    <w:rsid w:val="00BA0745"/>
    <w:rsid w:val="00BA0947"/>
    <w:rsid w:val="00BA0BE4"/>
    <w:rsid w:val="00BA10DB"/>
    <w:rsid w:val="00BA1A8F"/>
    <w:rsid w:val="00BA1AA4"/>
    <w:rsid w:val="00BA1AAB"/>
    <w:rsid w:val="00BA1C38"/>
    <w:rsid w:val="00BA2879"/>
    <w:rsid w:val="00BA2E16"/>
    <w:rsid w:val="00BA38FF"/>
    <w:rsid w:val="00BA4A4B"/>
    <w:rsid w:val="00BA4AE9"/>
    <w:rsid w:val="00BA4CDA"/>
    <w:rsid w:val="00BA4D42"/>
    <w:rsid w:val="00BA50C7"/>
    <w:rsid w:val="00BA5BBF"/>
    <w:rsid w:val="00BA6080"/>
    <w:rsid w:val="00BA6781"/>
    <w:rsid w:val="00BA6AEB"/>
    <w:rsid w:val="00BA799E"/>
    <w:rsid w:val="00BA7D49"/>
    <w:rsid w:val="00BB0A0F"/>
    <w:rsid w:val="00BB0A35"/>
    <w:rsid w:val="00BB0D58"/>
    <w:rsid w:val="00BB0F36"/>
    <w:rsid w:val="00BB0F87"/>
    <w:rsid w:val="00BB16E3"/>
    <w:rsid w:val="00BB18BB"/>
    <w:rsid w:val="00BB195A"/>
    <w:rsid w:val="00BB1B04"/>
    <w:rsid w:val="00BB1D9C"/>
    <w:rsid w:val="00BB1F0E"/>
    <w:rsid w:val="00BB2012"/>
    <w:rsid w:val="00BB2493"/>
    <w:rsid w:val="00BB24FA"/>
    <w:rsid w:val="00BB2ABD"/>
    <w:rsid w:val="00BB2B15"/>
    <w:rsid w:val="00BB2E5F"/>
    <w:rsid w:val="00BB316E"/>
    <w:rsid w:val="00BB32EB"/>
    <w:rsid w:val="00BB4067"/>
    <w:rsid w:val="00BB4F07"/>
    <w:rsid w:val="00BB4F95"/>
    <w:rsid w:val="00BB594F"/>
    <w:rsid w:val="00BB59A3"/>
    <w:rsid w:val="00BB65B2"/>
    <w:rsid w:val="00BB6A42"/>
    <w:rsid w:val="00BB6E3F"/>
    <w:rsid w:val="00BB76C4"/>
    <w:rsid w:val="00BB7E73"/>
    <w:rsid w:val="00BC0647"/>
    <w:rsid w:val="00BC0A95"/>
    <w:rsid w:val="00BC13AE"/>
    <w:rsid w:val="00BC17C6"/>
    <w:rsid w:val="00BC1CD5"/>
    <w:rsid w:val="00BC24E2"/>
    <w:rsid w:val="00BC28D3"/>
    <w:rsid w:val="00BC2E49"/>
    <w:rsid w:val="00BC3563"/>
    <w:rsid w:val="00BC3AAA"/>
    <w:rsid w:val="00BC50BE"/>
    <w:rsid w:val="00BC516D"/>
    <w:rsid w:val="00BC51F6"/>
    <w:rsid w:val="00BC5515"/>
    <w:rsid w:val="00BC567F"/>
    <w:rsid w:val="00BC591E"/>
    <w:rsid w:val="00BC60BE"/>
    <w:rsid w:val="00BC60E2"/>
    <w:rsid w:val="00BC7C1C"/>
    <w:rsid w:val="00BD02E4"/>
    <w:rsid w:val="00BD0834"/>
    <w:rsid w:val="00BD100B"/>
    <w:rsid w:val="00BD16D3"/>
    <w:rsid w:val="00BD1EE9"/>
    <w:rsid w:val="00BD25E1"/>
    <w:rsid w:val="00BD26B2"/>
    <w:rsid w:val="00BD2BA4"/>
    <w:rsid w:val="00BD2BE6"/>
    <w:rsid w:val="00BD31BE"/>
    <w:rsid w:val="00BD36CB"/>
    <w:rsid w:val="00BD3752"/>
    <w:rsid w:val="00BD3D43"/>
    <w:rsid w:val="00BD49D2"/>
    <w:rsid w:val="00BD527E"/>
    <w:rsid w:val="00BD5BD7"/>
    <w:rsid w:val="00BD5FFD"/>
    <w:rsid w:val="00BD607E"/>
    <w:rsid w:val="00BD6628"/>
    <w:rsid w:val="00BD6A3B"/>
    <w:rsid w:val="00BD6A6F"/>
    <w:rsid w:val="00BD7084"/>
    <w:rsid w:val="00BD7331"/>
    <w:rsid w:val="00BD7B89"/>
    <w:rsid w:val="00BD7C61"/>
    <w:rsid w:val="00BE0137"/>
    <w:rsid w:val="00BE0266"/>
    <w:rsid w:val="00BE03BC"/>
    <w:rsid w:val="00BE0C99"/>
    <w:rsid w:val="00BE1392"/>
    <w:rsid w:val="00BE1DD9"/>
    <w:rsid w:val="00BE206E"/>
    <w:rsid w:val="00BE237F"/>
    <w:rsid w:val="00BE24C1"/>
    <w:rsid w:val="00BE26BC"/>
    <w:rsid w:val="00BE3333"/>
    <w:rsid w:val="00BE3443"/>
    <w:rsid w:val="00BE345F"/>
    <w:rsid w:val="00BE402F"/>
    <w:rsid w:val="00BE4321"/>
    <w:rsid w:val="00BE4555"/>
    <w:rsid w:val="00BE4772"/>
    <w:rsid w:val="00BE4AAD"/>
    <w:rsid w:val="00BE4AF9"/>
    <w:rsid w:val="00BE521D"/>
    <w:rsid w:val="00BE5A6C"/>
    <w:rsid w:val="00BE5F2A"/>
    <w:rsid w:val="00BE6268"/>
    <w:rsid w:val="00BE6370"/>
    <w:rsid w:val="00BE65B2"/>
    <w:rsid w:val="00BE77A0"/>
    <w:rsid w:val="00BE7AC9"/>
    <w:rsid w:val="00BF0A6C"/>
    <w:rsid w:val="00BF12E4"/>
    <w:rsid w:val="00BF1372"/>
    <w:rsid w:val="00BF1813"/>
    <w:rsid w:val="00BF1C6B"/>
    <w:rsid w:val="00BF220A"/>
    <w:rsid w:val="00BF26E5"/>
    <w:rsid w:val="00BF2A5C"/>
    <w:rsid w:val="00BF3C9A"/>
    <w:rsid w:val="00BF44C6"/>
    <w:rsid w:val="00BF4C0C"/>
    <w:rsid w:val="00BF5A20"/>
    <w:rsid w:val="00BF5A6E"/>
    <w:rsid w:val="00BF62F5"/>
    <w:rsid w:val="00BF69BC"/>
    <w:rsid w:val="00BF69C3"/>
    <w:rsid w:val="00BF69CA"/>
    <w:rsid w:val="00BF6F9E"/>
    <w:rsid w:val="00BF7687"/>
    <w:rsid w:val="00BF768B"/>
    <w:rsid w:val="00BF783D"/>
    <w:rsid w:val="00BF7A72"/>
    <w:rsid w:val="00BF7A92"/>
    <w:rsid w:val="00C0025E"/>
    <w:rsid w:val="00C00F69"/>
    <w:rsid w:val="00C010DD"/>
    <w:rsid w:val="00C0156D"/>
    <w:rsid w:val="00C017E7"/>
    <w:rsid w:val="00C01993"/>
    <w:rsid w:val="00C01C05"/>
    <w:rsid w:val="00C02337"/>
    <w:rsid w:val="00C03BFC"/>
    <w:rsid w:val="00C04DE6"/>
    <w:rsid w:val="00C05BAA"/>
    <w:rsid w:val="00C0664A"/>
    <w:rsid w:val="00C06C18"/>
    <w:rsid w:val="00C0702B"/>
    <w:rsid w:val="00C07313"/>
    <w:rsid w:val="00C074DE"/>
    <w:rsid w:val="00C07874"/>
    <w:rsid w:val="00C07972"/>
    <w:rsid w:val="00C07DFA"/>
    <w:rsid w:val="00C10015"/>
    <w:rsid w:val="00C115CA"/>
    <w:rsid w:val="00C11703"/>
    <w:rsid w:val="00C11921"/>
    <w:rsid w:val="00C11F54"/>
    <w:rsid w:val="00C12021"/>
    <w:rsid w:val="00C1265E"/>
    <w:rsid w:val="00C12A67"/>
    <w:rsid w:val="00C12CFD"/>
    <w:rsid w:val="00C131BE"/>
    <w:rsid w:val="00C135C9"/>
    <w:rsid w:val="00C13B26"/>
    <w:rsid w:val="00C13D4D"/>
    <w:rsid w:val="00C13EE8"/>
    <w:rsid w:val="00C143F8"/>
    <w:rsid w:val="00C14476"/>
    <w:rsid w:val="00C1451E"/>
    <w:rsid w:val="00C14C8B"/>
    <w:rsid w:val="00C15055"/>
    <w:rsid w:val="00C15424"/>
    <w:rsid w:val="00C15542"/>
    <w:rsid w:val="00C159BB"/>
    <w:rsid w:val="00C15C5D"/>
    <w:rsid w:val="00C163E6"/>
    <w:rsid w:val="00C164CB"/>
    <w:rsid w:val="00C16A6A"/>
    <w:rsid w:val="00C17126"/>
    <w:rsid w:val="00C1723A"/>
    <w:rsid w:val="00C176F9"/>
    <w:rsid w:val="00C17FA6"/>
    <w:rsid w:val="00C20002"/>
    <w:rsid w:val="00C20874"/>
    <w:rsid w:val="00C21336"/>
    <w:rsid w:val="00C219D5"/>
    <w:rsid w:val="00C21F05"/>
    <w:rsid w:val="00C21F31"/>
    <w:rsid w:val="00C224F5"/>
    <w:rsid w:val="00C2257A"/>
    <w:rsid w:val="00C225D2"/>
    <w:rsid w:val="00C226AE"/>
    <w:rsid w:val="00C22882"/>
    <w:rsid w:val="00C228F4"/>
    <w:rsid w:val="00C229A3"/>
    <w:rsid w:val="00C23051"/>
    <w:rsid w:val="00C23B94"/>
    <w:rsid w:val="00C24260"/>
    <w:rsid w:val="00C24332"/>
    <w:rsid w:val="00C24EBE"/>
    <w:rsid w:val="00C25201"/>
    <w:rsid w:val="00C2553F"/>
    <w:rsid w:val="00C2594E"/>
    <w:rsid w:val="00C25A87"/>
    <w:rsid w:val="00C25FA7"/>
    <w:rsid w:val="00C25FEB"/>
    <w:rsid w:val="00C26662"/>
    <w:rsid w:val="00C270EE"/>
    <w:rsid w:val="00C27640"/>
    <w:rsid w:val="00C279A5"/>
    <w:rsid w:val="00C27B2B"/>
    <w:rsid w:val="00C27C12"/>
    <w:rsid w:val="00C27CB4"/>
    <w:rsid w:val="00C30428"/>
    <w:rsid w:val="00C309D6"/>
    <w:rsid w:val="00C313BA"/>
    <w:rsid w:val="00C31460"/>
    <w:rsid w:val="00C31D36"/>
    <w:rsid w:val="00C31EFD"/>
    <w:rsid w:val="00C32029"/>
    <w:rsid w:val="00C3239A"/>
    <w:rsid w:val="00C324CD"/>
    <w:rsid w:val="00C32774"/>
    <w:rsid w:val="00C3294F"/>
    <w:rsid w:val="00C32F88"/>
    <w:rsid w:val="00C3341E"/>
    <w:rsid w:val="00C336E1"/>
    <w:rsid w:val="00C342A0"/>
    <w:rsid w:val="00C34723"/>
    <w:rsid w:val="00C350C0"/>
    <w:rsid w:val="00C3515B"/>
    <w:rsid w:val="00C353DA"/>
    <w:rsid w:val="00C35AB7"/>
    <w:rsid w:val="00C35CEE"/>
    <w:rsid w:val="00C35E7D"/>
    <w:rsid w:val="00C36227"/>
    <w:rsid w:val="00C367D1"/>
    <w:rsid w:val="00C36AB4"/>
    <w:rsid w:val="00C36BCA"/>
    <w:rsid w:val="00C36C01"/>
    <w:rsid w:val="00C37235"/>
    <w:rsid w:val="00C3796B"/>
    <w:rsid w:val="00C40A48"/>
    <w:rsid w:val="00C40B9D"/>
    <w:rsid w:val="00C40C14"/>
    <w:rsid w:val="00C4109B"/>
    <w:rsid w:val="00C410CA"/>
    <w:rsid w:val="00C412D9"/>
    <w:rsid w:val="00C41558"/>
    <w:rsid w:val="00C41B2E"/>
    <w:rsid w:val="00C42615"/>
    <w:rsid w:val="00C428AE"/>
    <w:rsid w:val="00C42B33"/>
    <w:rsid w:val="00C430F7"/>
    <w:rsid w:val="00C4346C"/>
    <w:rsid w:val="00C43B4D"/>
    <w:rsid w:val="00C443CF"/>
    <w:rsid w:val="00C444F5"/>
    <w:rsid w:val="00C44CD9"/>
    <w:rsid w:val="00C44EE8"/>
    <w:rsid w:val="00C4529A"/>
    <w:rsid w:val="00C45322"/>
    <w:rsid w:val="00C4566A"/>
    <w:rsid w:val="00C45731"/>
    <w:rsid w:val="00C4676C"/>
    <w:rsid w:val="00C4681C"/>
    <w:rsid w:val="00C46CA0"/>
    <w:rsid w:val="00C4758D"/>
    <w:rsid w:val="00C47A17"/>
    <w:rsid w:val="00C47CAE"/>
    <w:rsid w:val="00C50305"/>
    <w:rsid w:val="00C504EB"/>
    <w:rsid w:val="00C50B58"/>
    <w:rsid w:val="00C52D7C"/>
    <w:rsid w:val="00C5334D"/>
    <w:rsid w:val="00C53BC9"/>
    <w:rsid w:val="00C53BDA"/>
    <w:rsid w:val="00C53E53"/>
    <w:rsid w:val="00C53F75"/>
    <w:rsid w:val="00C54484"/>
    <w:rsid w:val="00C547C9"/>
    <w:rsid w:val="00C54FC1"/>
    <w:rsid w:val="00C558E4"/>
    <w:rsid w:val="00C567DB"/>
    <w:rsid w:val="00C567F3"/>
    <w:rsid w:val="00C56AFF"/>
    <w:rsid w:val="00C56B14"/>
    <w:rsid w:val="00C56CB9"/>
    <w:rsid w:val="00C56E9E"/>
    <w:rsid w:val="00C57504"/>
    <w:rsid w:val="00C5760E"/>
    <w:rsid w:val="00C5782D"/>
    <w:rsid w:val="00C6013B"/>
    <w:rsid w:val="00C60164"/>
    <w:rsid w:val="00C601A9"/>
    <w:rsid w:val="00C60EF1"/>
    <w:rsid w:val="00C61531"/>
    <w:rsid w:val="00C615E7"/>
    <w:rsid w:val="00C617BD"/>
    <w:rsid w:val="00C61854"/>
    <w:rsid w:val="00C626FD"/>
    <w:rsid w:val="00C62A41"/>
    <w:rsid w:val="00C62E87"/>
    <w:rsid w:val="00C62F79"/>
    <w:rsid w:val="00C639C5"/>
    <w:rsid w:val="00C63D1A"/>
    <w:rsid w:val="00C647E6"/>
    <w:rsid w:val="00C64C47"/>
    <w:rsid w:val="00C64DB5"/>
    <w:rsid w:val="00C65369"/>
    <w:rsid w:val="00C6570C"/>
    <w:rsid w:val="00C65D52"/>
    <w:rsid w:val="00C664C7"/>
    <w:rsid w:val="00C66BE3"/>
    <w:rsid w:val="00C6709C"/>
    <w:rsid w:val="00C675D1"/>
    <w:rsid w:val="00C67D81"/>
    <w:rsid w:val="00C7070E"/>
    <w:rsid w:val="00C70B21"/>
    <w:rsid w:val="00C713A7"/>
    <w:rsid w:val="00C71981"/>
    <w:rsid w:val="00C71C74"/>
    <w:rsid w:val="00C7231B"/>
    <w:rsid w:val="00C72621"/>
    <w:rsid w:val="00C72CCA"/>
    <w:rsid w:val="00C7379C"/>
    <w:rsid w:val="00C742DF"/>
    <w:rsid w:val="00C74C75"/>
    <w:rsid w:val="00C74E2A"/>
    <w:rsid w:val="00C74E87"/>
    <w:rsid w:val="00C752D7"/>
    <w:rsid w:val="00C75358"/>
    <w:rsid w:val="00C75609"/>
    <w:rsid w:val="00C75770"/>
    <w:rsid w:val="00C75F2F"/>
    <w:rsid w:val="00C76458"/>
    <w:rsid w:val="00C76A1F"/>
    <w:rsid w:val="00C76BA8"/>
    <w:rsid w:val="00C76C79"/>
    <w:rsid w:val="00C76EDD"/>
    <w:rsid w:val="00C77140"/>
    <w:rsid w:val="00C77C73"/>
    <w:rsid w:val="00C77D54"/>
    <w:rsid w:val="00C803C1"/>
    <w:rsid w:val="00C80525"/>
    <w:rsid w:val="00C8084E"/>
    <w:rsid w:val="00C81117"/>
    <w:rsid w:val="00C8156A"/>
    <w:rsid w:val="00C819B0"/>
    <w:rsid w:val="00C81A08"/>
    <w:rsid w:val="00C81CB8"/>
    <w:rsid w:val="00C8239C"/>
    <w:rsid w:val="00C82A45"/>
    <w:rsid w:val="00C82B07"/>
    <w:rsid w:val="00C835B7"/>
    <w:rsid w:val="00C8385E"/>
    <w:rsid w:val="00C8399D"/>
    <w:rsid w:val="00C83AA2"/>
    <w:rsid w:val="00C8413A"/>
    <w:rsid w:val="00C846B0"/>
    <w:rsid w:val="00C84F46"/>
    <w:rsid w:val="00C8520B"/>
    <w:rsid w:val="00C854F6"/>
    <w:rsid w:val="00C86717"/>
    <w:rsid w:val="00C8696B"/>
    <w:rsid w:val="00C86AC5"/>
    <w:rsid w:val="00C87969"/>
    <w:rsid w:val="00C90786"/>
    <w:rsid w:val="00C90B31"/>
    <w:rsid w:val="00C90E6A"/>
    <w:rsid w:val="00C91064"/>
    <w:rsid w:val="00C912B5"/>
    <w:rsid w:val="00C916A6"/>
    <w:rsid w:val="00C91BB5"/>
    <w:rsid w:val="00C91D44"/>
    <w:rsid w:val="00C9221A"/>
    <w:rsid w:val="00C92394"/>
    <w:rsid w:val="00C92700"/>
    <w:rsid w:val="00C929E6"/>
    <w:rsid w:val="00C931D7"/>
    <w:rsid w:val="00C9358C"/>
    <w:rsid w:val="00C93905"/>
    <w:rsid w:val="00C948FC"/>
    <w:rsid w:val="00C94A5B"/>
    <w:rsid w:val="00C94A96"/>
    <w:rsid w:val="00C94AFA"/>
    <w:rsid w:val="00C95173"/>
    <w:rsid w:val="00C9523B"/>
    <w:rsid w:val="00C9525F"/>
    <w:rsid w:val="00C9585C"/>
    <w:rsid w:val="00C95AAC"/>
    <w:rsid w:val="00C95B7F"/>
    <w:rsid w:val="00C9608A"/>
    <w:rsid w:val="00C96758"/>
    <w:rsid w:val="00C96877"/>
    <w:rsid w:val="00C969AB"/>
    <w:rsid w:val="00C96AB5"/>
    <w:rsid w:val="00C97011"/>
    <w:rsid w:val="00C97669"/>
    <w:rsid w:val="00C978CD"/>
    <w:rsid w:val="00C97A7C"/>
    <w:rsid w:val="00C97D81"/>
    <w:rsid w:val="00CA15C9"/>
    <w:rsid w:val="00CA1784"/>
    <w:rsid w:val="00CA18C8"/>
    <w:rsid w:val="00CA1CA8"/>
    <w:rsid w:val="00CA219C"/>
    <w:rsid w:val="00CA28B8"/>
    <w:rsid w:val="00CA2F6C"/>
    <w:rsid w:val="00CA31DD"/>
    <w:rsid w:val="00CA3378"/>
    <w:rsid w:val="00CA362E"/>
    <w:rsid w:val="00CA36AE"/>
    <w:rsid w:val="00CA3E01"/>
    <w:rsid w:val="00CA3F72"/>
    <w:rsid w:val="00CA4644"/>
    <w:rsid w:val="00CA46BC"/>
    <w:rsid w:val="00CA4795"/>
    <w:rsid w:val="00CA4940"/>
    <w:rsid w:val="00CA4A76"/>
    <w:rsid w:val="00CA4AD1"/>
    <w:rsid w:val="00CA4F72"/>
    <w:rsid w:val="00CA5EEF"/>
    <w:rsid w:val="00CA5F20"/>
    <w:rsid w:val="00CA6354"/>
    <w:rsid w:val="00CA637C"/>
    <w:rsid w:val="00CA666D"/>
    <w:rsid w:val="00CA767A"/>
    <w:rsid w:val="00CA792D"/>
    <w:rsid w:val="00CA7AE3"/>
    <w:rsid w:val="00CB0737"/>
    <w:rsid w:val="00CB0C10"/>
    <w:rsid w:val="00CB123B"/>
    <w:rsid w:val="00CB163B"/>
    <w:rsid w:val="00CB1CF5"/>
    <w:rsid w:val="00CB1E4B"/>
    <w:rsid w:val="00CB1F07"/>
    <w:rsid w:val="00CB1F4F"/>
    <w:rsid w:val="00CB2B00"/>
    <w:rsid w:val="00CB3403"/>
    <w:rsid w:val="00CB3B4D"/>
    <w:rsid w:val="00CB3CB0"/>
    <w:rsid w:val="00CB4D36"/>
    <w:rsid w:val="00CB514B"/>
    <w:rsid w:val="00CB582C"/>
    <w:rsid w:val="00CB5E4B"/>
    <w:rsid w:val="00CB6187"/>
    <w:rsid w:val="00CB638F"/>
    <w:rsid w:val="00CB650B"/>
    <w:rsid w:val="00CB6595"/>
    <w:rsid w:val="00CB6810"/>
    <w:rsid w:val="00CB6FF0"/>
    <w:rsid w:val="00CB78BB"/>
    <w:rsid w:val="00CB78F8"/>
    <w:rsid w:val="00CB7C1D"/>
    <w:rsid w:val="00CB7C34"/>
    <w:rsid w:val="00CC032F"/>
    <w:rsid w:val="00CC0CD2"/>
    <w:rsid w:val="00CC16A4"/>
    <w:rsid w:val="00CC201F"/>
    <w:rsid w:val="00CC212F"/>
    <w:rsid w:val="00CC224B"/>
    <w:rsid w:val="00CC272F"/>
    <w:rsid w:val="00CC29C2"/>
    <w:rsid w:val="00CC2BAA"/>
    <w:rsid w:val="00CC3CBA"/>
    <w:rsid w:val="00CC41EF"/>
    <w:rsid w:val="00CC4339"/>
    <w:rsid w:val="00CC4AFB"/>
    <w:rsid w:val="00CC4B6D"/>
    <w:rsid w:val="00CC5820"/>
    <w:rsid w:val="00CC5A6C"/>
    <w:rsid w:val="00CC5E66"/>
    <w:rsid w:val="00CC5EAB"/>
    <w:rsid w:val="00CC6452"/>
    <w:rsid w:val="00CC657E"/>
    <w:rsid w:val="00CC712C"/>
    <w:rsid w:val="00CC7C7A"/>
    <w:rsid w:val="00CD0142"/>
    <w:rsid w:val="00CD0424"/>
    <w:rsid w:val="00CD07D7"/>
    <w:rsid w:val="00CD0BF8"/>
    <w:rsid w:val="00CD0C46"/>
    <w:rsid w:val="00CD10A1"/>
    <w:rsid w:val="00CD1537"/>
    <w:rsid w:val="00CD1AF4"/>
    <w:rsid w:val="00CD1CDC"/>
    <w:rsid w:val="00CD1DE0"/>
    <w:rsid w:val="00CD1E58"/>
    <w:rsid w:val="00CD21E0"/>
    <w:rsid w:val="00CD264B"/>
    <w:rsid w:val="00CD2673"/>
    <w:rsid w:val="00CD324D"/>
    <w:rsid w:val="00CD3D22"/>
    <w:rsid w:val="00CD3D8F"/>
    <w:rsid w:val="00CD3FA2"/>
    <w:rsid w:val="00CD533D"/>
    <w:rsid w:val="00CD5531"/>
    <w:rsid w:val="00CD580A"/>
    <w:rsid w:val="00CD58A6"/>
    <w:rsid w:val="00CD5A00"/>
    <w:rsid w:val="00CD60AF"/>
    <w:rsid w:val="00CD67CB"/>
    <w:rsid w:val="00CD704C"/>
    <w:rsid w:val="00CD70FB"/>
    <w:rsid w:val="00CD7D36"/>
    <w:rsid w:val="00CD7E96"/>
    <w:rsid w:val="00CE03EC"/>
    <w:rsid w:val="00CE044F"/>
    <w:rsid w:val="00CE04C8"/>
    <w:rsid w:val="00CE0695"/>
    <w:rsid w:val="00CE0805"/>
    <w:rsid w:val="00CE0DAE"/>
    <w:rsid w:val="00CE1860"/>
    <w:rsid w:val="00CE1FDF"/>
    <w:rsid w:val="00CE2FA4"/>
    <w:rsid w:val="00CE3337"/>
    <w:rsid w:val="00CE3A3A"/>
    <w:rsid w:val="00CE4112"/>
    <w:rsid w:val="00CE4A42"/>
    <w:rsid w:val="00CE4AC2"/>
    <w:rsid w:val="00CE4C1C"/>
    <w:rsid w:val="00CE4DCD"/>
    <w:rsid w:val="00CE5191"/>
    <w:rsid w:val="00CE56AF"/>
    <w:rsid w:val="00CE5852"/>
    <w:rsid w:val="00CE674C"/>
    <w:rsid w:val="00CE6B16"/>
    <w:rsid w:val="00CE6B88"/>
    <w:rsid w:val="00CE6BB4"/>
    <w:rsid w:val="00CE6F54"/>
    <w:rsid w:val="00CE736E"/>
    <w:rsid w:val="00CE74D4"/>
    <w:rsid w:val="00CE766E"/>
    <w:rsid w:val="00CE7A55"/>
    <w:rsid w:val="00CF0060"/>
    <w:rsid w:val="00CF01CB"/>
    <w:rsid w:val="00CF0212"/>
    <w:rsid w:val="00CF03DF"/>
    <w:rsid w:val="00CF11BE"/>
    <w:rsid w:val="00CF1A50"/>
    <w:rsid w:val="00CF2452"/>
    <w:rsid w:val="00CF262F"/>
    <w:rsid w:val="00CF2944"/>
    <w:rsid w:val="00CF2F70"/>
    <w:rsid w:val="00CF2F9C"/>
    <w:rsid w:val="00CF37BB"/>
    <w:rsid w:val="00CF37CA"/>
    <w:rsid w:val="00CF3B10"/>
    <w:rsid w:val="00CF3C7B"/>
    <w:rsid w:val="00CF3E91"/>
    <w:rsid w:val="00CF3F65"/>
    <w:rsid w:val="00CF414C"/>
    <w:rsid w:val="00CF4F53"/>
    <w:rsid w:val="00CF51C5"/>
    <w:rsid w:val="00CF52C7"/>
    <w:rsid w:val="00CF5D81"/>
    <w:rsid w:val="00CF6FEA"/>
    <w:rsid w:val="00CF7E29"/>
    <w:rsid w:val="00D002AD"/>
    <w:rsid w:val="00D00461"/>
    <w:rsid w:val="00D00503"/>
    <w:rsid w:val="00D007B6"/>
    <w:rsid w:val="00D009C1"/>
    <w:rsid w:val="00D00B52"/>
    <w:rsid w:val="00D01386"/>
    <w:rsid w:val="00D0164E"/>
    <w:rsid w:val="00D01730"/>
    <w:rsid w:val="00D019F4"/>
    <w:rsid w:val="00D02E92"/>
    <w:rsid w:val="00D030DF"/>
    <w:rsid w:val="00D03549"/>
    <w:rsid w:val="00D03603"/>
    <w:rsid w:val="00D0378C"/>
    <w:rsid w:val="00D038CA"/>
    <w:rsid w:val="00D03C9D"/>
    <w:rsid w:val="00D03D97"/>
    <w:rsid w:val="00D0439A"/>
    <w:rsid w:val="00D04439"/>
    <w:rsid w:val="00D05E5D"/>
    <w:rsid w:val="00D064C4"/>
    <w:rsid w:val="00D06AAD"/>
    <w:rsid w:val="00D06C39"/>
    <w:rsid w:val="00D06F71"/>
    <w:rsid w:val="00D0759D"/>
    <w:rsid w:val="00D100C9"/>
    <w:rsid w:val="00D10BBD"/>
    <w:rsid w:val="00D11005"/>
    <w:rsid w:val="00D1115E"/>
    <w:rsid w:val="00D1150A"/>
    <w:rsid w:val="00D11A1E"/>
    <w:rsid w:val="00D11AAD"/>
    <w:rsid w:val="00D11B67"/>
    <w:rsid w:val="00D12BB6"/>
    <w:rsid w:val="00D13170"/>
    <w:rsid w:val="00D13CD5"/>
    <w:rsid w:val="00D13EF2"/>
    <w:rsid w:val="00D14D90"/>
    <w:rsid w:val="00D160CC"/>
    <w:rsid w:val="00D163B6"/>
    <w:rsid w:val="00D16E40"/>
    <w:rsid w:val="00D179EF"/>
    <w:rsid w:val="00D17BEB"/>
    <w:rsid w:val="00D203B3"/>
    <w:rsid w:val="00D208F4"/>
    <w:rsid w:val="00D20C8A"/>
    <w:rsid w:val="00D20EBA"/>
    <w:rsid w:val="00D2161F"/>
    <w:rsid w:val="00D2176D"/>
    <w:rsid w:val="00D21DC9"/>
    <w:rsid w:val="00D21F0F"/>
    <w:rsid w:val="00D22497"/>
    <w:rsid w:val="00D2342E"/>
    <w:rsid w:val="00D234EB"/>
    <w:rsid w:val="00D238ED"/>
    <w:rsid w:val="00D2397F"/>
    <w:rsid w:val="00D2469F"/>
    <w:rsid w:val="00D249BE"/>
    <w:rsid w:val="00D250D8"/>
    <w:rsid w:val="00D2517C"/>
    <w:rsid w:val="00D2578D"/>
    <w:rsid w:val="00D25CFF"/>
    <w:rsid w:val="00D25D41"/>
    <w:rsid w:val="00D25E13"/>
    <w:rsid w:val="00D26755"/>
    <w:rsid w:val="00D26DAC"/>
    <w:rsid w:val="00D27255"/>
    <w:rsid w:val="00D2739E"/>
    <w:rsid w:val="00D27A4E"/>
    <w:rsid w:val="00D301BE"/>
    <w:rsid w:val="00D30CC0"/>
    <w:rsid w:val="00D31236"/>
    <w:rsid w:val="00D319C7"/>
    <w:rsid w:val="00D329CE"/>
    <w:rsid w:val="00D32B84"/>
    <w:rsid w:val="00D32DB2"/>
    <w:rsid w:val="00D33754"/>
    <w:rsid w:val="00D340D9"/>
    <w:rsid w:val="00D34C1B"/>
    <w:rsid w:val="00D34D8A"/>
    <w:rsid w:val="00D34F1E"/>
    <w:rsid w:val="00D34FA2"/>
    <w:rsid w:val="00D35E4D"/>
    <w:rsid w:val="00D3685A"/>
    <w:rsid w:val="00D36AD7"/>
    <w:rsid w:val="00D36D4D"/>
    <w:rsid w:val="00D371C7"/>
    <w:rsid w:val="00D3774E"/>
    <w:rsid w:val="00D3792E"/>
    <w:rsid w:val="00D37CD5"/>
    <w:rsid w:val="00D403D6"/>
    <w:rsid w:val="00D40527"/>
    <w:rsid w:val="00D40592"/>
    <w:rsid w:val="00D408ED"/>
    <w:rsid w:val="00D40BFC"/>
    <w:rsid w:val="00D419B8"/>
    <w:rsid w:val="00D41BA6"/>
    <w:rsid w:val="00D41E22"/>
    <w:rsid w:val="00D42060"/>
    <w:rsid w:val="00D42355"/>
    <w:rsid w:val="00D42609"/>
    <w:rsid w:val="00D42891"/>
    <w:rsid w:val="00D42A8A"/>
    <w:rsid w:val="00D42BBB"/>
    <w:rsid w:val="00D430B8"/>
    <w:rsid w:val="00D43195"/>
    <w:rsid w:val="00D43830"/>
    <w:rsid w:val="00D4397C"/>
    <w:rsid w:val="00D43C7B"/>
    <w:rsid w:val="00D43EEC"/>
    <w:rsid w:val="00D440F6"/>
    <w:rsid w:val="00D44497"/>
    <w:rsid w:val="00D44BF1"/>
    <w:rsid w:val="00D45AD1"/>
    <w:rsid w:val="00D46935"/>
    <w:rsid w:val="00D471C6"/>
    <w:rsid w:val="00D47678"/>
    <w:rsid w:val="00D479F1"/>
    <w:rsid w:val="00D5002F"/>
    <w:rsid w:val="00D50A13"/>
    <w:rsid w:val="00D50E62"/>
    <w:rsid w:val="00D5116D"/>
    <w:rsid w:val="00D51559"/>
    <w:rsid w:val="00D516F3"/>
    <w:rsid w:val="00D51A0E"/>
    <w:rsid w:val="00D51D0C"/>
    <w:rsid w:val="00D51DD1"/>
    <w:rsid w:val="00D51E7C"/>
    <w:rsid w:val="00D5206C"/>
    <w:rsid w:val="00D522E4"/>
    <w:rsid w:val="00D525C0"/>
    <w:rsid w:val="00D52724"/>
    <w:rsid w:val="00D527B7"/>
    <w:rsid w:val="00D52DC2"/>
    <w:rsid w:val="00D535CA"/>
    <w:rsid w:val="00D54523"/>
    <w:rsid w:val="00D54744"/>
    <w:rsid w:val="00D54914"/>
    <w:rsid w:val="00D54C06"/>
    <w:rsid w:val="00D54D15"/>
    <w:rsid w:val="00D54FEB"/>
    <w:rsid w:val="00D55136"/>
    <w:rsid w:val="00D551B9"/>
    <w:rsid w:val="00D556D1"/>
    <w:rsid w:val="00D55C40"/>
    <w:rsid w:val="00D55CCC"/>
    <w:rsid w:val="00D55EAE"/>
    <w:rsid w:val="00D55FB3"/>
    <w:rsid w:val="00D56049"/>
    <w:rsid w:val="00D56819"/>
    <w:rsid w:val="00D5726E"/>
    <w:rsid w:val="00D5743C"/>
    <w:rsid w:val="00D575E8"/>
    <w:rsid w:val="00D57743"/>
    <w:rsid w:val="00D5780B"/>
    <w:rsid w:val="00D57934"/>
    <w:rsid w:val="00D57AB2"/>
    <w:rsid w:val="00D57B6A"/>
    <w:rsid w:val="00D57E65"/>
    <w:rsid w:val="00D600DC"/>
    <w:rsid w:val="00D6035A"/>
    <w:rsid w:val="00D60557"/>
    <w:rsid w:val="00D60779"/>
    <w:rsid w:val="00D61373"/>
    <w:rsid w:val="00D6145E"/>
    <w:rsid w:val="00D61885"/>
    <w:rsid w:val="00D6287F"/>
    <w:rsid w:val="00D62955"/>
    <w:rsid w:val="00D62B52"/>
    <w:rsid w:val="00D6300B"/>
    <w:rsid w:val="00D630B4"/>
    <w:rsid w:val="00D6312F"/>
    <w:rsid w:val="00D6347A"/>
    <w:rsid w:val="00D634F7"/>
    <w:rsid w:val="00D636E1"/>
    <w:rsid w:val="00D63895"/>
    <w:rsid w:val="00D6394B"/>
    <w:rsid w:val="00D63B4E"/>
    <w:rsid w:val="00D63F56"/>
    <w:rsid w:val="00D640E9"/>
    <w:rsid w:val="00D6433C"/>
    <w:rsid w:val="00D64D46"/>
    <w:rsid w:val="00D65138"/>
    <w:rsid w:val="00D65295"/>
    <w:rsid w:val="00D66A33"/>
    <w:rsid w:val="00D66DD3"/>
    <w:rsid w:val="00D6740A"/>
    <w:rsid w:val="00D67B2F"/>
    <w:rsid w:val="00D70382"/>
    <w:rsid w:val="00D718F1"/>
    <w:rsid w:val="00D719B3"/>
    <w:rsid w:val="00D71CA3"/>
    <w:rsid w:val="00D71F68"/>
    <w:rsid w:val="00D72152"/>
    <w:rsid w:val="00D721C0"/>
    <w:rsid w:val="00D72CA6"/>
    <w:rsid w:val="00D73828"/>
    <w:rsid w:val="00D73D80"/>
    <w:rsid w:val="00D74029"/>
    <w:rsid w:val="00D7417E"/>
    <w:rsid w:val="00D743F9"/>
    <w:rsid w:val="00D750CF"/>
    <w:rsid w:val="00D7519A"/>
    <w:rsid w:val="00D751FD"/>
    <w:rsid w:val="00D7546F"/>
    <w:rsid w:val="00D75D70"/>
    <w:rsid w:val="00D76211"/>
    <w:rsid w:val="00D7660E"/>
    <w:rsid w:val="00D77378"/>
    <w:rsid w:val="00D77616"/>
    <w:rsid w:val="00D779C4"/>
    <w:rsid w:val="00D809A5"/>
    <w:rsid w:val="00D80EAD"/>
    <w:rsid w:val="00D81021"/>
    <w:rsid w:val="00D813E8"/>
    <w:rsid w:val="00D817F6"/>
    <w:rsid w:val="00D81C0B"/>
    <w:rsid w:val="00D81E0D"/>
    <w:rsid w:val="00D81E34"/>
    <w:rsid w:val="00D8214D"/>
    <w:rsid w:val="00D82999"/>
    <w:rsid w:val="00D832CC"/>
    <w:rsid w:val="00D83598"/>
    <w:rsid w:val="00D836D6"/>
    <w:rsid w:val="00D839BB"/>
    <w:rsid w:val="00D83A4D"/>
    <w:rsid w:val="00D83F11"/>
    <w:rsid w:val="00D84CF5"/>
    <w:rsid w:val="00D85541"/>
    <w:rsid w:val="00D85612"/>
    <w:rsid w:val="00D85714"/>
    <w:rsid w:val="00D85835"/>
    <w:rsid w:val="00D85E00"/>
    <w:rsid w:val="00D85E1C"/>
    <w:rsid w:val="00D86159"/>
    <w:rsid w:val="00D862CB"/>
    <w:rsid w:val="00D8637E"/>
    <w:rsid w:val="00D8659A"/>
    <w:rsid w:val="00D8693B"/>
    <w:rsid w:val="00D86CC7"/>
    <w:rsid w:val="00D86E85"/>
    <w:rsid w:val="00D870C5"/>
    <w:rsid w:val="00D872BF"/>
    <w:rsid w:val="00D872F2"/>
    <w:rsid w:val="00D87503"/>
    <w:rsid w:val="00D8756B"/>
    <w:rsid w:val="00D87837"/>
    <w:rsid w:val="00D90567"/>
    <w:rsid w:val="00D90F1C"/>
    <w:rsid w:val="00D9149F"/>
    <w:rsid w:val="00D91F47"/>
    <w:rsid w:val="00D9224B"/>
    <w:rsid w:val="00D922CE"/>
    <w:rsid w:val="00D929C8"/>
    <w:rsid w:val="00D92E81"/>
    <w:rsid w:val="00D93A0F"/>
    <w:rsid w:val="00D93AA0"/>
    <w:rsid w:val="00D93C57"/>
    <w:rsid w:val="00D93F3F"/>
    <w:rsid w:val="00D93FE8"/>
    <w:rsid w:val="00D94067"/>
    <w:rsid w:val="00D942D7"/>
    <w:rsid w:val="00D944EF"/>
    <w:rsid w:val="00D9467A"/>
    <w:rsid w:val="00D947F5"/>
    <w:rsid w:val="00D94EBA"/>
    <w:rsid w:val="00D95B57"/>
    <w:rsid w:val="00D95B9E"/>
    <w:rsid w:val="00D95E1E"/>
    <w:rsid w:val="00D968C3"/>
    <w:rsid w:val="00D96D2F"/>
    <w:rsid w:val="00D9718C"/>
    <w:rsid w:val="00D972FA"/>
    <w:rsid w:val="00D97622"/>
    <w:rsid w:val="00D978EF"/>
    <w:rsid w:val="00DA0C1F"/>
    <w:rsid w:val="00DA11EA"/>
    <w:rsid w:val="00DA12E0"/>
    <w:rsid w:val="00DA134E"/>
    <w:rsid w:val="00DA13F7"/>
    <w:rsid w:val="00DA14A8"/>
    <w:rsid w:val="00DA271B"/>
    <w:rsid w:val="00DA2738"/>
    <w:rsid w:val="00DA35E5"/>
    <w:rsid w:val="00DA369C"/>
    <w:rsid w:val="00DA3936"/>
    <w:rsid w:val="00DA3E49"/>
    <w:rsid w:val="00DA3F5D"/>
    <w:rsid w:val="00DA5299"/>
    <w:rsid w:val="00DA554F"/>
    <w:rsid w:val="00DA564C"/>
    <w:rsid w:val="00DA5C9A"/>
    <w:rsid w:val="00DA5E94"/>
    <w:rsid w:val="00DA63BC"/>
    <w:rsid w:val="00DA6D41"/>
    <w:rsid w:val="00DA7145"/>
    <w:rsid w:val="00DA75CB"/>
    <w:rsid w:val="00DA7663"/>
    <w:rsid w:val="00DA7ED7"/>
    <w:rsid w:val="00DB0C81"/>
    <w:rsid w:val="00DB1060"/>
    <w:rsid w:val="00DB15E3"/>
    <w:rsid w:val="00DB16E5"/>
    <w:rsid w:val="00DB18D0"/>
    <w:rsid w:val="00DB2228"/>
    <w:rsid w:val="00DB222D"/>
    <w:rsid w:val="00DB245F"/>
    <w:rsid w:val="00DB24F6"/>
    <w:rsid w:val="00DB2C63"/>
    <w:rsid w:val="00DB2E08"/>
    <w:rsid w:val="00DB2E7B"/>
    <w:rsid w:val="00DB2EA1"/>
    <w:rsid w:val="00DB2F68"/>
    <w:rsid w:val="00DB3BE6"/>
    <w:rsid w:val="00DB435E"/>
    <w:rsid w:val="00DB4577"/>
    <w:rsid w:val="00DB51AF"/>
    <w:rsid w:val="00DB550F"/>
    <w:rsid w:val="00DB591B"/>
    <w:rsid w:val="00DB59D8"/>
    <w:rsid w:val="00DB5F04"/>
    <w:rsid w:val="00DB63D1"/>
    <w:rsid w:val="00DB6996"/>
    <w:rsid w:val="00DB7738"/>
    <w:rsid w:val="00DB7C61"/>
    <w:rsid w:val="00DB7E6B"/>
    <w:rsid w:val="00DC00B1"/>
    <w:rsid w:val="00DC0761"/>
    <w:rsid w:val="00DC0AA6"/>
    <w:rsid w:val="00DC15DF"/>
    <w:rsid w:val="00DC1666"/>
    <w:rsid w:val="00DC1C13"/>
    <w:rsid w:val="00DC1CFA"/>
    <w:rsid w:val="00DC28E4"/>
    <w:rsid w:val="00DC2927"/>
    <w:rsid w:val="00DC2DA3"/>
    <w:rsid w:val="00DC2E1A"/>
    <w:rsid w:val="00DC2ED0"/>
    <w:rsid w:val="00DC34F8"/>
    <w:rsid w:val="00DC48F8"/>
    <w:rsid w:val="00DC4DC0"/>
    <w:rsid w:val="00DC4E7D"/>
    <w:rsid w:val="00DC536F"/>
    <w:rsid w:val="00DC5B3F"/>
    <w:rsid w:val="00DC5DFA"/>
    <w:rsid w:val="00DC612A"/>
    <w:rsid w:val="00DC6619"/>
    <w:rsid w:val="00DC6EE1"/>
    <w:rsid w:val="00DC730F"/>
    <w:rsid w:val="00DC785E"/>
    <w:rsid w:val="00DC7DC2"/>
    <w:rsid w:val="00DC7FFB"/>
    <w:rsid w:val="00DD044D"/>
    <w:rsid w:val="00DD07B0"/>
    <w:rsid w:val="00DD07C6"/>
    <w:rsid w:val="00DD0F3D"/>
    <w:rsid w:val="00DD100D"/>
    <w:rsid w:val="00DD10BD"/>
    <w:rsid w:val="00DD149C"/>
    <w:rsid w:val="00DD1ACF"/>
    <w:rsid w:val="00DD24A0"/>
    <w:rsid w:val="00DD2569"/>
    <w:rsid w:val="00DD26C5"/>
    <w:rsid w:val="00DD2F01"/>
    <w:rsid w:val="00DD3563"/>
    <w:rsid w:val="00DD358E"/>
    <w:rsid w:val="00DD4707"/>
    <w:rsid w:val="00DD4901"/>
    <w:rsid w:val="00DD4960"/>
    <w:rsid w:val="00DD4EBF"/>
    <w:rsid w:val="00DD5573"/>
    <w:rsid w:val="00DD5FFF"/>
    <w:rsid w:val="00DD61C4"/>
    <w:rsid w:val="00DD6EBB"/>
    <w:rsid w:val="00DD7352"/>
    <w:rsid w:val="00DD74B4"/>
    <w:rsid w:val="00DD770C"/>
    <w:rsid w:val="00DD7820"/>
    <w:rsid w:val="00DD7F1B"/>
    <w:rsid w:val="00DE000B"/>
    <w:rsid w:val="00DE06D9"/>
    <w:rsid w:val="00DE0932"/>
    <w:rsid w:val="00DE0D74"/>
    <w:rsid w:val="00DE133E"/>
    <w:rsid w:val="00DE139D"/>
    <w:rsid w:val="00DE1455"/>
    <w:rsid w:val="00DE1920"/>
    <w:rsid w:val="00DE1976"/>
    <w:rsid w:val="00DE1D29"/>
    <w:rsid w:val="00DE2060"/>
    <w:rsid w:val="00DE2220"/>
    <w:rsid w:val="00DE2DB2"/>
    <w:rsid w:val="00DE3283"/>
    <w:rsid w:val="00DE3CC2"/>
    <w:rsid w:val="00DE430A"/>
    <w:rsid w:val="00DE4BAC"/>
    <w:rsid w:val="00DE4C6B"/>
    <w:rsid w:val="00DE4DB0"/>
    <w:rsid w:val="00DE4E05"/>
    <w:rsid w:val="00DE4E2A"/>
    <w:rsid w:val="00DE4E86"/>
    <w:rsid w:val="00DE4F7C"/>
    <w:rsid w:val="00DE5094"/>
    <w:rsid w:val="00DE51E3"/>
    <w:rsid w:val="00DE5871"/>
    <w:rsid w:val="00DE5E4E"/>
    <w:rsid w:val="00DE673B"/>
    <w:rsid w:val="00DE6780"/>
    <w:rsid w:val="00DE6835"/>
    <w:rsid w:val="00DE71F6"/>
    <w:rsid w:val="00DE73AB"/>
    <w:rsid w:val="00DE75BE"/>
    <w:rsid w:val="00DE7721"/>
    <w:rsid w:val="00DE7B20"/>
    <w:rsid w:val="00DF09E7"/>
    <w:rsid w:val="00DF0E80"/>
    <w:rsid w:val="00DF0EC9"/>
    <w:rsid w:val="00DF13E3"/>
    <w:rsid w:val="00DF1603"/>
    <w:rsid w:val="00DF1891"/>
    <w:rsid w:val="00DF23C3"/>
    <w:rsid w:val="00DF2782"/>
    <w:rsid w:val="00DF28FC"/>
    <w:rsid w:val="00DF2C6F"/>
    <w:rsid w:val="00DF2CEA"/>
    <w:rsid w:val="00DF34CA"/>
    <w:rsid w:val="00DF3DB1"/>
    <w:rsid w:val="00DF4060"/>
    <w:rsid w:val="00DF492B"/>
    <w:rsid w:val="00DF5381"/>
    <w:rsid w:val="00DF54D1"/>
    <w:rsid w:val="00DF5588"/>
    <w:rsid w:val="00DF560E"/>
    <w:rsid w:val="00DF5A06"/>
    <w:rsid w:val="00DF5B53"/>
    <w:rsid w:val="00DF61AC"/>
    <w:rsid w:val="00DF67CC"/>
    <w:rsid w:val="00DF6CB4"/>
    <w:rsid w:val="00DF6E13"/>
    <w:rsid w:val="00DF7071"/>
    <w:rsid w:val="00DF70C0"/>
    <w:rsid w:val="00DF7489"/>
    <w:rsid w:val="00DF74F7"/>
    <w:rsid w:val="00DF7F3E"/>
    <w:rsid w:val="00E00471"/>
    <w:rsid w:val="00E004B4"/>
    <w:rsid w:val="00E01201"/>
    <w:rsid w:val="00E01518"/>
    <w:rsid w:val="00E01852"/>
    <w:rsid w:val="00E01E20"/>
    <w:rsid w:val="00E01F94"/>
    <w:rsid w:val="00E020A4"/>
    <w:rsid w:val="00E0264A"/>
    <w:rsid w:val="00E0298E"/>
    <w:rsid w:val="00E02C92"/>
    <w:rsid w:val="00E0337D"/>
    <w:rsid w:val="00E03DDE"/>
    <w:rsid w:val="00E04F00"/>
    <w:rsid w:val="00E053C1"/>
    <w:rsid w:val="00E054DC"/>
    <w:rsid w:val="00E05765"/>
    <w:rsid w:val="00E05B88"/>
    <w:rsid w:val="00E0607D"/>
    <w:rsid w:val="00E07338"/>
    <w:rsid w:val="00E07A69"/>
    <w:rsid w:val="00E07E55"/>
    <w:rsid w:val="00E10023"/>
    <w:rsid w:val="00E109CD"/>
    <w:rsid w:val="00E10F62"/>
    <w:rsid w:val="00E110D7"/>
    <w:rsid w:val="00E1135E"/>
    <w:rsid w:val="00E124B2"/>
    <w:rsid w:val="00E12546"/>
    <w:rsid w:val="00E1294F"/>
    <w:rsid w:val="00E12AAC"/>
    <w:rsid w:val="00E12D90"/>
    <w:rsid w:val="00E13E9B"/>
    <w:rsid w:val="00E13F5C"/>
    <w:rsid w:val="00E1400F"/>
    <w:rsid w:val="00E1402E"/>
    <w:rsid w:val="00E141EB"/>
    <w:rsid w:val="00E14AFC"/>
    <w:rsid w:val="00E15FE1"/>
    <w:rsid w:val="00E1621F"/>
    <w:rsid w:val="00E16337"/>
    <w:rsid w:val="00E163A2"/>
    <w:rsid w:val="00E1642D"/>
    <w:rsid w:val="00E17287"/>
    <w:rsid w:val="00E1737F"/>
    <w:rsid w:val="00E1741F"/>
    <w:rsid w:val="00E17CF5"/>
    <w:rsid w:val="00E20875"/>
    <w:rsid w:val="00E20A59"/>
    <w:rsid w:val="00E20C4D"/>
    <w:rsid w:val="00E20CEE"/>
    <w:rsid w:val="00E20E78"/>
    <w:rsid w:val="00E20FD0"/>
    <w:rsid w:val="00E21808"/>
    <w:rsid w:val="00E21BF4"/>
    <w:rsid w:val="00E22381"/>
    <w:rsid w:val="00E22CE8"/>
    <w:rsid w:val="00E2324C"/>
    <w:rsid w:val="00E23454"/>
    <w:rsid w:val="00E238CD"/>
    <w:rsid w:val="00E23B14"/>
    <w:rsid w:val="00E2489F"/>
    <w:rsid w:val="00E248D6"/>
    <w:rsid w:val="00E24E53"/>
    <w:rsid w:val="00E25402"/>
    <w:rsid w:val="00E2588D"/>
    <w:rsid w:val="00E2649E"/>
    <w:rsid w:val="00E2654A"/>
    <w:rsid w:val="00E26828"/>
    <w:rsid w:val="00E26D85"/>
    <w:rsid w:val="00E26FE5"/>
    <w:rsid w:val="00E27928"/>
    <w:rsid w:val="00E2793B"/>
    <w:rsid w:val="00E27A8F"/>
    <w:rsid w:val="00E27DD1"/>
    <w:rsid w:val="00E303FE"/>
    <w:rsid w:val="00E30627"/>
    <w:rsid w:val="00E30A2B"/>
    <w:rsid w:val="00E3100A"/>
    <w:rsid w:val="00E311AD"/>
    <w:rsid w:val="00E317EC"/>
    <w:rsid w:val="00E31D59"/>
    <w:rsid w:val="00E31E15"/>
    <w:rsid w:val="00E31E9F"/>
    <w:rsid w:val="00E3288B"/>
    <w:rsid w:val="00E32958"/>
    <w:rsid w:val="00E32B9A"/>
    <w:rsid w:val="00E32ED6"/>
    <w:rsid w:val="00E33A95"/>
    <w:rsid w:val="00E33B92"/>
    <w:rsid w:val="00E33CEB"/>
    <w:rsid w:val="00E345A6"/>
    <w:rsid w:val="00E34B41"/>
    <w:rsid w:val="00E34D94"/>
    <w:rsid w:val="00E34E5F"/>
    <w:rsid w:val="00E3520A"/>
    <w:rsid w:val="00E35738"/>
    <w:rsid w:val="00E357E9"/>
    <w:rsid w:val="00E35AEF"/>
    <w:rsid w:val="00E35B7D"/>
    <w:rsid w:val="00E362F5"/>
    <w:rsid w:val="00E36E87"/>
    <w:rsid w:val="00E376D2"/>
    <w:rsid w:val="00E378F0"/>
    <w:rsid w:val="00E37DA1"/>
    <w:rsid w:val="00E37E1A"/>
    <w:rsid w:val="00E4027A"/>
    <w:rsid w:val="00E4030E"/>
    <w:rsid w:val="00E4039F"/>
    <w:rsid w:val="00E40AE5"/>
    <w:rsid w:val="00E42285"/>
    <w:rsid w:val="00E430CD"/>
    <w:rsid w:val="00E43126"/>
    <w:rsid w:val="00E43439"/>
    <w:rsid w:val="00E43913"/>
    <w:rsid w:val="00E43E7D"/>
    <w:rsid w:val="00E4419A"/>
    <w:rsid w:val="00E44396"/>
    <w:rsid w:val="00E4473C"/>
    <w:rsid w:val="00E44807"/>
    <w:rsid w:val="00E44B6D"/>
    <w:rsid w:val="00E44C8B"/>
    <w:rsid w:val="00E4527A"/>
    <w:rsid w:val="00E4578B"/>
    <w:rsid w:val="00E45AD4"/>
    <w:rsid w:val="00E4683A"/>
    <w:rsid w:val="00E4699A"/>
    <w:rsid w:val="00E46CD7"/>
    <w:rsid w:val="00E46DEE"/>
    <w:rsid w:val="00E46E87"/>
    <w:rsid w:val="00E473DD"/>
    <w:rsid w:val="00E4742F"/>
    <w:rsid w:val="00E47554"/>
    <w:rsid w:val="00E478D1"/>
    <w:rsid w:val="00E479C9"/>
    <w:rsid w:val="00E47D80"/>
    <w:rsid w:val="00E5018B"/>
    <w:rsid w:val="00E501C8"/>
    <w:rsid w:val="00E50B92"/>
    <w:rsid w:val="00E514AA"/>
    <w:rsid w:val="00E51990"/>
    <w:rsid w:val="00E51B1D"/>
    <w:rsid w:val="00E51ED6"/>
    <w:rsid w:val="00E51FFE"/>
    <w:rsid w:val="00E52690"/>
    <w:rsid w:val="00E52E19"/>
    <w:rsid w:val="00E52E39"/>
    <w:rsid w:val="00E537BF"/>
    <w:rsid w:val="00E53EA0"/>
    <w:rsid w:val="00E543F5"/>
    <w:rsid w:val="00E544FE"/>
    <w:rsid w:val="00E545CA"/>
    <w:rsid w:val="00E548D8"/>
    <w:rsid w:val="00E54F7E"/>
    <w:rsid w:val="00E55163"/>
    <w:rsid w:val="00E5536B"/>
    <w:rsid w:val="00E55A76"/>
    <w:rsid w:val="00E55B8D"/>
    <w:rsid w:val="00E55BA7"/>
    <w:rsid w:val="00E55F05"/>
    <w:rsid w:val="00E567C2"/>
    <w:rsid w:val="00E57164"/>
    <w:rsid w:val="00E57B65"/>
    <w:rsid w:val="00E6017B"/>
    <w:rsid w:val="00E6028F"/>
    <w:rsid w:val="00E606F8"/>
    <w:rsid w:val="00E60D6A"/>
    <w:rsid w:val="00E60DBA"/>
    <w:rsid w:val="00E6167D"/>
    <w:rsid w:val="00E61806"/>
    <w:rsid w:val="00E61880"/>
    <w:rsid w:val="00E61949"/>
    <w:rsid w:val="00E62088"/>
    <w:rsid w:val="00E624FD"/>
    <w:rsid w:val="00E62C23"/>
    <w:rsid w:val="00E63093"/>
    <w:rsid w:val="00E63798"/>
    <w:rsid w:val="00E63DCE"/>
    <w:rsid w:val="00E63E8C"/>
    <w:rsid w:val="00E65050"/>
    <w:rsid w:val="00E65410"/>
    <w:rsid w:val="00E65E5F"/>
    <w:rsid w:val="00E6601C"/>
    <w:rsid w:val="00E66099"/>
    <w:rsid w:val="00E6684E"/>
    <w:rsid w:val="00E668BC"/>
    <w:rsid w:val="00E67644"/>
    <w:rsid w:val="00E6766E"/>
    <w:rsid w:val="00E700B3"/>
    <w:rsid w:val="00E70503"/>
    <w:rsid w:val="00E723E3"/>
    <w:rsid w:val="00E72BB4"/>
    <w:rsid w:val="00E72F3A"/>
    <w:rsid w:val="00E73A8B"/>
    <w:rsid w:val="00E740B7"/>
    <w:rsid w:val="00E7468F"/>
    <w:rsid w:val="00E74DAD"/>
    <w:rsid w:val="00E74F7F"/>
    <w:rsid w:val="00E754FC"/>
    <w:rsid w:val="00E76B12"/>
    <w:rsid w:val="00E76BBD"/>
    <w:rsid w:val="00E77645"/>
    <w:rsid w:val="00E7777B"/>
    <w:rsid w:val="00E777C3"/>
    <w:rsid w:val="00E779D3"/>
    <w:rsid w:val="00E807C3"/>
    <w:rsid w:val="00E807C5"/>
    <w:rsid w:val="00E80CC6"/>
    <w:rsid w:val="00E80FDB"/>
    <w:rsid w:val="00E8109B"/>
    <w:rsid w:val="00E814A5"/>
    <w:rsid w:val="00E817EA"/>
    <w:rsid w:val="00E81951"/>
    <w:rsid w:val="00E81ADB"/>
    <w:rsid w:val="00E81B30"/>
    <w:rsid w:val="00E81CCB"/>
    <w:rsid w:val="00E81D04"/>
    <w:rsid w:val="00E81F04"/>
    <w:rsid w:val="00E8228C"/>
    <w:rsid w:val="00E82E63"/>
    <w:rsid w:val="00E83055"/>
    <w:rsid w:val="00E831BF"/>
    <w:rsid w:val="00E8346F"/>
    <w:rsid w:val="00E83821"/>
    <w:rsid w:val="00E84403"/>
    <w:rsid w:val="00E84AB3"/>
    <w:rsid w:val="00E84B25"/>
    <w:rsid w:val="00E867DC"/>
    <w:rsid w:val="00E86B81"/>
    <w:rsid w:val="00E86EBF"/>
    <w:rsid w:val="00E874A6"/>
    <w:rsid w:val="00E8786E"/>
    <w:rsid w:val="00E90B12"/>
    <w:rsid w:val="00E914EA"/>
    <w:rsid w:val="00E92109"/>
    <w:rsid w:val="00E92383"/>
    <w:rsid w:val="00E92468"/>
    <w:rsid w:val="00E9255F"/>
    <w:rsid w:val="00E92888"/>
    <w:rsid w:val="00E929F7"/>
    <w:rsid w:val="00E92A9A"/>
    <w:rsid w:val="00E930CD"/>
    <w:rsid w:val="00E94322"/>
    <w:rsid w:val="00E94441"/>
    <w:rsid w:val="00E94BA2"/>
    <w:rsid w:val="00E94D78"/>
    <w:rsid w:val="00E95101"/>
    <w:rsid w:val="00E961EA"/>
    <w:rsid w:val="00E96EF7"/>
    <w:rsid w:val="00E96FF6"/>
    <w:rsid w:val="00E973FE"/>
    <w:rsid w:val="00E97455"/>
    <w:rsid w:val="00E979F3"/>
    <w:rsid w:val="00E97F1B"/>
    <w:rsid w:val="00EA0400"/>
    <w:rsid w:val="00EA0510"/>
    <w:rsid w:val="00EA0D1A"/>
    <w:rsid w:val="00EA0F29"/>
    <w:rsid w:val="00EA1079"/>
    <w:rsid w:val="00EA1A0C"/>
    <w:rsid w:val="00EA254A"/>
    <w:rsid w:val="00EA26BE"/>
    <w:rsid w:val="00EA277E"/>
    <w:rsid w:val="00EA292C"/>
    <w:rsid w:val="00EA2B0B"/>
    <w:rsid w:val="00EA2B2B"/>
    <w:rsid w:val="00EA2E5A"/>
    <w:rsid w:val="00EA3361"/>
    <w:rsid w:val="00EA345F"/>
    <w:rsid w:val="00EA3888"/>
    <w:rsid w:val="00EA3DA8"/>
    <w:rsid w:val="00EA3E52"/>
    <w:rsid w:val="00EA43FD"/>
    <w:rsid w:val="00EA4ACB"/>
    <w:rsid w:val="00EA4D6C"/>
    <w:rsid w:val="00EA5301"/>
    <w:rsid w:val="00EA56E5"/>
    <w:rsid w:val="00EA6177"/>
    <w:rsid w:val="00EA6F1F"/>
    <w:rsid w:val="00EA7095"/>
    <w:rsid w:val="00EB0455"/>
    <w:rsid w:val="00EB059D"/>
    <w:rsid w:val="00EB0639"/>
    <w:rsid w:val="00EB0BB3"/>
    <w:rsid w:val="00EB120A"/>
    <w:rsid w:val="00EB13A9"/>
    <w:rsid w:val="00EB192A"/>
    <w:rsid w:val="00EB1EA7"/>
    <w:rsid w:val="00EB2B73"/>
    <w:rsid w:val="00EB2D3E"/>
    <w:rsid w:val="00EB32E9"/>
    <w:rsid w:val="00EB3654"/>
    <w:rsid w:val="00EB3C1D"/>
    <w:rsid w:val="00EB3D98"/>
    <w:rsid w:val="00EB4436"/>
    <w:rsid w:val="00EB453F"/>
    <w:rsid w:val="00EB4A1B"/>
    <w:rsid w:val="00EB4B0B"/>
    <w:rsid w:val="00EB5C48"/>
    <w:rsid w:val="00EB61A4"/>
    <w:rsid w:val="00EB6903"/>
    <w:rsid w:val="00EB7355"/>
    <w:rsid w:val="00EB7C48"/>
    <w:rsid w:val="00EC018D"/>
    <w:rsid w:val="00EC03B7"/>
    <w:rsid w:val="00EC0DB9"/>
    <w:rsid w:val="00EC130A"/>
    <w:rsid w:val="00EC16F9"/>
    <w:rsid w:val="00EC2779"/>
    <w:rsid w:val="00EC2B83"/>
    <w:rsid w:val="00EC361D"/>
    <w:rsid w:val="00EC381B"/>
    <w:rsid w:val="00EC3EF7"/>
    <w:rsid w:val="00EC3F6F"/>
    <w:rsid w:val="00EC3FD5"/>
    <w:rsid w:val="00EC426D"/>
    <w:rsid w:val="00EC42B9"/>
    <w:rsid w:val="00EC4850"/>
    <w:rsid w:val="00EC4AC4"/>
    <w:rsid w:val="00EC4CCB"/>
    <w:rsid w:val="00EC51C6"/>
    <w:rsid w:val="00EC5804"/>
    <w:rsid w:val="00EC584A"/>
    <w:rsid w:val="00EC5BBA"/>
    <w:rsid w:val="00EC5D3C"/>
    <w:rsid w:val="00EC5D68"/>
    <w:rsid w:val="00EC61DB"/>
    <w:rsid w:val="00EC646C"/>
    <w:rsid w:val="00EC6C9C"/>
    <w:rsid w:val="00EC71F3"/>
    <w:rsid w:val="00EC7F04"/>
    <w:rsid w:val="00ED0045"/>
    <w:rsid w:val="00ED05DB"/>
    <w:rsid w:val="00ED0962"/>
    <w:rsid w:val="00ED10B0"/>
    <w:rsid w:val="00ED10D5"/>
    <w:rsid w:val="00ED1366"/>
    <w:rsid w:val="00ED1990"/>
    <w:rsid w:val="00ED1A0E"/>
    <w:rsid w:val="00ED1DEE"/>
    <w:rsid w:val="00ED2264"/>
    <w:rsid w:val="00ED27D3"/>
    <w:rsid w:val="00ED281F"/>
    <w:rsid w:val="00ED3CDC"/>
    <w:rsid w:val="00ED4076"/>
    <w:rsid w:val="00ED41CD"/>
    <w:rsid w:val="00ED422B"/>
    <w:rsid w:val="00ED4365"/>
    <w:rsid w:val="00ED45D3"/>
    <w:rsid w:val="00ED5600"/>
    <w:rsid w:val="00ED5C39"/>
    <w:rsid w:val="00ED5EA5"/>
    <w:rsid w:val="00ED63F7"/>
    <w:rsid w:val="00ED6483"/>
    <w:rsid w:val="00ED7186"/>
    <w:rsid w:val="00EE038B"/>
    <w:rsid w:val="00EE0458"/>
    <w:rsid w:val="00EE0FEE"/>
    <w:rsid w:val="00EE119B"/>
    <w:rsid w:val="00EE1234"/>
    <w:rsid w:val="00EE123A"/>
    <w:rsid w:val="00EE183B"/>
    <w:rsid w:val="00EE1D28"/>
    <w:rsid w:val="00EE28F0"/>
    <w:rsid w:val="00EE2D70"/>
    <w:rsid w:val="00EE30EB"/>
    <w:rsid w:val="00EE34EC"/>
    <w:rsid w:val="00EE3ED3"/>
    <w:rsid w:val="00EE5127"/>
    <w:rsid w:val="00EE5455"/>
    <w:rsid w:val="00EE570D"/>
    <w:rsid w:val="00EE58B9"/>
    <w:rsid w:val="00EE5BFA"/>
    <w:rsid w:val="00EE60E5"/>
    <w:rsid w:val="00EE62C8"/>
    <w:rsid w:val="00EE6705"/>
    <w:rsid w:val="00EE6C1B"/>
    <w:rsid w:val="00EE6D58"/>
    <w:rsid w:val="00EE6DB0"/>
    <w:rsid w:val="00EE709B"/>
    <w:rsid w:val="00EE72FA"/>
    <w:rsid w:val="00EE741B"/>
    <w:rsid w:val="00EE778C"/>
    <w:rsid w:val="00EE789E"/>
    <w:rsid w:val="00EF032E"/>
    <w:rsid w:val="00EF0BC5"/>
    <w:rsid w:val="00EF0F33"/>
    <w:rsid w:val="00EF12ED"/>
    <w:rsid w:val="00EF1409"/>
    <w:rsid w:val="00EF17ED"/>
    <w:rsid w:val="00EF2C42"/>
    <w:rsid w:val="00EF2DA3"/>
    <w:rsid w:val="00EF2E3E"/>
    <w:rsid w:val="00EF2E6E"/>
    <w:rsid w:val="00EF3383"/>
    <w:rsid w:val="00EF35BE"/>
    <w:rsid w:val="00EF37CB"/>
    <w:rsid w:val="00EF3897"/>
    <w:rsid w:val="00EF4159"/>
    <w:rsid w:val="00EF4867"/>
    <w:rsid w:val="00EF48F3"/>
    <w:rsid w:val="00EF4B50"/>
    <w:rsid w:val="00EF53DC"/>
    <w:rsid w:val="00EF5531"/>
    <w:rsid w:val="00EF5E2F"/>
    <w:rsid w:val="00EF70F0"/>
    <w:rsid w:val="00EF71E5"/>
    <w:rsid w:val="00EF7741"/>
    <w:rsid w:val="00F003C6"/>
    <w:rsid w:val="00F00AFD"/>
    <w:rsid w:val="00F011C4"/>
    <w:rsid w:val="00F0196E"/>
    <w:rsid w:val="00F01C19"/>
    <w:rsid w:val="00F02663"/>
    <w:rsid w:val="00F02ABD"/>
    <w:rsid w:val="00F03697"/>
    <w:rsid w:val="00F03833"/>
    <w:rsid w:val="00F03956"/>
    <w:rsid w:val="00F03A3A"/>
    <w:rsid w:val="00F0560E"/>
    <w:rsid w:val="00F0624D"/>
    <w:rsid w:val="00F062E2"/>
    <w:rsid w:val="00F065E9"/>
    <w:rsid w:val="00F067F0"/>
    <w:rsid w:val="00F074EA"/>
    <w:rsid w:val="00F07A91"/>
    <w:rsid w:val="00F07C37"/>
    <w:rsid w:val="00F100A1"/>
    <w:rsid w:val="00F101CB"/>
    <w:rsid w:val="00F10237"/>
    <w:rsid w:val="00F1055A"/>
    <w:rsid w:val="00F105B6"/>
    <w:rsid w:val="00F1079F"/>
    <w:rsid w:val="00F10AC7"/>
    <w:rsid w:val="00F10F8A"/>
    <w:rsid w:val="00F112BA"/>
    <w:rsid w:val="00F11354"/>
    <w:rsid w:val="00F12126"/>
    <w:rsid w:val="00F12433"/>
    <w:rsid w:val="00F127C4"/>
    <w:rsid w:val="00F127DB"/>
    <w:rsid w:val="00F12ECA"/>
    <w:rsid w:val="00F1422C"/>
    <w:rsid w:val="00F14765"/>
    <w:rsid w:val="00F14A32"/>
    <w:rsid w:val="00F14ECF"/>
    <w:rsid w:val="00F1534F"/>
    <w:rsid w:val="00F15408"/>
    <w:rsid w:val="00F1617C"/>
    <w:rsid w:val="00F16491"/>
    <w:rsid w:val="00F170E6"/>
    <w:rsid w:val="00F17141"/>
    <w:rsid w:val="00F172F7"/>
    <w:rsid w:val="00F17635"/>
    <w:rsid w:val="00F17773"/>
    <w:rsid w:val="00F17B73"/>
    <w:rsid w:val="00F2035D"/>
    <w:rsid w:val="00F20FD9"/>
    <w:rsid w:val="00F2118E"/>
    <w:rsid w:val="00F2149A"/>
    <w:rsid w:val="00F2166A"/>
    <w:rsid w:val="00F21C32"/>
    <w:rsid w:val="00F21F9A"/>
    <w:rsid w:val="00F22378"/>
    <w:rsid w:val="00F22551"/>
    <w:rsid w:val="00F22B46"/>
    <w:rsid w:val="00F23A5A"/>
    <w:rsid w:val="00F23E1A"/>
    <w:rsid w:val="00F23EDD"/>
    <w:rsid w:val="00F23FE3"/>
    <w:rsid w:val="00F24093"/>
    <w:rsid w:val="00F24319"/>
    <w:rsid w:val="00F2523D"/>
    <w:rsid w:val="00F257EC"/>
    <w:rsid w:val="00F2592D"/>
    <w:rsid w:val="00F259B4"/>
    <w:rsid w:val="00F25AD7"/>
    <w:rsid w:val="00F2616F"/>
    <w:rsid w:val="00F265B3"/>
    <w:rsid w:val="00F26B9A"/>
    <w:rsid w:val="00F27308"/>
    <w:rsid w:val="00F2739D"/>
    <w:rsid w:val="00F27818"/>
    <w:rsid w:val="00F278BE"/>
    <w:rsid w:val="00F27C6F"/>
    <w:rsid w:val="00F30234"/>
    <w:rsid w:val="00F303B6"/>
    <w:rsid w:val="00F30638"/>
    <w:rsid w:val="00F309B4"/>
    <w:rsid w:val="00F309FE"/>
    <w:rsid w:val="00F310E6"/>
    <w:rsid w:val="00F31151"/>
    <w:rsid w:val="00F3184A"/>
    <w:rsid w:val="00F3191A"/>
    <w:rsid w:val="00F31EB7"/>
    <w:rsid w:val="00F3233B"/>
    <w:rsid w:val="00F33200"/>
    <w:rsid w:val="00F33760"/>
    <w:rsid w:val="00F338B6"/>
    <w:rsid w:val="00F33C6D"/>
    <w:rsid w:val="00F3459C"/>
    <w:rsid w:val="00F346A6"/>
    <w:rsid w:val="00F347A5"/>
    <w:rsid w:val="00F3490B"/>
    <w:rsid w:val="00F34BDC"/>
    <w:rsid w:val="00F3595D"/>
    <w:rsid w:val="00F35A4A"/>
    <w:rsid w:val="00F364FA"/>
    <w:rsid w:val="00F36632"/>
    <w:rsid w:val="00F36F87"/>
    <w:rsid w:val="00F3707B"/>
    <w:rsid w:val="00F375D7"/>
    <w:rsid w:val="00F37924"/>
    <w:rsid w:val="00F37A2B"/>
    <w:rsid w:val="00F37FA6"/>
    <w:rsid w:val="00F400FA"/>
    <w:rsid w:val="00F40453"/>
    <w:rsid w:val="00F4068C"/>
    <w:rsid w:val="00F40759"/>
    <w:rsid w:val="00F40825"/>
    <w:rsid w:val="00F40B7A"/>
    <w:rsid w:val="00F40B99"/>
    <w:rsid w:val="00F40CF0"/>
    <w:rsid w:val="00F4100B"/>
    <w:rsid w:val="00F41067"/>
    <w:rsid w:val="00F4116E"/>
    <w:rsid w:val="00F41288"/>
    <w:rsid w:val="00F41F75"/>
    <w:rsid w:val="00F42018"/>
    <w:rsid w:val="00F4203B"/>
    <w:rsid w:val="00F42218"/>
    <w:rsid w:val="00F423DF"/>
    <w:rsid w:val="00F429A4"/>
    <w:rsid w:val="00F42D98"/>
    <w:rsid w:val="00F42E8F"/>
    <w:rsid w:val="00F430D8"/>
    <w:rsid w:val="00F433E6"/>
    <w:rsid w:val="00F440E9"/>
    <w:rsid w:val="00F441F4"/>
    <w:rsid w:val="00F44918"/>
    <w:rsid w:val="00F44F05"/>
    <w:rsid w:val="00F44FE8"/>
    <w:rsid w:val="00F45017"/>
    <w:rsid w:val="00F45F5A"/>
    <w:rsid w:val="00F46325"/>
    <w:rsid w:val="00F465FD"/>
    <w:rsid w:val="00F46898"/>
    <w:rsid w:val="00F472FB"/>
    <w:rsid w:val="00F47711"/>
    <w:rsid w:val="00F47EC1"/>
    <w:rsid w:val="00F47F5C"/>
    <w:rsid w:val="00F50306"/>
    <w:rsid w:val="00F50594"/>
    <w:rsid w:val="00F508CF"/>
    <w:rsid w:val="00F50E6C"/>
    <w:rsid w:val="00F51095"/>
    <w:rsid w:val="00F51556"/>
    <w:rsid w:val="00F51647"/>
    <w:rsid w:val="00F5234C"/>
    <w:rsid w:val="00F526C6"/>
    <w:rsid w:val="00F52BD9"/>
    <w:rsid w:val="00F52DD2"/>
    <w:rsid w:val="00F52FA7"/>
    <w:rsid w:val="00F5313D"/>
    <w:rsid w:val="00F541A8"/>
    <w:rsid w:val="00F548C9"/>
    <w:rsid w:val="00F54DC8"/>
    <w:rsid w:val="00F55354"/>
    <w:rsid w:val="00F55796"/>
    <w:rsid w:val="00F55C0B"/>
    <w:rsid w:val="00F55EEB"/>
    <w:rsid w:val="00F560F7"/>
    <w:rsid w:val="00F561BC"/>
    <w:rsid w:val="00F57D23"/>
    <w:rsid w:val="00F57EBF"/>
    <w:rsid w:val="00F6010C"/>
    <w:rsid w:val="00F602C2"/>
    <w:rsid w:val="00F604ED"/>
    <w:rsid w:val="00F60512"/>
    <w:rsid w:val="00F60881"/>
    <w:rsid w:val="00F60AB3"/>
    <w:rsid w:val="00F61040"/>
    <w:rsid w:val="00F611FE"/>
    <w:rsid w:val="00F6233B"/>
    <w:rsid w:val="00F62C80"/>
    <w:rsid w:val="00F63505"/>
    <w:rsid w:val="00F639A6"/>
    <w:rsid w:val="00F63E15"/>
    <w:rsid w:val="00F64334"/>
    <w:rsid w:val="00F644EE"/>
    <w:rsid w:val="00F645A1"/>
    <w:rsid w:val="00F645E0"/>
    <w:rsid w:val="00F6493F"/>
    <w:rsid w:val="00F64CC1"/>
    <w:rsid w:val="00F65630"/>
    <w:rsid w:val="00F659FB"/>
    <w:rsid w:val="00F65E76"/>
    <w:rsid w:val="00F66280"/>
    <w:rsid w:val="00F66BD2"/>
    <w:rsid w:val="00F66C3C"/>
    <w:rsid w:val="00F67517"/>
    <w:rsid w:val="00F67B9A"/>
    <w:rsid w:val="00F67F21"/>
    <w:rsid w:val="00F70519"/>
    <w:rsid w:val="00F70A2B"/>
    <w:rsid w:val="00F70F13"/>
    <w:rsid w:val="00F710E6"/>
    <w:rsid w:val="00F71500"/>
    <w:rsid w:val="00F716D4"/>
    <w:rsid w:val="00F7175B"/>
    <w:rsid w:val="00F71797"/>
    <w:rsid w:val="00F71B29"/>
    <w:rsid w:val="00F71B38"/>
    <w:rsid w:val="00F71D5A"/>
    <w:rsid w:val="00F72389"/>
    <w:rsid w:val="00F72545"/>
    <w:rsid w:val="00F729A8"/>
    <w:rsid w:val="00F72AD5"/>
    <w:rsid w:val="00F72F71"/>
    <w:rsid w:val="00F732C6"/>
    <w:rsid w:val="00F73561"/>
    <w:rsid w:val="00F736A0"/>
    <w:rsid w:val="00F73C1F"/>
    <w:rsid w:val="00F73D7C"/>
    <w:rsid w:val="00F74509"/>
    <w:rsid w:val="00F74769"/>
    <w:rsid w:val="00F74BE0"/>
    <w:rsid w:val="00F74E84"/>
    <w:rsid w:val="00F7571A"/>
    <w:rsid w:val="00F75921"/>
    <w:rsid w:val="00F764AB"/>
    <w:rsid w:val="00F7673D"/>
    <w:rsid w:val="00F769F5"/>
    <w:rsid w:val="00F76BF1"/>
    <w:rsid w:val="00F76C47"/>
    <w:rsid w:val="00F77674"/>
    <w:rsid w:val="00F77A91"/>
    <w:rsid w:val="00F77E41"/>
    <w:rsid w:val="00F80553"/>
    <w:rsid w:val="00F8106D"/>
    <w:rsid w:val="00F81980"/>
    <w:rsid w:val="00F81AE0"/>
    <w:rsid w:val="00F81B50"/>
    <w:rsid w:val="00F81B51"/>
    <w:rsid w:val="00F81E5B"/>
    <w:rsid w:val="00F81F49"/>
    <w:rsid w:val="00F824EA"/>
    <w:rsid w:val="00F829B1"/>
    <w:rsid w:val="00F82BBA"/>
    <w:rsid w:val="00F834F1"/>
    <w:rsid w:val="00F8370A"/>
    <w:rsid w:val="00F83A49"/>
    <w:rsid w:val="00F83A7D"/>
    <w:rsid w:val="00F83CBA"/>
    <w:rsid w:val="00F85352"/>
    <w:rsid w:val="00F85ED1"/>
    <w:rsid w:val="00F864C5"/>
    <w:rsid w:val="00F865CB"/>
    <w:rsid w:val="00F86A1A"/>
    <w:rsid w:val="00F86A90"/>
    <w:rsid w:val="00F872C2"/>
    <w:rsid w:val="00F87E27"/>
    <w:rsid w:val="00F87E95"/>
    <w:rsid w:val="00F90028"/>
    <w:rsid w:val="00F9039E"/>
    <w:rsid w:val="00F90EAD"/>
    <w:rsid w:val="00F916BE"/>
    <w:rsid w:val="00F9186A"/>
    <w:rsid w:val="00F91D62"/>
    <w:rsid w:val="00F92708"/>
    <w:rsid w:val="00F9300D"/>
    <w:rsid w:val="00F931C7"/>
    <w:rsid w:val="00F931F5"/>
    <w:rsid w:val="00F934D9"/>
    <w:rsid w:val="00F935D8"/>
    <w:rsid w:val="00F93A0F"/>
    <w:rsid w:val="00F93B85"/>
    <w:rsid w:val="00F93CCF"/>
    <w:rsid w:val="00F93DDB"/>
    <w:rsid w:val="00F93F97"/>
    <w:rsid w:val="00F94E36"/>
    <w:rsid w:val="00F9629C"/>
    <w:rsid w:val="00F962A2"/>
    <w:rsid w:val="00F964A5"/>
    <w:rsid w:val="00F96702"/>
    <w:rsid w:val="00F96E5E"/>
    <w:rsid w:val="00F973A4"/>
    <w:rsid w:val="00F97B5A"/>
    <w:rsid w:val="00F97FA4"/>
    <w:rsid w:val="00FA004A"/>
    <w:rsid w:val="00FA095A"/>
    <w:rsid w:val="00FA0A48"/>
    <w:rsid w:val="00FA0AF3"/>
    <w:rsid w:val="00FA0ED9"/>
    <w:rsid w:val="00FA12F4"/>
    <w:rsid w:val="00FA141A"/>
    <w:rsid w:val="00FA1D37"/>
    <w:rsid w:val="00FA2116"/>
    <w:rsid w:val="00FA2485"/>
    <w:rsid w:val="00FA2CA3"/>
    <w:rsid w:val="00FA2E68"/>
    <w:rsid w:val="00FA3146"/>
    <w:rsid w:val="00FA317F"/>
    <w:rsid w:val="00FA4953"/>
    <w:rsid w:val="00FA49B1"/>
    <w:rsid w:val="00FA4D29"/>
    <w:rsid w:val="00FA500B"/>
    <w:rsid w:val="00FA53D4"/>
    <w:rsid w:val="00FA5471"/>
    <w:rsid w:val="00FA599C"/>
    <w:rsid w:val="00FA632A"/>
    <w:rsid w:val="00FA67EA"/>
    <w:rsid w:val="00FA70F8"/>
    <w:rsid w:val="00FB0181"/>
    <w:rsid w:val="00FB1279"/>
    <w:rsid w:val="00FB15A7"/>
    <w:rsid w:val="00FB1737"/>
    <w:rsid w:val="00FB1A44"/>
    <w:rsid w:val="00FB1F88"/>
    <w:rsid w:val="00FB1FB0"/>
    <w:rsid w:val="00FB25A3"/>
    <w:rsid w:val="00FB25C4"/>
    <w:rsid w:val="00FB3144"/>
    <w:rsid w:val="00FB338A"/>
    <w:rsid w:val="00FB33C1"/>
    <w:rsid w:val="00FB371E"/>
    <w:rsid w:val="00FB4126"/>
    <w:rsid w:val="00FB463D"/>
    <w:rsid w:val="00FB4AB4"/>
    <w:rsid w:val="00FB4AFA"/>
    <w:rsid w:val="00FB50FD"/>
    <w:rsid w:val="00FB5233"/>
    <w:rsid w:val="00FB53AB"/>
    <w:rsid w:val="00FB55F6"/>
    <w:rsid w:val="00FB60F6"/>
    <w:rsid w:val="00FB6117"/>
    <w:rsid w:val="00FB6919"/>
    <w:rsid w:val="00FB6972"/>
    <w:rsid w:val="00FB6A92"/>
    <w:rsid w:val="00FB6D29"/>
    <w:rsid w:val="00FB7383"/>
    <w:rsid w:val="00FB7552"/>
    <w:rsid w:val="00FB7A0D"/>
    <w:rsid w:val="00FC0569"/>
    <w:rsid w:val="00FC0DDE"/>
    <w:rsid w:val="00FC0E2E"/>
    <w:rsid w:val="00FC1022"/>
    <w:rsid w:val="00FC191B"/>
    <w:rsid w:val="00FC1C10"/>
    <w:rsid w:val="00FC1D91"/>
    <w:rsid w:val="00FC23E1"/>
    <w:rsid w:val="00FC2C8C"/>
    <w:rsid w:val="00FC2C92"/>
    <w:rsid w:val="00FC2D03"/>
    <w:rsid w:val="00FC3658"/>
    <w:rsid w:val="00FC3677"/>
    <w:rsid w:val="00FC36EC"/>
    <w:rsid w:val="00FC3A5B"/>
    <w:rsid w:val="00FC3E10"/>
    <w:rsid w:val="00FC40C3"/>
    <w:rsid w:val="00FC4394"/>
    <w:rsid w:val="00FC560B"/>
    <w:rsid w:val="00FC5EE5"/>
    <w:rsid w:val="00FC5FED"/>
    <w:rsid w:val="00FC6665"/>
    <w:rsid w:val="00FC7057"/>
    <w:rsid w:val="00FC7A5F"/>
    <w:rsid w:val="00FC7E85"/>
    <w:rsid w:val="00FC7EA4"/>
    <w:rsid w:val="00FC7FC8"/>
    <w:rsid w:val="00FD0243"/>
    <w:rsid w:val="00FD02CD"/>
    <w:rsid w:val="00FD047F"/>
    <w:rsid w:val="00FD096E"/>
    <w:rsid w:val="00FD0F37"/>
    <w:rsid w:val="00FD1402"/>
    <w:rsid w:val="00FD1C8A"/>
    <w:rsid w:val="00FD2112"/>
    <w:rsid w:val="00FD2214"/>
    <w:rsid w:val="00FD25DA"/>
    <w:rsid w:val="00FD262F"/>
    <w:rsid w:val="00FD29C3"/>
    <w:rsid w:val="00FD2E61"/>
    <w:rsid w:val="00FD2EE4"/>
    <w:rsid w:val="00FD2FEC"/>
    <w:rsid w:val="00FD3132"/>
    <w:rsid w:val="00FD35F9"/>
    <w:rsid w:val="00FD371C"/>
    <w:rsid w:val="00FD37B2"/>
    <w:rsid w:val="00FD39D5"/>
    <w:rsid w:val="00FD3B31"/>
    <w:rsid w:val="00FD42FA"/>
    <w:rsid w:val="00FD4428"/>
    <w:rsid w:val="00FD442C"/>
    <w:rsid w:val="00FD4941"/>
    <w:rsid w:val="00FD579F"/>
    <w:rsid w:val="00FD58EF"/>
    <w:rsid w:val="00FD58F3"/>
    <w:rsid w:val="00FD5954"/>
    <w:rsid w:val="00FD5A1E"/>
    <w:rsid w:val="00FD5D60"/>
    <w:rsid w:val="00FD6127"/>
    <w:rsid w:val="00FD6B6D"/>
    <w:rsid w:val="00FD6BEC"/>
    <w:rsid w:val="00FD6FF7"/>
    <w:rsid w:val="00FD7413"/>
    <w:rsid w:val="00FD7448"/>
    <w:rsid w:val="00FD74DD"/>
    <w:rsid w:val="00FD7AF1"/>
    <w:rsid w:val="00FD7C57"/>
    <w:rsid w:val="00FD7CDA"/>
    <w:rsid w:val="00FD7EAB"/>
    <w:rsid w:val="00FE002D"/>
    <w:rsid w:val="00FE0419"/>
    <w:rsid w:val="00FE054C"/>
    <w:rsid w:val="00FE06C7"/>
    <w:rsid w:val="00FE090B"/>
    <w:rsid w:val="00FE09F3"/>
    <w:rsid w:val="00FE0A7C"/>
    <w:rsid w:val="00FE0AD5"/>
    <w:rsid w:val="00FE1011"/>
    <w:rsid w:val="00FE1158"/>
    <w:rsid w:val="00FE161C"/>
    <w:rsid w:val="00FE1C5B"/>
    <w:rsid w:val="00FE1E88"/>
    <w:rsid w:val="00FE220A"/>
    <w:rsid w:val="00FE24C5"/>
    <w:rsid w:val="00FE286F"/>
    <w:rsid w:val="00FE2A14"/>
    <w:rsid w:val="00FE2DC0"/>
    <w:rsid w:val="00FE3034"/>
    <w:rsid w:val="00FE366C"/>
    <w:rsid w:val="00FE3DA4"/>
    <w:rsid w:val="00FE3FDB"/>
    <w:rsid w:val="00FE4256"/>
    <w:rsid w:val="00FE4EB6"/>
    <w:rsid w:val="00FE4F8E"/>
    <w:rsid w:val="00FE5151"/>
    <w:rsid w:val="00FE529B"/>
    <w:rsid w:val="00FE5698"/>
    <w:rsid w:val="00FE61FF"/>
    <w:rsid w:val="00FE6551"/>
    <w:rsid w:val="00FE6EDE"/>
    <w:rsid w:val="00FE7685"/>
    <w:rsid w:val="00FE7CEC"/>
    <w:rsid w:val="00FE7F94"/>
    <w:rsid w:val="00FF0350"/>
    <w:rsid w:val="00FF04EC"/>
    <w:rsid w:val="00FF0661"/>
    <w:rsid w:val="00FF0738"/>
    <w:rsid w:val="00FF0826"/>
    <w:rsid w:val="00FF08FD"/>
    <w:rsid w:val="00FF1651"/>
    <w:rsid w:val="00FF1AF2"/>
    <w:rsid w:val="00FF292E"/>
    <w:rsid w:val="00FF2DE4"/>
    <w:rsid w:val="00FF2FEF"/>
    <w:rsid w:val="00FF3481"/>
    <w:rsid w:val="00FF348D"/>
    <w:rsid w:val="00FF3702"/>
    <w:rsid w:val="00FF3878"/>
    <w:rsid w:val="00FF3898"/>
    <w:rsid w:val="00FF3EAC"/>
    <w:rsid w:val="00FF3FBC"/>
    <w:rsid w:val="00FF3FF2"/>
    <w:rsid w:val="00FF405A"/>
    <w:rsid w:val="00FF408C"/>
    <w:rsid w:val="00FF4947"/>
    <w:rsid w:val="00FF4FAE"/>
    <w:rsid w:val="00FF50F0"/>
    <w:rsid w:val="00FF521A"/>
    <w:rsid w:val="00FF57F3"/>
    <w:rsid w:val="00FF5B64"/>
    <w:rsid w:val="00FF5DE5"/>
    <w:rsid w:val="00FF5EEB"/>
    <w:rsid w:val="00FF606A"/>
    <w:rsid w:val="00FF6152"/>
    <w:rsid w:val="00FF61B1"/>
    <w:rsid w:val="00FF62A6"/>
    <w:rsid w:val="00FF6BBE"/>
    <w:rsid w:val="00FF6F1C"/>
    <w:rsid w:val="00FF71FA"/>
    <w:rsid w:val="00FF7CCF"/>
    <w:rsid w:val="03765864"/>
    <w:rsid w:val="04BB56D5"/>
    <w:rsid w:val="059F7288"/>
    <w:rsid w:val="079D8BC1"/>
    <w:rsid w:val="09C735B9"/>
    <w:rsid w:val="0C43B2B6"/>
    <w:rsid w:val="0ECF0388"/>
    <w:rsid w:val="0F2D2C71"/>
    <w:rsid w:val="1022AE45"/>
    <w:rsid w:val="109FB009"/>
    <w:rsid w:val="13E4BDA4"/>
    <w:rsid w:val="15603EEB"/>
    <w:rsid w:val="16753886"/>
    <w:rsid w:val="189FEDF8"/>
    <w:rsid w:val="1AA4E63D"/>
    <w:rsid w:val="1C7BDB9C"/>
    <w:rsid w:val="1CD34137"/>
    <w:rsid w:val="1E804A6B"/>
    <w:rsid w:val="1F1F1380"/>
    <w:rsid w:val="22339079"/>
    <w:rsid w:val="22D92A77"/>
    <w:rsid w:val="2323F06A"/>
    <w:rsid w:val="23247166"/>
    <w:rsid w:val="24A91AD5"/>
    <w:rsid w:val="27822373"/>
    <w:rsid w:val="2BAFDED2"/>
    <w:rsid w:val="2E12D5B1"/>
    <w:rsid w:val="3055247E"/>
    <w:rsid w:val="322A510B"/>
    <w:rsid w:val="32535AD5"/>
    <w:rsid w:val="329CFB7B"/>
    <w:rsid w:val="3358A481"/>
    <w:rsid w:val="33E1ED9D"/>
    <w:rsid w:val="370CDFAA"/>
    <w:rsid w:val="38FEC2B4"/>
    <w:rsid w:val="3AC2EAEA"/>
    <w:rsid w:val="3AD1C95F"/>
    <w:rsid w:val="3CE65E6A"/>
    <w:rsid w:val="419849F8"/>
    <w:rsid w:val="430D97E8"/>
    <w:rsid w:val="4508D9FB"/>
    <w:rsid w:val="48291111"/>
    <w:rsid w:val="4843518F"/>
    <w:rsid w:val="485135AF"/>
    <w:rsid w:val="49B67CEE"/>
    <w:rsid w:val="4A74DC66"/>
    <w:rsid w:val="4C95616E"/>
    <w:rsid w:val="4E0B3D89"/>
    <w:rsid w:val="4E3F6AE6"/>
    <w:rsid w:val="4EC6B98F"/>
    <w:rsid w:val="4F806776"/>
    <w:rsid w:val="50059994"/>
    <w:rsid w:val="50379006"/>
    <w:rsid w:val="52AA8DED"/>
    <w:rsid w:val="53321C05"/>
    <w:rsid w:val="5468680F"/>
    <w:rsid w:val="56C7DFE9"/>
    <w:rsid w:val="57F5E7CE"/>
    <w:rsid w:val="58FC4759"/>
    <w:rsid w:val="5902D31E"/>
    <w:rsid w:val="5B2C86D6"/>
    <w:rsid w:val="5B4D1E93"/>
    <w:rsid w:val="5D08324C"/>
    <w:rsid w:val="5E358C63"/>
    <w:rsid w:val="5F249D52"/>
    <w:rsid w:val="60B0F4A7"/>
    <w:rsid w:val="624736B1"/>
    <w:rsid w:val="629D3D19"/>
    <w:rsid w:val="63A8C698"/>
    <w:rsid w:val="6403CFA8"/>
    <w:rsid w:val="6404A44F"/>
    <w:rsid w:val="69A93DBA"/>
    <w:rsid w:val="69E46DB6"/>
    <w:rsid w:val="6AE83C77"/>
    <w:rsid w:val="6B0C9653"/>
    <w:rsid w:val="6B6CE6AF"/>
    <w:rsid w:val="6BF7A07C"/>
    <w:rsid w:val="6C2BDAA9"/>
    <w:rsid w:val="6DE75C56"/>
    <w:rsid w:val="6EC637E4"/>
    <w:rsid w:val="729644AF"/>
    <w:rsid w:val="73A28368"/>
    <w:rsid w:val="73A9B65D"/>
    <w:rsid w:val="73F8FF6E"/>
    <w:rsid w:val="74033DC9"/>
    <w:rsid w:val="779C3F44"/>
    <w:rsid w:val="78BCFB27"/>
    <w:rsid w:val="7A3DF334"/>
    <w:rsid w:val="7DBD303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769728"/>
  <w15:chartTrackingRefBased/>
  <w15:docId w15:val="{B17DC71F-6F28-4E8E-AF81-25F1FBB1E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B85"/>
  </w:style>
  <w:style w:type="paragraph" w:styleId="Heading1">
    <w:name w:val="heading 1"/>
    <w:basedOn w:val="Normal"/>
    <w:next w:val="Normal"/>
    <w:link w:val="Heading1Char"/>
    <w:uiPriority w:val="9"/>
    <w:qFormat/>
    <w:rsid w:val="00807C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7C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07CC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81B5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B4B1B"/>
    <w:pPr>
      <w:keepNext/>
      <w:keepLines/>
      <w:spacing w:before="40" w:line="259" w:lineRule="auto"/>
      <w:outlineLvl w:val="4"/>
    </w:pPr>
    <w:rPr>
      <w:rFonts w:asciiTheme="majorHAnsi" w:eastAsiaTheme="majorEastAsia" w:hAnsiTheme="majorHAnsi" w:cstheme="majorBidi"/>
      <w:caps/>
      <w:color w:val="2F5496" w:themeColor="accent1" w:themeShade="BF"/>
      <w:sz w:val="22"/>
      <w:szCs w:val="22"/>
    </w:rPr>
  </w:style>
  <w:style w:type="paragraph" w:styleId="Heading6">
    <w:name w:val="heading 6"/>
    <w:basedOn w:val="Normal"/>
    <w:next w:val="Normal"/>
    <w:link w:val="Heading6Char"/>
    <w:uiPriority w:val="9"/>
    <w:semiHidden/>
    <w:unhideWhenUsed/>
    <w:qFormat/>
    <w:rsid w:val="000B4B1B"/>
    <w:pPr>
      <w:keepNext/>
      <w:keepLines/>
      <w:spacing w:before="40" w:line="259" w:lineRule="auto"/>
      <w:outlineLvl w:val="5"/>
    </w:pPr>
    <w:rPr>
      <w:rFonts w:asciiTheme="majorHAnsi" w:eastAsiaTheme="majorEastAsia" w:hAnsiTheme="majorHAnsi" w:cstheme="majorBidi"/>
      <w:i/>
      <w:iCs/>
      <w:caps/>
      <w:color w:val="1F3864" w:themeColor="accent1" w:themeShade="80"/>
      <w:sz w:val="22"/>
      <w:szCs w:val="22"/>
    </w:rPr>
  </w:style>
  <w:style w:type="paragraph" w:styleId="Heading7">
    <w:name w:val="heading 7"/>
    <w:basedOn w:val="Normal"/>
    <w:next w:val="Normal"/>
    <w:link w:val="Heading7Char"/>
    <w:uiPriority w:val="9"/>
    <w:semiHidden/>
    <w:unhideWhenUsed/>
    <w:qFormat/>
    <w:rsid w:val="000B4B1B"/>
    <w:pPr>
      <w:keepNext/>
      <w:keepLines/>
      <w:spacing w:before="40" w:line="259" w:lineRule="auto"/>
      <w:outlineLvl w:val="6"/>
    </w:pPr>
    <w:rPr>
      <w:rFonts w:asciiTheme="majorHAnsi" w:eastAsiaTheme="majorEastAsia" w:hAnsiTheme="majorHAnsi" w:cstheme="majorBidi"/>
      <w:b/>
      <w:bCs/>
      <w:color w:val="1F3864" w:themeColor="accent1" w:themeShade="80"/>
      <w:sz w:val="22"/>
      <w:szCs w:val="22"/>
    </w:rPr>
  </w:style>
  <w:style w:type="paragraph" w:styleId="Heading8">
    <w:name w:val="heading 8"/>
    <w:basedOn w:val="Normal"/>
    <w:next w:val="Normal"/>
    <w:link w:val="Heading8Char"/>
    <w:uiPriority w:val="9"/>
    <w:semiHidden/>
    <w:unhideWhenUsed/>
    <w:qFormat/>
    <w:rsid w:val="000B4B1B"/>
    <w:pPr>
      <w:keepNext/>
      <w:keepLines/>
      <w:spacing w:before="40" w:line="259" w:lineRule="auto"/>
      <w:outlineLvl w:val="7"/>
    </w:pPr>
    <w:rPr>
      <w:rFonts w:asciiTheme="majorHAnsi" w:eastAsiaTheme="majorEastAsia" w:hAnsiTheme="majorHAnsi" w:cstheme="majorBidi"/>
      <w:b/>
      <w:bCs/>
      <w:i/>
      <w:iCs/>
      <w:color w:val="1F3864" w:themeColor="accent1" w:themeShade="80"/>
      <w:sz w:val="22"/>
      <w:szCs w:val="22"/>
    </w:rPr>
  </w:style>
  <w:style w:type="paragraph" w:styleId="Heading9">
    <w:name w:val="heading 9"/>
    <w:basedOn w:val="Normal"/>
    <w:next w:val="Normal"/>
    <w:link w:val="Heading9Char"/>
    <w:uiPriority w:val="9"/>
    <w:semiHidden/>
    <w:unhideWhenUsed/>
    <w:qFormat/>
    <w:rsid w:val="000B4B1B"/>
    <w:pPr>
      <w:keepNext/>
      <w:keepLines/>
      <w:spacing w:before="40" w:line="259" w:lineRule="auto"/>
      <w:outlineLvl w:val="8"/>
    </w:pPr>
    <w:rPr>
      <w:rFonts w:asciiTheme="majorHAnsi" w:eastAsiaTheme="majorEastAsia" w:hAnsiTheme="majorHAnsi" w:cstheme="majorBidi"/>
      <w:i/>
      <w:iCs/>
      <w:color w:val="1F3864" w:themeColor="accent1"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5380"/>
    <w:pPr>
      <w:ind w:left="720"/>
      <w:contextualSpacing/>
    </w:pPr>
  </w:style>
  <w:style w:type="table" w:styleId="TableGrid">
    <w:name w:val="Table Grid"/>
    <w:basedOn w:val="TableNormal"/>
    <w:uiPriority w:val="39"/>
    <w:rsid w:val="00851A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D3B3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D3B3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D3B3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D3B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FD3B3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D3B3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65FA5"/>
    <w:rPr>
      <w:color w:val="808080"/>
    </w:rPr>
  </w:style>
  <w:style w:type="character" w:styleId="CommentReference">
    <w:name w:val="annotation reference"/>
    <w:basedOn w:val="DefaultParagraphFont"/>
    <w:uiPriority w:val="99"/>
    <w:semiHidden/>
    <w:unhideWhenUsed/>
    <w:rsid w:val="00CA36AE"/>
    <w:rPr>
      <w:sz w:val="16"/>
      <w:szCs w:val="16"/>
    </w:rPr>
  </w:style>
  <w:style w:type="paragraph" w:styleId="CommentText">
    <w:name w:val="annotation text"/>
    <w:basedOn w:val="Normal"/>
    <w:link w:val="CommentTextChar"/>
    <w:uiPriority w:val="99"/>
    <w:unhideWhenUsed/>
    <w:rsid w:val="00CA36AE"/>
    <w:rPr>
      <w:sz w:val="20"/>
      <w:szCs w:val="20"/>
    </w:rPr>
  </w:style>
  <w:style w:type="character" w:customStyle="1" w:styleId="CommentTextChar">
    <w:name w:val="Comment Text Char"/>
    <w:basedOn w:val="DefaultParagraphFont"/>
    <w:link w:val="CommentText"/>
    <w:uiPriority w:val="99"/>
    <w:rsid w:val="00CA36AE"/>
    <w:rPr>
      <w:sz w:val="20"/>
      <w:szCs w:val="20"/>
    </w:rPr>
  </w:style>
  <w:style w:type="paragraph" w:styleId="CommentSubject">
    <w:name w:val="annotation subject"/>
    <w:basedOn w:val="CommentText"/>
    <w:next w:val="CommentText"/>
    <w:link w:val="CommentSubjectChar"/>
    <w:uiPriority w:val="99"/>
    <w:semiHidden/>
    <w:unhideWhenUsed/>
    <w:rsid w:val="00CA36AE"/>
    <w:rPr>
      <w:b/>
      <w:bCs/>
    </w:rPr>
  </w:style>
  <w:style w:type="character" w:customStyle="1" w:styleId="CommentSubjectChar">
    <w:name w:val="Comment Subject Char"/>
    <w:basedOn w:val="CommentTextChar"/>
    <w:link w:val="CommentSubject"/>
    <w:uiPriority w:val="99"/>
    <w:semiHidden/>
    <w:rsid w:val="00CA36AE"/>
    <w:rPr>
      <w:b/>
      <w:bCs/>
      <w:sz w:val="20"/>
      <w:szCs w:val="20"/>
    </w:rPr>
  </w:style>
  <w:style w:type="paragraph" w:styleId="Revision">
    <w:name w:val="Revision"/>
    <w:hidden/>
    <w:uiPriority w:val="99"/>
    <w:semiHidden/>
    <w:rsid w:val="00A15FFE"/>
  </w:style>
  <w:style w:type="character" w:customStyle="1" w:styleId="Heading1Char">
    <w:name w:val="Heading 1 Char"/>
    <w:basedOn w:val="DefaultParagraphFont"/>
    <w:link w:val="Heading1"/>
    <w:uiPriority w:val="9"/>
    <w:rsid w:val="00807C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07C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07CC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F81B50"/>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680265"/>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92616"/>
    <w:pPr>
      <w:tabs>
        <w:tab w:val="right" w:leader="dot" w:pos="8488"/>
      </w:tabs>
      <w:spacing w:before="120"/>
    </w:pPr>
    <w:rPr>
      <w:rFonts w:cstheme="minorHAnsi"/>
      <w:b/>
      <w:bCs/>
      <w:i/>
      <w:iCs/>
    </w:rPr>
  </w:style>
  <w:style w:type="paragraph" w:styleId="TOC2">
    <w:name w:val="toc 2"/>
    <w:basedOn w:val="Normal"/>
    <w:next w:val="Normal"/>
    <w:autoRedefine/>
    <w:uiPriority w:val="39"/>
    <w:unhideWhenUsed/>
    <w:rsid w:val="00DF74F7"/>
    <w:pPr>
      <w:tabs>
        <w:tab w:val="left" w:pos="960"/>
        <w:tab w:val="right" w:leader="dot" w:pos="8488"/>
      </w:tabs>
      <w:spacing w:before="120"/>
      <w:ind w:left="240"/>
    </w:pPr>
    <w:rPr>
      <w:rFonts w:cstheme="minorHAnsi"/>
      <w:b/>
      <w:bCs/>
      <w:sz w:val="22"/>
      <w:szCs w:val="22"/>
    </w:rPr>
  </w:style>
  <w:style w:type="paragraph" w:styleId="TOC3">
    <w:name w:val="toc 3"/>
    <w:basedOn w:val="Normal"/>
    <w:next w:val="Normal"/>
    <w:autoRedefine/>
    <w:uiPriority w:val="39"/>
    <w:unhideWhenUsed/>
    <w:rsid w:val="00680265"/>
    <w:pPr>
      <w:ind w:left="480"/>
    </w:pPr>
    <w:rPr>
      <w:rFonts w:cstheme="minorHAnsi"/>
      <w:sz w:val="20"/>
      <w:szCs w:val="20"/>
    </w:rPr>
  </w:style>
  <w:style w:type="character" w:styleId="Hyperlink">
    <w:name w:val="Hyperlink"/>
    <w:basedOn w:val="DefaultParagraphFont"/>
    <w:uiPriority w:val="99"/>
    <w:unhideWhenUsed/>
    <w:rsid w:val="00680265"/>
    <w:rPr>
      <w:color w:val="0563C1" w:themeColor="hyperlink"/>
      <w:u w:val="single"/>
    </w:rPr>
  </w:style>
  <w:style w:type="paragraph" w:styleId="TOC4">
    <w:name w:val="toc 4"/>
    <w:basedOn w:val="Normal"/>
    <w:next w:val="Normal"/>
    <w:autoRedefine/>
    <w:uiPriority w:val="39"/>
    <w:unhideWhenUsed/>
    <w:rsid w:val="00680265"/>
    <w:pPr>
      <w:ind w:left="720"/>
    </w:pPr>
    <w:rPr>
      <w:rFonts w:cstheme="minorHAnsi"/>
      <w:sz w:val="20"/>
      <w:szCs w:val="20"/>
    </w:rPr>
  </w:style>
  <w:style w:type="paragraph" w:styleId="TOC5">
    <w:name w:val="toc 5"/>
    <w:basedOn w:val="Normal"/>
    <w:next w:val="Normal"/>
    <w:autoRedefine/>
    <w:uiPriority w:val="39"/>
    <w:unhideWhenUsed/>
    <w:rsid w:val="00680265"/>
    <w:pPr>
      <w:ind w:left="960"/>
    </w:pPr>
    <w:rPr>
      <w:rFonts w:cstheme="minorHAnsi"/>
      <w:sz w:val="20"/>
      <w:szCs w:val="20"/>
    </w:rPr>
  </w:style>
  <w:style w:type="paragraph" w:styleId="TOC6">
    <w:name w:val="toc 6"/>
    <w:basedOn w:val="Normal"/>
    <w:next w:val="Normal"/>
    <w:autoRedefine/>
    <w:uiPriority w:val="39"/>
    <w:unhideWhenUsed/>
    <w:rsid w:val="00680265"/>
    <w:pPr>
      <w:ind w:left="1200"/>
    </w:pPr>
    <w:rPr>
      <w:rFonts w:cstheme="minorHAnsi"/>
      <w:sz w:val="20"/>
      <w:szCs w:val="20"/>
    </w:rPr>
  </w:style>
  <w:style w:type="paragraph" w:styleId="TOC7">
    <w:name w:val="toc 7"/>
    <w:basedOn w:val="Normal"/>
    <w:next w:val="Normal"/>
    <w:autoRedefine/>
    <w:uiPriority w:val="39"/>
    <w:unhideWhenUsed/>
    <w:rsid w:val="00680265"/>
    <w:pPr>
      <w:ind w:left="1440"/>
    </w:pPr>
    <w:rPr>
      <w:rFonts w:cstheme="minorHAnsi"/>
      <w:sz w:val="20"/>
      <w:szCs w:val="20"/>
    </w:rPr>
  </w:style>
  <w:style w:type="paragraph" w:styleId="TOC8">
    <w:name w:val="toc 8"/>
    <w:basedOn w:val="Normal"/>
    <w:next w:val="Normal"/>
    <w:autoRedefine/>
    <w:uiPriority w:val="39"/>
    <w:unhideWhenUsed/>
    <w:rsid w:val="00680265"/>
    <w:pPr>
      <w:ind w:left="1680"/>
    </w:pPr>
    <w:rPr>
      <w:rFonts w:cstheme="minorHAnsi"/>
      <w:sz w:val="20"/>
      <w:szCs w:val="20"/>
    </w:rPr>
  </w:style>
  <w:style w:type="paragraph" w:styleId="TOC9">
    <w:name w:val="toc 9"/>
    <w:basedOn w:val="Normal"/>
    <w:next w:val="Normal"/>
    <w:autoRedefine/>
    <w:uiPriority w:val="39"/>
    <w:unhideWhenUsed/>
    <w:rsid w:val="00680265"/>
    <w:pPr>
      <w:ind w:left="1920"/>
    </w:pPr>
    <w:rPr>
      <w:rFonts w:cstheme="minorHAnsi"/>
      <w:sz w:val="20"/>
      <w:szCs w:val="20"/>
    </w:rPr>
  </w:style>
  <w:style w:type="numbering" w:customStyle="1" w:styleId="CurrentList1">
    <w:name w:val="Current List1"/>
    <w:uiPriority w:val="99"/>
    <w:rsid w:val="005777BC"/>
    <w:pPr>
      <w:numPr>
        <w:numId w:val="7"/>
      </w:numPr>
    </w:pPr>
  </w:style>
  <w:style w:type="numbering" w:customStyle="1" w:styleId="CurrentList2">
    <w:name w:val="Current List2"/>
    <w:uiPriority w:val="99"/>
    <w:rsid w:val="005777BC"/>
    <w:pPr>
      <w:numPr>
        <w:numId w:val="8"/>
      </w:numPr>
    </w:pPr>
  </w:style>
  <w:style w:type="character" w:styleId="FollowedHyperlink">
    <w:name w:val="FollowedHyperlink"/>
    <w:basedOn w:val="DefaultParagraphFont"/>
    <w:uiPriority w:val="99"/>
    <w:semiHidden/>
    <w:unhideWhenUsed/>
    <w:rsid w:val="00C54FC1"/>
    <w:rPr>
      <w:color w:val="954F72" w:themeColor="followedHyperlink"/>
      <w:u w:val="single"/>
    </w:rPr>
  </w:style>
  <w:style w:type="paragraph" w:styleId="Caption">
    <w:name w:val="caption"/>
    <w:basedOn w:val="Normal"/>
    <w:next w:val="Normal"/>
    <w:uiPriority w:val="35"/>
    <w:unhideWhenUsed/>
    <w:qFormat/>
    <w:rsid w:val="00863C00"/>
    <w:pPr>
      <w:spacing w:after="200"/>
    </w:pPr>
    <w:rPr>
      <w:i/>
      <w:iCs/>
      <w:color w:val="44546A" w:themeColor="text2"/>
      <w:sz w:val="18"/>
      <w:szCs w:val="18"/>
    </w:rPr>
  </w:style>
  <w:style w:type="paragraph" w:styleId="TableofFigures">
    <w:name w:val="table of figures"/>
    <w:basedOn w:val="Normal"/>
    <w:next w:val="Normal"/>
    <w:uiPriority w:val="99"/>
    <w:unhideWhenUsed/>
    <w:rsid w:val="0022128A"/>
    <w:rPr>
      <w:rFonts w:cstheme="minorHAnsi"/>
      <w:i/>
      <w:iCs/>
      <w:sz w:val="20"/>
      <w:szCs w:val="20"/>
    </w:rPr>
  </w:style>
  <w:style w:type="paragraph" w:customStyle="1" w:styleId="Default">
    <w:name w:val="Default"/>
    <w:rsid w:val="004D1216"/>
    <w:pPr>
      <w:autoSpaceDE w:val="0"/>
      <w:autoSpaceDN w:val="0"/>
      <w:adjustRightInd w:val="0"/>
    </w:pPr>
    <w:rPr>
      <w:rFonts w:ascii="Times New Roman" w:hAnsi="Times New Roman" w:cs="Times New Roman"/>
      <w:color w:val="000000"/>
    </w:rPr>
  </w:style>
  <w:style w:type="character" w:customStyle="1" w:styleId="Heading5Char">
    <w:name w:val="Heading 5 Char"/>
    <w:basedOn w:val="DefaultParagraphFont"/>
    <w:link w:val="Heading5"/>
    <w:uiPriority w:val="9"/>
    <w:rsid w:val="000B4B1B"/>
    <w:rPr>
      <w:rFonts w:asciiTheme="majorHAnsi" w:eastAsiaTheme="majorEastAsia" w:hAnsiTheme="majorHAnsi" w:cstheme="majorBidi"/>
      <w:caps/>
      <w:color w:val="2F5496" w:themeColor="accent1" w:themeShade="BF"/>
      <w:sz w:val="22"/>
      <w:szCs w:val="22"/>
    </w:rPr>
  </w:style>
  <w:style w:type="character" w:customStyle="1" w:styleId="Heading6Char">
    <w:name w:val="Heading 6 Char"/>
    <w:basedOn w:val="DefaultParagraphFont"/>
    <w:link w:val="Heading6"/>
    <w:uiPriority w:val="9"/>
    <w:semiHidden/>
    <w:rsid w:val="000B4B1B"/>
    <w:rPr>
      <w:rFonts w:asciiTheme="majorHAnsi" w:eastAsiaTheme="majorEastAsia" w:hAnsiTheme="majorHAnsi" w:cstheme="majorBidi"/>
      <w:i/>
      <w:iCs/>
      <w:caps/>
      <w:color w:val="1F3864" w:themeColor="accent1" w:themeShade="80"/>
      <w:sz w:val="22"/>
      <w:szCs w:val="22"/>
    </w:rPr>
  </w:style>
  <w:style w:type="character" w:customStyle="1" w:styleId="Heading7Char">
    <w:name w:val="Heading 7 Char"/>
    <w:basedOn w:val="DefaultParagraphFont"/>
    <w:link w:val="Heading7"/>
    <w:uiPriority w:val="9"/>
    <w:semiHidden/>
    <w:rsid w:val="000B4B1B"/>
    <w:rPr>
      <w:rFonts w:asciiTheme="majorHAnsi" w:eastAsiaTheme="majorEastAsia" w:hAnsiTheme="majorHAnsi" w:cstheme="majorBidi"/>
      <w:b/>
      <w:bCs/>
      <w:color w:val="1F3864" w:themeColor="accent1" w:themeShade="80"/>
      <w:sz w:val="22"/>
      <w:szCs w:val="22"/>
    </w:rPr>
  </w:style>
  <w:style w:type="character" w:customStyle="1" w:styleId="Heading8Char">
    <w:name w:val="Heading 8 Char"/>
    <w:basedOn w:val="DefaultParagraphFont"/>
    <w:link w:val="Heading8"/>
    <w:uiPriority w:val="9"/>
    <w:semiHidden/>
    <w:rsid w:val="000B4B1B"/>
    <w:rPr>
      <w:rFonts w:asciiTheme="majorHAnsi" w:eastAsiaTheme="majorEastAsia" w:hAnsiTheme="majorHAnsi" w:cstheme="majorBidi"/>
      <w:b/>
      <w:bCs/>
      <w:i/>
      <w:iCs/>
      <w:color w:val="1F3864" w:themeColor="accent1" w:themeShade="80"/>
      <w:sz w:val="22"/>
      <w:szCs w:val="22"/>
    </w:rPr>
  </w:style>
  <w:style w:type="character" w:customStyle="1" w:styleId="Heading9Char">
    <w:name w:val="Heading 9 Char"/>
    <w:basedOn w:val="DefaultParagraphFont"/>
    <w:link w:val="Heading9"/>
    <w:uiPriority w:val="9"/>
    <w:semiHidden/>
    <w:rsid w:val="000B4B1B"/>
    <w:rPr>
      <w:rFonts w:asciiTheme="majorHAnsi" w:eastAsiaTheme="majorEastAsia" w:hAnsiTheme="majorHAnsi" w:cstheme="majorBidi"/>
      <w:i/>
      <w:iCs/>
      <w:color w:val="1F3864" w:themeColor="accent1" w:themeShade="80"/>
      <w:sz w:val="22"/>
      <w:szCs w:val="22"/>
    </w:rPr>
  </w:style>
  <w:style w:type="paragraph" w:styleId="NormalWeb">
    <w:name w:val="Normal (Web)"/>
    <w:basedOn w:val="Normal"/>
    <w:uiPriority w:val="99"/>
    <w:unhideWhenUsed/>
    <w:rsid w:val="000B4B1B"/>
    <w:pPr>
      <w:spacing w:before="100" w:beforeAutospacing="1" w:after="100" w:afterAutospacing="1"/>
    </w:pPr>
    <w:rPr>
      <w:rFonts w:ascii="Times New Roman" w:eastAsiaTheme="minorEastAsia" w:hAnsi="Times New Roman" w:cs="Times New Roman"/>
      <w:lang w:eastAsia="en-GB"/>
    </w:rPr>
  </w:style>
  <w:style w:type="paragraph" w:styleId="Title">
    <w:name w:val="Title"/>
    <w:basedOn w:val="Normal"/>
    <w:next w:val="Normal"/>
    <w:link w:val="TitleChar"/>
    <w:uiPriority w:val="10"/>
    <w:qFormat/>
    <w:rsid w:val="000B4B1B"/>
    <w:pPr>
      <w:spacing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0B4B1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0B4B1B"/>
    <w:pPr>
      <w:numPr>
        <w:ilvl w:val="1"/>
      </w:numPr>
      <w:spacing w:after="240"/>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0B4B1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0B4B1B"/>
    <w:rPr>
      <w:b/>
      <w:bCs/>
    </w:rPr>
  </w:style>
  <w:style w:type="character" w:styleId="Emphasis">
    <w:name w:val="Emphasis"/>
    <w:basedOn w:val="DefaultParagraphFont"/>
    <w:uiPriority w:val="20"/>
    <w:qFormat/>
    <w:rsid w:val="000B4B1B"/>
    <w:rPr>
      <w:i/>
      <w:iCs/>
    </w:rPr>
  </w:style>
  <w:style w:type="paragraph" w:styleId="NoSpacing">
    <w:name w:val="No Spacing"/>
    <w:link w:val="NoSpacingChar"/>
    <w:uiPriority w:val="1"/>
    <w:qFormat/>
    <w:rsid w:val="000B4B1B"/>
    <w:rPr>
      <w:rFonts w:eastAsiaTheme="minorEastAsia"/>
      <w:sz w:val="22"/>
      <w:szCs w:val="22"/>
    </w:rPr>
  </w:style>
  <w:style w:type="paragraph" w:styleId="Quote">
    <w:name w:val="Quote"/>
    <w:basedOn w:val="Normal"/>
    <w:next w:val="Normal"/>
    <w:link w:val="QuoteChar"/>
    <w:uiPriority w:val="29"/>
    <w:qFormat/>
    <w:rsid w:val="000B4B1B"/>
    <w:pPr>
      <w:spacing w:before="120" w:after="120" w:line="259" w:lineRule="auto"/>
      <w:ind w:left="720"/>
    </w:pPr>
    <w:rPr>
      <w:rFonts w:eastAsiaTheme="minorEastAsia"/>
      <w:color w:val="44546A" w:themeColor="text2"/>
    </w:rPr>
  </w:style>
  <w:style w:type="character" w:customStyle="1" w:styleId="QuoteChar">
    <w:name w:val="Quote Char"/>
    <w:basedOn w:val="DefaultParagraphFont"/>
    <w:link w:val="Quote"/>
    <w:uiPriority w:val="29"/>
    <w:rsid w:val="000B4B1B"/>
    <w:rPr>
      <w:rFonts w:eastAsiaTheme="minorEastAsia"/>
      <w:color w:val="44546A" w:themeColor="text2"/>
    </w:rPr>
  </w:style>
  <w:style w:type="paragraph" w:styleId="IntenseQuote">
    <w:name w:val="Intense Quote"/>
    <w:basedOn w:val="Normal"/>
    <w:next w:val="Normal"/>
    <w:link w:val="IntenseQuoteChar"/>
    <w:uiPriority w:val="30"/>
    <w:qFormat/>
    <w:rsid w:val="000B4B1B"/>
    <w:pPr>
      <w:spacing w:before="100" w:beforeAutospacing="1" w:after="240"/>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0B4B1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0B4B1B"/>
    <w:rPr>
      <w:i/>
      <w:iCs/>
      <w:color w:val="595959" w:themeColor="text1" w:themeTint="A6"/>
    </w:rPr>
  </w:style>
  <w:style w:type="character" w:styleId="IntenseEmphasis">
    <w:name w:val="Intense Emphasis"/>
    <w:basedOn w:val="DefaultParagraphFont"/>
    <w:uiPriority w:val="21"/>
    <w:qFormat/>
    <w:rsid w:val="000B4B1B"/>
    <w:rPr>
      <w:b/>
      <w:bCs/>
      <w:i/>
      <w:iCs/>
    </w:rPr>
  </w:style>
  <w:style w:type="character" w:styleId="SubtleReference">
    <w:name w:val="Subtle Reference"/>
    <w:basedOn w:val="DefaultParagraphFont"/>
    <w:uiPriority w:val="31"/>
    <w:qFormat/>
    <w:rsid w:val="000B4B1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B4B1B"/>
    <w:rPr>
      <w:b/>
      <w:bCs/>
      <w:smallCaps/>
      <w:color w:val="44546A" w:themeColor="text2"/>
      <w:u w:val="single"/>
    </w:rPr>
  </w:style>
  <w:style w:type="character" w:styleId="BookTitle">
    <w:name w:val="Book Title"/>
    <w:basedOn w:val="DefaultParagraphFont"/>
    <w:uiPriority w:val="33"/>
    <w:qFormat/>
    <w:rsid w:val="000B4B1B"/>
    <w:rPr>
      <w:b/>
      <w:bCs/>
      <w:smallCaps/>
      <w:spacing w:val="10"/>
    </w:rPr>
  </w:style>
  <w:style w:type="paragraph" w:styleId="BalloonText">
    <w:name w:val="Balloon Text"/>
    <w:basedOn w:val="Normal"/>
    <w:link w:val="BalloonTextChar"/>
    <w:uiPriority w:val="99"/>
    <w:semiHidden/>
    <w:unhideWhenUsed/>
    <w:rsid w:val="000B4B1B"/>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0B4B1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0B4B1B"/>
    <w:rPr>
      <w:color w:val="605E5C"/>
      <w:shd w:val="clear" w:color="auto" w:fill="E1DFDD"/>
    </w:rPr>
  </w:style>
  <w:style w:type="paragraph" w:styleId="Header">
    <w:name w:val="header"/>
    <w:basedOn w:val="Normal"/>
    <w:link w:val="HeaderChar"/>
    <w:uiPriority w:val="99"/>
    <w:unhideWhenUsed/>
    <w:rsid w:val="000B4B1B"/>
    <w:pPr>
      <w:tabs>
        <w:tab w:val="center" w:pos="4513"/>
        <w:tab w:val="right" w:pos="9026"/>
      </w:tabs>
    </w:pPr>
    <w:rPr>
      <w:rFonts w:eastAsiaTheme="minorEastAsia"/>
      <w:sz w:val="22"/>
      <w:szCs w:val="22"/>
    </w:rPr>
  </w:style>
  <w:style w:type="character" w:customStyle="1" w:styleId="HeaderChar">
    <w:name w:val="Header Char"/>
    <w:basedOn w:val="DefaultParagraphFont"/>
    <w:link w:val="Header"/>
    <w:uiPriority w:val="99"/>
    <w:rsid w:val="000B4B1B"/>
    <w:rPr>
      <w:rFonts w:eastAsiaTheme="minorEastAsia"/>
      <w:sz w:val="22"/>
      <w:szCs w:val="22"/>
    </w:rPr>
  </w:style>
  <w:style w:type="paragraph" w:styleId="Footer">
    <w:name w:val="footer"/>
    <w:basedOn w:val="Normal"/>
    <w:link w:val="FooterChar"/>
    <w:uiPriority w:val="99"/>
    <w:unhideWhenUsed/>
    <w:rsid w:val="000B4B1B"/>
    <w:pPr>
      <w:tabs>
        <w:tab w:val="center" w:pos="4513"/>
        <w:tab w:val="right" w:pos="9026"/>
      </w:tabs>
    </w:pPr>
    <w:rPr>
      <w:rFonts w:eastAsiaTheme="minorEastAsia"/>
      <w:sz w:val="22"/>
      <w:szCs w:val="22"/>
    </w:rPr>
  </w:style>
  <w:style w:type="character" w:customStyle="1" w:styleId="FooterChar">
    <w:name w:val="Footer Char"/>
    <w:basedOn w:val="DefaultParagraphFont"/>
    <w:link w:val="Footer"/>
    <w:uiPriority w:val="99"/>
    <w:rsid w:val="000B4B1B"/>
    <w:rPr>
      <w:rFonts w:eastAsiaTheme="minorEastAsia"/>
      <w:sz w:val="22"/>
      <w:szCs w:val="22"/>
    </w:rPr>
  </w:style>
  <w:style w:type="character" w:styleId="LineNumber">
    <w:name w:val="line number"/>
    <w:basedOn w:val="DefaultParagraphFont"/>
    <w:uiPriority w:val="99"/>
    <w:semiHidden/>
    <w:unhideWhenUsed/>
    <w:rsid w:val="000B4B1B"/>
  </w:style>
  <w:style w:type="character" w:styleId="UnresolvedMention">
    <w:name w:val="Unresolved Mention"/>
    <w:basedOn w:val="DefaultParagraphFont"/>
    <w:uiPriority w:val="99"/>
    <w:semiHidden/>
    <w:unhideWhenUsed/>
    <w:rsid w:val="000B4B1B"/>
    <w:rPr>
      <w:color w:val="808080"/>
      <w:shd w:val="clear" w:color="auto" w:fill="E6E6E6"/>
    </w:rPr>
  </w:style>
  <w:style w:type="table" w:customStyle="1" w:styleId="TableGridLight1">
    <w:name w:val="Table Grid Light1"/>
    <w:basedOn w:val="TableNormal"/>
    <w:uiPriority w:val="40"/>
    <w:rsid w:val="00C430F7"/>
    <w:rPr>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0F3CD7"/>
    <w:pPr>
      <w:spacing w:before="100" w:beforeAutospacing="1" w:after="100" w:afterAutospacing="1"/>
    </w:pPr>
    <w:rPr>
      <w:rFonts w:ascii="Times New Roman" w:eastAsia="Times New Roman" w:hAnsi="Times New Roman" w:cs="Times New Roman"/>
      <w:lang w:eastAsia="en-GB"/>
    </w:rPr>
  </w:style>
  <w:style w:type="paragraph" w:customStyle="1" w:styleId="font0">
    <w:name w:val="font0"/>
    <w:basedOn w:val="Normal"/>
    <w:rsid w:val="000F3CD7"/>
    <w:pPr>
      <w:spacing w:before="100" w:beforeAutospacing="1" w:after="100" w:afterAutospacing="1"/>
    </w:pPr>
    <w:rPr>
      <w:rFonts w:ascii="Calibri" w:eastAsia="Times New Roman" w:hAnsi="Calibri" w:cs="Calibri"/>
      <w:color w:val="000000"/>
      <w:lang w:eastAsia="en-GB"/>
    </w:rPr>
  </w:style>
  <w:style w:type="paragraph" w:customStyle="1" w:styleId="font5">
    <w:name w:val="font5"/>
    <w:basedOn w:val="Normal"/>
    <w:rsid w:val="000F3CD7"/>
    <w:pPr>
      <w:spacing w:before="100" w:beforeAutospacing="1" w:after="100" w:afterAutospacing="1"/>
    </w:pPr>
    <w:rPr>
      <w:rFonts w:ascii="Calibri" w:eastAsia="Times New Roman" w:hAnsi="Calibri" w:cs="Calibri"/>
      <w:b/>
      <w:bCs/>
      <w:color w:val="000000"/>
      <w:lang w:eastAsia="en-GB"/>
    </w:rPr>
  </w:style>
  <w:style w:type="paragraph" w:customStyle="1" w:styleId="xl63">
    <w:name w:val="xl63"/>
    <w:basedOn w:val="Normal"/>
    <w:rsid w:val="000F3CD7"/>
    <w:pPr>
      <w:pBdr>
        <w:left w:val="dashed"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64">
    <w:name w:val="xl64"/>
    <w:basedOn w:val="Normal"/>
    <w:rsid w:val="000F3CD7"/>
    <w:pPr>
      <w:spacing w:before="100" w:beforeAutospacing="1" w:after="100" w:afterAutospacing="1"/>
    </w:pPr>
    <w:rPr>
      <w:rFonts w:ascii="Times New Roman" w:eastAsia="Times New Roman" w:hAnsi="Times New Roman" w:cs="Times New Roman"/>
      <w:color w:val="FF0000"/>
      <w:lang w:eastAsia="en-GB"/>
    </w:rPr>
  </w:style>
  <w:style w:type="paragraph" w:customStyle="1" w:styleId="xl65">
    <w:name w:val="xl65"/>
    <w:basedOn w:val="Normal"/>
    <w:rsid w:val="000F3CD7"/>
    <w:pPr>
      <w:spacing w:before="100" w:beforeAutospacing="1" w:after="100" w:afterAutospacing="1"/>
    </w:pPr>
    <w:rPr>
      <w:rFonts w:ascii="Times New Roman" w:eastAsia="Times New Roman" w:hAnsi="Times New Roman" w:cs="Times New Roman"/>
      <w:color w:val="FF0000"/>
      <w:lang w:eastAsia="en-GB"/>
    </w:rPr>
  </w:style>
  <w:style w:type="paragraph" w:customStyle="1" w:styleId="xl66">
    <w:name w:val="xl66"/>
    <w:basedOn w:val="Normal"/>
    <w:rsid w:val="000F3CD7"/>
    <w:pPr>
      <w:pBdr>
        <w:left w:val="dashed" w:sz="8" w:space="0" w:color="auto"/>
      </w:pBdr>
      <w:shd w:val="clear" w:color="000000" w:fill="D9D9D9"/>
      <w:spacing w:before="100" w:beforeAutospacing="1" w:after="100" w:afterAutospacing="1"/>
    </w:pPr>
    <w:rPr>
      <w:rFonts w:ascii="Times New Roman" w:eastAsia="Times New Roman" w:hAnsi="Times New Roman" w:cs="Times New Roman"/>
      <w:b/>
      <w:bCs/>
      <w:lang w:eastAsia="en-GB"/>
    </w:rPr>
  </w:style>
  <w:style w:type="paragraph" w:customStyle="1" w:styleId="xl67">
    <w:name w:val="xl67"/>
    <w:basedOn w:val="Normal"/>
    <w:rsid w:val="000F3CD7"/>
    <w:pPr>
      <w:pBdr>
        <w:left w:val="dashed"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68">
    <w:name w:val="xl68"/>
    <w:basedOn w:val="Normal"/>
    <w:rsid w:val="000F3CD7"/>
    <w:pPr>
      <w:pBdr>
        <w:left w:val="dashed" w:sz="8" w:space="0" w:color="auto"/>
      </w:pBdr>
      <w:shd w:val="clear" w:color="000000" w:fill="D9D9D9"/>
      <w:spacing w:before="100" w:beforeAutospacing="1" w:after="100" w:afterAutospacing="1"/>
    </w:pPr>
    <w:rPr>
      <w:rFonts w:ascii="Times New Roman" w:eastAsia="Times New Roman" w:hAnsi="Times New Roman" w:cs="Times New Roman"/>
      <w:b/>
      <w:bCs/>
      <w:lang w:eastAsia="en-GB"/>
    </w:rPr>
  </w:style>
  <w:style w:type="paragraph" w:customStyle="1" w:styleId="xl69">
    <w:name w:val="xl69"/>
    <w:basedOn w:val="Normal"/>
    <w:rsid w:val="000F3CD7"/>
    <w:pPr>
      <w:pBdr>
        <w:left w:val="dashed" w:sz="8" w:space="0" w:color="auto"/>
      </w:pBdr>
      <w:shd w:val="clear" w:color="000000" w:fill="F2F2F2"/>
      <w:spacing w:before="100" w:beforeAutospacing="1" w:after="100" w:afterAutospacing="1"/>
    </w:pPr>
    <w:rPr>
      <w:rFonts w:ascii="Times New Roman" w:eastAsia="Times New Roman" w:hAnsi="Times New Roman" w:cs="Times New Roman"/>
      <w:b/>
      <w:bCs/>
      <w:lang w:eastAsia="en-GB"/>
    </w:rPr>
  </w:style>
  <w:style w:type="paragraph" w:customStyle="1" w:styleId="xl70">
    <w:name w:val="xl70"/>
    <w:basedOn w:val="Normal"/>
    <w:rsid w:val="000F3CD7"/>
    <w:pPr>
      <w:spacing w:before="100" w:beforeAutospacing="1" w:after="100" w:afterAutospacing="1"/>
    </w:pPr>
    <w:rPr>
      <w:rFonts w:ascii="Times New Roman" w:eastAsia="Times New Roman" w:hAnsi="Times New Roman" w:cs="Times New Roman"/>
      <w:color w:val="000000"/>
      <w:lang w:eastAsia="en-GB"/>
    </w:rPr>
  </w:style>
  <w:style w:type="paragraph" w:customStyle="1" w:styleId="xl71">
    <w:name w:val="xl71"/>
    <w:basedOn w:val="Normal"/>
    <w:rsid w:val="000F3CD7"/>
    <w:pPr>
      <w:spacing w:before="100" w:beforeAutospacing="1" w:after="100" w:afterAutospacing="1"/>
    </w:pPr>
    <w:rPr>
      <w:rFonts w:ascii="Times New Roman" w:eastAsia="Times New Roman" w:hAnsi="Times New Roman" w:cs="Times New Roman"/>
      <w:color w:val="000000"/>
      <w:lang w:eastAsia="en-GB"/>
    </w:rPr>
  </w:style>
  <w:style w:type="paragraph" w:customStyle="1" w:styleId="xl72">
    <w:name w:val="xl72"/>
    <w:basedOn w:val="Normal"/>
    <w:rsid w:val="000F3CD7"/>
    <w:pPr>
      <w:shd w:val="clear" w:color="000000" w:fill="D9D9D9"/>
      <w:spacing w:before="100" w:beforeAutospacing="1" w:after="100" w:afterAutospacing="1"/>
      <w:jc w:val="center"/>
    </w:pPr>
    <w:rPr>
      <w:rFonts w:ascii="Times New Roman" w:eastAsia="Times New Roman" w:hAnsi="Times New Roman" w:cs="Times New Roman"/>
      <w:lang w:eastAsia="en-GB"/>
    </w:rPr>
  </w:style>
  <w:style w:type="paragraph" w:customStyle="1" w:styleId="xl73">
    <w:name w:val="xl73"/>
    <w:basedOn w:val="Normal"/>
    <w:rsid w:val="000F3CD7"/>
    <w:pPr>
      <w:shd w:val="clear" w:color="000000" w:fill="D9D9D9"/>
      <w:spacing w:before="100" w:beforeAutospacing="1" w:after="100" w:afterAutospacing="1"/>
    </w:pPr>
    <w:rPr>
      <w:rFonts w:ascii="Times New Roman" w:eastAsia="Times New Roman" w:hAnsi="Times New Roman" w:cs="Times New Roman"/>
      <w:lang w:eastAsia="en-GB"/>
    </w:rPr>
  </w:style>
  <w:style w:type="paragraph" w:customStyle="1" w:styleId="xl74">
    <w:name w:val="xl74"/>
    <w:basedOn w:val="Normal"/>
    <w:rsid w:val="000F3CD7"/>
    <w:pPr>
      <w:shd w:val="clear" w:color="000000" w:fill="D9D9D9"/>
      <w:spacing w:before="100" w:beforeAutospacing="1" w:after="100" w:afterAutospacing="1"/>
    </w:pPr>
    <w:rPr>
      <w:rFonts w:ascii="Times New Roman" w:eastAsia="Times New Roman" w:hAnsi="Times New Roman" w:cs="Times New Roman"/>
      <w:b/>
      <w:bCs/>
      <w:lang w:eastAsia="en-GB"/>
    </w:rPr>
  </w:style>
  <w:style w:type="paragraph" w:customStyle="1" w:styleId="xl75">
    <w:name w:val="xl75"/>
    <w:basedOn w:val="Normal"/>
    <w:rsid w:val="000F3CD7"/>
    <w:pPr>
      <w:spacing w:before="100" w:beforeAutospacing="1" w:after="100" w:afterAutospacing="1"/>
    </w:pPr>
    <w:rPr>
      <w:rFonts w:ascii="Times New Roman" w:eastAsia="Times New Roman" w:hAnsi="Times New Roman" w:cs="Times New Roman"/>
      <w:color w:val="FF0000"/>
      <w:lang w:eastAsia="en-GB"/>
    </w:rPr>
  </w:style>
  <w:style w:type="paragraph" w:customStyle="1" w:styleId="xl76">
    <w:name w:val="xl76"/>
    <w:basedOn w:val="Normal"/>
    <w:rsid w:val="000F3CD7"/>
    <w:pPr>
      <w:spacing w:before="100" w:beforeAutospacing="1" w:after="100" w:afterAutospacing="1"/>
    </w:pPr>
    <w:rPr>
      <w:rFonts w:ascii="Times New Roman" w:eastAsia="Times New Roman" w:hAnsi="Times New Roman" w:cs="Times New Roman"/>
      <w:color w:val="FF0000"/>
      <w:lang w:eastAsia="en-GB"/>
    </w:rPr>
  </w:style>
  <w:style w:type="paragraph" w:customStyle="1" w:styleId="xl77">
    <w:name w:val="xl77"/>
    <w:basedOn w:val="Normal"/>
    <w:rsid w:val="000F3CD7"/>
    <w:pPr>
      <w:shd w:val="clear" w:color="000000" w:fill="F2F2F2"/>
      <w:spacing w:before="100" w:beforeAutospacing="1" w:after="100" w:afterAutospacing="1"/>
    </w:pPr>
    <w:rPr>
      <w:rFonts w:ascii="Times New Roman" w:eastAsia="Times New Roman" w:hAnsi="Times New Roman" w:cs="Times New Roman"/>
      <w:color w:val="000000"/>
      <w:lang w:eastAsia="en-GB"/>
    </w:rPr>
  </w:style>
  <w:style w:type="paragraph" w:customStyle="1" w:styleId="xl78">
    <w:name w:val="xl78"/>
    <w:basedOn w:val="Normal"/>
    <w:rsid w:val="000F3CD7"/>
    <w:pPr>
      <w:shd w:val="clear" w:color="000000" w:fill="D9D9D9"/>
      <w:spacing w:before="100" w:beforeAutospacing="1" w:after="100" w:afterAutospacing="1"/>
    </w:pPr>
    <w:rPr>
      <w:rFonts w:ascii="Times New Roman" w:eastAsia="Times New Roman" w:hAnsi="Times New Roman" w:cs="Times New Roman"/>
      <w:color w:val="000000"/>
      <w:lang w:eastAsia="en-GB"/>
    </w:rPr>
  </w:style>
  <w:style w:type="paragraph" w:customStyle="1" w:styleId="xl79">
    <w:name w:val="xl79"/>
    <w:basedOn w:val="Normal"/>
    <w:rsid w:val="000F3CD7"/>
    <w:pPr>
      <w:pBdr>
        <w:bottom w:val="single" w:sz="8" w:space="0" w:color="auto"/>
      </w:pBdr>
      <w:spacing w:before="100" w:beforeAutospacing="1" w:after="100" w:afterAutospacing="1"/>
    </w:pPr>
    <w:rPr>
      <w:rFonts w:ascii="Times New Roman" w:eastAsia="Times New Roman" w:hAnsi="Times New Roman" w:cs="Times New Roman"/>
      <w:color w:val="FF0000"/>
      <w:lang w:eastAsia="en-GB"/>
    </w:rPr>
  </w:style>
  <w:style w:type="paragraph" w:customStyle="1" w:styleId="xl80">
    <w:name w:val="xl80"/>
    <w:basedOn w:val="Normal"/>
    <w:rsid w:val="000F3CD7"/>
    <w:pPr>
      <w:pBdr>
        <w:bottom w:val="single" w:sz="8" w:space="0" w:color="auto"/>
      </w:pBdr>
      <w:spacing w:before="100" w:beforeAutospacing="1" w:after="100" w:afterAutospacing="1"/>
    </w:pPr>
    <w:rPr>
      <w:rFonts w:ascii="Times New Roman" w:eastAsia="Times New Roman" w:hAnsi="Times New Roman" w:cs="Times New Roman"/>
      <w:color w:val="FF0000"/>
      <w:lang w:eastAsia="en-GB"/>
    </w:rPr>
  </w:style>
  <w:style w:type="paragraph" w:customStyle="1" w:styleId="xl81">
    <w:name w:val="xl81"/>
    <w:basedOn w:val="Normal"/>
    <w:rsid w:val="000F3CD7"/>
    <w:pPr>
      <w:pBdr>
        <w:bottom w:val="single" w:sz="8" w:space="0" w:color="auto"/>
      </w:pBdr>
      <w:spacing w:before="100" w:beforeAutospacing="1" w:after="100" w:afterAutospacing="1"/>
    </w:pPr>
    <w:rPr>
      <w:rFonts w:ascii="Times New Roman" w:eastAsia="Times New Roman" w:hAnsi="Times New Roman" w:cs="Times New Roman"/>
      <w:color w:val="FF0000"/>
      <w:lang w:eastAsia="en-GB"/>
    </w:rPr>
  </w:style>
  <w:style w:type="paragraph" w:customStyle="1" w:styleId="xl82">
    <w:name w:val="xl82"/>
    <w:basedOn w:val="Normal"/>
    <w:rsid w:val="000F3CD7"/>
    <w:pPr>
      <w:pBdr>
        <w:bottom w:val="single" w:sz="8" w:space="0" w:color="auto"/>
      </w:pBdr>
      <w:spacing w:before="100" w:beforeAutospacing="1" w:after="100" w:afterAutospacing="1"/>
    </w:pPr>
    <w:rPr>
      <w:rFonts w:ascii="Times New Roman" w:eastAsia="Times New Roman" w:hAnsi="Times New Roman" w:cs="Times New Roman"/>
      <w:color w:val="000000"/>
      <w:lang w:eastAsia="en-GB"/>
    </w:rPr>
  </w:style>
  <w:style w:type="paragraph" w:customStyle="1" w:styleId="xl83">
    <w:name w:val="xl83"/>
    <w:basedOn w:val="Normal"/>
    <w:rsid w:val="000F3CD7"/>
    <w:pPr>
      <w:pBdr>
        <w:left w:val="single" w:sz="4" w:space="0" w:color="auto"/>
      </w:pBdr>
      <w:shd w:val="clear" w:color="000000" w:fill="FDABFF"/>
      <w:spacing w:before="100" w:beforeAutospacing="1" w:after="100" w:afterAutospacing="1"/>
    </w:pPr>
    <w:rPr>
      <w:rFonts w:ascii="Times New Roman" w:eastAsia="Times New Roman" w:hAnsi="Times New Roman" w:cs="Times New Roman"/>
      <w:lang w:eastAsia="en-GB"/>
    </w:rPr>
  </w:style>
  <w:style w:type="paragraph" w:customStyle="1" w:styleId="xl84">
    <w:name w:val="xl84"/>
    <w:basedOn w:val="Normal"/>
    <w:rsid w:val="000F3CD7"/>
    <w:pPr>
      <w:pBdr>
        <w:left w:val="single" w:sz="4" w:space="0" w:color="auto"/>
      </w:pBdr>
      <w:shd w:val="clear" w:color="000000" w:fill="D3FFF0"/>
      <w:spacing w:before="100" w:beforeAutospacing="1" w:after="100" w:afterAutospacing="1"/>
    </w:pPr>
    <w:rPr>
      <w:rFonts w:ascii="Times New Roman" w:eastAsia="Times New Roman" w:hAnsi="Times New Roman" w:cs="Times New Roman"/>
      <w:b/>
      <w:bCs/>
      <w:lang w:eastAsia="en-GB"/>
    </w:rPr>
  </w:style>
  <w:style w:type="paragraph" w:customStyle="1" w:styleId="xl85">
    <w:name w:val="xl85"/>
    <w:basedOn w:val="Normal"/>
    <w:rsid w:val="000F3CD7"/>
    <w:pPr>
      <w:pBdr>
        <w:left w:val="single" w:sz="4" w:space="0" w:color="auto"/>
      </w:pBdr>
      <w:shd w:val="clear" w:color="000000" w:fill="A6A6A6"/>
      <w:spacing w:before="100" w:beforeAutospacing="1" w:after="100" w:afterAutospacing="1"/>
    </w:pPr>
    <w:rPr>
      <w:rFonts w:ascii="Times New Roman" w:eastAsia="Times New Roman" w:hAnsi="Times New Roman" w:cs="Times New Roman"/>
      <w:b/>
      <w:bCs/>
      <w:lang w:eastAsia="en-GB"/>
    </w:rPr>
  </w:style>
  <w:style w:type="paragraph" w:customStyle="1" w:styleId="xl86">
    <w:name w:val="xl86"/>
    <w:basedOn w:val="Normal"/>
    <w:rsid w:val="000F3CD7"/>
    <w:pPr>
      <w:pBdr>
        <w:left w:val="single" w:sz="4" w:space="0" w:color="auto"/>
        <w:bottom w:val="single" w:sz="8" w:space="0" w:color="auto"/>
      </w:pBdr>
      <w:shd w:val="clear" w:color="000000" w:fill="A6A6A6"/>
      <w:spacing w:before="100" w:beforeAutospacing="1" w:after="100" w:afterAutospacing="1"/>
    </w:pPr>
    <w:rPr>
      <w:rFonts w:ascii="Times New Roman" w:eastAsia="Times New Roman" w:hAnsi="Times New Roman" w:cs="Times New Roman"/>
      <w:b/>
      <w:bCs/>
      <w:lang w:eastAsia="en-GB"/>
    </w:rPr>
  </w:style>
  <w:style w:type="paragraph" w:customStyle="1" w:styleId="xl87">
    <w:name w:val="xl87"/>
    <w:basedOn w:val="Normal"/>
    <w:rsid w:val="000F3CD7"/>
    <w:pPr>
      <w:pBdr>
        <w:left w:val="single" w:sz="4" w:space="0" w:color="auto"/>
      </w:pBdr>
      <w:shd w:val="clear" w:color="000000" w:fill="F4B084"/>
      <w:spacing w:before="100" w:beforeAutospacing="1" w:after="100" w:afterAutospacing="1"/>
    </w:pPr>
    <w:rPr>
      <w:rFonts w:ascii="Times New Roman" w:eastAsia="Times New Roman" w:hAnsi="Times New Roman" w:cs="Times New Roman"/>
      <w:b/>
      <w:bCs/>
      <w:lang w:eastAsia="en-GB"/>
    </w:rPr>
  </w:style>
  <w:style w:type="paragraph" w:customStyle="1" w:styleId="xl88">
    <w:name w:val="xl88"/>
    <w:basedOn w:val="Normal"/>
    <w:rsid w:val="000F3CD7"/>
    <w:pPr>
      <w:pBdr>
        <w:left w:val="single" w:sz="4" w:space="0" w:color="auto"/>
        <w:bottom w:val="single" w:sz="8" w:space="0" w:color="auto"/>
      </w:pBdr>
      <w:shd w:val="clear" w:color="000000" w:fill="F4B084"/>
      <w:spacing w:before="100" w:beforeAutospacing="1" w:after="100" w:afterAutospacing="1"/>
    </w:pPr>
    <w:rPr>
      <w:rFonts w:ascii="Times New Roman" w:eastAsia="Times New Roman" w:hAnsi="Times New Roman" w:cs="Times New Roman"/>
      <w:b/>
      <w:bCs/>
      <w:lang w:eastAsia="en-GB"/>
    </w:rPr>
  </w:style>
  <w:style w:type="paragraph" w:customStyle="1" w:styleId="xl89">
    <w:name w:val="xl89"/>
    <w:basedOn w:val="Normal"/>
    <w:rsid w:val="000F3CD7"/>
    <w:pPr>
      <w:pBdr>
        <w:left w:val="single" w:sz="4" w:space="0" w:color="auto"/>
      </w:pBdr>
      <w:shd w:val="clear" w:color="000000" w:fill="BF8F00"/>
      <w:spacing w:before="100" w:beforeAutospacing="1" w:after="100" w:afterAutospacing="1"/>
    </w:pPr>
    <w:rPr>
      <w:rFonts w:ascii="Times New Roman" w:eastAsia="Times New Roman" w:hAnsi="Times New Roman" w:cs="Times New Roman"/>
      <w:b/>
      <w:bCs/>
      <w:lang w:eastAsia="en-GB"/>
    </w:rPr>
  </w:style>
  <w:style w:type="paragraph" w:customStyle="1" w:styleId="xl90">
    <w:name w:val="xl90"/>
    <w:basedOn w:val="Normal"/>
    <w:rsid w:val="000F3CD7"/>
    <w:pPr>
      <w:pBdr>
        <w:left w:val="single" w:sz="4" w:space="0" w:color="auto"/>
        <w:bottom w:val="single" w:sz="8" w:space="0" w:color="auto"/>
      </w:pBdr>
      <w:shd w:val="clear" w:color="000000" w:fill="BF8F00"/>
      <w:spacing w:before="100" w:beforeAutospacing="1" w:after="100" w:afterAutospacing="1"/>
    </w:pPr>
    <w:rPr>
      <w:rFonts w:ascii="Times New Roman" w:eastAsia="Times New Roman" w:hAnsi="Times New Roman" w:cs="Times New Roman"/>
      <w:b/>
      <w:bCs/>
      <w:lang w:eastAsia="en-GB"/>
    </w:rPr>
  </w:style>
  <w:style w:type="paragraph" w:customStyle="1" w:styleId="xl91">
    <w:name w:val="xl91"/>
    <w:basedOn w:val="Normal"/>
    <w:rsid w:val="000F3CD7"/>
    <w:pPr>
      <w:pBdr>
        <w:left w:val="single" w:sz="4" w:space="0" w:color="auto"/>
      </w:pBdr>
      <w:shd w:val="clear" w:color="000000" w:fill="A6A6A6"/>
      <w:spacing w:before="100" w:beforeAutospacing="1" w:after="100" w:afterAutospacing="1"/>
    </w:pPr>
    <w:rPr>
      <w:rFonts w:ascii="Times New Roman" w:eastAsia="Times New Roman" w:hAnsi="Times New Roman" w:cs="Times New Roman"/>
      <w:lang w:eastAsia="en-GB"/>
    </w:rPr>
  </w:style>
  <w:style w:type="paragraph" w:customStyle="1" w:styleId="xl92">
    <w:name w:val="xl92"/>
    <w:basedOn w:val="Normal"/>
    <w:rsid w:val="000F3CD7"/>
    <w:pPr>
      <w:pBdr>
        <w:left w:val="single" w:sz="4" w:space="0" w:color="auto"/>
        <w:bottom w:val="single" w:sz="8" w:space="0" w:color="auto"/>
      </w:pBdr>
      <w:shd w:val="clear" w:color="000000" w:fill="A6A6A6"/>
      <w:spacing w:before="100" w:beforeAutospacing="1" w:after="100" w:afterAutospacing="1"/>
    </w:pPr>
    <w:rPr>
      <w:rFonts w:ascii="Times New Roman" w:eastAsia="Times New Roman" w:hAnsi="Times New Roman" w:cs="Times New Roman"/>
      <w:lang w:eastAsia="en-GB"/>
    </w:rPr>
  </w:style>
  <w:style w:type="paragraph" w:customStyle="1" w:styleId="xl93">
    <w:name w:val="xl93"/>
    <w:basedOn w:val="Normal"/>
    <w:rsid w:val="000F3CD7"/>
    <w:pPr>
      <w:pBdr>
        <w:left w:val="single" w:sz="4" w:space="0" w:color="auto"/>
      </w:pBdr>
      <w:shd w:val="clear" w:color="000000" w:fill="A6A6A6"/>
      <w:spacing w:before="100" w:beforeAutospacing="1" w:after="100" w:afterAutospacing="1"/>
    </w:pPr>
    <w:rPr>
      <w:rFonts w:ascii="Times New Roman" w:eastAsia="Times New Roman" w:hAnsi="Times New Roman" w:cs="Times New Roman"/>
      <w:b/>
      <w:bCs/>
      <w:color w:val="000000"/>
      <w:lang w:eastAsia="en-GB"/>
    </w:rPr>
  </w:style>
  <w:style w:type="paragraph" w:customStyle="1" w:styleId="xl94">
    <w:name w:val="xl94"/>
    <w:basedOn w:val="Normal"/>
    <w:rsid w:val="000F3CD7"/>
    <w:pPr>
      <w:pBdr>
        <w:left w:val="single" w:sz="4" w:space="0" w:color="auto"/>
        <w:bottom w:val="single" w:sz="8" w:space="0" w:color="auto"/>
      </w:pBdr>
      <w:shd w:val="clear" w:color="000000" w:fill="A6A6A6"/>
      <w:spacing w:before="100" w:beforeAutospacing="1" w:after="100" w:afterAutospacing="1"/>
    </w:pPr>
    <w:rPr>
      <w:rFonts w:ascii="Times New Roman" w:eastAsia="Times New Roman" w:hAnsi="Times New Roman" w:cs="Times New Roman"/>
      <w:b/>
      <w:bCs/>
      <w:color w:val="000000"/>
      <w:lang w:eastAsia="en-GB"/>
    </w:rPr>
  </w:style>
  <w:style w:type="paragraph" w:customStyle="1" w:styleId="xl95">
    <w:name w:val="xl95"/>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96">
    <w:name w:val="xl96"/>
    <w:basedOn w:val="Normal"/>
    <w:rsid w:val="000F3CD7"/>
    <w:pPr>
      <w:pBdr>
        <w:left w:val="dashed" w:sz="8" w:space="0" w:color="auto"/>
      </w:pBdr>
      <w:spacing w:before="100" w:beforeAutospacing="1" w:after="100" w:afterAutospacing="1"/>
    </w:pPr>
    <w:rPr>
      <w:rFonts w:ascii="Times New Roman" w:eastAsia="Times New Roman" w:hAnsi="Times New Roman" w:cs="Times New Roman"/>
      <w:color w:val="000000"/>
      <w:lang w:eastAsia="en-GB"/>
    </w:rPr>
  </w:style>
  <w:style w:type="paragraph" w:customStyle="1" w:styleId="xl97">
    <w:name w:val="xl97"/>
    <w:basedOn w:val="Normal"/>
    <w:rsid w:val="000F3CD7"/>
    <w:pPr>
      <w:pBdr>
        <w:left w:val="dashed" w:sz="8" w:space="0" w:color="auto"/>
      </w:pBdr>
      <w:spacing w:before="100" w:beforeAutospacing="1" w:after="100" w:afterAutospacing="1"/>
      <w:jc w:val="right"/>
    </w:pPr>
    <w:rPr>
      <w:rFonts w:ascii="Times New Roman" w:eastAsia="Times New Roman" w:hAnsi="Times New Roman" w:cs="Times New Roman"/>
      <w:color w:val="000000"/>
      <w:lang w:eastAsia="en-GB"/>
    </w:rPr>
  </w:style>
  <w:style w:type="paragraph" w:customStyle="1" w:styleId="xl98">
    <w:name w:val="xl98"/>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color w:val="000000"/>
      <w:lang w:eastAsia="en-GB"/>
    </w:rPr>
  </w:style>
  <w:style w:type="paragraph" w:customStyle="1" w:styleId="xl99">
    <w:name w:val="xl99"/>
    <w:basedOn w:val="Normal"/>
    <w:rsid w:val="000F3CD7"/>
    <w:pPr>
      <w:pBdr>
        <w:left w:val="dashed" w:sz="8" w:space="0" w:color="auto"/>
      </w:pBdr>
      <w:spacing w:before="100" w:beforeAutospacing="1" w:after="100" w:afterAutospacing="1"/>
    </w:pPr>
    <w:rPr>
      <w:rFonts w:ascii="Times New Roman" w:eastAsia="Times New Roman" w:hAnsi="Times New Roman" w:cs="Times New Roman"/>
      <w:color w:val="000000"/>
      <w:lang w:eastAsia="en-GB"/>
    </w:rPr>
  </w:style>
  <w:style w:type="paragraph" w:customStyle="1" w:styleId="xl100">
    <w:name w:val="xl100"/>
    <w:basedOn w:val="Normal"/>
    <w:rsid w:val="000F3CD7"/>
    <w:pPr>
      <w:pBdr>
        <w:left w:val="dashed" w:sz="8" w:space="0" w:color="auto"/>
      </w:pBdr>
      <w:spacing w:before="100" w:beforeAutospacing="1" w:after="100" w:afterAutospacing="1"/>
    </w:pPr>
    <w:rPr>
      <w:rFonts w:ascii="Times New Roman" w:eastAsia="Times New Roman" w:hAnsi="Times New Roman" w:cs="Times New Roman"/>
      <w:color w:val="323130"/>
      <w:lang w:eastAsia="en-GB"/>
    </w:rPr>
  </w:style>
  <w:style w:type="paragraph" w:customStyle="1" w:styleId="xl101">
    <w:name w:val="xl101"/>
    <w:basedOn w:val="Normal"/>
    <w:rsid w:val="000F3CD7"/>
    <w:pPr>
      <w:pBdr>
        <w:left w:val="dashed" w:sz="8" w:space="0" w:color="auto"/>
      </w:pBdr>
      <w:shd w:val="clear" w:color="000000" w:fill="F2F2F2"/>
      <w:spacing w:before="100" w:beforeAutospacing="1" w:after="100" w:afterAutospacing="1"/>
    </w:pPr>
    <w:rPr>
      <w:rFonts w:ascii="Times New Roman" w:eastAsia="Times New Roman" w:hAnsi="Times New Roman" w:cs="Times New Roman"/>
      <w:b/>
      <w:bCs/>
      <w:lang w:eastAsia="en-GB"/>
    </w:rPr>
  </w:style>
  <w:style w:type="paragraph" w:customStyle="1" w:styleId="xl102">
    <w:name w:val="xl102"/>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103">
    <w:name w:val="xl103"/>
    <w:basedOn w:val="Normal"/>
    <w:rsid w:val="000F3CD7"/>
    <w:pPr>
      <w:pBdr>
        <w:left w:val="dashed" w:sz="8" w:space="0" w:color="auto"/>
      </w:pBdr>
      <w:shd w:val="clear" w:color="000000" w:fill="F2F2F2"/>
      <w:spacing w:before="100" w:beforeAutospacing="1" w:after="100" w:afterAutospacing="1"/>
    </w:pPr>
    <w:rPr>
      <w:rFonts w:ascii="Times New Roman" w:eastAsia="Times New Roman" w:hAnsi="Times New Roman" w:cs="Times New Roman"/>
      <w:b/>
      <w:bCs/>
      <w:color w:val="000000"/>
      <w:lang w:eastAsia="en-GB"/>
    </w:rPr>
  </w:style>
  <w:style w:type="paragraph" w:customStyle="1" w:styleId="xl104">
    <w:name w:val="xl104"/>
    <w:basedOn w:val="Normal"/>
    <w:rsid w:val="000F3CD7"/>
    <w:pPr>
      <w:shd w:val="clear" w:color="000000" w:fill="FDABFF"/>
      <w:spacing w:before="100" w:beforeAutospacing="1" w:after="100" w:afterAutospacing="1"/>
    </w:pPr>
    <w:rPr>
      <w:rFonts w:ascii="Times New Roman" w:eastAsia="Times New Roman" w:hAnsi="Times New Roman" w:cs="Times New Roman"/>
      <w:lang w:eastAsia="en-GB"/>
    </w:rPr>
  </w:style>
  <w:style w:type="paragraph" w:customStyle="1" w:styleId="xl105">
    <w:name w:val="xl105"/>
    <w:basedOn w:val="Normal"/>
    <w:rsid w:val="000F3CD7"/>
    <w:pPr>
      <w:pBdr>
        <w:left w:val="dashed" w:sz="8" w:space="0" w:color="auto"/>
      </w:pBdr>
      <w:shd w:val="clear" w:color="000000" w:fill="auto"/>
      <w:spacing w:before="100" w:beforeAutospacing="1" w:after="100" w:afterAutospacing="1"/>
    </w:pPr>
    <w:rPr>
      <w:rFonts w:ascii="Times New Roman" w:eastAsia="Times New Roman" w:hAnsi="Times New Roman" w:cs="Times New Roman"/>
      <w:lang w:eastAsia="en-GB"/>
    </w:rPr>
  </w:style>
  <w:style w:type="paragraph" w:customStyle="1" w:styleId="xl106">
    <w:name w:val="xl106"/>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07">
    <w:name w:val="xl107"/>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08">
    <w:name w:val="xl108"/>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09">
    <w:name w:val="xl109"/>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0">
    <w:name w:val="xl110"/>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1">
    <w:name w:val="xl111"/>
    <w:basedOn w:val="Normal"/>
    <w:rsid w:val="000F3CD7"/>
    <w:pPr>
      <w:pBdr>
        <w:left w:val="dashed" w:sz="8" w:space="0" w:color="auto"/>
      </w:pBdr>
      <w:shd w:val="clear" w:color="000000" w:fill="B4C6E7"/>
      <w:spacing w:before="100" w:beforeAutospacing="1" w:after="100" w:afterAutospacing="1"/>
    </w:pPr>
    <w:rPr>
      <w:rFonts w:ascii="Times New Roman" w:eastAsia="Times New Roman" w:hAnsi="Times New Roman" w:cs="Times New Roman"/>
      <w:lang w:eastAsia="en-GB"/>
    </w:rPr>
  </w:style>
  <w:style w:type="paragraph" w:customStyle="1" w:styleId="xl112">
    <w:name w:val="xl112"/>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3">
    <w:name w:val="xl113"/>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4">
    <w:name w:val="xl114"/>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5">
    <w:name w:val="xl115"/>
    <w:basedOn w:val="Normal"/>
    <w:rsid w:val="000F3CD7"/>
    <w:pPr>
      <w:pBdr>
        <w:left w:val="dashed" w:sz="8" w:space="0" w:color="auto"/>
      </w:pBdr>
      <w:shd w:val="clear" w:color="000000" w:fill="D9D9D9"/>
      <w:spacing w:before="100" w:beforeAutospacing="1" w:after="100" w:afterAutospacing="1"/>
    </w:pPr>
    <w:rPr>
      <w:rFonts w:ascii="Times New Roman" w:eastAsia="Times New Roman" w:hAnsi="Times New Roman" w:cs="Times New Roman"/>
      <w:lang w:eastAsia="en-GB"/>
    </w:rPr>
  </w:style>
  <w:style w:type="paragraph" w:customStyle="1" w:styleId="xl116">
    <w:name w:val="xl116"/>
    <w:basedOn w:val="Normal"/>
    <w:rsid w:val="000F3CD7"/>
    <w:pPr>
      <w:pBdr>
        <w:left w:val="dashed"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7">
    <w:name w:val="xl117"/>
    <w:basedOn w:val="Normal"/>
    <w:rsid w:val="000F3CD7"/>
    <w:pPr>
      <w:pBdr>
        <w:left w:val="dashed" w:sz="8" w:space="0" w:color="auto"/>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8">
    <w:name w:val="xl118"/>
    <w:basedOn w:val="Normal"/>
    <w:rsid w:val="000F3CD7"/>
    <w:pPr>
      <w:pBdr>
        <w:top w:val="single" w:sz="4" w:space="0" w:color="8EA9DB"/>
        <w:left w:val="dashed" w:sz="8" w:space="0" w:color="auto"/>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19">
    <w:name w:val="xl119"/>
    <w:basedOn w:val="Normal"/>
    <w:rsid w:val="000F3CD7"/>
    <w:pPr>
      <w:pBdr>
        <w:left w:val="dashed" w:sz="8" w:space="0" w:color="auto"/>
      </w:pBdr>
      <w:shd w:val="clear" w:color="000000" w:fill="C6E0B4"/>
      <w:spacing w:before="100" w:beforeAutospacing="1" w:after="100" w:afterAutospacing="1"/>
    </w:pPr>
    <w:rPr>
      <w:rFonts w:ascii="Times New Roman" w:eastAsia="Times New Roman" w:hAnsi="Times New Roman" w:cs="Times New Roman"/>
      <w:lang w:eastAsia="en-GB"/>
    </w:rPr>
  </w:style>
  <w:style w:type="paragraph" w:customStyle="1" w:styleId="xl120">
    <w:name w:val="xl120"/>
    <w:basedOn w:val="Normal"/>
    <w:rsid w:val="000F3CD7"/>
    <w:pPr>
      <w:pBdr>
        <w:left w:val="dashed" w:sz="8" w:space="0" w:color="auto"/>
      </w:pBdr>
      <w:shd w:val="clear" w:color="000000" w:fill="F2F2F2"/>
      <w:spacing w:before="100" w:beforeAutospacing="1" w:after="100" w:afterAutospacing="1"/>
    </w:pPr>
    <w:rPr>
      <w:rFonts w:ascii="Times New Roman" w:eastAsia="Times New Roman" w:hAnsi="Times New Roman" w:cs="Times New Roman"/>
      <w:lang w:eastAsia="en-GB"/>
    </w:rPr>
  </w:style>
  <w:style w:type="paragraph" w:customStyle="1" w:styleId="xl121">
    <w:name w:val="xl121"/>
    <w:basedOn w:val="Normal"/>
    <w:rsid w:val="000F3CD7"/>
    <w:pPr>
      <w:shd w:val="clear" w:color="000000" w:fill="FDABFF"/>
      <w:spacing w:before="100" w:beforeAutospacing="1" w:after="100" w:afterAutospacing="1"/>
    </w:pPr>
    <w:rPr>
      <w:rFonts w:ascii="Times New Roman" w:eastAsia="Times New Roman" w:hAnsi="Times New Roman" w:cs="Times New Roman"/>
      <w:lang w:eastAsia="en-GB"/>
    </w:rPr>
  </w:style>
  <w:style w:type="paragraph" w:customStyle="1" w:styleId="xl122">
    <w:name w:val="xl122"/>
    <w:basedOn w:val="Normal"/>
    <w:rsid w:val="000F3CD7"/>
    <w:pPr>
      <w:shd w:val="clear" w:color="000000" w:fill="auto"/>
      <w:spacing w:before="100" w:beforeAutospacing="1" w:after="100" w:afterAutospacing="1"/>
    </w:pPr>
    <w:rPr>
      <w:rFonts w:ascii="Times New Roman" w:eastAsia="Times New Roman" w:hAnsi="Times New Roman" w:cs="Times New Roman"/>
      <w:lang w:eastAsia="en-GB"/>
    </w:rPr>
  </w:style>
  <w:style w:type="paragraph" w:customStyle="1" w:styleId="xl124">
    <w:name w:val="xl124"/>
    <w:basedOn w:val="Normal"/>
    <w:rsid w:val="000F3CD7"/>
    <w:pPr>
      <w:spacing w:before="100" w:beforeAutospacing="1" w:after="100" w:afterAutospacing="1"/>
      <w:jc w:val="center"/>
    </w:pPr>
    <w:rPr>
      <w:rFonts w:ascii="Times New Roman" w:eastAsia="Times New Roman" w:hAnsi="Times New Roman" w:cs="Times New Roman"/>
      <w:lang w:eastAsia="en-GB"/>
    </w:rPr>
  </w:style>
  <w:style w:type="paragraph" w:customStyle="1" w:styleId="xl125">
    <w:name w:val="xl125"/>
    <w:basedOn w:val="Normal"/>
    <w:rsid w:val="000F3CD7"/>
    <w:pPr>
      <w:pBdr>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26">
    <w:name w:val="xl126"/>
    <w:basedOn w:val="Normal"/>
    <w:rsid w:val="000F3CD7"/>
    <w:pPr>
      <w:pBdr>
        <w:bottom w:val="single" w:sz="8" w:space="0" w:color="auto"/>
      </w:pBdr>
      <w:spacing w:before="100" w:beforeAutospacing="1" w:after="100" w:afterAutospacing="1"/>
      <w:jc w:val="center"/>
    </w:pPr>
    <w:rPr>
      <w:rFonts w:ascii="Times New Roman" w:eastAsia="Times New Roman" w:hAnsi="Times New Roman" w:cs="Times New Roman"/>
      <w:lang w:eastAsia="en-GB"/>
    </w:rPr>
  </w:style>
  <w:style w:type="paragraph" w:customStyle="1" w:styleId="xl127">
    <w:name w:val="xl127"/>
    <w:basedOn w:val="Normal"/>
    <w:rsid w:val="000F3CD7"/>
    <w:pPr>
      <w:shd w:val="clear" w:color="000000" w:fill="D9D9D9"/>
      <w:spacing w:before="100" w:beforeAutospacing="1" w:after="100" w:afterAutospacing="1"/>
    </w:pPr>
    <w:rPr>
      <w:rFonts w:ascii="Times New Roman" w:eastAsia="Times New Roman" w:hAnsi="Times New Roman" w:cs="Times New Roman"/>
      <w:lang w:eastAsia="en-GB"/>
    </w:rPr>
  </w:style>
  <w:style w:type="paragraph" w:customStyle="1" w:styleId="xl128">
    <w:name w:val="xl128"/>
    <w:basedOn w:val="Normal"/>
    <w:rsid w:val="000F3CD7"/>
    <w:pPr>
      <w:shd w:val="clear" w:color="000000" w:fill="D9D9D9"/>
      <w:spacing w:before="100" w:beforeAutospacing="1" w:after="100" w:afterAutospacing="1"/>
      <w:jc w:val="center"/>
    </w:pPr>
    <w:rPr>
      <w:rFonts w:ascii="Times New Roman" w:eastAsia="Times New Roman" w:hAnsi="Times New Roman" w:cs="Times New Roman"/>
      <w:lang w:eastAsia="en-GB"/>
    </w:rPr>
  </w:style>
  <w:style w:type="paragraph" w:customStyle="1" w:styleId="xl129">
    <w:name w:val="xl129"/>
    <w:basedOn w:val="Normal"/>
    <w:rsid w:val="000F3CD7"/>
    <w:pPr>
      <w:shd w:val="clear" w:color="000000" w:fill="B4C6E7"/>
      <w:spacing w:before="100" w:beforeAutospacing="1" w:after="100" w:afterAutospacing="1"/>
    </w:pPr>
    <w:rPr>
      <w:rFonts w:ascii="Times New Roman" w:eastAsia="Times New Roman" w:hAnsi="Times New Roman" w:cs="Times New Roman"/>
      <w:lang w:eastAsia="en-GB"/>
    </w:rPr>
  </w:style>
  <w:style w:type="paragraph" w:customStyle="1" w:styleId="xl130">
    <w:name w:val="xl130"/>
    <w:basedOn w:val="Normal"/>
    <w:rsid w:val="000F3CD7"/>
    <w:pPr>
      <w:shd w:val="clear" w:color="000000" w:fill="F2F2F2"/>
      <w:spacing w:before="100" w:beforeAutospacing="1" w:after="100" w:afterAutospacing="1"/>
      <w:jc w:val="center"/>
    </w:pPr>
    <w:rPr>
      <w:rFonts w:ascii="Times New Roman" w:eastAsia="Times New Roman" w:hAnsi="Times New Roman" w:cs="Times New Roman"/>
      <w:lang w:eastAsia="en-GB"/>
    </w:rPr>
  </w:style>
  <w:style w:type="paragraph" w:customStyle="1" w:styleId="xl131">
    <w:name w:val="xl131"/>
    <w:basedOn w:val="Normal"/>
    <w:rsid w:val="000F3CD7"/>
    <w:pPr>
      <w:shd w:val="clear" w:color="000000" w:fill="F2F2F2"/>
      <w:spacing w:before="100" w:beforeAutospacing="1" w:after="100" w:afterAutospacing="1"/>
    </w:pPr>
    <w:rPr>
      <w:rFonts w:ascii="Times New Roman" w:eastAsia="Times New Roman" w:hAnsi="Times New Roman" w:cs="Times New Roman"/>
      <w:lang w:eastAsia="en-GB"/>
    </w:rPr>
  </w:style>
  <w:style w:type="paragraph" w:customStyle="1" w:styleId="xl132">
    <w:name w:val="xl132"/>
    <w:basedOn w:val="Normal"/>
    <w:rsid w:val="000F3CD7"/>
    <w:pPr>
      <w:shd w:val="clear" w:color="000000" w:fill="F2F2F2"/>
      <w:spacing w:before="100" w:beforeAutospacing="1" w:after="100" w:afterAutospacing="1"/>
    </w:pPr>
    <w:rPr>
      <w:rFonts w:ascii="Times New Roman" w:eastAsia="Times New Roman" w:hAnsi="Times New Roman" w:cs="Times New Roman"/>
      <w:lang w:eastAsia="en-GB"/>
    </w:rPr>
  </w:style>
  <w:style w:type="paragraph" w:customStyle="1" w:styleId="xl133">
    <w:name w:val="xl133"/>
    <w:basedOn w:val="Normal"/>
    <w:rsid w:val="000F3CD7"/>
    <w:pPr>
      <w:spacing w:before="100" w:beforeAutospacing="1" w:after="100" w:afterAutospacing="1"/>
      <w:jc w:val="center"/>
    </w:pPr>
    <w:rPr>
      <w:rFonts w:ascii="Times New Roman" w:eastAsia="Times New Roman" w:hAnsi="Times New Roman" w:cs="Times New Roman"/>
      <w:lang w:eastAsia="en-GB"/>
    </w:rPr>
  </w:style>
  <w:style w:type="paragraph" w:customStyle="1" w:styleId="xl134">
    <w:name w:val="xl134"/>
    <w:basedOn w:val="Normal"/>
    <w:rsid w:val="000F3CD7"/>
    <w:pPr>
      <w:pBdr>
        <w:bottom w:val="single" w:sz="8" w:space="0" w:color="auto"/>
      </w:pBdr>
      <w:spacing w:before="100" w:beforeAutospacing="1" w:after="100" w:afterAutospacing="1"/>
      <w:jc w:val="center"/>
    </w:pPr>
    <w:rPr>
      <w:rFonts w:ascii="Times New Roman" w:eastAsia="Times New Roman" w:hAnsi="Times New Roman" w:cs="Times New Roman"/>
      <w:lang w:eastAsia="en-GB"/>
    </w:rPr>
  </w:style>
  <w:style w:type="paragraph" w:customStyle="1" w:styleId="xl135">
    <w:name w:val="xl135"/>
    <w:basedOn w:val="Normal"/>
    <w:rsid w:val="000F3CD7"/>
    <w:pPr>
      <w:shd w:val="clear" w:color="000000" w:fill="F2F2F2"/>
      <w:spacing w:before="100" w:beforeAutospacing="1" w:after="100" w:afterAutospacing="1"/>
      <w:jc w:val="center"/>
    </w:pPr>
    <w:rPr>
      <w:rFonts w:ascii="Times New Roman" w:eastAsia="Times New Roman" w:hAnsi="Times New Roman" w:cs="Times New Roman"/>
      <w:lang w:eastAsia="en-GB"/>
    </w:rPr>
  </w:style>
  <w:style w:type="paragraph" w:customStyle="1" w:styleId="xl137">
    <w:name w:val="xl137"/>
    <w:basedOn w:val="Normal"/>
    <w:rsid w:val="000F3CD7"/>
    <w:pPr>
      <w:pBdr>
        <w:bottom w:val="single" w:sz="8"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38">
    <w:name w:val="xl138"/>
    <w:basedOn w:val="Normal"/>
    <w:rsid w:val="000F3CD7"/>
    <w:pPr>
      <w:shd w:val="clear" w:color="000000" w:fill="C6E0B4"/>
      <w:spacing w:before="100" w:beforeAutospacing="1" w:after="100" w:afterAutospacing="1"/>
    </w:pPr>
    <w:rPr>
      <w:rFonts w:ascii="Times New Roman" w:eastAsia="Times New Roman" w:hAnsi="Times New Roman" w:cs="Times New Roman"/>
      <w:lang w:eastAsia="en-GB"/>
    </w:rPr>
  </w:style>
  <w:style w:type="paragraph" w:customStyle="1" w:styleId="xl123">
    <w:name w:val="xl123"/>
    <w:basedOn w:val="Normal"/>
    <w:rsid w:val="00AB7F62"/>
    <w:pPr>
      <w:pBdr>
        <w:left w:val="dashed" w:sz="8" w:space="0" w:color="auto"/>
        <w:bottom w:val="single" w:sz="4" w:space="0" w:color="auto"/>
      </w:pBdr>
      <w:shd w:val="clear" w:color="000000" w:fill="BFBFBF"/>
      <w:spacing w:before="100" w:beforeAutospacing="1" w:after="100" w:afterAutospacing="1"/>
    </w:pPr>
    <w:rPr>
      <w:rFonts w:ascii="Times New Roman" w:eastAsia="Times New Roman" w:hAnsi="Times New Roman" w:cs="Times New Roman"/>
      <w:b/>
      <w:bCs/>
      <w:color w:val="000000"/>
      <w:lang w:eastAsia="en-GB"/>
    </w:rPr>
  </w:style>
  <w:style w:type="paragraph" w:customStyle="1" w:styleId="xl136">
    <w:name w:val="xl136"/>
    <w:basedOn w:val="Normal"/>
    <w:rsid w:val="00AB7F62"/>
    <w:pPr>
      <w:shd w:val="clear" w:color="000000" w:fill="B4C6E7"/>
      <w:spacing w:before="100" w:beforeAutospacing="1" w:after="100" w:afterAutospacing="1"/>
    </w:pPr>
    <w:rPr>
      <w:rFonts w:ascii="Times New Roman" w:eastAsia="Times New Roman" w:hAnsi="Times New Roman" w:cs="Times New Roman"/>
      <w:lang w:eastAsia="en-GB"/>
    </w:rPr>
  </w:style>
  <w:style w:type="paragraph" w:customStyle="1" w:styleId="xl139">
    <w:name w:val="xl139"/>
    <w:basedOn w:val="Normal"/>
    <w:rsid w:val="00AB7F62"/>
    <w:pPr>
      <w:pBdr>
        <w:left w:val="dashed"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140">
    <w:name w:val="xl140"/>
    <w:basedOn w:val="Normal"/>
    <w:rsid w:val="00AB7F62"/>
    <w:pPr>
      <w:shd w:val="clear" w:color="000000" w:fill="F2F2F2"/>
      <w:spacing w:before="100" w:beforeAutospacing="1" w:after="100" w:afterAutospacing="1"/>
    </w:pPr>
    <w:rPr>
      <w:rFonts w:ascii="Times New Roman" w:eastAsia="Times New Roman" w:hAnsi="Times New Roman" w:cs="Times New Roman"/>
      <w:color w:val="000000"/>
      <w:lang w:eastAsia="en-GB"/>
    </w:rPr>
  </w:style>
  <w:style w:type="paragraph" w:customStyle="1" w:styleId="xl141">
    <w:name w:val="xl141"/>
    <w:basedOn w:val="Normal"/>
    <w:rsid w:val="00AB7F62"/>
    <w:pPr>
      <w:pBdr>
        <w:top w:val="single" w:sz="12" w:space="0" w:color="auto"/>
        <w:left w:val="dashed" w:sz="8" w:space="0" w:color="auto"/>
      </w:pBdr>
      <w:spacing w:before="100" w:beforeAutospacing="1" w:after="100" w:afterAutospacing="1"/>
    </w:pPr>
    <w:rPr>
      <w:rFonts w:ascii="Times New Roman" w:eastAsia="Times New Roman" w:hAnsi="Times New Roman" w:cs="Times New Roman"/>
      <w:b/>
      <w:bCs/>
      <w:lang w:eastAsia="en-GB"/>
    </w:rPr>
  </w:style>
  <w:style w:type="paragraph" w:customStyle="1" w:styleId="xl142">
    <w:name w:val="xl142"/>
    <w:basedOn w:val="Normal"/>
    <w:rsid w:val="00AB7F62"/>
    <w:pPr>
      <w:pBdr>
        <w:top w:val="single" w:sz="12" w:space="0" w:color="auto"/>
      </w:pBdr>
      <w:spacing w:before="100" w:beforeAutospacing="1" w:after="100" w:afterAutospacing="1"/>
      <w:jc w:val="center"/>
    </w:pPr>
    <w:rPr>
      <w:rFonts w:ascii="Times New Roman" w:eastAsia="Times New Roman" w:hAnsi="Times New Roman" w:cs="Times New Roman"/>
      <w:lang w:eastAsia="en-GB"/>
    </w:rPr>
  </w:style>
  <w:style w:type="paragraph" w:customStyle="1" w:styleId="xl143">
    <w:name w:val="xl143"/>
    <w:basedOn w:val="Normal"/>
    <w:rsid w:val="00AB7F62"/>
    <w:pPr>
      <w:pBdr>
        <w:bottom w:val="single" w:sz="12" w:space="0" w:color="auto"/>
      </w:pBdr>
      <w:spacing w:before="100" w:beforeAutospacing="1" w:after="100" w:afterAutospacing="1"/>
    </w:pPr>
    <w:rPr>
      <w:rFonts w:ascii="Times New Roman" w:eastAsia="Times New Roman" w:hAnsi="Times New Roman" w:cs="Times New Roman"/>
      <w:lang w:eastAsia="en-GB"/>
    </w:rPr>
  </w:style>
  <w:style w:type="paragraph" w:customStyle="1" w:styleId="xl144">
    <w:name w:val="xl144"/>
    <w:basedOn w:val="Normal"/>
    <w:rsid w:val="00AB7F62"/>
    <w:pPr>
      <w:shd w:val="clear" w:color="000000" w:fill="F2F2F2"/>
      <w:spacing w:before="100" w:beforeAutospacing="1" w:after="100" w:afterAutospacing="1"/>
    </w:pPr>
    <w:rPr>
      <w:rFonts w:ascii="Times New Roman" w:eastAsia="Times New Roman" w:hAnsi="Times New Roman" w:cs="Times New Roman"/>
      <w:lang w:eastAsia="en-GB"/>
    </w:rPr>
  </w:style>
  <w:style w:type="paragraph" w:customStyle="1" w:styleId="xl145">
    <w:name w:val="xl145"/>
    <w:basedOn w:val="Normal"/>
    <w:rsid w:val="00AB7F62"/>
    <w:pPr>
      <w:pBdr>
        <w:left w:val="dashed" w:sz="8" w:space="0" w:color="auto"/>
      </w:pBdr>
      <w:shd w:val="clear" w:color="000000" w:fill="F2F2F2"/>
      <w:spacing w:before="100" w:beforeAutospacing="1" w:after="100" w:afterAutospacing="1"/>
    </w:pPr>
    <w:rPr>
      <w:rFonts w:ascii="Times New Roman" w:eastAsia="Times New Roman" w:hAnsi="Times New Roman" w:cs="Times New Roman"/>
      <w:lang w:eastAsia="en-GB"/>
    </w:rPr>
  </w:style>
  <w:style w:type="table" w:styleId="GridTable1Light">
    <w:name w:val="Grid Table 1 Light"/>
    <w:basedOn w:val="TableNormal"/>
    <w:uiPriority w:val="46"/>
    <w:rsid w:val="001726E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SpacingChar">
    <w:name w:val="No Spacing Char"/>
    <w:basedOn w:val="DefaultParagraphFont"/>
    <w:link w:val="NoSpacing"/>
    <w:uiPriority w:val="1"/>
    <w:rsid w:val="00DB24F6"/>
    <w:rPr>
      <w:rFonts w:eastAsiaTheme="minorEastAsia"/>
      <w:sz w:val="22"/>
      <w:szCs w:val="22"/>
    </w:rPr>
  </w:style>
  <w:style w:type="paragraph" w:customStyle="1" w:styleId="Tabellenraster1">
    <w:name w:val="Tabellenraster1"/>
    <w:rsid w:val="00DE73AB"/>
    <w:pPr>
      <w:widowControl w:val="0"/>
      <w:suppressAutoHyphens/>
    </w:pPr>
    <w:rPr>
      <w:rFonts w:ascii="Times New Roman" w:eastAsia="Times New Roman" w:hAnsi="Times New Roman" w:cs="Times New Roman"/>
      <w:kern w:val="1"/>
      <w:sz w:val="20"/>
      <w:szCs w:val="20"/>
      <w:lang w:val="de-DE" w:eastAsia="ar-SA"/>
    </w:rPr>
  </w:style>
  <w:style w:type="table" w:styleId="GridTable1Light-Accent1">
    <w:name w:val="Grid Table 1 Light Accent 1"/>
    <w:basedOn w:val="TableNormal"/>
    <w:uiPriority w:val="46"/>
    <w:rsid w:val="001C157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C157C"/>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1C157C"/>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1C157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4">
    <w:name w:val="Grid Table 2 Accent 4"/>
    <w:basedOn w:val="TableNormal"/>
    <w:uiPriority w:val="47"/>
    <w:rsid w:val="001C157C"/>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1C157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2">
    <w:name w:val="Grid Table 2 Accent 2"/>
    <w:basedOn w:val="TableNormal"/>
    <w:uiPriority w:val="47"/>
    <w:rsid w:val="001C157C"/>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PageNumber">
    <w:name w:val="page number"/>
    <w:basedOn w:val="DefaultParagraphFont"/>
    <w:uiPriority w:val="99"/>
    <w:semiHidden/>
    <w:unhideWhenUsed/>
    <w:rsid w:val="001C157C"/>
  </w:style>
  <w:style w:type="paragraph" w:styleId="BodyText">
    <w:name w:val="Body Text"/>
    <w:basedOn w:val="Normal"/>
    <w:link w:val="BodyTextChar"/>
    <w:rsid w:val="001C157C"/>
    <w:pPr>
      <w:suppressAutoHyphens/>
      <w:spacing w:after="120" w:line="276" w:lineRule="auto"/>
    </w:pPr>
    <w:rPr>
      <w:rFonts w:ascii="Calibri" w:eastAsia="ヒラギノ角ゴ Pro W3" w:hAnsi="Calibri" w:cs="Times New Roman"/>
      <w:color w:val="000000"/>
      <w:kern w:val="1"/>
      <w:sz w:val="22"/>
      <w:lang w:val="en-US" w:eastAsia="ar-SA"/>
    </w:rPr>
  </w:style>
  <w:style w:type="character" w:customStyle="1" w:styleId="BodyTextChar">
    <w:name w:val="Body Text Char"/>
    <w:basedOn w:val="DefaultParagraphFont"/>
    <w:link w:val="BodyText"/>
    <w:rsid w:val="001C157C"/>
    <w:rPr>
      <w:rFonts w:ascii="Calibri" w:eastAsia="ヒラギノ角ゴ Pro W3" w:hAnsi="Calibri" w:cs="Times New Roman"/>
      <w:color w:val="000000"/>
      <w:kern w:val="1"/>
      <w:sz w:val="22"/>
      <w:lang w:val="en-US" w:eastAsia="ar-SA"/>
    </w:rPr>
  </w:style>
  <w:style w:type="paragraph" w:customStyle="1" w:styleId="Style1">
    <w:name w:val="Style1"/>
    <w:basedOn w:val="Caption"/>
    <w:qFormat/>
    <w:rsid w:val="001C157C"/>
    <w:pPr>
      <w:spacing w:after="160"/>
    </w:pPr>
    <w:rPr>
      <w:rFonts w:ascii="Times New Roman" w:eastAsiaTheme="minorEastAsia" w:hAnsi="Times New Roman" w:cs="Times New Roman"/>
      <w:b/>
      <w:bCs/>
      <w:i w:val="0"/>
      <w:iCs w:val="0"/>
      <w:sz w:val="22"/>
      <w:szCs w:val="22"/>
    </w:rPr>
  </w:style>
  <w:style w:type="table" w:customStyle="1" w:styleId="TableGrid1">
    <w:name w:val="Table Grid1"/>
    <w:basedOn w:val="TableNormal"/>
    <w:next w:val="TableGrid"/>
    <w:uiPriority w:val="39"/>
    <w:rsid w:val="001C157C"/>
    <w:rPr>
      <w:rFonts w:eastAsia="Yu Minch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8555">
      <w:bodyDiv w:val="1"/>
      <w:marLeft w:val="0"/>
      <w:marRight w:val="0"/>
      <w:marTop w:val="0"/>
      <w:marBottom w:val="0"/>
      <w:divBdr>
        <w:top w:val="none" w:sz="0" w:space="0" w:color="auto"/>
        <w:left w:val="none" w:sz="0" w:space="0" w:color="auto"/>
        <w:bottom w:val="none" w:sz="0" w:space="0" w:color="auto"/>
        <w:right w:val="none" w:sz="0" w:space="0" w:color="auto"/>
      </w:divBdr>
    </w:div>
    <w:div w:id="26218383">
      <w:bodyDiv w:val="1"/>
      <w:marLeft w:val="0"/>
      <w:marRight w:val="0"/>
      <w:marTop w:val="0"/>
      <w:marBottom w:val="0"/>
      <w:divBdr>
        <w:top w:val="none" w:sz="0" w:space="0" w:color="auto"/>
        <w:left w:val="none" w:sz="0" w:space="0" w:color="auto"/>
        <w:bottom w:val="none" w:sz="0" w:space="0" w:color="auto"/>
        <w:right w:val="none" w:sz="0" w:space="0" w:color="auto"/>
      </w:divBdr>
    </w:div>
    <w:div w:id="37364887">
      <w:bodyDiv w:val="1"/>
      <w:marLeft w:val="0"/>
      <w:marRight w:val="0"/>
      <w:marTop w:val="0"/>
      <w:marBottom w:val="0"/>
      <w:divBdr>
        <w:top w:val="none" w:sz="0" w:space="0" w:color="auto"/>
        <w:left w:val="none" w:sz="0" w:space="0" w:color="auto"/>
        <w:bottom w:val="none" w:sz="0" w:space="0" w:color="auto"/>
        <w:right w:val="none" w:sz="0" w:space="0" w:color="auto"/>
      </w:divBdr>
      <w:divsChild>
        <w:div w:id="1881239450">
          <w:marLeft w:val="720"/>
          <w:marRight w:val="0"/>
          <w:marTop w:val="101"/>
          <w:marBottom w:val="0"/>
          <w:divBdr>
            <w:top w:val="none" w:sz="0" w:space="0" w:color="auto"/>
            <w:left w:val="none" w:sz="0" w:space="0" w:color="auto"/>
            <w:bottom w:val="none" w:sz="0" w:space="0" w:color="auto"/>
            <w:right w:val="none" w:sz="0" w:space="0" w:color="auto"/>
          </w:divBdr>
        </w:div>
        <w:div w:id="2034259293">
          <w:marLeft w:val="720"/>
          <w:marRight w:val="0"/>
          <w:marTop w:val="101"/>
          <w:marBottom w:val="0"/>
          <w:divBdr>
            <w:top w:val="none" w:sz="0" w:space="0" w:color="auto"/>
            <w:left w:val="none" w:sz="0" w:space="0" w:color="auto"/>
            <w:bottom w:val="none" w:sz="0" w:space="0" w:color="auto"/>
            <w:right w:val="none" w:sz="0" w:space="0" w:color="auto"/>
          </w:divBdr>
        </w:div>
      </w:divsChild>
    </w:div>
    <w:div w:id="50810914">
      <w:bodyDiv w:val="1"/>
      <w:marLeft w:val="0"/>
      <w:marRight w:val="0"/>
      <w:marTop w:val="0"/>
      <w:marBottom w:val="0"/>
      <w:divBdr>
        <w:top w:val="none" w:sz="0" w:space="0" w:color="auto"/>
        <w:left w:val="none" w:sz="0" w:space="0" w:color="auto"/>
        <w:bottom w:val="none" w:sz="0" w:space="0" w:color="auto"/>
        <w:right w:val="none" w:sz="0" w:space="0" w:color="auto"/>
      </w:divBdr>
    </w:div>
    <w:div w:id="51076455">
      <w:bodyDiv w:val="1"/>
      <w:marLeft w:val="0"/>
      <w:marRight w:val="0"/>
      <w:marTop w:val="0"/>
      <w:marBottom w:val="0"/>
      <w:divBdr>
        <w:top w:val="none" w:sz="0" w:space="0" w:color="auto"/>
        <w:left w:val="none" w:sz="0" w:space="0" w:color="auto"/>
        <w:bottom w:val="none" w:sz="0" w:space="0" w:color="auto"/>
        <w:right w:val="none" w:sz="0" w:space="0" w:color="auto"/>
      </w:divBdr>
    </w:div>
    <w:div w:id="88698935">
      <w:bodyDiv w:val="1"/>
      <w:marLeft w:val="0"/>
      <w:marRight w:val="0"/>
      <w:marTop w:val="0"/>
      <w:marBottom w:val="0"/>
      <w:divBdr>
        <w:top w:val="none" w:sz="0" w:space="0" w:color="auto"/>
        <w:left w:val="none" w:sz="0" w:space="0" w:color="auto"/>
        <w:bottom w:val="none" w:sz="0" w:space="0" w:color="auto"/>
        <w:right w:val="none" w:sz="0" w:space="0" w:color="auto"/>
      </w:divBdr>
    </w:div>
    <w:div w:id="112403256">
      <w:bodyDiv w:val="1"/>
      <w:marLeft w:val="0"/>
      <w:marRight w:val="0"/>
      <w:marTop w:val="0"/>
      <w:marBottom w:val="0"/>
      <w:divBdr>
        <w:top w:val="none" w:sz="0" w:space="0" w:color="auto"/>
        <w:left w:val="none" w:sz="0" w:space="0" w:color="auto"/>
        <w:bottom w:val="none" w:sz="0" w:space="0" w:color="auto"/>
        <w:right w:val="none" w:sz="0" w:space="0" w:color="auto"/>
      </w:divBdr>
    </w:div>
    <w:div w:id="121775110">
      <w:bodyDiv w:val="1"/>
      <w:marLeft w:val="0"/>
      <w:marRight w:val="0"/>
      <w:marTop w:val="0"/>
      <w:marBottom w:val="0"/>
      <w:divBdr>
        <w:top w:val="none" w:sz="0" w:space="0" w:color="auto"/>
        <w:left w:val="none" w:sz="0" w:space="0" w:color="auto"/>
        <w:bottom w:val="none" w:sz="0" w:space="0" w:color="auto"/>
        <w:right w:val="none" w:sz="0" w:space="0" w:color="auto"/>
      </w:divBdr>
    </w:div>
    <w:div w:id="139008628">
      <w:bodyDiv w:val="1"/>
      <w:marLeft w:val="0"/>
      <w:marRight w:val="0"/>
      <w:marTop w:val="0"/>
      <w:marBottom w:val="0"/>
      <w:divBdr>
        <w:top w:val="none" w:sz="0" w:space="0" w:color="auto"/>
        <w:left w:val="none" w:sz="0" w:space="0" w:color="auto"/>
        <w:bottom w:val="none" w:sz="0" w:space="0" w:color="auto"/>
        <w:right w:val="none" w:sz="0" w:space="0" w:color="auto"/>
      </w:divBdr>
    </w:div>
    <w:div w:id="151533365">
      <w:bodyDiv w:val="1"/>
      <w:marLeft w:val="0"/>
      <w:marRight w:val="0"/>
      <w:marTop w:val="0"/>
      <w:marBottom w:val="0"/>
      <w:divBdr>
        <w:top w:val="none" w:sz="0" w:space="0" w:color="auto"/>
        <w:left w:val="none" w:sz="0" w:space="0" w:color="auto"/>
        <w:bottom w:val="none" w:sz="0" w:space="0" w:color="auto"/>
        <w:right w:val="none" w:sz="0" w:space="0" w:color="auto"/>
      </w:divBdr>
    </w:div>
    <w:div w:id="154347932">
      <w:bodyDiv w:val="1"/>
      <w:marLeft w:val="0"/>
      <w:marRight w:val="0"/>
      <w:marTop w:val="0"/>
      <w:marBottom w:val="0"/>
      <w:divBdr>
        <w:top w:val="none" w:sz="0" w:space="0" w:color="auto"/>
        <w:left w:val="none" w:sz="0" w:space="0" w:color="auto"/>
        <w:bottom w:val="none" w:sz="0" w:space="0" w:color="auto"/>
        <w:right w:val="none" w:sz="0" w:space="0" w:color="auto"/>
      </w:divBdr>
    </w:div>
    <w:div w:id="170995507">
      <w:bodyDiv w:val="1"/>
      <w:marLeft w:val="0"/>
      <w:marRight w:val="0"/>
      <w:marTop w:val="0"/>
      <w:marBottom w:val="0"/>
      <w:divBdr>
        <w:top w:val="none" w:sz="0" w:space="0" w:color="auto"/>
        <w:left w:val="none" w:sz="0" w:space="0" w:color="auto"/>
        <w:bottom w:val="none" w:sz="0" w:space="0" w:color="auto"/>
        <w:right w:val="none" w:sz="0" w:space="0" w:color="auto"/>
      </w:divBdr>
    </w:div>
    <w:div w:id="184446464">
      <w:bodyDiv w:val="1"/>
      <w:marLeft w:val="0"/>
      <w:marRight w:val="0"/>
      <w:marTop w:val="0"/>
      <w:marBottom w:val="0"/>
      <w:divBdr>
        <w:top w:val="none" w:sz="0" w:space="0" w:color="auto"/>
        <w:left w:val="none" w:sz="0" w:space="0" w:color="auto"/>
        <w:bottom w:val="none" w:sz="0" w:space="0" w:color="auto"/>
        <w:right w:val="none" w:sz="0" w:space="0" w:color="auto"/>
      </w:divBdr>
    </w:div>
    <w:div w:id="187068596">
      <w:bodyDiv w:val="1"/>
      <w:marLeft w:val="0"/>
      <w:marRight w:val="0"/>
      <w:marTop w:val="0"/>
      <w:marBottom w:val="0"/>
      <w:divBdr>
        <w:top w:val="none" w:sz="0" w:space="0" w:color="auto"/>
        <w:left w:val="none" w:sz="0" w:space="0" w:color="auto"/>
        <w:bottom w:val="none" w:sz="0" w:space="0" w:color="auto"/>
        <w:right w:val="none" w:sz="0" w:space="0" w:color="auto"/>
      </w:divBdr>
    </w:div>
    <w:div w:id="191001077">
      <w:bodyDiv w:val="1"/>
      <w:marLeft w:val="0"/>
      <w:marRight w:val="0"/>
      <w:marTop w:val="0"/>
      <w:marBottom w:val="0"/>
      <w:divBdr>
        <w:top w:val="none" w:sz="0" w:space="0" w:color="auto"/>
        <w:left w:val="none" w:sz="0" w:space="0" w:color="auto"/>
        <w:bottom w:val="none" w:sz="0" w:space="0" w:color="auto"/>
        <w:right w:val="none" w:sz="0" w:space="0" w:color="auto"/>
      </w:divBdr>
    </w:div>
    <w:div w:id="214589923">
      <w:bodyDiv w:val="1"/>
      <w:marLeft w:val="0"/>
      <w:marRight w:val="0"/>
      <w:marTop w:val="0"/>
      <w:marBottom w:val="0"/>
      <w:divBdr>
        <w:top w:val="none" w:sz="0" w:space="0" w:color="auto"/>
        <w:left w:val="none" w:sz="0" w:space="0" w:color="auto"/>
        <w:bottom w:val="none" w:sz="0" w:space="0" w:color="auto"/>
        <w:right w:val="none" w:sz="0" w:space="0" w:color="auto"/>
      </w:divBdr>
    </w:div>
    <w:div w:id="215092244">
      <w:bodyDiv w:val="1"/>
      <w:marLeft w:val="0"/>
      <w:marRight w:val="0"/>
      <w:marTop w:val="0"/>
      <w:marBottom w:val="0"/>
      <w:divBdr>
        <w:top w:val="none" w:sz="0" w:space="0" w:color="auto"/>
        <w:left w:val="none" w:sz="0" w:space="0" w:color="auto"/>
        <w:bottom w:val="none" w:sz="0" w:space="0" w:color="auto"/>
        <w:right w:val="none" w:sz="0" w:space="0" w:color="auto"/>
      </w:divBdr>
      <w:divsChild>
        <w:div w:id="1663855357">
          <w:marLeft w:val="547"/>
          <w:marRight w:val="0"/>
          <w:marTop w:val="0"/>
          <w:marBottom w:val="0"/>
          <w:divBdr>
            <w:top w:val="none" w:sz="0" w:space="0" w:color="auto"/>
            <w:left w:val="none" w:sz="0" w:space="0" w:color="auto"/>
            <w:bottom w:val="none" w:sz="0" w:space="0" w:color="auto"/>
            <w:right w:val="none" w:sz="0" w:space="0" w:color="auto"/>
          </w:divBdr>
        </w:div>
        <w:div w:id="1812553318">
          <w:marLeft w:val="547"/>
          <w:marRight w:val="0"/>
          <w:marTop w:val="0"/>
          <w:marBottom w:val="0"/>
          <w:divBdr>
            <w:top w:val="none" w:sz="0" w:space="0" w:color="auto"/>
            <w:left w:val="none" w:sz="0" w:space="0" w:color="auto"/>
            <w:bottom w:val="none" w:sz="0" w:space="0" w:color="auto"/>
            <w:right w:val="none" w:sz="0" w:space="0" w:color="auto"/>
          </w:divBdr>
        </w:div>
      </w:divsChild>
    </w:div>
    <w:div w:id="217519853">
      <w:bodyDiv w:val="1"/>
      <w:marLeft w:val="0"/>
      <w:marRight w:val="0"/>
      <w:marTop w:val="0"/>
      <w:marBottom w:val="0"/>
      <w:divBdr>
        <w:top w:val="none" w:sz="0" w:space="0" w:color="auto"/>
        <w:left w:val="none" w:sz="0" w:space="0" w:color="auto"/>
        <w:bottom w:val="none" w:sz="0" w:space="0" w:color="auto"/>
        <w:right w:val="none" w:sz="0" w:space="0" w:color="auto"/>
      </w:divBdr>
      <w:divsChild>
        <w:div w:id="161629669">
          <w:marLeft w:val="547"/>
          <w:marRight w:val="0"/>
          <w:marTop w:val="67"/>
          <w:marBottom w:val="0"/>
          <w:divBdr>
            <w:top w:val="none" w:sz="0" w:space="0" w:color="auto"/>
            <w:left w:val="none" w:sz="0" w:space="0" w:color="auto"/>
            <w:bottom w:val="none" w:sz="0" w:space="0" w:color="auto"/>
            <w:right w:val="none" w:sz="0" w:space="0" w:color="auto"/>
          </w:divBdr>
        </w:div>
      </w:divsChild>
    </w:div>
    <w:div w:id="250815118">
      <w:bodyDiv w:val="1"/>
      <w:marLeft w:val="0"/>
      <w:marRight w:val="0"/>
      <w:marTop w:val="0"/>
      <w:marBottom w:val="0"/>
      <w:divBdr>
        <w:top w:val="none" w:sz="0" w:space="0" w:color="auto"/>
        <w:left w:val="none" w:sz="0" w:space="0" w:color="auto"/>
        <w:bottom w:val="none" w:sz="0" w:space="0" w:color="auto"/>
        <w:right w:val="none" w:sz="0" w:space="0" w:color="auto"/>
      </w:divBdr>
    </w:div>
    <w:div w:id="263073998">
      <w:bodyDiv w:val="1"/>
      <w:marLeft w:val="0"/>
      <w:marRight w:val="0"/>
      <w:marTop w:val="0"/>
      <w:marBottom w:val="0"/>
      <w:divBdr>
        <w:top w:val="none" w:sz="0" w:space="0" w:color="auto"/>
        <w:left w:val="none" w:sz="0" w:space="0" w:color="auto"/>
        <w:bottom w:val="none" w:sz="0" w:space="0" w:color="auto"/>
        <w:right w:val="none" w:sz="0" w:space="0" w:color="auto"/>
      </w:divBdr>
      <w:divsChild>
        <w:div w:id="204677299">
          <w:marLeft w:val="547"/>
          <w:marRight w:val="0"/>
          <w:marTop w:val="86"/>
          <w:marBottom w:val="0"/>
          <w:divBdr>
            <w:top w:val="none" w:sz="0" w:space="0" w:color="auto"/>
            <w:left w:val="none" w:sz="0" w:space="0" w:color="auto"/>
            <w:bottom w:val="none" w:sz="0" w:space="0" w:color="auto"/>
            <w:right w:val="none" w:sz="0" w:space="0" w:color="auto"/>
          </w:divBdr>
        </w:div>
        <w:div w:id="1597056410">
          <w:marLeft w:val="547"/>
          <w:marRight w:val="0"/>
          <w:marTop w:val="86"/>
          <w:marBottom w:val="0"/>
          <w:divBdr>
            <w:top w:val="none" w:sz="0" w:space="0" w:color="auto"/>
            <w:left w:val="none" w:sz="0" w:space="0" w:color="auto"/>
            <w:bottom w:val="none" w:sz="0" w:space="0" w:color="auto"/>
            <w:right w:val="none" w:sz="0" w:space="0" w:color="auto"/>
          </w:divBdr>
        </w:div>
      </w:divsChild>
    </w:div>
    <w:div w:id="266356943">
      <w:bodyDiv w:val="1"/>
      <w:marLeft w:val="0"/>
      <w:marRight w:val="0"/>
      <w:marTop w:val="0"/>
      <w:marBottom w:val="0"/>
      <w:divBdr>
        <w:top w:val="none" w:sz="0" w:space="0" w:color="auto"/>
        <w:left w:val="none" w:sz="0" w:space="0" w:color="auto"/>
        <w:bottom w:val="none" w:sz="0" w:space="0" w:color="auto"/>
        <w:right w:val="none" w:sz="0" w:space="0" w:color="auto"/>
      </w:divBdr>
    </w:div>
    <w:div w:id="291205284">
      <w:bodyDiv w:val="1"/>
      <w:marLeft w:val="0"/>
      <w:marRight w:val="0"/>
      <w:marTop w:val="0"/>
      <w:marBottom w:val="0"/>
      <w:divBdr>
        <w:top w:val="none" w:sz="0" w:space="0" w:color="auto"/>
        <w:left w:val="none" w:sz="0" w:space="0" w:color="auto"/>
        <w:bottom w:val="none" w:sz="0" w:space="0" w:color="auto"/>
        <w:right w:val="none" w:sz="0" w:space="0" w:color="auto"/>
      </w:divBdr>
    </w:div>
    <w:div w:id="292751882">
      <w:bodyDiv w:val="1"/>
      <w:marLeft w:val="0"/>
      <w:marRight w:val="0"/>
      <w:marTop w:val="0"/>
      <w:marBottom w:val="0"/>
      <w:divBdr>
        <w:top w:val="none" w:sz="0" w:space="0" w:color="auto"/>
        <w:left w:val="none" w:sz="0" w:space="0" w:color="auto"/>
        <w:bottom w:val="none" w:sz="0" w:space="0" w:color="auto"/>
        <w:right w:val="none" w:sz="0" w:space="0" w:color="auto"/>
      </w:divBdr>
    </w:div>
    <w:div w:id="321158088">
      <w:bodyDiv w:val="1"/>
      <w:marLeft w:val="0"/>
      <w:marRight w:val="0"/>
      <w:marTop w:val="0"/>
      <w:marBottom w:val="0"/>
      <w:divBdr>
        <w:top w:val="none" w:sz="0" w:space="0" w:color="auto"/>
        <w:left w:val="none" w:sz="0" w:space="0" w:color="auto"/>
        <w:bottom w:val="none" w:sz="0" w:space="0" w:color="auto"/>
        <w:right w:val="none" w:sz="0" w:space="0" w:color="auto"/>
      </w:divBdr>
    </w:div>
    <w:div w:id="323244650">
      <w:bodyDiv w:val="1"/>
      <w:marLeft w:val="0"/>
      <w:marRight w:val="0"/>
      <w:marTop w:val="0"/>
      <w:marBottom w:val="0"/>
      <w:divBdr>
        <w:top w:val="none" w:sz="0" w:space="0" w:color="auto"/>
        <w:left w:val="none" w:sz="0" w:space="0" w:color="auto"/>
        <w:bottom w:val="none" w:sz="0" w:space="0" w:color="auto"/>
        <w:right w:val="none" w:sz="0" w:space="0" w:color="auto"/>
      </w:divBdr>
    </w:div>
    <w:div w:id="364713464">
      <w:bodyDiv w:val="1"/>
      <w:marLeft w:val="0"/>
      <w:marRight w:val="0"/>
      <w:marTop w:val="0"/>
      <w:marBottom w:val="0"/>
      <w:divBdr>
        <w:top w:val="none" w:sz="0" w:space="0" w:color="auto"/>
        <w:left w:val="none" w:sz="0" w:space="0" w:color="auto"/>
        <w:bottom w:val="none" w:sz="0" w:space="0" w:color="auto"/>
        <w:right w:val="none" w:sz="0" w:space="0" w:color="auto"/>
      </w:divBdr>
    </w:div>
    <w:div w:id="372584513">
      <w:bodyDiv w:val="1"/>
      <w:marLeft w:val="0"/>
      <w:marRight w:val="0"/>
      <w:marTop w:val="0"/>
      <w:marBottom w:val="0"/>
      <w:divBdr>
        <w:top w:val="none" w:sz="0" w:space="0" w:color="auto"/>
        <w:left w:val="none" w:sz="0" w:space="0" w:color="auto"/>
        <w:bottom w:val="none" w:sz="0" w:space="0" w:color="auto"/>
        <w:right w:val="none" w:sz="0" w:space="0" w:color="auto"/>
      </w:divBdr>
    </w:div>
    <w:div w:id="386683673">
      <w:bodyDiv w:val="1"/>
      <w:marLeft w:val="0"/>
      <w:marRight w:val="0"/>
      <w:marTop w:val="0"/>
      <w:marBottom w:val="0"/>
      <w:divBdr>
        <w:top w:val="none" w:sz="0" w:space="0" w:color="auto"/>
        <w:left w:val="none" w:sz="0" w:space="0" w:color="auto"/>
        <w:bottom w:val="none" w:sz="0" w:space="0" w:color="auto"/>
        <w:right w:val="none" w:sz="0" w:space="0" w:color="auto"/>
      </w:divBdr>
    </w:div>
    <w:div w:id="412513707">
      <w:bodyDiv w:val="1"/>
      <w:marLeft w:val="0"/>
      <w:marRight w:val="0"/>
      <w:marTop w:val="0"/>
      <w:marBottom w:val="0"/>
      <w:divBdr>
        <w:top w:val="none" w:sz="0" w:space="0" w:color="auto"/>
        <w:left w:val="none" w:sz="0" w:space="0" w:color="auto"/>
        <w:bottom w:val="none" w:sz="0" w:space="0" w:color="auto"/>
        <w:right w:val="none" w:sz="0" w:space="0" w:color="auto"/>
      </w:divBdr>
    </w:div>
    <w:div w:id="417092528">
      <w:bodyDiv w:val="1"/>
      <w:marLeft w:val="0"/>
      <w:marRight w:val="0"/>
      <w:marTop w:val="0"/>
      <w:marBottom w:val="0"/>
      <w:divBdr>
        <w:top w:val="none" w:sz="0" w:space="0" w:color="auto"/>
        <w:left w:val="none" w:sz="0" w:space="0" w:color="auto"/>
        <w:bottom w:val="none" w:sz="0" w:space="0" w:color="auto"/>
        <w:right w:val="none" w:sz="0" w:space="0" w:color="auto"/>
      </w:divBdr>
    </w:div>
    <w:div w:id="445777754">
      <w:bodyDiv w:val="1"/>
      <w:marLeft w:val="0"/>
      <w:marRight w:val="0"/>
      <w:marTop w:val="0"/>
      <w:marBottom w:val="0"/>
      <w:divBdr>
        <w:top w:val="none" w:sz="0" w:space="0" w:color="auto"/>
        <w:left w:val="none" w:sz="0" w:space="0" w:color="auto"/>
        <w:bottom w:val="none" w:sz="0" w:space="0" w:color="auto"/>
        <w:right w:val="none" w:sz="0" w:space="0" w:color="auto"/>
      </w:divBdr>
    </w:div>
    <w:div w:id="451873078">
      <w:bodyDiv w:val="1"/>
      <w:marLeft w:val="0"/>
      <w:marRight w:val="0"/>
      <w:marTop w:val="0"/>
      <w:marBottom w:val="0"/>
      <w:divBdr>
        <w:top w:val="none" w:sz="0" w:space="0" w:color="auto"/>
        <w:left w:val="none" w:sz="0" w:space="0" w:color="auto"/>
        <w:bottom w:val="none" w:sz="0" w:space="0" w:color="auto"/>
        <w:right w:val="none" w:sz="0" w:space="0" w:color="auto"/>
      </w:divBdr>
    </w:div>
    <w:div w:id="458501119">
      <w:bodyDiv w:val="1"/>
      <w:marLeft w:val="0"/>
      <w:marRight w:val="0"/>
      <w:marTop w:val="0"/>
      <w:marBottom w:val="0"/>
      <w:divBdr>
        <w:top w:val="none" w:sz="0" w:space="0" w:color="auto"/>
        <w:left w:val="none" w:sz="0" w:space="0" w:color="auto"/>
        <w:bottom w:val="none" w:sz="0" w:space="0" w:color="auto"/>
        <w:right w:val="none" w:sz="0" w:space="0" w:color="auto"/>
      </w:divBdr>
    </w:div>
    <w:div w:id="466163237">
      <w:bodyDiv w:val="1"/>
      <w:marLeft w:val="0"/>
      <w:marRight w:val="0"/>
      <w:marTop w:val="0"/>
      <w:marBottom w:val="0"/>
      <w:divBdr>
        <w:top w:val="none" w:sz="0" w:space="0" w:color="auto"/>
        <w:left w:val="none" w:sz="0" w:space="0" w:color="auto"/>
        <w:bottom w:val="none" w:sz="0" w:space="0" w:color="auto"/>
        <w:right w:val="none" w:sz="0" w:space="0" w:color="auto"/>
      </w:divBdr>
    </w:div>
    <w:div w:id="485823819">
      <w:bodyDiv w:val="1"/>
      <w:marLeft w:val="0"/>
      <w:marRight w:val="0"/>
      <w:marTop w:val="0"/>
      <w:marBottom w:val="0"/>
      <w:divBdr>
        <w:top w:val="none" w:sz="0" w:space="0" w:color="auto"/>
        <w:left w:val="none" w:sz="0" w:space="0" w:color="auto"/>
        <w:bottom w:val="none" w:sz="0" w:space="0" w:color="auto"/>
        <w:right w:val="none" w:sz="0" w:space="0" w:color="auto"/>
      </w:divBdr>
    </w:div>
    <w:div w:id="506097562">
      <w:bodyDiv w:val="1"/>
      <w:marLeft w:val="0"/>
      <w:marRight w:val="0"/>
      <w:marTop w:val="0"/>
      <w:marBottom w:val="0"/>
      <w:divBdr>
        <w:top w:val="none" w:sz="0" w:space="0" w:color="auto"/>
        <w:left w:val="none" w:sz="0" w:space="0" w:color="auto"/>
        <w:bottom w:val="none" w:sz="0" w:space="0" w:color="auto"/>
        <w:right w:val="none" w:sz="0" w:space="0" w:color="auto"/>
      </w:divBdr>
    </w:div>
    <w:div w:id="507642767">
      <w:bodyDiv w:val="1"/>
      <w:marLeft w:val="0"/>
      <w:marRight w:val="0"/>
      <w:marTop w:val="0"/>
      <w:marBottom w:val="0"/>
      <w:divBdr>
        <w:top w:val="none" w:sz="0" w:space="0" w:color="auto"/>
        <w:left w:val="none" w:sz="0" w:space="0" w:color="auto"/>
        <w:bottom w:val="none" w:sz="0" w:space="0" w:color="auto"/>
        <w:right w:val="none" w:sz="0" w:space="0" w:color="auto"/>
      </w:divBdr>
    </w:div>
    <w:div w:id="511381867">
      <w:bodyDiv w:val="1"/>
      <w:marLeft w:val="0"/>
      <w:marRight w:val="0"/>
      <w:marTop w:val="0"/>
      <w:marBottom w:val="0"/>
      <w:divBdr>
        <w:top w:val="none" w:sz="0" w:space="0" w:color="auto"/>
        <w:left w:val="none" w:sz="0" w:space="0" w:color="auto"/>
        <w:bottom w:val="none" w:sz="0" w:space="0" w:color="auto"/>
        <w:right w:val="none" w:sz="0" w:space="0" w:color="auto"/>
      </w:divBdr>
      <w:divsChild>
        <w:div w:id="957494540">
          <w:marLeft w:val="547"/>
          <w:marRight w:val="0"/>
          <w:marTop w:val="0"/>
          <w:marBottom w:val="0"/>
          <w:divBdr>
            <w:top w:val="none" w:sz="0" w:space="0" w:color="auto"/>
            <w:left w:val="none" w:sz="0" w:space="0" w:color="auto"/>
            <w:bottom w:val="none" w:sz="0" w:space="0" w:color="auto"/>
            <w:right w:val="none" w:sz="0" w:space="0" w:color="auto"/>
          </w:divBdr>
        </w:div>
      </w:divsChild>
    </w:div>
    <w:div w:id="527984524">
      <w:bodyDiv w:val="1"/>
      <w:marLeft w:val="0"/>
      <w:marRight w:val="0"/>
      <w:marTop w:val="0"/>
      <w:marBottom w:val="0"/>
      <w:divBdr>
        <w:top w:val="none" w:sz="0" w:space="0" w:color="auto"/>
        <w:left w:val="none" w:sz="0" w:space="0" w:color="auto"/>
        <w:bottom w:val="none" w:sz="0" w:space="0" w:color="auto"/>
        <w:right w:val="none" w:sz="0" w:space="0" w:color="auto"/>
      </w:divBdr>
      <w:divsChild>
        <w:div w:id="1564442030">
          <w:marLeft w:val="547"/>
          <w:marRight w:val="0"/>
          <w:marTop w:val="0"/>
          <w:marBottom w:val="0"/>
          <w:divBdr>
            <w:top w:val="none" w:sz="0" w:space="0" w:color="auto"/>
            <w:left w:val="none" w:sz="0" w:space="0" w:color="auto"/>
            <w:bottom w:val="none" w:sz="0" w:space="0" w:color="auto"/>
            <w:right w:val="none" w:sz="0" w:space="0" w:color="auto"/>
          </w:divBdr>
        </w:div>
      </w:divsChild>
    </w:div>
    <w:div w:id="543638026">
      <w:bodyDiv w:val="1"/>
      <w:marLeft w:val="0"/>
      <w:marRight w:val="0"/>
      <w:marTop w:val="0"/>
      <w:marBottom w:val="0"/>
      <w:divBdr>
        <w:top w:val="none" w:sz="0" w:space="0" w:color="auto"/>
        <w:left w:val="none" w:sz="0" w:space="0" w:color="auto"/>
        <w:bottom w:val="none" w:sz="0" w:space="0" w:color="auto"/>
        <w:right w:val="none" w:sz="0" w:space="0" w:color="auto"/>
      </w:divBdr>
    </w:div>
    <w:div w:id="574634847">
      <w:bodyDiv w:val="1"/>
      <w:marLeft w:val="0"/>
      <w:marRight w:val="0"/>
      <w:marTop w:val="0"/>
      <w:marBottom w:val="0"/>
      <w:divBdr>
        <w:top w:val="none" w:sz="0" w:space="0" w:color="auto"/>
        <w:left w:val="none" w:sz="0" w:space="0" w:color="auto"/>
        <w:bottom w:val="none" w:sz="0" w:space="0" w:color="auto"/>
        <w:right w:val="none" w:sz="0" w:space="0" w:color="auto"/>
      </w:divBdr>
    </w:div>
    <w:div w:id="583339298">
      <w:bodyDiv w:val="1"/>
      <w:marLeft w:val="0"/>
      <w:marRight w:val="0"/>
      <w:marTop w:val="0"/>
      <w:marBottom w:val="0"/>
      <w:divBdr>
        <w:top w:val="none" w:sz="0" w:space="0" w:color="auto"/>
        <w:left w:val="none" w:sz="0" w:space="0" w:color="auto"/>
        <w:bottom w:val="none" w:sz="0" w:space="0" w:color="auto"/>
        <w:right w:val="none" w:sz="0" w:space="0" w:color="auto"/>
      </w:divBdr>
    </w:div>
    <w:div w:id="605504477">
      <w:bodyDiv w:val="1"/>
      <w:marLeft w:val="0"/>
      <w:marRight w:val="0"/>
      <w:marTop w:val="0"/>
      <w:marBottom w:val="0"/>
      <w:divBdr>
        <w:top w:val="none" w:sz="0" w:space="0" w:color="auto"/>
        <w:left w:val="none" w:sz="0" w:space="0" w:color="auto"/>
        <w:bottom w:val="none" w:sz="0" w:space="0" w:color="auto"/>
        <w:right w:val="none" w:sz="0" w:space="0" w:color="auto"/>
      </w:divBdr>
      <w:divsChild>
        <w:div w:id="1451700885">
          <w:marLeft w:val="547"/>
          <w:marRight w:val="0"/>
          <w:marTop w:val="0"/>
          <w:marBottom w:val="0"/>
          <w:divBdr>
            <w:top w:val="none" w:sz="0" w:space="0" w:color="auto"/>
            <w:left w:val="none" w:sz="0" w:space="0" w:color="auto"/>
            <w:bottom w:val="none" w:sz="0" w:space="0" w:color="auto"/>
            <w:right w:val="none" w:sz="0" w:space="0" w:color="auto"/>
          </w:divBdr>
        </w:div>
      </w:divsChild>
    </w:div>
    <w:div w:id="639072236">
      <w:bodyDiv w:val="1"/>
      <w:marLeft w:val="0"/>
      <w:marRight w:val="0"/>
      <w:marTop w:val="0"/>
      <w:marBottom w:val="0"/>
      <w:divBdr>
        <w:top w:val="none" w:sz="0" w:space="0" w:color="auto"/>
        <w:left w:val="none" w:sz="0" w:space="0" w:color="auto"/>
        <w:bottom w:val="none" w:sz="0" w:space="0" w:color="auto"/>
        <w:right w:val="none" w:sz="0" w:space="0" w:color="auto"/>
      </w:divBdr>
    </w:div>
    <w:div w:id="648826256">
      <w:bodyDiv w:val="1"/>
      <w:marLeft w:val="0"/>
      <w:marRight w:val="0"/>
      <w:marTop w:val="0"/>
      <w:marBottom w:val="0"/>
      <w:divBdr>
        <w:top w:val="none" w:sz="0" w:space="0" w:color="auto"/>
        <w:left w:val="none" w:sz="0" w:space="0" w:color="auto"/>
        <w:bottom w:val="none" w:sz="0" w:space="0" w:color="auto"/>
        <w:right w:val="none" w:sz="0" w:space="0" w:color="auto"/>
      </w:divBdr>
      <w:divsChild>
        <w:div w:id="93867218">
          <w:marLeft w:val="360"/>
          <w:marRight w:val="0"/>
          <w:marTop w:val="200"/>
          <w:marBottom w:val="0"/>
          <w:divBdr>
            <w:top w:val="none" w:sz="0" w:space="0" w:color="auto"/>
            <w:left w:val="none" w:sz="0" w:space="0" w:color="auto"/>
            <w:bottom w:val="none" w:sz="0" w:space="0" w:color="auto"/>
            <w:right w:val="none" w:sz="0" w:space="0" w:color="auto"/>
          </w:divBdr>
        </w:div>
        <w:div w:id="194930983">
          <w:marLeft w:val="1080"/>
          <w:marRight w:val="0"/>
          <w:marTop w:val="100"/>
          <w:marBottom w:val="0"/>
          <w:divBdr>
            <w:top w:val="none" w:sz="0" w:space="0" w:color="auto"/>
            <w:left w:val="none" w:sz="0" w:space="0" w:color="auto"/>
            <w:bottom w:val="none" w:sz="0" w:space="0" w:color="auto"/>
            <w:right w:val="none" w:sz="0" w:space="0" w:color="auto"/>
          </w:divBdr>
        </w:div>
        <w:div w:id="366757885">
          <w:marLeft w:val="360"/>
          <w:marRight w:val="0"/>
          <w:marTop w:val="200"/>
          <w:marBottom w:val="0"/>
          <w:divBdr>
            <w:top w:val="none" w:sz="0" w:space="0" w:color="auto"/>
            <w:left w:val="none" w:sz="0" w:space="0" w:color="auto"/>
            <w:bottom w:val="none" w:sz="0" w:space="0" w:color="auto"/>
            <w:right w:val="none" w:sz="0" w:space="0" w:color="auto"/>
          </w:divBdr>
        </w:div>
        <w:div w:id="502402357">
          <w:marLeft w:val="360"/>
          <w:marRight w:val="0"/>
          <w:marTop w:val="200"/>
          <w:marBottom w:val="0"/>
          <w:divBdr>
            <w:top w:val="none" w:sz="0" w:space="0" w:color="auto"/>
            <w:left w:val="none" w:sz="0" w:space="0" w:color="auto"/>
            <w:bottom w:val="none" w:sz="0" w:space="0" w:color="auto"/>
            <w:right w:val="none" w:sz="0" w:space="0" w:color="auto"/>
          </w:divBdr>
        </w:div>
        <w:div w:id="1121261290">
          <w:marLeft w:val="1080"/>
          <w:marRight w:val="0"/>
          <w:marTop w:val="100"/>
          <w:marBottom w:val="0"/>
          <w:divBdr>
            <w:top w:val="none" w:sz="0" w:space="0" w:color="auto"/>
            <w:left w:val="none" w:sz="0" w:space="0" w:color="auto"/>
            <w:bottom w:val="none" w:sz="0" w:space="0" w:color="auto"/>
            <w:right w:val="none" w:sz="0" w:space="0" w:color="auto"/>
          </w:divBdr>
        </w:div>
        <w:div w:id="1239292700">
          <w:marLeft w:val="1080"/>
          <w:marRight w:val="0"/>
          <w:marTop w:val="100"/>
          <w:marBottom w:val="0"/>
          <w:divBdr>
            <w:top w:val="none" w:sz="0" w:space="0" w:color="auto"/>
            <w:left w:val="none" w:sz="0" w:space="0" w:color="auto"/>
            <w:bottom w:val="none" w:sz="0" w:space="0" w:color="auto"/>
            <w:right w:val="none" w:sz="0" w:space="0" w:color="auto"/>
          </w:divBdr>
        </w:div>
        <w:div w:id="1263538486">
          <w:marLeft w:val="360"/>
          <w:marRight w:val="0"/>
          <w:marTop w:val="200"/>
          <w:marBottom w:val="0"/>
          <w:divBdr>
            <w:top w:val="none" w:sz="0" w:space="0" w:color="auto"/>
            <w:left w:val="none" w:sz="0" w:space="0" w:color="auto"/>
            <w:bottom w:val="none" w:sz="0" w:space="0" w:color="auto"/>
            <w:right w:val="none" w:sz="0" w:space="0" w:color="auto"/>
          </w:divBdr>
        </w:div>
        <w:div w:id="1449162185">
          <w:marLeft w:val="360"/>
          <w:marRight w:val="0"/>
          <w:marTop w:val="200"/>
          <w:marBottom w:val="0"/>
          <w:divBdr>
            <w:top w:val="none" w:sz="0" w:space="0" w:color="auto"/>
            <w:left w:val="none" w:sz="0" w:space="0" w:color="auto"/>
            <w:bottom w:val="none" w:sz="0" w:space="0" w:color="auto"/>
            <w:right w:val="none" w:sz="0" w:space="0" w:color="auto"/>
          </w:divBdr>
        </w:div>
        <w:div w:id="1657879150">
          <w:marLeft w:val="1080"/>
          <w:marRight w:val="0"/>
          <w:marTop w:val="100"/>
          <w:marBottom w:val="0"/>
          <w:divBdr>
            <w:top w:val="none" w:sz="0" w:space="0" w:color="auto"/>
            <w:left w:val="none" w:sz="0" w:space="0" w:color="auto"/>
            <w:bottom w:val="none" w:sz="0" w:space="0" w:color="auto"/>
            <w:right w:val="none" w:sz="0" w:space="0" w:color="auto"/>
          </w:divBdr>
        </w:div>
      </w:divsChild>
    </w:div>
    <w:div w:id="654454274">
      <w:bodyDiv w:val="1"/>
      <w:marLeft w:val="0"/>
      <w:marRight w:val="0"/>
      <w:marTop w:val="0"/>
      <w:marBottom w:val="0"/>
      <w:divBdr>
        <w:top w:val="none" w:sz="0" w:space="0" w:color="auto"/>
        <w:left w:val="none" w:sz="0" w:space="0" w:color="auto"/>
        <w:bottom w:val="none" w:sz="0" w:space="0" w:color="auto"/>
        <w:right w:val="none" w:sz="0" w:space="0" w:color="auto"/>
      </w:divBdr>
    </w:div>
    <w:div w:id="669412232">
      <w:bodyDiv w:val="1"/>
      <w:marLeft w:val="0"/>
      <w:marRight w:val="0"/>
      <w:marTop w:val="0"/>
      <w:marBottom w:val="0"/>
      <w:divBdr>
        <w:top w:val="none" w:sz="0" w:space="0" w:color="auto"/>
        <w:left w:val="none" w:sz="0" w:space="0" w:color="auto"/>
        <w:bottom w:val="none" w:sz="0" w:space="0" w:color="auto"/>
        <w:right w:val="none" w:sz="0" w:space="0" w:color="auto"/>
      </w:divBdr>
    </w:div>
    <w:div w:id="674962653">
      <w:bodyDiv w:val="1"/>
      <w:marLeft w:val="0"/>
      <w:marRight w:val="0"/>
      <w:marTop w:val="0"/>
      <w:marBottom w:val="0"/>
      <w:divBdr>
        <w:top w:val="none" w:sz="0" w:space="0" w:color="auto"/>
        <w:left w:val="none" w:sz="0" w:space="0" w:color="auto"/>
        <w:bottom w:val="none" w:sz="0" w:space="0" w:color="auto"/>
        <w:right w:val="none" w:sz="0" w:space="0" w:color="auto"/>
      </w:divBdr>
    </w:div>
    <w:div w:id="716928431">
      <w:bodyDiv w:val="1"/>
      <w:marLeft w:val="0"/>
      <w:marRight w:val="0"/>
      <w:marTop w:val="0"/>
      <w:marBottom w:val="0"/>
      <w:divBdr>
        <w:top w:val="none" w:sz="0" w:space="0" w:color="auto"/>
        <w:left w:val="none" w:sz="0" w:space="0" w:color="auto"/>
        <w:bottom w:val="none" w:sz="0" w:space="0" w:color="auto"/>
        <w:right w:val="none" w:sz="0" w:space="0" w:color="auto"/>
      </w:divBdr>
    </w:div>
    <w:div w:id="724450861">
      <w:bodyDiv w:val="1"/>
      <w:marLeft w:val="0"/>
      <w:marRight w:val="0"/>
      <w:marTop w:val="0"/>
      <w:marBottom w:val="0"/>
      <w:divBdr>
        <w:top w:val="none" w:sz="0" w:space="0" w:color="auto"/>
        <w:left w:val="none" w:sz="0" w:space="0" w:color="auto"/>
        <w:bottom w:val="none" w:sz="0" w:space="0" w:color="auto"/>
        <w:right w:val="none" w:sz="0" w:space="0" w:color="auto"/>
      </w:divBdr>
    </w:div>
    <w:div w:id="779104425">
      <w:bodyDiv w:val="1"/>
      <w:marLeft w:val="0"/>
      <w:marRight w:val="0"/>
      <w:marTop w:val="0"/>
      <w:marBottom w:val="0"/>
      <w:divBdr>
        <w:top w:val="none" w:sz="0" w:space="0" w:color="auto"/>
        <w:left w:val="none" w:sz="0" w:space="0" w:color="auto"/>
        <w:bottom w:val="none" w:sz="0" w:space="0" w:color="auto"/>
        <w:right w:val="none" w:sz="0" w:space="0" w:color="auto"/>
      </w:divBdr>
    </w:div>
    <w:div w:id="837430531">
      <w:bodyDiv w:val="1"/>
      <w:marLeft w:val="0"/>
      <w:marRight w:val="0"/>
      <w:marTop w:val="0"/>
      <w:marBottom w:val="0"/>
      <w:divBdr>
        <w:top w:val="none" w:sz="0" w:space="0" w:color="auto"/>
        <w:left w:val="none" w:sz="0" w:space="0" w:color="auto"/>
        <w:bottom w:val="none" w:sz="0" w:space="0" w:color="auto"/>
        <w:right w:val="none" w:sz="0" w:space="0" w:color="auto"/>
      </w:divBdr>
    </w:div>
    <w:div w:id="909584606">
      <w:bodyDiv w:val="1"/>
      <w:marLeft w:val="0"/>
      <w:marRight w:val="0"/>
      <w:marTop w:val="0"/>
      <w:marBottom w:val="0"/>
      <w:divBdr>
        <w:top w:val="none" w:sz="0" w:space="0" w:color="auto"/>
        <w:left w:val="none" w:sz="0" w:space="0" w:color="auto"/>
        <w:bottom w:val="none" w:sz="0" w:space="0" w:color="auto"/>
        <w:right w:val="none" w:sz="0" w:space="0" w:color="auto"/>
      </w:divBdr>
    </w:div>
    <w:div w:id="936132558">
      <w:bodyDiv w:val="1"/>
      <w:marLeft w:val="0"/>
      <w:marRight w:val="0"/>
      <w:marTop w:val="0"/>
      <w:marBottom w:val="0"/>
      <w:divBdr>
        <w:top w:val="none" w:sz="0" w:space="0" w:color="auto"/>
        <w:left w:val="none" w:sz="0" w:space="0" w:color="auto"/>
        <w:bottom w:val="none" w:sz="0" w:space="0" w:color="auto"/>
        <w:right w:val="none" w:sz="0" w:space="0" w:color="auto"/>
      </w:divBdr>
    </w:div>
    <w:div w:id="1030884675">
      <w:bodyDiv w:val="1"/>
      <w:marLeft w:val="0"/>
      <w:marRight w:val="0"/>
      <w:marTop w:val="0"/>
      <w:marBottom w:val="0"/>
      <w:divBdr>
        <w:top w:val="none" w:sz="0" w:space="0" w:color="auto"/>
        <w:left w:val="none" w:sz="0" w:space="0" w:color="auto"/>
        <w:bottom w:val="none" w:sz="0" w:space="0" w:color="auto"/>
        <w:right w:val="none" w:sz="0" w:space="0" w:color="auto"/>
      </w:divBdr>
      <w:divsChild>
        <w:div w:id="26375528">
          <w:marLeft w:val="547"/>
          <w:marRight w:val="0"/>
          <w:marTop w:val="67"/>
          <w:marBottom w:val="0"/>
          <w:divBdr>
            <w:top w:val="none" w:sz="0" w:space="0" w:color="auto"/>
            <w:left w:val="none" w:sz="0" w:space="0" w:color="auto"/>
            <w:bottom w:val="none" w:sz="0" w:space="0" w:color="auto"/>
            <w:right w:val="none" w:sz="0" w:space="0" w:color="auto"/>
          </w:divBdr>
        </w:div>
        <w:div w:id="1319766400">
          <w:marLeft w:val="547"/>
          <w:marRight w:val="0"/>
          <w:marTop w:val="67"/>
          <w:marBottom w:val="0"/>
          <w:divBdr>
            <w:top w:val="none" w:sz="0" w:space="0" w:color="auto"/>
            <w:left w:val="none" w:sz="0" w:space="0" w:color="auto"/>
            <w:bottom w:val="none" w:sz="0" w:space="0" w:color="auto"/>
            <w:right w:val="none" w:sz="0" w:space="0" w:color="auto"/>
          </w:divBdr>
        </w:div>
        <w:div w:id="1769429491">
          <w:marLeft w:val="547"/>
          <w:marRight w:val="0"/>
          <w:marTop w:val="67"/>
          <w:marBottom w:val="0"/>
          <w:divBdr>
            <w:top w:val="none" w:sz="0" w:space="0" w:color="auto"/>
            <w:left w:val="none" w:sz="0" w:space="0" w:color="auto"/>
            <w:bottom w:val="none" w:sz="0" w:space="0" w:color="auto"/>
            <w:right w:val="none" w:sz="0" w:space="0" w:color="auto"/>
          </w:divBdr>
        </w:div>
      </w:divsChild>
    </w:div>
    <w:div w:id="1032271550">
      <w:bodyDiv w:val="1"/>
      <w:marLeft w:val="0"/>
      <w:marRight w:val="0"/>
      <w:marTop w:val="0"/>
      <w:marBottom w:val="0"/>
      <w:divBdr>
        <w:top w:val="none" w:sz="0" w:space="0" w:color="auto"/>
        <w:left w:val="none" w:sz="0" w:space="0" w:color="auto"/>
        <w:bottom w:val="none" w:sz="0" w:space="0" w:color="auto"/>
        <w:right w:val="none" w:sz="0" w:space="0" w:color="auto"/>
      </w:divBdr>
      <w:divsChild>
        <w:div w:id="554895422">
          <w:marLeft w:val="547"/>
          <w:marRight w:val="0"/>
          <w:marTop w:val="67"/>
          <w:marBottom w:val="0"/>
          <w:divBdr>
            <w:top w:val="none" w:sz="0" w:space="0" w:color="auto"/>
            <w:left w:val="none" w:sz="0" w:space="0" w:color="auto"/>
            <w:bottom w:val="none" w:sz="0" w:space="0" w:color="auto"/>
            <w:right w:val="none" w:sz="0" w:space="0" w:color="auto"/>
          </w:divBdr>
        </w:div>
      </w:divsChild>
    </w:div>
    <w:div w:id="1038627865">
      <w:bodyDiv w:val="1"/>
      <w:marLeft w:val="0"/>
      <w:marRight w:val="0"/>
      <w:marTop w:val="0"/>
      <w:marBottom w:val="0"/>
      <w:divBdr>
        <w:top w:val="none" w:sz="0" w:space="0" w:color="auto"/>
        <w:left w:val="none" w:sz="0" w:space="0" w:color="auto"/>
        <w:bottom w:val="none" w:sz="0" w:space="0" w:color="auto"/>
        <w:right w:val="none" w:sz="0" w:space="0" w:color="auto"/>
      </w:divBdr>
    </w:div>
    <w:div w:id="1052735104">
      <w:bodyDiv w:val="1"/>
      <w:marLeft w:val="0"/>
      <w:marRight w:val="0"/>
      <w:marTop w:val="0"/>
      <w:marBottom w:val="0"/>
      <w:divBdr>
        <w:top w:val="none" w:sz="0" w:space="0" w:color="auto"/>
        <w:left w:val="none" w:sz="0" w:space="0" w:color="auto"/>
        <w:bottom w:val="none" w:sz="0" w:space="0" w:color="auto"/>
        <w:right w:val="none" w:sz="0" w:space="0" w:color="auto"/>
      </w:divBdr>
    </w:div>
    <w:div w:id="1118178841">
      <w:bodyDiv w:val="1"/>
      <w:marLeft w:val="0"/>
      <w:marRight w:val="0"/>
      <w:marTop w:val="0"/>
      <w:marBottom w:val="0"/>
      <w:divBdr>
        <w:top w:val="none" w:sz="0" w:space="0" w:color="auto"/>
        <w:left w:val="none" w:sz="0" w:space="0" w:color="auto"/>
        <w:bottom w:val="none" w:sz="0" w:space="0" w:color="auto"/>
        <w:right w:val="none" w:sz="0" w:space="0" w:color="auto"/>
      </w:divBdr>
    </w:div>
    <w:div w:id="1156995122">
      <w:bodyDiv w:val="1"/>
      <w:marLeft w:val="0"/>
      <w:marRight w:val="0"/>
      <w:marTop w:val="0"/>
      <w:marBottom w:val="0"/>
      <w:divBdr>
        <w:top w:val="none" w:sz="0" w:space="0" w:color="auto"/>
        <w:left w:val="none" w:sz="0" w:space="0" w:color="auto"/>
        <w:bottom w:val="none" w:sz="0" w:space="0" w:color="auto"/>
        <w:right w:val="none" w:sz="0" w:space="0" w:color="auto"/>
      </w:divBdr>
    </w:div>
    <w:div w:id="1171027973">
      <w:bodyDiv w:val="1"/>
      <w:marLeft w:val="0"/>
      <w:marRight w:val="0"/>
      <w:marTop w:val="0"/>
      <w:marBottom w:val="0"/>
      <w:divBdr>
        <w:top w:val="none" w:sz="0" w:space="0" w:color="auto"/>
        <w:left w:val="none" w:sz="0" w:space="0" w:color="auto"/>
        <w:bottom w:val="none" w:sz="0" w:space="0" w:color="auto"/>
        <w:right w:val="none" w:sz="0" w:space="0" w:color="auto"/>
      </w:divBdr>
    </w:div>
    <w:div w:id="1183934605">
      <w:bodyDiv w:val="1"/>
      <w:marLeft w:val="0"/>
      <w:marRight w:val="0"/>
      <w:marTop w:val="0"/>
      <w:marBottom w:val="0"/>
      <w:divBdr>
        <w:top w:val="none" w:sz="0" w:space="0" w:color="auto"/>
        <w:left w:val="none" w:sz="0" w:space="0" w:color="auto"/>
        <w:bottom w:val="none" w:sz="0" w:space="0" w:color="auto"/>
        <w:right w:val="none" w:sz="0" w:space="0" w:color="auto"/>
      </w:divBdr>
    </w:div>
    <w:div w:id="1185559955">
      <w:bodyDiv w:val="1"/>
      <w:marLeft w:val="0"/>
      <w:marRight w:val="0"/>
      <w:marTop w:val="0"/>
      <w:marBottom w:val="0"/>
      <w:divBdr>
        <w:top w:val="none" w:sz="0" w:space="0" w:color="auto"/>
        <w:left w:val="none" w:sz="0" w:space="0" w:color="auto"/>
        <w:bottom w:val="none" w:sz="0" w:space="0" w:color="auto"/>
        <w:right w:val="none" w:sz="0" w:space="0" w:color="auto"/>
      </w:divBdr>
    </w:div>
    <w:div w:id="1230192433">
      <w:bodyDiv w:val="1"/>
      <w:marLeft w:val="0"/>
      <w:marRight w:val="0"/>
      <w:marTop w:val="0"/>
      <w:marBottom w:val="0"/>
      <w:divBdr>
        <w:top w:val="none" w:sz="0" w:space="0" w:color="auto"/>
        <w:left w:val="none" w:sz="0" w:space="0" w:color="auto"/>
        <w:bottom w:val="none" w:sz="0" w:space="0" w:color="auto"/>
        <w:right w:val="none" w:sz="0" w:space="0" w:color="auto"/>
      </w:divBdr>
    </w:div>
    <w:div w:id="1231306494">
      <w:bodyDiv w:val="1"/>
      <w:marLeft w:val="0"/>
      <w:marRight w:val="0"/>
      <w:marTop w:val="0"/>
      <w:marBottom w:val="0"/>
      <w:divBdr>
        <w:top w:val="none" w:sz="0" w:space="0" w:color="auto"/>
        <w:left w:val="none" w:sz="0" w:space="0" w:color="auto"/>
        <w:bottom w:val="none" w:sz="0" w:space="0" w:color="auto"/>
        <w:right w:val="none" w:sz="0" w:space="0" w:color="auto"/>
      </w:divBdr>
    </w:div>
    <w:div w:id="1249921844">
      <w:bodyDiv w:val="1"/>
      <w:marLeft w:val="0"/>
      <w:marRight w:val="0"/>
      <w:marTop w:val="0"/>
      <w:marBottom w:val="0"/>
      <w:divBdr>
        <w:top w:val="none" w:sz="0" w:space="0" w:color="auto"/>
        <w:left w:val="none" w:sz="0" w:space="0" w:color="auto"/>
        <w:bottom w:val="none" w:sz="0" w:space="0" w:color="auto"/>
        <w:right w:val="none" w:sz="0" w:space="0" w:color="auto"/>
      </w:divBdr>
      <w:divsChild>
        <w:div w:id="754479434">
          <w:marLeft w:val="547"/>
          <w:marRight w:val="0"/>
          <w:marTop w:val="0"/>
          <w:marBottom w:val="0"/>
          <w:divBdr>
            <w:top w:val="none" w:sz="0" w:space="0" w:color="auto"/>
            <w:left w:val="none" w:sz="0" w:space="0" w:color="auto"/>
            <w:bottom w:val="none" w:sz="0" w:space="0" w:color="auto"/>
            <w:right w:val="none" w:sz="0" w:space="0" w:color="auto"/>
          </w:divBdr>
        </w:div>
        <w:div w:id="881133507">
          <w:marLeft w:val="547"/>
          <w:marRight w:val="0"/>
          <w:marTop w:val="0"/>
          <w:marBottom w:val="0"/>
          <w:divBdr>
            <w:top w:val="none" w:sz="0" w:space="0" w:color="auto"/>
            <w:left w:val="none" w:sz="0" w:space="0" w:color="auto"/>
            <w:bottom w:val="none" w:sz="0" w:space="0" w:color="auto"/>
            <w:right w:val="none" w:sz="0" w:space="0" w:color="auto"/>
          </w:divBdr>
        </w:div>
      </w:divsChild>
    </w:div>
    <w:div w:id="1297687911">
      <w:bodyDiv w:val="1"/>
      <w:marLeft w:val="0"/>
      <w:marRight w:val="0"/>
      <w:marTop w:val="0"/>
      <w:marBottom w:val="0"/>
      <w:divBdr>
        <w:top w:val="none" w:sz="0" w:space="0" w:color="auto"/>
        <w:left w:val="none" w:sz="0" w:space="0" w:color="auto"/>
        <w:bottom w:val="none" w:sz="0" w:space="0" w:color="auto"/>
        <w:right w:val="none" w:sz="0" w:space="0" w:color="auto"/>
      </w:divBdr>
      <w:divsChild>
        <w:div w:id="268703607">
          <w:marLeft w:val="1080"/>
          <w:marRight w:val="0"/>
          <w:marTop w:val="100"/>
          <w:marBottom w:val="0"/>
          <w:divBdr>
            <w:top w:val="none" w:sz="0" w:space="0" w:color="auto"/>
            <w:left w:val="none" w:sz="0" w:space="0" w:color="auto"/>
            <w:bottom w:val="none" w:sz="0" w:space="0" w:color="auto"/>
            <w:right w:val="none" w:sz="0" w:space="0" w:color="auto"/>
          </w:divBdr>
        </w:div>
        <w:div w:id="512106894">
          <w:marLeft w:val="1080"/>
          <w:marRight w:val="0"/>
          <w:marTop w:val="100"/>
          <w:marBottom w:val="0"/>
          <w:divBdr>
            <w:top w:val="none" w:sz="0" w:space="0" w:color="auto"/>
            <w:left w:val="none" w:sz="0" w:space="0" w:color="auto"/>
            <w:bottom w:val="none" w:sz="0" w:space="0" w:color="auto"/>
            <w:right w:val="none" w:sz="0" w:space="0" w:color="auto"/>
          </w:divBdr>
        </w:div>
        <w:div w:id="665212722">
          <w:marLeft w:val="1080"/>
          <w:marRight w:val="0"/>
          <w:marTop w:val="100"/>
          <w:marBottom w:val="0"/>
          <w:divBdr>
            <w:top w:val="none" w:sz="0" w:space="0" w:color="auto"/>
            <w:left w:val="none" w:sz="0" w:space="0" w:color="auto"/>
            <w:bottom w:val="none" w:sz="0" w:space="0" w:color="auto"/>
            <w:right w:val="none" w:sz="0" w:space="0" w:color="auto"/>
          </w:divBdr>
        </w:div>
        <w:div w:id="882060746">
          <w:marLeft w:val="360"/>
          <w:marRight w:val="0"/>
          <w:marTop w:val="200"/>
          <w:marBottom w:val="0"/>
          <w:divBdr>
            <w:top w:val="none" w:sz="0" w:space="0" w:color="auto"/>
            <w:left w:val="none" w:sz="0" w:space="0" w:color="auto"/>
            <w:bottom w:val="none" w:sz="0" w:space="0" w:color="auto"/>
            <w:right w:val="none" w:sz="0" w:space="0" w:color="auto"/>
          </w:divBdr>
        </w:div>
        <w:div w:id="889924820">
          <w:marLeft w:val="360"/>
          <w:marRight w:val="0"/>
          <w:marTop w:val="200"/>
          <w:marBottom w:val="0"/>
          <w:divBdr>
            <w:top w:val="none" w:sz="0" w:space="0" w:color="auto"/>
            <w:left w:val="none" w:sz="0" w:space="0" w:color="auto"/>
            <w:bottom w:val="none" w:sz="0" w:space="0" w:color="auto"/>
            <w:right w:val="none" w:sz="0" w:space="0" w:color="auto"/>
          </w:divBdr>
        </w:div>
        <w:div w:id="1017541818">
          <w:marLeft w:val="360"/>
          <w:marRight w:val="0"/>
          <w:marTop w:val="200"/>
          <w:marBottom w:val="0"/>
          <w:divBdr>
            <w:top w:val="none" w:sz="0" w:space="0" w:color="auto"/>
            <w:left w:val="none" w:sz="0" w:space="0" w:color="auto"/>
            <w:bottom w:val="none" w:sz="0" w:space="0" w:color="auto"/>
            <w:right w:val="none" w:sz="0" w:space="0" w:color="auto"/>
          </w:divBdr>
        </w:div>
        <w:div w:id="1861166874">
          <w:marLeft w:val="360"/>
          <w:marRight w:val="0"/>
          <w:marTop w:val="200"/>
          <w:marBottom w:val="0"/>
          <w:divBdr>
            <w:top w:val="none" w:sz="0" w:space="0" w:color="auto"/>
            <w:left w:val="none" w:sz="0" w:space="0" w:color="auto"/>
            <w:bottom w:val="none" w:sz="0" w:space="0" w:color="auto"/>
            <w:right w:val="none" w:sz="0" w:space="0" w:color="auto"/>
          </w:divBdr>
        </w:div>
        <w:div w:id="2032103242">
          <w:marLeft w:val="1080"/>
          <w:marRight w:val="0"/>
          <w:marTop w:val="100"/>
          <w:marBottom w:val="0"/>
          <w:divBdr>
            <w:top w:val="none" w:sz="0" w:space="0" w:color="auto"/>
            <w:left w:val="none" w:sz="0" w:space="0" w:color="auto"/>
            <w:bottom w:val="none" w:sz="0" w:space="0" w:color="auto"/>
            <w:right w:val="none" w:sz="0" w:space="0" w:color="auto"/>
          </w:divBdr>
        </w:div>
        <w:div w:id="2111705963">
          <w:marLeft w:val="360"/>
          <w:marRight w:val="0"/>
          <w:marTop w:val="200"/>
          <w:marBottom w:val="0"/>
          <w:divBdr>
            <w:top w:val="none" w:sz="0" w:space="0" w:color="auto"/>
            <w:left w:val="none" w:sz="0" w:space="0" w:color="auto"/>
            <w:bottom w:val="none" w:sz="0" w:space="0" w:color="auto"/>
            <w:right w:val="none" w:sz="0" w:space="0" w:color="auto"/>
          </w:divBdr>
        </w:div>
      </w:divsChild>
    </w:div>
    <w:div w:id="1319722168">
      <w:bodyDiv w:val="1"/>
      <w:marLeft w:val="0"/>
      <w:marRight w:val="0"/>
      <w:marTop w:val="0"/>
      <w:marBottom w:val="0"/>
      <w:divBdr>
        <w:top w:val="none" w:sz="0" w:space="0" w:color="auto"/>
        <w:left w:val="none" w:sz="0" w:space="0" w:color="auto"/>
        <w:bottom w:val="none" w:sz="0" w:space="0" w:color="auto"/>
        <w:right w:val="none" w:sz="0" w:space="0" w:color="auto"/>
      </w:divBdr>
    </w:div>
    <w:div w:id="1337728256">
      <w:bodyDiv w:val="1"/>
      <w:marLeft w:val="0"/>
      <w:marRight w:val="0"/>
      <w:marTop w:val="0"/>
      <w:marBottom w:val="0"/>
      <w:divBdr>
        <w:top w:val="none" w:sz="0" w:space="0" w:color="auto"/>
        <w:left w:val="none" w:sz="0" w:space="0" w:color="auto"/>
        <w:bottom w:val="none" w:sz="0" w:space="0" w:color="auto"/>
        <w:right w:val="none" w:sz="0" w:space="0" w:color="auto"/>
      </w:divBdr>
    </w:div>
    <w:div w:id="1366753384">
      <w:bodyDiv w:val="1"/>
      <w:marLeft w:val="0"/>
      <w:marRight w:val="0"/>
      <w:marTop w:val="0"/>
      <w:marBottom w:val="0"/>
      <w:divBdr>
        <w:top w:val="none" w:sz="0" w:space="0" w:color="auto"/>
        <w:left w:val="none" w:sz="0" w:space="0" w:color="auto"/>
        <w:bottom w:val="none" w:sz="0" w:space="0" w:color="auto"/>
        <w:right w:val="none" w:sz="0" w:space="0" w:color="auto"/>
      </w:divBdr>
      <w:divsChild>
        <w:div w:id="588392651">
          <w:marLeft w:val="720"/>
          <w:marRight w:val="0"/>
          <w:marTop w:val="101"/>
          <w:marBottom w:val="0"/>
          <w:divBdr>
            <w:top w:val="none" w:sz="0" w:space="0" w:color="auto"/>
            <w:left w:val="none" w:sz="0" w:space="0" w:color="auto"/>
            <w:bottom w:val="none" w:sz="0" w:space="0" w:color="auto"/>
            <w:right w:val="none" w:sz="0" w:space="0" w:color="auto"/>
          </w:divBdr>
        </w:div>
        <w:div w:id="1563441024">
          <w:marLeft w:val="720"/>
          <w:marRight w:val="0"/>
          <w:marTop w:val="101"/>
          <w:marBottom w:val="0"/>
          <w:divBdr>
            <w:top w:val="none" w:sz="0" w:space="0" w:color="auto"/>
            <w:left w:val="none" w:sz="0" w:space="0" w:color="auto"/>
            <w:bottom w:val="none" w:sz="0" w:space="0" w:color="auto"/>
            <w:right w:val="none" w:sz="0" w:space="0" w:color="auto"/>
          </w:divBdr>
        </w:div>
        <w:div w:id="1964774203">
          <w:marLeft w:val="720"/>
          <w:marRight w:val="0"/>
          <w:marTop w:val="101"/>
          <w:marBottom w:val="0"/>
          <w:divBdr>
            <w:top w:val="none" w:sz="0" w:space="0" w:color="auto"/>
            <w:left w:val="none" w:sz="0" w:space="0" w:color="auto"/>
            <w:bottom w:val="none" w:sz="0" w:space="0" w:color="auto"/>
            <w:right w:val="none" w:sz="0" w:space="0" w:color="auto"/>
          </w:divBdr>
        </w:div>
      </w:divsChild>
    </w:div>
    <w:div w:id="1392534402">
      <w:bodyDiv w:val="1"/>
      <w:marLeft w:val="0"/>
      <w:marRight w:val="0"/>
      <w:marTop w:val="0"/>
      <w:marBottom w:val="0"/>
      <w:divBdr>
        <w:top w:val="none" w:sz="0" w:space="0" w:color="auto"/>
        <w:left w:val="none" w:sz="0" w:space="0" w:color="auto"/>
        <w:bottom w:val="none" w:sz="0" w:space="0" w:color="auto"/>
        <w:right w:val="none" w:sz="0" w:space="0" w:color="auto"/>
      </w:divBdr>
      <w:divsChild>
        <w:div w:id="587926787">
          <w:marLeft w:val="720"/>
          <w:marRight w:val="0"/>
          <w:marTop w:val="101"/>
          <w:marBottom w:val="0"/>
          <w:divBdr>
            <w:top w:val="none" w:sz="0" w:space="0" w:color="auto"/>
            <w:left w:val="none" w:sz="0" w:space="0" w:color="auto"/>
            <w:bottom w:val="none" w:sz="0" w:space="0" w:color="auto"/>
            <w:right w:val="none" w:sz="0" w:space="0" w:color="auto"/>
          </w:divBdr>
        </w:div>
        <w:div w:id="1878082283">
          <w:marLeft w:val="720"/>
          <w:marRight w:val="0"/>
          <w:marTop w:val="101"/>
          <w:marBottom w:val="0"/>
          <w:divBdr>
            <w:top w:val="none" w:sz="0" w:space="0" w:color="auto"/>
            <w:left w:val="none" w:sz="0" w:space="0" w:color="auto"/>
            <w:bottom w:val="none" w:sz="0" w:space="0" w:color="auto"/>
            <w:right w:val="none" w:sz="0" w:space="0" w:color="auto"/>
          </w:divBdr>
        </w:div>
        <w:div w:id="2086411689">
          <w:marLeft w:val="720"/>
          <w:marRight w:val="0"/>
          <w:marTop w:val="101"/>
          <w:marBottom w:val="0"/>
          <w:divBdr>
            <w:top w:val="none" w:sz="0" w:space="0" w:color="auto"/>
            <w:left w:val="none" w:sz="0" w:space="0" w:color="auto"/>
            <w:bottom w:val="none" w:sz="0" w:space="0" w:color="auto"/>
            <w:right w:val="none" w:sz="0" w:space="0" w:color="auto"/>
          </w:divBdr>
        </w:div>
      </w:divsChild>
    </w:div>
    <w:div w:id="1395853601">
      <w:bodyDiv w:val="1"/>
      <w:marLeft w:val="0"/>
      <w:marRight w:val="0"/>
      <w:marTop w:val="0"/>
      <w:marBottom w:val="0"/>
      <w:divBdr>
        <w:top w:val="none" w:sz="0" w:space="0" w:color="auto"/>
        <w:left w:val="none" w:sz="0" w:space="0" w:color="auto"/>
        <w:bottom w:val="none" w:sz="0" w:space="0" w:color="auto"/>
        <w:right w:val="none" w:sz="0" w:space="0" w:color="auto"/>
      </w:divBdr>
    </w:div>
    <w:div w:id="1445661291">
      <w:bodyDiv w:val="1"/>
      <w:marLeft w:val="0"/>
      <w:marRight w:val="0"/>
      <w:marTop w:val="0"/>
      <w:marBottom w:val="0"/>
      <w:divBdr>
        <w:top w:val="none" w:sz="0" w:space="0" w:color="auto"/>
        <w:left w:val="none" w:sz="0" w:space="0" w:color="auto"/>
        <w:bottom w:val="none" w:sz="0" w:space="0" w:color="auto"/>
        <w:right w:val="none" w:sz="0" w:space="0" w:color="auto"/>
      </w:divBdr>
    </w:div>
    <w:div w:id="1449736230">
      <w:bodyDiv w:val="1"/>
      <w:marLeft w:val="0"/>
      <w:marRight w:val="0"/>
      <w:marTop w:val="0"/>
      <w:marBottom w:val="0"/>
      <w:divBdr>
        <w:top w:val="none" w:sz="0" w:space="0" w:color="auto"/>
        <w:left w:val="none" w:sz="0" w:space="0" w:color="auto"/>
        <w:bottom w:val="none" w:sz="0" w:space="0" w:color="auto"/>
        <w:right w:val="none" w:sz="0" w:space="0" w:color="auto"/>
      </w:divBdr>
    </w:div>
    <w:div w:id="1456294302">
      <w:bodyDiv w:val="1"/>
      <w:marLeft w:val="0"/>
      <w:marRight w:val="0"/>
      <w:marTop w:val="0"/>
      <w:marBottom w:val="0"/>
      <w:divBdr>
        <w:top w:val="none" w:sz="0" w:space="0" w:color="auto"/>
        <w:left w:val="none" w:sz="0" w:space="0" w:color="auto"/>
        <w:bottom w:val="none" w:sz="0" w:space="0" w:color="auto"/>
        <w:right w:val="none" w:sz="0" w:space="0" w:color="auto"/>
      </w:divBdr>
      <w:divsChild>
        <w:div w:id="531303500">
          <w:marLeft w:val="547"/>
          <w:marRight w:val="0"/>
          <w:marTop w:val="0"/>
          <w:marBottom w:val="0"/>
          <w:divBdr>
            <w:top w:val="none" w:sz="0" w:space="0" w:color="auto"/>
            <w:left w:val="none" w:sz="0" w:space="0" w:color="auto"/>
            <w:bottom w:val="none" w:sz="0" w:space="0" w:color="auto"/>
            <w:right w:val="none" w:sz="0" w:space="0" w:color="auto"/>
          </w:divBdr>
        </w:div>
        <w:div w:id="1646159117">
          <w:marLeft w:val="547"/>
          <w:marRight w:val="0"/>
          <w:marTop w:val="0"/>
          <w:marBottom w:val="0"/>
          <w:divBdr>
            <w:top w:val="none" w:sz="0" w:space="0" w:color="auto"/>
            <w:left w:val="none" w:sz="0" w:space="0" w:color="auto"/>
            <w:bottom w:val="none" w:sz="0" w:space="0" w:color="auto"/>
            <w:right w:val="none" w:sz="0" w:space="0" w:color="auto"/>
          </w:divBdr>
        </w:div>
        <w:div w:id="1716349831">
          <w:marLeft w:val="547"/>
          <w:marRight w:val="0"/>
          <w:marTop w:val="0"/>
          <w:marBottom w:val="0"/>
          <w:divBdr>
            <w:top w:val="none" w:sz="0" w:space="0" w:color="auto"/>
            <w:left w:val="none" w:sz="0" w:space="0" w:color="auto"/>
            <w:bottom w:val="none" w:sz="0" w:space="0" w:color="auto"/>
            <w:right w:val="none" w:sz="0" w:space="0" w:color="auto"/>
          </w:divBdr>
        </w:div>
        <w:div w:id="1968462705">
          <w:marLeft w:val="547"/>
          <w:marRight w:val="0"/>
          <w:marTop w:val="0"/>
          <w:marBottom w:val="0"/>
          <w:divBdr>
            <w:top w:val="none" w:sz="0" w:space="0" w:color="auto"/>
            <w:left w:val="none" w:sz="0" w:space="0" w:color="auto"/>
            <w:bottom w:val="none" w:sz="0" w:space="0" w:color="auto"/>
            <w:right w:val="none" w:sz="0" w:space="0" w:color="auto"/>
          </w:divBdr>
        </w:div>
      </w:divsChild>
    </w:div>
    <w:div w:id="1463424828">
      <w:bodyDiv w:val="1"/>
      <w:marLeft w:val="0"/>
      <w:marRight w:val="0"/>
      <w:marTop w:val="0"/>
      <w:marBottom w:val="0"/>
      <w:divBdr>
        <w:top w:val="none" w:sz="0" w:space="0" w:color="auto"/>
        <w:left w:val="none" w:sz="0" w:space="0" w:color="auto"/>
        <w:bottom w:val="none" w:sz="0" w:space="0" w:color="auto"/>
        <w:right w:val="none" w:sz="0" w:space="0" w:color="auto"/>
      </w:divBdr>
    </w:div>
    <w:div w:id="1498572158">
      <w:bodyDiv w:val="1"/>
      <w:marLeft w:val="0"/>
      <w:marRight w:val="0"/>
      <w:marTop w:val="0"/>
      <w:marBottom w:val="0"/>
      <w:divBdr>
        <w:top w:val="none" w:sz="0" w:space="0" w:color="auto"/>
        <w:left w:val="none" w:sz="0" w:space="0" w:color="auto"/>
        <w:bottom w:val="none" w:sz="0" w:space="0" w:color="auto"/>
        <w:right w:val="none" w:sz="0" w:space="0" w:color="auto"/>
      </w:divBdr>
    </w:div>
    <w:div w:id="1516655451">
      <w:bodyDiv w:val="1"/>
      <w:marLeft w:val="0"/>
      <w:marRight w:val="0"/>
      <w:marTop w:val="0"/>
      <w:marBottom w:val="0"/>
      <w:divBdr>
        <w:top w:val="none" w:sz="0" w:space="0" w:color="auto"/>
        <w:left w:val="none" w:sz="0" w:space="0" w:color="auto"/>
        <w:bottom w:val="none" w:sz="0" w:space="0" w:color="auto"/>
        <w:right w:val="none" w:sz="0" w:space="0" w:color="auto"/>
      </w:divBdr>
    </w:div>
    <w:div w:id="1534229471">
      <w:bodyDiv w:val="1"/>
      <w:marLeft w:val="0"/>
      <w:marRight w:val="0"/>
      <w:marTop w:val="0"/>
      <w:marBottom w:val="0"/>
      <w:divBdr>
        <w:top w:val="none" w:sz="0" w:space="0" w:color="auto"/>
        <w:left w:val="none" w:sz="0" w:space="0" w:color="auto"/>
        <w:bottom w:val="none" w:sz="0" w:space="0" w:color="auto"/>
        <w:right w:val="none" w:sz="0" w:space="0" w:color="auto"/>
      </w:divBdr>
    </w:div>
    <w:div w:id="1540584047">
      <w:bodyDiv w:val="1"/>
      <w:marLeft w:val="0"/>
      <w:marRight w:val="0"/>
      <w:marTop w:val="0"/>
      <w:marBottom w:val="0"/>
      <w:divBdr>
        <w:top w:val="none" w:sz="0" w:space="0" w:color="auto"/>
        <w:left w:val="none" w:sz="0" w:space="0" w:color="auto"/>
        <w:bottom w:val="none" w:sz="0" w:space="0" w:color="auto"/>
        <w:right w:val="none" w:sz="0" w:space="0" w:color="auto"/>
      </w:divBdr>
    </w:div>
    <w:div w:id="1542282428">
      <w:bodyDiv w:val="1"/>
      <w:marLeft w:val="0"/>
      <w:marRight w:val="0"/>
      <w:marTop w:val="0"/>
      <w:marBottom w:val="0"/>
      <w:divBdr>
        <w:top w:val="none" w:sz="0" w:space="0" w:color="auto"/>
        <w:left w:val="none" w:sz="0" w:space="0" w:color="auto"/>
        <w:bottom w:val="none" w:sz="0" w:space="0" w:color="auto"/>
        <w:right w:val="none" w:sz="0" w:space="0" w:color="auto"/>
      </w:divBdr>
    </w:div>
    <w:div w:id="1636333825">
      <w:bodyDiv w:val="1"/>
      <w:marLeft w:val="0"/>
      <w:marRight w:val="0"/>
      <w:marTop w:val="0"/>
      <w:marBottom w:val="0"/>
      <w:divBdr>
        <w:top w:val="none" w:sz="0" w:space="0" w:color="auto"/>
        <w:left w:val="none" w:sz="0" w:space="0" w:color="auto"/>
        <w:bottom w:val="none" w:sz="0" w:space="0" w:color="auto"/>
        <w:right w:val="none" w:sz="0" w:space="0" w:color="auto"/>
      </w:divBdr>
    </w:div>
    <w:div w:id="1650786320">
      <w:bodyDiv w:val="1"/>
      <w:marLeft w:val="0"/>
      <w:marRight w:val="0"/>
      <w:marTop w:val="0"/>
      <w:marBottom w:val="0"/>
      <w:divBdr>
        <w:top w:val="none" w:sz="0" w:space="0" w:color="auto"/>
        <w:left w:val="none" w:sz="0" w:space="0" w:color="auto"/>
        <w:bottom w:val="none" w:sz="0" w:space="0" w:color="auto"/>
        <w:right w:val="none" w:sz="0" w:space="0" w:color="auto"/>
      </w:divBdr>
    </w:div>
    <w:div w:id="1713727116">
      <w:bodyDiv w:val="1"/>
      <w:marLeft w:val="0"/>
      <w:marRight w:val="0"/>
      <w:marTop w:val="0"/>
      <w:marBottom w:val="0"/>
      <w:divBdr>
        <w:top w:val="none" w:sz="0" w:space="0" w:color="auto"/>
        <w:left w:val="none" w:sz="0" w:space="0" w:color="auto"/>
        <w:bottom w:val="none" w:sz="0" w:space="0" w:color="auto"/>
        <w:right w:val="none" w:sz="0" w:space="0" w:color="auto"/>
      </w:divBdr>
    </w:div>
    <w:div w:id="1755123212">
      <w:bodyDiv w:val="1"/>
      <w:marLeft w:val="0"/>
      <w:marRight w:val="0"/>
      <w:marTop w:val="0"/>
      <w:marBottom w:val="0"/>
      <w:divBdr>
        <w:top w:val="none" w:sz="0" w:space="0" w:color="auto"/>
        <w:left w:val="none" w:sz="0" w:space="0" w:color="auto"/>
        <w:bottom w:val="none" w:sz="0" w:space="0" w:color="auto"/>
        <w:right w:val="none" w:sz="0" w:space="0" w:color="auto"/>
      </w:divBdr>
    </w:div>
    <w:div w:id="1759980576">
      <w:bodyDiv w:val="1"/>
      <w:marLeft w:val="0"/>
      <w:marRight w:val="0"/>
      <w:marTop w:val="0"/>
      <w:marBottom w:val="0"/>
      <w:divBdr>
        <w:top w:val="none" w:sz="0" w:space="0" w:color="auto"/>
        <w:left w:val="none" w:sz="0" w:space="0" w:color="auto"/>
        <w:bottom w:val="none" w:sz="0" w:space="0" w:color="auto"/>
        <w:right w:val="none" w:sz="0" w:space="0" w:color="auto"/>
      </w:divBdr>
    </w:div>
    <w:div w:id="1824856824">
      <w:bodyDiv w:val="1"/>
      <w:marLeft w:val="0"/>
      <w:marRight w:val="0"/>
      <w:marTop w:val="0"/>
      <w:marBottom w:val="0"/>
      <w:divBdr>
        <w:top w:val="none" w:sz="0" w:space="0" w:color="auto"/>
        <w:left w:val="none" w:sz="0" w:space="0" w:color="auto"/>
        <w:bottom w:val="none" w:sz="0" w:space="0" w:color="auto"/>
        <w:right w:val="none" w:sz="0" w:space="0" w:color="auto"/>
      </w:divBdr>
    </w:div>
    <w:div w:id="1834028535">
      <w:bodyDiv w:val="1"/>
      <w:marLeft w:val="0"/>
      <w:marRight w:val="0"/>
      <w:marTop w:val="0"/>
      <w:marBottom w:val="0"/>
      <w:divBdr>
        <w:top w:val="none" w:sz="0" w:space="0" w:color="auto"/>
        <w:left w:val="none" w:sz="0" w:space="0" w:color="auto"/>
        <w:bottom w:val="none" w:sz="0" w:space="0" w:color="auto"/>
        <w:right w:val="none" w:sz="0" w:space="0" w:color="auto"/>
      </w:divBdr>
      <w:divsChild>
        <w:div w:id="16293581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5360401">
              <w:marLeft w:val="0"/>
              <w:marRight w:val="0"/>
              <w:marTop w:val="0"/>
              <w:marBottom w:val="0"/>
              <w:divBdr>
                <w:top w:val="none" w:sz="0" w:space="0" w:color="auto"/>
                <w:left w:val="none" w:sz="0" w:space="0" w:color="auto"/>
                <w:bottom w:val="none" w:sz="0" w:space="0" w:color="auto"/>
                <w:right w:val="none" w:sz="0" w:space="0" w:color="auto"/>
              </w:divBdr>
              <w:divsChild>
                <w:div w:id="98254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431379">
      <w:bodyDiv w:val="1"/>
      <w:marLeft w:val="0"/>
      <w:marRight w:val="0"/>
      <w:marTop w:val="0"/>
      <w:marBottom w:val="0"/>
      <w:divBdr>
        <w:top w:val="none" w:sz="0" w:space="0" w:color="auto"/>
        <w:left w:val="none" w:sz="0" w:space="0" w:color="auto"/>
        <w:bottom w:val="none" w:sz="0" w:space="0" w:color="auto"/>
        <w:right w:val="none" w:sz="0" w:space="0" w:color="auto"/>
      </w:divBdr>
    </w:div>
    <w:div w:id="1879586600">
      <w:bodyDiv w:val="1"/>
      <w:marLeft w:val="0"/>
      <w:marRight w:val="0"/>
      <w:marTop w:val="0"/>
      <w:marBottom w:val="0"/>
      <w:divBdr>
        <w:top w:val="none" w:sz="0" w:space="0" w:color="auto"/>
        <w:left w:val="none" w:sz="0" w:space="0" w:color="auto"/>
        <w:bottom w:val="none" w:sz="0" w:space="0" w:color="auto"/>
        <w:right w:val="none" w:sz="0" w:space="0" w:color="auto"/>
      </w:divBdr>
    </w:div>
    <w:div w:id="1931423753">
      <w:bodyDiv w:val="1"/>
      <w:marLeft w:val="0"/>
      <w:marRight w:val="0"/>
      <w:marTop w:val="0"/>
      <w:marBottom w:val="0"/>
      <w:divBdr>
        <w:top w:val="none" w:sz="0" w:space="0" w:color="auto"/>
        <w:left w:val="none" w:sz="0" w:space="0" w:color="auto"/>
        <w:bottom w:val="none" w:sz="0" w:space="0" w:color="auto"/>
        <w:right w:val="none" w:sz="0" w:space="0" w:color="auto"/>
      </w:divBdr>
    </w:div>
    <w:div w:id="1933854956">
      <w:bodyDiv w:val="1"/>
      <w:marLeft w:val="0"/>
      <w:marRight w:val="0"/>
      <w:marTop w:val="0"/>
      <w:marBottom w:val="0"/>
      <w:divBdr>
        <w:top w:val="none" w:sz="0" w:space="0" w:color="auto"/>
        <w:left w:val="none" w:sz="0" w:space="0" w:color="auto"/>
        <w:bottom w:val="none" w:sz="0" w:space="0" w:color="auto"/>
        <w:right w:val="none" w:sz="0" w:space="0" w:color="auto"/>
      </w:divBdr>
    </w:div>
    <w:div w:id="1948341823">
      <w:bodyDiv w:val="1"/>
      <w:marLeft w:val="0"/>
      <w:marRight w:val="0"/>
      <w:marTop w:val="0"/>
      <w:marBottom w:val="0"/>
      <w:divBdr>
        <w:top w:val="none" w:sz="0" w:space="0" w:color="auto"/>
        <w:left w:val="none" w:sz="0" w:space="0" w:color="auto"/>
        <w:bottom w:val="none" w:sz="0" w:space="0" w:color="auto"/>
        <w:right w:val="none" w:sz="0" w:space="0" w:color="auto"/>
      </w:divBdr>
    </w:div>
    <w:div w:id="1950355532">
      <w:bodyDiv w:val="1"/>
      <w:marLeft w:val="0"/>
      <w:marRight w:val="0"/>
      <w:marTop w:val="0"/>
      <w:marBottom w:val="0"/>
      <w:divBdr>
        <w:top w:val="none" w:sz="0" w:space="0" w:color="auto"/>
        <w:left w:val="none" w:sz="0" w:space="0" w:color="auto"/>
        <w:bottom w:val="none" w:sz="0" w:space="0" w:color="auto"/>
        <w:right w:val="none" w:sz="0" w:space="0" w:color="auto"/>
      </w:divBdr>
    </w:div>
    <w:div w:id="1959949758">
      <w:bodyDiv w:val="1"/>
      <w:marLeft w:val="0"/>
      <w:marRight w:val="0"/>
      <w:marTop w:val="0"/>
      <w:marBottom w:val="0"/>
      <w:divBdr>
        <w:top w:val="none" w:sz="0" w:space="0" w:color="auto"/>
        <w:left w:val="none" w:sz="0" w:space="0" w:color="auto"/>
        <w:bottom w:val="none" w:sz="0" w:space="0" w:color="auto"/>
        <w:right w:val="none" w:sz="0" w:space="0" w:color="auto"/>
      </w:divBdr>
    </w:div>
    <w:div w:id="1981764040">
      <w:bodyDiv w:val="1"/>
      <w:marLeft w:val="0"/>
      <w:marRight w:val="0"/>
      <w:marTop w:val="0"/>
      <w:marBottom w:val="0"/>
      <w:divBdr>
        <w:top w:val="none" w:sz="0" w:space="0" w:color="auto"/>
        <w:left w:val="none" w:sz="0" w:space="0" w:color="auto"/>
        <w:bottom w:val="none" w:sz="0" w:space="0" w:color="auto"/>
        <w:right w:val="none" w:sz="0" w:space="0" w:color="auto"/>
      </w:divBdr>
    </w:div>
    <w:div w:id="1991056377">
      <w:bodyDiv w:val="1"/>
      <w:marLeft w:val="0"/>
      <w:marRight w:val="0"/>
      <w:marTop w:val="0"/>
      <w:marBottom w:val="0"/>
      <w:divBdr>
        <w:top w:val="none" w:sz="0" w:space="0" w:color="auto"/>
        <w:left w:val="none" w:sz="0" w:space="0" w:color="auto"/>
        <w:bottom w:val="none" w:sz="0" w:space="0" w:color="auto"/>
        <w:right w:val="none" w:sz="0" w:space="0" w:color="auto"/>
      </w:divBdr>
    </w:div>
    <w:div w:id="2022197314">
      <w:bodyDiv w:val="1"/>
      <w:marLeft w:val="0"/>
      <w:marRight w:val="0"/>
      <w:marTop w:val="0"/>
      <w:marBottom w:val="0"/>
      <w:divBdr>
        <w:top w:val="none" w:sz="0" w:space="0" w:color="auto"/>
        <w:left w:val="none" w:sz="0" w:space="0" w:color="auto"/>
        <w:bottom w:val="none" w:sz="0" w:space="0" w:color="auto"/>
        <w:right w:val="none" w:sz="0" w:space="0" w:color="auto"/>
      </w:divBdr>
    </w:div>
    <w:div w:id="2118789103">
      <w:bodyDiv w:val="1"/>
      <w:marLeft w:val="0"/>
      <w:marRight w:val="0"/>
      <w:marTop w:val="0"/>
      <w:marBottom w:val="0"/>
      <w:divBdr>
        <w:top w:val="none" w:sz="0" w:space="0" w:color="auto"/>
        <w:left w:val="none" w:sz="0" w:space="0" w:color="auto"/>
        <w:bottom w:val="none" w:sz="0" w:space="0" w:color="auto"/>
        <w:right w:val="none" w:sz="0" w:space="0" w:color="auto"/>
      </w:divBdr>
    </w:div>
    <w:div w:id="2132506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117" Type="http://schemas.openxmlformats.org/officeDocument/2006/relationships/image" Target="media/image77.png"/><Relationship Id="rId21" Type="http://schemas.openxmlformats.org/officeDocument/2006/relationships/chart" Target="charts/chart2.xml"/><Relationship Id="rId42" Type="http://schemas.openxmlformats.org/officeDocument/2006/relationships/image" Target="media/image16.tiff"/><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chart" Target="charts/chart8.xml"/><Relationship Id="rId84" Type="http://schemas.openxmlformats.org/officeDocument/2006/relationships/image" Target="media/image47.png"/><Relationship Id="rId89" Type="http://schemas.openxmlformats.org/officeDocument/2006/relationships/image" Target="media/image49.png"/><Relationship Id="rId112" Type="http://schemas.openxmlformats.org/officeDocument/2006/relationships/image" Target="media/image72.png"/><Relationship Id="rId16" Type="http://schemas.openxmlformats.org/officeDocument/2006/relationships/diagramLayout" Target="diagrams/layout1.xml"/><Relationship Id="rId107" Type="http://schemas.openxmlformats.org/officeDocument/2006/relationships/image" Target="media/image67.png"/><Relationship Id="rId11" Type="http://schemas.openxmlformats.org/officeDocument/2006/relationships/hyperlink" Target="https://staffsuniversity-my.sharepoint.com/personal/h028524h_student_staffs_ac_uk/Documents/PhD%20write%20up/Thesis%20Write%20Up/Graduate%20School%20Submission%20M%20Hill%20Student%20No%2017028524%20PhD%20Thesis/Thesis%20Write%20Up%20Final%20%20(1).docx" TargetMode="External"/><Relationship Id="rId32" Type="http://schemas.openxmlformats.org/officeDocument/2006/relationships/image" Target="media/image11.png"/><Relationship Id="rId37" Type="http://schemas.microsoft.com/office/2007/relationships/diagramDrawing" Target="diagrams/drawing2.xml"/><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4.png"/><Relationship Id="rId102" Type="http://schemas.openxmlformats.org/officeDocument/2006/relationships/image" Target="media/image62.jpeg"/><Relationship Id="rId123" Type="http://schemas.openxmlformats.org/officeDocument/2006/relationships/image" Target="media/image83.png"/><Relationship Id="rId5" Type="http://schemas.openxmlformats.org/officeDocument/2006/relationships/webSettings" Target="webSettings.xml"/><Relationship Id="rId90" Type="http://schemas.openxmlformats.org/officeDocument/2006/relationships/image" Target="media/image50.jpeg"/><Relationship Id="rId95" Type="http://schemas.openxmlformats.org/officeDocument/2006/relationships/image" Target="media/image55.png"/><Relationship Id="rId22" Type="http://schemas.openxmlformats.org/officeDocument/2006/relationships/image" Target="media/image2.png"/><Relationship Id="rId27" Type="http://schemas.openxmlformats.org/officeDocument/2006/relationships/image" Target="media/image6.png"/><Relationship Id="rId43" Type="http://schemas.openxmlformats.org/officeDocument/2006/relationships/chart" Target="charts/chart4.xml"/><Relationship Id="rId48" Type="http://schemas.openxmlformats.org/officeDocument/2006/relationships/image" Target="media/image21.png"/><Relationship Id="rId64" Type="http://schemas.openxmlformats.org/officeDocument/2006/relationships/image" Target="media/image37.png"/><Relationship Id="rId69" Type="http://schemas.openxmlformats.org/officeDocument/2006/relationships/chart" Target="charts/chart9.xml"/><Relationship Id="rId113" Type="http://schemas.openxmlformats.org/officeDocument/2006/relationships/image" Target="media/image73.png"/><Relationship Id="rId118" Type="http://schemas.openxmlformats.org/officeDocument/2006/relationships/image" Target="media/image78.png"/><Relationship Id="rId80" Type="http://schemas.openxmlformats.org/officeDocument/2006/relationships/image" Target="media/image45.png"/><Relationship Id="rId85" Type="http://schemas.openxmlformats.org/officeDocument/2006/relationships/image" Target="media/image470.png"/><Relationship Id="rId12" Type="http://schemas.openxmlformats.org/officeDocument/2006/relationships/hyperlink" Target="https://staffsuniversity-my.sharepoint.com/personal/h028524h_student_staffs_ac_uk/Documents/PhD%20write%20up/Thesis%20Write%20Up/Graduate%20School%20Submission%20M%20Hill%20Student%20No%2017028524%20PhD%20Thesis/Thesis%20Write%20Up%20Final%20%20(1).docx" TargetMode="External"/><Relationship Id="rId17" Type="http://schemas.openxmlformats.org/officeDocument/2006/relationships/diagramQuickStyle" Target="diagrams/quickStyle1.xml"/><Relationship Id="rId33" Type="http://schemas.openxmlformats.org/officeDocument/2006/relationships/diagramData" Target="diagrams/data2.xml"/><Relationship Id="rId38" Type="http://schemas.openxmlformats.org/officeDocument/2006/relationships/image" Target="media/image12.png"/><Relationship Id="rId59" Type="http://schemas.openxmlformats.org/officeDocument/2006/relationships/image" Target="media/image32.png"/><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yperlink" Target="https://doi.org/10.1136/BMJOPEN-2021-051381" TargetMode="External"/><Relationship Id="rId54" Type="http://schemas.openxmlformats.org/officeDocument/2006/relationships/image" Target="media/image27.png"/><Relationship Id="rId70" Type="http://schemas.openxmlformats.org/officeDocument/2006/relationships/chart" Target="charts/chart10.xml"/><Relationship Id="rId75" Type="http://schemas.openxmlformats.org/officeDocument/2006/relationships/image" Target="media/image40.png"/><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3.xml"/><Relationship Id="rId28" Type="http://schemas.openxmlformats.org/officeDocument/2006/relationships/image" Target="media/image7.png"/><Relationship Id="rId49" Type="http://schemas.openxmlformats.org/officeDocument/2006/relationships/image" Target="media/image22.png"/><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17.png"/><Relationship Id="rId60" Type="http://schemas.openxmlformats.org/officeDocument/2006/relationships/image" Target="media/image33.png"/><Relationship Id="rId65" Type="http://schemas.openxmlformats.org/officeDocument/2006/relationships/chart" Target="charts/chart5.xml"/><Relationship Id="rId81" Type="http://schemas.openxmlformats.org/officeDocument/2006/relationships/image" Target="media/image46.jpg"/><Relationship Id="rId86" Type="http://schemas.openxmlformats.org/officeDocument/2006/relationships/image" Target="media/image48.png"/><Relationship Id="rId13" Type="http://schemas.openxmlformats.org/officeDocument/2006/relationships/image" Target="media/image1.png"/><Relationship Id="rId18" Type="http://schemas.openxmlformats.org/officeDocument/2006/relationships/diagramColors" Target="diagrams/colors1.xml"/><Relationship Id="rId39" Type="http://schemas.openxmlformats.org/officeDocument/2006/relationships/image" Target="media/image13.png"/><Relationship Id="rId109" Type="http://schemas.openxmlformats.org/officeDocument/2006/relationships/image" Target="media/image69.png"/><Relationship Id="rId34" Type="http://schemas.openxmlformats.org/officeDocument/2006/relationships/diagramLayout" Target="diagrams/layout2.xml"/><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1.png"/><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chart" Target="charts/chart11.xml"/><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4.png"/><Relationship Id="rId45" Type="http://schemas.openxmlformats.org/officeDocument/2006/relationships/image" Target="media/image18.tiff"/><Relationship Id="rId66" Type="http://schemas.openxmlformats.org/officeDocument/2006/relationships/chart" Target="charts/chart6.xml"/><Relationship Id="rId87" Type="http://schemas.openxmlformats.org/officeDocument/2006/relationships/hyperlink" Target="https://rdcu.be/b1tKM" TargetMode="External"/><Relationship Id="rId110" Type="http://schemas.openxmlformats.org/officeDocument/2006/relationships/image" Target="media/image70.png"/><Relationship Id="rId115" Type="http://schemas.openxmlformats.org/officeDocument/2006/relationships/image" Target="media/image75.png"/><Relationship Id="rId61" Type="http://schemas.openxmlformats.org/officeDocument/2006/relationships/image" Target="media/image34.png"/><Relationship Id="rId82" Type="http://schemas.openxmlformats.org/officeDocument/2006/relationships/image" Target="media/image460.jpg"/><Relationship Id="rId19" Type="http://schemas.microsoft.com/office/2007/relationships/diagramDrawing" Target="diagrams/drawing1.xml"/><Relationship Id="rId14" Type="http://schemas.openxmlformats.org/officeDocument/2006/relationships/hyperlink" Target="http://www.piedro-therapy.com/children" TargetMode="External"/><Relationship Id="rId30" Type="http://schemas.openxmlformats.org/officeDocument/2006/relationships/image" Target="media/image9.png"/><Relationship Id="rId35" Type="http://schemas.openxmlformats.org/officeDocument/2006/relationships/diagramQuickStyle" Target="diagrams/quickStyle2.xml"/><Relationship Id="rId56" Type="http://schemas.openxmlformats.org/officeDocument/2006/relationships/image" Target="media/image29.png"/><Relationship Id="rId77" Type="http://schemas.openxmlformats.org/officeDocument/2006/relationships/image" Target="media/image42.png"/><Relationship Id="rId100" Type="http://schemas.openxmlformats.org/officeDocument/2006/relationships/image" Target="media/image60.png"/><Relationship Id="rId105" Type="http://schemas.openxmlformats.org/officeDocument/2006/relationships/image" Target="media/image65.png"/><Relationship Id="rId126"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image" Target="media/image24.png"/><Relationship Id="rId72" Type="http://schemas.openxmlformats.org/officeDocument/2006/relationships/chart" Target="charts/chart12.xml"/><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9.png"/><Relationship Id="rId67" Type="http://schemas.openxmlformats.org/officeDocument/2006/relationships/chart" Target="charts/chart7.xml"/><Relationship Id="rId116" Type="http://schemas.openxmlformats.org/officeDocument/2006/relationships/image" Target="media/image76.png"/><Relationship Id="rId20" Type="http://schemas.openxmlformats.org/officeDocument/2006/relationships/chart" Target="charts/chart1.xml"/><Relationship Id="rId41" Type="http://schemas.openxmlformats.org/officeDocument/2006/relationships/image" Target="media/image15.png"/><Relationship Id="rId62" Type="http://schemas.openxmlformats.org/officeDocument/2006/relationships/image" Target="media/image35.png"/><Relationship Id="rId83" Type="http://schemas.openxmlformats.org/officeDocument/2006/relationships/hyperlink" Target="mailto:Matthew.Hill@research.staffs.ac.uk" TargetMode="External"/><Relationship Id="rId88" Type="http://schemas.openxmlformats.org/officeDocument/2006/relationships/hyperlink" Target="mailto:Matthew.Hill@research.staffs.ac.uk1" TargetMode="External"/><Relationship Id="rId111" Type="http://schemas.openxmlformats.org/officeDocument/2006/relationships/image" Target="media/image71.png"/><Relationship Id="rId15" Type="http://schemas.openxmlformats.org/officeDocument/2006/relationships/diagramData" Target="diagrams/data1.xml"/><Relationship Id="rId36" Type="http://schemas.openxmlformats.org/officeDocument/2006/relationships/diagramColors" Target="diagrams/colors2.xml"/><Relationship Id="rId57" Type="http://schemas.openxmlformats.org/officeDocument/2006/relationships/image" Target="media/image30.png"/><Relationship Id="rId106" Type="http://schemas.openxmlformats.org/officeDocument/2006/relationships/image" Target="media/image66.png"/><Relationship Id="rId127" Type="http://schemas.openxmlformats.org/officeDocument/2006/relationships/theme" Target="theme/theme1.xml"/><Relationship Id="rId10" Type="http://schemas.openxmlformats.org/officeDocument/2006/relationships/hyperlink" Target="https://staffsuniversity-my.sharepoint.com/personal/h028524h_student_staffs_ac_uk/Documents/PhD%20write%20up/Thesis%20Write%20Up/Graduate%20School%20Submission%20M%20Hill%20Student%20No%2017028524%20PhD%20Thesis/Thesis%20Write%20Up%20Final%20%20(1).docx" TargetMode="External"/><Relationship Id="rId31" Type="http://schemas.openxmlformats.org/officeDocument/2006/relationships/image" Target="media/image10.png"/><Relationship Id="rId52" Type="http://schemas.openxmlformats.org/officeDocument/2006/relationships/image" Target="media/image25.png"/><Relationship Id="rId73" Type="http://schemas.openxmlformats.org/officeDocument/2006/relationships/image" Target="media/image38.png"/><Relationship Id="rId78" Type="http://schemas.openxmlformats.org/officeDocument/2006/relationships/image" Target="media/image43.png"/><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image" Target="media/image82.png"/><Relationship Id="rId4" Type="http://schemas.openxmlformats.org/officeDocument/2006/relationships/settings" Target="settings.xml"/><Relationship Id="rId9"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file:///E:\Scoping%20Review%20Children's%20Footwear\Year%20of%20publication%20Total%20No%20of%20Papers%20.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Comparison%20of%20Succesive%20Means.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1" Type="http://schemas.openxmlformats.org/officeDocument/2006/relationships/oleObject" Target="file:///\\Volumes\PHD%20PRIMARY\PhD\Children's%20Therapeutic%20Footwear%20Design%20and%20Materials\Protocol%20for%20Mechanical%20Testing%20\data_%202\Pilot%20Data\Excel\Nimco%20Size%2031%20With%20Fore%20and%20Midfoot%20Padding\Comparison%20of%20Succesive%20Mean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Comparison%20of%20Succesive%20Mean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Scoping%20Review%20Children's%20Footwear\Year%20of%20publication%20Total%20No%20of%20Papers%20.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Volumes\PHD%20PRIMARY\PhD\Systematic%20Review%20Therapeutic%20Footwear\Data%20Extraction\Quality%20Assessment\Sys%20Rev%20children%20footwear%20-%20age%20rang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Inshoe%20Inv%20Ever\Inshoe%20Inversion%20Eversion%20Testing%20%2020%20Scrw%20Cl%20with%20fore%20+Mid%201h"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Forefoot%20Flexion\Forefoot%20Flexion%20Testing%20Nim%20Mean%20Standard%20Deviation%20and%20Error"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Torsion\Torsion%20Testing%20Testing%20Nim%20Within%20Trian%20Mean%20Standard%20Deviation%20and%20Er"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Inshoe%20Inv%20Ever\Inshoe%20Inversion%20Eversion%20Testing%20%2020%20Scrw%20Cl%20with%20fore%20+Mid%201h"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Inshoe%20Dorsflex%20Plantarflex\Inshoe%20Dorsiflex%20Plantarflex%20Testing%20%20with%20fore%20+Mi"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Volumes\PHD%20PRIMARY\PhD\Children's%20Therapeutic%20Footwear%20Design%20and%20Materials\Protocol%20for%20Mechanical%20Testing%20\data_%202\Pilot%20Data\Excel\Nimco%20Size%2031%20With%20Fore%20and%20Midfoot%20Padding\Comparison%20of%20Succesive%20Mean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0"/>
          <c:tx>
            <c:v>Total  Studies Screened for Eligibility</c:v>
          </c:tx>
          <c:spPr>
            <a:solidFill>
              <a:schemeClr val="bg2">
                <a:lumMod val="75000"/>
              </a:schemeClr>
            </a:solidFill>
          </c:spPr>
          <c:invertIfNegative val="0"/>
          <c:cat>
            <c:strRef>
              <c:f>(Sheet1!$E$6,Sheet1!$E$11,Sheet1!$E$16,Sheet1!$E$21,Sheet1!$E$26,Sheet1!$E$31,Sheet1!$E$36,Sheet1!$E$41,Sheet1!$E$46,Sheet1!$E$51,Sheet1!$E$56,Sheet1!$E$61,Sheet1!$E$66,Sheet1!$E$71,Sheet1!$E$76,Sheet1!$E$81,Sheet1!$E$86,Sheet1!$E$91,Sheet1!$E$96,Sheet1!$E$101,Sheet1!$E$106,Sheet1!$E$111)</c:f>
              <c:strCache>
                <c:ptCount val="22"/>
                <c:pt idx="0">
                  <c:v>1909-1914</c:v>
                </c:pt>
                <c:pt idx="1">
                  <c:v>1915-1919</c:v>
                </c:pt>
                <c:pt idx="2">
                  <c:v>1920-1924</c:v>
                </c:pt>
                <c:pt idx="3">
                  <c:v>1925-1929</c:v>
                </c:pt>
                <c:pt idx="4">
                  <c:v>1930-1934</c:v>
                </c:pt>
                <c:pt idx="5">
                  <c:v>1935-1939</c:v>
                </c:pt>
                <c:pt idx="6">
                  <c:v>1940-1944</c:v>
                </c:pt>
                <c:pt idx="7">
                  <c:v>1945-1949</c:v>
                </c:pt>
                <c:pt idx="8">
                  <c:v>1950-1954</c:v>
                </c:pt>
                <c:pt idx="9">
                  <c:v>1955-1959</c:v>
                </c:pt>
                <c:pt idx="10">
                  <c:v>1960-1964</c:v>
                </c:pt>
                <c:pt idx="11">
                  <c:v>1965-1969</c:v>
                </c:pt>
                <c:pt idx="12">
                  <c:v>1970-1974</c:v>
                </c:pt>
                <c:pt idx="13">
                  <c:v>1975-1979</c:v>
                </c:pt>
                <c:pt idx="14">
                  <c:v>1980-1984</c:v>
                </c:pt>
                <c:pt idx="15">
                  <c:v>1985-1989</c:v>
                </c:pt>
                <c:pt idx="16">
                  <c:v>1990-1994</c:v>
                </c:pt>
                <c:pt idx="17">
                  <c:v>1995-1999</c:v>
                </c:pt>
                <c:pt idx="18">
                  <c:v>2000-2004</c:v>
                </c:pt>
                <c:pt idx="19">
                  <c:v>2005-2009</c:v>
                </c:pt>
                <c:pt idx="20">
                  <c:v>2010-2014</c:v>
                </c:pt>
                <c:pt idx="21">
                  <c:v>2015- February 2018</c:v>
                </c:pt>
              </c:strCache>
            </c:strRef>
          </c:cat>
          <c:val>
            <c:numRef>
              <c:f>(Sheet1!$F$6,Sheet1!$F$11,Sheet1!$F$16,Sheet1!$F$21,Sheet1!$F$26,Sheet1!$F$31,Sheet1!$F$36,Sheet1!$F$41,Sheet1!$F$46,Sheet1!$F$51,Sheet1!$F$56,Sheet1!$F$61,Sheet1!$F$66,Sheet1!$F$71,Sheet1!$F$76,Sheet1!$F$81,Sheet1!$F$86,Sheet1!$F$91,Sheet1!$F$96,Sheet1!$F$101,Sheet1!$F$106,Sheet1!$F$111)</c:f>
              <c:numCache>
                <c:formatCode>General</c:formatCode>
                <c:ptCount val="22"/>
                <c:pt idx="0">
                  <c:v>2</c:v>
                </c:pt>
                <c:pt idx="1">
                  <c:v>0</c:v>
                </c:pt>
                <c:pt idx="2">
                  <c:v>0</c:v>
                </c:pt>
                <c:pt idx="3">
                  <c:v>5</c:v>
                </c:pt>
                <c:pt idx="4">
                  <c:v>2</c:v>
                </c:pt>
                <c:pt idx="5">
                  <c:v>2</c:v>
                </c:pt>
                <c:pt idx="6">
                  <c:v>1</c:v>
                </c:pt>
                <c:pt idx="7">
                  <c:v>7</c:v>
                </c:pt>
                <c:pt idx="8">
                  <c:v>19</c:v>
                </c:pt>
                <c:pt idx="9">
                  <c:v>15</c:v>
                </c:pt>
                <c:pt idx="10">
                  <c:v>30</c:v>
                </c:pt>
                <c:pt idx="11">
                  <c:v>63</c:v>
                </c:pt>
                <c:pt idx="12">
                  <c:v>119</c:v>
                </c:pt>
                <c:pt idx="13">
                  <c:v>215</c:v>
                </c:pt>
                <c:pt idx="14">
                  <c:v>255</c:v>
                </c:pt>
                <c:pt idx="15">
                  <c:v>275</c:v>
                </c:pt>
                <c:pt idx="16">
                  <c:v>337</c:v>
                </c:pt>
                <c:pt idx="17">
                  <c:v>453</c:v>
                </c:pt>
                <c:pt idx="18">
                  <c:v>657</c:v>
                </c:pt>
                <c:pt idx="19">
                  <c:v>909</c:v>
                </c:pt>
                <c:pt idx="20">
                  <c:v>989</c:v>
                </c:pt>
                <c:pt idx="21">
                  <c:v>651</c:v>
                </c:pt>
              </c:numCache>
            </c:numRef>
          </c:val>
          <c:extLst>
            <c:ext xmlns:c16="http://schemas.microsoft.com/office/drawing/2014/chart" uri="{C3380CC4-5D6E-409C-BE32-E72D297353CC}">
              <c16:uniqueId val="{00000000-FF73-7A44-8212-BB40339D7BDB}"/>
            </c:ext>
          </c:extLst>
        </c:ser>
        <c:dLbls>
          <c:showLegendKey val="0"/>
          <c:showVal val="0"/>
          <c:showCatName val="0"/>
          <c:showSerName val="0"/>
          <c:showPercent val="0"/>
          <c:showBubbleSize val="0"/>
        </c:dLbls>
        <c:gapWidth val="20"/>
        <c:overlap val="100"/>
        <c:axId val="495219176"/>
        <c:axId val="495223440"/>
      </c:barChart>
      <c:barChart>
        <c:barDir val="col"/>
        <c:grouping val="clustered"/>
        <c:varyColors val="0"/>
        <c:ser>
          <c:idx val="0"/>
          <c:order val="1"/>
          <c:tx>
            <c:v>Studies Included for Synthesis</c:v>
          </c:tx>
          <c:spPr>
            <a:solidFill>
              <a:schemeClr val="tx1">
                <a:lumMod val="65000"/>
                <a:lumOff val="35000"/>
              </a:schemeClr>
            </a:solidFill>
          </c:spPr>
          <c:invertIfNegative val="0"/>
          <c:cat>
            <c:multiLvlStrRef>
              <c:f>(Sheet1!$K$7,Sheet1!$K$12,Sheet1!$K$17,Sheet1!$K$22,Sheet1!$K$27,Sheet1!$K$32,Sheet1!$K$37,Sheet1!$K$42,Sheet1!$K$47,Sheet1!$K$52,Sheet1!$K$57,Sheet1!$K$62,Sheet1!$K$67,Sheet1!$K$72,Sheet1!$K$77,Sheet1!$K$82,Sheet1!$K$87,Sheet1!$K$92,Sheet1!$K$97,Sheet1!$K$102,Sheet1!$K$107,Sheet1!#REF!)</c:f>
            </c:multiLvlStrRef>
          </c:cat>
          <c:val>
            <c:numRef>
              <c:f>(Sheet1!$L$7,Sheet1!$L$12,Sheet1!$L$17,Sheet1!$L$22,Sheet1!$L$27,Sheet1!$L$32,Sheet1!$L$37,Sheet1!$L$42,Sheet1!$L$47,Sheet1!$L$52,Sheet1!$L$57,Sheet1!$L$62,Sheet1!$L$67,Sheet1!$L$72,Sheet1!$L$77,Sheet1!$L$82,Sheet1!$L$87,Sheet1!$L$92,Sheet1!$L$97,Sheet1!$L$102,Sheet1!$L$107,Sheet1!$L$111)</c:f>
              <c:numCache>
                <c:formatCode>General</c:formatCode>
                <c:ptCount val="22"/>
                <c:pt idx="0">
                  <c:v>0</c:v>
                </c:pt>
                <c:pt idx="1">
                  <c:v>0</c:v>
                </c:pt>
                <c:pt idx="2">
                  <c:v>0</c:v>
                </c:pt>
                <c:pt idx="3">
                  <c:v>0</c:v>
                </c:pt>
                <c:pt idx="4">
                  <c:v>0</c:v>
                </c:pt>
                <c:pt idx="5">
                  <c:v>1</c:v>
                </c:pt>
                <c:pt idx="6">
                  <c:v>0</c:v>
                </c:pt>
                <c:pt idx="7">
                  <c:v>0</c:v>
                </c:pt>
                <c:pt idx="8">
                  <c:v>0</c:v>
                </c:pt>
                <c:pt idx="9">
                  <c:v>0</c:v>
                </c:pt>
                <c:pt idx="10">
                  <c:v>1</c:v>
                </c:pt>
                <c:pt idx="11">
                  <c:v>1</c:v>
                </c:pt>
                <c:pt idx="12">
                  <c:v>5</c:v>
                </c:pt>
                <c:pt idx="13">
                  <c:v>14</c:v>
                </c:pt>
                <c:pt idx="14">
                  <c:v>15</c:v>
                </c:pt>
                <c:pt idx="15">
                  <c:v>13</c:v>
                </c:pt>
                <c:pt idx="16">
                  <c:v>19</c:v>
                </c:pt>
                <c:pt idx="17">
                  <c:v>23</c:v>
                </c:pt>
                <c:pt idx="18">
                  <c:v>19</c:v>
                </c:pt>
                <c:pt idx="19">
                  <c:v>36</c:v>
                </c:pt>
                <c:pt idx="20">
                  <c:v>80</c:v>
                </c:pt>
                <c:pt idx="21">
                  <c:v>61</c:v>
                </c:pt>
              </c:numCache>
            </c:numRef>
          </c:val>
          <c:extLst>
            <c:ext xmlns:c16="http://schemas.microsoft.com/office/drawing/2014/chart" uri="{C3380CC4-5D6E-409C-BE32-E72D297353CC}">
              <c16:uniqueId val="{00000001-FF73-7A44-8212-BB40339D7BDB}"/>
            </c:ext>
          </c:extLst>
        </c:ser>
        <c:dLbls>
          <c:showLegendKey val="0"/>
          <c:showVal val="0"/>
          <c:showCatName val="0"/>
          <c:showSerName val="0"/>
          <c:showPercent val="0"/>
          <c:showBubbleSize val="0"/>
        </c:dLbls>
        <c:gapWidth val="20"/>
        <c:axId val="464931208"/>
        <c:axId val="464916776"/>
      </c:barChart>
      <c:catAx>
        <c:axId val="495219176"/>
        <c:scaling>
          <c:orientation val="minMax"/>
        </c:scaling>
        <c:delete val="0"/>
        <c:axPos val="b"/>
        <c:title>
          <c:tx>
            <c:rich>
              <a:bodyPr/>
              <a:lstStyle/>
              <a:p>
                <a:pPr>
                  <a:defRPr/>
                </a:pPr>
                <a:r>
                  <a:rPr lang="en-US"/>
                  <a:t>Year of Publication</a:t>
                </a:r>
              </a:p>
            </c:rich>
          </c:tx>
          <c:overlay val="0"/>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223440"/>
        <c:crosses val="autoZero"/>
        <c:auto val="1"/>
        <c:lblAlgn val="ctr"/>
        <c:lblOffset val="100"/>
        <c:noMultiLvlLbl val="0"/>
      </c:catAx>
      <c:valAx>
        <c:axId val="495223440"/>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Total</a:t>
                </a:r>
                <a:r>
                  <a:rPr lang="en-US" baseline="0"/>
                  <a:t> Studies Sceeened for Eligibility </a:t>
                </a:r>
                <a:endParaRPr lang="en-US"/>
              </a:p>
            </c:rich>
          </c:tx>
          <c:layout>
            <c:manualLayout>
              <c:xMode val="edge"/>
              <c:yMode val="edge"/>
              <c:x val="5.8273118544678098E-3"/>
              <c:y val="0.1925756337793798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219176"/>
        <c:crosses val="autoZero"/>
        <c:crossBetween val="between"/>
      </c:valAx>
      <c:valAx>
        <c:axId val="464916776"/>
        <c:scaling>
          <c:orientation val="minMax"/>
          <c:max val="200"/>
        </c:scaling>
        <c:delete val="0"/>
        <c:axPos val="r"/>
        <c:title>
          <c:tx>
            <c:rich>
              <a:bodyPr/>
              <a:lstStyle/>
              <a:p>
                <a:pPr>
                  <a:defRPr/>
                </a:pPr>
                <a:r>
                  <a:rPr lang="en-US"/>
                  <a:t>Studies </a:t>
                </a:r>
                <a:r>
                  <a:rPr lang="en-US" baseline="0"/>
                  <a:t>Included for Synthesis</a:t>
                </a:r>
                <a:r>
                  <a:rPr lang="en-US"/>
                  <a:t> </a:t>
                </a:r>
              </a:p>
            </c:rich>
          </c:tx>
          <c:layout>
            <c:manualLayout>
              <c:xMode val="edge"/>
              <c:yMode val="edge"/>
              <c:x val="0.95745678279623236"/>
              <c:y val="0.27808381542774757"/>
            </c:manualLayout>
          </c:layout>
          <c:overlay val="0"/>
        </c:title>
        <c:numFmt formatCode="General" sourceLinked="1"/>
        <c:majorTickMark val="out"/>
        <c:minorTickMark val="none"/>
        <c:tickLblPos val="nextTo"/>
        <c:crossAx val="464931208"/>
        <c:crosses val="max"/>
        <c:crossBetween val="between"/>
      </c:valAx>
      <c:catAx>
        <c:axId val="464931208"/>
        <c:scaling>
          <c:orientation val="minMax"/>
        </c:scaling>
        <c:delete val="1"/>
        <c:axPos val="b"/>
        <c:numFmt formatCode="General" sourceLinked="1"/>
        <c:majorTickMark val="out"/>
        <c:minorTickMark val="none"/>
        <c:tickLblPos val="nextTo"/>
        <c:crossAx val="464916776"/>
        <c:crosses val="autoZero"/>
        <c:auto val="0"/>
        <c:lblAlgn val="ctr"/>
        <c:lblOffset val="100"/>
        <c:noMultiLvlLbl val="0"/>
      </c:catAx>
      <c:spPr>
        <a:noFill/>
        <a:ln w="25400">
          <a:noFill/>
        </a:ln>
      </c:spPr>
    </c:plotArea>
    <c:legend>
      <c:legendPos val="b"/>
      <c:overlay val="0"/>
      <c:txPr>
        <a:bodyPr/>
        <a:lstStyle/>
        <a:p>
          <a:pPr>
            <a:defRPr>
              <a:solidFill>
                <a:schemeClr val="tx1"/>
              </a:solidFill>
            </a:defRPr>
          </a:pPr>
          <a:endParaRPr lang="en-US"/>
        </a:p>
      </c:txPr>
    </c:legend>
    <c:plotVisOnly val="1"/>
    <c:dispBlanksAs val="zero"/>
    <c:showDLblsOverMax val="0"/>
  </c:chart>
  <c:txPr>
    <a:bodyPr/>
    <a:lstStyle/>
    <a:p>
      <a:pPr>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Midfoot Torsion </a:t>
            </a:r>
            <a:r>
              <a:rPr lang="en-GB"/>
              <a:t>(Inversion Ever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Nimco Midfoot Torsion'!$B$11</c:f>
              <c:strCache>
                <c:ptCount val="1"/>
                <c:pt idx="0">
                  <c:v>Inversion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mco Midfoot Torsion'!$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Midfoot Torsion'!$F$1:$F$10</c:f>
              <c:numCache>
                <c:formatCode>0.00</c:formatCode>
                <c:ptCount val="10"/>
                <c:pt idx="0">
                  <c:v>0.95653605531774777</c:v>
                </c:pt>
                <c:pt idx="1">
                  <c:v>0.99687191307211065</c:v>
                </c:pt>
                <c:pt idx="2">
                  <c:v>1.0092196246295686</c:v>
                </c:pt>
                <c:pt idx="3">
                  <c:v>0.9927560092196247</c:v>
                </c:pt>
                <c:pt idx="4">
                  <c:v>0.9927560092196247</c:v>
                </c:pt>
                <c:pt idx="5">
                  <c:v>0.99522555153111636</c:v>
                </c:pt>
                <c:pt idx="6">
                  <c:v>0.99793028834846431</c:v>
                </c:pt>
                <c:pt idx="7">
                  <c:v>1.0005762265393481</c:v>
                </c:pt>
                <c:pt idx="8">
                  <c:v>1.0020853912852596</c:v>
                </c:pt>
                <c:pt idx="9">
                  <c:v>1</c:v>
                </c:pt>
              </c:numCache>
            </c:numRef>
          </c:yVal>
          <c:smooth val="1"/>
          <c:extLst>
            <c:ext xmlns:c16="http://schemas.microsoft.com/office/drawing/2014/chart" uri="{C3380CC4-5D6E-409C-BE32-E72D297353CC}">
              <c16:uniqueId val="{00000000-1E41-244D-9F04-5E5BEA5F8DB6}"/>
            </c:ext>
          </c:extLst>
        </c:ser>
        <c:ser>
          <c:idx val="1"/>
          <c:order val="1"/>
          <c:tx>
            <c:strRef>
              <c:f>'Nimco Midfoot Torsion'!$C$11</c:f>
              <c:strCache>
                <c:ptCount val="1"/>
                <c:pt idx="0">
                  <c:v>Evers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Nimco Midfoot Torsion'!$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Midfoot Torsion'!$G$1:$G$10</c:f>
              <c:numCache>
                <c:formatCode>0.00</c:formatCode>
                <c:ptCount val="10"/>
                <c:pt idx="0">
                  <c:v>0.86172344689378744</c:v>
                </c:pt>
                <c:pt idx="1">
                  <c:v>0.92538017210892365</c:v>
                </c:pt>
                <c:pt idx="2">
                  <c:v>0.93284608432551364</c:v>
                </c:pt>
                <c:pt idx="3">
                  <c:v>0.94306259577979479</c:v>
                </c:pt>
                <c:pt idx="4">
                  <c:v>0.95272898738653755</c:v>
                </c:pt>
                <c:pt idx="5">
                  <c:v>0.97076505953082626</c:v>
                </c:pt>
                <c:pt idx="6">
                  <c:v>0.97876425119145849</c:v>
                </c:pt>
                <c:pt idx="7">
                  <c:v>0.98608982671224799</c:v>
                </c:pt>
                <c:pt idx="8">
                  <c:v>0.99519300037984459</c:v>
                </c:pt>
                <c:pt idx="9">
                  <c:v>1</c:v>
                </c:pt>
              </c:numCache>
            </c:numRef>
          </c:yVal>
          <c:smooth val="1"/>
          <c:extLst>
            <c:ext xmlns:c16="http://schemas.microsoft.com/office/drawing/2014/chart" uri="{C3380CC4-5D6E-409C-BE32-E72D297353CC}">
              <c16:uniqueId val="{00000001-1E41-244D-9F04-5E5BEA5F8DB6}"/>
            </c:ext>
          </c:extLst>
        </c:ser>
        <c:dLbls>
          <c:showLegendKey val="0"/>
          <c:showVal val="0"/>
          <c:showCatName val="0"/>
          <c:showSerName val="0"/>
          <c:showPercent val="0"/>
          <c:showBubbleSize val="0"/>
        </c:dLbls>
        <c:axId val="456926432"/>
        <c:axId val="456715136"/>
      </c:scatterChart>
      <c:valAx>
        <c:axId val="456926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No of Run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715136"/>
        <c:crosses val="autoZero"/>
        <c:crossBetween val="midCat"/>
        <c:majorUnit val="1"/>
        <c:minorUnit val="1"/>
      </c:valAx>
      <c:valAx>
        <c:axId val="456715136"/>
        <c:scaling>
          <c:orientation val="minMax"/>
          <c:max val="1.100000000000000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sz="1200"/>
                  <a:t>Ratio of Succesive Run mean (1-10) to Mean of !0 runs</a:t>
                </a:r>
              </a:p>
            </c:rich>
          </c:tx>
          <c:layout>
            <c:manualLayout>
              <c:xMode val="edge"/>
              <c:yMode val="edge"/>
              <c:x val="2.3732470334412083E-2"/>
              <c:y val="3.900000000000000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926432"/>
        <c:crosses val="autoZero"/>
        <c:crossBetween val="midCat"/>
        <c:maj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Ankle Inversion</a:t>
            </a:r>
            <a:r>
              <a:rPr lang="en-GB" b="1" baseline="0"/>
              <a:t> Eversion </a:t>
            </a:r>
            <a:endParaRPr lang="en-GB" b="1"/>
          </a:p>
        </c:rich>
      </c:tx>
      <c:overlay val="0"/>
      <c:spPr>
        <a:noFill/>
        <a:ln>
          <a:noFill/>
        </a:ln>
        <a:effectLst/>
      </c:spPr>
    </c:title>
    <c:autoTitleDeleted val="0"/>
    <c:plotArea>
      <c:layout/>
      <c:scatterChart>
        <c:scatterStyle val="lineMarker"/>
        <c:varyColors val="0"/>
        <c:ser>
          <c:idx val="1"/>
          <c:order val="0"/>
          <c:tx>
            <c:strRef>
              <c:f>'Nimco Insoe Inversion Eversion'!$C$11</c:f>
              <c:strCache>
                <c:ptCount val="1"/>
                <c:pt idx="0">
                  <c:v>Eversion</c:v>
                </c:pt>
              </c:strCache>
            </c:strRef>
          </c:tx>
          <c:xVal>
            <c:numRef>
              <c:f>'Nimco Insoe Inversion Eversion'!$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Insoe Inversion Eversion'!$G$1:$G$10</c:f>
              <c:numCache>
                <c:formatCode>0.00</c:formatCode>
                <c:ptCount val="10"/>
                <c:pt idx="0">
                  <c:v>0.87894736842105259</c:v>
                </c:pt>
                <c:pt idx="1">
                  <c:v>0.8710526315789473</c:v>
                </c:pt>
                <c:pt idx="2">
                  <c:v>0.86052631578947358</c:v>
                </c:pt>
                <c:pt idx="3">
                  <c:v>0.88289473684210518</c:v>
                </c:pt>
                <c:pt idx="4">
                  <c:v>0.92947368421052612</c:v>
                </c:pt>
                <c:pt idx="5">
                  <c:v>0.95438596491228067</c:v>
                </c:pt>
                <c:pt idx="6">
                  <c:v>0.96804511278195493</c:v>
                </c:pt>
                <c:pt idx="7">
                  <c:v>0.98486842105263162</c:v>
                </c:pt>
                <c:pt idx="8">
                  <c:v>0.99678362573099433</c:v>
                </c:pt>
                <c:pt idx="9">
                  <c:v>1</c:v>
                </c:pt>
              </c:numCache>
            </c:numRef>
          </c:yVal>
          <c:smooth val="0"/>
          <c:extLst>
            <c:ext xmlns:c16="http://schemas.microsoft.com/office/drawing/2014/chart" uri="{C3380CC4-5D6E-409C-BE32-E72D297353CC}">
              <c16:uniqueId val="{00000000-6865-5144-9605-8495BA67F6E2}"/>
            </c:ext>
          </c:extLst>
        </c:ser>
        <c:ser>
          <c:idx val="0"/>
          <c:order val="1"/>
          <c:tx>
            <c:strRef>
              <c:f>'Nimco Insoe Inversion Eversion'!$B$11</c:f>
              <c:strCache>
                <c:ptCount val="1"/>
                <c:pt idx="0">
                  <c:v>Invers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mco Insoe Inversion Eversion'!$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Insoe Inversion Eversion'!$F$1:$F$10</c:f>
              <c:numCache>
                <c:formatCode>0.00</c:formatCode>
                <c:ptCount val="10"/>
                <c:pt idx="0">
                  <c:v>0.93152866242038213</c:v>
                </c:pt>
                <c:pt idx="1">
                  <c:v>0.9288747346072187</c:v>
                </c:pt>
                <c:pt idx="2">
                  <c:v>0.91472045293701354</c:v>
                </c:pt>
                <c:pt idx="3">
                  <c:v>0.92157643312101922</c:v>
                </c:pt>
                <c:pt idx="4">
                  <c:v>0.94002123142250538</c:v>
                </c:pt>
                <c:pt idx="5">
                  <c:v>0.96602972399150755</c:v>
                </c:pt>
                <c:pt idx="6">
                  <c:v>0.98650288140733999</c:v>
                </c:pt>
                <c:pt idx="7">
                  <c:v>0.99455944798301488</c:v>
                </c:pt>
                <c:pt idx="8">
                  <c:v>0.99669733427695206</c:v>
                </c:pt>
                <c:pt idx="9">
                  <c:v>1</c:v>
                </c:pt>
              </c:numCache>
            </c:numRef>
          </c:yVal>
          <c:smooth val="0"/>
          <c:extLst>
            <c:ext xmlns:c16="http://schemas.microsoft.com/office/drawing/2014/chart" uri="{C3380CC4-5D6E-409C-BE32-E72D297353CC}">
              <c16:uniqueId val="{00000001-6865-5144-9605-8495BA67F6E2}"/>
            </c:ext>
          </c:extLst>
        </c:ser>
        <c:dLbls>
          <c:showLegendKey val="0"/>
          <c:showVal val="0"/>
          <c:showCatName val="0"/>
          <c:showSerName val="0"/>
          <c:showPercent val="0"/>
          <c:showBubbleSize val="0"/>
        </c:dLbls>
        <c:axId val="421289840"/>
        <c:axId val="470516624"/>
      </c:scatterChart>
      <c:valAx>
        <c:axId val="421289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sz="1200"/>
                </a:pPr>
                <a:r>
                  <a:rPr lang="en-GB" sz="1200"/>
                  <a:t>Number of Run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70516624"/>
        <c:crosses val="autoZero"/>
        <c:crossBetween val="midCat"/>
        <c:majorUnit val="1"/>
        <c:minorUnit val="1"/>
      </c:valAx>
      <c:valAx>
        <c:axId val="470516624"/>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a:lstStyle/>
              <a:p>
                <a:pPr>
                  <a:defRPr sz="1200"/>
                </a:pPr>
                <a:r>
                  <a:rPr lang="en-GB" sz="1200"/>
                  <a:t>Ratio of Succesive Run Mean</a:t>
                </a:r>
                <a:r>
                  <a:rPr lang="en-GB" sz="1200" baseline="0"/>
                  <a:t> (1-10) to Mean of 10 Runs</a:t>
                </a:r>
                <a:endParaRPr lang="en-GB" sz="1200"/>
              </a:p>
            </c:rich>
          </c:tx>
          <c:overlay val="0"/>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21289840"/>
        <c:crosses val="autoZero"/>
        <c:crossBetween val="midCat"/>
        <c:majorUnit val="0.1"/>
      </c:valAx>
    </c:plotArea>
    <c:legend>
      <c:legendPos val="r"/>
      <c:overlay val="0"/>
    </c:legend>
    <c:plotVisOnly val="1"/>
    <c:dispBlanksAs val="gap"/>
    <c:showDLblsOverMax val="0"/>
    <c:extLst/>
  </c:chart>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Ankle Plantarflexion / Dorsiflexion</a:t>
            </a:r>
          </a:p>
        </c:rich>
      </c:tx>
      <c:layout>
        <c:manualLayout>
          <c:xMode val="edge"/>
          <c:yMode val="edge"/>
          <c:x val="0.25136493440791069"/>
          <c:y val="3.23952217047985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Nimco Inshoe Dorsi Plantarflex'!$B$11</c:f>
              <c:strCache>
                <c:ptCount val="1"/>
                <c:pt idx="0">
                  <c:v>Plantarflex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mco Inshoe Dorsi Plantarflex'!$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Inshoe Dorsi Plantarflex'!$F$1:$F$10</c:f>
              <c:numCache>
                <c:formatCode>0.00</c:formatCode>
                <c:ptCount val="10"/>
                <c:pt idx="0">
                  <c:v>0.83930239800685147</c:v>
                </c:pt>
                <c:pt idx="1">
                  <c:v>0.89535970102771723</c:v>
                </c:pt>
                <c:pt idx="2">
                  <c:v>0.91975500882383476</c:v>
                </c:pt>
                <c:pt idx="3">
                  <c:v>0.93779196511990037</c:v>
                </c:pt>
                <c:pt idx="4">
                  <c:v>0.95702273435066965</c:v>
                </c:pt>
                <c:pt idx="5">
                  <c:v>0.96024083878334898</c:v>
                </c:pt>
                <c:pt idx="6">
                  <c:v>0.97366196556479956</c:v>
                </c:pt>
                <c:pt idx="7">
                  <c:v>0.98353316723762063</c:v>
                </c:pt>
                <c:pt idx="8">
                  <c:v>0.99172981764074875</c:v>
                </c:pt>
                <c:pt idx="9">
                  <c:v>1</c:v>
                </c:pt>
              </c:numCache>
            </c:numRef>
          </c:yVal>
          <c:smooth val="1"/>
          <c:extLst>
            <c:ext xmlns:c16="http://schemas.microsoft.com/office/drawing/2014/chart" uri="{C3380CC4-5D6E-409C-BE32-E72D297353CC}">
              <c16:uniqueId val="{00000000-FEEA-B243-99DB-7D3F98056221}"/>
            </c:ext>
          </c:extLst>
        </c:ser>
        <c:ser>
          <c:idx val="1"/>
          <c:order val="1"/>
          <c:tx>
            <c:strRef>
              <c:f>'Nimco Inshoe Dorsi Plantarflex'!$C$11</c:f>
              <c:strCache>
                <c:ptCount val="1"/>
                <c:pt idx="0">
                  <c:v>Dorsiflex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Nimco Inshoe Dorsi Plantarflex'!$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Inshoe Dorsi Plantarflex'!$G$1:$G$10</c:f>
              <c:numCache>
                <c:formatCode>0.00</c:formatCode>
                <c:ptCount val="10"/>
                <c:pt idx="0">
                  <c:v>0.96561969439728335</c:v>
                </c:pt>
                <c:pt idx="1">
                  <c:v>0.96455857385398969</c:v>
                </c:pt>
                <c:pt idx="2">
                  <c:v>0.96774193548387077</c:v>
                </c:pt>
                <c:pt idx="3">
                  <c:v>0.967211375212224</c:v>
                </c:pt>
                <c:pt idx="4">
                  <c:v>0.96561969439728335</c:v>
                </c:pt>
                <c:pt idx="5">
                  <c:v>0.97481607243916213</c:v>
                </c:pt>
                <c:pt idx="6">
                  <c:v>0.98108173659956333</c:v>
                </c:pt>
                <c:pt idx="7">
                  <c:v>0.98631154499151086</c:v>
                </c:pt>
                <c:pt idx="8">
                  <c:v>0.99368043765327285</c:v>
                </c:pt>
                <c:pt idx="9">
                  <c:v>1</c:v>
                </c:pt>
              </c:numCache>
            </c:numRef>
          </c:yVal>
          <c:smooth val="1"/>
          <c:extLst>
            <c:ext xmlns:c16="http://schemas.microsoft.com/office/drawing/2014/chart" uri="{C3380CC4-5D6E-409C-BE32-E72D297353CC}">
              <c16:uniqueId val="{00000001-FEEA-B243-99DB-7D3F98056221}"/>
            </c:ext>
          </c:extLst>
        </c:ser>
        <c:dLbls>
          <c:showLegendKey val="0"/>
          <c:showVal val="0"/>
          <c:showCatName val="0"/>
          <c:showSerName val="0"/>
          <c:showPercent val="0"/>
          <c:showBubbleSize val="0"/>
        </c:dLbls>
        <c:axId val="534588336"/>
        <c:axId val="534368880"/>
      </c:scatterChart>
      <c:valAx>
        <c:axId val="534588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a:solidFill>
                      <a:schemeClr val="tx1"/>
                    </a:solidFill>
                  </a:rPr>
                  <a:t>No of Run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34368880"/>
        <c:crosses val="autoZero"/>
        <c:crossBetween val="midCat"/>
        <c:majorUnit val="1"/>
        <c:minorUnit val="1"/>
      </c:valAx>
      <c:valAx>
        <c:axId val="534368880"/>
        <c:scaling>
          <c:orientation val="minMax"/>
          <c:max val="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GB" sz="1200" b="1">
                    <a:solidFill>
                      <a:schemeClr val="tx1"/>
                    </a:solidFill>
                  </a:rPr>
                  <a:t>Ratio of Succesive Run mean (1-10) to Mean of 10 runs</a:t>
                </a:r>
              </a:p>
            </c:rich>
          </c:tx>
          <c:layout>
            <c:manualLayout>
              <c:xMode val="edge"/>
              <c:yMode val="edge"/>
              <c:x val="1.2257405515832482E-2"/>
              <c:y val="8.581736158199908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345883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196388261851015"/>
          <c:y val="2.1193509204736539E-2"/>
          <c:w val="0.89126410835214442"/>
          <c:h val="0.61057568967131415"/>
        </c:manualLayout>
      </c:layout>
      <c:lineChart>
        <c:grouping val="standard"/>
        <c:varyColors val="0"/>
        <c:ser>
          <c:idx val="0"/>
          <c:order val="0"/>
          <c:tx>
            <c:v>Studies Included for Synthesis</c:v>
          </c:tx>
          <c:spPr>
            <a:ln w="28575" cap="rnd">
              <a:solidFill>
                <a:schemeClr val="accent1"/>
              </a:solidFill>
              <a:round/>
            </a:ln>
            <a:effectLst/>
          </c:spPr>
          <c:marker>
            <c:symbol val="none"/>
          </c:marker>
          <c:cat>
            <c:strRef>
              <c:f>(copy!$X$67,copy!$X$72,copy!$X$77,copy!$X$82,copy!$X$87,copy!$X$92,copy!$X$97,copy!$X$102,copy!$X$107,copy!$X$111)</c:f>
              <c:strCache>
                <c:ptCount val="10"/>
                <c:pt idx="0">
                  <c:v>1970-1974</c:v>
                </c:pt>
                <c:pt idx="1">
                  <c:v>1975-1979</c:v>
                </c:pt>
                <c:pt idx="2">
                  <c:v>1980-1984</c:v>
                </c:pt>
                <c:pt idx="3">
                  <c:v>1985-1989</c:v>
                </c:pt>
                <c:pt idx="4">
                  <c:v>1990-1994</c:v>
                </c:pt>
                <c:pt idx="5">
                  <c:v>1995-1999</c:v>
                </c:pt>
                <c:pt idx="6">
                  <c:v>2000-2004</c:v>
                </c:pt>
                <c:pt idx="7">
                  <c:v>2005-2009</c:v>
                </c:pt>
                <c:pt idx="8">
                  <c:v>2010-2014</c:v>
                </c:pt>
                <c:pt idx="9">
                  <c:v>2015-February 2018</c:v>
                </c:pt>
              </c:strCache>
            </c:strRef>
          </c:cat>
          <c:val>
            <c:numRef>
              <c:f>(copy!$Y$67,copy!$Y$72,copy!$Y$77,copy!$Y$82,copy!$Y$87,copy!$Y$92,copy!$Y$97,copy!$Y$102,copy!$Y$107,copy!$Y$111)</c:f>
              <c:numCache>
                <c:formatCode>General</c:formatCode>
                <c:ptCount val="10"/>
                <c:pt idx="0">
                  <c:v>5</c:v>
                </c:pt>
                <c:pt idx="1">
                  <c:v>14</c:v>
                </c:pt>
                <c:pt idx="2">
                  <c:v>15</c:v>
                </c:pt>
                <c:pt idx="3">
                  <c:v>13</c:v>
                </c:pt>
                <c:pt idx="4">
                  <c:v>19</c:v>
                </c:pt>
                <c:pt idx="5">
                  <c:v>23</c:v>
                </c:pt>
                <c:pt idx="6">
                  <c:v>19</c:v>
                </c:pt>
                <c:pt idx="7">
                  <c:v>36</c:v>
                </c:pt>
                <c:pt idx="8">
                  <c:v>80</c:v>
                </c:pt>
                <c:pt idx="9">
                  <c:v>61</c:v>
                </c:pt>
              </c:numCache>
            </c:numRef>
          </c:val>
          <c:smooth val="0"/>
          <c:extLst>
            <c:ext xmlns:c16="http://schemas.microsoft.com/office/drawing/2014/chart" uri="{C3380CC4-5D6E-409C-BE32-E72D297353CC}">
              <c16:uniqueId val="{00000000-D8AE-0B4D-BDFE-433E1F93CEF7}"/>
            </c:ext>
          </c:extLst>
        </c:ser>
        <c:ser>
          <c:idx val="1"/>
          <c:order val="1"/>
          <c:tx>
            <c:v> Children's Therapeutic Footwear Studies</c:v>
          </c:tx>
          <c:spPr>
            <a:ln w="28575" cap="rnd">
              <a:solidFill>
                <a:schemeClr val="accent2"/>
              </a:solidFill>
              <a:round/>
            </a:ln>
            <a:effectLst/>
          </c:spPr>
          <c:marker>
            <c:symbol val="none"/>
          </c:marker>
          <c:cat>
            <c:strRef>
              <c:f>(copy!$X$67,copy!$X$72,copy!$X$77,copy!$X$82,copy!$X$87,copy!$X$92,copy!$X$97,copy!$X$102,copy!$X$107,copy!$X$111)</c:f>
              <c:strCache>
                <c:ptCount val="10"/>
                <c:pt idx="0">
                  <c:v>1970-1974</c:v>
                </c:pt>
                <c:pt idx="1">
                  <c:v>1975-1979</c:v>
                </c:pt>
                <c:pt idx="2">
                  <c:v>1980-1984</c:v>
                </c:pt>
                <c:pt idx="3">
                  <c:v>1985-1989</c:v>
                </c:pt>
                <c:pt idx="4">
                  <c:v>1990-1994</c:v>
                </c:pt>
                <c:pt idx="5">
                  <c:v>1995-1999</c:v>
                </c:pt>
                <c:pt idx="6">
                  <c:v>2000-2004</c:v>
                </c:pt>
                <c:pt idx="7">
                  <c:v>2005-2009</c:v>
                </c:pt>
                <c:pt idx="8">
                  <c:v>2010-2014</c:v>
                </c:pt>
                <c:pt idx="9">
                  <c:v>2015-February 2018</c:v>
                </c:pt>
              </c:strCache>
            </c:strRef>
          </c:cat>
          <c:val>
            <c:numRef>
              <c:f>(copy!$Z$67,copy!$Z$72,copy!$Z$77,copy!$Z$82,copy!$Z$87,copy!$Z$92,copy!$Z$97,copy!$Z$102,copy!$Z$107,copy!$Z$111)</c:f>
              <c:numCache>
                <c:formatCode>General</c:formatCode>
                <c:ptCount val="10"/>
                <c:pt idx="0">
                  <c:v>2</c:v>
                </c:pt>
                <c:pt idx="1">
                  <c:v>6</c:v>
                </c:pt>
                <c:pt idx="2">
                  <c:v>8</c:v>
                </c:pt>
                <c:pt idx="3">
                  <c:v>6</c:v>
                </c:pt>
                <c:pt idx="4">
                  <c:v>7</c:v>
                </c:pt>
                <c:pt idx="5">
                  <c:v>10</c:v>
                </c:pt>
                <c:pt idx="6">
                  <c:v>9</c:v>
                </c:pt>
                <c:pt idx="7">
                  <c:v>8</c:v>
                </c:pt>
                <c:pt idx="8">
                  <c:v>14</c:v>
                </c:pt>
                <c:pt idx="9">
                  <c:v>8</c:v>
                </c:pt>
              </c:numCache>
            </c:numRef>
          </c:val>
          <c:smooth val="0"/>
          <c:extLst>
            <c:ext xmlns:c16="http://schemas.microsoft.com/office/drawing/2014/chart" uri="{C3380CC4-5D6E-409C-BE32-E72D297353CC}">
              <c16:uniqueId val="{00000001-D8AE-0B4D-BDFE-433E1F93CEF7}"/>
            </c:ext>
          </c:extLst>
        </c:ser>
        <c:dLbls>
          <c:showLegendKey val="0"/>
          <c:showVal val="0"/>
          <c:showCatName val="0"/>
          <c:showSerName val="0"/>
          <c:showPercent val="0"/>
          <c:showBubbleSize val="0"/>
        </c:dLbls>
        <c:smooth val="0"/>
        <c:axId val="358429168"/>
        <c:axId val="358422936"/>
      </c:lineChart>
      <c:catAx>
        <c:axId val="358429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 of Publi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358422936"/>
        <c:crosses val="autoZero"/>
        <c:auto val="1"/>
        <c:lblAlgn val="ctr"/>
        <c:lblOffset val="100"/>
        <c:noMultiLvlLbl val="0"/>
      </c:catAx>
      <c:valAx>
        <c:axId val="358422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rgbClr val="00206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429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53044180844774969"/>
          <c:y val="3.8314176245210725E-2"/>
          <c:w val="0.43999829510602773"/>
          <c:h val="0.80702435706508469"/>
        </c:manualLayout>
      </c:layout>
      <c:barChart>
        <c:barDir val="bar"/>
        <c:grouping val="clustered"/>
        <c:varyColors val="0"/>
        <c:ser>
          <c:idx val="0"/>
          <c:order val="0"/>
          <c:spPr>
            <a:solidFill>
              <a:schemeClr val="tx1"/>
            </a:solidFill>
            <a:ln>
              <a:noFill/>
            </a:ln>
            <a:effectLst/>
          </c:spPr>
          <c:invertIfNegative val="0"/>
          <c:cat>
            <c:strRef>
              <c:f>Figure!$X$30:$X$42</c:f>
              <c:strCache>
                <c:ptCount val="13"/>
                <c:pt idx="0">
                  <c:v>Zabjek et al. (2001)* [n=46] / Scoliosis</c:v>
                </c:pt>
                <c:pt idx="1">
                  <c:v>Wesdock &amp; Edge (2003) [n=11] / Cerebral Palsy</c:v>
                </c:pt>
                <c:pt idx="2">
                  <c:v>Ramstrand et al. (2008) [n=10] / Developmental disabilities</c:v>
                </c:pt>
                <c:pt idx="3">
                  <c:v>Knittel and Staheli (1976) [n=10] / Intoeing</c:v>
                </c:pt>
                <c:pt idx="4">
                  <c:v>Jagadamma et al. (2009) [n=5] / Cerebral palsy</c:v>
                </c:pt>
                <c:pt idx="5">
                  <c:v>Eek et al. (2017) [n=10] / Cerebral palsy</c:v>
                </c:pt>
                <c:pt idx="6">
                  <c:v>Basta et al. (1977) [n=50] / Flat Feet (Symptomatic)</c:v>
                </c:pt>
                <c:pt idx="7">
                  <c:v>Bakker et al. (1997) [n=48] / Duchenne muscular dystrophy</c:v>
                </c:pt>
                <c:pt idx="8">
                  <c:v>Aboutorabi et al. (2014)* [n=30] / Flat Feet</c:v>
                </c:pt>
                <c:pt idx="9">
                  <c:v>Abd Elkader et al. (2013) [n=30] / Down’s syndrome (Flat Feet)</c:v>
                </c:pt>
                <c:pt idx="10">
                  <c:v>Wenger et al. (1989)*, ‡ [n=98]  / Flat Feet</c:v>
                </c:pt>
                <c:pt idx="11">
                  <c:v>Kanatli et al. (2016)‡ [n=45] / Flat Feet</c:v>
                </c:pt>
                <c:pt idx="12">
                  <c:v>Chen et al. (2015)† [n=53] / Congenital talipes equinovarus</c:v>
                </c:pt>
              </c:strCache>
            </c:strRef>
          </c:cat>
          <c:val>
            <c:numRef>
              <c:f>Figure!$Y$30:$Y$42</c:f>
              <c:numCache>
                <c:formatCode>General</c:formatCode>
                <c:ptCount val="13"/>
                <c:pt idx="0">
                  <c:v>14</c:v>
                </c:pt>
                <c:pt idx="1">
                  <c:v>13.5</c:v>
                </c:pt>
                <c:pt idx="2">
                  <c:v>17</c:v>
                </c:pt>
                <c:pt idx="3">
                  <c:v>10</c:v>
                </c:pt>
                <c:pt idx="4">
                  <c:v>12.6</c:v>
                </c:pt>
                <c:pt idx="5">
                  <c:v>12.8</c:v>
                </c:pt>
                <c:pt idx="6">
                  <c:v>7</c:v>
                </c:pt>
                <c:pt idx="7">
                  <c:v>12</c:v>
                </c:pt>
                <c:pt idx="8">
                  <c:v>9.32</c:v>
                </c:pt>
                <c:pt idx="9">
                  <c:v>5</c:v>
                </c:pt>
                <c:pt idx="10">
                  <c:v>3.5</c:v>
                </c:pt>
                <c:pt idx="11">
                  <c:v>6</c:v>
                </c:pt>
                <c:pt idx="12">
                  <c:v>5</c:v>
                </c:pt>
              </c:numCache>
            </c:numRef>
          </c:val>
          <c:extLst>
            <c:ext xmlns:c16="http://schemas.microsoft.com/office/drawing/2014/chart" uri="{C3380CC4-5D6E-409C-BE32-E72D297353CC}">
              <c16:uniqueId val="{00000000-918A-5845-B1F4-E680773CE021}"/>
            </c:ext>
          </c:extLst>
        </c:ser>
        <c:dLbls>
          <c:showLegendKey val="0"/>
          <c:showVal val="0"/>
          <c:showCatName val="0"/>
          <c:showSerName val="0"/>
          <c:showPercent val="0"/>
          <c:showBubbleSize val="0"/>
        </c:dLbls>
        <c:gapWidth val="182"/>
        <c:axId val="450640376"/>
        <c:axId val="450643000"/>
      </c:barChart>
      <c:barChart>
        <c:barDir val="bar"/>
        <c:grouping val="clustered"/>
        <c:varyColors val="0"/>
        <c:ser>
          <c:idx val="1"/>
          <c:order val="1"/>
          <c:spPr>
            <a:solidFill>
              <a:schemeClr val="bg1"/>
            </a:solidFill>
            <a:ln>
              <a:noFill/>
            </a:ln>
            <a:effectLst/>
          </c:spPr>
          <c:invertIfNegative val="0"/>
          <c:val>
            <c:numRef>
              <c:f>Figure!$Y$16:$Y$28</c:f>
              <c:numCache>
                <c:formatCode>General</c:formatCode>
                <c:ptCount val="13"/>
                <c:pt idx="0">
                  <c:v>10</c:v>
                </c:pt>
                <c:pt idx="1">
                  <c:v>4</c:v>
                </c:pt>
                <c:pt idx="2">
                  <c:v>10</c:v>
                </c:pt>
                <c:pt idx="3">
                  <c:v>3.5</c:v>
                </c:pt>
                <c:pt idx="4">
                  <c:v>5.6</c:v>
                </c:pt>
                <c:pt idx="5">
                  <c:v>7.8</c:v>
                </c:pt>
                <c:pt idx="6">
                  <c:v>6.5</c:v>
                </c:pt>
                <c:pt idx="7">
                  <c:v>5</c:v>
                </c:pt>
                <c:pt idx="8">
                  <c:v>6.42</c:v>
                </c:pt>
                <c:pt idx="9">
                  <c:v>3</c:v>
                </c:pt>
                <c:pt idx="10">
                  <c:v>1.2999999999999998</c:v>
                </c:pt>
                <c:pt idx="11">
                  <c:v>1.4</c:v>
                </c:pt>
                <c:pt idx="12">
                  <c:v>4</c:v>
                </c:pt>
              </c:numCache>
            </c:numRef>
          </c:val>
          <c:extLst>
            <c:ext xmlns:c16="http://schemas.microsoft.com/office/drawing/2014/chart" uri="{C3380CC4-5D6E-409C-BE32-E72D297353CC}">
              <c16:uniqueId val="{00000001-918A-5845-B1F4-E680773CE021}"/>
            </c:ext>
          </c:extLst>
        </c:ser>
        <c:dLbls>
          <c:showLegendKey val="0"/>
          <c:showVal val="0"/>
          <c:showCatName val="0"/>
          <c:showSerName val="0"/>
          <c:showPercent val="0"/>
          <c:showBubbleSize val="0"/>
        </c:dLbls>
        <c:gapWidth val="182"/>
        <c:axId val="618355088"/>
        <c:axId val="618351808"/>
      </c:barChart>
      <c:catAx>
        <c:axId val="45064037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sz="1200" b="1"/>
                  <a:t>Study (year) [sample size] / </a:t>
                </a:r>
                <a:r>
                  <a:rPr lang="en-GB" sz="1200" b="1" i="0" u="none" strike="noStrike" baseline="0">
                    <a:effectLst/>
                  </a:rPr>
                  <a:t>participants' </a:t>
                </a:r>
                <a:r>
                  <a:rPr lang="en-GB" sz="1200" b="1"/>
                  <a:t>medical</a:t>
                </a:r>
                <a:r>
                  <a:rPr lang="en-GB" sz="1200" b="1" baseline="0"/>
                  <a:t> condition</a:t>
                </a:r>
                <a:endParaRPr lang="en-GB" sz="1200" b="1"/>
              </a:p>
            </c:rich>
          </c:tx>
          <c:layout>
            <c:manualLayout>
              <c:xMode val="edge"/>
              <c:yMode val="edge"/>
              <c:x val="1.0055304172951232E-2"/>
              <c:y val="6.6790925522572056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50643000"/>
        <c:crosses val="autoZero"/>
        <c:auto val="1"/>
        <c:lblAlgn val="ctr"/>
        <c:lblOffset val="100"/>
        <c:noMultiLvlLbl val="0"/>
      </c:catAx>
      <c:valAx>
        <c:axId val="450643000"/>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Age (years)</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50640376"/>
        <c:crosses val="autoZero"/>
        <c:crossBetween val="between"/>
      </c:valAx>
      <c:valAx>
        <c:axId val="618351808"/>
        <c:scaling>
          <c:orientation val="minMax"/>
          <c:max val="18"/>
        </c:scaling>
        <c:delete val="1"/>
        <c:axPos val="t"/>
        <c:numFmt formatCode="General" sourceLinked="1"/>
        <c:majorTickMark val="out"/>
        <c:minorTickMark val="none"/>
        <c:tickLblPos val="nextTo"/>
        <c:crossAx val="618355088"/>
        <c:crosses val="max"/>
        <c:crossBetween val="between"/>
      </c:valAx>
      <c:catAx>
        <c:axId val="618355088"/>
        <c:scaling>
          <c:orientation val="minMax"/>
        </c:scaling>
        <c:delete val="1"/>
        <c:axPos val="l"/>
        <c:majorTickMark val="out"/>
        <c:minorTickMark val="none"/>
        <c:tickLblPos val="nextTo"/>
        <c:crossAx val="618351808"/>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imco Ankle</a:t>
            </a:r>
            <a:r>
              <a:rPr lang="en-GB" baseline="0"/>
              <a:t>  </a:t>
            </a:r>
            <a:r>
              <a:rPr lang="en-GB"/>
              <a:t>Inversion Ever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spPr>
            <a:ln w="19050" cap="rnd">
              <a:solidFill>
                <a:schemeClr val="accent1"/>
              </a:solidFill>
              <a:round/>
            </a:ln>
            <a:effectLst/>
          </c:spPr>
          <c:marker>
            <c:symbol val="none"/>
          </c:marker>
          <c:xVal>
            <c:numRef>
              <c:f>'[Inshoe Inversion Eversion Testing  20 Scrw Cl with fore +Mid 1h Nov (13) copy.xlsx]Inshoe Inversion Eversion Testi'!$C$1682:$C$1769</c:f>
              <c:numCache>
                <c:formatCode>General</c:formatCode>
                <c:ptCount val="88"/>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1</c:v>
                </c:pt>
                <c:pt idx="23">
                  <c:v>20</c:v>
                </c:pt>
                <c:pt idx="24">
                  <c:v>19</c:v>
                </c:pt>
                <c:pt idx="25">
                  <c:v>18</c:v>
                </c:pt>
                <c:pt idx="26">
                  <c:v>17</c:v>
                </c:pt>
                <c:pt idx="27">
                  <c:v>16</c:v>
                </c:pt>
                <c:pt idx="28">
                  <c:v>15</c:v>
                </c:pt>
                <c:pt idx="29">
                  <c:v>14</c:v>
                </c:pt>
                <c:pt idx="30">
                  <c:v>13</c:v>
                </c:pt>
                <c:pt idx="31">
                  <c:v>12</c:v>
                </c:pt>
                <c:pt idx="32">
                  <c:v>11</c:v>
                </c:pt>
                <c:pt idx="33">
                  <c:v>10</c:v>
                </c:pt>
                <c:pt idx="34">
                  <c:v>9</c:v>
                </c:pt>
                <c:pt idx="35">
                  <c:v>8</c:v>
                </c:pt>
                <c:pt idx="36">
                  <c:v>7</c:v>
                </c:pt>
                <c:pt idx="37">
                  <c:v>6</c:v>
                </c:pt>
                <c:pt idx="38">
                  <c:v>5</c:v>
                </c:pt>
                <c:pt idx="39">
                  <c:v>4</c:v>
                </c:pt>
                <c:pt idx="40">
                  <c:v>3</c:v>
                </c:pt>
                <c:pt idx="41">
                  <c:v>2</c:v>
                </c:pt>
                <c:pt idx="42">
                  <c:v>1</c:v>
                </c:pt>
                <c:pt idx="43">
                  <c:v>0</c:v>
                </c:pt>
                <c:pt idx="44">
                  <c:v>0</c:v>
                </c:pt>
                <c:pt idx="45">
                  <c:v>-1</c:v>
                </c:pt>
                <c:pt idx="46">
                  <c:v>-2</c:v>
                </c:pt>
                <c:pt idx="47">
                  <c:v>-3</c:v>
                </c:pt>
                <c:pt idx="48">
                  <c:v>-4</c:v>
                </c:pt>
                <c:pt idx="49">
                  <c:v>-5</c:v>
                </c:pt>
                <c:pt idx="50">
                  <c:v>-6</c:v>
                </c:pt>
                <c:pt idx="51">
                  <c:v>-7</c:v>
                </c:pt>
                <c:pt idx="52">
                  <c:v>-8</c:v>
                </c:pt>
                <c:pt idx="53">
                  <c:v>-9</c:v>
                </c:pt>
                <c:pt idx="54">
                  <c:v>-10</c:v>
                </c:pt>
                <c:pt idx="55">
                  <c:v>-11</c:v>
                </c:pt>
                <c:pt idx="56">
                  <c:v>-12</c:v>
                </c:pt>
                <c:pt idx="57">
                  <c:v>-13</c:v>
                </c:pt>
                <c:pt idx="58">
                  <c:v>-14</c:v>
                </c:pt>
                <c:pt idx="59">
                  <c:v>-15</c:v>
                </c:pt>
                <c:pt idx="60">
                  <c:v>-16</c:v>
                </c:pt>
                <c:pt idx="61">
                  <c:v>-17</c:v>
                </c:pt>
                <c:pt idx="62">
                  <c:v>-18</c:v>
                </c:pt>
                <c:pt idx="63">
                  <c:v>-19</c:v>
                </c:pt>
                <c:pt idx="64">
                  <c:v>-20</c:v>
                </c:pt>
                <c:pt idx="65">
                  <c:v>-21</c:v>
                </c:pt>
                <c:pt idx="66">
                  <c:v>-21</c:v>
                </c:pt>
                <c:pt idx="67">
                  <c:v>-20</c:v>
                </c:pt>
                <c:pt idx="68">
                  <c:v>-19</c:v>
                </c:pt>
                <c:pt idx="69">
                  <c:v>-18</c:v>
                </c:pt>
                <c:pt idx="70">
                  <c:v>-17</c:v>
                </c:pt>
                <c:pt idx="71">
                  <c:v>-16</c:v>
                </c:pt>
                <c:pt idx="72">
                  <c:v>-15</c:v>
                </c:pt>
                <c:pt idx="73">
                  <c:v>-14</c:v>
                </c:pt>
                <c:pt idx="74">
                  <c:v>-13</c:v>
                </c:pt>
                <c:pt idx="75">
                  <c:v>-12</c:v>
                </c:pt>
                <c:pt idx="76">
                  <c:v>-11</c:v>
                </c:pt>
                <c:pt idx="77">
                  <c:v>-10</c:v>
                </c:pt>
                <c:pt idx="78">
                  <c:v>-9</c:v>
                </c:pt>
                <c:pt idx="79">
                  <c:v>-8</c:v>
                </c:pt>
                <c:pt idx="80">
                  <c:v>-7</c:v>
                </c:pt>
                <c:pt idx="81">
                  <c:v>-6</c:v>
                </c:pt>
                <c:pt idx="82">
                  <c:v>-5</c:v>
                </c:pt>
                <c:pt idx="83">
                  <c:v>-4</c:v>
                </c:pt>
                <c:pt idx="84">
                  <c:v>-3</c:v>
                </c:pt>
                <c:pt idx="85">
                  <c:v>-2</c:v>
                </c:pt>
                <c:pt idx="86">
                  <c:v>-1</c:v>
                </c:pt>
                <c:pt idx="87">
                  <c:v>0</c:v>
                </c:pt>
              </c:numCache>
            </c:numRef>
          </c:xVal>
          <c:yVal>
            <c:numRef>
              <c:f>'[Inshoe Inversion Eversion Testing  20 Scrw Cl with fore +Mid 1h Nov (13) copy.xlsx]Inshoe Inversion Eversion Testi'!$D$1682:$D$1769</c:f>
              <c:numCache>
                <c:formatCode>General</c:formatCode>
                <c:ptCount val="88"/>
                <c:pt idx="0">
                  <c:v>0.75</c:v>
                </c:pt>
                <c:pt idx="1">
                  <c:v>0.79</c:v>
                </c:pt>
                <c:pt idx="2">
                  <c:v>0.93</c:v>
                </c:pt>
                <c:pt idx="3">
                  <c:v>1.02</c:v>
                </c:pt>
                <c:pt idx="4">
                  <c:v>1.1000000000000001</c:v>
                </c:pt>
                <c:pt idx="5">
                  <c:v>1.25</c:v>
                </c:pt>
                <c:pt idx="6">
                  <c:v>1.35</c:v>
                </c:pt>
                <c:pt idx="7">
                  <c:v>1.48</c:v>
                </c:pt>
                <c:pt idx="8">
                  <c:v>1.62</c:v>
                </c:pt>
                <c:pt idx="9">
                  <c:v>1.79</c:v>
                </c:pt>
                <c:pt idx="10">
                  <c:v>1.97</c:v>
                </c:pt>
                <c:pt idx="11">
                  <c:v>2.1</c:v>
                </c:pt>
                <c:pt idx="12">
                  <c:v>2.2799999999999998</c:v>
                </c:pt>
                <c:pt idx="13">
                  <c:v>2.4900000000000002</c:v>
                </c:pt>
                <c:pt idx="14">
                  <c:v>2.7</c:v>
                </c:pt>
                <c:pt idx="15">
                  <c:v>2.89</c:v>
                </c:pt>
                <c:pt idx="16">
                  <c:v>3.14</c:v>
                </c:pt>
                <c:pt idx="17">
                  <c:v>3.36</c:v>
                </c:pt>
                <c:pt idx="18">
                  <c:v>3.62</c:v>
                </c:pt>
                <c:pt idx="19">
                  <c:v>3.94</c:v>
                </c:pt>
                <c:pt idx="20">
                  <c:v>4.1900000000000004</c:v>
                </c:pt>
                <c:pt idx="21">
                  <c:v>4.6100000000000003</c:v>
                </c:pt>
                <c:pt idx="22">
                  <c:v>4.28</c:v>
                </c:pt>
                <c:pt idx="23">
                  <c:v>3.02</c:v>
                </c:pt>
                <c:pt idx="24">
                  <c:v>2.31</c:v>
                </c:pt>
                <c:pt idx="25">
                  <c:v>1.85</c:v>
                </c:pt>
                <c:pt idx="26">
                  <c:v>1.5</c:v>
                </c:pt>
                <c:pt idx="27">
                  <c:v>1.27</c:v>
                </c:pt>
                <c:pt idx="28">
                  <c:v>1.06</c:v>
                </c:pt>
                <c:pt idx="29">
                  <c:v>0.81</c:v>
                </c:pt>
                <c:pt idx="30">
                  <c:v>0.67</c:v>
                </c:pt>
                <c:pt idx="31">
                  <c:v>0.51</c:v>
                </c:pt>
                <c:pt idx="32">
                  <c:v>0.34</c:v>
                </c:pt>
                <c:pt idx="33">
                  <c:v>0.18</c:v>
                </c:pt>
                <c:pt idx="34">
                  <c:v>0.08</c:v>
                </c:pt>
                <c:pt idx="35">
                  <c:v>-0.01</c:v>
                </c:pt>
                <c:pt idx="36">
                  <c:v>-0.08</c:v>
                </c:pt>
                <c:pt idx="37">
                  <c:v>-0.15</c:v>
                </c:pt>
                <c:pt idx="38">
                  <c:v>-0.28999999999999998</c:v>
                </c:pt>
                <c:pt idx="39">
                  <c:v>-0.39</c:v>
                </c:pt>
                <c:pt idx="40">
                  <c:v>-0.52</c:v>
                </c:pt>
                <c:pt idx="41">
                  <c:v>-0.62</c:v>
                </c:pt>
                <c:pt idx="42">
                  <c:v>-0.72</c:v>
                </c:pt>
                <c:pt idx="43">
                  <c:v>-0.81</c:v>
                </c:pt>
                <c:pt idx="44">
                  <c:v>-0.95</c:v>
                </c:pt>
                <c:pt idx="45">
                  <c:v>-1.05</c:v>
                </c:pt>
                <c:pt idx="46">
                  <c:v>-1.1399999999999999</c:v>
                </c:pt>
                <c:pt idx="47">
                  <c:v>-1.27</c:v>
                </c:pt>
                <c:pt idx="48">
                  <c:v>-1.34</c:v>
                </c:pt>
                <c:pt idx="49">
                  <c:v>-1.44</c:v>
                </c:pt>
                <c:pt idx="50">
                  <c:v>-1.52</c:v>
                </c:pt>
                <c:pt idx="51">
                  <c:v>-1.62</c:v>
                </c:pt>
                <c:pt idx="52">
                  <c:v>-1.76</c:v>
                </c:pt>
                <c:pt idx="53">
                  <c:v>-1.87</c:v>
                </c:pt>
                <c:pt idx="54">
                  <c:v>-2.0099999999999998</c:v>
                </c:pt>
                <c:pt idx="55">
                  <c:v>-2.11</c:v>
                </c:pt>
                <c:pt idx="56">
                  <c:v>-2.2999999999999998</c:v>
                </c:pt>
                <c:pt idx="57">
                  <c:v>-2.41</c:v>
                </c:pt>
                <c:pt idx="58">
                  <c:v>-2.63</c:v>
                </c:pt>
                <c:pt idx="59">
                  <c:v>-2.81</c:v>
                </c:pt>
                <c:pt idx="60">
                  <c:v>-2.94</c:v>
                </c:pt>
                <c:pt idx="61">
                  <c:v>-3.21</c:v>
                </c:pt>
                <c:pt idx="62">
                  <c:v>-3.38</c:v>
                </c:pt>
                <c:pt idx="63">
                  <c:v>-3.67</c:v>
                </c:pt>
                <c:pt idx="64">
                  <c:v>-3.96</c:v>
                </c:pt>
                <c:pt idx="65">
                  <c:v>-4.25</c:v>
                </c:pt>
                <c:pt idx="66">
                  <c:v>-3.72</c:v>
                </c:pt>
                <c:pt idx="67">
                  <c:v>-3.08</c:v>
                </c:pt>
                <c:pt idx="68">
                  <c:v>-2.81</c:v>
                </c:pt>
                <c:pt idx="69">
                  <c:v>-2.39</c:v>
                </c:pt>
                <c:pt idx="70">
                  <c:v>-1.71</c:v>
                </c:pt>
                <c:pt idx="71">
                  <c:v>-1.41</c:v>
                </c:pt>
                <c:pt idx="72">
                  <c:v>-1.1399999999999999</c:v>
                </c:pt>
                <c:pt idx="73">
                  <c:v>-0.89</c:v>
                </c:pt>
                <c:pt idx="74">
                  <c:v>-0.75</c:v>
                </c:pt>
                <c:pt idx="75">
                  <c:v>-0.63</c:v>
                </c:pt>
                <c:pt idx="76">
                  <c:v>-0.47</c:v>
                </c:pt>
                <c:pt idx="77">
                  <c:v>-0.32</c:v>
                </c:pt>
                <c:pt idx="78">
                  <c:v>-0.23</c:v>
                </c:pt>
                <c:pt idx="79">
                  <c:v>-0.14000000000000001</c:v>
                </c:pt>
                <c:pt idx="80">
                  <c:v>0.01</c:v>
                </c:pt>
                <c:pt idx="81">
                  <c:v>0.04</c:v>
                </c:pt>
                <c:pt idx="82">
                  <c:v>0.19</c:v>
                </c:pt>
                <c:pt idx="83">
                  <c:v>0.23</c:v>
                </c:pt>
                <c:pt idx="84">
                  <c:v>0.32</c:v>
                </c:pt>
                <c:pt idx="85">
                  <c:v>0.41</c:v>
                </c:pt>
                <c:pt idx="86">
                  <c:v>0.5</c:v>
                </c:pt>
                <c:pt idx="87">
                  <c:v>0.59</c:v>
                </c:pt>
              </c:numCache>
            </c:numRef>
          </c:yVal>
          <c:smooth val="1"/>
          <c:extLst>
            <c:ext xmlns:c16="http://schemas.microsoft.com/office/drawing/2014/chart" uri="{C3380CC4-5D6E-409C-BE32-E72D297353CC}">
              <c16:uniqueId val="{00000000-EC78-2948-85D8-2B6EFD5C619A}"/>
            </c:ext>
          </c:extLst>
        </c:ser>
        <c:dLbls>
          <c:showLegendKey val="0"/>
          <c:showVal val="0"/>
          <c:showCatName val="0"/>
          <c:showSerName val="0"/>
          <c:showPercent val="0"/>
          <c:showBubbleSize val="0"/>
        </c:dLbls>
        <c:axId val="761956224"/>
        <c:axId val="380519520"/>
      </c:scatterChart>
      <c:valAx>
        <c:axId val="7619562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gle of rotation (°)</a:t>
                </a:r>
              </a:p>
            </c:rich>
          </c:tx>
          <c:layout>
            <c:manualLayout>
              <c:xMode val="edge"/>
              <c:yMode val="edge"/>
              <c:x val="0.291189549749861"/>
              <c:y val="0.896141069363523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0519520"/>
        <c:crosses val="autoZero"/>
        <c:crossBetween val="midCat"/>
      </c:valAx>
      <c:valAx>
        <c:axId val="380519520"/>
        <c:scaling>
          <c:orientation val="minMax"/>
          <c:min val="-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rque (Nm)</a:t>
                </a:r>
              </a:p>
            </c:rich>
          </c:tx>
          <c:layout>
            <c:manualLayout>
              <c:xMode val="edge"/>
              <c:yMode val="edge"/>
              <c:x val="1.3895322921834104E-2"/>
              <c:y val="0.390101127414355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956224"/>
        <c:crosses val="autoZero"/>
        <c:crossBetween val="midCat"/>
      </c:valAx>
      <c:spPr>
        <a:noFill/>
        <a:ln>
          <a:noFill/>
        </a:ln>
        <a:effectLst/>
      </c:spPr>
    </c:plotArea>
    <c:legend>
      <c:legendPos val="r"/>
      <c:layout>
        <c:manualLayout>
          <c:xMode val="edge"/>
          <c:yMode val="edge"/>
          <c:x val="0.8266417324032147"/>
          <c:y val="0.27836680496214028"/>
          <c:w val="0.15668388009058437"/>
          <c:h val="0.322097240362737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0"/>
              <a:t>Forefoot Flexion Maximum Dorsiflexion Cycle No 1-20 </a:t>
            </a:r>
          </a:p>
        </c:rich>
      </c:tx>
      <c:layout>
        <c:manualLayout>
          <c:xMode val="edge"/>
          <c:yMode val="edge"/>
          <c:x val="0.18706726143682689"/>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020695408902072"/>
          <c:y val="0.17171296296296296"/>
          <c:w val="0.70516456422246732"/>
          <c:h val="0.70696741032370958"/>
        </c:manualLayout>
      </c:layout>
      <c:scatterChart>
        <c:scatterStyle val="smoothMarker"/>
        <c:varyColors val="0"/>
        <c:ser>
          <c:idx val="0"/>
          <c:order val="0"/>
          <c:tx>
            <c:strRef>
              <c:f>'[Forefoot Flexion Testing Nim Mean Standard Deviation and Error within Run 1h new method copy.xlsx]Sheet1'!$B$2</c:f>
              <c:strCache>
                <c:ptCount val="1"/>
                <c:pt idx="0">
                  <c:v>Dorsiflex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orefoot Flexion Testing Nim Mean Standard Deviation and Error within Run 1h new method copy.xlsx]Sheet1'!$A$3:$A$22</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Forefoot Flexion Testing Nim Mean Standard Deviation and Error within Run 1h new method copy.xlsx]Sheet1'!$B$3:$B$22</c:f>
              <c:numCache>
                <c:formatCode>General</c:formatCode>
                <c:ptCount val="20"/>
                <c:pt idx="0">
                  <c:v>-10.83</c:v>
                </c:pt>
                <c:pt idx="1">
                  <c:v>-10.77</c:v>
                </c:pt>
                <c:pt idx="2">
                  <c:v>-10.89</c:v>
                </c:pt>
                <c:pt idx="3">
                  <c:v>-10.8</c:v>
                </c:pt>
                <c:pt idx="4">
                  <c:v>-10.71</c:v>
                </c:pt>
                <c:pt idx="5">
                  <c:v>-10.79</c:v>
                </c:pt>
                <c:pt idx="6">
                  <c:v>-10.96</c:v>
                </c:pt>
                <c:pt idx="7">
                  <c:v>-10.96</c:v>
                </c:pt>
                <c:pt idx="8">
                  <c:v>-10.99</c:v>
                </c:pt>
                <c:pt idx="9">
                  <c:v>-11.02</c:v>
                </c:pt>
                <c:pt idx="10">
                  <c:v>-11</c:v>
                </c:pt>
                <c:pt idx="11">
                  <c:v>-11.06</c:v>
                </c:pt>
                <c:pt idx="12">
                  <c:v>-10.92</c:v>
                </c:pt>
                <c:pt idx="13">
                  <c:v>-10.65</c:v>
                </c:pt>
                <c:pt idx="14">
                  <c:v>-10.73</c:v>
                </c:pt>
                <c:pt idx="15">
                  <c:v>-10.81</c:v>
                </c:pt>
                <c:pt idx="16">
                  <c:v>-10.72</c:v>
                </c:pt>
                <c:pt idx="17">
                  <c:v>-10.82</c:v>
                </c:pt>
                <c:pt idx="18">
                  <c:v>-10.9</c:v>
                </c:pt>
                <c:pt idx="19">
                  <c:v>-10.91</c:v>
                </c:pt>
              </c:numCache>
            </c:numRef>
          </c:yVal>
          <c:smooth val="1"/>
          <c:extLst>
            <c:ext xmlns:c16="http://schemas.microsoft.com/office/drawing/2014/chart" uri="{C3380CC4-5D6E-409C-BE32-E72D297353CC}">
              <c16:uniqueId val="{00000000-355C-8E49-8D92-FF0C55DF4FEB}"/>
            </c:ext>
          </c:extLst>
        </c:ser>
        <c:dLbls>
          <c:showLegendKey val="0"/>
          <c:showVal val="0"/>
          <c:showCatName val="0"/>
          <c:showSerName val="0"/>
          <c:showPercent val="0"/>
          <c:showBubbleSize val="0"/>
        </c:dLbls>
        <c:axId val="88538080"/>
        <c:axId val="88677696"/>
      </c:scatterChart>
      <c:valAx>
        <c:axId val="88538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 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677696"/>
        <c:crosses val="autoZero"/>
        <c:crossBetween val="midCat"/>
        <c:majorUnit val="1"/>
      </c:valAx>
      <c:valAx>
        <c:axId val="88677696"/>
        <c:scaling>
          <c:orientation val="minMax"/>
          <c:max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rq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38080"/>
        <c:crosses val="autoZero"/>
        <c:crossBetween val="midCat"/>
        <c:majorUnit val="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idfoot Torsion Maximum Inversion/Eversion</a:t>
            </a:r>
            <a:r>
              <a:rPr lang="en-GB" baseline="0"/>
              <a:t> </a:t>
            </a:r>
          </a:p>
          <a:p>
            <a:pPr>
              <a:defRPr/>
            </a:pPr>
            <a:r>
              <a:rPr lang="en-GB" baseline="0"/>
              <a:t>Cycle No 1-20</a:t>
            </a:r>
            <a:endParaRPr lang="en-GB"/>
          </a:p>
        </c:rich>
      </c:tx>
      <c:layout>
        <c:manualLayout>
          <c:xMode val="edge"/>
          <c:yMode val="edge"/>
          <c:x val="0.12133914510686164"/>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Torsion Testing Testing Nim Within Trian Mean Standard Deviation and Error1h copy.xlsx]Torsion Testing Testing Nim 1h '!$G$20</c:f>
              <c:strCache>
                <c:ptCount val="1"/>
                <c:pt idx="0">
                  <c:v>Invers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Torsion Testing Testing Nim Within Trian Mean Standard Deviation and Error1h copy.xlsx]Torsion Testing Testing Nim 1h '!$F$21:$F$40</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Torsion Testing Testing Nim Within Trian Mean Standard Deviation and Error1h copy.xlsx]Torsion Testing Testing Nim 1h '!$G$21:$G$40</c:f>
              <c:numCache>
                <c:formatCode>General</c:formatCode>
                <c:ptCount val="20"/>
                <c:pt idx="0">
                  <c:v>6.56</c:v>
                </c:pt>
                <c:pt idx="1">
                  <c:v>6.44</c:v>
                </c:pt>
                <c:pt idx="2">
                  <c:v>6.48</c:v>
                </c:pt>
                <c:pt idx="3">
                  <c:v>6.62</c:v>
                </c:pt>
                <c:pt idx="4">
                  <c:v>6.54</c:v>
                </c:pt>
                <c:pt idx="5">
                  <c:v>6.44</c:v>
                </c:pt>
                <c:pt idx="6">
                  <c:v>6.43</c:v>
                </c:pt>
                <c:pt idx="7">
                  <c:v>6.33</c:v>
                </c:pt>
                <c:pt idx="8">
                  <c:v>6.23</c:v>
                </c:pt>
                <c:pt idx="9">
                  <c:v>6.09</c:v>
                </c:pt>
                <c:pt idx="10">
                  <c:v>6.11</c:v>
                </c:pt>
                <c:pt idx="11">
                  <c:v>6.01</c:v>
                </c:pt>
                <c:pt idx="12">
                  <c:v>6.04</c:v>
                </c:pt>
                <c:pt idx="13">
                  <c:v>6.04</c:v>
                </c:pt>
                <c:pt idx="14">
                  <c:v>6.33</c:v>
                </c:pt>
                <c:pt idx="15">
                  <c:v>6.3</c:v>
                </c:pt>
                <c:pt idx="16">
                  <c:v>6.34</c:v>
                </c:pt>
                <c:pt idx="17">
                  <c:v>6.26</c:v>
                </c:pt>
                <c:pt idx="18">
                  <c:v>6.29</c:v>
                </c:pt>
                <c:pt idx="19">
                  <c:v>6.19</c:v>
                </c:pt>
              </c:numCache>
            </c:numRef>
          </c:yVal>
          <c:smooth val="1"/>
          <c:extLst>
            <c:ext xmlns:c16="http://schemas.microsoft.com/office/drawing/2014/chart" uri="{C3380CC4-5D6E-409C-BE32-E72D297353CC}">
              <c16:uniqueId val="{00000000-E928-9140-A394-C679E505C54D}"/>
            </c:ext>
          </c:extLst>
        </c:ser>
        <c:ser>
          <c:idx val="1"/>
          <c:order val="1"/>
          <c:tx>
            <c:strRef>
              <c:f>'[Torsion Testing Testing Nim Within Trian Mean Standard Deviation and Error1h copy.xlsx]Torsion Testing Testing Nim 1h '!$I$20</c:f>
              <c:strCache>
                <c:ptCount val="1"/>
                <c:pt idx="0">
                  <c:v>Eversion</c:v>
                </c:pt>
              </c:strCache>
            </c:strRef>
          </c:tx>
          <c:spPr>
            <a:ln w="19050" cap="sq">
              <a:solidFill>
                <a:schemeClr val="accent2"/>
              </a:solidFill>
              <a:round/>
            </a:ln>
            <a:effectLst/>
          </c:spPr>
          <c:marker>
            <c:symbol val="square"/>
            <c:size val="5"/>
            <c:spPr>
              <a:solidFill>
                <a:schemeClr val="accent2"/>
              </a:solidFill>
              <a:ln w="9525" cap="sq">
                <a:solidFill>
                  <a:schemeClr val="accent2"/>
                </a:solidFill>
              </a:ln>
              <a:effectLst/>
            </c:spPr>
          </c:marker>
          <c:xVal>
            <c:numRef>
              <c:f>'[Torsion Testing Testing Nim Within Trian Mean Standard Deviation and Error1h copy.xlsx]Torsion Testing Testing Nim 1h '!$F$21:$F$40</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Torsion Testing Testing Nim Within Trian Mean Standard Deviation and Error1h copy.xlsx]Torsion Testing Testing Nim 1h '!$I$21:$I$40</c:f>
              <c:numCache>
                <c:formatCode>General</c:formatCode>
                <c:ptCount val="20"/>
                <c:pt idx="0">
                  <c:v>-9.11</c:v>
                </c:pt>
                <c:pt idx="1">
                  <c:v>-8.98</c:v>
                </c:pt>
                <c:pt idx="2">
                  <c:v>-8.18</c:v>
                </c:pt>
                <c:pt idx="3">
                  <c:v>-8.93</c:v>
                </c:pt>
                <c:pt idx="4">
                  <c:v>-9.24</c:v>
                </c:pt>
                <c:pt idx="5">
                  <c:v>-9.23</c:v>
                </c:pt>
                <c:pt idx="6">
                  <c:v>-8.9700000000000006</c:v>
                </c:pt>
                <c:pt idx="7">
                  <c:v>-9.15</c:v>
                </c:pt>
                <c:pt idx="8">
                  <c:v>-9.15</c:v>
                </c:pt>
                <c:pt idx="9">
                  <c:v>-8.7799999999999994</c:v>
                </c:pt>
                <c:pt idx="10">
                  <c:v>-8.84</c:v>
                </c:pt>
                <c:pt idx="11">
                  <c:v>-8.85</c:v>
                </c:pt>
                <c:pt idx="12">
                  <c:v>-8.8000000000000007</c:v>
                </c:pt>
                <c:pt idx="13">
                  <c:v>-8.99</c:v>
                </c:pt>
                <c:pt idx="14">
                  <c:v>-8.9</c:v>
                </c:pt>
                <c:pt idx="15">
                  <c:v>-8.9</c:v>
                </c:pt>
                <c:pt idx="16">
                  <c:v>-8.76</c:v>
                </c:pt>
                <c:pt idx="17">
                  <c:v>-8.9499999999999993</c:v>
                </c:pt>
                <c:pt idx="18">
                  <c:v>-8.7899999999999991</c:v>
                </c:pt>
                <c:pt idx="19">
                  <c:v>-8.8000000000000007</c:v>
                </c:pt>
              </c:numCache>
            </c:numRef>
          </c:yVal>
          <c:smooth val="1"/>
          <c:extLst>
            <c:ext xmlns:c16="http://schemas.microsoft.com/office/drawing/2014/chart" uri="{C3380CC4-5D6E-409C-BE32-E72D297353CC}">
              <c16:uniqueId val="{00000001-E928-9140-A394-C679E505C54D}"/>
            </c:ext>
          </c:extLst>
        </c:ser>
        <c:dLbls>
          <c:showLegendKey val="0"/>
          <c:showVal val="0"/>
          <c:showCatName val="0"/>
          <c:showSerName val="0"/>
          <c:showPercent val="0"/>
          <c:showBubbleSize val="0"/>
        </c:dLbls>
        <c:axId val="58488000"/>
        <c:axId val="12470000"/>
      </c:scatterChart>
      <c:valAx>
        <c:axId val="58488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 No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470000"/>
        <c:crosses val="autoZero"/>
        <c:crossBetween val="midCat"/>
        <c:majorUnit val="1"/>
      </c:valAx>
      <c:valAx>
        <c:axId val="12470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rqu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8800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Ankle</a:t>
            </a:r>
            <a:r>
              <a:rPr lang="en-GB" b="1" baseline="0"/>
              <a:t> </a:t>
            </a:r>
            <a:r>
              <a:rPr lang="en-GB" b="1"/>
              <a:t>Inversion/Eversion </a:t>
            </a:r>
            <a:r>
              <a:rPr lang="en-GB"/>
              <a:t>Maximum Inversion</a:t>
            </a:r>
            <a:r>
              <a:rPr lang="en-GB" baseline="0"/>
              <a:t> Eversion </a:t>
            </a:r>
            <a:r>
              <a:rPr lang="en-GB"/>
              <a:t>Torque Cycle No 1-20</a:t>
            </a:r>
            <a:r>
              <a:rPr lang="en-GB" baseline="0"/>
              <a:t> </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72997073883065"/>
          <c:y val="0.19238754876457764"/>
          <c:w val="0.65962440444532566"/>
          <c:h val="0.693769125511142"/>
        </c:manualLayout>
      </c:layout>
      <c:scatterChart>
        <c:scatterStyle val="smoothMarker"/>
        <c:varyColors val="0"/>
        <c:ser>
          <c:idx val="0"/>
          <c:order val="0"/>
          <c:tx>
            <c:strRef>
              <c:f>'[Inshoe Inversion Eversion Testing  20 Scrw Cl with fore +Mid 1h Nov (13) copy.xlsx]Sheet1'!$B$22</c:f>
              <c:strCache>
                <c:ptCount val="1"/>
                <c:pt idx="0">
                  <c:v>Evers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shoe Inversion Eversion Testing  20 Scrw Cl with fore +Mid 1h Nov (13) copy.xlsx]Sheet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Inshoe Inversion Eversion Testing  20 Scrw Cl with fore +Mid 1h Nov (13) copy.xlsx]Sheet1'!$B$2:$B$21</c:f>
              <c:numCache>
                <c:formatCode>General</c:formatCode>
                <c:ptCount val="20"/>
                <c:pt idx="0">
                  <c:v>4.58</c:v>
                </c:pt>
                <c:pt idx="1">
                  <c:v>4.41</c:v>
                </c:pt>
                <c:pt idx="2">
                  <c:v>4.5199999999999996</c:v>
                </c:pt>
                <c:pt idx="3">
                  <c:v>4.34</c:v>
                </c:pt>
                <c:pt idx="4">
                  <c:v>4.43</c:v>
                </c:pt>
                <c:pt idx="5">
                  <c:v>4.4000000000000004</c:v>
                </c:pt>
                <c:pt idx="6">
                  <c:v>4.46</c:v>
                </c:pt>
                <c:pt idx="7">
                  <c:v>4.1500000000000004</c:v>
                </c:pt>
                <c:pt idx="8">
                  <c:v>4.54</c:v>
                </c:pt>
                <c:pt idx="9">
                  <c:v>4.17</c:v>
                </c:pt>
                <c:pt idx="10">
                  <c:v>4.2</c:v>
                </c:pt>
                <c:pt idx="11">
                  <c:v>4.17</c:v>
                </c:pt>
                <c:pt idx="12">
                  <c:v>4.18</c:v>
                </c:pt>
                <c:pt idx="13">
                  <c:v>4.05</c:v>
                </c:pt>
                <c:pt idx="14">
                  <c:v>4.3499999999999996</c:v>
                </c:pt>
                <c:pt idx="15">
                  <c:v>4.18</c:v>
                </c:pt>
                <c:pt idx="16">
                  <c:v>4.4000000000000004</c:v>
                </c:pt>
                <c:pt idx="17">
                  <c:v>4.07</c:v>
                </c:pt>
                <c:pt idx="18">
                  <c:v>4.3</c:v>
                </c:pt>
                <c:pt idx="19">
                  <c:v>4.1900000000000004</c:v>
                </c:pt>
              </c:numCache>
            </c:numRef>
          </c:yVal>
          <c:smooth val="1"/>
          <c:extLst>
            <c:ext xmlns:c16="http://schemas.microsoft.com/office/drawing/2014/chart" uri="{C3380CC4-5D6E-409C-BE32-E72D297353CC}">
              <c16:uniqueId val="{00000000-E100-F845-9A2B-1DA26FB113F2}"/>
            </c:ext>
          </c:extLst>
        </c:ser>
        <c:ser>
          <c:idx val="1"/>
          <c:order val="1"/>
          <c:tx>
            <c:strRef>
              <c:f>'[Inshoe Inversion Eversion Testing  20 Scrw Cl with fore +Mid 1h Nov (13) copy.xlsx]Sheet1'!$G$22</c:f>
              <c:strCache>
                <c:ptCount val="1"/>
                <c:pt idx="0">
                  <c:v>Inversion</c:v>
                </c:pt>
              </c:strCache>
            </c:strRef>
          </c:tx>
          <c:spPr>
            <a:ln w="19050" cap="rnd">
              <a:solidFill>
                <a:schemeClr val="accent2"/>
              </a:solidFill>
              <a:round/>
            </a:ln>
            <a:effectLst/>
          </c:spPr>
          <c:marker>
            <c:symbol val="square"/>
            <c:size val="5"/>
            <c:spPr>
              <a:solidFill>
                <a:schemeClr val="accent2"/>
              </a:solidFill>
              <a:ln w="9525">
                <a:solidFill>
                  <a:schemeClr val="accent2"/>
                </a:solidFill>
              </a:ln>
              <a:effectLst/>
            </c:spPr>
          </c:marker>
          <c:xVal>
            <c:numRef>
              <c:f>'[Inshoe Inversion Eversion Testing  20 Scrw Cl with fore +Mid 1h Nov (13) copy.xlsx]Sheet1'!$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Inshoe Inversion Eversion Testing  20 Scrw Cl with fore +Mid 1h Nov (13) copy.xlsx]Sheet1'!$G$2:$G$21</c:f>
              <c:numCache>
                <c:formatCode>General</c:formatCode>
                <c:ptCount val="20"/>
                <c:pt idx="0">
                  <c:v>-4.2300000000000004</c:v>
                </c:pt>
                <c:pt idx="1">
                  <c:v>-4.1500000000000004</c:v>
                </c:pt>
                <c:pt idx="2">
                  <c:v>-4.13</c:v>
                </c:pt>
                <c:pt idx="3">
                  <c:v>-4.1100000000000003</c:v>
                </c:pt>
                <c:pt idx="4">
                  <c:v>-3.99</c:v>
                </c:pt>
                <c:pt idx="5">
                  <c:v>-4.0199999999999996</c:v>
                </c:pt>
                <c:pt idx="6">
                  <c:v>-3.95</c:v>
                </c:pt>
                <c:pt idx="7">
                  <c:v>-3.95</c:v>
                </c:pt>
                <c:pt idx="8">
                  <c:v>-4.04</c:v>
                </c:pt>
                <c:pt idx="9">
                  <c:v>-4.24</c:v>
                </c:pt>
                <c:pt idx="10">
                  <c:v>-4.18</c:v>
                </c:pt>
                <c:pt idx="11">
                  <c:v>-4.24</c:v>
                </c:pt>
                <c:pt idx="12">
                  <c:v>-3.9</c:v>
                </c:pt>
                <c:pt idx="13">
                  <c:v>-4.22</c:v>
                </c:pt>
                <c:pt idx="14">
                  <c:v>-3.98</c:v>
                </c:pt>
                <c:pt idx="15">
                  <c:v>-4.18</c:v>
                </c:pt>
                <c:pt idx="16">
                  <c:v>-4.1399999999999997</c:v>
                </c:pt>
                <c:pt idx="17">
                  <c:v>-4.17</c:v>
                </c:pt>
                <c:pt idx="18">
                  <c:v>-3.93</c:v>
                </c:pt>
                <c:pt idx="19">
                  <c:v>-3.96</c:v>
                </c:pt>
              </c:numCache>
            </c:numRef>
          </c:yVal>
          <c:smooth val="1"/>
          <c:extLst>
            <c:ext xmlns:c16="http://schemas.microsoft.com/office/drawing/2014/chart" uri="{C3380CC4-5D6E-409C-BE32-E72D297353CC}">
              <c16:uniqueId val="{00000001-E100-F845-9A2B-1DA26FB113F2}"/>
            </c:ext>
          </c:extLst>
        </c:ser>
        <c:dLbls>
          <c:showLegendKey val="0"/>
          <c:showVal val="0"/>
          <c:showCatName val="0"/>
          <c:showSerName val="0"/>
          <c:showPercent val="0"/>
          <c:showBubbleSize val="0"/>
        </c:dLbls>
        <c:axId val="1969041503"/>
        <c:axId val="1968855695"/>
      </c:scatterChart>
      <c:valAx>
        <c:axId val="196904150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 No </a:t>
                </a:r>
              </a:p>
            </c:rich>
          </c:tx>
          <c:layout>
            <c:manualLayout>
              <c:xMode val="edge"/>
              <c:yMode val="edge"/>
              <c:x val="0.37299299696269439"/>
              <c:y val="0.936908473129104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8855695"/>
        <c:crosses val="autoZero"/>
        <c:crossBetween val="midCat"/>
        <c:majorUnit val="1"/>
      </c:valAx>
      <c:valAx>
        <c:axId val="1968855695"/>
        <c:scaling>
          <c:orientation val="minMax"/>
          <c:max val="5"/>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rqu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9041503"/>
        <c:crosses val="autoZero"/>
        <c:crossBetween val="midCat"/>
        <c:majorUnit val="1"/>
        <c:min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b="1"/>
              <a:t>Ankle Plantar/</a:t>
            </a:r>
            <a:r>
              <a:rPr lang="en-GB" b="1" baseline="0"/>
              <a:t>Dorsi Flexion </a:t>
            </a:r>
            <a:r>
              <a:rPr lang="en-GB" b="0" baseline="0"/>
              <a:t>Maximum Plantarflexion Dorsiflexion Torque Cycle 1-20</a:t>
            </a:r>
            <a:r>
              <a:rPr lang="en-GB" b="1" baseline="0"/>
              <a:t> </a:t>
            </a:r>
            <a:endParaRPr lang="en-GB" b="1"/>
          </a:p>
        </c:rich>
      </c:tx>
      <c:layout>
        <c:manualLayout>
          <c:xMode val="edge"/>
          <c:yMode val="edge"/>
          <c:x val="0.19180390754285861"/>
          <c:y val="3.166435780724322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Inshoe Dorsiflex Plantarflex Testing  with fore +Mid 1d Nov (15) copy.xlsx]Sheet1'!$B$24</c:f>
              <c:strCache>
                <c:ptCount val="1"/>
                <c:pt idx="0">
                  <c:v>Dorsiflexio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Inshoe Dorsiflex Plantarflex Testing  with fore +Mid 1d Nov (15) copy.xlsx]Sheet1'!$A$1:$A$20</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Inshoe Dorsiflex Plantarflex Testing  with fore +Mid 1d Nov (15) copy.xlsx]Sheet1'!$B$1:$B$20</c:f>
              <c:numCache>
                <c:formatCode>General</c:formatCode>
                <c:ptCount val="20"/>
                <c:pt idx="0">
                  <c:v>4.97</c:v>
                </c:pt>
                <c:pt idx="1">
                  <c:v>4.87</c:v>
                </c:pt>
                <c:pt idx="2">
                  <c:v>4.62</c:v>
                </c:pt>
                <c:pt idx="3">
                  <c:v>4.66</c:v>
                </c:pt>
                <c:pt idx="4">
                  <c:v>4.5599999999999996</c:v>
                </c:pt>
                <c:pt idx="5">
                  <c:v>4.5599999999999996</c:v>
                </c:pt>
                <c:pt idx="6">
                  <c:v>4.57</c:v>
                </c:pt>
                <c:pt idx="7">
                  <c:v>4.55</c:v>
                </c:pt>
                <c:pt idx="8">
                  <c:v>4.58</c:v>
                </c:pt>
                <c:pt idx="9">
                  <c:v>4.59</c:v>
                </c:pt>
                <c:pt idx="10">
                  <c:v>4.57</c:v>
                </c:pt>
                <c:pt idx="11">
                  <c:v>4.6100000000000003</c:v>
                </c:pt>
                <c:pt idx="12">
                  <c:v>4.5</c:v>
                </c:pt>
                <c:pt idx="13">
                  <c:v>4.4800000000000004</c:v>
                </c:pt>
                <c:pt idx="14">
                  <c:v>4.55</c:v>
                </c:pt>
                <c:pt idx="15">
                  <c:v>4.6399999999999997</c:v>
                </c:pt>
                <c:pt idx="16">
                  <c:v>4.6100000000000003</c:v>
                </c:pt>
                <c:pt idx="17">
                  <c:v>4.55</c:v>
                </c:pt>
                <c:pt idx="18">
                  <c:v>4.57</c:v>
                </c:pt>
                <c:pt idx="19">
                  <c:v>4.55</c:v>
                </c:pt>
              </c:numCache>
            </c:numRef>
          </c:yVal>
          <c:smooth val="1"/>
          <c:extLst>
            <c:ext xmlns:c16="http://schemas.microsoft.com/office/drawing/2014/chart" uri="{C3380CC4-5D6E-409C-BE32-E72D297353CC}">
              <c16:uniqueId val="{00000000-1958-FA43-BA6A-33D1687C919F}"/>
            </c:ext>
          </c:extLst>
        </c:ser>
        <c:ser>
          <c:idx val="1"/>
          <c:order val="1"/>
          <c:tx>
            <c:strRef>
              <c:f>'[Inshoe Dorsiflex Plantarflex Testing  with fore +Mid 1d Nov (15) copy.xlsx]Sheet1'!$C$24</c:f>
              <c:strCache>
                <c:ptCount val="1"/>
                <c:pt idx="0">
                  <c:v>Plantarflexion</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Inshoe Dorsiflex Plantarflex Testing  with fore +Mid 1d Nov (15) copy.xlsx]Sheet1'!$A$1:$A$20</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xVal>
          <c:yVal>
            <c:numRef>
              <c:f>'[Inshoe Dorsiflex Plantarflex Testing  with fore +Mid 1d Nov (15) copy.xlsx]Sheet1'!$C$1:$C$20</c:f>
              <c:numCache>
                <c:formatCode>General</c:formatCode>
                <c:ptCount val="20"/>
                <c:pt idx="0">
                  <c:v>-5.88</c:v>
                </c:pt>
                <c:pt idx="1">
                  <c:v>-6.08</c:v>
                </c:pt>
                <c:pt idx="2">
                  <c:v>-5.8</c:v>
                </c:pt>
                <c:pt idx="3">
                  <c:v>-5.74</c:v>
                </c:pt>
                <c:pt idx="4">
                  <c:v>-5.73</c:v>
                </c:pt>
                <c:pt idx="5">
                  <c:v>-5.74</c:v>
                </c:pt>
                <c:pt idx="6">
                  <c:v>-5.67</c:v>
                </c:pt>
                <c:pt idx="7">
                  <c:v>-5.72</c:v>
                </c:pt>
                <c:pt idx="8">
                  <c:v>-5.65</c:v>
                </c:pt>
                <c:pt idx="9">
                  <c:v>-5.48</c:v>
                </c:pt>
                <c:pt idx="10">
                  <c:v>-5.38</c:v>
                </c:pt>
                <c:pt idx="11">
                  <c:v>-5.48</c:v>
                </c:pt>
                <c:pt idx="12">
                  <c:v>-5.46</c:v>
                </c:pt>
                <c:pt idx="13">
                  <c:v>-5.4</c:v>
                </c:pt>
                <c:pt idx="14">
                  <c:v>-5.38</c:v>
                </c:pt>
                <c:pt idx="15">
                  <c:v>-5.18</c:v>
                </c:pt>
                <c:pt idx="16">
                  <c:v>-5.46</c:v>
                </c:pt>
                <c:pt idx="17">
                  <c:v>-5.38</c:v>
                </c:pt>
                <c:pt idx="18">
                  <c:v>-5.4</c:v>
                </c:pt>
                <c:pt idx="19">
                  <c:v>-5.39</c:v>
                </c:pt>
              </c:numCache>
            </c:numRef>
          </c:yVal>
          <c:smooth val="1"/>
          <c:extLst>
            <c:ext xmlns:c16="http://schemas.microsoft.com/office/drawing/2014/chart" uri="{C3380CC4-5D6E-409C-BE32-E72D297353CC}">
              <c16:uniqueId val="{00000001-1958-FA43-BA6A-33D1687C919F}"/>
            </c:ext>
          </c:extLst>
        </c:ser>
        <c:dLbls>
          <c:showLegendKey val="0"/>
          <c:showVal val="0"/>
          <c:showCatName val="0"/>
          <c:showSerName val="0"/>
          <c:showPercent val="0"/>
          <c:showBubbleSize val="0"/>
        </c:dLbls>
        <c:axId val="109141536"/>
        <c:axId val="1966942319"/>
      </c:scatterChart>
      <c:valAx>
        <c:axId val="109141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a:t>
                </a:r>
                <a:r>
                  <a:rPr lang="en-GB" baseline="0"/>
                  <a:t> No</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6942319"/>
        <c:crosses val="autoZero"/>
        <c:crossBetween val="midCat"/>
        <c:majorUnit val="1"/>
      </c:valAx>
      <c:valAx>
        <c:axId val="1966942319"/>
        <c:scaling>
          <c:orientation val="minMax"/>
          <c:max val="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orque N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1415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 Forefoot Flexion </a:t>
            </a:r>
            <a:r>
              <a:rPr lang="en-US"/>
              <a:t>(Dorsiflex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Nimco Forefoot Flexion'!$B$11</c:f>
              <c:strCache>
                <c:ptCount val="1"/>
                <c:pt idx="0">
                  <c:v>Dorsiflex</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Nimco Forefoot Flexion'!$A$1:$A$10</c:f>
              <c:numCache>
                <c:formatCode>General</c:formatCode>
                <c:ptCount val="10"/>
                <c:pt idx="0">
                  <c:v>1</c:v>
                </c:pt>
                <c:pt idx="1">
                  <c:v>2</c:v>
                </c:pt>
                <c:pt idx="2">
                  <c:v>3</c:v>
                </c:pt>
                <c:pt idx="3">
                  <c:v>4</c:v>
                </c:pt>
                <c:pt idx="4">
                  <c:v>5</c:v>
                </c:pt>
                <c:pt idx="5">
                  <c:v>6</c:v>
                </c:pt>
                <c:pt idx="6">
                  <c:v>7</c:v>
                </c:pt>
                <c:pt idx="7">
                  <c:v>8</c:v>
                </c:pt>
                <c:pt idx="8">
                  <c:v>9</c:v>
                </c:pt>
                <c:pt idx="9">
                  <c:v>10</c:v>
                </c:pt>
              </c:numCache>
            </c:numRef>
          </c:xVal>
          <c:yVal>
            <c:numRef>
              <c:f>'Nimco Forefoot Flexion'!$D$1:$D$10</c:f>
              <c:numCache>
                <c:formatCode>0.00</c:formatCode>
                <c:ptCount val="10"/>
                <c:pt idx="0">
                  <c:v>1.0415329604840928</c:v>
                </c:pt>
                <c:pt idx="1">
                  <c:v>1.0319061153387732</c:v>
                </c:pt>
                <c:pt idx="2">
                  <c:v>1.0219736560618562</c:v>
                </c:pt>
                <c:pt idx="3">
                  <c:v>1.0206747960025673</c:v>
                </c:pt>
                <c:pt idx="4">
                  <c:v>1.0169615843036584</c:v>
                </c:pt>
                <c:pt idx="5">
                  <c:v>1.0123468109165368</c:v>
                </c:pt>
                <c:pt idx="6">
                  <c:v>1.0093124991813907</c:v>
                </c:pt>
                <c:pt idx="7">
                  <c:v>1.0081828183735215</c:v>
                </c:pt>
                <c:pt idx="8">
                  <c:v>1.0038405509204078</c:v>
                </c:pt>
                <c:pt idx="9">
                  <c:v>1</c:v>
                </c:pt>
              </c:numCache>
            </c:numRef>
          </c:yVal>
          <c:smooth val="1"/>
          <c:extLst>
            <c:ext xmlns:c16="http://schemas.microsoft.com/office/drawing/2014/chart" uri="{C3380CC4-5D6E-409C-BE32-E72D297353CC}">
              <c16:uniqueId val="{00000000-290E-F247-853F-7CCD6AE599D3}"/>
            </c:ext>
          </c:extLst>
        </c:ser>
        <c:dLbls>
          <c:showLegendKey val="0"/>
          <c:showVal val="0"/>
          <c:showCatName val="0"/>
          <c:showSerName val="0"/>
          <c:showPercent val="0"/>
          <c:showBubbleSize val="0"/>
        </c:dLbls>
        <c:axId val="456960672"/>
        <c:axId val="456224608"/>
      </c:scatterChart>
      <c:valAx>
        <c:axId val="456960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GB" sz="1200" b="1">
                    <a:solidFill>
                      <a:schemeClr val="tx1"/>
                    </a:solidFill>
                  </a:rPr>
                  <a:t>No of Run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56224608"/>
        <c:crosses val="autoZero"/>
        <c:crossBetween val="midCat"/>
        <c:majorUnit val="1"/>
        <c:minorUnit val="1"/>
      </c:valAx>
      <c:valAx>
        <c:axId val="456224608"/>
        <c:scaling>
          <c:orientation val="minMax"/>
          <c:max val="1.1000000000000001"/>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GB" sz="1200" b="1">
                    <a:solidFill>
                      <a:schemeClr val="tx1"/>
                    </a:solidFill>
                  </a:rPr>
                  <a:t>Ratio of Succesive Run Mean (1-10) to Mean of</a:t>
                </a:r>
                <a:r>
                  <a:rPr lang="en-GB" sz="1200" b="1" baseline="0">
                    <a:solidFill>
                      <a:schemeClr val="tx1"/>
                    </a:solidFill>
                  </a:rPr>
                  <a:t> </a:t>
                </a:r>
                <a:r>
                  <a:rPr lang="en-GB" sz="1200" b="1">
                    <a:solidFill>
                      <a:schemeClr val="tx1"/>
                    </a:solidFill>
                  </a:rPr>
                  <a:t>10 Runs</a:t>
                </a:r>
              </a:p>
            </c:rich>
          </c:tx>
          <c:layout>
            <c:manualLayout>
              <c:xMode val="edge"/>
              <c:yMode val="edge"/>
              <c:x val="1.1386424955608456E-2"/>
              <c:y val="0.1700509655111676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56960672"/>
        <c:crosses val="autoZero"/>
        <c:crossBetween val="midCat"/>
        <c:majorUnit val="0.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28778C-2833-B34C-BD83-B56EC2FC687B}" type="doc">
      <dgm:prSet loTypeId="urn:microsoft.com/office/officeart/2008/layout/RadialCluster" loCatId="" qsTypeId="urn:microsoft.com/office/officeart/2005/8/quickstyle/simple1" qsCatId="simple" csTypeId="urn:microsoft.com/office/officeart/2005/8/colors/accent0_2" csCatId="mainScheme" phldr="1"/>
      <dgm:spPr/>
      <dgm:t>
        <a:bodyPr/>
        <a:lstStyle/>
        <a:p>
          <a:endParaRPr lang="en-US"/>
        </a:p>
      </dgm:t>
    </dgm:pt>
    <dgm:pt modelId="{E00BF7F6-CEEF-5B44-8D5F-50CCEFFF4F47}">
      <dgm:prSet phldrT="[Text]" custT="1"/>
      <dgm:spPr/>
      <dgm:t>
        <a:bodyPr/>
        <a:lstStyle/>
        <a:p>
          <a:r>
            <a:rPr lang="en-US" sz="1400" b="1" dirty="0"/>
            <a:t>Defining an Intervention</a:t>
          </a:r>
        </a:p>
        <a:p>
          <a:r>
            <a:rPr lang="en-US" sz="1400" dirty="0"/>
            <a:t>will allow an understanding of</a:t>
          </a:r>
        </a:p>
      </dgm:t>
    </dgm:pt>
    <dgm:pt modelId="{AA5FB53B-D134-C64E-8805-88E711E78C01}" type="parTrans" cxnId="{FC6463C1-DE5B-2F41-A566-81E164FDA520}">
      <dgm:prSet/>
      <dgm:spPr/>
      <dgm:t>
        <a:bodyPr/>
        <a:lstStyle/>
        <a:p>
          <a:endParaRPr lang="en-US" sz="1400"/>
        </a:p>
      </dgm:t>
    </dgm:pt>
    <dgm:pt modelId="{AB317111-4C9D-E143-AD52-1FDD17A12C86}" type="sibTrans" cxnId="{FC6463C1-DE5B-2F41-A566-81E164FDA520}">
      <dgm:prSet/>
      <dgm:spPr/>
      <dgm:t>
        <a:bodyPr/>
        <a:lstStyle/>
        <a:p>
          <a:endParaRPr lang="en-US" sz="1400"/>
        </a:p>
      </dgm:t>
    </dgm:pt>
    <dgm:pt modelId="{8126F006-1E53-AE4F-953F-818071394541}">
      <dgm:prSet phldrT="[Text]" custT="1"/>
      <dgm:spPr/>
      <dgm:t>
        <a:bodyPr/>
        <a:lstStyle/>
        <a:p>
          <a:r>
            <a:rPr lang="en-US" sz="1400" dirty="0"/>
            <a:t>How it will work</a:t>
          </a:r>
        </a:p>
      </dgm:t>
    </dgm:pt>
    <dgm:pt modelId="{EB4D5A9D-E635-7043-B123-8504A426BC50}" type="parTrans" cxnId="{31B009C5-8485-5147-8E0B-D693A2FD7CB3}">
      <dgm:prSet/>
      <dgm:spPr/>
      <dgm:t>
        <a:bodyPr/>
        <a:lstStyle/>
        <a:p>
          <a:endParaRPr lang="en-US" sz="1400"/>
        </a:p>
      </dgm:t>
    </dgm:pt>
    <dgm:pt modelId="{282BF5BE-6EDE-F443-8D29-0930F5F585CD}" type="sibTrans" cxnId="{31B009C5-8485-5147-8E0B-D693A2FD7CB3}">
      <dgm:prSet/>
      <dgm:spPr/>
      <dgm:t>
        <a:bodyPr/>
        <a:lstStyle/>
        <a:p>
          <a:endParaRPr lang="en-US" sz="1400"/>
        </a:p>
      </dgm:t>
    </dgm:pt>
    <dgm:pt modelId="{D53DBAE6-88A7-7D49-B701-C29620FD0589}">
      <dgm:prSet phldrT="[Text]" custT="1"/>
      <dgm:spPr/>
      <dgm:t>
        <a:bodyPr/>
        <a:lstStyle/>
        <a:p>
          <a:r>
            <a:rPr lang="en-US" sz="1400" dirty="0"/>
            <a:t>How to measure its success</a:t>
          </a:r>
        </a:p>
      </dgm:t>
    </dgm:pt>
    <dgm:pt modelId="{74852D4A-184C-1947-9416-8CC9C06C88A5}" type="parTrans" cxnId="{66034E7C-53DC-B94F-8623-3776A970BF61}">
      <dgm:prSet/>
      <dgm:spPr/>
      <dgm:t>
        <a:bodyPr/>
        <a:lstStyle/>
        <a:p>
          <a:endParaRPr lang="en-US" sz="1400"/>
        </a:p>
      </dgm:t>
    </dgm:pt>
    <dgm:pt modelId="{7B55EBC9-17CF-C24E-B16E-A6F9A3EB5A6A}" type="sibTrans" cxnId="{66034E7C-53DC-B94F-8623-3776A970BF61}">
      <dgm:prSet/>
      <dgm:spPr/>
      <dgm:t>
        <a:bodyPr/>
        <a:lstStyle/>
        <a:p>
          <a:endParaRPr lang="en-US" sz="1400"/>
        </a:p>
      </dgm:t>
    </dgm:pt>
    <dgm:pt modelId="{34DD551E-7945-154B-9469-37979858D3FB}">
      <dgm:prSet phldrT="[Text]" custT="1"/>
      <dgm:spPr/>
      <dgm:t>
        <a:bodyPr/>
        <a:lstStyle/>
        <a:p>
          <a:r>
            <a:rPr lang="en-US" sz="1400" dirty="0"/>
            <a:t>What is and isn’t included</a:t>
          </a:r>
        </a:p>
      </dgm:t>
    </dgm:pt>
    <dgm:pt modelId="{A067237B-57FC-D049-8F84-3B78A1CF94B3}" type="parTrans" cxnId="{C10D6BD8-AB80-764C-AB97-9122901CC9A0}">
      <dgm:prSet/>
      <dgm:spPr/>
      <dgm:t>
        <a:bodyPr/>
        <a:lstStyle/>
        <a:p>
          <a:endParaRPr lang="en-US" sz="1400"/>
        </a:p>
      </dgm:t>
    </dgm:pt>
    <dgm:pt modelId="{18D211F8-7759-C34B-BF40-805068C26212}" type="sibTrans" cxnId="{C10D6BD8-AB80-764C-AB97-9122901CC9A0}">
      <dgm:prSet/>
      <dgm:spPr/>
      <dgm:t>
        <a:bodyPr/>
        <a:lstStyle/>
        <a:p>
          <a:endParaRPr lang="en-US" sz="1400"/>
        </a:p>
      </dgm:t>
    </dgm:pt>
    <dgm:pt modelId="{28987DD8-850A-5042-83CD-990F75D26299}">
      <dgm:prSet custT="1"/>
      <dgm:spPr/>
      <dgm:t>
        <a:bodyPr/>
        <a:lstStyle/>
        <a:p>
          <a:r>
            <a:rPr lang="en-US" sz="1400" dirty="0"/>
            <a:t>The value it will provide</a:t>
          </a:r>
        </a:p>
      </dgm:t>
    </dgm:pt>
    <dgm:pt modelId="{65E9FD42-4047-DC42-9917-D7479A853A6D}" type="parTrans" cxnId="{31F5DC5B-3270-3D46-91E4-9D8257B5040F}">
      <dgm:prSet/>
      <dgm:spPr/>
      <dgm:t>
        <a:bodyPr/>
        <a:lstStyle/>
        <a:p>
          <a:endParaRPr lang="en-US" sz="1400"/>
        </a:p>
      </dgm:t>
    </dgm:pt>
    <dgm:pt modelId="{838872C0-BA22-5245-8687-CD34DE917CA8}" type="sibTrans" cxnId="{31F5DC5B-3270-3D46-91E4-9D8257B5040F}">
      <dgm:prSet/>
      <dgm:spPr/>
      <dgm:t>
        <a:bodyPr/>
        <a:lstStyle/>
        <a:p>
          <a:endParaRPr lang="en-US" sz="1400"/>
        </a:p>
      </dgm:t>
    </dgm:pt>
    <dgm:pt modelId="{14750ACA-9426-8F4E-9B7E-182BEC41080C}">
      <dgm:prSet custT="1"/>
      <dgm:spPr/>
      <dgm:t>
        <a:bodyPr/>
        <a:lstStyle/>
        <a:p>
          <a:r>
            <a:rPr lang="en-US" sz="1400" dirty="0"/>
            <a:t>Who will benefit</a:t>
          </a:r>
        </a:p>
      </dgm:t>
    </dgm:pt>
    <dgm:pt modelId="{4B75BA9D-06D1-5344-B5C1-AEA2999D4CA8}" type="parTrans" cxnId="{74676FFD-C213-0947-AB99-943EE970E24F}">
      <dgm:prSet/>
      <dgm:spPr/>
      <dgm:t>
        <a:bodyPr/>
        <a:lstStyle/>
        <a:p>
          <a:endParaRPr lang="en-US" sz="1400"/>
        </a:p>
      </dgm:t>
    </dgm:pt>
    <dgm:pt modelId="{FB56F920-C670-5443-B8D7-DDE5FFF85F78}" type="sibTrans" cxnId="{74676FFD-C213-0947-AB99-943EE970E24F}">
      <dgm:prSet/>
      <dgm:spPr/>
      <dgm:t>
        <a:bodyPr/>
        <a:lstStyle/>
        <a:p>
          <a:endParaRPr lang="en-US" sz="1400"/>
        </a:p>
      </dgm:t>
    </dgm:pt>
    <dgm:pt modelId="{10A4603A-9140-E24E-B9A4-3991B16F2FC2}">
      <dgm:prSet custT="1"/>
      <dgm:spPr/>
      <dgm:t>
        <a:bodyPr/>
        <a:lstStyle/>
        <a:p>
          <a:r>
            <a:rPr lang="en-US" sz="1400" dirty="0"/>
            <a:t>What risks are present</a:t>
          </a:r>
        </a:p>
      </dgm:t>
    </dgm:pt>
    <dgm:pt modelId="{49C196FD-1294-A346-B74B-42E429F22FDB}" type="parTrans" cxnId="{F7CA31C9-28F0-F246-9379-2DDEB5A35595}">
      <dgm:prSet/>
      <dgm:spPr/>
      <dgm:t>
        <a:bodyPr/>
        <a:lstStyle/>
        <a:p>
          <a:endParaRPr lang="en-US" sz="1400"/>
        </a:p>
      </dgm:t>
    </dgm:pt>
    <dgm:pt modelId="{29603AE1-6B87-F24A-BE52-51148DAD2429}" type="sibTrans" cxnId="{F7CA31C9-28F0-F246-9379-2DDEB5A35595}">
      <dgm:prSet/>
      <dgm:spPr/>
      <dgm:t>
        <a:bodyPr/>
        <a:lstStyle/>
        <a:p>
          <a:endParaRPr lang="en-US" sz="1400"/>
        </a:p>
      </dgm:t>
    </dgm:pt>
    <dgm:pt modelId="{2CEFD627-A201-3C4D-9002-281244732974}" type="pres">
      <dgm:prSet presAssocID="{3D28778C-2833-B34C-BD83-B56EC2FC687B}" presName="Name0" presStyleCnt="0">
        <dgm:presLayoutVars>
          <dgm:chMax val="1"/>
          <dgm:chPref val="1"/>
          <dgm:dir/>
          <dgm:animOne val="branch"/>
          <dgm:animLvl val="lvl"/>
        </dgm:presLayoutVars>
      </dgm:prSet>
      <dgm:spPr/>
    </dgm:pt>
    <dgm:pt modelId="{9128E76B-51D0-8A4C-8F95-32A1344C33FF}" type="pres">
      <dgm:prSet presAssocID="{E00BF7F6-CEEF-5B44-8D5F-50CCEFFF4F47}" presName="singleCycle" presStyleCnt="0"/>
      <dgm:spPr/>
    </dgm:pt>
    <dgm:pt modelId="{4B7BADD8-6D0C-1D44-99FC-EE7C9FD97C95}" type="pres">
      <dgm:prSet presAssocID="{E00BF7F6-CEEF-5B44-8D5F-50CCEFFF4F47}" presName="singleCenter" presStyleLbl="node1" presStyleIdx="0" presStyleCnt="7" custScaleX="179823" custScaleY="106757" custLinFactNeighborY="-1198">
        <dgm:presLayoutVars>
          <dgm:chMax val="7"/>
          <dgm:chPref val="7"/>
        </dgm:presLayoutVars>
      </dgm:prSet>
      <dgm:spPr/>
    </dgm:pt>
    <dgm:pt modelId="{A5EB7CCA-98FF-9C46-882A-193ACD8D930D}" type="pres">
      <dgm:prSet presAssocID="{EB4D5A9D-E635-7043-B123-8504A426BC50}" presName="Name56" presStyleLbl="parChTrans1D2" presStyleIdx="0" presStyleCnt="6"/>
      <dgm:spPr/>
    </dgm:pt>
    <dgm:pt modelId="{1B290D6B-DBDC-A34E-BC12-3C80877A3092}" type="pres">
      <dgm:prSet presAssocID="{8126F006-1E53-AE4F-953F-818071394541}" presName="text0" presStyleLbl="node1" presStyleIdx="1" presStyleCnt="7" custScaleX="226177">
        <dgm:presLayoutVars>
          <dgm:bulletEnabled val="1"/>
        </dgm:presLayoutVars>
      </dgm:prSet>
      <dgm:spPr/>
    </dgm:pt>
    <dgm:pt modelId="{C957B68D-9658-3148-8706-4CCCA1A30C0C}" type="pres">
      <dgm:prSet presAssocID="{65E9FD42-4047-DC42-9917-D7479A853A6D}" presName="Name56" presStyleLbl="parChTrans1D2" presStyleIdx="1" presStyleCnt="6"/>
      <dgm:spPr/>
    </dgm:pt>
    <dgm:pt modelId="{1C627474-9588-1348-B832-A23BC016B4AD}" type="pres">
      <dgm:prSet presAssocID="{28987DD8-850A-5042-83CD-990F75D26299}" presName="text0" presStyleLbl="node1" presStyleIdx="2" presStyleCnt="7" custScaleX="260185" custRadScaleRad="164750" custRadScaleInc="15627">
        <dgm:presLayoutVars>
          <dgm:bulletEnabled val="1"/>
        </dgm:presLayoutVars>
      </dgm:prSet>
      <dgm:spPr/>
    </dgm:pt>
    <dgm:pt modelId="{B7AF5717-AC6F-A643-A7D6-77294D73A2EC}" type="pres">
      <dgm:prSet presAssocID="{4B75BA9D-06D1-5344-B5C1-AEA2999D4CA8}" presName="Name56" presStyleLbl="parChTrans1D2" presStyleIdx="2" presStyleCnt="6"/>
      <dgm:spPr/>
    </dgm:pt>
    <dgm:pt modelId="{261103BE-2739-DA4B-827B-2BEA003F8BD4}" type="pres">
      <dgm:prSet presAssocID="{14750ACA-9426-8F4E-9B7E-182BEC41080C}" presName="text0" presStyleLbl="node1" presStyleIdx="3" presStyleCnt="7" custScaleX="271832" custScaleY="72067" custRadScaleRad="160701" custRadScaleInc="-19257">
        <dgm:presLayoutVars>
          <dgm:bulletEnabled val="1"/>
        </dgm:presLayoutVars>
      </dgm:prSet>
      <dgm:spPr/>
    </dgm:pt>
    <dgm:pt modelId="{D807618F-B145-854B-98A0-816F3349BAAF}" type="pres">
      <dgm:prSet presAssocID="{74852D4A-184C-1947-9416-8CC9C06C88A5}" presName="Name56" presStyleLbl="parChTrans1D2" presStyleIdx="3" presStyleCnt="6"/>
      <dgm:spPr/>
    </dgm:pt>
    <dgm:pt modelId="{BCBB8FD9-DAB5-D245-BB81-C2362E898B03}" type="pres">
      <dgm:prSet presAssocID="{D53DBAE6-88A7-7D49-B701-C29620FD0589}" presName="text0" presStyleLbl="node1" presStyleIdx="4" presStyleCnt="7" custScaleX="262569">
        <dgm:presLayoutVars>
          <dgm:bulletEnabled val="1"/>
        </dgm:presLayoutVars>
      </dgm:prSet>
      <dgm:spPr/>
    </dgm:pt>
    <dgm:pt modelId="{9A26C9A0-B935-CE40-A371-B2128E7138E3}" type="pres">
      <dgm:prSet presAssocID="{A067237B-57FC-D049-8F84-3B78A1CF94B3}" presName="Name56" presStyleLbl="parChTrans1D2" presStyleIdx="4" presStyleCnt="6"/>
      <dgm:spPr/>
    </dgm:pt>
    <dgm:pt modelId="{81EBACFC-7C5E-2943-BB63-EE0F66220AE9}" type="pres">
      <dgm:prSet presAssocID="{34DD551E-7945-154B-9469-37979858D3FB}" presName="text0" presStyleLbl="node1" presStyleIdx="5" presStyleCnt="7" custScaleX="221839" custRadScaleRad="160147" custRadScaleInc="23637">
        <dgm:presLayoutVars>
          <dgm:bulletEnabled val="1"/>
        </dgm:presLayoutVars>
      </dgm:prSet>
      <dgm:spPr/>
    </dgm:pt>
    <dgm:pt modelId="{DBDDA312-DB05-D747-A95C-24DC26AD169C}" type="pres">
      <dgm:prSet presAssocID="{49C196FD-1294-A346-B74B-42E429F22FDB}" presName="Name56" presStyleLbl="parChTrans1D2" presStyleIdx="5" presStyleCnt="6"/>
      <dgm:spPr/>
    </dgm:pt>
    <dgm:pt modelId="{AB610410-9015-2E47-8509-199C91F00550}" type="pres">
      <dgm:prSet presAssocID="{10A4603A-9140-E24E-B9A4-3991B16F2FC2}" presName="text0" presStyleLbl="node1" presStyleIdx="6" presStyleCnt="7" custScaleX="209371" custRadScaleRad="163896" custRadScaleInc="-8241">
        <dgm:presLayoutVars>
          <dgm:bulletEnabled val="1"/>
        </dgm:presLayoutVars>
      </dgm:prSet>
      <dgm:spPr/>
    </dgm:pt>
  </dgm:ptLst>
  <dgm:cxnLst>
    <dgm:cxn modelId="{3DB22E1F-C0A5-B247-87AB-EB56A1413040}" type="presOf" srcId="{10A4603A-9140-E24E-B9A4-3991B16F2FC2}" destId="{AB610410-9015-2E47-8509-199C91F00550}" srcOrd="0" destOrd="0" presId="urn:microsoft.com/office/officeart/2008/layout/RadialCluster"/>
    <dgm:cxn modelId="{49E2F82B-F748-B24F-A174-C14DAAD42DC1}" type="presOf" srcId="{A067237B-57FC-D049-8F84-3B78A1CF94B3}" destId="{9A26C9A0-B935-CE40-A371-B2128E7138E3}" srcOrd="0" destOrd="0" presId="urn:microsoft.com/office/officeart/2008/layout/RadialCluster"/>
    <dgm:cxn modelId="{3779C22F-1475-884B-B745-A7224BCCBF63}" type="presOf" srcId="{D53DBAE6-88A7-7D49-B701-C29620FD0589}" destId="{BCBB8FD9-DAB5-D245-BB81-C2362E898B03}" srcOrd="0" destOrd="0" presId="urn:microsoft.com/office/officeart/2008/layout/RadialCluster"/>
    <dgm:cxn modelId="{D7075340-BF25-6B47-B6BB-7A6144E5EFDF}" type="presOf" srcId="{3D28778C-2833-B34C-BD83-B56EC2FC687B}" destId="{2CEFD627-A201-3C4D-9002-281244732974}" srcOrd="0" destOrd="0" presId="urn:microsoft.com/office/officeart/2008/layout/RadialCluster"/>
    <dgm:cxn modelId="{31F5DC5B-3270-3D46-91E4-9D8257B5040F}" srcId="{E00BF7F6-CEEF-5B44-8D5F-50CCEFFF4F47}" destId="{28987DD8-850A-5042-83CD-990F75D26299}" srcOrd="1" destOrd="0" parTransId="{65E9FD42-4047-DC42-9917-D7479A853A6D}" sibTransId="{838872C0-BA22-5245-8687-CD34DE917CA8}"/>
    <dgm:cxn modelId="{341E6B6B-5648-984A-91F5-F3ABEF2C0193}" type="presOf" srcId="{34DD551E-7945-154B-9469-37979858D3FB}" destId="{81EBACFC-7C5E-2943-BB63-EE0F66220AE9}" srcOrd="0" destOrd="0" presId="urn:microsoft.com/office/officeart/2008/layout/RadialCluster"/>
    <dgm:cxn modelId="{9BAF0A6D-99E9-3145-BED6-A0078FD1CF04}" type="presOf" srcId="{49C196FD-1294-A346-B74B-42E429F22FDB}" destId="{DBDDA312-DB05-D747-A95C-24DC26AD169C}" srcOrd="0" destOrd="0" presId="urn:microsoft.com/office/officeart/2008/layout/RadialCluster"/>
    <dgm:cxn modelId="{AF6C904F-DA36-7C40-A161-C7F91A088309}" type="presOf" srcId="{EB4D5A9D-E635-7043-B123-8504A426BC50}" destId="{A5EB7CCA-98FF-9C46-882A-193ACD8D930D}" srcOrd="0" destOrd="0" presId="urn:microsoft.com/office/officeart/2008/layout/RadialCluster"/>
    <dgm:cxn modelId="{66034E7C-53DC-B94F-8623-3776A970BF61}" srcId="{E00BF7F6-CEEF-5B44-8D5F-50CCEFFF4F47}" destId="{D53DBAE6-88A7-7D49-B701-C29620FD0589}" srcOrd="3" destOrd="0" parTransId="{74852D4A-184C-1947-9416-8CC9C06C88A5}" sibTransId="{7B55EBC9-17CF-C24E-B16E-A6F9A3EB5A6A}"/>
    <dgm:cxn modelId="{28A9718C-888A-5D4C-A42F-59966A8F1EF6}" type="presOf" srcId="{E00BF7F6-CEEF-5B44-8D5F-50CCEFFF4F47}" destId="{4B7BADD8-6D0C-1D44-99FC-EE7C9FD97C95}" srcOrd="0" destOrd="0" presId="urn:microsoft.com/office/officeart/2008/layout/RadialCluster"/>
    <dgm:cxn modelId="{671C598D-3AAA-B14E-86C7-E5E8171EEE6D}" type="presOf" srcId="{4B75BA9D-06D1-5344-B5C1-AEA2999D4CA8}" destId="{B7AF5717-AC6F-A643-A7D6-77294D73A2EC}" srcOrd="0" destOrd="0" presId="urn:microsoft.com/office/officeart/2008/layout/RadialCluster"/>
    <dgm:cxn modelId="{DB0E8CA2-35E5-CF44-A079-4269564FE451}" type="presOf" srcId="{14750ACA-9426-8F4E-9B7E-182BEC41080C}" destId="{261103BE-2739-DA4B-827B-2BEA003F8BD4}" srcOrd="0" destOrd="0" presId="urn:microsoft.com/office/officeart/2008/layout/RadialCluster"/>
    <dgm:cxn modelId="{9C7EF8AD-1338-3543-A977-A4E35A09816B}" type="presOf" srcId="{65E9FD42-4047-DC42-9917-D7479A853A6D}" destId="{C957B68D-9658-3148-8706-4CCCA1A30C0C}" srcOrd="0" destOrd="0" presId="urn:microsoft.com/office/officeart/2008/layout/RadialCluster"/>
    <dgm:cxn modelId="{FC6463C1-DE5B-2F41-A566-81E164FDA520}" srcId="{3D28778C-2833-B34C-BD83-B56EC2FC687B}" destId="{E00BF7F6-CEEF-5B44-8D5F-50CCEFFF4F47}" srcOrd="0" destOrd="0" parTransId="{AA5FB53B-D134-C64E-8805-88E711E78C01}" sibTransId="{AB317111-4C9D-E143-AD52-1FDD17A12C86}"/>
    <dgm:cxn modelId="{31B009C5-8485-5147-8E0B-D693A2FD7CB3}" srcId="{E00BF7F6-CEEF-5B44-8D5F-50CCEFFF4F47}" destId="{8126F006-1E53-AE4F-953F-818071394541}" srcOrd="0" destOrd="0" parTransId="{EB4D5A9D-E635-7043-B123-8504A426BC50}" sibTransId="{282BF5BE-6EDE-F443-8D29-0930F5F585CD}"/>
    <dgm:cxn modelId="{F7CA31C9-28F0-F246-9379-2DDEB5A35595}" srcId="{E00BF7F6-CEEF-5B44-8D5F-50CCEFFF4F47}" destId="{10A4603A-9140-E24E-B9A4-3991B16F2FC2}" srcOrd="5" destOrd="0" parTransId="{49C196FD-1294-A346-B74B-42E429F22FDB}" sibTransId="{29603AE1-6B87-F24A-BE52-51148DAD2429}"/>
    <dgm:cxn modelId="{C10D6BD8-AB80-764C-AB97-9122901CC9A0}" srcId="{E00BF7F6-CEEF-5B44-8D5F-50CCEFFF4F47}" destId="{34DD551E-7945-154B-9469-37979858D3FB}" srcOrd="4" destOrd="0" parTransId="{A067237B-57FC-D049-8F84-3B78A1CF94B3}" sibTransId="{18D211F8-7759-C34B-BF40-805068C26212}"/>
    <dgm:cxn modelId="{637838DC-965A-E941-BF83-7204B065F5B9}" type="presOf" srcId="{28987DD8-850A-5042-83CD-990F75D26299}" destId="{1C627474-9588-1348-B832-A23BC016B4AD}" srcOrd="0" destOrd="0" presId="urn:microsoft.com/office/officeart/2008/layout/RadialCluster"/>
    <dgm:cxn modelId="{60AED7F1-4A12-1640-81AC-51C94B3E29D8}" type="presOf" srcId="{74852D4A-184C-1947-9416-8CC9C06C88A5}" destId="{D807618F-B145-854B-98A0-816F3349BAAF}" srcOrd="0" destOrd="0" presId="urn:microsoft.com/office/officeart/2008/layout/RadialCluster"/>
    <dgm:cxn modelId="{00CD9EF4-57BE-904D-A998-839A5BE29FE7}" type="presOf" srcId="{8126F006-1E53-AE4F-953F-818071394541}" destId="{1B290D6B-DBDC-A34E-BC12-3C80877A3092}" srcOrd="0" destOrd="0" presId="urn:microsoft.com/office/officeart/2008/layout/RadialCluster"/>
    <dgm:cxn modelId="{74676FFD-C213-0947-AB99-943EE970E24F}" srcId="{E00BF7F6-CEEF-5B44-8D5F-50CCEFFF4F47}" destId="{14750ACA-9426-8F4E-9B7E-182BEC41080C}" srcOrd="2" destOrd="0" parTransId="{4B75BA9D-06D1-5344-B5C1-AEA2999D4CA8}" sibTransId="{FB56F920-C670-5443-B8D7-DDE5FFF85F78}"/>
    <dgm:cxn modelId="{3E437C2D-4A6F-0747-87CE-BA47D026344D}" type="presParOf" srcId="{2CEFD627-A201-3C4D-9002-281244732974}" destId="{9128E76B-51D0-8A4C-8F95-32A1344C33FF}" srcOrd="0" destOrd="0" presId="urn:microsoft.com/office/officeart/2008/layout/RadialCluster"/>
    <dgm:cxn modelId="{093A6FDB-EAE1-2944-81B7-7D2776145787}" type="presParOf" srcId="{9128E76B-51D0-8A4C-8F95-32A1344C33FF}" destId="{4B7BADD8-6D0C-1D44-99FC-EE7C9FD97C95}" srcOrd="0" destOrd="0" presId="urn:microsoft.com/office/officeart/2008/layout/RadialCluster"/>
    <dgm:cxn modelId="{8C711C47-4C5D-0242-B701-55378304C1F4}" type="presParOf" srcId="{9128E76B-51D0-8A4C-8F95-32A1344C33FF}" destId="{A5EB7CCA-98FF-9C46-882A-193ACD8D930D}" srcOrd="1" destOrd="0" presId="urn:microsoft.com/office/officeart/2008/layout/RadialCluster"/>
    <dgm:cxn modelId="{7B4C18EE-615C-224C-8151-852E2DE089AD}" type="presParOf" srcId="{9128E76B-51D0-8A4C-8F95-32A1344C33FF}" destId="{1B290D6B-DBDC-A34E-BC12-3C80877A3092}" srcOrd="2" destOrd="0" presId="urn:microsoft.com/office/officeart/2008/layout/RadialCluster"/>
    <dgm:cxn modelId="{C02CB9EE-C2C0-AC40-B2CC-2EA9814559D2}" type="presParOf" srcId="{9128E76B-51D0-8A4C-8F95-32A1344C33FF}" destId="{C957B68D-9658-3148-8706-4CCCA1A30C0C}" srcOrd="3" destOrd="0" presId="urn:microsoft.com/office/officeart/2008/layout/RadialCluster"/>
    <dgm:cxn modelId="{CD7D53EC-F9FC-C74C-8E09-4E6B0DBD622E}" type="presParOf" srcId="{9128E76B-51D0-8A4C-8F95-32A1344C33FF}" destId="{1C627474-9588-1348-B832-A23BC016B4AD}" srcOrd="4" destOrd="0" presId="urn:microsoft.com/office/officeart/2008/layout/RadialCluster"/>
    <dgm:cxn modelId="{3D60FF5D-37D9-CD4E-AAC7-2732105CABBF}" type="presParOf" srcId="{9128E76B-51D0-8A4C-8F95-32A1344C33FF}" destId="{B7AF5717-AC6F-A643-A7D6-77294D73A2EC}" srcOrd="5" destOrd="0" presId="urn:microsoft.com/office/officeart/2008/layout/RadialCluster"/>
    <dgm:cxn modelId="{AC8B6B89-0B57-2E40-AA2A-2EE4D4512554}" type="presParOf" srcId="{9128E76B-51D0-8A4C-8F95-32A1344C33FF}" destId="{261103BE-2739-DA4B-827B-2BEA003F8BD4}" srcOrd="6" destOrd="0" presId="urn:microsoft.com/office/officeart/2008/layout/RadialCluster"/>
    <dgm:cxn modelId="{56CAFA4D-F6CF-D24E-AB99-F9397F7D8F51}" type="presParOf" srcId="{9128E76B-51D0-8A4C-8F95-32A1344C33FF}" destId="{D807618F-B145-854B-98A0-816F3349BAAF}" srcOrd="7" destOrd="0" presId="urn:microsoft.com/office/officeart/2008/layout/RadialCluster"/>
    <dgm:cxn modelId="{1E31927F-5189-8349-B983-F3052FC04FB8}" type="presParOf" srcId="{9128E76B-51D0-8A4C-8F95-32A1344C33FF}" destId="{BCBB8FD9-DAB5-D245-BB81-C2362E898B03}" srcOrd="8" destOrd="0" presId="urn:microsoft.com/office/officeart/2008/layout/RadialCluster"/>
    <dgm:cxn modelId="{8449F327-30A2-CD47-B7F7-03D7D22D7823}" type="presParOf" srcId="{9128E76B-51D0-8A4C-8F95-32A1344C33FF}" destId="{9A26C9A0-B935-CE40-A371-B2128E7138E3}" srcOrd="9" destOrd="0" presId="urn:microsoft.com/office/officeart/2008/layout/RadialCluster"/>
    <dgm:cxn modelId="{B1CC6A27-E113-4340-8076-9D18C58EDF2F}" type="presParOf" srcId="{9128E76B-51D0-8A4C-8F95-32A1344C33FF}" destId="{81EBACFC-7C5E-2943-BB63-EE0F66220AE9}" srcOrd="10" destOrd="0" presId="urn:microsoft.com/office/officeart/2008/layout/RadialCluster"/>
    <dgm:cxn modelId="{39E45F2E-1DD9-C040-A518-7691A66D2288}" type="presParOf" srcId="{9128E76B-51D0-8A4C-8F95-32A1344C33FF}" destId="{DBDDA312-DB05-D747-A95C-24DC26AD169C}" srcOrd="11" destOrd="0" presId="urn:microsoft.com/office/officeart/2008/layout/RadialCluster"/>
    <dgm:cxn modelId="{9087380D-B14F-3C45-9FE8-B522137087B0}" type="presParOf" srcId="{9128E76B-51D0-8A4C-8F95-32A1344C33FF}" destId="{AB610410-9015-2E47-8509-199C91F00550}" srcOrd="12"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CC7C90B-886B-9A43-A28C-32919D4E2993}" type="doc">
      <dgm:prSet loTypeId="urn:microsoft.com/office/officeart/2005/8/layout/hierarchy4" loCatId="" qsTypeId="urn:microsoft.com/office/officeart/2005/8/quickstyle/simple1" qsCatId="simple" csTypeId="urn:microsoft.com/office/officeart/2005/8/colors/colorful1" csCatId="colorful" phldr="1"/>
      <dgm:spPr/>
      <dgm:t>
        <a:bodyPr/>
        <a:lstStyle/>
        <a:p>
          <a:endParaRPr lang="en-GB"/>
        </a:p>
      </dgm:t>
    </dgm:pt>
    <dgm:pt modelId="{B907DF93-4971-624A-B1E3-B6055DFABE21}">
      <dgm:prSet phldrT="[Text]"/>
      <dgm:spPr/>
      <dgm:t>
        <a:bodyPr/>
        <a:lstStyle/>
        <a:p>
          <a:r>
            <a:rPr lang="en-GB"/>
            <a:t>Functional</a:t>
          </a:r>
        </a:p>
      </dgm:t>
    </dgm:pt>
    <dgm:pt modelId="{ABE7D925-2CCD-D944-9BE1-DFDEDDD57CE0}" type="parTrans" cxnId="{213B1403-A0FF-8847-AC15-92FCB84B92B4}">
      <dgm:prSet/>
      <dgm:spPr/>
      <dgm:t>
        <a:bodyPr/>
        <a:lstStyle/>
        <a:p>
          <a:endParaRPr lang="en-GB"/>
        </a:p>
      </dgm:t>
    </dgm:pt>
    <dgm:pt modelId="{EF81CD43-FC68-9F45-8461-E38DACBD1B8B}" type="sibTrans" cxnId="{213B1403-A0FF-8847-AC15-92FCB84B92B4}">
      <dgm:prSet/>
      <dgm:spPr/>
      <dgm:t>
        <a:bodyPr/>
        <a:lstStyle/>
        <a:p>
          <a:endParaRPr lang="en-GB"/>
        </a:p>
      </dgm:t>
    </dgm:pt>
    <dgm:pt modelId="{47AABF30-3F51-724D-A7B2-99AEEF05FE5C}">
      <dgm:prSet phldrT="[Text]"/>
      <dgm:spPr/>
      <dgm:t>
        <a:bodyPr/>
        <a:lstStyle/>
        <a:p>
          <a:r>
            <a:rPr lang="en-GB"/>
            <a:t>Stability</a:t>
          </a:r>
        </a:p>
      </dgm:t>
    </dgm:pt>
    <dgm:pt modelId="{DFB9F8A1-F929-0143-96E4-55D9E250DB9A}" type="parTrans" cxnId="{87BEBDE3-A736-674B-964B-DDBD6542BEE3}">
      <dgm:prSet/>
      <dgm:spPr/>
      <dgm:t>
        <a:bodyPr/>
        <a:lstStyle/>
        <a:p>
          <a:endParaRPr lang="en-GB"/>
        </a:p>
      </dgm:t>
    </dgm:pt>
    <dgm:pt modelId="{A14ABD46-01C0-6D41-9071-04480E2CA70A}" type="sibTrans" cxnId="{87BEBDE3-A736-674B-964B-DDBD6542BEE3}">
      <dgm:prSet/>
      <dgm:spPr/>
      <dgm:t>
        <a:bodyPr/>
        <a:lstStyle/>
        <a:p>
          <a:endParaRPr lang="en-GB"/>
        </a:p>
      </dgm:t>
    </dgm:pt>
    <dgm:pt modelId="{2E5299B4-0134-4341-8358-D012194BCC19}">
      <dgm:prSet phldrT="[Text]"/>
      <dgm:spPr/>
      <dgm:t>
        <a:bodyPr/>
        <a:lstStyle/>
        <a:p>
          <a:r>
            <a:rPr lang="en-GB"/>
            <a:t>Adapted </a:t>
          </a:r>
        </a:p>
        <a:p>
          <a:r>
            <a:rPr lang="en-GB"/>
            <a:t>Sole</a:t>
          </a:r>
        </a:p>
      </dgm:t>
    </dgm:pt>
    <dgm:pt modelId="{56805AC2-16E7-ED4F-82D8-E2F62BF0A9F5}" type="parTrans" cxnId="{5CD885B8-F74D-AC42-B10F-8F9916720751}">
      <dgm:prSet/>
      <dgm:spPr/>
      <dgm:t>
        <a:bodyPr/>
        <a:lstStyle/>
        <a:p>
          <a:endParaRPr lang="en-GB"/>
        </a:p>
      </dgm:t>
    </dgm:pt>
    <dgm:pt modelId="{BEF1C1F6-0186-9740-9EB6-75EA0894D445}" type="sibTrans" cxnId="{5CD885B8-F74D-AC42-B10F-8F9916720751}">
      <dgm:prSet/>
      <dgm:spPr/>
      <dgm:t>
        <a:bodyPr/>
        <a:lstStyle/>
        <a:p>
          <a:endParaRPr lang="en-GB"/>
        </a:p>
      </dgm:t>
    </dgm:pt>
    <dgm:pt modelId="{E4FD1A7C-1DBD-3142-BEC8-7DA31D3A54CE}">
      <dgm:prSet phldrT="[Text]"/>
      <dgm:spPr/>
      <dgm:t>
        <a:bodyPr/>
        <a:lstStyle/>
        <a:p>
          <a:r>
            <a:rPr lang="en-GB"/>
            <a:t>Accomodative</a:t>
          </a:r>
        </a:p>
      </dgm:t>
    </dgm:pt>
    <dgm:pt modelId="{A111A92E-1913-754A-9916-549399D2B37A}" type="parTrans" cxnId="{061B954E-8E91-0E4C-8550-932DD7B2DA42}">
      <dgm:prSet/>
      <dgm:spPr/>
      <dgm:t>
        <a:bodyPr/>
        <a:lstStyle/>
        <a:p>
          <a:endParaRPr lang="en-GB"/>
        </a:p>
      </dgm:t>
    </dgm:pt>
    <dgm:pt modelId="{0F4C57B2-357F-DA48-961F-873CC0B0645B}" type="sibTrans" cxnId="{061B954E-8E91-0E4C-8550-932DD7B2DA42}">
      <dgm:prSet/>
      <dgm:spPr/>
      <dgm:t>
        <a:bodyPr/>
        <a:lstStyle/>
        <a:p>
          <a:endParaRPr lang="en-GB"/>
        </a:p>
      </dgm:t>
    </dgm:pt>
    <dgm:pt modelId="{238A6B9B-A9EC-8440-BA57-1A46727D7ECF}">
      <dgm:prSet/>
      <dgm:spPr/>
      <dgm:t>
        <a:bodyPr/>
        <a:lstStyle/>
        <a:p>
          <a:r>
            <a:rPr lang="en-GB"/>
            <a:t>Corrective</a:t>
          </a:r>
        </a:p>
      </dgm:t>
    </dgm:pt>
    <dgm:pt modelId="{D3472336-1DC2-8B42-B775-1636D07F359F}" type="parTrans" cxnId="{8E8051CD-0BF9-2648-AF61-D075BA9E967C}">
      <dgm:prSet/>
      <dgm:spPr/>
      <dgm:t>
        <a:bodyPr/>
        <a:lstStyle/>
        <a:p>
          <a:endParaRPr lang="en-GB"/>
        </a:p>
      </dgm:t>
    </dgm:pt>
    <dgm:pt modelId="{D16A039D-2146-3942-BE59-C1FE08D0E21D}" type="sibTrans" cxnId="{8E8051CD-0BF9-2648-AF61-D075BA9E967C}">
      <dgm:prSet/>
      <dgm:spPr/>
      <dgm:t>
        <a:bodyPr/>
        <a:lstStyle/>
        <a:p>
          <a:endParaRPr lang="en-GB"/>
        </a:p>
      </dgm:t>
    </dgm:pt>
    <dgm:pt modelId="{454AA7B0-06FC-EB4A-8F4F-01177C5FADB6}">
      <dgm:prSet phldrT="[Text]" custT="1"/>
      <dgm:spPr/>
      <dgm:t>
        <a:bodyPr/>
        <a:lstStyle/>
        <a:p>
          <a:r>
            <a:rPr lang="en-GB" sz="2800"/>
            <a:t>Therapeutic Footwear</a:t>
          </a:r>
        </a:p>
      </dgm:t>
    </dgm:pt>
    <dgm:pt modelId="{FBF02729-A6E2-DD49-8C57-48CA10F53315}" type="sibTrans" cxnId="{EF6B22E6-8074-B042-87FB-92CE98444C6F}">
      <dgm:prSet/>
      <dgm:spPr/>
      <dgm:t>
        <a:bodyPr/>
        <a:lstStyle/>
        <a:p>
          <a:endParaRPr lang="en-GB"/>
        </a:p>
      </dgm:t>
    </dgm:pt>
    <dgm:pt modelId="{D5C16C63-8B45-F744-8438-FB4BA96700DB}" type="parTrans" cxnId="{EF6B22E6-8074-B042-87FB-92CE98444C6F}">
      <dgm:prSet/>
      <dgm:spPr/>
      <dgm:t>
        <a:bodyPr/>
        <a:lstStyle/>
        <a:p>
          <a:endParaRPr lang="en-GB"/>
        </a:p>
      </dgm:t>
    </dgm:pt>
    <dgm:pt modelId="{08DA2ED9-BD7C-FB48-9B42-3DE428D96E40}" type="pres">
      <dgm:prSet presAssocID="{7CC7C90B-886B-9A43-A28C-32919D4E2993}" presName="Name0" presStyleCnt="0">
        <dgm:presLayoutVars>
          <dgm:chPref val="1"/>
          <dgm:dir/>
          <dgm:animOne val="branch"/>
          <dgm:animLvl val="lvl"/>
          <dgm:resizeHandles/>
        </dgm:presLayoutVars>
      </dgm:prSet>
      <dgm:spPr/>
    </dgm:pt>
    <dgm:pt modelId="{FE86322F-76F4-0843-9587-8CFDBF8FBAD9}" type="pres">
      <dgm:prSet presAssocID="{454AA7B0-06FC-EB4A-8F4F-01177C5FADB6}" presName="vertOne" presStyleCnt="0"/>
      <dgm:spPr/>
    </dgm:pt>
    <dgm:pt modelId="{7E95391C-63D6-BE40-8CCB-BC28FCCD49C0}" type="pres">
      <dgm:prSet presAssocID="{454AA7B0-06FC-EB4A-8F4F-01177C5FADB6}" presName="txOne" presStyleLbl="node0" presStyleIdx="0" presStyleCnt="1">
        <dgm:presLayoutVars>
          <dgm:chPref val="3"/>
        </dgm:presLayoutVars>
      </dgm:prSet>
      <dgm:spPr/>
    </dgm:pt>
    <dgm:pt modelId="{976C865B-EB27-5449-A293-C5970C1B003F}" type="pres">
      <dgm:prSet presAssocID="{454AA7B0-06FC-EB4A-8F4F-01177C5FADB6}" presName="parTransOne" presStyleCnt="0"/>
      <dgm:spPr/>
    </dgm:pt>
    <dgm:pt modelId="{06F50841-9A59-7A4B-88E3-1E4A8CA698E0}" type="pres">
      <dgm:prSet presAssocID="{454AA7B0-06FC-EB4A-8F4F-01177C5FADB6}" presName="horzOne" presStyleCnt="0"/>
      <dgm:spPr/>
    </dgm:pt>
    <dgm:pt modelId="{3F2CBB5C-1943-2447-9757-79AED592D224}" type="pres">
      <dgm:prSet presAssocID="{B907DF93-4971-624A-B1E3-B6055DFABE21}" presName="vertTwo" presStyleCnt="0"/>
      <dgm:spPr/>
    </dgm:pt>
    <dgm:pt modelId="{AEEA6D66-4983-C84A-9590-2BA127BC5551}" type="pres">
      <dgm:prSet presAssocID="{B907DF93-4971-624A-B1E3-B6055DFABE21}" presName="txTwo" presStyleLbl="node2" presStyleIdx="0" presStyleCnt="3">
        <dgm:presLayoutVars>
          <dgm:chPref val="3"/>
        </dgm:presLayoutVars>
      </dgm:prSet>
      <dgm:spPr/>
    </dgm:pt>
    <dgm:pt modelId="{9AA9399B-2220-DE45-8A13-F6DFAF97B534}" type="pres">
      <dgm:prSet presAssocID="{B907DF93-4971-624A-B1E3-B6055DFABE21}" presName="parTransTwo" presStyleCnt="0"/>
      <dgm:spPr/>
    </dgm:pt>
    <dgm:pt modelId="{D0B55B1D-8275-2C4F-B661-60E001E105D3}" type="pres">
      <dgm:prSet presAssocID="{B907DF93-4971-624A-B1E3-B6055DFABE21}" presName="horzTwo" presStyleCnt="0"/>
      <dgm:spPr/>
    </dgm:pt>
    <dgm:pt modelId="{A36E3416-3B47-8E4C-A716-B5B9E659A14A}" type="pres">
      <dgm:prSet presAssocID="{47AABF30-3F51-724D-A7B2-99AEEF05FE5C}" presName="vertThree" presStyleCnt="0"/>
      <dgm:spPr/>
    </dgm:pt>
    <dgm:pt modelId="{B6B17087-A984-1E44-84F1-1074A56CC39C}" type="pres">
      <dgm:prSet presAssocID="{47AABF30-3F51-724D-A7B2-99AEEF05FE5C}" presName="txThree" presStyleLbl="node3" presStyleIdx="0" presStyleCnt="2">
        <dgm:presLayoutVars>
          <dgm:chPref val="3"/>
        </dgm:presLayoutVars>
      </dgm:prSet>
      <dgm:spPr/>
    </dgm:pt>
    <dgm:pt modelId="{A9569A5E-DC7B-C84D-B412-3FAFBCAEB7C2}" type="pres">
      <dgm:prSet presAssocID="{47AABF30-3F51-724D-A7B2-99AEEF05FE5C}" presName="horzThree" presStyleCnt="0"/>
      <dgm:spPr/>
    </dgm:pt>
    <dgm:pt modelId="{91F2D22A-11A4-9B4A-A83F-D2CF47754998}" type="pres">
      <dgm:prSet presAssocID="{A14ABD46-01C0-6D41-9071-04480E2CA70A}" presName="sibSpaceThree" presStyleCnt="0"/>
      <dgm:spPr/>
    </dgm:pt>
    <dgm:pt modelId="{802FA4A0-1152-B641-9F74-90B91693F2E6}" type="pres">
      <dgm:prSet presAssocID="{2E5299B4-0134-4341-8358-D012194BCC19}" presName="vertThree" presStyleCnt="0"/>
      <dgm:spPr/>
    </dgm:pt>
    <dgm:pt modelId="{054B4B53-E872-7944-BDC4-51714B10728E}" type="pres">
      <dgm:prSet presAssocID="{2E5299B4-0134-4341-8358-D012194BCC19}" presName="txThree" presStyleLbl="node3" presStyleIdx="1" presStyleCnt="2">
        <dgm:presLayoutVars>
          <dgm:chPref val="3"/>
        </dgm:presLayoutVars>
      </dgm:prSet>
      <dgm:spPr/>
    </dgm:pt>
    <dgm:pt modelId="{8125FB68-8438-D041-B671-2946E4C657AB}" type="pres">
      <dgm:prSet presAssocID="{2E5299B4-0134-4341-8358-D012194BCC19}" presName="horzThree" presStyleCnt="0"/>
      <dgm:spPr/>
    </dgm:pt>
    <dgm:pt modelId="{27A1375C-5EEE-9749-B6BD-DF207A82B255}" type="pres">
      <dgm:prSet presAssocID="{EF81CD43-FC68-9F45-8461-E38DACBD1B8B}" presName="sibSpaceTwo" presStyleCnt="0"/>
      <dgm:spPr/>
    </dgm:pt>
    <dgm:pt modelId="{3C449E1A-077C-2C40-AC15-2F89E5BED58D}" type="pres">
      <dgm:prSet presAssocID="{E4FD1A7C-1DBD-3142-BEC8-7DA31D3A54CE}" presName="vertTwo" presStyleCnt="0"/>
      <dgm:spPr/>
    </dgm:pt>
    <dgm:pt modelId="{9E7AC452-4BB6-744E-A467-FD81B500B782}" type="pres">
      <dgm:prSet presAssocID="{E4FD1A7C-1DBD-3142-BEC8-7DA31D3A54CE}" presName="txTwo" presStyleLbl="node2" presStyleIdx="1" presStyleCnt="3">
        <dgm:presLayoutVars>
          <dgm:chPref val="3"/>
        </dgm:presLayoutVars>
      </dgm:prSet>
      <dgm:spPr/>
    </dgm:pt>
    <dgm:pt modelId="{81CAD99D-AE92-5B43-8D3C-C9F323042119}" type="pres">
      <dgm:prSet presAssocID="{E4FD1A7C-1DBD-3142-BEC8-7DA31D3A54CE}" presName="horzTwo" presStyleCnt="0"/>
      <dgm:spPr/>
    </dgm:pt>
    <dgm:pt modelId="{917B84EF-88C0-AD4F-9533-B02ABFF8E524}" type="pres">
      <dgm:prSet presAssocID="{0F4C57B2-357F-DA48-961F-873CC0B0645B}" presName="sibSpaceTwo" presStyleCnt="0"/>
      <dgm:spPr/>
    </dgm:pt>
    <dgm:pt modelId="{2FCD705B-5BCA-F947-8FF6-189F097D64E3}" type="pres">
      <dgm:prSet presAssocID="{238A6B9B-A9EC-8440-BA57-1A46727D7ECF}" presName="vertTwo" presStyleCnt="0"/>
      <dgm:spPr/>
    </dgm:pt>
    <dgm:pt modelId="{D3891E86-C548-5044-A309-A1976C174C48}" type="pres">
      <dgm:prSet presAssocID="{238A6B9B-A9EC-8440-BA57-1A46727D7ECF}" presName="txTwo" presStyleLbl="node2" presStyleIdx="2" presStyleCnt="3">
        <dgm:presLayoutVars>
          <dgm:chPref val="3"/>
        </dgm:presLayoutVars>
      </dgm:prSet>
      <dgm:spPr/>
    </dgm:pt>
    <dgm:pt modelId="{56B1C184-ADF4-9B48-9C0B-EE4BBC00E74F}" type="pres">
      <dgm:prSet presAssocID="{238A6B9B-A9EC-8440-BA57-1A46727D7ECF}" presName="horzTwo" presStyleCnt="0"/>
      <dgm:spPr/>
    </dgm:pt>
  </dgm:ptLst>
  <dgm:cxnLst>
    <dgm:cxn modelId="{213B1403-A0FF-8847-AC15-92FCB84B92B4}" srcId="{454AA7B0-06FC-EB4A-8F4F-01177C5FADB6}" destId="{B907DF93-4971-624A-B1E3-B6055DFABE21}" srcOrd="0" destOrd="0" parTransId="{ABE7D925-2CCD-D944-9BE1-DFDEDDD57CE0}" sibTransId="{EF81CD43-FC68-9F45-8461-E38DACBD1B8B}"/>
    <dgm:cxn modelId="{D737E90A-B090-6D4B-8238-C00FB7DD137C}" type="presOf" srcId="{47AABF30-3F51-724D-A7B2-99AEEF05FE5C}" destId="{B6B17087-A984-1E44-84F1-1074A56CC39C}" srcOrd="0" destOrd="0" presId="urn:microsoft.com/office/officeart/2005/8/layout/hierarchy4"/>
    <dgm:cxn modelId="{64553225-DCF0-6A47-96A4-D9F2E86B5B91}" type="presOf" srcId="{E4FD1A7C-1DBD-3142-BEC8-7DA31D3A54CE}" destId="{9E7AC452-4BB6-744E-A467-FD81B500B782}" srcOrd="0" destOrd="0" presId="urn:microsoft.com/office/officeart/2005/8/layout/hierarchy4"/>
    <dgm:cxn modelId="{5A12FC25-E8E5-B643-AB8C-7A09287CEF98}" type="presOf" srcId="{2E5299B4-0134-4341-8358-D012194BCC19}" destId="{054B4B53-E872-7944-BDC4-51714B10728E}" srcOrd="0" destOrd="0" presId="urn:microsoft.com/office/officeart/2005/8/layout/hierarchy4"/>
    <dgm:cxn modelId="{6F793A31-6B21-6C4B-B04C-CC6F465A72AD}" type="presOf" srcId="{B907DF93-4971-624A-B1E3-B6055DFABE21}" destId="{AEEA6D66-4983-C84A-9590-2BA127BC5551}" srcOrd="0" destOrd="0" presId="urn:microsoft.com/office/officeart/2005/8/layout/hierarchy4"/>
    <dgm:cxn modelId="{BB663041-9582-1344-97E3-BDDAEA588149}" type="presOf" srcId="{7CC7C90B-886B-9A43-A28C-32919D4E2993}" destId="{08DA2ED9-BD7C-FB48-9B42-3DE428D96E40}" srcOrd="0" destOrd="0" presId="urn:microsoft.com/office/officeart/2005/8/layout/hierarchy4"/>
    <dgm:cxn modelId="{061B954E-8E91-0E4C-8550-932DD7B2DA42}" srcId="{454AA7B0-06FC-EB4A-8F4F-01177C5FADB6}" destId="{E4FD1A7C-1DBD-3142-BEC8-7DA31D3A54CE}" srcOrd="1" destOrd="0" parTransId="{A111A92E-1913-754A-9916-549399D2B37A}" sibTransId="{0F4C57B2-357F-DA48-961F-873CC0B0645B}"/>
    <dgm:cxn modelId="{F9791D7A-B3CE-1E41-A510-47173FBB85C3}" type="presOf" srcId="{238A6B9B-A9EC-8440-BA57-1A46727D7ECF}" destId="{D3891E86-C548-5044-A309-A1976C174C48}" srcOrd="0" destOrd="0" presId="urn:microsoft.com/office/officeart/2005/8/layout/hierarchy4"/>
    <dgm:cxn modelId="{BD5699A9-41D7-BD41-A1B5-A2A79424C324}" type="presOf" srcId="{454AA7B0-06FC-EB4A-8F4F-01177C5FADB6}" destId="{7E95391C-63D6-BE40-8CCB-BC28FCCD49C0}" srcOrd="0" destOrd="0" presId="urn:microsoft.com/office/officeart/2005/8/layout/hierarchy4"/>
    <dgm:cxn modelId="{5CD885B8-F74D-AC42-B10F-8F9916720751}" srcId="{B907DF93-4971-624A-B1E3-B6055DFABE21}" destId="{2E5299B4-0134-4341-8358-D012194BCC19}" srcOrd="1" destOrd="0" parTransId="{56805AC2-16E7-ED4F-82D8-E2F62BF0A9F5}" sibTransId="{BEF1C1F6-0186-9740-9EB6-75EA0894D445}"/>
    <dgm:cxn modelId="{8E8051CD-0BF9-2648-AF61-D075BA9E967C}" srcId="{454AA7B0-06FC-EB4A-8F4F-01177C5FADB6}" destId="{238A6B9B-A9EC-8440-BA57-1A46727D7ECF}" srcOrd="2" destOrd="0" parTransId="{D3472336-1DC2-8B42-B775-1636D07F359F}" sibTransId="{D16A039D-2146-3942-BE59-C1FE08D0E21D}"/>
    <dgm:cxn modelId="{87BEBDE3-A736-674B-964B-DDBD6542BEE3}" srcId="{B907DF93-4971-624A-B1E3-B6055DFABE21}" destId="{47AABF30-3F51-724D-A7B2-99AEEF05FE5C}" srcOrd="0" destOrd="0" parTransId="{DFB9F8A1-F929-0143-96E4-55D9E250DB9A}" sibTransId="{A14ABD46-01C0-6D41-9071-04480E2CA70A}"/>
    <dgm:cxn modelId="{EF6B22E6-8074-B042-87FB-92CE98444C6F}" srcId="{7CC7C90B-886B-9A43-A28C-32919D4E2993}" destId="{454AA7B0-06FC-EB4A-8F4F-01177C5FADB6}" srcOrd="0" destOrd="0" parTransId="{D5C16C63-8B45-F744-8438-FB4BA96700DB}" sibTransId="{FBF02729-A6E2-DD49-8C57-48CA10F53315}"/>
    <dgm:cxn modelId="{3E4EDAA2-ABE1-DE4F-BD33-16930DCD8200}" type="presParOf" srcId="{08DA2ED9-BD7C-FB48-9B42-3DE428D96E40}" destId="{FE86322F-76F4-0843-9587-8CFDBF8FBAD9}" srcOrd="0" destOrd="0" presId="urn:microsoft.com/office/officeart/2005/8/layout/hierarchy4"/>
    <dgm:cxn modelId="{AA443D8B-15F7-3B4F-845C-00DBF11053D4}" type="presParOf" srcId="{FE86322F-76F4-0843-9587-8CFDBF8FBAD9}" destId="{7E95391C-63D6-BE40-8CCB-BC28FCCD49C0}" srcOrd="0" destOrd="0" presId="urn:microsoft.com/office/officeart/2005/8/layout/hierarchy4"/>
    <dgm:cxn modelId="{D6E8D842-CAAD-5E4A-BFEE-03FB1C56A386}" type="presParOf" srcId="{FE86322F-76F4-0843-9587-8CFDBF8FBAD9}" destId="{976C865B-EB27-5449-A293-C5970C1B003F}" srcOrd="1" destOrd="0" presId="urn:microsoft.com/office/officeart/2005/8/layout/hierarchy4"/>
    <dgm:cxn modelId="{DBCA1645-B167-7541-87D4-D1865CBA2B98}" type="presParOf" srcId="{FE86322F-76F4-0843-9587-8CFDBF8FBAD9}" destId="{06F50841-9A59-7A4B-88E3-1E4A8CA698E0}" srcOrd="2" destOrd="0" presId="urn:microsoft.com/office/officeart/2005/8/layout/hierarchy4"/>
    <dgm:cxn modelId="{BFA2070D-6D9B-B24C-A8BF-D75E383B732E}" type="presParOf" srcId="{06F50841-9A59-7A4B-88E3-1E4A8CA698E0}" destId="{3F2CBB5C-1943-2447-9757-79AED592D224}" srcOrd="0" destOrd="0" presId="urn:microsoft.com/office/officeart/2005/8/layout/hierarchy4"/>
    <dgm:cxn modelId="{EEEC75C8-D577-0142-BDD9-BB0D459BCDBC}" type="presParOf" srcId="{3F2CBB5C-1943-2447-9757-79AED592D224}" destId="{AEEA6D66-4983-C84A-9590-2BA127BC5551}" srcOrd="0" destOrd="0" presId="urn:microsoft.com/office/officeart/2005/8/layout/hierarchy4"/>
    <dgm:cxn modelId="{84813C1A-13F2-E249-B77C-8AA0545E4AD2}" type="presParOf" srcId="{3F2CBB5C-1943-2447-9757-79AED592D224}" destId="{9AA9399B-2220-DE45-8A13-F6DFAF97B534}" srcOrd="1" destOrd="0" presId="urn:microsoft.com/office/officeart/2005/8/layout/hierarchy4"/>
    <dgm:cxn modelId="{08D22FA1-4633-7D4E-AD36-FD8BE0F50F81}" type="presParOf" srcId="{3F2CBB5C-1943-2447-9757-79AED592D224}" destId="{D0B55B1D-8275-2C4F-B661-60E001E105D3}" srcOrd="2" destOrd="0" presId="urn:microsoft.com/office/officeart/2005/8/layout/hierarchy4"/>
    <dgm:cxn modelId="{18A36E67-8D76-DC4B-9410-4F49874BFC07}" type="presParOf" srcId="{D0B55B1D-8275-2C4F-B661-60E001E105D3}" destId="{A36E3416-3B47-8E4C-A716-B5B9E659A14A}" srcOrd="0" destOrd="0" presId="urn:microsoft.com/office/officeart/2005/8/layout/hierarchy4"/>
    <dgm:cxn modelId="{0419B5CB-128F-5947-A77F-0DC33312159D}" type="presParOf" srcId="{A36E3416-3B47-8E4C-A716-B5B9E659A14A}" destId="{B6B17087-A984-1E44-84F1-1074A56CC39C}" srcOrd="0" destOrd="0" presId="urn:microsoft.com/office/officeart/2005/8/layout/hierarchy4"/>
    <dgm:cxn modelId="{AFACE958-74BB-C845-9368-0FCA881D4380}" type="presParOf" srcId="{A36E3416-3B47-8E4C-A716-B5B9E659A14A}" destId="{A9569A5E-DC7B-C84D-B412-3FAFBCAEB7C2}" srcOrd="1" destOrd="0" presId="urn:microsoft.com/office/officeart/2005/8/layout/hierarchy4"/>
    <dgm:cxn modelId="{F114915B-72CE-DB4B-9C29-7FF0171ACA7F}" type="presParOf" srcId="{D0B55B1D-8275-2C4F-B661-60E001E105D3}" destId="{91F2D22A-11A4-9B4A-A83F-D2CF47754998}" srcOrd="1" destOrd="0" presId="urn:microsoft.com/office/officeart/2005/8/layout/hierarchy4"/>
    <dgm:cxn modelId="{2B4565A4-02AD-B84A-B41A-D5EABDCCD9EB}" type="presParOf" srcId="{D0B55B1D-8275-2C4F-B661-60E001E105D3}" destId="{802FA4A0-1152-B641-9F74-90B91693F2E6}" srcOrd="2" destOrd="0" presId="urn:microsoft.com/office/officeart/2005/8/layout/hierarchy4"/>
    <dgm:cxn modelId="{A273268F-A5EA-8745-905D-3703771AF561}" type="presParOf" srcId="{802FA4A0-1152-B641-9F74-90B91693F2E6}" destId="{054B4B53-E872-7944-BDC4-51714B10728E}" srcOrd="0" destOrd="0" presId="urn:microsoft.com/office/officeart/2005/8/layout/hierarchy4"/>
    <dgm:cxn modelId="{8CA4E140-59EB-2B41-9A87-44DB22005FC6}" type="presParOf" srcId="{802FA4A0-1152-B641-9F74-90B91693F2E6}" destId="{8125FB68-8438-D041-B671-2946E4C657AB}" srcOrd="1" destOrd="0" presId="urn:microsoft.com/office/officeart/2005/8/layout/hierarchy4"/>
    <dgm:cxn modelId="{2C5A4312-2BBB-034A-B90B-E07C31BD2C3F}" type="presParOf" srcId="{06F50841-9A59-7A4B-88E3-1E4A8CA698E0}" destId="{27A1375C-5EEE-9749-B6BD-DF207A82B255}" srcOrd="1" destOrd="0" presId="urn:microsoft.com/office/officeart/2005/8/layout/hierarchy4"/>
    <dgm:cxn modelId="{9C79FF76-AA48-934D-B233-71A54AD9AAF8}" type="presParOf" srcId="{06F50841-9A59-7A4B-88E3-1E4A8CA698E0}" destId="{3C449E1A-077C-2C40-AC15-2F89E5BED58D}" srcOrd="2" destOrd="0" presId="urn:microsoft.com/office/officeart/2005/8/layout/hierarchy4"/>
    <dgm:cxn modelId="{A3E3FAAC-2B89-7042-94BD-20BC1B77CD9F}" type="presParOf" srcId="{3C449E1A-077C-2C40-AC15-2F89E5BED58D}" destId="{9E7AC452-4BB6-744E-A467-FD81B500B782}" srcOrd="0" destOrd="0" presId="urn:microsoft.com/office/officeart/2005/8/layout/hierarchy4"/>
    <dgm:cxn modelId="{DCA77479-45D0-A145-A825-602C68949F93}" type="presParOf" srcId="{3C449E1A-077C-2C40-AC15-2F89E5BED58D}" destId="{81CAD99D-AE92-5B43-8D3C-C9F323042119}" srcOrd="1" destOrd="0" presId="urn:microsoft.com/office/officeart/2005/8/layout/hierarchy4"/>
    <dgm:cxn modelId="{F91F16E0-C188-6044-BF09-4A1659623868}" type="presParOf" srcId="{06F50841-9A59-7A4B-88E3-1E4A8CA698E0}" destId="{917B84EF-88C0-AD4F-9533-B02ABFF8E524}" srcOrd="3" destOrd="0" presId="urn:microsoft.com/office/officeart/2005/8/layout/hierarchy4"/>
    <dgm:cxn modelId="{823414FA-4B2D-F345-A1FF-2B67AC6903A5}" type="presParOf" srcId="{06F50841-9A59-7A4B-88E3-1E4A8CA698E0}" destId="{2FCD705B-5BCA-F947-8FF6-189F097D64E3}" srcOrd="4" destOrd="0" presId="urn:microsoft.com/office/officeart/2005/8/layout/hierarchy4"/>
    <dgm:cxn modelId="{6F9014C5-9F29-1441-9AAD-8BAA3B4F43D4}" type="presParOf" srcId="{2FCD705B-5BCA-F947-8FF6-189F097D64E3}" destId="{D3891E86-C548-5044-A309-A1976C174C48}" srcOrd="0" destOrd="0" presId="urn:microsoft.com/office/officeart/2005/8/layout/hierarchy4"/>
    <dgm:cxn modelId="{00B1401E-A209-5B42-9700-28EE04A42EF9}" type="presParOf" srcId="{2FCD705B-5BCA-F947-8FF6-189F097D64E3}" destId="{56B1C184-ADF4-9B48-9C0B-EE4BBC00E74F}" srcOrd="1" destOrd="0" presId="urn:microsoft.com/office/officeart/2005/8/layout/hierarchy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7BADD8-6D0C-1D44-99FC-EE7C9FD97C95}">
      <dsp:nvSpPr>
        <dsp:cNvPr id="0" name=""/>
        <dsp:cNvSpPr/>
      </dsp:nvSpPr>
      <dsp:spPr>
        <a:xfrm>
          <a:off x="1891138" y="903966"/>
          <a:ext cx="1476445" cy="876533"/>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b="1" kern="1200" dirty="0"/>
            <a:t>Defining an Intervention</a:t>
          </a:r>
        </a:p>
        <a:p>
          <a:pPr marL="0" lvl="0" indent="0" algn="ctr" defTabSz="622300">
            <a:lnSpc>
              <a:spcPct val="90000"/>
            </a:lnSpc>
            <a:spcBef>
              <a:spcPct val="0"/>
            </a:spcBef>
            <a:spcAft>
              <a:spcPct val="35000"/>
            </a:spcAft>
            <a:buNone/>
          </a:pPr>
          <a:r>
            <a:rPr lang="en-US" sz="1400" kern="1200" dirty="0"/>
            <a:t>will allow an understanding of</a:t>
          </a:r>
        </a:p>
      </dsp:txBody>
      <dsp:txXfrm>
        <a:off x="1933927" y="946755"/>
        <a:ext cx="1390867" cy="790955"/>
      </dsp:txXfrm>
    </dsp:sp>
    <dsp:sp modelId="{A5EB7CCA-98FF-9C46-882A-193ACD8D930D}">
      <dsp:nvSpPr>
        <dsp:cNvPr id="0" name=""/>
        <dsp:cNvSpPr/>
      </dsp:nvSpPr>
      <dsp:spPr>
        <a:xfrm rot="16200000">
          <a:off x="2452548" y="727154"/>
          <a:ext cx="353624" cy="0"/>
        </a:xfrm>
        <a:custGeom>
          <a:avLst/>
          <a:gdLst/>
          <a:ahLst/>
          <a:cxnLst/>
          <a:rect l="0" t="0" r="0" b="0"/>
          <a:pathLst>
            <a:path>
              <a:moveTo>
                <a:pt x="0" y="0"/>
              </a:moveTo>
              <a:lnTo>
                <a:pt x="353624"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B290D6B-DBDC-A34E-BC12-3C80877A3092}">
      <dsp:nvSpPr>
        <dsp:cNvPr id="0" name=""/>
        <dsp:cNvSpPr/>
      </dsp:nvSpPr>
      <dsp:spPr>
        <a:xfrm>
          <a:off x="2007253" y="235"/>
          <a:ext cx="1244215" cy="5501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How it will work</a:t>
          </a:r>
        </a:p>
      </dsp:txBody>
      <dsp:txXfrm>
        <a:off x="2034107" y="27089"/>
        <a:ext cx="1190507" cy="496398"/>
      </dsp:txXfrm>
    </dsp:sp>
    <dsp:sp modelId="{C957B68D-9658-3148-8706-4CCCA1A30C0C}">
      <dsp:nvSpPr>
        <dsp:cNvPr id="0" name=""/>
        <dsp:cNvSpPr/>
      </dsp:nvSpPr>
      <dsp:spPr>
        <a:xfrm rot="20126762">
          <a:off x="3353278" y="939229"/>
          <a:ext cx="316381" cy="0"/>
        </a:xfrm>
        <a:custGeom>
          <a:avLst/>
          <a:gdLst/>
          <a:ahLst/>
          <a:cxnLst/>
          <a:rect l="0" t="0" r="0" b="0"/>
          <a:pathLst>
            <a:path>
              <a:moveTo>
                <a:pt x="0" y="0"/>
              </a:moveTo>
              <a:lnTo>
                <a:pt x="316381"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627474-9588-1348-B832-A23BC016B4AD}">
      <dsp:nvSpPr>
        <dsp:cNvPr id="0" name=""/>
        <dsp:cNvSpPr/>
      </dsp:nvSpPr>
      <dsp:spPr>
        <a:xfrm>
          <a:off x="3541754" y="323386"/>
          <a:ext cx="1431295" cy="5501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The value it will provide</a:t>
          </a:r>
        </a:p>
      </dsp:txBody>
      <dsp:txXfrm>
        <a:off x="3568608" y="350240"/>
        <a:ext cx="1377587" cy="496398"/>
      </dsp:txXfrm>
    </dsp:sp>
    <dsp:sp modelId="{B7AF5717-AC6F-A643-A7D6-77294D73A2EC}">
      <dsp:nvSpPr>
        <dsp:cNvPr id="0" name=""/>
        <dsp:cNvSpPr/>
      </dsp:nvSpPr>
      <dsp:spPr>
        <a:xfrm rot="1499830">
          <a:off x="3344916" y="1788687"/>
          <a:ext cx="483983" cy="0"/>
        </a:xfrm>
        <a:custGeom>
          <a:avLst/>
          <a:gdLst/>
          <a:ahLst/>
          <a:cxnLst/>
          <a:rect l="0" t="0" r="0" b="0"/>
          <a:pathLst>
            <a:path>
              <a:moveTo>
                <a:pt x="0" y="0"/>
              </a:moveTo>
              <a:lnTo>
                <a:pt x="483983"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1103BE-2739-DA4B-827B-2BEA003F8BD4}">
      <dsp:nvSpPr>
        <dsp:cNvPr id="0" name=""/>
        <dsp:cNvSpPr/>
      </dsp:nvSpPr>
      <dsp:spPr>
        <a:xfrm>
          <a:off x="3483694" y="1890946"/>
          <a:ext cx="1495366" cy="396445"/>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Who will benefit</a:t>
          </a:r>
        </a:p>
      </dsp:txBody>
      <dsp:txXfrm>
        <a:off x="3503047" y="1910299"/>
        <a:ext cx="1456660" cy="357739"/>
      </dsp:txXfrm>
    </dsp:sp>
    <dsp:sp modelId="{D807618F-B145-854B-98A0-816F3349BAAF}">
      <dsp:nvSpPr>
        <dsp:cNvPr id="0" name=""/>
        <dsp:cNvSpPr/>
      </dsp:nvSpPr>
      <dsp:spPr>
        <a:xfrm rot="5400000">
          <a:off x="2426357" y="1983504"/>
          <a:ext cx="406007" cy="0"/>
        </a:xfrm>
        <a:custGeom>
          <a:avLst/>
          <a:gdLst/>
          <a:ahLst/>
          <a:cxnLst/>
          <a:rect l="0" t="0" r="0" b="0"/>
          <a:pathLst>
            <a:path>
              <a:moveTo>
                <a:pt x="0" y="0"/>
              </a:moveTo>
              <a:lnTo>
                <a:pt x="406007"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BB8FD9-DAB5-D245-BB81-C2362E898B03}">
      <dsp:nvSpPr>
        <dsp:cNvPr id="0" name=""/>
        <dsp:cNvSpPr/>
      </dsp:nvSpPr>
      <dsp:spPr>
        <a:xfrm>
          <a:off x="1907156" y="2186507"/>
          <a:ext cx="1444410" cy="5501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How to measure its success</a:t>
          </a:r>
        </a:p>
      </dsp:txBody>
      <dsp:txXfrm>
        <a:off x="1934010" y="2213361"/>
        <a:ext cx="1390702" cy="496398"/>
      </dsp:txXfrm>
    </dsp:sp>
    <dsp:sp modelId="{9A26C9A0-B935-CE40-A371-B2128E7138E3}">
      <dsp:nvSpPr>
        <dsp:cNvPr id="0" name=""/>
        <dsp:cNvSpPr/>
      </dsp:nvSpPr>
      <dsp:spPr>
        <a:xfrm rot="9378367">
          <a:off x="1614834" y="1724155"/>
          <a:ext cx="288461" cy="0"/>
        </a:xfrm>
        <a:custGeom>
          <a:avLst/>
          <a:gdLst/>
          <a:ahLst/>
          <a:cxnLst/>
          <a:rect l="0" t="0" r="0" b="0"/>
          <a:pathLst>
            <a:path>
              <a:moveTo>
                <a:pt x="0" y="0"/>
              </a:moveTo>
              <a:lnTo>
                <a:pt x="288461"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EBACFC-7C5E-2943-BB63-EE0F66220AE9}">
      <dsp:nvSpPr>
        <dsp:cNvPr id="0" name=""/>
        <dsp:cNvSpPr/>
      </dsp:nvSpPr>
      <dsp:spPr>
        <a:xfrm>
          <a:off x="406641" y="1774832"/>
          <a:ext cx="1220351" cy="5501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What is and isn’t included</a:t>
          </a:r>
        </a:p>
      </dsp:txBody>
      <dsp:txXfrm>
        <a:off x="433495" y="1801686"/>
        <a:ext cx="1166643" cy="496398"/>
      </dsp:txXfrm>
    </dsp:sp>
    <dsp:sp modelId="{DBDDA312-DB05-D747-A95C-24DC26AD169C}">
      <dsp:nvSpPr>
        <dsp:cNvPr id="0" name=""/>
        <dsp:cNvSpPr/>
      </dsp:nvSpPr>
      <dsp:spPr>
        <a:xfrm rot="12406795">
          <a:off x="1567219" y="892546"/>
          <a:ext cx="342274" cy="0"/>
        </a:xfrm>
        <a:custGeom>
          <a:avLst/>
          <a:gdLst/>
          <a:ahLst/>
          <a:cxnLst/>
          <a:rect l="0" t="0" r="0" b="0"/>
          <a:pathLst>
            <a:path>
              <a:moveTo>
                <a:pt x="0" y="0"/>
              </a:moveTo>
              <a:lnTo>
                <a:pt x="342274" y="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610410-9015-2E47-8509-199C91F00550}">
      <dsp:nvSpPr>
        <dsp:cNvPr id="0" name=""/>
        <dsp:cNvSpPr/>
      </dsp:nvSpPr>
      <dsp:spPr>
        <a:xfrm>
          <a:off x="464704" y="265331"/>
          <a:ext cx="1151764" cy="550106"/>
        </a:xfrm>
        <a:prstGeom prst="round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US" sz="1400" kern="1200" dirty="0"/>
            <a:t>What risks are present</a:t>
          </a:r>
        </a:p>
      </dsp:txBody>
      <dsp:txXfrm>
        <a:off x="491558" y="292185"/>
        <a:ext cx="1098056" cy="49639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95391C-63D6-BE40-8CCB-BC28FCCD49C0}">
      <dsp:nvSpPr>
        <dsp:cNvPr id="0" name=""/>
        <dsp:cNvSpPr/>
      </dsp:nvSpPr>
      <dsp:spPr>
        <a:xfrm>
          <a:off x="2555" y="1481"/>
          <a:ext cx="5391118" cy="98522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marL="0" lvl="0" indent="0" algn="ctr" defTabSz="1244600">
            <a:lnSpc>
              <a:spcPct val="90000"/>
            </a:lnSpc>
            <a:spcBef>
              <a:spcPct val="0"/>
            </a:spcBef>
            <a:spcAft>
              <a:spcPct val="35000"/>
            </a:spcAft>
            <a:buNone/>
          </a:pPr>
          <a:r>
            <a:rPr lang="en-GB" sz="2800" kern="1200"/>
            <a:t>Therapeutic Footwear</a:t>
          </a:r>
        </a:p>
      </dsp:txBody>
      <dsp:txXfrm>
        <a:off x="31411" y="30337"/>
        <a:ext cx="5333406" cy="927512"/>
      </dsp:txXfrm>
    </dsp:sp>
    <dsp:sp modelId="{AEEA6D66-4983-C84A-9590-2BA127BC5551}">
      <dsp:nvSpPr>
        <dsp:cNvPr id="0" name=""/>
        <dsp:cNvSpPr/>
      </dsp:nvSpPr>
      <dsp:spPr>
        <a:xfrm>
          <a:off x="2555" y="1081288"/>
          <a:ext cx="2614884" cy="98522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kern="1200"/>
            <a:t>Functional</a:t>
          </a:r>
        </a:p>
      </dsp:txBody>
      <dsp:txXfrm>
        <a:off x="31411" y="1110144"/>
        <a:ext cx="2557172" cy="927512"/>
      </dsp:txXfrm>
    </dsp:sp>
    <dsp:sp modelId="{B6B17087-A984-1E44-84F1-1074A56CC39C}">
      <dsp:nvSpPr>
        <dsp:cNvPr id="0" name=""/>
        <dsp:cNvSpPr/>
      </dsp:nvSpPr>
      <dsp:spPr>
        <a:xfrm>
          <a:off x="2555" y="2161094"/>
          <a:ext cx="1280550" cy="98522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kern="1200"/>
            <a:t>Stability</a:t>
          </a:r>
        </a:p>
      </dsp:txBody>
      <dsp:txXfrm>
        <a:off x="31411" y="2189950"/>
        <a:ext cx="1222838" cy="927512"/>
      </dsp:txXfrm>
    </dsp:sp>
    <dsp:sp modelId="{054B4B53-E872-7944-BDC4-51714B10728E}">
      <dsp:nvSpPr>
        <dsp:cNvPr id="0" name=""/>
        <dsp:cNvSpPr/>
      </dsp:nvSpPr>
      <dsp:spPr>
        <a:xfrm>
          <a:off x="1336889" y="2161094"/>
          <a:ext cx="1280550" cy="985224"/>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kern="1200"/>
            <a:t>Adapted </a:t>
          </a:r>
        </a:p>
        <a:p>
          <a:pPr marL="0" lvl="0" indent="0" algn="ctr" defTabSz="622300">
            <a:lnSpc>
              <a:spcPct val="90000"/>
            </a:lnSpc>
            <a:spcBef>
              <a:spcPct val="0"/>
            </a:spcBef>
            <a:spcAft>
              <a:spcPct val="35000"/>
            </a:spcAft>
            <a:buNone/>
          </a:pPr>
          <a:r>
            <a:rPr lang="en-GB" sz="1400" kern="1200"/>
            <a:t>Sole</a:t>
          </a:r>
        </a:p>
      </dsp:txBody>
      <dsp:txXfrm>
        <a:off x="1365745" y="2189950"/>
        <a:ext cx="1222838" cy="927512"/>
      </dsp:txXfrm>
    </dsp:sp>
    <dsp:sp modelId="{9E7AC452-4BB6-744E-A467-FD81B500B782}">
      <dsp:nvSpPr>
        <dsp:cNvPr id="0" name=""/>
        <dsp:cNvSpPr/>
      </dsp:nvSpPr>
      <dsp:spPr>
        <a:xfrm>
          <a:off x="2725006" y="1081288"/>
          <a:ext cx="1280550" cy="98522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kern="1200"/>
            <a:t>Accomodative</a:t>
          </a:r>
        </a:p>
      </dsp:txBody>
      <dsp:txXfrm>
        <a:off x="2753862" y="1110144"/>
        <a:ext cx="1222838" cy="927512"/>
      </dsp:txXfrm>
    </dsp:sp>
    <dsp:sp modelId="{D3891E86-C548-5044-A309-A1976C174C48}">
      <dsp:nvSpPr>
        <dsp:cNvPr id="0" name=""/>
        <dsp:cNvSpPr/>
      </dsp:nvSpPr>
      <dsp:spPr>
        <a:xfrm>
          <a:off x="4113123" y="1081288"/>
          <a:ext cx="1280550" cy="985224"/>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GB" sz="1400" kern="1200"/>
            <a:t>Corrective</a:t>
          </a:r>
        </a:p>
      </dsp:txBody>
      <dsp:txXfrm>
        <a:off x="4141979" y="1110144"/>
        <a:ext cx="1222838" cy="927512"/>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06335</cdr:x>
      <cdr:y>0.22093</cdr:y>
    </cdr:from>
    <cdr:to>
      <cdr:x>0.99849</cdr:x>
      <cdr:y>0.22558</cdr:y>
    </cdr:to>
    <cdr:cxnSp macro="">
      <cdr:nvCxnSpPr>
        <cdr:cNvPr id="3" name="Straight Connector 2">
          <a:extLst xmlns:a="http://schemas.openxmlformats.org/drawingml/2006/main">
            <a:ext uri="{FF2B5EF4-FFF2-40B4-BE49-F238E27FC236}">
              <a16:creationId xmlns:a16="http://schemas.microsoft.com/office/drawing/2014/main" id="{CC381BC5-CFDA-4F72-906F-F4BEFFA3FA85}"/>
            </a:ext>
          </a:extLst>
        </cdr:cNvPr>
        <cdr:cNvCxnSpPr/>
      </cdr:nvCxnSpPr>
      <cdr:spPr>
        <a:xfrm xmlns:a="http://schemas.openxmlformats.org/drawingml/2006/main" flipV="1">
          <a:off x="400050" y="904875"/>
          <a:ext cx="5905489" cy="19050"/>
        </a:xfrm>
        <a:prstGeom xmlns:a="http://schemas.openxmlformats.org/drawingml/2006/main" prst="line">
          <a:avLst/>
        </a:prstGeom>
        <a:ln xmlns:a="http://schemas.openxmlformats.org/drawingml/2006/main">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4018</cdr:x>
      <cdr:y>0.22317</cdr:y>
    </cdr:from>
    <cdr:to>
      <cdr:x>1</cdr:x>
      <cdr:y>0.2897</cdr:y>
    </cdr:to>
    <cdr:sp macro="" textlink="">
      <cdr:nvSpPr>
        <cdr:cNvPr id="4" name="TextBox 3">
          <a:extLst xmlns:a="http://schemas.openxmlformats.org/drawingml/2006/main">
            <a:ext uri="{FF2B5EF4-FFF2-40B4-BE49-F238E27FC236}">
              <a16:creationId xmlns:a16="http://schemas.microsoft.com/office/drawing/2014/main" id="{416AF203-0CE4-4775-8932-21E6FA4B9451}"/>
            </a:ext>
          </a:extLst>
        </cdr:cNvPr>
        <cdr:cNvSpPr txBox="1"/>
      </cdr:nvSpPr>
      <cdr:spPr>
        <a:xfrm xmlns:a="http://schemas.openxmlformats.org/drawingml/2006/main">
          <a:off x="5940957" y="887391"/>
          <a:ext cx="2085443" cy="26456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GB" sz="1100"/>
            <a:t>Functional Therapeutic Footwear</a:t>
          </a:r>
        </a:p>
      </cdr:txBody>
    </cdr:sp>
  </cdr:relSizeAnchor>
</c:userShapes>
</file>

<file path=word/drawings/drawing2.xml><?xml version="1.0" encoding="utf-8"?>
<c:userShapes xmlns:c="http://schemas.openxmlformats.org/drawingml/2006/chart">
  <cdr:relSizeAnchor xmlns:cdr="http://schemas.openxmlformats.org/drawingml/2006/chartDrawing">
    <cdr:from>
      <cdr:x>0.78925</cdr:x>
      <cdr:y>0.159</cdr:y>
    </cdr:from>
    <cdr:to>
      <cdr:x>0.98935</cdr:x>
      <cdr:y>0.49571</cdr:y>
    </cdr:to>
    <cdr:sp macro="" textlink="">
      <cdr:nvSpPr>
        <cdr:cNvPr id="2" name="TextBox 1">
          <a:extLst xmlns:a="http://schemas.openxmlformats.org/drawingml/2006/main">
            <a:ext uri="{FF2B5EF4-FFF2-40B4-BE49-F238E27FC236}">
              <a16:creationId xmlns:a16="http://schemas.microsoft.com/office/drawing/2014/main" id="{11331C25-9CEF-6A09-A546-D2286B365673}"/>
            </a:ext>
          </a:extLst>
        </cdr:cNvPr>
        <cdr:cNvSpPr txBox="1"/>
      </cdr:nvSpPr>
      <cdr:spPr>
        <a:xfrm xmlns:a="http://schemas.openxmlformats.org/drawingml/2006/main">
          <a:off x="3606799" y="431799"/>
          <a:ext cx="914411" cy="91439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a:t>+ve Eversion</a:t>
          </a:r>
        </a:p>
        <a:p xmlns:a="http://schemas.openxmlformats.org/drawingml/2006/main">
          <a:r>
            <a:rPr lang="en-GB" sz="1100"/>
            <a:t>-ve Inversion</a:t>
          </a:r>
        </a:p>
      </cdr:txBody>
    </cdr:sp>
  </cdr:relSizeAnchor>
  <cdr:relSizeAnchor xmlns:cdr="http://schemas.openxmlformats.org/drawingml/2006/chartDrawing">
    <cdr:from>
      <cdr:x>0.20353</cdr:x>
      <cdr:y>0.62515</cdr:y>
    </cdr:from>
    <cdr:to>
      <cdr:x>0.43159</cdr:x>
      <cdr:y>0.82728</cdr:y>
    </cdr:to>
    <cdr:cxnSp macro="">
      <cdr:nvCxnSpPr>
        <cdr:cNvPr id="3" name="Straight Arrow Connector 2"/>
        <cdr:cNvCxnSpPr/>
      </cdr:nvCxnSpPr>
      <cdr:spPr>
        <a:xfrm xmlns:a="http://schemas.openxmlformats.org/drawingml/2006/main" flipH="1">
          <a:off x="930002" y="1697446"/>
          <a:ext cx="1042126" cy="548821"/>
        </a:xfrm>
        <a:prstGeom xmlns:a="http://schemas.openxmlformats.org/drawingml/2006/main" prst="straightConnector1">
          <a:avLst/>
        </a:prstGeom>
        <a:ln xmlns:a="http://schemas.openxmlformats.org/drawingml/2006/main">
          <a:tailEnd type="triangle"/>
        </a:ln>
      </cdr:spPr>
      <cdr:style>
        <a:lnRef xmlns:a="http://schemas.openxmlformats.org/drawingml/2006/main" idx="3">
          <a:schemeClr val="accent2"/>
        </a:lnRef>
        <a:fillRef xmlns:a="http://schemas.openxmlformats.org/drawingml/2006/main" idx="0">
          <a:schemeClr val="accent2"/>
        </a:fillRef>
        <a:effectRef xmlns:a="http://schemas.openxmlformats.org/drawingml/2006/main" idx="2">
          <a:schemeClr val="accent2"/>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406A67DCB496F4EBED720C021B9305A"/>
        <w:category>
          <w:name w:val="General"/>
          <w:gallery w:val="placeholder"/>
        </w:category>
        <w:types>
          <w:type w:val="bbPlcHdr"/>
        </w:types>
        <w:behaviors>
          <w:behavior w:val="content"/>
        </w:behaviors>
        <w:guid w:val="{09ABB7CB-7D9B-EF4D-AE56-795731B042B7}"/>
      </w:docPartPr>
      <w:docPartBody>
        <w:p w:rsidR="00B35B7B" w:rsidRDefault="00B652E5" w:rsidP="00B652E5">
          <w:pPr>
            <w:pStyle w:val="E406A67DCB496F4EBED720C021B9305A"/>
          </w:pPr>
          <w:r w:rsidRPr="003A2F5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ヒラギノ角ゴ Pro W3">
    <w:charset w:val="80"/>
    <w:family w:val="swiss"/>
    <w:pitch w:val="variable"/>
    <w:sig w:usb0="E00002FF" w:usb1="7AC7FFFF" w:usb2="00000012" w:usb3="00000000" w:csb0="0002000D" w:csb1="00000000"/>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Times New Roman (Headings CS)">
    <w:altName w:val="Times New Roman"/>
    <w:panose1 w:val="00000000000000000000"/>
    <w:charset w:val="00"/>
    <w:family w:val="roman"/>
    <w:notTrueType/>
    <w:pitch w:val="default"/>
  </w:font>
  <w:font w:name="Apple Color Emoji">
    <w:altName w:val="Calibri"/>
    <w:charset w:val="00"/>
    <w:family w:val="auto"/>
    <w:pitch w:val="variable"/>
    <w:sig w:usb0="00000003" w:usb1="18000000" w:usb2="14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Body)">
    <w:altName w:val="Calibri"/>
    <w:panose1 w:val="00000000000000000000"/>
    <w:charset w:val="00"/>
    <w:family w:val="roman"/>
    <w:notTrueType/>
    <w:pitch w:val="default"/>
  </w:font>
  <w:font w:name="Apple Symbols">
    <w:altName w:val="Arial"/>
    <w:charset w:val="B1"/>
    <w:family w:val="auto"/>
    <w:pitch w:val="variable"/>
    <w:sig w:usb0="800008A3" w:usb1="08007BEB" w:usb2="01840034" w:usb3="00000000" w:csb0="000001FB"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2E5"/>
    <w:rsid w:val="00021521"/>
    <w:rsid w:val="00021A15"/>
    <w:rsid w:val="000C17BA"/>
    <w:rsid w:val="00121DBB"/>
    <w:rsid w:val="00145A43"/>
    <w:rsid w:val="00150FC7"/>
    <w:rsid w:val="0015116E"/>
    <w:rsid w:val="00182135"/>
    <w:rsid w:val="001B2617"/>
    <w:rsid w:val="001E1CAE"/>
    <w:rsid w:val="002024FC"/>
    <w:rsid w:val="00215EB7"/>
    <w:rsid w:val="002363C3"/>
    <w:rsid w:val="00267D71"/>
    <w:rsid w:val="00275088"/>
    <w:rsid w:val="002764EE"/>
    <w:rsid w:val="002C10E3"/>
    <w:rsid w:val="00303ED1"/>
    <w:rsid w:val="003476ED"/>
    <w:rsid w:val="0035200F"/>
    <w:rsid w:val="003875BE"/>
    <w:rsid w:val="003A47B2"/>
    <w:rsid w:val="003B2675"/>
    <w:rsid w:val="003C2D19"/>
    <w:rsid w:val="003C782B"/>
    <w:rsid w:val="003D6303"/>
    <w:rsid w:val="0042227F"/>
    <w:rsid w:val="00423154"/>
    <w:rsid w:val="004306B5"/>
    <w:rsid w:val="0043709B"/>
    <w:rsid w:val="0044350D"/>
    <w:rsid w:val="00457522"/>
    <w:rsid w:val="00465D7A"/>
    <w:rsid w:val="004809C1"/>
    <w:rsid w:val="004A766D"/>
    <w:rsid w:val="004C5640"/>
    <w:rsid w:val="00514B56"/>
    <w:rsid w:val="00526A63"/>
    <w:rsid w:val="0054056D"/>
    <w:rsid w:val="00572CF4"/>
    <w:rsid w:val="00574C11"/>
    <w:rsid w:val="0058585B"/>
    <w:rsid w:val="005876D9"/>
    <w:rsid w:val="005C4887"/>
    <w:rsid w:val="005F2933"/>
    <w:rsid w:val="006500DC"/>
    <w:rsid w:val="006563FF"/>
    <w:rsid w:val="0068761D"/>
    <w:rsid w:val="006E71AC"/>
    <w:rsid w:val="00706F29"/>
    <w:rsid w:val="00722696"/>
    <w:rsid w:val="00731D97"/>
    <w:rsid w:val="007322BA"/>
    <w:rsid w:val="00735BC4"/>
    <w:rsid w:val="00742031"/>
    <w:rsid w:val="007745CE"/>
    <w:rsid w:val="007D00D7"/>
    <w:rsid w:val="00816EC0"/>
    <w:rsid w:val="0082739B"/>
    <w:rsid w:val="008E0D72"/>
    <w:rsid w:val="008E19C8"/>
    <w:rsid w:val="00943D2E"/>
    <w:rsid w:val="00947151"/>
    <w:rsid w:val="009906CE"/>
    <w:rsid w:val="009D790F"/>
    <w:rsid w:val="009F7106"/>
    <w:rsid w:val="00A12102"/>
    <w:rsid w:val="00A16A79"/>
    <w:rsid w:val="00A46724"/>
    <w:rsid w:val="00AB71B0"/>
    <w:rsid w:val="00AC3E47"/>
    <w:rsid w:val="00AE239F"/>
    <w:rsid w:val="00AE4188"/>
    <w:rsid w:val="00AE4E0F"/>
    <w:rsid w:val="00B3394D"/>
    <w:rsid w:val="00B34CD4"/>
    <w:rsid w:val="00B35B7B"/>
    <w:rsid w:val="00B43363"/>
    <w:rsid w:val="00B5494D"/>
    <w:rsid w:val="00B652E5"/>
    <w:rsid w:val="00B86753"/>
    <w:rsid w:val="00B9139F"/>
    <w:rsid w:val="00BA0CDD"/>
    <w:rsid w:val="00C0649B"/>
    <w:rsid w:val="00C15B77"/>
    <w:rsid w:val="00C279FD"/>
    <w:rsid w:val="00CB74BA"/>
    <w:rsid w:val="00CD0CB1"/>
    <w:rsid w:val="00CD1073"/>
    <w:rsid w:val="00D260D1"/>
    <w:rsid w:val="00D64604"/>
    <w:rsid w:val="00E51A7B"/>
    <w:rsid w:val="00E559B5"/>
    <w:rsid w:val="00E806EF"/>
    <w:rsid w:val="00E824BF"/>
    <w:rsid w:val="00EA4F35"/>
    <w:rsid w:val="00EE6502"/>
    <w:rsid w:val="00EF0BD7"/>
    <w:rsid w:val="00EF5F6A"/>
    <w:rsid w:val="00F131FB"/>
    <w:rsid w:val="00F205A2"/>
    <w:rsid w:val="00F82F47"/>
    <w:rsid w:val="00F95ADB"/>
    <w:rsid w:val="00FA7A25"/>
    <w:rsid w:val="00FC4228"/>
    <w:rsid w:val="00FF52F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52E5"/>
    <w:rPr>
      <w:color w:val="808080"/>
    </w:rPr>
  </w:style>
  <w:style w:type="paragraph" w:customStyle="1" w:styleId="E406A67DCB496F4EBED720C021B9305A">
    <w:name w:val="E406A67DCB496F4EBED720C021B9305A"/>
    <w:rsid w:val="00B652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08E23A3C-2209-F44C-834F-F26534E7616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433DCF4-1D98-E346-987E-7E64416DC968}">
  <we:reference id="d0d7ad62-a133-4e69-907b-72fafbc5aa40" version="1.2.0.0" store="EXCatalog" storeType="EXCatalog"/>
  <we:alternateReferences>
    <we:reference id="WA200002125"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EC5DC-CD06-A445-88E8-98711F181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15</Pages>
  <Words>1035117</Words>
  <Characters>5900170</Characters>
  <Application>Microsoft Office Word</Application>
  <DocSecurity>0</DocSecurity>
  <Lines>49168</Lines>
  <Paragraphs>13842</Paragraphs>
  <ScaleCrop>false</ScaleCrop>
  <Company/>
  <LinksUpToDate>false</LinksUpToDate>
  <CharactersWithSpaces>6921445</CharactersWithSpaces>
  <SharedDoc>false</SharedDoc>
  <HLinks>
    <vt:vector size="1710" baseType="variant">
      <vt:variant>
        <vt:i4>6422624</vt:i4>
      </vt:variant>
      <vt:variant>
        <vt:i4>10044</vt:i4>
      </vt:variant>
      <vt:variant>
        <vt:i4>0</vt:i4>
      </vt:variant>
      <vt:variant>
        <vt:i4>5</vt:i4>
      </vt:variant>
      <vt:variant>
        <vt:lpwstr>https://doi.org/10.1136/BMJOPEN-2021-051381</vt:lpwstr>
      </vt:variant>
      <vt:variant>
        <vt:lpwstr/>
      </vt:variant>
      <vt:variant>
        <vt:i4>4653177</vt:i4>
      </vt:variant>
      <vt:variant>
        <vt:i4>4587</vt:i4>
      </vt:variant>
      <vt:variant>
        <vt:i4>0</vt:i4>
      </vt:variant>
      <vt:variant>
        <vt:i4>5</vt:i4>
      </vt:variant>
      <vt:variant>
        <vt:lpwstr>mailto:Matthew.Hill@research.staffs.ac.uk1</vt:lpwstr>
      </vt:variant>
      <vt:variant>
        <vt:lpwstr/>
      </vt:variant>
      <vt:variant>
        <vt:i4>1507340</vt:i4>
      </vt:variant>
      <vt:variant>
        <vt:i4>4353</vt:i4>
      </vt:variant>
      <vt:variant>
        <vt:i4>0</vt:i4>
      </vt:variant>
      <vt:variant>
        <vt:i4>5</vt:i4>
      </vt:variant>
      <vt:variant>
        <vt:lpwstr>https://rdcu.be/b1tKM</vt:lpwstr>
      </vt:variant>
      <vt:variant>
        <vt:lpwstr/>
      </vt:variant>
      <vt:variant>
        <vt:i4>7733266</vt:i4>
      </vt:variant>
      <vt:variant>
        <vt:i4>4347</vt:i4>
      </vt:variant>
      <vt:variant>
        <vt:i4>0</vt:i4>
      </vt:variant>
      <vt:variant>
        <vt:i4>5</vt:i4>
      </vt:variant>
      <vt:variant>
        <vt:lpwstr>mailto:Matthew.Hill@research.staffs.ac.uk</vt:lpwstr>
      </vt:variant>
      <vt:variant>
        <vt:lpwstr/>
      </vt:variant>
      <vt:variant>
        <vt:i4>8192062</vt:i4>
      </vt:variant>
      <vt:variant>
        <vt:i4>1746</vt:i4>
      </vt:variant>
      <vt:variant>
        <vt:i4>0</vt:i4>
      </vt:variant>
      <vt:variant>
        <vt:i4>5</vt:i4>
      </vt:variant>
      <vt:variant>
        <vt:lpwstr>http://www.piedro-therapy.com/children</vt:lpwstr>
      </vt:variant>
      <vt:variant>
        <vt:lpwstr/>
      </vt:variant>
      <vt:variant>
        <vt:i4>1376316</vt:i4>
      </vt:variant>
      <vt:variant>
        <vt:i4>1682</vt:i4>
      </vt:variant>
      <vt:variant>
        <vt:i4>0</vt:i4>
      </vt:variant>
      <vt:variant>
        <vt:i4>5</vt:i4>
      </vt:variant>
      <vt:variant>
        <vt:lpwstr/>
      </vt:variant>
      <vt:variant>
        <vt:lpwstr>_Toc156393273</vt:lpwstr>
      </vt:variant>
      <vt:variant>
        <vt:i4>1376316</vt:i4>
      </vt:variant>
      <vt:variant>
        <vt:i4>1676</vt:i4>
      </vt:variant>
      <vt:variant>
        <vt:i4>0</vt:i4>
      </vt:variant>
      <vt:variant>
        <vt:i4>5</vt:i4>
      </vt:variant>
      <vt:variant>
        <vt:lpwstr/>
      </vt:variant>
      <vt:variant>
        <vt:lpwstr>_Toc156393272</vt:lpwstr>
      </vt:variant>
      <vt:variant>
        <vt:i4>1376316</vt:i4>
      </vt:variant>
      <vt:variant>
        <vt:i4>1670</vt:i4>
      </vt:variant>
      <vt:variant>
        <vt:i4>0</vt:i4>
      </vt:variant>
      <vt:variant>
        <vt:i4>5</vt:i4>
      </vt:variant>
      <vt:variant>
        <vt:lpwstr/>
      </vt:variant>
      <vt:variant>
        <vt:lpwstr>_Toc156393271</vt:lpwstr>
      </vt:variant>
      <vt:variant>
        <vt:i4>1376316</vt:i4>
      </vt:variant>
      <vt:variant>
        <vt:i4>1664</vt:i4>
      </vt:variant>
      <vt:variant>
        <vt:i4>0</vt:i4>
      </vt:variant>
      <vt:variant>
        <vt:i4>5</vt:i4>
      </vt:variant>
      <vt:variant>
        <vt:lpwstr/>
      </vt:variant>
      <vt:variant>
        <vt:lpwstr>_Toc156393270</vt:lpwstr>
      </vt:variant>
      <vt:variant>
        <vt:i4>1310780</vt:i4>
      </vt:variant>
      <vt:variant>
        <vt:i4>1658</vt:i4>
      </vt:variant>
      <vt:variant>
        <vt:i4>0</vt:i4>
      </vt:variant>
      <vt:variant>
        <vt:i4>5</vt:i4>
      </vt:variant>
      <vt:variant>
        <vt:lpwstr/>
      </vt:variant>
      <vt:variant>
        <vt:lpwstr>_Toc156393269</vt:lpwstr>
      </vt:variant>
      <vt:variant>
        <vt:i4>1310780</vt:i4>
      </vt:variant>
      <vt:variant>
        <vt:i4>1652</vt:i4>
      </vt:variant>
      <vt:variant>
        <vt:i4>0</vt:i4>
      </vt:variant>
      <vt:variant>
        <vt:i4>5</vt:i4>
      </vt:variant>
      <vt:variant>
        <vt:lpwstr/>
      </vt:variant>
      <vt:variant>
        <vt:lpwstr>_Toc156393268</vt:lpwstr>
      </vt:variant>
      <vt:variant>
        <vt:i4>1310780</vt:i4>
      </vt:variant>
      <vt:variant>
        <vt:i4>1646</vt:i4>
      </vt:variant>
      <vt:variant>
        <vt:i4>0</vt:i4>
      </vt:variant>
      <vt:variant>
        <vt:i4>5</vt:i4>
      </vt:variant>
      <vt:variant>
        <vt:lpwstr/>
      </vt:variant>
      <vt:variant>
        <vt:lpwstr>_Toc156393267</vt:lpwstr>
      </vt:variant>
      <vt:variant>
        <vt:i4>1310780</vt:i4>
      </vt:variant>
      <vt:variant>
        <vt:i4>1640</vt:i4>
      </vt:variant>
      <vt:variant>
        <vt:i4>0</vt:i4>
      </vt:variant>
      <vt:variant>
        <vt:i4>5</vt:i4>
      </vt:variant>
      <vt:variant>
        <vt:lpwstr/>
      </vt:variant>
      <vt:variant>
        <vt:lpwstr>_Toc156393266</vt:lpwstr>
      </vt:variant>
      <vt:variant>
        <vt:i4>1310780</vt:i4>
      </vt:variant>
      <vt:variant>
        <vt:i4>1634</vt:i4>
      </vt:variant>
      <vt:variant>
        <vt:i4>0</vt:i4>
      </vt:variant>
      <vt:variant>
        <vt:i4>5</vt:i4>
      </vt:variant>
      <vt:variant>
        <vt:lpwstr/>
      </vt:variant>
      <vt:variant>
        <vt:lpwstr>_Toc156393265</vt:lpwstr>
      </vt:variant>
      <vt:variant>
        <vt:i4>1310780</vt:i4>
      </vt:variant>
      <vt:variant>
        <vt:i4>1628</vt:i4>
      </vt:variant>
      <vt:variant>
        <vt:i4>0</vt:i4>
      </vt:variant>
      <vt:variant>
        <vt:i4>5</vt:i4>
      </vt:variant>
      <vt:variant>
        <vt:lpwstr/>
      </vt:variant>
      <vt:variant>
        <vt:lpwstr>_Toc156393264</vt:lpwstr>
      </vt:variant>
      <vt:variant>
        <vt:i4>1310780</vt:i4>
      </vt:variant>
      <vt:variant>
        <vt:i4>1622</vt:i4>
      </vt:variant>
      <vt:variant>
        <vt:i4>0</vt:i4>
      </vt:variant>
      <vt:variant>
        <vt:i4>5</vt:i4>
      </vt:variant>
      <vt:variant>
        <vt:lpwstr/>
      </vt:variant>
      <vt:variant>
        <vt:lpwstr>_Toc156393263</vt:lpwstr>
      </vt:variant>
      <vt:variant>
        <vt:i4>1310780</vt:i4>
      </vt:variant>
      <vt:variant>
        <vt:i4>1616</vt:i4>
      </vt:variant>
      <vt:variant>
        <vt:i4>0</vt:i4>
      </vt:variant>
      <vt:variant>
        <vt:i4>5</vt:i4>
      </vt:variant>
      <vt:variant>
        <vt:lpwstr/>
      </vt:variant>
      <vt:variant>
        <vt:lpwstr>_Toc156393262</vt:lpwstr>
      </vt:variant>
      <vt:variant>
        <vt:i4>1310780</vt:i4>
      </vt:variant>
      <vt:variant>
        <vt:i4>1610</vt:i4>
      </vt:variant>
      <vt:variant>
        <vt:i4>0</vt:i4>
      </vt:variant>
      <vt:variant>
        <vt:i4>5</vt:i4>
      </vt:variant>
      <vt:variant>
        <vt:lpwstr/>
      </vt:variant>
      <vt:variant>
        <vt:lpwstr>_Toc156393261</vt:lpwstr>
      </vt:variant>
      <vt:variant>
        <vt:i4>1310780</vt:i4>
      </vt:variant>
      <vt:variant>
        <vt:i4>1604</vt:i4>
      </vt:variant>
      <vt:variant>
        <vt:i4>0</vt:i4>
      </vt:variant>
      <vt:variant>
        <vt:i4>5</vt:i4>
      </vt:variant>
      <vt:variant>
        <vt:lpwstr/>
      </vt:variant>
      <vt:variant>
        <vt:lpwstr>_Toc156393260</vt:lpwstr>
      </vt:variant>
      <vt:variant>
        <vt:i4>3604567</vt:i4>
      </vt:variant>
      <vt:variant>
        <vt:i4>1598</vt:i4>
      </vt:variant>
      <vt:variant>
        <vt:i4>0</vt:i4>
      </vt:variant>
      <vt:variant>
        <vt:i4>5</vt:i4>
      </vt:variant>
      <vt:variant>
        <vt:lpwstr>https://staffsuniversity-my.sharepoint.com/personal/h028524h_student_staffs_ac_uk/Documents/PhD write up/Thesis Write Up/Graduate School Submission M Hill Student No 17028524 PhD Thesis/Thesis Write Up Final  (1).docx</vt:lpwstr>
      </vt:variant>
      <vt:variant>
        <vt:lpwstr>_Toc156393259</vt:lpwstr>
      </vt:variant>
      <vt:variant>
        <vt:i4>1507388</vt:i4>
      </vt:variant>
      <vt:variant>
        <vt:i4>1592</vt:i4>
      </vt:variant>
      <vt:variant>
        <vt:i4>0</vt:i4>
      </vt:variant>
      <vt:variant>
        <vt:i4>5</vt:i4>
      </vt:variant>
      <vt:variant>
        <vt:lpwstr/>
      </vt:variant>
      <vt:variant>
        <vt:lpwstr>_Toc156393258</vt:lpwstr>
      </vt:variant>
      <vt:variant>
        <vt:i4>1507388</vt:i4>
      </vt:variant>
      <vt:variant>
        <vt:i4>1586</vt:i4>
      </vt:variant>
      <vt:variant>
        <vt:i4>0</vt:i4>
      </vt:variant>
      <vt:variant>
        <vt:i4>5</vt:i4>
      </vt:variant>
      <vt:variant>
        <vt:lpwstr/>
      </vt:variant>
      <vt:variant>
        <vt:lpwstr>_Toc156393257</vt:lpwstr>
      </vt:variant>
      <vt:variant>
        <vt:i4>1507388</vt:i4>
      </vt:variant>
      <vt:variant>
        <vt:i4>1580</vt:i4>
      </vt:variant>
      <vt:variant>
        <vt:i4>0</vt:i4>
      </vt:variant>
      <vt:variant>
        <vt:i4>5</vt:i4>
      </vt:variant>
      <vt:variant>
        <vt:lpwstr/>
      </vt:variant>
      <vt:variant>
        <vt:lpwstr>_Toc156393256</vt:lpwstr>
      </vt:variant>
      <vt:variant>
        <vt:i4>1507388</vt:i4>
      </vt:variant>
      <vt:variant>
        <vt:i4>1574</vt:i4>
      </vt:variant>
      <vt:variant>
        <vt:i4>0</vt:i4>
      </vt:variant>
      <vt:variant>
        <vt:i4>5</vt:i4>
      </vt:variant>
      <vt:variant>
        <vt:lpwstr/>
      </vt:variant>
      <vt:variant>
        <vt:lpwstr>_Toc156393255</vt:lpwstr>
      </vt:variant>
      <vt:variant>
        <vt:i4>1507388</vt:i4>
      </vt:variant>
      <vt:variant>
        <vt:i4>1568</vt:i4>
      </vt:variant>
      <vt:variant>
        <vt:i4>0</vt:i4>
      </vt:variant>
      <vt:variant>
        <vt:i4>5</vt:i4>
      </vt:variant>
      <vt:variant>
        <vt:lpwstr/>
      </vt:variant>
      <vt:variant>
        <vt:lpwstr>_Toc156393254</vt:lpwstr>
      </vt:variant>
      <vt:variant>
        <vt:i4>1507388</vt:i4>
      </vt:variant>
      <vt:variant>
        <vt:i4>1562</vt:i4>
      </vt:variant>
      <vt:variant>
        <vt:i4>0</vt:i4>
      </vt:variant>
      <vt:variant>
        <vt:i4>5</vt:i4>
      </vt:variant>
      <vt:variant>
        <vt:lpwstr/>
      </vt:variant>
      <vt:variant>
        <vt:lpwstr>_Toc156393253</vt:lpwstr>
      </vt:variant>
      <vt:variant>
        <vt:i4>1507388</vt:i4>
      </vt:variant>
      <vt:variant>
        <vt:i4>1556</vt:i4>
      </vt:variant>
      <vt:variant>
        <vt:i4>0</vt:i4>
      </vt:variant>
      <vt:variant>
        <vt:i4>5</vt:i4>
      </vt:variant>
      <vt:variant>
        <vt:lpwstr/>
      </vt:variant>
      <vt:variant>
        <vt:lpwstr>_Toc156393252</vt:lpwstr>
      </vt:variant>
      <vt:variant>
        <vt:i4>1507388</vt:i4>
      </vt:variant>
      <vt:variant>
        <vt:i4>1550</vt:i4>
      </vt:variant>
      <vt:variant>
        <vt:i4>0</vt:i4>
      </vt:variant>
      <vt:variant>
        <vt:i4>5</vt:i4>
      </vt:variant>
      <vt:variant>
        <vt:lpwstr/>
      </vt:variant>
      <vt:variant>
        <vt:lpwstr>_Toc156393251</vt:lpwstr>
      </vt:variant>
      <vt:variant>
        <vt:i4>1507388</vt:i4>
      </vt:variant>
      <vt:variant>
        <vt:i4>1544</vt:i4>
      </vt:variant>
      <vt:variant>
        <vt:i4>0</vt:i4>
      </vt:variant>
      <vt:variant>
        <vt:i4>5</vt:i4>
      </vt:variant>
      <vt:variant>
        <vt:lpwstr/>
      </vt:variant>
      <vt:variant>
        <vt:lpwstr>_Toc156393250</vt:lpwstr>
      </vt:variant>
      <vt:variant>
        <vt:i4>1441852</vt:i4>
      </vt:variant>
      <vt:variant>
        <vt:i4>1538</vt:i4>
      </vt:variant>
      <vt:variant>
        <vt:i4>0</vt:i4>
      </vt:variant>
      <vt:variant>
        <vt:i4>5</vt:i4>
      </vt:variant>
      <vt:variant>
        <vt:lpwstr/>
      </vt:variant>
      <vt:variant>
        <vt:lpwstr>_Toc156393249</vt:lpwstr>
      </vt:variant>
      <vt:variant>
        <vt:i4>1441852</vt:i4>
      </vt:variant>
      <vt:variant>
        <vt:i4>1532</vt:i4>
      </vt:variant>
      <vt:variant>
        <vt:i4>0</vt:i4>
      </vt:variant>
      <vt:variant>
        <vt:i4>5</vt:i4>
      </vt:variant>
      <vt:variant>
        <vt:lpwstr/>
      </vt:variant>
      <vt:variant>
        <vt:lpwstr>_Toc156393248</vt:lpwstr>
      </vt:variant>
      <vt:variant>
        <vt:i4>1441852</vt:i4>
      </vt:variant>
      <vt:variant>
        <vt:i4>1523</vt:i4>
      </vt:variant>
      <vt:variant>
        <vt:i4>0</vt:i4>
      </vt:variant>
      <vt:variant>
        <vt:i4>5</vt:i4>
      </vt:variant>
      <vt:variant>
        <vt:lpwstr/>
      </vt:variant>
      <vt:variant>
        <vt:lpwstr>_Toc156393247</vt:lpwstr>
      </vt:variant>
      <vt:variant>
        <vt:i4>1441852</vt:i4>
      </vt:variant>
      <vt:variant>
        <vt:i4>1517</vt:i4>
      </vt:variant>
      <vt:variant>
        <vt:i4>0</vt:i4>
      </vt:variant>
      <vt:variant>
        <vt:i4>5</vt:i4>
      </vt:variant>
      <vt:variant>
        <vt:lpwstr/>
      </vt:variant>
      <vt:variant>
        <vt:lpwstr>_Toc156393246</vt:lpwstr>
      </vt:variant>
      <vt:variant>
        <vt:i4>1441852</vt:i4>
      </vt:variant>
      <vt:variant>
        <vt:i4>1511</vt:i4>
      </vt:variant>
      <vt:variant>
        <vt:i4>0</vt:i4>
      </vt:variant>
      <vt:variant>
        <vt:i4>5</vt:i4>
      </vt:variant>
      <vt:variant>
        <vt:lpwstr/>
      </vt:variant>
      <vt:variant>
        <vt:lpwstr>_Toc156393245</vt:lpwstr>
      </vt:variant>
      <vt:variant>
        <vt:i4>1441852</vt:i4>
      </vt:variant>
      <vt:variant>
        <vt:i4>1505</vt:i4>
      </vt:variant>
      <vt:variant>
        <vt:i4>0</vt:i4>
      </vt:variant>
      <vt:variant>
        <vt:i4>5</vt:i4>
      </vt:variant>
      <vt:variant>
        <vt:lpwstr/>
      </vt:variant>
      <vt:variant>
        <vt:lpwstr>_Toc156393244</vt:lpwstr>
      </vt:variant>
      <vt:variant>
        <vt:i4>1441852</vt:i4>
      </vt:variant>
      <vt:variant>
        <vt:i4>1499</vt:i4>
      </vt:variant>
      <vt:variant>
        <vt:i4>0</vt:i4>
      </vt:variant>
      <vt:variant>
        <vt:i4>5</vt:i4>
      </vt:variant>
      <vt:variant>
        <vt:lpwstr/>
      </vt:variant>
      <vt:variant>
        <vt:lpwstr>_Toc156393243</vt:lpwstr>
      </vt:variant>
      <vt:variant>
        <vt:i4>1441852</vt:i4>
      </vt:variant>
      <vt:variant>
        <vt:i4>1493</vt:i4>
      </vt:variant>
      <vt:variant>
        <vt:i4>0</vt:i4>
      </vt:variant>
      <vt:variant>
        <vt:i4>5</vt:i4>
      </vt:variant>
      <vt:variant>
        <vt:lpwstr/>
      </vt:variant>
      <vt:variant>
        <vt:lpwstr>_Toc156393242</vt:lpwstr>
      </vt:variant>
      <vt:variant>
        <vt:i4>1441852</vt:i4>
      </vt:variant>
      <vt:variant>
        <vt:i4>1487</vt:i4>
      </vt:variant>
      <vt:variant>
        <vt:i4>0</vt:i4>
      </vt:variant>
      <vt:variant>
        <vt:i4>5</vt:i4>
      </vt:variant>
      <vt:variant>
        <vt:lpwstr/>
      </vt:variant>
      <vt:variant>
        <vt:lpwstr>_Toc156393241</vt:lpwstr>
      </vt:variant>
      <vt:variant>
        <vt:i4>1441852</vt:i4>
      </vt:variant>
      <vt:variant>
        <vt:i4>1481</vt:i4>
      </vt:variant>
      <vt:variant>
        <vt:i4>0</vt:i4>
      </vt:variant>
      <vt:variant>
        <vt:i4>5</vt:i4>
      </vt:variant>
      <vt:variant>
        <vt:lpwstr/>
      </vt:variant>
      <vt:variant>
        <vt:lpwstr>_Toc156393240</vt:lpwstr>
      </vt:variant>
      <vt:variant>
        <vt:i4>1114172</vt:i4>
      </vt:variant>
      <vt:variant>
        <vt:i4>1475</vt:i4>
      </vt:variant>
      <vt:variant>
        <vt:i4>0</vt:i4>
      </vt:variant>
      <vt:variant>
        <vt:i4>5</vt:i4>
      </vt:variant>
      <vt:variant>
        <vt:lpwstr/>
      </vt:variant>
      <vt:variant>
        <vt:lpwstr>_Toc156393239</vt:lpwstr>
      </vt:variant>
      <vt:variant>
        <vt:i4>1114172</vt:i4>
      </vt:variant>
      <vt:variant>
        <vt:i4>1469</vt:i4>
      </vt:variant>
      <vt:variant>
        <vt:i4>0</vt:i4>
      </vt:variant>
      <vt:variant>
        <vt:i4>5</vt:i4>
      </vt:variant>
      <vt:variant>
        <vt:lpwstr/>
      </vt:variant>
      <vt:variant>
        <vt:lpwstr>_Toc156393238</vt:lpwstr>
      </vt:variant>
      <vt:variant>
        <vt:i4>1114172</vt:i4>
      </vt:variant>
      <vt:variant>
        <vt:i4>1463</vt:i4>
      </vt:variant>
      <vt:variant>
        <vt:i4>0</vt:i4>
      </vt:variant>
      <vt:variant>
        <vt:i4>5</vt:i4>
      </vt:variant>
      <vt:variant>
        <vt:lpwstr/>
      </vt:variant>
      <vt:variant>
        <vt:lpwstr>_Toc156393237</vt:lpwstr>
      </vt:variant>
      <vt:variant>
        <vt:i4>1114172</vt:i4>
      </vt:variant>
      <vt:variant>
        <vt:i4>1457</vt:i4>
      </vt:variant>
      <vt:variant>
        <vt:i4>0</vt:i4>
      </vt:variant>
      <vt:variant>
        <vt:i4>5</vt:i4>
      </vt:variant>
      <vt:variant>
        <vt:lpwstr/>
      </vt:variant>
      <vt:variant>
        <vt:lpwstr>_Toc156393236</vt:lpwstr>
      </vt:variant>
      <vt:variant>
        <vt:i4>1114172</vt:i4>
      </vt:variant>
      <vt:variant>
        <vt:i4>1451</vt:i4>
      </vt:variant>
      <vt:variant>
        <vt:i4>0</vt:i4>
      </vt:variant>
      <vt:variant>
        <vt:i4>5</vt:i4>
      </vt:variant>
      <vt:variant>
        <vt:lpwstr/>
      </vt:variant>
      <vt:variant>
        <vt:lpwstr>_Toc156393235</vt:lpwstr>
      </vt:variant>
      <vt:variant>
        <vt:i4>1114172</vt:i4>
      </vt:variant>
      <vt:variant>
        <vt:i4>1445</vt:i4>
      </vt:variant>
      <vt:variant>
        <vt:i4>0</vt:i4>
      </vt:variant>
      <vt:variant>
        <vt:i4>5</vt:i4>
      </vt:variant>
      <vt:variant>
        <vt:lpwstr/>
      </vt:variant>
      <vt:variant>
        <vt:lpwstr>_Toc156393234</vt:lpwstr>
      </vt:variant>
      <vt:variant>
        <vt:i4>1114172</vt:i4>
      </vt:variant>
      <vt:variant>
        <vt:i4>1439</vt:i4>
      </vt:variant>
      <vt:variant>
        <vt:i4>0</vt:i4>
      </vt:variant>
      <vt:variant>
        <vt:i4>5</vt:i4>
      </vt:variant>
      <vt:variant>
        <vt:lpwstr/>
      </vt:variant>
      <vt:variant>
        <vt:lpwstr>_Toc156393233</vt:lpwstr>
      </vt:variant>
      <vt:variant>
        <vt:i4>1114172</vt:i4>
      </vt:variant>
      <vt:variant>
        <vt:i4>1433</vt:i4>
      </vt:variant>
      <vt:variant>
        <vt:i4>0</vt:i4>
      </vt:variant>
      <vt:variant>
        <vt:i4>5</vt:i4>
      </vt:variant>
      <vt:variant>
        <vt:lpwstr/>
      </vt:variant>
      <vt:variant>
        <vt:lpwstr>_Toc156393232</vt:lpwstr>
      </vt:variant>
      <vt:variant>
        <vt:i4>1114172</vt:i4>
      </vt:variant>
      <vt:variant>
        <vt:i4>1427</vt:i4>
      </vt:variant>
      <vt:variant>
        <vt:i4>0</vt:i4>
      </vt:variant>
      <vt:variant>
        <vt:i4>5</vt:i4>
      </vt:variant>
      <vt:variant>
        <vt:lpwstr/>
      </vt:variant>
      <vt:variant>
        <vt:lpwstr>_Toc156393231</vt:lpwstr>
      </vt:variant>
      <vt:variant>
        <vt:i4>1114172</vt:i4>
      </vt:variant>
      <vt:variant>
        <vt:i4>1421</vt:i4>
      </vt:variant>
      <vt:variant>
        <vt:i4>0</vt:i4>
      </vt:variant>
      <vt:variant>
        <vt:i4>5</vt:i4>
      </vt:variant>
      <vt:variant>
        <vt:lpwstr/>
      </vt:variant>
      <vt:variant>
        <vt:lpwstr>_Toc156393230</vt:lpwstr>
      </vt:variant>
      <vt:variant>
        <vt:i4>1048636</vt:i4>
      </vt:variant>
      <vt:variant>
        <vt:i4>1415</vt:i4>
      </vt:variant>
      <vt:variant>
        <vt:i4>0</vt:i4>
      </vt:variant>
      <vt:variant>
        <vt:i4>5</vt:i4>
      </vt:variant>
      <vt:variant>
        <vt:lpwstr/>
      </vt:variant>
      <vt:variant>
        <vt:lpwstr>_Toc156393229</vt:lpwstr>
      </vt:variant>
      <vt:variant>
        <vt:i4>1048636</vt:i4>
      </vt:variant>
      <vt:variant>
        <vt:i4>1409</vt:i4>
      </vt:variant>
      <vt:variant>
        <vt:i4>0</vt:i4>
      </vt:variant>
      <vt:variant>
        <vt:i4>5</vt:i4>
      </vt:variant>
      <vt:variant>
        <vt:lpwstr/>
      </vt:variant>
      <vt:variant>
        <vt:lpwstr>_Toc156393228</vt:lpwstr>
      </vt:variant>
      <vt:variant>
        <vt:i4>1048636</vt:i4>
      </vt:variant>
      <vt:variant>
        <vt:i4>1403</vt:i4>
      </vt:variant>
      <vt:variant>
        <vt:i4>0</vt:i4>
      </vt:variant>
      <vt:variant>
        <vt:i4>5</vt:i4>
      </vt:variant>
      <vt:variant>
        <vt:lpwstr/>
      </vt:variant>
      <vt:variant>
        <vt:lpwstr>_Toc156393227</vt:lpwstr>
      </vt:variant>
      <vt:variant>
        <vt:i4>1048636</vt:i4>
      </vt:variant>
      <vt:variant>
        <vt:i4>1397</vt:i4>
      </vt:variant>
      <vt:variant>
        <vt:i4>0</vt:i4>
      </vt:variant>
      <vt:variant>
        <vt:i4>5</vt:i4>
      </vt:variant>
      <vt:variant>
        <vt:lpwstr/>
      </vt:variant>
      <vt:variant>
        <vt:lpwstr>_Toc156393226</vt:lpwstr>
      </vt:variant>
      <vt:variant>
        <vt:i4>1048636</vt:i4>
      </vt:variant>
      <vt:variant>
        <vt:i4>1391</vt:i4>
      </vt:variant>
      <vt:variant>
        <vt:i4>0</vt:i4>
      </vt:variant>
      <vt:variant>
        <vt:i4>5</vt:i4>
      </vt:variant>
      <vt:variant>
        <vt:lpwstr/>
      </vt:variant>
      <vt:variant>
        <vt:lpwstr>_Toc156393225</vt:lpwstr>
      </vt:variant>
      <vt:variant>
        <vt:i4>1048636</vt:i4>
      </vt:variant>
      <vt:variant>
        <vt:i4>1385</vt:i4>
      </vt:variant>
      <vt:variant>
        <vt:i4>0</vt:i4>
      </vt:variant>
      <vt:variant>
        <vt:i4>5</vt:i4>
      </vt:variant>
      <vt:variant>
        <vt:lpwstr/>
      </vt:variant>
      <vt:variant>
        <vt:lpwstr>_Toc156393224</vt:lpwstr>
      </vt:variant>
      <vt:variant>
        <vt:i4>1048636</vt:i4>
      </vt:variant>
      <vt:variant>
        <vt:i4>1379</vt:i4>
      </vt:variant>
      <vt:variant>
        <vt:i4>0</vt:i4>
      </vt:variant>
      <vt:variant>
        <vt:i4>5</vt:i4>
      </vt:variant>
      <vt:variant>
        <vt:lpwstr/>
      </vt:variant>
      <vt:variant>
        <vt:lpwstr>_Toc156393223</vt:lpwstr>
      </vt:variant>
      <vt:variant>
        <vt:i4>1048636</vt:i4>
      </vt:variant>
      <vt:variant>
        <vt:i4>1373</vt:i4>
      </vt:variant>
      <vt:variant>
        <vt:i4>0</vt:i4>
      </vt:variant>
      <vt:variant>
        <vt:i4>5</vt:i4>
      </vt:variant>
      <vt:variant>
        <vt:lpwstr/>
      </vt:variant>
      <vt:variant>
        <vt:lpwstr>_Toc156393222</vt:lpwstr>
      </vt:variant>
      <vt:variant>
        <vt:i4>1048636</vt:i4>
      </vt:variant>
      <vt:variant>
        <vt:i4>1367</vt:i4>
      </vt:variant>
      <vt:variant>
        <vt:i4>0</vt:i4>
      </vt:variant>
      <vt:variant>
        <vt:i4>5</vt:i4>
      </vt:variant>
      <vt:variant>
        <vt:lpwstr/>
      </vt:variant>
      <vt:variant>
        <vt:lpwstr>_Toc156393221</vt:lpwstr>
      </vt:variant>
      <vt:variant>
        <vt:i4>1048636</vt:i4>
      </vt:variant>
      <vt:variant>
        <vt:i4>1361</vt:i4>
      </vt:variant>
      <vt:variant>
        <vt:i4>0</vt:i4>
      </vt:variant>
      <vt:variant>
        <vt:i4>5</vt:i4>
      </vt:variant>
      <vt:variant>
        <vt:lpwstr/>
      </vt:variant>
      <vt:variant>
        <vt:lpwstr>_Toc156393220</vt:lpwstr>
      </vt:variant>
      <vt:variant>
        <vt:i4>1245244</vt:i4>
      </vt:variant>
      <vt:variant>
        <vt:i4>1355</vt:i4>
      </vt:variant>
      <vt:variant>
        <vt:i4>0</vt:i4>
      </vt:variant>
      <vt:variant>
        <vt:i4>5</vt:i4>
      </vt:variant>
      <vt:variant>
        <vt:lpwstr/>
      </vt:variant>
      <vt:variant>
        <vt:lpwstr>_Toc156393219</vt:lpwstr>
      </vt:variant>
      <vt:variant>
        <vt:i4>1245244</vt:i4>
      </vt:variant>
      <vt:variant>
        <vt:i4>1349</vt:i4>
      </vt:variant>
      <vt:variant>
        <vt:i4>0</vt:i4>
      </vt:variant>
      <vt:variant>
        <vt:i4>5</vt:i4>
      </vt:variant>
      <vt:variant>
        <vt:lpwstr/>
      </vt:variant>
      <vt:variant>
        <vt:lpwstr>_Toc156393218</vt:lpwstr>
      </vt:variant>
      <vt:variant>
        <vt:i4>1245244</vt:i4>
      </vt:variant>
      <vt:variant>
        <vt:i4>1343</vt:i4>
      </vt:variant>
      <vt:variant>
        <vt:i4>0</vt:i4>
      </vt:variant>
      <vt:variant>
        <vt:i4>5</vt:i4>
      </vt:variant>
      <vt:variant>
        <vt:lpwstr/>
      </vt:variant>
      <vt:variant>
        <vt:lpwstr>_Toc156393217</vt:lpwstr>
      </vt:variant>
      <vt:variant>
        <vt:i4>1245244</vt:i4>
      </vt:variant>
      <vt:variant>
        <vt:i4>1337</vt:i4>
      </vt:variant>
      <vt:variant>
        <vt:i4>0</vt:i4>
      </vt:variant>
      <vt:variant>
        <vt:i4>5</vt:i4>
      </vt:variant>
      <vt:variant>
        <vt:lpwstr/>
      </vt:variant>
      <vt:variant>
        <vt:lpwstr>_Toc156393216</vt:lpwstr>
      </vt:variant>
      <vt:variant>
        <vt:i4>1245244</vt:i4>
      </vt:variant>
      <vt:variant>
        <vt:i4>1331</vt:i4>
      </vt:variant>
      <vt:variant>
        <vt:i4>0</vt:i4>
      </vt:variant>
      <vt:variant>
        <vt:i4>5</vt:i4>
      </vt:variant>
      <vt:variant>
        <vt:lpwstr/>
      </vt:variant>
      <vt:variant>
        <vt:lpwstr>_Toc156393215</vt:lpwstr>
      </vt:variant>
      <vt:variant>
        <vt:i4>1245244</vt:i4>
      </vt:variant>
      <vt:variant>
        <vt:i4>1325</vt:i4>
      </vt:variant>
      <vt:variant>
        <vt:i4>0</vt:i4>
      </vt:variant>
      <vt:variant>
        <vt:i4>5</vt:i4>
      </vt:variant>
      <vt:variant>
        <vt:lpwstr/>
      </vt:variant>
      <vt:variant>
        <vt:lpwstr>_Toc156393214</vt:lpwstr>
      </vt:variant>
      <vt:variant>
        <vt:i4>1245244</vt:i4>
      </vt:variant>
      <vt:variant>
        <vt:i4>1319</vt:i4>
      </vt:variant>
      <vt:variant>
        <vt:i4>0</vt:i4>
      </vt:variant>
      <vt:variant>
        <vt:i4>5</vt:i4>
      </vt:variant>
      <vt:variant>
        <vt:lpwstr/>
      </vt:variant>
      <vt:variant>
        <vt:lpwstr>_Toc156393213</vt:lpwstr>
      </vt:variant>
      <vt:variant>
        <vt:i4>1245244</vt:i4>
      </vt:variant>
      <vt:variant>
        <vt:i4>1313</vt:i4>
      </vt:variant>
      <vt:variant>
        <vt:i4>0</vt:i4>
      </vt:variant>
      <vt:variant>
        <vt:i4>5</vt:i4>
      </vt:variant>
      <vt:variant>
        <vt:lpwstr/>
      </vt:variant>
      <vt:variant>
        <vt:lpwstr>_Toc156393212</vt:lpwstr>
      </vt:variant>
      <vt:variant>
        <vt:i4>1245244</vt:i4>
      </vt:variant>
      <vt:variant>
        <vt:i4>1307</vt:i4>
      </vt:variant>
      <vt:variant>
        <vt:i4>0</vt:i4>
      </vt:variant>
      <vt:variant>
        <vt:i4>5</vt:i4>
      </vt:variant>
      <vt:variant>
        <vt:lpwstr/>
      </vt:variant>
      <vt:variant>
        <vt:lpwstr>_Toc156393211</vt:lpwstr>
      </vt:variant>
      <vt:variant>
        <vt:i4>1245244</vt:i4>
      </vt:variant>
      <vt:variant>
        <vt:i4>1301</vt:i4>
      </vt:variant>
      <vt:variant>
        <vt:i4>0</vt:i4>
      </vt:variant>
      <vt:variant>
        <vt:i4>5</vt:i4>
      </vt:variant>
      <vt:variant>
        <vt:lpwstr/>
      </vt:variant>
      <vt:variant>
        <vt:lpwstr>_Toc156393210</vt:lpwstr>
      </vt:variant>
      <vt:variant>
        <vt:i4>1179708</vt:i4>
      </vt:variant>
      <vt:variant>
        <vt:i4>1295</vt:i4>
      </vt:variant>
      <vt:variant>
        <vt:i4>0</vt:i4>
      </vt:variant>
      <vt:variant>
        <vt:i4>5</vt:i4>
      </vt:variant>
      <vt:variant>
        <vt:lpwstr/>
      </vt:variant>
      <vt:variant>
        <vt:lpwstr>_Toc156393209</vt:lpwstr>
      </vt:variant>
      <vt:variant>
        <vt:i4>1179708</vt:i4>
      </vt:variant>
      <vt:variant>
        <vt:i4>1289</vt:i4>
      </vt:variant>
      <vt:variant>
        <vt:i4>0</vt:i4>
      </vt:variant>
      <vt:variant>
        <vt:i4>5</vt:i4>
      </vt:variant>
      <vt:variant>
        <vt:lpwstr/>
      </vt:variant>
      <vt:variant>
        <vt:lpwstr>_Toc156393208</vt:lpwstr>
      </vt:variant>
      <vt:variant>
        <vt:i4>1179708</vt:i4>
      </vt:variant>
      <vt:variant>
        <vt:i4>1283</vt:i4>
      </vt:variant>
      <vt:variant>
        <vt:i4>0</vt:i4>
      </vt:variant>
      <vt:variant>
        <vt:i4>5</vt:i4>
      </vt:variant>
      <vt:variant>
        <vt:lpwstr/>
      </vt:variant>
      <vt:variant>
        <vt:lpwstr>_Toc156393207</vt:lpwstr>
      </vt:variant>
      <vt:variant>
        <vt:i4>1179708</vt:i4>
      </vt:variant>
      <vt:variant>
        <vt:i4>1277</vt:i4>
      </vt:variant>
      <vt:variant>
        <vt:i4>0</vt:i4>
      </vt:variant>
      <vt:variant>
        <vt:i4>5</vt:i4>
      </vt:variant>
      <vt:variant>
        <vt:lpwstr/>
      </vt:variant>
      <vt:variant>
        <vt:lpwstr>_Toc156393206</vt:lpwstr>
      </vt:variant>
      <vt:variant>
        <vt:i4>1179708</vt:i4>
      </vt:variant>
      <vt:variant>
        <vt:i4>1271</vt:i4>
      </vt:variant>
      <vt:variant>
        <vt:i4>0</vt:i4>
      </vt:variant>
      <vt:variant>
        <vt:i4>5</vt:i4>
      </vt:variant>
      <vt:variant>
        <vt:lpwstr/>
      </vt:variant>
      <vt:variant>
        <vt:lpwstr>_Toc156393205</vt:lpwstr>
      </vt:variant>
      <vt:variant>
        <vt:i4>1179708</vt:i4>
      </vt:variant>
      <vt:variant>
        <vt:i4>1265</vt:i4>
      </vt:variant>
      <vt:variant>
        <vt:i4>0</vt:i4>
      </vt:variant>
      <vt:variant>
        <vt:i4>5</vt:i4>
      </vt:variant>
      <vt:variant>
        <vt:lpwstr/>
      </vt:variant>
      <vt:variant>
        <vt:lpwstr>_Toc156393204</vt:lpwstr>
      </vt:variant>
      <vt:variant>
        <vt:i4>1179708</vt:i4>
      </vt:variant>
      <vt:variant>
        <vt:i4>1259</vt:i4>
      </vt:variant>
      <vt:variant>
        <vt:i4>0</vt:i4>
      </vt:variant>
      <vt:variant>
        <vt:i4>5</vt:i4>
      </vt:variant>
      <vt:variant>
        <vt:lpwstr/>
      </vt:variant>
      <vt:variant>
        <vt:lpwstr>_Toc156393203</vt:lpwstr>
      </vt:variant>
      <vt:variant>
        <vt:i4>3276887</vt:i4>
      </vt:variant>
      <vt:variant>
        <vt:i4>1253</vt:i4>
      </vt:variant>
      <vt:variant>
        <vt:i4>0</vt:i4>
      </vt:variant>
      <vt:variant>
        <vt:i4>5</vt:i4>
      </vt:variant>
      <vt:variant>
        <vt:lpwstr>https://staffsuniversity-my.sharepoint.com/personal/h028524h_student_staffs_ac_uk/Documents/PhD write up/Thesis Write Up/Graduate School Submission M Hill Student No 17028524 PhD Thesis/Thesis Write Up Final  (1).docx</vt:lpwstr>
      </vt:variant>
      <vt:variant>
        <vt:lpwstr>_Toc156393202</vt:lpwstr>
      </vt:variant>
      <vt:variant>
        <vt:i4>1179708</vt:i4>
      </vt:variant>
      <vt:variant>
        <vt:i4>1247</vt:i4>
      </vt:variant>
      <vt:variant>
        <vt:i4>0</vt:i4>
      </vt:variant>
      <vt:variant>
        <vt:i4>5</vt:i4>
      </vt:variant>
      <vt:variant>
        <vt:lpwstr/>
      </vt:variant>
      <vt:variant>
        <vt:lpwstr>_Toc156393201</vt:lpwstr>
      </vt:variant>
      <vt:variant>
        <vt:i4>1179708</vt:i4>
      </vt:variant>
      <vt:variant>
        <vt:i4>1241</vt:i4>
      </vt:variant>
      <vt:variant>
        <vt:i4>0</vt:i4>
      </vt:variant>
      <vt:variant>
        <vt:i4>5</vt:i4>
      </vt:variant>
      <vt:variant>
        <vt:lpwstr/>
      </vt:variant>
      <vt:variant>
        <vt:lpwstr>_Toc156393200</vt:lpwstr>
      </vt:variant>
      <vt:variant>
        <vt:i4>1769535</vt:i4>
      </vt:variant>
      <vt:variant>
        <vt:i4>1235</vt:i4>
      </vt:variant>
      <vt:variant>
        <vt:i4>0</vt:i4>
      </vt:variant>
      <vt:variant>
        <vt:i4>5</vt:i4>
      </vt:variant>
      <vt:variant>
        <vt:lpwstr/>
      </vt:variant>
      <vt:variant>
        <vt:lpwstr>_Toc156393199</vt:lpwstr>
      </vt:variant>
      <vt:variant>
        <vt:i4>1769535</vt:i4>
      </vt:variant>
      <vt:variant>
        <vt:i4>1229</vt:i4>
      </vt:variant>
      <vt:variant>
        <vt:i4>0</vt:i4>
      </vt:variant>
      <vt:variant>
        <vt:i4>5</vt:i4>
      </vt:variant>
      <vt:variant>
        <vt:lpwstr/>
      </vt:variant>
      <vt:variant>
        <vt:lpwstr>_Toc156393198</vt:lpwstr>
      </vt:variant>
      <vt:variant>
        <vt:i4>1769535</vt:i4>
      </vt:variant>
      <vt:variant>
        <vt:i4>1223</vt:i4>
      </vt:variant>
      <vt:variant>
        <vt:i4>0</vt:i4>
      </vt:variant>
      <vt:variant>
        <vt:i4>5</vt:i4>
      </vt:variant>
      <vt:variant>
        <vt:lpwstr/>
      </vt:variant>
      <vt:variant>
        <vt:lpwstr>_Toc156393197</vt:lpwstr>
      </vt:variant>
      <vt:variant>
        <vt:i4>1769535</vt:i4>
      </vt:variant>
      <vt:variant>
        <vt:i4>1217</vt:i4>
      </vt:variant>
      <vt:variant>
        <vt:i4>0</vt:i4>
      </vt:variant>
      <vt:variant>
        <vt:i4>5</vt:i4>
      </vt:variant>
      <vt:variant>
        <vt:lpwstr/>
      </vt:variant>
      <vt:variant>
        <vt:lpwstr>_Toc156393196</vt:lpwstr>
      </vt:variant>
      <vt:variant>
        <vt:i4>1769535</vt:i4>
      </vt:variant>
      <vt:variant>
        <vt:i4>1211</vt:i4>
      </vt:variant>
      <vt:variant>
        <vt:i4>0</vt:i4>
      </vt:variant>
      <vt:variant>
        <vt:i4>5</vt:i4>
      </vt:variant>
      <vt:variant>
        <vt:lpwstr/>
      </vt:variant>
      <vt:variant>
        <vt:lpwstr>_Toc156393195</vt:lpwstr>
      </vt:variant>
      <vt:variant>
        <vt:i4>1769535</vt:i4>
      </vt:variant>
      <vt:variant>
        <vt:i4>1205</vt:i4>
      </vt:variant>
      <vt:variant>
        <vt:i4>0</vt:i4>
      </vt:variant>
      <vt:variant>
        <vt:i4>5</vt:i4>
      </vt:variant>
      <vt:variant>
        <vt:lpwstr/>
      </vt:variant>
      <vt:variant>
        <vt:lpwstr>_Toc156393194</vt:lpwstr>
      </vt:variant>
      <vt:variant>
        <vt:i4>1769535</vt:i4>
      </vt:variant>
      <vt:variant>
        <vt:i4>1199</vt:i4>
      </vt:variant>
      <vt:variant>
        <vt:i4>0</vt:i4>
      </vt:variant>
      <vt:variant>
        <vt:i4>5</vt:i4>
      </vt:variant>
      <vt:variant>
        <vt:lpwstr/>
      </vt:variant>
      <vt:variant>
        <vt:lpwstr>_Toc156393193</vt:lpwstr>
      </vt:variant>
      <vt:variant>
        <vt:i4>1769535</vt:i4>
      </vt:variant>
      <vt:variant>
        <vt:i4>1193</vt:i4>
      </vt:variant>
      <vt:variant>
        <vt:i4>0</vt:i4>
      </vt:variant>
      <vt:variant>
        <vt:i4>5</vt:i4>
      </vt:variant>
      <vt:variant>
        <vt:lpwstr/>
      </vt:variant>
      <vt:variant>
        <vt:lpwstr>_Toc156393192</vt:lpwstr>
      </vt:variant>
      <vt:variant>
        <vt:i4>1769535</vt:i4>
      </vt:variant>
      <vt:variant>
        <vt:i4>1187</vt:i4>
      </vt:variant>
      <vt:variant>
        <vt:i4>0</vt:i4>
      </vt:variant>
      <vt:variant>
        <vt:i4>5</vt:i4>
      </vt:variant>
      <vt:variant>
        <vt:lpwstr/>
      </vt:variant>
      <vt:variant>
        <vt:lpwstr>_Toc156393191</vt:lpwstr>
      </vt:variant>
      <vt:variant>
        <vt:i4>1769535</vt:i4>
      </vt:variant>
      <vt:variant>
        <vt:i4>1181</vt:i4>
      </vt:variant>
      <vt:variant>
        <vt:i4>0</vt:i4>
      </vt:variant>
      <vt:variant>
        <vt:i4>5</vt:i4>
      </vt:variant>
      <vt:variant>
        <vt:lpwstr/>
      </vt:variant>
      <vt:variant>
        <vt:lpwstr>_Toc156393190</vt:lpwstr>
      </vt:variant>
      <vt:variant>
        <vt:i4>1703999</vt:i4>
      </vt:variant>
      <vt:variant>
        <vt:i4>1175</vt:i4>
      </vt:variant>
      <vt:variant>
        <vt:i4>0</vt:i4>
      </vt:variant>
      <vt:variant>
        <vt:i4>5</vt:i4>
      </vt:variant>
      <vt:variant>
        <vt:lpwstr/>
      </vt:variant>
      <vt:variant>
        <vt:lpwstr>_Toc156393189</vt:lpwstr>
      </vt:variant>
      <vt:variant>
        <vt:i4>1703999</vt:i4>
      </vt:variant>
      <vt:variant>
        <vt:i4>1169</vt:i4>
      </vt:variant>
      <vt:variant>
        <vt:i4>0</vt:i4>
      </vt:variant>
      <vt:variant>
        <vt:i4>5</vt:i4>
      </vt:variant>
      <vt:variant>
        <vt:lpwstr/>
      </vt:variant>
      <vt:variant>
        <vt:lpwstr>_Toc156393188</vt:lpwstr>
      </vt:variant>
      <vt:variant>
        <vt:i4>1703999</vt:i4>
      </vt:variant>
      <vt:variant>
        <vt:i4>1163</vt:i4>
      </vt:variant>
      <vt:variant>
        <vt:i4>0</vt:i4>
      </vt:variant>
      <vt:variant>
        <vt:i4>5</vt:i4>
      </vt:variant>
      <vt:variant>
        <vt:lpwstr/>
      </vt:variant>
      <vt:variant>
        <vt:lpwstr>_Toc156393187</vt:lpwstr>
      </vt:variant>
      <vt:variant>
        <vt:i4>1703999</vt:i4>
      </vt:variant>
      <vt:variant>
        <vt:i4>1157</vt:i4>
      </vt:variant>
      <vt:variant>
        <vt:i4>0</vt:i4>
      </vt:variant>
      <vt:variant>
        <vt:i4>5</vt:i4>
      </vt:variant>
      <vt:variant>
        <vt:lpwstr/>
      </vt:variant>
      <vt:variant>
        <vt:lpwstr>_Toc156393186</vt:lpwstr>
      </vt:variant>
      <vt:variant>
        <vt:i4>3801172</vt:i4>
      </vt:variant>
      <vt:variant>
        <vt:i4>1151</vt:i4>
      </vt:variant>
      <vt:variant>
        <vt:i4>0</vt:i4>
      </vt:variant>
      <vt:variant>
        <vt:i4>5</vt:i4>
      </vt:variant>
      <vt:variant>
        <vt:lpwstr>https://staffsuniversity-my.sharepoint.com/personal/h028524h_student_staffs_ac_uk/Documents/PhD write up/Thesis Write Up/Graduate School Submission M Hill Student No 17028524 PhD Thesis/Thesis Write Up Final  (1).docx</vt:lpwstr>
      </vt:variant>
      <vt:variant>
        <vt:lpwstr>_Toc156393185</vt:lpwstr>
      </vt:variant>
      <vt:variant>
        <vt:i4>1703999</vt:i4>
      </vt:variant>
      <vt:variant>
        <vt:i4>1145</vt:i4>
      </vt:variant>
      <vt:variant>
        <vt:i4>0</vt:i4>
      </vt:variant>
      <vt:variant>
        <vt:i4>5</vt:i4>
      </vt:variant>
      <vt:variant>
        <vt:lpwstr/>
      </vt:variant>
      <vt:variant>
        <vt:lpwstr>_Toc156393184</vt:lpwstr>
      </vt:variant>
      <vt:variant>
        <vt:i4>1703999</vt:i4>
      </vt:variant>
      <vt:variant>
        <vt:i4>1139</vt:i4>
      </vt:variant>
      <vt:variant>
        <vt:i4>0</vt:i4>
      </vt:variant>
      <vt:variant>
        <vt:i4>5</vt:i4>
      </vt:variant>
      <vt:variant>
        <vt:lpwstr/>
      </vt:variant>
      <vt:variant>
        <vt:lpwstr>_Toc156393183</vt:lpwstr>
      </vt:variant>
      <vt:variant>
        <vt:i4>1835058</vt:i4>
      </vt:variant>
      <vt:variant>
        <vt:i4>1130</vt:i4>
      </vt:variant>
      <vt:variant>
        <vt:i4>0</vt:i4>
      </vt:variant>
      <vt:variant>
        <vt:i4>5</vt:i4>
      </vt:variant>
      <vt:variant>
        <vt:lpwstr/>
      </vt:variant>
      <vt:variant>
        <vt:lpwstr>_Toc156403599</vt:lpwstr>
      </vt:variant>
      <vt:variant>
        <vt:i4>1835058</vt:i4>
      </vt:variant>
      <vt:variant>
        <vt:i4>1124</vt:i4>
      </vt:variant>
      <vt:variant>
        <vt:i4>0</vt:i4>
      </vt:variant>
      <vt:variant>
        <vt:i4>5</vt:i4>
      </vt:variant>
      <vt:variant>
        <vt:lpwstr/>
      </vt:variant>
      <vt:variant>
        <vt:lpwstr>_Toc156403598</vt:lpwstr>
      </vt:variant>
      <vt:variant>
        <vt:i4>1835058</vt:i4>
      </vt:variant>
      <vt:variant>
        <vt:i4>1118</vt:i4>
      </vt:variant>
      <vt:variant>
        <vt:i4>0</vt:i4>
      </vt:variant>
      <vt:variant>
        <vt:i4>5</vt:i4>
      </vt:variant>
      <vt:variant>
        <vt:lpwstr/>
      </vt:variant>
      <vt:variant>
        <vt:lpwstr>_Toc156403597</vt:lpwstr>
      </vt:variant>
      <vt:variant>
        <vt:i4>1835058</vt:i4>
      </vt:variant>
      <vt:variant>
        <vt:i4>1112</vt:i4>
      </vt:variant>
      <vt:variant>
        <vt:i4>0</vt:i4>
      </vt:variant>
      <vt:variant>
        <vt:i4>5</vt:i4>
      </vt:variant>
      <vt:variant>
        <vt:lpwstr/>
      </vt:variant>
      <vt:variant>
        <vt:lpwstr>_Toc156403596</vt:lpwstr>
      </vt:variant>
      <vt:variant>
        <vt:i4>1835058</vt:i4>
      </vt:variant>
      <vt:variant>
        <vt:i4>1106</vt:i4>
      </vt:variant>
      <vt:variant>
        <vt:i4>0</vt:i4>
      </vt:variant>
      <vt:variant>
        <vt:i4>5</vt:i4>
      </vt:variant>
      <vt:variant>
        <vt:lpwstr/>
      </vt:variant>
      <vt:variant>
        <vt:lpwstr>_Toc156403595</vt:lpwstr>
      </vt:variant>
      <vt:variant>
        <vt:i4>1835058</vt:i4>
      </vt:variant>
      <vt:variant>
        <vt:i4>1100</vt:i4>
      </vt:variant>
      <vt:variant>
        <vt:i4>0</vt:i4>
      </vt:variant>
      <vt:variant>
        <vt:i4>5</vt:i4>
      </vt:variant>
      <vt:variant>
        <vt:lpwstr/>
      </vt:variant>
      <vt:variant>
        <vt:lpwstr>_Toc156403594</vt:lpwstr>
      </vt:variant>
      <vt:variant>
        <vt:i4>1835058</vt:i4>
      </vt:variant>
      <vt:variant>
        <vt:i4>1094</vt:i4>
      </vt:variant>
      <vt:variant>
        <vt:i4>0</vt:i4>
      </vt:variant>
      <vt:variant>
        <vt:i4>5</vt:i4>
      </vt:variant>
      <vt:variant>
        <vt:lpwstr/>
      </vt:variant>
      <vt:variant>
        <vt:lpwstr>_Toc156403593</vt:lpwstr>
      </vt:variant>
      <vt:variant>
        <vt:i4>1835058</vt:i4>
      </vt:variant>
      <vt:variant>
        <vt:i4>1088</vt:i4>
      </vt:variant>
      <vt:variant>
        <vt:i4>0</vt:i4>
      </vt:variant>
      <vt:variant>
        <vt:i4>5</vt:i4>
      </vt:variant>
      <vt:variant>
        <vt:lpwstr/>
      </vt:variant>
      <vt:variant>
        <vt:lpwstr>_Toc156403592</vt:lpwstr>
      </vt:variant>
      <vt:variant>
        <vt:i4>1835058</vt:i4>
      </vt:variant>
      <vt:variant>
        <vt:i4>1082</vt:i4>
      </vt:variant>
      <vt:variant>
        <vt:i4>0</vt:i4>
      </vt:variant>
      <vt:variant>
        <vt:i4>5</vt:i4>
      </vt:variant>
      <vt:variant>
        <vt:lpwstr/>
      </vt:variant>
      <vt:variant>
        <vt:lpwstr>_Toc156403591</vt:lpwstr>
      </vt:variant>
      <vt:variant>
        <vt:i4>1835058</vt:i4>
      </vt:variant>
      <vt:variant>
        <vt:i4>1076</vt:i4>
      </vt:variant>
      <vt:variant>
        <vt:i4>0</vt:i4>
      </vt:variant>
      <vt:variant>
        <vt:i4>5</vt:i4>
      </vt:variant>
      <vt:variant>
        <vt:lpwstr/>
      </vt:variant>
      <vt:variant>
        <vt:lpwstr>_Toc156403590</vt:lpwstr>
      </vt:variant>
      <vt:variant>
        <vt:i4>1900594</vt:i4>
      </vt:variant>
      <vt:variant>
        <vt:i4>1070</vt:i4>
      </vt:variant>
      <vt:variant>
        <vt:i4>0</vt:i4>
      </vt:variant>
      <vt:variant>
        <vt:i4>5</vt:i4>
      </vt:variant>
      <vt:variant>
        <vt:lpwstr/>
      </vt:variant>
      <vt:variant>
        <vt:lpwstr>_Toc156403589</vt:lpwstr>
      </vt:variant>
      <vt:variant>
        <vt:i4>1900594</vt:i4>
      </vt:variant>
      <vt:variant>
        <vt:i4>1064</vt:i4>
      </vt:variant>
      <vt:variant>
        <vt:i4>0</vt:i4>
      </vt:variant>
      <vt:variant>
        <vt:i4>5</vt:i4>
      </vt:variant>
      <vt:variant>
        <vt:lpwstr/>
      </vt:variant>
      <vt:variant>
        <vt:lpwstr>_Toc156403588</vt:lpwstr>
      </vt:variant>
      <vt:variant>
        <vt:i4>1900594</vt:i4>
      </vt:variant>
      <vt:variant>
        <vt:i4>1058</vt:i4>
      </vt:variant>
      <vt:variant>
        <vt:i4>0</vt:i4>
      </vt:variant>
      <vt:variant>
        <vt:i4>5</vt:i4>
      </vt:variant>
      <vt:variant>
        <vt:lpwstr/>
      </vt:variant>
      <vt:variant>
        <vt:lpwstr>_Toc156403587</vt:lpwstr>
      </vt:variant>
      <vt:variant>
        <vt:i4>1900594</vt:i4>
      </vt:variant>
      <vt:variant>
        <vt:i4>1052</vt:i4>
      </vt:variant>
      <vt:variant>
        <vt:i4>0</vt:i4>
      </vt:variant>
      <vt:variant>
        <vt:i4>5</vt:i4>
      </vt:variant>
      <vt:variant>
        <vt:lpwstr/>
      </vt:variant>
      <vt:variant>
        <vt:lpwstr>_Toc156403586</vt:lpwstr>
      </vt:variant>
      <vt:variant>
        <vt:i4>1900594</vt:i4>
      </vt:variant>
      <vt:variant>
        <vt:i4>1046</vt:i4>
      </vt:variant>
      <vt:variant>
        <vt:i4>0</vt:i4>
      </vt:variant>
      <vt:variant>
        <vt:i4>5</vt:i4>
      </vt:variant>
      <vt:variant>
        <vt:lpwstr/>
      </vt:variant>
      <vt:variant>
        <vt:lpwstr>_Toc156403585</vt:lpwstr>
      </vt:variant>
      <vt:variant>
        <vt:i4>1900594</vt:i4>
      </vt:variant>
      <vt:variant>
        <vt:i4>1040</vt:i4>
      </vt:variant>
      <vt:variant>
        <vt:i4>0</vt:i4>
      </vt:variant>
      <vt:variant>
        <vt:i4>5</vt:i4>
      </vt:variant>
      <vt:variant>
        <vt:lpwstr/>
      </vt:variant>
      <vt:variant>
        <vt:lpwstr>_Toc156403584</vt:lpwstr>
      </vt:variant>
      <vt:variant>
        <vt:i4>1900594</vt:i4>
      </vt:variant>
      <vt:variant>
        <vt:i4>1034</vt:i4>
      </vt:variant>
      <vt:variant>
        <vt:i4>0</vt:i4>
      </vt:variant>
      <vt:variant>
        <vt:i4>5</vt:i4>
      </vt:variant>
      <vt:variant>
        <vt:lpwstr/>
      </vt:variant>
      <vt:variant>
        <vt:lpwstr>_Toc156403583</vt:lpwstr>
      </vt:variant>
      <vt:variant>
        <vt:i4>1900594</vt:i4>
      </vt:variant>
      <vt:variant>
        <vt:i4>1028</vt:i4>
      </vt:variant>
      <vt:variant>
        <vt:i4>0</vt:i4>
      </vt:variant>
      <vt:variant>
        <vt:i4>5</vt:i4>
      </vt:variant>
      <vt:variant>
        <vt:lpwstr/>
      </vt:variant>
      <vt:variant>
        <vt:lpwstr>_Toc156403582</vt:lpwstr>
      </vt:variant>
      <vt:variant>
        <vt:i4>1900594</vt:i4>
      </vt:variant>
      <vt:variant>
        <vt:i4>1022</vt:i4>
      </vt:variant>
      <vt:variant>
        <vt:i4>0</vt:i4>
      </vt:variant>
      <vt:variant>
        <vt:i4>5</vt:i4>
      </vt:variant>
      <vt:variant>
        <vt:lpwstr/>
      </vt:variant>
      <vt:variant>
        <vt:lpwstr>_Toc156403581</vt:lpwstr>
      </vt:variant>
      <vt:variant>
        <vt:i4>1900594</vt:i4>
      </vt:variant>
      <vt:variant>
        <vt:i4>1016</vt:i4>
      </vt:variant>
      <vt:variant>
        <vt:i4>0</vt:i4>
      </vt:variant>
      <vt:variant>
        <vt:i4>5</vt:i4>
      </vt:variant>
      <vt:variant>
        <vt:lpwstr/>
      </vt:variant>
      <vt:variant>
        <vt:lpwstr>_Toc156403580</vt:lpwstr>
      </vt:variant>
      <vt:variant>
        <vt:i4>1179698</vt:i4>
      </vt:variant>
      <vt:variant>
        <vt:i4>1010</vt:i4>
      </vt:variant>
      <vt:variant>
        <vt:i4>0</vt:i4>
      </vt:variant>
      <vt:variant>
        <vt:i4>5</vt:i4>
      </vt:variant>
      <vt:variant>
        <vt:lpwstr/>
      </vt:variant>
      <vt:variant>
        <vt:lpwstr>_Toc156403579</vt:lpwstr>
      </vt:variant>
      <vt:variant>
        <vt:i4>1179698</vt:i4>
      </vt:variant>
      <vt:variant>
        <vt:i4>1004</vt:i4>
      </vt:variant>
      <vt:variant>
        <vt:i4>0</vt:i4>
      </vt:variant>
      <vt:variant>
        <vt:i4>5</vt:i4>
      </vt:variant>
      <vt:variant>
        <vt:lpwstr/>
      </vt:variant>
      <vt:variant>
        <vt:lpwstr>_Toc156403578</vt:lpwstr>
      </vt:variant>
      <vt:variant>
        <vt:i4>1179698</vt:i4>
      </vt:variant>
      <vt:variant>
        <vt:i4>998</vt:i4>
      </vt:variant>
      <vt:variant>
        <vt:i4>0</vt:i4>
      </vt:variant>
      <vt:variant>
        <vt:i4>5</vt:i4>
      </vt:variant>
      <vt:variant>
        <vt:lpwstr/>
      </vt:variant>
      <vt:variant>
        <vt:lpwstr>_Toc156403577</vt:lpwstr>
      </vt:variant>
      <vt:variant>
        <vt:i4>1179698</vt:i4>
      </vt:variant>
      <vt:variant>
        <vt:i4>992</vt:i4>
      </vt:variant>
      <vt:variant>
        <vt:i4>0</vt:i4>
      </vt:variant>
      <vt:variant>
        <vt:i4>5</vt:i4>
      </vt:variant>
      <vt:variant>
        <vt:lpwstr/>
      </vt:variant>
      <vt:variant>
        <vt:lpwstr>_Toc156403576</vt:lpwstr>
      </vt:variant>
      <vt:variant>
        <vt:i4>1179698</vt:i4>
      </vt:variant>
      <vt:variant>
        <vt:i4>986</vt:i4>
      </vt:variant>
      <vt:variant>
        <vt:i4>0</vt:i4>
      </vt:variant>
      <vt:variant>
        <vt:i4>5</vt:i4>
      </vt:variant>
      <vt:variant>
        <vt:lpwstr/>
      </vt:variant>
      <vt:variant>
        <vt:lpwstr>_Toc156403575</vt:lpwstr>
      </vt:variant>
      <vt:variant>
        <vt:i4>1179698</vt:i4>
      </vt:variant>
      <vt:variant>
        <vt:i4>980</vt:i4>
      </vt:variant>
      <vt:variant>
        <vt:i4>0</vt:i4>
      </vt:variant>
      <vt:variant>
        <vt:i4>5</vt:i4>
      </vt:variant>
      <vt:variant>
        <vt:lpwstr/>
      </vt:variant>
      <vt:variant>
        <vt:lpwstr>_Toc156403574</vt:lpwstr>
      </vt:variant>
      <vt:variant>
        <vt:i4>1179698</vt:i4>
      </vt:variant>
      <vt:variant>
        <vt:i4>974</vt:i4>
      </vt:variant>
      <vt:variant>
        <vt:i4>0</vt:i4>
      </vt:variant>
      <vt:variant>
        <vt:i4>5</vt:i4>
      </vt:variant>
      <vt:variant>
        <vt:lpwstr/>
      </vt:variant>
      <vt:variant>
        <vt:lpwstr>_Toc156403573</vt:lpwstr>
      </vt:variant>
      <vt:variant>
        <vt:i4>1179698</vt:i4>
      </vt:variant>
      <vt:variant>
        <vt:i4>968</vt:i4>
      </vt:variant>
      <vt:variant>
        <vt:i4>0</vt:i4>
      </vt:variant>
      <vt:variant>
        <vt:i4>5</vt:i4>
      </vt:variant>
      <vt:variant>
        <vt:lpwstr/>
      </vt:variant>
      <vt:variant>
        <vt:lpwstr>_Toc156403572</vt:lpwstr>
      </vt:variant>
      <vt:variant>
        <vt:i4>1179698</vt:i4>
      </vt:variant>
      <vt:variant>
        <vt:i4>962</vt:i4>
      </vt:variant>
      <vt:variant>
        <vt:i4>0</vt:i4>
      </vt:variant>
      <vt:variant>
        <vt:i4>5</vt:i4>
      </vt:variant>
      <vt:variant>
        <vt:lpwstr/>
      </vt:variant>
      <vt:variant>
        <vt:lpwstr>_Toc156403571</vt:lpwstr>
      </vt:variant>
      <vt:variant>
        <vt:i4>1179698</vt:i4>
      </vt:variant>
      <vt:variant>
        <vt:i4>956</vt:i4>
      </vt:variant>
      <vt:variant>
        <vt:i4>0</vt:i4>
      </vt:variant>
      <vt:variant>
        <vt:i4>5</vt:i4>
      </vt:variant>
      <vt:variant>
        <vt:lpwstr/>
      </vt:variant>
      <vt:variant>
        <vt:lpwstr>_Toc156403570</vt:lpwstr>
      </vt:variant>
      <vt:variant>
        <vt:i4>1245234</vt:i4>
      </vt:variant>
      <vt:variant>
        <vt:i4>950</vt:i4>
      </vt:variant>
      <vt:variant>
        <vt:i4>0</vt:i4>
      </vt:variant>
      <vt:variant>
        <vt:i4>5</vt:i4>
      </vt:variant>
      <vt:variant>
        <vt:lpwstr/>
      </vt:variant>
      <vt:variant>
        <vt:lpwstr>_Toc156403569</vt:lpwstr>
      </vt:variant>
      <vt:variant>
        <vt:i4>1245234</vt:i4>
      </vt:variant>
      <vt:variant>
        <vt:i4>944</vt:i4>
      </vt:variant>
      <vt:variant>
        <vt:i4>0</vt:i4>
      </vt:variant>
      <vt:variant>
        <vt:i4>5</vt:i4>
      </vt:variant>
      <vt:variant>
        <vt:lpwstr/>
      </vt:variant>
      <vt:variant>
        <vt:lpwstr>_Toc156403568</vt:lpwstr>
      </vt:variant>
      <vt:variant>
        <vt:i4>1245234</vt:i4>
      </vt:variant>
      <vt:variant>
        <vt:i4>938</vt:i4>
      </vt:variant>
      <vt:variant>
        <vt:i4>0</vt:i4>
      </vt:variant>
      <vt:variant>
        <vt:i4>5</vt:i4>
      </vt:variant>
      <vt:variant>
        <vt:lpwstr/>
      </vt:variant>
      <vt:variant>
        <vt:lpwstr>_Toc156403567</vt:lpwstr>
      </vt:variant>
      <vt:variant>
        <vt:i4>1245234</vt:i4>
      </vt:variant>
      <vt:variant>
        <vt:i4>932</vt:i4>
      </vt:variant>
      <vt:variant>
        <vt:i4>0</vt:i4>
      </vt:variant>
      <vt:variant>
        <vt:i4>5</vt:i4>
      </vt:variant>
      <vt:variant>
        <vt:lpwstr/>
      </vt:variant>
      <vt:variant>
        <vt:lpwstr>_Toc156403566</vt:lpwstr>
      </vt:variant>
      <vt:variant>
        <vt:i4>1245234</vt:i4>
      </vt:variant>
      <vt:variant>
        <vt:i4>926</vt:i4>
      </vt:variant>
      <vt:variant>
        <vt:i4>0</vt:i4>
      </vt:variant>
      <vt:variant>
        <vt:i4>5</vt:i4>
      </vt:variant>
      <vt:variant>
        <vt:lpwstr/>
      </vt:variant>
      <vt:variant>
        <vt:lpwstr>_Toc156403565</vt:lpwstr>
      </vt:variant>
      <vt:variant>
        <vt:i4>1245234</vt:i4>
      </vt:variant>
      <vt:variant>
        <vt:i4>920</vt:i4>
      </vt:variant>
      <vt:variant>
        <vt:i4>0</vt:i4>
      </vt:variant>
      <vt:variant>
        <vt:i4>5</vt:i4>
      </vt:variant>
      <vt:variant>
        <vt:lpwstr/>
      </vt:variant>
      <vt:variant>
        <vt:lpwstr>_Toc156403564</vt:lpwstr>
      </vt:variant>
      <vt:variant>
        <vt:i4>1245234</vt:i4>
      </vt:variant>
      <vt:variant>
        <vt:i4>914</vt:i4>
      </vt:variant>
      <vt:variant>
        <vt:i4>0</vt:i4>
      </vt:variant>
      <vt:variant>
        <vt:i4>5</vt:i4>
      </vt:variant>
      <vt:variant>
        <vt:lpwstr/>
      </vt:variant>
      <vt:variant>
        <vt:lpwstr>_Toc156403563</vt:lpwstr>
      </vt:variant>
      <vt:variant>
        <vt:i4>1245234</vt:i4>
      </vt:variant>
      <vt:variant>
        <vt:i4>908</vt:i4>
      </vt:variant>
      <vt:variant>
        <vt:i4>0</vt:i4>
      </vt:variant>
      <vt:variant>
        <vt:i4>5</vt:i4>
      </vt:variant>
      <vt:variant>
        <vt:lpwstr/>
      </vt:variant>
      <vt:variant>
        <vt:lpwstr>_Toc156403562</vt:lpwstr>
      </vt:variant>
      <vt:variant>
        <vt:i4>1245234</vt:i4>
      </vt:variant>
      <vt:variant>
        <vt:i4>902</vt:i4>
      </vt:variant>
      <vt:variant>
        <vt:i4>0</vt:i4>
      </vt:variant>
      <vt:variant>
        <vt:i4>5</vt:i4>
      </vt:variant>
      <vt:variant>
        <vt:lpwstr/>
      </vt:variant>
      <vt:variant>
        <vt:lpwstr>_Toc156403561</vt:lpwstr>
      </vt:variant>
      <vt:variant>
        <vt:i4>1245234</vt:i4>
      </vt:variant>
      <vt:variant>
        <vt:i4>896</vt:i4>
      </vt:variant>
      <vt:variant>
        <vt:i4>0</vt:i4>
      </vt:variant>
      <vt:variant>
        <vt:i4>5</vt:i4>
      </vt:variant>
      <vt:variant>
        <vt:lpwstr/>
      </vt:variant>
      <vt:variant>
        <vt:lpwstr>_Toc156403560</vt:lpwstr>
      </vt:variant>
      <vt:variant>
        <vt:i4>1048626</vt:i4>
      </vt:variant>
      <vt:variant>
        <vt:i4>890</vt:i4>
      </vt:variant>
      <vt:variant>
        <vt:i4>0</vt:i4>
      </vt:variant>
      <vt:variant>
        <vt:i4>5</vt:i4>
      </vt:variant>
      <vt:variant>
        <vt:lpwstr/>
      </vt:variant>
      <vt:variant>
        <vt:lpwstr>_Toc156403559</vt:lpwstr>
      </vt:variant>
      <vt:variant>
        <vt:i4>1048626</vt:i4>
      </vt:variant>
      <vt:variant>
        <vt:i4>884</vt:i4>
      </vt:variant>
      <vt:variant>
        <vt:i4>0</vt:i4>
      </vt:variant>
      <vt:variant>
        <vt:i4>5</vt:i4>
      </vt:variant>
      <vt:variant>
        <vt:lpwstr/>
      </vt:variant>
      <vt:variant>
        <vt:lpwstr>_Toc156403558</vt:lpwstr>
      </vt:variant>
      <vt:variant>
        <vt:i4>1048626</vt:i4>
      </vt:variant>
      <vt:variant>
        <vt:i4>878</vt:i4>
      </vt:variant>
      <vt:variant>
        <vt:i4>0</vt:i4>
      </vt:variant>
      <vt:variant>
        <vt:i4>5</vt:i4>
      </vt:variant>
      <vt:variant>
        <vt:lpwstr/>
      </vt:variant>
      <vt:variant>
        <vt:lpwstr>_Toc156403557</vt:lpwstr>
      </vt:variant>
      <vt:variant>
        <vt:i4>1048626</vt:i4>
      </vt:variant>
      <vt:variant>
        <vt:i4>872</vt:i4>
      </vt:variant>
      <vt:variant>
        <vt:i4>0</vt:i4>
      </vt:variant>
      <vt:variant>
        <vt:i4>5</vt:i4>
      </vt:variant>
      <vt:variant>
        <vt:lpwstr/>
      </vt:variant>
      <vt:variant>
        <vt:lpwstr>_Toc156403556</vt:lpwstr>
      </vt:variant>
      <vt:variant>
        <vt:i4>1048626</vt:i4>
      </vt:variant>
      <vt:variant>
        <vt:i4>866</vt:i4>
      </vt:variant>
      <vt:variant>
        <vt:i4>0</vt:i4>
      </vt:variant>
      <vt:variant>
        <vt:i4>5</vt:i4>
      </vt:variant>
      <vt:variant>
        <vt:lpwstr/>
      </vt:variant>
      <vt:variant>
        <vt:lpwstr>_Toc156403555</vt:lpwstr>
      </vt:variant>
      <vt:variant>
        <vt:i4>1048626</vt:i4>
      </vt:variant>
      <vt:variant>
        <vt:i4>860</vt:i4>
      </vt:variant>
      <vt:variant>
        <vt:i4>0</vt:i4>
      </vt:variant>
      <vt:variant>
        <vt:i4>5</vt:i4>
      </vt:variant>
      <vt:variant>
        <vt:lpwstr/>
      </vt:variant>
      <vt:variant>
        <vt:lpwstr>_Toc156403554</vt:lpwstr>
      </vt:variant>
      <vt:variant>
        <vt:i4>1048626</vt:i4>
      </vt:variant>
      <vt:variant>
        <vt:i4>854</vt:i4>
      </vt:variant>
      <vt:variant>
        <vt:i4>0</vt:i4>
      </vt:variant>
      <vt:variant>
        <vt:i4>5</vt:i4>
      </vt:variant>
      <vt:variant>
        <vt:lpwstr/>
      </vt:variant>
      <vt:variant>
        <vt:lpwstr>_Toc156403553</vt:lpwstr>
      </vt:variant>
      <vt:variant>
        <vt:i4>1048626</vt:i4>
      </vt:variant>
      <vt:variant>
        <vt:i4>848</vt:i4>
      </vt:variant>
      <vt:variant>
        <vt:i4>0</vt:i4>
      </vt:variant>
      <vt:variant>
        <vt:i4>5</vt:i4>
      </vt:variant>
      <vt:variant>
        <vt:lpwstr/>
      </vt:variant>
      <vt:variant>
        <vt:lpwstr>_Toc156403552</vt:lpwstr>
      </vt:variant>
      <vt:variant>
        <vt:i4>1048626</vt:i4>
      </vt:variant>
      <vt:variant>
        <vt:i4>842</vt:i4>
      </vt:variant>
      <vt:variant>
        <vt:i4>0</vt:i4>
      </vt:variant>
      <vt:variant>
        <vt:i4>5</vt:i4>
      </vt:variant>
      <vt:variant>
        <vt:lpwstr/>
      </vt:variant>
      <vt:variant>
        <vt:lpwstr>_Toc156403551</vt:lpwstr>
      </vt:variant>
      <vt:variant>
        <vt:i4>1048626</vt:i4>
      </vt:variant>
      <vt:variant>
        <vt:i4>836</vt:i4>
      </vt:variant>
      <vt:variant>
        <vt:i4>0</vt:i4>
      </vt:variant>
      <vt:variant>
        <vt:i4>5</vt:i4>
      </vt:variant>
      <vt:variant>
        <vt:lpwstr/>
      </vt:variant>
      <vt:variant>
        <vt:lpwstr>_Toc156403550</vt:lpwstr>
      </vt:variant>
      <vt:variant>
        <vt:i4>1114162</vt:i4>
      </vt:variant>
      <vt:variant>
        <vt:i4>830</vt:i4>
      </vt:variant>
      <vt:variant>
        <vt:i4>0</vt:i4>
      </vt:variant>
      <vt:variant>
        <vt:i4>5</vt:i4>
      </vt:variant>
      <vt:variant>
        <vt:lpwstr/>
      </vt:variant>
      <vt:variant>
        <vt:lpwstr>_Toc156403549</vt:lpwstr>
      </vt:variant>
      <vt:variant>
        <vt:i4>1114162</vt:i4>
      </vt:variant>
      <vt:variant>
        <vt:i4>824</vt:i4>
      </vt:variant>
      <vt:variant>
        <vt:i4>0</vt:i4>
      </vt:variant>
      <vt:variant>
        <vt:i4>5</vt:i4>
      </vt:variant>
      <vt:variant>
        <vt:lpwstr/>
      </vt:variant>
      <vt:variant>
        <vt:lpwstr>_Toc156403548</vt:lpwstr>
      </vt:variant>
      <vt:variant>
        <vt:i4>1114162</vt:i4>
      </vt:variant>
      <vt:variant>
        <vt:i4>818</vt:i4>
      </vt:variant>
      <vt:variant>
        <vt:i4>0</vt:i4>
      </vt:variant>
      <vt:variant>
        <vt:i4>5</vt:i4>
      </vt:variant>
      <vt:variant>
        <vt:lpwstr/>
      </vt:variant>
      <vt:variant>
        <vt:lpwstr>_Toc156403547</vt:lpwstr>
      </vt:variant>
      <vt:variant>
        <vt:i4>1114162</vt:i4>
      </vt:variant>
      <vt:variant>
        <vt:i4>812</vt:i4>
      </vt:variant>
      <vt:variant>
        <vt:i4>0</vt:i4>
      </vt:variant>
      <vt:variant>
        <vt:i4>5</vt:i4>
      </vt:variant>
      <vt:variant>
        <vt:lpwstr/>
      </vt:variant>
      <vt:variant>
        <vt:lpwstr>_Toc156403546</vt:lpwstr>
      </vt:variant>
      <vt:variant>
        <vt:i4>1114162</vt:i4>
      </vt:variant>
      <vt:variant>
        <vt:i4>806</vt:i4>
      </vt:variant>
      <vt:variant>
        <vt:i4>0</vt:i4>
      </vt:variant>
      <vt:variant>
        <vt:i4>5</vt:i4>
      </vt:variant>
      <vt:variant>
        <vt:lpwstr/>
      </vt:variant>
      <vt:variant>
        <vt:lpwstr>_Toc156403545</vt:lpwstr>
      </vt:variant>
      <vt:variant>
        <vt:i4>1114162</vt:i4>
      </vt:variant>
      <vt:variant>
        <vt:i4>800</vt:i4>
      </vt:variant>
      <vt:variant>
        <vt:i4>0</vt:i4>
      </vt:variant>
      <vt:variant>
        <vt:i4>5</vt:i4>
      </vt:variant>
      <vt:variant>
        <vt:lpwstr/>
      </vt:variant>
      <vt:variant>
        <vt:lpwstr>_Toc156403544</vt:lpwstr>
      </vt:variant>
      <vt:variant>
        <vt:i4>1114162</vt:i4>
      </vt:variant>
      <vt:variant>
        <vt:i4>794</vt:i4>
      </vt:variant>
      <vt:variant>
        <vt:i4>0</vt:i4>
      </vt:variant>
      <vt:variant>
        <vt:i4>5</vt:i4>
      </vt:variant>
      <vt:variant>
        <vt:lpwstr/>
      </vt:variant>
      <vt:variant>
        <vt:lpwstr>_Toc156403543</vt:lpwstr>
      </vt:variant>
      <vt:variant>
        <vt:i4>1114162</vt:i4>
      </vt:variant>
      <vt:variant>
        <vt:i4>788</vt:i4>
      </vt:variant>
      <vt:variant>
        <vt:i4>0</vt:i4>
      </vt:variant>
      <vt:variant>
        <vt:i4>5</vt:i4>
      </vt:variant>
      <vt:variant>
        <vt:lpwstr/>
      </vt:variant>
      <vt:variant>
        <vt:lpwstr>_Toc156403542</vt:lpwstr>
      </vt:variant>
      <vt:variant>
        <vt:i4>1114162</vt:i4>
      </vt:variant>
      <vt:variant>
        <vt:i4>782</vt:i4>
      </vt:variant>
      <vt:variant>
        <vt:i4>0</vt:i4>
      </vt:variant>
      <vt:variant>
        <vt:i4>5</vt:i4>
      </vt:variant>
      <vt:variant>
        <vt:lpwstr/>
      </vt:variant>
      <vt:variant>
        <vt:lpwstr>_Toc156403541</vt:lpwstr>
      </vt:variant>
      <vt:variant>
        <vt:i4>1114162</vt:i4>
      </vt:variant>
      <vt:variant>
        <vt:i4>776</vt:i4>
      </vt:variant>
      <vt:variant>
        <vt:i4>0</vt:i4>
      </vt:variant>
      <vt:variant>
        <vt:i4>5</vt:i4>
      </vt:variant>
      <vt:variant>
        <vt:lpwstr/>
      </vt:variant>
      <vt:variant>
        <vt:lpwstr>_Toc156403540</vt:lpwstr>
      </vt:variant>
      <vt:variant>
        <vt:i4>1441842</vt:i4>
      </vt:variant>
      <vt:variant>
        <vt:i4>770</vt:i4>
      </vt:variant>
      <vt:variant>
        <vt:i4>0</vt:i4>
      </vt:variant>
      <vt:variant>
        <vt:i4>5</vt:i4>
      </vt:variant>
      <vt:variant>
        <vt:lpwstr/>
      </vt:variant>
      <vt:variant>
        <vt:lpwstr>_Toc156403539</vt:lpwstr>
      </vt:variant>
      <vt:variant>
        <vt:i4>1441842</vt:i4>
      </vt:variant>
      <vt:variant>
        <vt:i4>764</vt:i4>
      </vt:variant>
      <vt:variant>
        <vt:i4>0</vt:i4>
      </vt:variant>
      <vt:variant>
        <vt:i4>5</vt:i4>
      </vt:variant>
      <vt:variant>
        <vt:lpwstr/>
      </vt:variant>
      <vt:variant>
        <vt:lpwstr>_Toc156403538</vt:lpwstr>
      </vt:variant>
      <vt:variant>
        <vt:i4>1441842</vt:i4>
      </vt:variant>
      <vt:variant>
        <vt:i4>758</vt:i4>
      </vt:variant>
      <vt:variant>
        <vt:i4>0</vt:i4>
      </vt:variant>
      <vt:variant>
        <vt:i4>5</vt:i4>
      </vt:variant>
      <vt:variant>
        <vt:lpwstr/>
      </vt:variant>
      <vt:variant>
        <vt:lpwstr>_Toc156403537</vt:lpwstr>
      </vt:variant>
      <vt:variant>
        <vt:i4>1441842</vt:i4>
      </vt:variant>
      <vt:variant>
        <vt:i4>752</vt:i4>
      </vt:variant>
      <vt:variant>
        <vt:i4>0</vt:i4>
      </vt:variant>
      <vt:variant>
        <vt:i4>5</vt:i4>
      </vt:variant>
      <vt:variant>
        <vt:lpwstr/>
      </vt:variant>
      <vt:variant>
        <vt:lpwstr>_Toc156403535</vt:lpwstr>
      </vt:variant>
      <vt:variant>
        <vt:i4>1441842</vt:i4>
      </vt:variant>
      <vt:variant>
        <vt:i4>746</vt:i4>
      </vt:variant>
      <vt:variant>
        <vt:i4>0</vt:i4>
      </vt:variant>
      <vt:variant>
        <vt:i4>5</vt:i4>
      </vt:variant>
      <vt:variant>
        <vt:lpwstr/>
      </vt:variant>
      <vt:variant>
        <vt:lpwstr>_Toc156403534</vt:lpwstr>
      </vt:variant>
      <vt:variant>
        <vt:i4>1441842</vt:i4>
      </vt:variant>
      <vt:variant>
        <vt:i4>740</vt:i4>
      </vt:variant>
      <vt:variant>
        <vt:i4>0</vt:i4>
      </vt:variant>
      <vt:variant>
        <vt:i4>5</vt:i4>
      </vt:variant>
      <vt:variant>
        <vt:lpwstr/>
      </vt:variant>
      <vt:variant>
        <vt:lpwstr>_Toc156403533</vt:lpwstr>
      </vt:variant>
      <vt:variant>
        <vt:i4>1441842</vt:i4>
      </vt:variant>
      <vt:variant>
        <vt:i4>734</vt:i4>
      </vt:variant>
      <vt:variant>
        <vt:i4>0</vt:i4>
      </vt:variant>
      <vt:variant>
        <vt:i4>5</vt:i4>
      </vt:variant>
      <vt:variant>
        <vt:lpwstr/>
      </vt:variant>
      <vt:variant>
        <vt:lpwstr>_Toc156403532</vt:lpwstr>
      </vt:variant>
      <vt:variant>
        <vt:i4>1441842</vt:i4>
      </vt:variant>
      <vt:variant>
        <vt:i4>728</vt:i4>
      </vt:variant>
      <vt:variant>
        <vt:i4>0</vt:i4>
      </vt:variant>
      <vt:variant>
        <vt:i4>5</vt:i4>
      </vt:variant>
      <vt:variant>
        <vt:lpwstr/>
      </vt:variant>
      <vt:variant>
        <vt:lpwstr>_Toc156403531</vt:lpwstr>
      </vt:variant>
      <vt:variant>
        <vt:i4>1441842</vt:i4>
      </vt:variant>
      <vt:variant>
        <vt:i4>722</vt:i4>
      </vt:variant>
      <vt:variant>
        <vt:i4>0</vt:i4>
      </vt:variant>
      <vt:variant>
        <vt:i4>5</vt:i4>
      </vt:variant>
      <vt:variant>
        <vt:lpwstr/>
      </vt:variant>
      <vt:variant>
        <vt:lpwstr>_Toc156403530</vt:lpwstr>
      </vt:variant>
      <vt:variant>
        <vt:i4>1507378</vt:i4>
      </vt:variant>
      <vt:variant>
        <vt:i4>716</vt:i4>
      </vt:variant>
      <vt:variant>
        <vt:i4>0</vt:i4>
      </vt:variant>
      <vt:variant>
        <vt:i4>5</vt:i4>
      </vt:variant>
      <vt:variant>
        <vt:lpwstr/>
      </vt:variant>
      <vt:variant>
        <vt:lpwstr>_Toc156403529</vt:lpwstr>
      </vt:variant>
      <vt:variant>
        <vt:i4>1507378</vt:i4>
      </vt:variant>
      <vt:variant>
        <vt:i4>710</vt:i4>
      </vt:variant>
      <vt:variant>
        <vt:i4>0</vt:i4>
      </vt:variant>
      <vt:variant>
        <vt:i4>5</vt:i4>
      </vt:variant>
      <vt:variant>
        <vt:lpwstr/>
      </vt:variant>
      <vt:variant>
        <vt:lpwstr>_Toc156403528</vt:lpwstr>
      </vt:variant>
      <vt:variant>
        <vt:i4>1507378</vt:i4>
      </vt:variant>
      <vt:variant>
        <vt:i4>704</vt:i4>
      </vt:variant>
      <vt:variant>
        <vt:i4>0</vt:i4>
      </vt:variant>
      <vt:variant>
        <vt:i4>5</vt:i4>
      </vt:variant>
      <vt:variant>
        <vt:lpwstr/>
      </vt:variant>
      <vt:variant>
        <vt:lpwstr>_Toc156403527</vt:lpwstr>
      </vt:variant>
      <vt:variant>
        <vt:i4>1507378</vt:i4>
      </vt:variant>
      <vt:variant>
        <vt:i4>698</vt:i4>
      </vt:variant>
      <vt:variant>
        <vt:i4>0</vt:i4>
      </vt:variant>
      <vt:variant>
        <vt:i4>5</vt:i4>
      </vt:variant>
      <vt:variant>
        <vt:lpwstr/>
      </vt:variant>
      <vt:variant>
        <vt:lpwstr>_Toc156403526</vt:lpwstr>
      </vt:variant>
      <vt:variant>
        <vt:i4>1507378</vt:i4>
      </vt:variant>
      <vt:variant>
        <vt:i4>692</vt:i4>
      </vt:variant>
      <vt:variant>
        <vt:i4>0</vt:i4>
      </vt:variant>
      <vt:variant>
        <vt:i4>5</vt:i4>
      </vt:variant>
      <vt:variant>
        <vt:lpwstr/>
      </vt:variant>
      <vt:variant>
        <vt:lpwstr>_Toc156403525</vt:lpwstr>
      </vt:variant>
      <vt:variant>
        <vt:i4>1507378</vt:i4>
      </vt:variant>
      <vt:variant>
        <vt:i4>686</vt:i4>
      </vt:variant>
      <vt:variant>
        <vt:i4>0</vt:i4>
      </vt:variant>
      <vt:variant>
        <vt:i4>5</vt:i4>
      </vt:variant>
      <vt:variant>
        <vt:lpwstr/>
      </vt:variant>
      <vt:variant>
        <vt:lpwstr>_Toc156403524</vt:lpwstr>
      </vt:variant>
      <vt:variant>
        <vt:i4>1507378</vt:i4>
      </vt:variant>
      <vt:variant>
        <vt:i4>680</vt:i4>
      </vt:variant>
      <vt:variant>
        <vt:i4>0</vt:i4>
      </vt:variant>
      <vt:variant>
        <vt:i4>5</vt:i4>
      </vt:variant>
      <vt:variant>
        <vt:lpwstr/>
      </vt:variant>
      <vt:variant>
        <vt:lpwstr>_Toc156403523</vt:lpwstr>
      </vt:variant>
      <vt:variant>
        <vt:i4>1507378</vt:i4>
      </vt:variant>
      <vt:variant>
        <vt:i4>674</vt:i4>
      </vt:variant>
      <vt:variant>
        <vt:i4>0</vt:i4>
      </vt:variant>
      <vt:variant>
        <vt:i4>5</vt:i4>
      </vt:variant>
      <vt:variant>
        <vt:lpwstr/>
      </vt:variant>
      <vt:variant>
        <vt:lpwstr>_Toc156403522</vt:lpwstr>
      </vt:variant>
      <vt:variant>
        <vt:i4>1507378</vt:i4>
      </vt:variant>
      <vt:variant>
        <vt:i4>668</vt:i4>
      </vt:variant>
      <vt:variant>
        <vt:i4>0</vt:i4>
      </vt:variant>
      <vt:variant>
        <vt:i4>5</vt:i4>
      </vt:variant>
      <vt:variant>
        <vt:lpwstr/>
      </vt:variant>
      <vt:variant>
        <vt:lpwstr>_Toc156403521</vt:lpwstr>
      </vt:variant>
      <vt:variant>
        <vt:i4>1507378</vt:i4>
      </vt:variant>
      <vt:variant>
        <vt:i4>662</vt:i4>
      </vt:variant>
      <vt:variant>
        <vt:i4>0</vt:i4>
      </vt:variant>
      <vt:variant>
        <vt:i4>5</vt:i4>
      </vt:variant>
      <vt:variant>
        <vt:lpwstr/>
      </vt:variant>
      <vt:variant>
        <vt:lpwstr>_Toc156403520</vt:lpwstr>
      </vt:variant>
      <vt:variant>
        <vt:i4>1310770</vt:i4>
      </vt:variant>
      <vt:variant>
        <vt:i4>656</vt:i4>
      </vt:variant>
      <vt:variant>
        <vt:i4>0</vt:i4>
      </vt:variant>
      <vt:variant>
        <vt:i4>5</vt:i4>
      </vt:variant>
      <vt:variant>
        <vt:lpwstr/>
      </vt:variant>
      <vt:variant>
        <vt:lpwstr>_Toc156403519</vt:lpwstr>
      </vt:variant>
      <vt:variant>
        <vt:i4>1310770</vt:i4>
      </vt:variant>
      <vt:variant>
        <vt:i4>650</vt:i4>
      </vt:variant>
      <vt:variant>
        <vt:i4>0</vt:i4>
      </vt:variant>
      <vt:variant>
        <vt:i4>5</vt:i4>
      </vt:variant>
      <vt:variant>
        <vt:lpwstr/>
      </vt:variant>
      <vt:variant>
        <vt:lpwstr>_Toc156403518</vt:lpwstr>
      </vt:variant>
      <vt:variant>
        <vt:i4>1310770</vt:i4>
      </vt:variant>
      <vt:variant>
        <vt:i4>644</vt:i4>
      </vt:variant>
      <vt:variant>
        <vt:i4>0</vt:i4>
      </vt:variant>
      <vt:variant>
        <vt:i4>5</vt:i4>
      </vt:variant>
      <vt:variant>
        <vt:lpwstr/>
      </vt:variant>
      <vt:variant>
        <vt:lpwstr>_Toc156403517</vt:lpwstr>
      </vt:variant>
      <vt:variant>
        <vt:i4>1310770</vt:i4>
      </vt:variant>
      <vt:variant>
        <vt:i4>638</vt:i4>
      </vt:variant>
      <vt:variant>
        <vt:i4>0</vt:i4>
      </vt:variant>
      <vt:variant>
        <vt:i4>5</vt:i4>
      </vt:variant>
      <vt:variant>
        <vt:lpwstr/>
      </vt:variant>
      <vt:variant>
        <vt:lpwstr>_Toc156403516</vt:lpwstr>
      </vt:variant>
      <vt:variant>
        <vt:i4>1310770</vt:i4>
      </vt:variant>
      <vt:variant>
        <vt:i4>632</vt:i4>
      </vt:variant>
      <vt:variant>
        <vt:i4>0</vt:i4>
      </vt:variant>
      <vt:variant>
        <vt:i4>5</vt:i4>
      </vt:variant>
      <vt:variant>
        <vt:lpwstr/>
      </vt:variant>
      <vt:variant>
        <vt:lpwstr>_Toc156403514</vt:lpwstr>
      </vt:variant>
      <vt:variant>
        <vt:i4>1310770</vt:i4>
      </vt:variant>
      <vt:variant>
        <vt:i4>626</vt:i4>
      </vt:variant>
      <vt:variant>
        <vt:i4>0</vt:i4>
      </vt:variant>
      <vt:variant>
        <vt:i4>5</vt:i4>
      </vt:variant>
      <vt:variant>
        <vt:lpwstr/>
      </vt:variant>
      <vt:variant>
        <vt:lpwstr>_Toc156403513</vt:lpwstr>
      </vt:variant>
      <vt:variant>
        <vt:i4>1310770</vt:i4>
      </vt:variant>
      <vt:variant>
        <vt:i4>620</vt:i4>
      </vt:variant>
      <vt:variant>
        <vt:i4>0</vt:i4>
      </vt:variant>
      <vt:variant>
        <vt:i4>5</vt:i4>
      </vt:variant>
      <vt:variant>
        <vt:lpwstr/>
      </vt:variant>
      <vt:variant>
        <vt:lpwstr>_Toc156403512</vt:lpwstr>
      </vt:variant>
      <vt:variant>
        <vt:i4>1310770</vt:i4>
      </vt:variant>
      <vt:variant>
        <vt:i4>614</vt:i4>
      </vt:variant>
      <vt:variant>
        <vt:i4>0</vt:i4>
      </vt:variant>
      <vt:variant>
        <vt:i4>5</vt:i4>
      </vt:variant>
      <vt:variant>
        <vt:lpwstr/>
      </vt:variant>
      <vt:variant>
        <vt:lpwstr>_Toc156403511</vt:lpwstr>
      </vt:variant>
      <vt:variant>
        <vt:i4>1310770</vt:i4>
      </vt:variant>
      <vt:variant>
        <vt:i4>608</vt:i4>
      </vt:variant>
      <vt:variant>
        <vt:i4>0</vt:i4>
      </vt:variant>
      <vt:variant>
        <vt:i4>5</vt:i4>
      </vt:variant>
      <vt:variant>
        <vt:lpwstr/>
      </vt:variant>
      <vt:variant>
        <vt:lpwstr>_Toc156403510</vt:lpwstr>
      </vt:variant>
      <vt:variant>
        <vt:i4>1376306</vt:i4>
      </vt:variant>
      <vt:variant>
        <vt:i4>602</vt:i4>
      </vt:variant>
      <vt:variant>
        <vt:i4>0</vt:i4>
      </vt:variant>
      <vt:variant>
        <vt:i4>5</vt:i4>
      </vt:variant>
      <vt:variant>
        <vt:lpwstr/>
      </vt:variant>
      <vt:variant>
        <vt:lpwstr>_Toc156403509</vt:lpwstr>
      </vt:variant>
      <vt:variant>
        <vt:i4>1376306</vt:i4>
      </vt:variant>
      <vt:variant>
        <vt:i4>596</vt:i4>
      </vt:variant>
      <vt:variant>
        <vt:i4>0</vt:i4>
      </vt:variant>
      <vt:variant>
        <vt:i4>5</vt:i4>
      </vt:variant>
      <vt:variant>
        <vt:lpwstr/>
      </vt:variant>
      <vt:variant>
        <vt:lpwstr>_Toc156403508</vt:lpwstr>
      </vt:variant>
      <vt:variant>
        <vt:i4>1376306</vt:i4>
      </vt:variant>
      <vt:variant>
        <vt:i4>590</vt:i4>
      </vt:variant>
      <vt:variant>
        <vt:i4>0</vt:i4>
      </vt:variant>
      <vt:variant>
        <vt:i4>5</vt:i4>
      </vt:variant>
      <vt:variant>
        <vt:lpwstr/>
      </vt:variant>
      <vt:variant>
        <vt:lpwstr>_Toc156403507</vt:lpwstr>
      </vt:variant>
      <vt:variant>
        <vt:i4>1376306</vt:i4>
      </vt:variant>
      <vt:variant>
        <vt:i4>584</vt:i4>
      </vt:variant>
      <vt:variant>
        <vt:i4>0</vt:i4>
      </vt:variant>
      <vt:variant>
        <vt:i4>5</vt:i4>
      </vt:variant>
      <vt:variant>
        <vt:lpwstr/>
      </vt:variant>
      <vt:variant>
        <vt:lpwstr>_Toc156403506</vt:lpwstr>
      </vt:variant>
      <vt:variant>
        <vt:i4>1376306</vt:i4>
      </vt:variant>
      <vt:variant>
        <vt:i4>578</vt:i4>
      </vt:variant>
      <vt:variant>
        <vt:i4>0</vt:i4>
      </vt:variant>
      <vt:variant>
        <vt:i4>5</vt:i4>
      </vt:variant>
      <vt:variant>
        <vt:lpwstr/>
      </vt:variant>
      <vt:variant>
        <vt:lpwstr>_Toc156403505</vt:lpwstr>
      </vt:variant>
      <vt:variant>
        <vt:i4>1376306</vt:i4>
      </vt:variant>
      <vt:variant>
        <vt:i4>572</vt:i4>
      </vt:variant>
      <vt:variant>
        <vt:i4>0</vt:i4>
      </vt:variant>
      <vt:variant>
        <vt:i4>5</vt:i4>
      </vt:variant>
      <vt:variant>
        <vt:lpwstr/>
      </vt:variant>
      <vt:variant>
        <vt:lpwstr>_Toc156403504</vt:lpwstr>
      </vt:variant>
      <vt:variant>
        <vt:i4>1376306</vt:i4>
      </vt:variant>
      <vt:variant>
        <vt:i4>566</vt:i4>
      </vt:variant>
      <vt:variant>
        <vt:i4>0</vt:i4>
      </vt:variant>
      <vt:variant>
        <vt:i4>5</vt:i4>
      </vt:variant>
      <vt:variant>
        <vt:lpwstr/>
      </vt:variant>
      <vt:variant>
        <vt:lpwstr>_Toc156403503</vt:lpwstr>
      </vt:variant>
      <vt:variant>
        <vt:i4>1376306</vt:i4>
      </vt:variant>
      <vt:variant>
        <vt:i4>560</vt:i4>
      </vt:variant>
      <vt:variant>
        <vt:i4>0</vt:i4>
      </vt:variant>
      <vt:variant>
        <vt:i4>5</vt:i4>
      </vt:variant>
      <vt:variant>
        <vt:lpwstr/>
      </vt:variant>
      <vt:variant>
        <vt:lpwstr>_Toc156403502</vt:lpwstr>
      </vt:variant>
      <vt:variant>
        <vt:i4>1376306</vt:i4>
      </vt:variant>
      <vt:variant>
        <vt:i4>554</vt:i4>
      </vt:variant>
      <vt:variant>
        <vt:i4>0</vt:i4>
      </vt:variant>
      <vt:variant>
        <vt:i4>5</vt:i4>
      </vt:variant>
      <vt:variant>
        <vt:lpwstr/>
      </vt:variant>
      <vt:variant>
        <vt:lpwstr>_Toc156403501</vt:lpwstr>
      </vt:variant>
      <vt:variant>
        <vt:i4>1376306</vt:i4>
      </vt:variant>
      <vt:variant>
        <vt:i4>548</vt:i4>
      </vt:variant>
      <vt:variant>
        <vt:i4>0</vt:i4>
      </vt:variant>
      <vt:variant>
        <vt:i4>5</vt:i4>
      </vt:variant>
      <vt:variant>
        <vt:lpwstr/>
      </vt:variant>
      <vt:variant>
        <vt:lpwstr>_Toc156403500</vt:lpwstr>
      </vt:variant>
      <vt:variant>
        <vt:i4>1835059</vt:i4>
      </vt:variant>
      <vt:variant>
        <vt:i4>542</vt:i4>
      </vt:variant>
      <vt:variant>
        <vt:i4>0</vt:i4>
      </vt:variant>
      <vt:variant>
        <vt:i4>5</vt:i4>
      </vt:variant>
      <vt:variant>
        <vt:lpwstr/>
      </vt:variant>
      <vt:variant>
        <vt:lpwstr>_Toc156403499</vt:lpwstr>
      </vt:variant>
      <vt:variant>
        <vt:i4>1835059</vt:i4>
      </vt:variant>
      <vt:variant>
        <vt:i4>536</vt:i4>
      </vt:variant>
      <vt:variant>
        <vt:i4>0</vt:i4>
      </vt:variant>
      <vt:variant>
        <vt:i4>5</vt:i4>
      </vt:variant>
      <vt:variant>
        <vt:lpwstr/>
      </vt:variant>
      <vt:variant>
        <vt:lpwstr>_Toc156403498</vt:lpwstr>
      </vt:variant>
      <vt:variant>
        <vt:i4>1835059</vt:i4>
      </vt:variant>
      <vt:variant>
        <vt:i4>530</vt:i4>
      </vt:variant>
      <vt:variant>
        <vt:i4>0</vt:i4>
      </vt:variant>
      <vt:variant>
        <vt:i4>5</vt:i4>
      </vt:variant>
      <vt:variant>
        <vt:lpwstr/>
      </vt:variant>
      <vt:variant>
        <vt:lpwstr>_Toc156403497</vt:lpwstr>
      </vt:variant>
      <vt:variant>
        <vt:i4>1835059</vt:i4>
      </vt:variant>
      <vt:variant>
        <vt:i4>524</vt:i4>
      </vt:variant>
      <vt:variant>
        <vt:i4>0</vt:i4>
      </vt:variant>
      <vt:variant>
        <vt:i4>5</vt:i4>
      </vt:variant>
      <vt:variant>
        <vt:lpwstr/>
      </vt:variant>
      <vt:variant>
        <vt:lpwstr>_Toc156403496</vt:lpwstr>
      </vt:variant>
      <vt:variant>
        <vt:i4>1835059</vt:i4>
      </vt:variant>
      <vt:variant>
        <vt:i4>518</vt:i4>
      </vt:variant>
      <vt:variant>
        <vt:i4>0</vt:i4>
      </vt:variant>
      <vt:variant>
        <vt:i4>5</vt:i4>
      </vt:variant>
      <vt:variant>
        <vt:lpwstr/>
      </vt:variant>
      <vt:variant>
        <vt:lpwstr>_Toc156403495</vt:lpwstr>
      </vt:variant>
      <vt:variant>
        <vt:i4>1835059</vt:i4>
      </vt:variant>
      <vt:variant>
        <vt:i4>512</vt:i4>
      </vt:variant>
      <vt:variant>
        <vt:i4>0</vt:i4>
      </vt:variant>
      <vt:variant>
        <vt:i4>5</vt:i4>
      </vt:variant>
      <vt:variant>
        <vt:lpwstr/>
      </vt:variant>
      <vt:variant>
        <vt:lpwstr>_Toc156403494</vt:lpwstr>
      </vt:variant>
      <vt:variant>
        <vt:i4>1835059</vt:i4>
      </vt:variant>
      <vt:variant>
        <vt:i4>506</vt:i4>
      </vt:variant>
      <vt:variant>
        <vt:i4>0</vt:i4>
      </vt:variant>
      <vt:variant>
        <vt:i4>5</vt:i4>
      </vt:variant>
      <vt:variant>
        <vt:lpwstr/>
      </vt:variant>
      <vt:variant>
        <vt:lpwstr>_Toc156403493</vt:lpwstr>
      </vt:variant>
      <vt:variant>
        <vt:i4>1835059</vt:i4>
      </vt:variant>
      <vt:variant>
        <vt:i4>500</vt:i4>
      </vt:variant>
      <vt:variant>
        <vt:i4>0</vt:i4>
      </vt:variant>
      <vt:variant>
        <vt:i4>5</vt:i4>
      </vt:variant>
      <vt:variant>
        <vt:lpwstr/>
      </vt:variant>
      <vt:variant>
        <vt:lpwstr>_Toc156403492</vt:lpwstr>
      </vt:variant>
      <vt:variant>
        <vt:i4>1835059</vt:i4>
      </vt:variant>
      <vt:variant>
        <vt:i4>494</vt:i4>
      </vt:variant>
      <vt:variant>
        <vt:i4>0</vt:i4>
      </vt:variant>
      <vt:variant>
        <vt:i4>5</vt:i4>
      </vt:variant>
      <vt:variant>
        <vt:lpwstr/>
      </vt:variant>
      <vt:variant>
        <vt:lpwstr>_Toc156403491</vt:lpwstr>
      </vt:variant>
      <vt:variant>
        <vt:i4>1835059</vt:i4>
      </vt:variant>
      <vt:variant>
        <vt:i4>488</vt:i4>
      </vt:variant>
      <vt:variant>
        <vt:i4>0</vt:i4>
      </vt:variant>
      <vt:variant>
        <vt:i4>5</vt:i4>
      </vt:variant>
      <vt:variant>
        <vt:lpwstr/>
      </vt:variant>
      <vt:variant>
        <vt:lpwstr>_Toc156403490</vt:lpwstr>
      </vt:variant>
      <vt:variant>
        <vt:i4>1900595</vt:i4>
      </vt:variant>
      <vt:variant>
        <vt:i4>482</vt:i4>
      </vt:variant>
      <vt:variant>
        <vt:i4>0</vt:i4>
      </vt:variant>
      <vt:variant>
        <vt:i4>5</vt:i4>
      </vt:variant>
      <vt:variant>
        <vt:lpwstr/>
      </vt:variant>
      <vt:variant>
        <vt:lpwstr>_Toc156403489</vt:lpwstr>
      </vt:variant>
      <vt:variant>
        <vt:i4>1900595</vt:i4>
      </vt:variant>
      <vt:variant>
        <vt:i4>476</vt:i4>
      </vt:variant>
      <vt:variant>
        <vt:i4>0</vt:i4>
      </vt:variant>
      <vt:variant>
        <vt:i4>5</vt:i4>
      </vt:variant>
      <vt:variant>
        <vt:lpwstr/>
      </vt:variant>
      <vt:variant>
        <vt:lpwstr>_Toc156403488</vt:lpwstr>
      </vt:variant>
      <vt:variant>
        <vt:i4>1900595</vt:i4>
      </vt:variant>
      <vt:variant>
        <vt:i4>470</vt:i4>
      </vt:variant>
      <vt:variant>
        <vt:i4>0</vt:i4>
      </vt:variant>
      <vt:variant>
        <vt:i4>5</vt:i4>
      </vt:variant>
      <vt:variant>
        <vt:lpwstr/>
      </vt:variant>
      <vt:variant>
        <vt:lpwstr>_Toc156403487</vt:lpwstr>
      </vt:variant>
      <vt:variant>
        <vt:i4>1900595</vt:i4>
      </vt:variant>
      <vt:variant>
        <vt:i4>464</vt:i4>
      </vt:variant>
      <vt:variant>
        <vt:i4>0</vt:i4>
      </vt:variant>
      <vt:variant>
        <vt:i4>5</vt:i4>
      </vt:variant>
      <vt:variant>
        <vt:lpwstr/>
      </vt:variant>
      <vt:variant>
        <vt:lpwstr>_Toc156403486</vt:lpwstr>
      </vt:variant>
      <vt:variant>
        <vt:i4>1900595</vt:i4>
      </vt:variant>
      <vt:variant>
        <vt:i4>458</vt:i4>
      </vt:variant>
      <vt:variant>
        <vt:i4>0</vt:i4>
      </vt:variant>
      <vt:variant>
        <vt:i4>5</vt:i4>
      </vt:variant>
      <vt:variant>
        <vt:lpwstr/>
      </vt:variant>
      <vt:variant>
        <vt:lpwstr>_Toc156403485</vt:lpwstr>
      </vt:variant>
      <vt:variant>
        <vt:i4>1900595</vt:i4>
      </vt:variant>
      <vt:variant>
        <vt:i4>452</vt:i4>
      </vt:variant>
      <vt:variant>
        <vt:i4>0</vt:i4>
      </vt:variant>
      <vt:variant>
        <vt:i4>5</vt:i4>
      </vt:variant>
      <vt:variant>
        <vt:lpwstr/>
      </vt:variant>
      <vt:variant>
        <vt:lpwstr>_Toc156403484</vt:lpwstr>
      </vt:variant>
      <vt:variant>
        <vt:i4>1900595</vt:i4>
      </vt:variant>
      <vt:variant>
        <vt:i4>446</vt:i4>
      </vt:variant>
      <vt:variant>
        <vt:i4>0</vt:i4>
      </vt:variant>
      <vt:variant>
        <vt:i4>5</vt:i4>
      </vt:variant>
      <vt:variant>
        <vt:lpwstr/>
      </vt:variant>
      <vt:variant>
        <vt:lpwstr>_Toc156403483</vt:lpwstr>
      </vt:variant>
      <vt:variant>
        <vt:i4>1900595</vt:i4>
      </vt:variant>
      <vt:variant>
        <vt:i4>440</vt:i4>
      </vt:variant>
      <vt:variant>
        <vt:i4>0</vt:i4>
      </vt:variant>
      <vt:variant>
        <vt:i4>5</vt:i4>
      </vt:variant>
      <vt:variant>
        <vt:lpwstr/>
      </vt:variant>
      <vt:variant>
        <vt:lpwstr>_Toc156403482</vt:lpwstr>
      </vt:variant>
      <vt:variant>
        <vt:i4>1900595</vt:i4>
      </vt:variant>
      <vt:variant>
        <vt:i4>434</vt:i4>
      </vt:variant>
      <vt:variant>
        <vt:i4>0</vt:i4>
      </vt:variant>
      <vt:variant>
        <vt:i4>5</vt:i4>
      </vt:variant>
      <vt:variant>
        <vt:lpwstr/>
      </vt:variant>
      <vt:variant>
        <vt:lpwstr>_Toc156403481</vt:lpwstr>
      </vt:variant>
      <vt:variant>
        <vt:i4>1900595</vt:i4>
      </vt:variant>
      <vt:variant>
        <vt:i4>428</vt:i4>
      </vt:variant>
      <vt:variant>
        <vt:i4>0</vt:i4>
      </vt:variant>
      <vt:variant>
        <vt:i4>5</vt:i4>
      </vt:variant>
      <vt:variant>
        <vt:lpwstr/>
      </vt:variant>
      <vt:variant>
        <vt:lpwstr>_Toc156403480</vt:lpwstr>
      </vt:variant>
      <vt:variant>
        <vt:i4>1179699</vt:i4>
      </vt:variant>
      <vt:variant>
        <vt:i4>422</vt:i4>
      </vt:variant>
      <vt:variant>
        <vt:i4>0</vt:i4>
      </vt:variant>
      <vt:variant>
        <vt:i4>5</vt:i4>
      </vt:variant>
      <vt:variant>
        <vt:lpwstr/>
      </vt:variant>
      <vt:variant>
        <vt:lpwstr>_Toc156403479</vt:lpwstr>
      </vt:variant>
      <vt:variant>
        <vt:i4>1179699</vt:i4>
      </vt:variant>
      <vt:variant>
        <vt:i4>416</vt:i4>
      </vt:variant>
      <vt:variant>
        <vt:i4>0</vt:i4>
      </vt:variant>
      <vt:variant>
        <vt:i4>5</vt:i4>
      </vt:variant>
      <vt:variant>
        <vt:lpwstr/>
      </vt:variant>
      <vt:variant>
        <vt:lpwstr>_Toc156403478</vt:lpwstr>
      </vt:variant>
      <vt:variant>
        <vt:i4>1179699</vt:i4>
      </vt:variant>
      <vt:variant>
        <vt:i4>410</vt:i4>
      </vt:variant>
      <vt:variant>
        <vt:i4>0</vt:i4>
      </vt:variant>
      <vt:variant>
        <vt:i4>5</vt:i4>
      </vt:variant>
      <vt:variant>
        <vt:lpwstr/>
      </vt:variant>
      <vt:variant>
        <vt:lpwstr>_Toc156403477</vt:lpwstr>
      </vt:variant>
      <vt:variant>
        <vt:i4>1179699</vt:i4>
      </vt:variant>
      <vt:variant>
        <vt:i4>404</vt:i4>
      </vt:variant>
      <vt:variant>
        <vt:i4>0</vt:i4>
      </vt:variant>
      <vt:variant>
        <vt:i4>5</vt:i4>
      </vt:variant>
      <vt:variant>
        <vt:lpwstr/>
      </vt:variant>
      <vt:variant>
        <vt:lpwstr>_Toc156403476</vt:lpwstr>
      </vt:variant>
      <vt:variant>
        <vt:i4>1179699</vt:i4>
      </vt:variant>
      <vt:variant>
        <vt:i4>398</vt:i4>
      </vt:variant>
      <vt:variant>
        <vt:i4>0</vt:i4>
      </vt:variant>
      <vt:variant>
        <vt:i4>5</vt:i4>
      </vt:variant>
      <vt:variant>
        <vt:lpwstr/>
      </vt:variant>
      <vt:variant>
        <vt:lpwstr>_Toc156403475</vt:lpwstr>
      </vt:variant>
      <vt:variant>
        <vt:i4>1179699</vt:i4>
      </vt:variant>
      <vt:variant>
        <vt:i4>392</vt:i4>
      </vt:variant>
      <vt:variant>
        <vt:i4>0</vt:i4>
      </vt:variant>
      <vt:variant>
        <vt:i4>5</vt:i4>
      </vt:variant>
      <vt:variant>
        <vt:lpwstr/>
      </vt:variant>
      <vt:variant>
        <vt:lpwstr>_Toc156403474</vt:lpwstr>
      </vt:variant>
      <vt:variant>
        <vt:i4>1179699</vt:i4>
      </vt:variant>
      <vt:variant>
        <vt:i4>386</vt:i4>
      </vt:variant>
      <vt:variant>
        <vt:i4>0</vt:i4>
      </vt:variant>
      <vt:variant>
        <vt:i4>5</vt:i4>
      </vt:variant>
      <vt:variant>
        <vt:lpwstr/>
      </vt:variant>
      <vt:variant>
        <vt:lpwstr>_Toc156403473</vt:lpwstr>
      </vt:variant>
      <vt:variant>
        <vt:i4>1179699</vt:i4>
      </vt:variant>
      <vt:variant>
        <vt:i4>380</vt:i4>
      </vt:variant>
      <vt:variant>
        <vt:i4>0</vt:i4>
      </vt:variant>
      <vt:variant>
        <vt:i4>5</vt:i4>
      </vt:variant>
      <vt:variant>
        <vt:lpwstr/>
      </vt:variant>
      <vt:variant>
        <vt:lpwstr>_Toc156403472</vt:lpwstr>
      </vt:variant>
      <vt:variant>
        <vt:i4>1179699</vt:i4>
      </vt:variant>
      <vt:variant>
        <vt:i4>374</vt:i4>
      </vt:variant>
      <vt:variant>
        <vt:i4>0</vt:i4>
      </vt:variant>
      <vt:variant>
        <vt:i4>5</vt:i4>
      </vt:variant>
      <vt:variant>
        <vt:lpwstr/>
      </vt:variant>
      <vt:variant>
        <vt:lpwstr>_Toc156403471</vt:lpwstr>
      </vt:variant>
      <vt:variant>
        <vt:i4>1179699</vt:i4>
      </vt:variant>
      <vt:variant>
        <vt:i4>368</vt:i4>
      </vt:variant>
      <vt:variant>
        <vt:i4>0</vt:i4>
      </vt:variant>
      <vt:variant>
        <vt:i4>5</vt:i4>
      </vt:variant>
      <vt:variant>
        <vt:lpwstr/>
      </vt:variant>
      <vt:variant>
        <vt:lpwstr>_Toc156403470</vt:lpwstr>
      </vt:variant>
      <vt:variant>
        <vt:i4>1245235</vt:i4>
      </vt:variant>
      <vt:variant>
        <vt:i4>362</vt:i4>
      </vt:variant>
      <vt:variant>
        <vt:i4>0</vt:i4>
      </vt:variant>
      <vt:variant>
        <vt:i4>5</vt:i4>
      </vt:variant>
      <vt:variant>
        <vt:lpwstr/>
      </vt:variant>
      <vt:variant>
        <vt:lpwstr>_Toc156403469</vt:lpwstr>
      </vt:variant>
      <vt:variant>
        <vt:i4>1245235</vt:i4>
      </vt:variant>
      <vt:variant>
        <vt:i4>356</vt:i4>
      </vt:variant>
      <vt:variant>
        <vt:i4>0</vt:i4>
      </vt:variant>
      <vt:variant>
        <vt:i4>5</vt:i4>
      </vt:variant>
      <vt:variant>
        <vt:lpwstr/>
      </vt:variant>
      <vt:variant>
        <vt:lpwstr>_Toc156403468</vt:lpwstr>
      </vt:variant>
      <vt:variant>
        <vt:i4>1245235</vt:i4>
      </vt:variant>
      <vt:variant>
        <vt:i4>350</vt:i4>
      </vt:variant>
      <vt:variant>
        <vt:i4>0</vt:i4>
      </vt:variant>
      <vt:variant>
        <vt:i4>5</vt:i4>
      </vt:variant>
      <vt:variant>
        <vt:lpwstr/>
      </vt:variant>
      <vt:variant>
        <vt:lpwstr>_Toc156403467</vt:lpwstr>
      </vt:variant>
      <vt:variant>
        <vt:i4>1245235</vt:i4>
      </vt:variant>
      <vt:variant>
        <vt:i4>344</vt:i4>
      </vt:variant>
      <vt:variant>
        <vt:i4>0</vt:i4>
      </vt:variant>
      <vt:variant>
        <vt:i4>5</vt:i4>
      </vt:variant>
      <vt:variant>
        <vt:lpwstr/>
      </vt:variant>
      <vt:variant>
        <vt:lpwstr>_Toc156403466</vt:lpwstr>
      </vt:variant>
      <vt:variant>
        <vt:i4>1245235</vt:i4>
      </vt:variant>
      <vt:variant>
        <vt:i4>338</vt:i4>
      </vt:variant>
      <vt:variant>
        <vt:i4>0</vt:i4>
      </vt:variant>
      <vt:variant>
        <vt:i4>5</vt:i4>
      </vt:variant>
      <vt:variant>
        <vt:lpwstr/>
      </vt:variant>
      <vt:variant>
        <vt:lpwstr>_Toc156403465</vt:lpwstr>
      </vt:variant>
      <vt:variant>
        <vt:i4>1245235</vt:i4>
      </vt:variant>
      <vt:variant>
        <vt:i4>332</vt:i4>
      </vt:variant>
      <vt:variant>
        <vt:i4>0</vt:i4>
      </vt:variant>
      <vt:variant>
        <vt:i4>5</vt:i4>
      </vt:variant>
      <vt:variant>
        <vt:lpwstr/>
      </vt:variant>
      <vt:variant>
        <vt:lpwstr>_Toc156403464</vt:lpwstr>
      </vt:variant>
      <vt:variant>
        <vt:i4>1245235</vt:i4>
      </vt:variant>
      <vt:variant>
        <vt:i4>326</vt:i4>
      </vt:variant>
      <vt:variant>
        <vt:i4>0</vt:i4>
      </vt:variant>
      <vt:variant>
        <vt:i4>5</vt:i4>
      </vt:variant>
      <vt:variant>
        <vt:lpwstr/>
      </vt:variant>
      <vt:variant>
        <vt:lpwstr>_Toc156403463</vt:lpwstr>
      </vt:variant>
      <vt:variant>
        <vt:i4>1245235</vt:i4>
      </vt:variant>
      <vt:variant>
        <vt:i4>320</vt:i4>
      </vt:variant>
      <vt:variant>
        <vt:i4>0</vt:i4>
      </vt:variant>
      <vt:variant>
        <vt:i4>5</vt:i4>
      </vt:variant>
      <vt:variant>
        <vt:lpwstr/>
      </vt:variant>
      <vt:variant>
        <vt:lpwstr>_Toc156403462</vt:lpwstr>
      </vt:variant>
      <vt:variant>
        <vt:i4>1245235</vt:i4>
      </vt:variant>
      <vt:variant>
        <vt:i4>314</vt:i4>
      </vt:variant>
      <vt:variant>
        <vt:i4>0</vt:i4>
      </vt:variant>
      <vt:variant>
        <vt:i4>5</vt:i4>
      </vt:variant>
      <vt:variant>
        <vt:lpwstr/>
      </vt:variant>
      <vt:variant>
        <vt:lpwstr>_Toc156403461</vt:lpwstr>
      </vt:variant>
      <vt:variant>
        <vt:i4>1245235</vt:i4>
      </vt:variant>
      <vt:variant>
        <vt:i4>308</vt:i4>
      </vt:variant>
      <vt:variant>
        <vt:i4>0</vt:i4>
      </vt:variant>
      <vt:variant>
        <vt:i4>5</vt:i4>
      </vt:variant>
      <vt:variant>
        <vt:lpwstr/>
      </vt:variant>
      <vt:variant>
        <vt:lpwstr>_Toc156403460</vt:lpwstr>
      </vt:variant>
      <vt:variant>
        <vt:i4>1048627</vt:i4>
      </vt:variant>
      <vt:variant>
        <vt:i4>302</vt:i4>
      </vt:variant>
      <vt:variant>
        <vt:i4>0</vt:i4>
      </vt:variant>
      <vt:variant>
        <vt:i4>5</vt:i4>
      </vt:variant>
      <vt:variant>
        <vt:lpwstr/>
      </vt:variant>
      <vt:variant>
        <vt:lpwstr>_Toc156403459</vt:lpwstr>
      </vt:variant>
      <vt:variant>
        <vt:i4>1048627</vt:i4>
      </vt:variant>
      <vt:variant>
        <vt:i4>296</vt:i4>
      </vt:variant>
      <vt:variant>
        <vt:i4>0</vt:i4>
      </vt:variant>
      <vt:variant>
        <vt:i4>5</vt:i4>
      </vt:variant>
      <vt:variant>
        <vt:lpwstr/>
      </vt:variant>
      <vt:variant>
        <vt:lpwstr>_Toc156403458</vt:lpwstr>
      </vt:variant>
      <vt:variant>
        <vt:i4>1048627</vt:i4>
      </vt:variant>
      <vt:variant>
        <vt:i4>290</vt:i4>
      </vt:variant>
      <vt:variant>
        <vt:i4>0</vt:i4>
      </vt:variant>
      <vt:variant>
        <vt:i4>5</vt:i4>
      </vt:variant>
      <vt:variant>
        <vt:lpwstr/>
      </vt:variant>
      <vt:variant>
        <vt:lpwstr>_Toc156403457</vt:lpwstr>
      </vt:variant>
      <vt:variant>
        <vt:i4>1048627</vt:i4>
      </vt:variant>
      <vt:variant>
        <vt:i4>284</vt:i4>
      </vt:variant>
      <vt:variant>
        <vt:i4>0</vt:i4>
      </vt:variant>
      <vt:variant>
        <vt:i4>5</vt:i4>
      </vt:variant>
      <vt:variant>
        <vt:lpwstr/>
      </vt:variant>
      <vt:variant>
        <vt:lpwstr>_Toc156403456</vt:lpwstr>
      </vt:variant>
      <vt:variant>
        <vt:i4>1048627</vt:i4>
      </vt:variant>
      <vt:variant>
        <vt:i4>278</vt:i4>
      </vt:variant>
      <vt:variant>
        <vt:i4>0</vt:i4>
      </vt:variant>
      <vt:variant>
        <vt:i4>5</vt:i4>
      </vt:variant>
      <vt:variant>
        <vt:lpwstr/>
      </vt:variant>
      <vt:variant>
        <vt:lpwstr>_Toc156403455</vt:lpwstr>
      </vt:variant>
      <vt:variant>
        <vt:i4>1048627</vt:i4>
      </vt:variant>
      <vt:variant>
        <vt:i4>272</vt:i4>
      </vt:variant>
      <vt:variant>
        <vt:i4>0</vt:i4>
      </vt:variant>
      <vt:variant>
        <vt:i4>5</vt:i4>
      </vt:variant>
      <vt:variant>
        <vt:lpwstr/>
      </vt:variant>
      <vt:variant>
        <vt:lpwstr>_Toc156403454</vt:lpwstr>
      </vt:variant>
      <vt:variant>
        <vt:i4>1048627</vt:i4>
      </vt:variant>
      <vt:variant>
        <vt:i4>266</vt:i4>
      </vt:variant>
      <vt:variant>
        <vt:i4>0</vt:i4>
      </vt:variant>
      <vt:variant>
        <vt:i4>5</vt:i4>
      </vt:variant>
      <vt:variant>
        <vt:lpwstr/>
      </vt:variant>
      <vt:variant>
        <vt:lpwstr>_Toc156403453</vt:lpwstr>
      </vt:variant>
      <vt:variant>
        <vt:i4>1048627</vt:i4>
      </vt:variant>
      <vt:variant>
        <vt:i4>260</vt:i4>
      </vt:variant>
      <vt:variant>
        <vt:i4>0</vt:i4>
      </vt:variant>
      <vt:variant>
        <vt:i4>5</vt:i4>
      </vt:variant>
      <vt:variant>
        <vt:lpwstr/>
      </vt:variant>
      <vt:variant>
        <vt:lpwstr>_Toc156403452</vt:lpwstr>
      </vt:variant>
      <vt:variant>
        <vt:i4>1048627</vt:i4>
      </vt:variant>
      <vt:variant>
        <vt:i4>254</vt:i4>
      </vt:variant>
      <vt:variant>
        <vt:i4>0</vt:i4>
      </vt:variant>
      <vt:variant>
        <vt:i4>5</vt:i4>
      </vt:variant>
      <vt:variant>
        <vt:lpwstr/>
      </vt:variant>
      <vt:variant>
        <vt:lpwstr>_Toc156403451</vt:lpwstr>
      </vt:variant>
      <vt:variant>
        <vt:i4>1048627</vt:i4>
      </vt:variant>
      <vt:variant>
        <vt:i4>248</vt:i4>
      </vt:variant>
      <vt:variant>
        <vt:i4>0</vt:i4>
      </vt:variant>
      <vt:variant>
        <vt:i4>5</vt:i4>
      </vt:variant>
      <vt:variant>
        <vt:lpwstr/>
      </vt:variant>
      <vt:variant>
        <vt:lpwstr>_Toc156403450</vt:lpwstr>
      </vt:variant>
      <vt:variant>
        <vt:i4>1114163</vt:i4>
      </vt:variant>
      <vt:variant>
        <vt:i4>242</vt:i4>
      </vt:variant>
      <vt:variant>
        <vt:i4>0</vt:i4>
      </vt:variant>
      <vt:variant>
        <vt:i4>5</vt:i4>
      </vt:variant>
      <vt:variant>
        <vt:lpwstr/>
      </vt:variant>
      <vt:variant>
        <vt:lpwstr>_Toc156403449</vt:lpwstr>
      </vt:variant>
      <vt:variant>
        <vt:i4>1114163</vt:i4>
      </vt:variant>
      <vt:variant>
        <vt:i4>236</vt:i4>
      </vt:variant>
      <vt:variant>
        <vt:i4>0</vt:i4>
      </vt:variant>
      <vt:variant>
        <vt:i4>5</vt:i4>
      </vt:variant>
      <vt:variant>
        <vt:lpwstr/>
      </vt:variant>
      <vt:variant>
        <vt:lpwstr>_Toc156403448</vt:lpwstr>
      </vt:variant>
      <vt:variant>
        <vt:i4>1114163</vt:i4>
      </vt:variant>
      <vt:variant>
        <vt:i4>230</vt:i4>
      </vt:variant>
      <vt:variant>
        <vt:i4>0</vt:i4>
      </vt:variant>
      <vt:variant>
        <vt:i4>5</vt:i4>
      </vt:variant>
      <vt:variant>
        <vt:lpwstr/>
      </vt:variant>
      <vt:variant>
        <vt:lpwstr>_Toc156403447</vt:lpwstr>
      </vt:variant>
      <vt:variant>
        <vt:i4>1114163</vt:i4>
      </vt:variant>
      <vt:variant>
        <vt:i4>224</vt:i4>
      </vt:variant>
      <vt:variant>
        <vt:i4>0</vt:i4>
      </vt:variant>
      <vt:variant>
        <vt:i4>5</vt:i4>
      </vt:variant>
      <vt:variant>
        <vt:lpwstr/>
      </vt:variant>
      <vt:variant>
        <vt:lpwstr>_Toc156403446</vt:lpwstr>
      </vt:variant>
      <vt:variant>
        <vt:i4>1114163</vt:i4>
      </vt:variant>
      <vt:variant>
        <vt:i4>218</vt:i4>
      </vt:variant>
      <vt:variant>
        <vt:i4>0</vt:i4>
      </vt:variant>
      <vt:variant>
        <vt:i4>5</vt:i4>
      </vt:variant>
      <vt:variant>
        <vt:lpwstr/>
      </vt:variant>
      <vt:variant>
        <vt:lpwstr>_Toc156403445</vt:lpwstr>
      </vt:variant>
      <vt:variant>
        <vt:i4>1114163</vt:i4>
      </vt:variant>
      <vt:variant>
        <vt:i4>212</vt:i4>
      </vt:variant>
      <vt:variant>
        <vt:i4>0</vt:i4>
      </vt:variant>
      <vt:variant>
        <vt:i4>5</vt:i4>
      </vt:variant>
      <vt:variant>
        <vt:lpwstr/>
      </vt:variant>
      <vt:variant>
        <vt:lpwstr>_Toc156403444</vt:lpwstr>
      </vt:variant>
      <vt:variant>
        <vt:i4>1114163</vt:i4>
      </vt:variant>
      <vt:variant>
        <vt:i4>206</vt:i4>
      </vt:variant>
      <vt:variant>
        <vt:i4>0</vt:i4>
      </vt:variant>
      <vt:variant>
        <vt:i4>5</vt:i4>
      </vt:variant>
      <vt:variant>
        <vt:lpwstr/>
      </vt:variant>
      <vt:variant>
        <vt:lpwstr>_Toc156403443</vt:lpwstr>
      </vt:variant>
      <vt:variant>
        <vt:i4>1114163</vt:i4>
      </vt:variant>
      <vt:variant>
        <vt:i4>200</vt:i4>
      </vt:variant>
      <vt:variant>
        <vt:i4>0</vt:i4>
      </vt:variant>
      <vt:variant>
        <vt:i4>5</vt:i4>
      </vt:variant>
      <vt:variant>
        <vt:lpwstr/>
      </vt:variant>
      <vt:variant>
        <vt:lpwstr>_Toc156403442</vt:lpwstr>
      </vt:variant>
      <vt:variant>
        <vt:i4>1114163</vt:i4>
      </vt:variant>
      <vt:variant>
        <vt:i4>194</vt:i4>
      </vt:variant>
      <vt:variant>
        <vt:i4>0</vt:i4>
      </vt:variant>
      <vt:variant>
        <vt:i4>5</vt:i4>
      </vt:variant>
      <vt:variant>
        <vt:lpwstr/>
      </vt:variant>
      <vt:variant>
        <vt:lpwstr>_Toc156403441</vt:lpwstr>
      </vt:variant>
      <vt:variant>
        <vt:i4>1114163</vt:i4>
      </vt:variant>
      <vt:variant>
        <vt:i4>188</vt:i4>
      </vt:variant>
      <vt:variant>
        <vt:i4>0</vt:i4>
      </vt:variant>
      <vt:variant>
        <vt:i4>5</vt:i4>
      </vt:variant>
      <vt:variant>
        <vt:lpwstr/>
      </vt:variant>
      <vt:variant>
        <vt:lpwstr>_Toc156403440</vt:lpwstr>
      </vt:variant>
      <vt:variant>
        <vt:i4>1441843</vt:i4>
      </vt:variant>
      <vt:variant>
        <vt:i4>182</vt:i4>
      </vt:variant>
      <vt:variant>
        <vt:i4>0</vt:i4>
      </vt:variant>
      <vt:variant>
        <vt:i4>5</vt:i4>
      </vt:variant>
      <vt:variant>
        <vt:lpwstr/>
      </vt:variant>
      <vt:variant>
        <vt:lpwstr>_Toc156403439</vt:lpwstr>
      </vt:variant>
      <vt:variant>
        <vt:i4>1441843</vt:i4>
      </vt:variant>
      <vt:variant>
        <vt:i4>176</vt:i4>
      </vt:variant>
      <vt:variant>
        <vt:i4>0</vt:i4>
      </vt:variant>
      <vt:variant>
        <vt:i4>5</vt:i4>
      </vt:variant>
      <vt:variant>
        <vt:lpwstr/>
      </vt:variant>
      <vt:variant>
        <vt:lpwstr>_Toc156403438</vt:lpwstr>
      </vt:variant>
      <vt:variant>
        <vt:i4>1441843</vt:i4>
      </vt:variant>
      <vt:variant>
        <vt:i4>170</vt:i4>
      </vt:variant>
      <vt:variant>
        <vt:i4>0</vt:i4>
      </vt:variant>
      <vt:variant>
        <vt:i4>5</vt:i4>
      </vt:variant>
      <vt:variant>
        <vt:lpwstr/>
      </vt:variant>
      <vt:variant>
        <vt:lpwstr>_Toc156403437</vt:lpwstr>
      </vt:variant>
      <vt:variant>
        <vt:i4>1441843</vt:i4>
      </vt:variant>
      <vt:variant>
        <vt:i4>164</vt:i4>
      </vt:variant>
      <vt:variant>
        <vt:i4>0</vt:i4>
      </vt:variant>
      <vt:variant>
        <vt:i4>5</vt:i4>
      </vt:variant>
      <vt:variant>
        <vt:lpwstr/>
      </vt:variant>
      <vt:variant>
        <vt:lpwstr>_Toc156403436</vt:lpwstr>
      </vt:variant>
      <vt:variant>
        <vt:i4>1441843</vt:i4>
      </vt:variant>
      <vt:variant>
        <vt:i4>158</vt:i4>
      </vt:variant>
      <vt:variant>
        <vt:i4>0</vt:i4>
      </vt:variant>
      <vt:variant>
        <vt:i4>5</vt:i4>
      </vt:variant>
      <vt:variant>
        <vt:lpwstr/>
      </vt:variant>
      <vt:variant>
        <vt:lpwstr>_Toc156403435</vt:lpwstr>
      </vt:variant>
      <vt:variant>
        <vt:i4>1441843</vt:i4>
      </vt:variant>
      <vt:variant>
        <vt:i4>152</vt:i4>
      </vt:variant>
      <vt:variant>
        <vt:i4>0</vt:i4>
      </vt:variant>
      <vt:variant>
        <vt:i4>5</vt:i4>
      </vt:variant>
      <vt:variant>
        <vt:lpwstr/>
      </vt:variant>
      <vt:variant>
        <vt:lpwstr>_Toc156403434</vt:lpwstr>
      </vt:variant>
      <vt:variant>
        <vt:i4>1441843</vt:i4>
      </vt:variant>
      <vt:variant>
        <vt:i4>146</vt:i4>
      </vt:variant>
      <vt:variant>
        <vt:i4>0</vt:i4>
      </vt:variant>
      <vt:variant>
        <vt:i4>5</vt:i4>
      </vt:variant>
      <vt:variant>
        <vt:lpwstr/>
      </vt:variant>
      <vt:variant>
        <vt:lpwstr>_Toc156403433</vt:lpwstr>
      </vt:variant>
      <vt:variant>
        <vt:i4>1441843</vt:i4>
      </vt:variant>
      <vt:variant>
        <vt:i4>140</vt:i4>
      </vt:variant>
      <vt:variant>
        <vt:i4>0</vt:i4>
      </vt:variant>
      <vt:variant>
        <vt:i4>5</vt:i4>
      </vt:variant>
      <vt:variant>
        <vt:lpwstr/>
      </vt:variant>
      <vt:variant>
        <vt:lpwstr>_Toc156403432</vt:lpwstr>
      </vt:variant>
      <vt:variant>
        <vt:i4>1441843</vt:i4>
      </vt:variant>
      <vt:variant>
        <vt:i4>134</vt:i4>
      </vt:variant>
      <vt:variant>
        <vt:i4>0</vt:i4>
      </vt:variant>
      <vt:variant>
        <vt:i4>5</vt:i4>
      </vt:variant>
      <vt:variant>
        <vt:lpwstr/>
      </vt:variant>
      <vt:variant>
        <vt:lpwstr>_Toc156403431</vt:lpwstr>
      </vt:variant>
      <vt:variant>
        <vt:i4>1441843</vt:i4>
      </vt:variant>
      <vt:variant>
        <vt:i4>128</vt:i4>
      </vt:variant>
      <vt:variant>
        <vt:i4>0</vt:i4>
      </vt:variant>
      <vt:variant>
        <vt:i4>5</vt:i4>
      </vt:variant>
      <vt:variant>
        <vt:lpwstr/>
      </vt:variant>
      <vt:variant>
        <vt:lpwstr>_Toc156403430</vt:lpwstr>
      </vt:variant>
      <vt:variant>
        <vt:i4>1507379</vt:i4>
      </vt:variant>
      <vt:variant>
        <vt:i4>122</vt:i4>
      </vt:variant>
      <vt:variant>
        <vt:i4>0</vt:i4>
      </vt:variant>
      <vt:variant>
        <vt:i4>5</vt:i4>
      </vt:variant>
      <vt:variant>
        <vt:lpwstr/>
      </vt:variant>
      <vt:variant>
        <vt:lpwstr>_Toc156403429</vt:lpwstr>
      </vt:variant>
      <vt:variant>
        <vt:i4>1507379</vt:i4>
      </vt:variant>
      <vt:variant>
        <vt:i4>116</vt:i4>
      </vt:variant>
      <vt:variant>
        <vt:i4>0</vt:i4>
      </vt:variant>
      <vt:variant>
        <vt:i4>5</vt:i4>
      </vt:variant>
      <vt:variant>
        <vt:lpwstr/>
      </vt:variant>
      <vt:variant>
        <vt:lpwstr>_Toc156403428</vt:lpwstr>
      </vt:variant>
      <vt:variant>
        <vt:i4>1507379</vt:i4>
      </vt:variant>
      <vt:variant>
        <vt:i4>110</vt:i4>
      </vt:variant>
      <vt:variant>
        <vt:i4>0</vt:i4>
      </vt:variant>
      <vt:variant>
        <vt:i4>5</vt:i4>
      </vt:variant>
      <vt:variant>
        <vt:lpwstr/>
      </vt:variant>
      <vt:variant>
        <vt:lpwstr>_Toc156403427</vt:lpwstr>
      </vt:variant>
      <vt:variant>
        <vt:i4>1507379</vt:i4>
      </vt:variant>
      <vt:variant>
        <vt:i4>104</vt:i4>
      </vt:variant>
      <vt:variant>
        <vt:i4>0</vt:i4>
      </vt:variant>
      <vt:variant>
        <vt:i4>5</vt:i4>
      </vt:variant>
      <vt:variant>
        <vt:lpwstr/>
      </vt:variant>
      <vt:variant>
        <vt:lpwstr>_Toc156403426</vt:lpwstr>
      </vt:variant>
      <vt:variant>
        <vt:i4>1507379</vt:i4>
      </vt:variant>
      <vt:variant>
        <vt:i4>98</vt:i4>
      </vt:variant>
      <vt:variant>
        <vt:i4>0</vt:i4>
      </vt:variant>
      <vt:variant>
        <vt:i4>5</vt:i4>
      </vt:variant>
      <vt:variant>
        <vt:lpwstr/>
      </vt:variant>
      <vt:variant>
        <vt:lpwstr>_Toc156403425</vt:lpwstr>
      </vt:variant>
      <vt:variant>
        <vt:i4>1507379</vt:i4>
      </vt:variant>
      <vt:variant>
        <vt:i4>92</vt:i4>
      </vt:variant>
      <vt:variant>
        <vt:i4>0</vt:i4>
      </vt:variant>
      <vt:variant>
        <vt:i4>5</vt:i4>
      </vt:variant>
      <vt:variant>
        <vt:lpwstr/>
      </vt:variant>
      <vt:variant>
        <vt:lpwstr>_Toc156403424</vt:lpwstr>
      </vt:variant>
      <vt:variant>
        <vt:i4>1507379</vt:i4>
      </vt:variant>
      <vt:variant>
        <vt:i4>86</vt:i4>
      </vt:variant>
      <vt:variant>
        <vt:i4>0</vt:i4>
      </vt:variant>
      <vt:variant>
        <vt:i4>5</vt:i4>
      </vt:variant>
      <vt:variant>
        <vt:lpwstr/>
      </vt:variant>
      <vt:variant>
        <vt:lpwstr>_Toc156403423</vt:lpwstr>
      </vt:variant>
      <vt:variant>
        <vt:i4>1507379</vt:i4>
      </vt:variant>
      <vt:variant>
        <vt:i4>80</vt:i4>
      </vt:variant>
      <vt:variant>
        <vt:i4>0</vt:i4>
      </vt:variant>
      <vt:variant>
        <vt:i4>5</vt:i4>
      </vt:variant>
      <vt:variant>
        <vt:lpwstr/>
      </vt:variant>
      <vt:variant>
        <vt:lpwstr>_Toc156403422</vt:lpwstr>
      </vt:variant>
      <vt:variant>
        <vt:i4>1507379</vt:i4>
      </vt:variant>
      <vt:variant>
        <vt:i4>74</vt:i4>
      </vt:variant>
      <vt:variant>
        <vt:i4>0</vt:i4>
      </vt:variant>
      <vt:variant>
        <vt:i4>5</vt:i4>
      </vt:variant>
      <vt:variant>
        <vt:lpwstr/>
      </vt:variant>
      <vt:variant>
        <vt:lpwstr>_Toc156403421</vt:lpwstr>
      </vt:variant>
      <vt:variant>
        <vt:i4>1507379</vt:i4>
      </vt:variant>
      <vt:variant>
        <vt:i4>68</vt:i4>
      </vt:variant>
      <vt:variant>
        <vt:i4>0</vt:i4>
      </vt:variant>
      <vt:variant>
        <vt:i4>5</vt:i4>
      </vt:variant>
      <vt:variant>
        <vt:lpwstr/>
      </vt:variant>
      <vt:variant>
        <vt:lpwstr>_Toc156403420</vt:lpwstr>
      </vt:variant>
      <vt:variant>
        <vt:i4>1310771</vt:i4>
      </vt:variant>
      <vt:variant>
        <vt:i4>62</vt:i4>
      </vt:variant>
      <vt:variant>
        <vt:i4>0</vt:i4>
      </vt:variant>
      <vt:variant>
        <vt:i4>5</vt:i4>
      </vt:variant>
      <vt:variant>
        <vt:lpwstr/>
      </vt:variant>
      <vt:variant>
        <vt:lpwstr>_Toc156403419</vt:lpwstr>
      </vt:variant>
      <vt:variant>
        <vt:i4>1310771</vt:i4>
      </vt:variant>
      <vt:variant>
        <vt:i4>56</vt:i4>
      </vt:variant>
      <vt:variant>
        <vt:i4>0</vt:i4>
      </vt:variant>
      <vt:variant>
        <vt:i4>5</vt:i4>
      </vt:variant>
      <vt:variant>
        <vt:lpwstr/>
      </vt:variant>
      <vt:variant>
        <vt:lpwstr>_Toc156403418</vt:lpwstr>
      </vt:variant>
      <vt:variant>
        <vt:i4>1310771</vt:i4>
      </vt:variant>
      <vt:variant>
        <vt:i4>50</vt:i4>
      </vt:variant>
      <vt:variant>
        <vt:i4>0</vt:i4>
      </vt:variant>
      <vt:variant>
        <vt:i4>5</vt:i4>
      </vt:variant>
      <vt:variant>
        <vt:lpwstr/>
      </vt:variant>
      <vt:variant>
        <vt:lpwstr>_Toc156403417</vt:lpwstr>
      </vt:variant>
      <vt:variant>
        <vt:i4>1310771</vt:i4>
      </vt:variant>
      <vt:variant>
        <vt:i4>44</vt:i4>
      </vt:variant>
      <vt:variant>
        <vt:i4>0</vt:i4>
      </vt:variant>
      <vt:variant>
        <vt:i4>5</vt:i4>
      </vt:variant>
      <vt:variant>
        <vt:lpwstr/>
      </vt:variant>
      <vt:variant>
        <vt:lpwstr>_Toc156403416</vt:lpwstr>
      </vt:variant>
      <vt:variant>
        <vt:i4>1310771</vt:i4>
      </vt:variant>
      <vt:variant>
        <vt:i4>38</vt:i4>
      </vt:variant>
      <vt:variant>
        <vt:i4>0</vt:i4>
      </vt:variant>
      <vt:variant>
        <vt:i4>5</vt:i4>
      </vt:variant>
      <vt:variant>
        <vt:lpwstr/>
      </vt:variant>
      <vt:variant>
        <vt:lpwstr>_Toc156403415</vt:lpwstr>
      </vt:variant>
      <vt:variant>
        <vt:i4>1310771</vt:i4>
      </vt:variant>
      <vt:variant>
        <vt:i4>32</vt:i4>
      </vt:variant>
      <vt:variant>
        <vt:i4>0</vt:i4>
      </vt:variant>
      <vt:variant>
        <vt:i4>5</vt:i4>
      </vt:variant>
      <vt:variant>
        <vt:lpwstr/>
      </vt:variant>
      <vt:variant>
        <vt:lpwstr>_Toc156403414</vt:lpwstr>
      </vt:variant>
      <vt:variant>
        <vt:i4>1310771</vt:i4>
      </vt:variant>
      <vt:variant>
        <vt:i4>26</vt:i4>
      </vt:variant>
      <vt:variant>
        <vt:i4>0</vt:i4>
      </vt:variant>
      <vt:variant>
        <vt:i4>5</vt:i4>
      </vt:variant>
      <vt:variant>
        <vt:lpwstr/>
      </vt:variant>
      <vt:variant>
        <vt:lpwstr>_Toc156403413</vt:lpwstr>
      </vt:variant>
      <vt:variant>
        <vt:i4>1310771</vt:i4>
      </vt:variant>
      <vt:variant>
        <vt:i4>20</vt:i4>
      </vt:variant>
      <vt:variant>
        <vt:i4>0</vt:i4>
      </vt:variant>
      <vt:variant>
        <vt:i4>5</vt:i4>
      </vt:variant>
      <vt:variant>
        <vt:lpwstr/>
      </vt:variant>
      <vt:variant>
        <vt:lpwstr>_Toc156403412</vt:lpwstr>
      </vt:variant>
      <vt:variant>
        <vt:i4>1310771</vt:i4>
      </vt:variant>
      <vt:variant>
        <vt:i4>14</vt:i4>
      </vt:variant>
      <vt:variant>
        <vt:i4>0</vt:i4>
      </vt:variant>
      <vt:variant>
        <vt:i4>5</vt:i4>
      </vt:variant>
      <vt:variant>
        <vt:lpwstr/>
      </vt:variant>
      <vt:variant>
        <vt:lpwstr>_Toc156403411</vt:lpwstr>
      </vt:variant>
      <vt:variant>
        <vt:i4>1310771</vt:i4>
      </vt:variant>
      <vt:variant>
        <vt:i4>8</vt:i4>
      </vt:variant>
      <vt:variant>
        <vt:i4>0</vt:i4>
      </vt:variant>
      <vt:variant>
        <vt:i4>5</vt:i4>
      </vt:variant>
      <vt:variant>
        <vt:lpwstr/>
      </vt:variant>
      <vt:variant>
        <vt:lpwstr>_Toc156403410</vt:lpwstr>
      </vt:variant>
      <vt:variant>
        <vt:i4>1376307</vt:i4>
      </vt:variant>
      <vt:variant>
        <vt:i4>2</vt:i4>
      </vt:variant>
      <vt:variant>
        <vt:i4>0</vt:i4>
      </vt:variant>
      <vt:variant>
        <vt:i4>5</vt:i4>
      </vt:variant>
      <vt:variant>
        <vt:lpwstr/>
      </vt:variant>
      <vt:variant>
        <vt:lpwstr>_Toc1564034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 Matthew</dc:creator>
  <cp:keywords/>
  <dc:description/>
  <cp:lastModifiedBy>Aoife Healy</cp:lastModifiedBy>
  <cp:revision>1346</cp:revision>
  <dcterms:created xsi:type="dcterms:W3CDTF">2023-08-01T21:12:00Z</dcterms:created>
  <dcterms:modified xsi:type="dcterms:W3CDTF">2024-01-29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10980361/apa-3</vt:lpwstr>
  </property>
  <property fmtid="{D5CDD505-2E9C-101B-9397-08002B2CF9AE}" pid="7" name="Mendeley Recent Style Name 2_1">
    <vt:lpwstr>American Psychological Association 7th edition - Matt Hil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csl.mendeley.com/styles/410980361/sage-vancouver-2</vt:lpwstr>
  </property>
  <property fmtid="{D5CDD505-2E9C-101B-9397-08002B2CF9AE}" pid="21" name="Mendeley Recent Style Name 9_1">
    <vt:lpwstr>SAGE - Vancouver - Matt Hill, MSc, BSc.</vt:lpwstr>
  </property>
  <property fmtid="{D5CDD505-2E9C-101B-9397-08002B2CF9AE}" pid="22" name="Mendeley Document_1">
    <vt:lpwstr>True</vt:lpwstr>
  </property>
  <property fmtid="{D5CDD505-2E9C-101B-9397-08002B2CF9AE}" pid="23" name="Mendeley Unique User Id_1">
    <vt:lpwstr>7fa043ce-cb21-3cda-83c2-384e16ed7fcd</vt:lpwstr>
  </property>
  <property fmtid="{D5CDD505-2E9C-101B-9397-08002B2CF9AE}" pid="24" name="Mendeley Citation Style_1">
    <vt:lpwstr>http://csl.mendeley.com/styles/410980361/apa-3</vt:lpwstr>
  </property>
  <property fmtid="{D5CDD505-2E9C-101B-9397-08002B2CF9AE}" pid="25" name="grammarly_documentId">
    <vt:lpwstr>documentId_2252</vt:lpwstr>
  </property>
  <property fmtid="{D5CDD505-2E9C-101B-9397-08002B2CF9AE}" pid="26" name="grammarly_documentContext">
    <vt:lpwstr>{"goals":[],"domain":"general","emotions":[],"dialect":"british"}</vt:lpwstr>
  </property>
  <property fmtid="{D5CDD505-2E9C-101B-9397-08002B2CF9AE}" pid="27" name="GrammarlyDocumentId">
    <vt:lpwstr>d98120cb79eeb724fe15a4998a6d948053d6ceda3ab4400acc3825818ecfa22d</vt:lpwstr>
  </property>
</Properties>
</file>